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5B76A" w14:textId="207A409A" w:rsidR="00C044A9" w:rsidRDefault="00C044A9" w:rsidP="00C75879">
      <w:pPr>
        <w:pStyle w:val="Geenafstand"/>
        <w:jc w:val="both"/>
        <w:rPr>
          <w:sz w:val="2"/>
        </w:rPr>
      </w:pPr>
      <w:r>
        <w:rPr>
          <w:sz w:val="2"/>
        </w:rPr>
        <w:t xml:space="preserve"> </w:t>
      </w:r>
      <w:bookmarkStart w:id="0" w:name="_GoBack"/>
      <w:bookmarkEnd w:id="0"/>
    </w:p>
    <w:sdt>
      <w:sdtPr>
        <w:rPr>
          <w:sz w:val="2"/>
        </w:rPr>
        <w:id w:val="-128328507"/>
        <w:docPartObj>
          <w:docPartGallery w:val="Cover Pages"/>
          <w:docPartUnique/>
        </w:docPartObj>
      </w:sdtPr>
      <w:sdtEndPr>
        <w:rPr>
          <w:caps/>
          <w:sz w:val="20"/>
        </w:rPr>
      </w:sdtEndPr>
      <w:sdtContent>
        <w:p w14:paraId="7F300DEC" w14:textId="23B84E6F" w:rsidR="008A5BE5" w:rsidRPr="003F2039" w:rsidRDefault="001A349B" w:rsidP="00C75879">
          <w:pPr>
            <w:pStyle w:val="Geenafstand"/>
            <w:jc w:val="both"/>
            <w:rPr>
              <w:sz w:val="2"/>
            </w:rPr>
          </w:pPr>
          <w:r w:rsidRPr="003F2039">
            <w:rPr>
              <w:noProof/>
            </w:rPr>
            <mc:AlternateContent>
              <mc:Choice Requires="wps">
                <w:drawing>
                  <wp:anchor distT="0" distB="0" distL="114300" distR="114300" simplePos="0" relativeHeight="251642880" behindDoc="0" locked="0" layoutInCell="1" allowOverlap="1" wp14:anchorId="3048E4F0" wp14:editId="5A5DB785">
                    <wp:simplePos x="0" y="0"/>
                    <wp:positionH relativeFrom="page">
                      <wp:posOffset>58057</wp:posOffset>
                    </wp:positionH>
                    <wp:positionV relativeFrom="margin">
                      <wp:posOffset>-217714</wp:posOffset>
                    </wp:positionV>
                    <wp:extent cx="7590971" cy="211908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7590971" cy="21190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heme="majorEastAsia" w:cstheme="majorBidi"/>
                                    <w:caps/>
                                    <w:color w:val="455ED5"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3B39F2CB" w14:textId="6AEE8A96" w:rsidR="001E5187" w:rsidRPr="003F2039" w:rsidRDefault="001E5187" w:rsidP="008A5BE5">
                                    <w:pPr>
                                      <w:pStyle w:val="Geenafstand"/>
                                      <w:jc w:val="both"/>
                                      <w:rPr>
                                        <w:rFonts w:eastAsiaTheme="majorEastAsia" w:cstheme="majorBidi"/>
                                        <w:caps/>
                                        <w:color w:val="455ED5" w:themeColor="text2" w:themeTint="99"/>
                                        <w:sz w:val="68"/>
                                        <w:szCs w:val="68"/>
                                      </w:rPr>
                                    </w:pPr>
                                    <w:r w:rsidRPr="003F2039">
                                      <w:rPr>
                                        <w:rFonts w:eastAsiaTheme="majorEastAsia" w:cstheme="majorBidi"/>
                                        <w:caps/>
                                        <w:color w:val="455ED5" w:themeColor="text2" w:themeTint="99"/>
                                        <w:sz w:val="64"/>
                                        <w:szCs w:val="64"/>
                                      </w:rPr>
                                      <w:t>physiologic</w:t>
                                    </w:r>
                                    <w:r>
                                      <w:rPr>
                                        <w:rFonts w:eastAsiaTheme="majorEastAsia" w:cstheme="majorBidi"/>
                                        <w:caps/>
                                        <w:color w:val="455ED5" w:themeColor="text2" w:themeTint="99"/>
                                        <w:sz w:val="64"/>
                                        <w:szCs w:val="64"/>
                                      </w:rPr>
                                      <w:t>a</w:t>
                                    </w:r>
                                    <w:r w:rsidRPr="003F2039">
                                      <w:rPr>
                                        <w:rFonts w:eastAsiaTheme="majorEastAsia" w:cstheme="majorBidi"/>
                                        <w:caps/>
                                        <w:color w:val="455ED5" w:themeColor="text2" w:themeTint="99"/>
                                        <w:sz w:val="64"/>
                                        <w:szCs w:val="64"/>
                                      </w:rPr>
                                      <w:t>L RELEVANCE OF DNA DAMAGE TOLERANCE IN ADULT STEM CELL MAINTENACE AND TISSUE HOMEOSTASIS IN THE MAMMALIAN SYSTEM</w:t>
                                    </w:r>
                                  </w:p>
                                </w:sdtContent>
                              </w:sdt>
                              <w:p w14:paraId="39242B8A" w14:textId="40F74CB9" w:rsidR="001E5187" w:rsidRDefault="001E5187">
                                <w:pPr>
                                  <w:pStyle w:val="Geenafstand"/>
                                  <w:spacing w:before="120"/>
                                  <w:rPr>
                                    <w:color w:val="AC3EC1" w:themeColor="accent1"/>
                                    <w:sz w:val="36"/>
                                    <w:szCs w:val="36"/>
                                  </w:rPr>
                                </w:pPr>
                              </w:p>
                              <w:p w14:paraId="3BA72626" w14:textId="77777777" w:rsidR="001E5187" w:rsidRDefault="001E518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048E4F0" id="_x0000_t202" coordsize="21600,21600" o:spt="202" path="m,l,21600r21600,l21600,xe">
                    <v:stroke joinstyle="miter"/>
                    <v:path gradientshapeok="t" o:connecttype="rect"/>
                  </v:shapetype>
                  <v:shape id="Text Box 62" o:spid="_x0000_s1026" type="#_x0000_t202" style="position:absolute;left:0;text-align:left;margin-left:4.55pt;margin-top:-17.15pt;width:597.7pt;height:166.85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A7zgAIAAGUFAAAOAAAAZHJzL2Uyb0RvYy54bWysVN9v2jAQfp+0/8Hy+5rAoC2IUDGqTpOq&#10;tlo79dk4NkSzfZ5tSNhf37OTAGJ76bSX5Hz33fm+++HZTaMV2QnnKzAFHVzklAjDoazMuqA/Xu4+&#10;XVPiAzMlU2BEQffC05v5xw+z2k7FEDagSuEIBjF+WtuCbkKw0yzzfCM08xdghUGjBKdZwKNbZ6Vj&#10;NUbXKhvm+WVWgyutAy68R+1ta6TzFF9KwcOjlF4EogqKuYX0dem7it9sPmPTtWN2U/EuDfYPWWhW&#10;Gbz0EOqWBUa2rvojlK64Aw8yXHDQGUhZcZE4IJtBfsbmecOsSFywON4eyuT/X1j+sHtypCoLejmk&#10;xDCNPXoRTSBfoCGowvrU1k8R9mwRGBrUY597vUdlpN1Ip+MfCRG0Y6X3h+rGaByVV+NJPrkaUMLR&#10;NhwMJvn1OMbJju7W+fBVgCZRKKjD9qWqst29Dy20h8TbDNxVSqUWKkNq5PB5nCeHgwWDKxOxIg1D&#10;FyZSalNPUtgrETHKfBcSi5EYREUaQ7FUjuwYDhDjXJiQyKe4iI4oiUm8x7HDH7N6j3PLo78ZTDg4&#10;68qAS+zP0i5/9inLFo81P+EdxdCsmq7VKyj32GkH7a54y+8q7MY98+GJOVwObC4ufHjEj1SAVYdO&#10;omQD7vff9BGPM4tWSmpctoL6X1vmBCXqm8FpngxGo7id6TAaXw3x4E4tq1OL2eolYDtwlDC7JEZ8&#10;UL0oHehXfBcW8VY0McPx7oKGXlyG9gnAd4WLxSKBcB8tC/fm2fIYOnYnztpL88qc7QYy4Cw/QL+W&#10;bHo2ly02ehpYbAPIKg1tLHBb1a7wuMtp7Lt3Jz4Wp+eEOr6O8zcAAAD//wMAUEsDBBQABgAIAAAA&#10;IQBzhV7+5gAAAA8BAAAPAAAAZHJzL2Rvd25yZXYueG1sTE/LbsIwELxX6j9YW6k3cAihIiEOQqlQ&#10;paocoFx628QmiWqv09hA2q+vObWXlUbz2Jl8PRrNLmpwnSUBs2kETFFtZUeNgOP7drIE5jySRG1J&#10;CfhWDtbF/V2OmbRX2qvLwTcshJDLUEDrfZ9x7upWGXRT2ysK3MkOBn2AQ8PlgNcQbjSPo+iJG+wo&#10;fGixV2Wr6s/D2Qh4Lbc73FexWf7o8uXttOm/jh8LIR4fxudVOJsVMK9G/+eA24bQH4pQrLJnko5p&#10;AeksCAVM5skc2I2Po2QBrBIQp2kCvMj5/x3FLwAAAP//AwBQSwECLQAUAAYACAAAACEAtoM4kv4A&#10;AADhAQAAEwAAAAAAAAAAAAAAAAAAAAAAW0NvbnRlbnRfVHlwZXNdLnhtbFBLAQItABQABgAIAAAA&#10;IQA4/SH/1gAAAJQBAAALAAAAAAAAAAAAAAAAAC8BAABfcmVscy8ucmVsc1BLAQItABQABgAIAAAA&#10;IQBajA7zgAIAAGUFAAAOAAAAAAAAAAAAAAAAAC4CAABkcnMvZTJvRG9jLnhtbFBLAQItABQABgAI&#10;AAAAIQBzhV7+5gAAAA8BAAAPAAAAAAAAAAAAAAAAANoEAABkcnMvZG93bnJldi54bWxQSwUGAAAA&#10;AAQABADzAAAA7QUAAAAA&#10;" filled="f" stroked="f" strokeweight=".5pt">
                    <v:textbox>
                      <w:txbxContent>
                        <w:sdt>
                          <w:sdtPr>
                            <w:rPr>
                              <w:rFonts w:eastAsiaTheme="majorEastAsia" w:cstheme="majorBidi"/>
                              <w:caps/>
                              <w:color w:val="455ED5"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3B39F2CB" w14:textId="6AEE8A96" w:rsidR="001E5187" w:rsidRPr="003F2039" w:rsidRDefault="001E5187" w:rsidP="008A5BE5">
                              <w:pPr>
                                <w:pStyle w:val="NoSpacing"/>
                                <w:jc w:val="both"/>
                                <w:rPr>
                                  <w:rFonts w:eastAsiaTheme="majorEastAsia" w:cstheme="majorBidi"/>
                                  <w:caps/>
                                  <w:color w:val="455ED5" w:themeColor="text2" w:themeTint="99"/>
                                  <w:sz w:val="68"/>
                                  <w:szCs w:val="68"/>
                                </w:rPr>
                              </w:pPr>
                              <w:r w:rsidRPr="003F2039">
                                <w:rPr>
                                  <w:rFonts w:eastAsiaTheme="majorEastAsia" w:cstheme="majorBidi"/>
                                  <w:caps/>
                                  <w:color w:val="455ED5" w:themeColor="text2" w:themeTint="99"/>
                                  <w:sz w:val="64"/>
                                  <w:szCs w:val="64"/>
                                </w:rPr>
                                <w:t>physiologic</w:t>
                              </w:r>
                              <w:r>
                                <w:rPr>
                                  <w:rFonts w:eastAsiaTheme="majorEastAsia" w:cstheme="majorBidi"/>
                                  <w:caps/>
                                  <w:color w:val="455ED5" w:themeColor="text2" w:themeTint="99"/>
                                  <w:sz w:val="64"/>
                                  <w:szCs w:val="64"/>
                                </w:rPr>
                                <w:t>a</w:t>
                              </w:r>
                              <w:r w:rsidRPr="003F2039">
                                <w:rPr>
                                  <w:rFonts w:eastAsiaTheme="majorEastAsia" w:cstheme="majorBidi"/>
                                  <w:caps/>
                                  <w:color w:val="455ED5" w:themeColor="text2" w:themeTint="99"/>
                                  <w:sz w:val="64"/>
                                  <w:szCs w:val="64"/>
                                </w:rPr>
                                <w:t>L RELEVANCE OF DNA DAMAGE TOLERANCE IN ADULT STEM CELL MAINTENACE AND TISSUE HOMEOSTASIS IN THE MAMMALIAN SYSTEM</w:t>
                              </w:r>
                            </w:p>
                          </w:sdtContent>
                        </w:sdt>
                        <w:p w14:paraId="39242B8A" w14:textId="40F74CB9" w:rsidR="001E5187" w:rsidRDefault="001E5187">
                          <w:pPr>
                            <w:pStyle w:val="NoSpacing"/>
                            <w:spacing w:before="120"/>
                            <w:rPr>
                              <w:color w:val="AC3EC1" w:themeColor="accent1"/>
                              <w:sz w:val="36"/>
                              <w:szCs w:val="36"/>
                            </w:rPr>
                          </w:pPr>
                        </w:p>
                        <w:p w14:paraId="3BA72626" w14:textId="77777777" w:rsidR="001E5187" w:rsidRDefault="001E5187"/>
                      </w:txbxContent>
                    </v:textbox>
                    <w10:wrap anchorx="page" anchory="margin"/>
                  </v:shape>
                </w:pict>
              </mc:Fallback>
            </mc:AlternateContent>
          </w:r>
        </w:p>
        <w:p w14:paraId="7193058D" w14:textId="79B38280" w:rsidR="008A5BE5" w:rsidRPr="003F2039" w:rsidRDefault="008A5BE5" w:rsidP="00C75879">
          <w:pPr>
            <w:jc w:val="both"/>
          </w:pPr>
          <w:r w:rsidRPr="003F2039">
            <w:rPr>
              <w:noProof/>
              <w:color w:val="AC3EC1" w:themeColor="accent1"/>
              <w:sz w:val="36"/>
              <w:szCs w:val="36"/>
            </w:rPr>
            <mc:AlternateContent>
              <mc:Choice Requires="wpg">
                <w:drawing>
                  <wp:anchor distT="0" distB="0" distL="114300" distR="114300" simplePos="0" relativeHeight="251641856" behindDoc="1" locked="0" layoutInCell="1" allowOverlap="1" wp14:anchorId="10E8C903" wp14:editId="5856609A">
                    <wp:simplePos x="0" y="0"/>
                    <mc:AlternateContent>
                      <mc:Choice Requires="wp14">
                        <wp:positionH relativeFrom="page">
                          <wp14:pctPosHOffset>22000</wp14:pctPosHOffset>
                        </wp:positionH>
                      </mc:Choice>
                      <mc:Fallback>
                        <wp:positionH relativeFrom="page">
                          <wp:posOffset>1709420</wp:posOffset>
                        </wp:positionH>
                      </mc:Fallback>
                    </mc:AlternateContent>
                    <mc:AlternateContent>
                      <mc:Choice Requires="wp14">
                        <wp:positionV relativeFrom="page">
                          <wp14:pctPosVOffset>30000</wp14:pctPosVOffset>
                        </wp:positionV>
                      </mc:Choice>
                      <mc:Fallback>
                        <wp:positionV relativeFrom="page">
                          <wp:posOffset>3017520</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38183F18" id="Group 2" o:spid="_x0000_s1026" style="position:absolute;margin-left:0;margin-top:0;width:432.65pt;height:448.55pt;z-index:-251674624;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WPTQYAACQhAAAOAAAAZHJzL2Uyb0RvYy54bWzsmluPm0YUx98r9TuMeKzUmJvBWPFG1aaJ&#10;KqVppGzVZxbji4oZCnjt5NP3f84wMMbgXWW3UiN5H8xlDmfObX4zDPv6zXGXiYe0rLYyX1jOK9sS&#10;aZ7I5TZfL6w/7979PLNEVcf5Ms5kni6sL2llvbn58YfXh2KeunIjs2VaCijJq/mhWFibui7mk0mV&#10;bNJdXL2SRZqjcSXLXVzjslxPlmV8gPZdNnFtO5gcZLksSpmkVYW7b1WjdcP6V6s0qf9Yraq0FtnC&#10;gm01/5b8e0+/k5vX8XxdxsVmmzRmxN9gxS7e5ui0VfU2rmOxL7dnqnbbpJSVXNWvErmbyNVqm6Ts&#10;A7xx7J4370u5L9iX9fywLtowIbS9OH2z2uTjw6dSbJcLK/Askcc75Ii7FS7F5lCs5xB5Xxafi0+l&#10;chCnH2TydyVyebuJ83X6S1Ugzsg+PTHpP0LX6+7546rckR64Lo6chy9tHtJjLRLcnPqR7wWRJRK0&#10;TYMoCB22Jp4nG6Tz7Llk82vzpO+5kePAE3rS9yPH9mZsVTzXHVcy2y7fbbOMrOA6S2+zUjzEqJD6&#10;6HIWs/3ud7lU9wIbf6pOcJu6Z1Ff354YWuA+rroOOBit84cCNV51aayel8bPm7hIuToqypFOo6/T&#10;+K5MUxo4IvBVKllM57FSSVQZM1rIyAq5FvcHhADVEO9ryUHRAWwy50xtJwynljjPnztzQw+B5yy4&#10;M2/qQo566rKQ7Kv6fSq5FOKHD1WNZoyeJc7USVOLdxi0q12GMfnTRPjiIJxwxnVGwlrGMWTQHogN&#10;iQUqaZ2Ya4jZI6pQOm130OGOqEKQDbEwGNGG6LRi9oiqwJAh50ZUhYbYdEQVIt52NxYrjKpWphcr&#10;pKdNQLzROUmOeZMUnAmMdxqulKNCVjQSKUMogTs1+jFEjzm1jggjByTsNeVwWRhRJmFdO5eFEUcS&#10;Dp+kGZEi4cgUhvvoofG1BNH6c0ZpCcwZ96qsirimEHEgcCoO4B+VptjwScAh2smH9E6yTE2xUg5R&#10;2JuOO4EsNwVVTCHI3INlulkfC9aHAajcZkBdECPD4LCOpNaij0rbmXW6OclklarxS27zQG79p7AZ&#10;gxm0I7jycM64EnLZ3GD7eIZQiKHppZrfy+UX4AZrCEwhG1l+tcQB8/HCqv7Zx2Vqiey3HKSMHN+n&#10;CZwv/Gno4qI0W+7Nlny/u5UAOtyO8wRawXZ9elur+R8TMJz4kH8uEhLkLJVVfXf8Ky4LUeAUD2FK&#10;+ig1aeO5RhVcIQEl27ikHGkuwHnl3n8PfEBGzdsd8DnPFFzMCy8GfBRj4AFDqCPXDW3MspxkPWl7&#10;Uz/waT6gqVdfqKLRM4dZJzqSBnM6UiO3LaSmAKLrejyHjUGf2sHEIbE+9IdkTOi7rhuNqML4aK1i&#10;sWHD+tAf6tGEPhs/rKoP/SFVJvTHYmVCn7vrYoVKvkL/GdDnlBD0+YQg0jFdYRX1wENGlTDi3Qlo&#10;wCpBBX2qrGZ20M36qMRYgFRehr4yDGKXoX9mne7sCn21vP5/Qh8A6UOf1xQvDf2Z73jNIt+xo6l6&#10;m4rnLfT9WRjqlb7XXLwA9COCvhPxYm4U+mgnUg+InUF/QOYE+k7kjag6gb4zm40Ydgb9gR5PoE/G&#10;D/toQt+ht4YhD03qjwXrhPrUX6fqSv3nLfU5JUx9yvMQ9RF8on5TBo9THxV4mfqoPVb5CPWpQ+rZ&#10;uSx3Zt4V+9/DWh+57WOfGfnS2HdcJ7BdtTbwoxmt608X+9hks6kgebEPaRJ+Ie47UXB5hycKeIcH&#10;B2VU997Q5/6QKpP7TjQlKkLsTJXJfYi5gPWQtj73h1SZ3CcdI6pM7tMryJCqPvaHTDKxTzoMVVfs&#10;Pw/7HG7e4aGKGce+Tt2j2KcCvIh9Kr0nYF8ZBuxffnVQ1Desu1L/e6A+Rn2f+vxV46Wpr15AnakX&#10;Ae0nvD/9ruJ5oT3V64tnbe7QNrwbupfX+aFH2/D4pNB8BBrn/ZAqk/don42oMnkPMeL9kLY+74es&#10;MnlPOkZUmbynHf0hVSbvx2Jl8p50GKquvH8e77kCeJlPxTfE+2bPpqnNR3kPhfp7pEavPjabOyi9&#10;J/BeGfbo5s6Zdbqz6+bOt23u8AddfIrnTyDNvw3Qt37zmr8AdP/ccPMvAAAA//8DAFBLAwQUAAYA&#10;CAAAACEAwDnFLN0AAAAKAQAADwAAAGRycy9kb3ducmV2LnhtbEyPQU/DMAyF70j8h8hI3FjaIcro&#10;mk4DtDusSHD0mtCUNk7VZF359xgu4/Jk68nP7ys2s+vFZMbQelKQLhIQhmqvW2oUvFW7mxWIEJE0&#10;9p6Mgm8TYFNeXhSYa3+iVzPtYyM4hEKOCmyMQy5lqK1xGBZ+MMTepx8dRl7HRuoRTxzuerlMkkw6&#10;bIk/WBzMkzV1tz86BR1OX7bP3rt0u1u+1I+2qj6mSqnrq/l5zbJdg4hmjucL+GXg/lBysYM/kg6i&#10;V8A08U/ZW2V3tyAOPDzcpyDLQv5HKH8AAAD//wMAUEsBAi0AFAAGAAgAAAAhALaDOJL+AAAA4QEA&#10;ABMAAAAAAAAAAAAAAAAAAAAAAFtDb250ZW50X1R5cGVzXS54bWxQSwECLQAUAAYACAAAACEAOP0h&#10;/9YAAACUAQAACwAAAAAAAAAAAAAAAAAvAQAAX3JlbHMvLnJlbHNQSwECLQAUAAYACAAAACEA6X/l&#10;j00GAAAkIQAADgAAAAAAAAAAAAAAAAAuAgAAZHJzL2Uyb0RvYy54bWxQSwECLQAUAAYACAAAACEA&#10;wDnFLN0AAAAKAQAADwAAAAAAAAAAAAAAAACnCAAAZHJzL2Rvd25yZXYueG1sUEsFBgAAAAAEAAQA&#10;8wAAALEJA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hPOxgAAAOAAAAAPAAAAZHJzL2Rvd25yZXYueG1sRI9BawIx&#10;FITvBf9DeIK3mrWI1NUoWtnWW1sVz4/Ncze4eVmTdN3++6ZQ6GVgGOYbZrnubSM68sE4VjAZZyCI&#10;S6cNVwpOx+LxGUSIyBobx6TgmwKsV4OHJeba3fmTukOsRIJwyFFBHWObSxnKmiyGsWuJU3Zx3mJM&#10;1ldSe7wnuG3kU5bNpEXDaaHGll5qKq+HL6ug2/r+PbrzvijMx1x2+tXc3s5KjYb9bpFkswARqY//&#10;jT/EXiuYTeH3UDoDcvUDAAD//wMAUEsBAi0AFAAGAAgAAAAhANvh9svuAAAAhQEAABMAAAAAAAAA&#10;AAAAAAAAAAAAAFtDb250ZW50X1R5cGVzXS54bWxQSwECLQAUAAYACAAAACEAWvQsW78AAAAVAQAA&#10;CwAAAAAAAAAAAAAAAAAfAQAAX3JlbHMvLnJlbHNQSwECLQAUAAYACAAAACEAjdoTzsYAAADgAAAA&#10;DwAAAAAAAAAAAAAAAAAHAgAAZHJzL2Rvd25yZXYueG1sUEsFBgAAAAADAAMAtwAAAPo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pdpyQAAAOAAAAAPAAAAZHJzL2Rvd25yZXYueG1sRI/dasJA&#10;FITvhb7DcgTvdGPFYKKrFNvSXkiLPw9wzB6TYPZsml019uldQfBmYBjmG2a2aE0lztS40rKC4SAC&#10;QZxZXXKuYLf97E9AOI+ssbJMCq7kYDF/6cww1fbCazpvfC4ChF2KCgrv61RKlxVk0A1sTRyyg20M&#10;+mCbXOoGLwFuKvkaRbE0WHJYKLCmZUHZcXMyCtr/09fq92NYr+IqGfm9/FsmP6hUr9u+T4O8TUF4&#10;av2z8UB8awXxGO6HwhmQ8xsAAAD//wMAUEsBAi0AFAAGAAgAAAAhANvh9svuAAAAhQEAABMAAAAA&#10;AAAAAAAAAAAAAAAAAFtDb250ZW50X1R5cGVzXS54bWxQSwECLQAUAAYACAAAACEAWvQsW78AAAAV&#10;AQAACwAAAAAAAAAAAAAAAAAfAQAAX3JlbHMvLnJlbHNQSwECLQAUAAYACAAAACEAjEqXackAAADg&#10;AAAADwAAAAAAAAAAAAAAAAAHAgAAZHJzL2Rvd25yZXYueG1sUEsFBgAAAAADAAMAtwAAAP0CAAAA&#10;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UQWyAAAAOAAAAAPAAAAZHJzL2Rvd25yZXYueG1sRI9Pa8JA&#10;FMTvBb/D8oReim70kEp0FVFie61/EG/P7DMJZt/G7DZJv323UPAyMAzzG2ax6k0lWmpcaVnBZByB&#10;IM6sLjlXcDykoxkI55E1VpZJwQ85WC0HLwtMtO34i9q9z0WAsEtQQeF9nUjpsoIMurGtiUN2s41B&#10;H2yTS91gF+CmktMoiqXBksNCgTVtCsru+2+jYOYu3fsBH7vWy9ukfLue0vNHqtTrsN/Og6znIDz1&#10;/tn4R3xqBXEMf4fCGZDLXwAAAP//AwBQSwECLQAUAAYACAAAACEA2+H2y+4AAACFAQAAEwAAAAAA&#10;AAAAAAAAAAAAAAAAW0NvbnRlbnRfVHlwZXNdLnhtbFBLAQItABQABgAIAAAAIQBa9CxbvwAAABUB&#10;AAALAAAAAAAAAAAAAAAAAB8BAABfcmVscy8ucmVsc1BLAQItABQABgAIAAAAIQCp8UQWyAAAAOAA&#10;AAAPAAAAAAAAAAAAAAAAAAcCAABkcnMvZG93bnJldi54bWxQSwUGAAAAAAMAAwC3AAAA/AI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kfJxwAAAOAAAAAPAAAAZHJzL2Rvd25yZXYueG1sRI/BSgMx&#10;EIbvgu8QRvBmsxZZ223TUlosInhoK3gdN+NmcTNZkthd394RhF4Gfob/m2+W69F36kwxtYEN3E8K&#10;UMR1sC03Bt5OT3czUCkjW+wCk4EfSrBeXV8tsbJh4AOdj7lRAuFUoQGXc19pnWpHHtMk9MSy+wzR&#10;Y5YYG20jDgL3nZ4WRak9tiwXHPa0dVR/Hb+9aLxPd/sHpz/EqixeD/t5fBnmxtzejLuFjM0CVKYx&#10;Xxr/iGdroHyEv4eEAnr1CwAA//8DAFBLAQItABQABgAIAAAAIQDb4fbL7gAAAIUBAAATAAAAAAAA&#10;AAAAAAAAAAAAAABbQ29udGVudF9UeXBlc10ueG1sUEsBAi0AFAAGAAgAAAAhAFr0LFu/AAAAFQEA&#10;AAsAAAAAAAAAAAAAAAAAHwEAAF9yZWxzLy5yZWxzUEsBAi0AFAAGAAgAAAAhAEsGR8nHAAAA4AAA&#10;AA8AAAAAAAAAAAAAAAAABwIAAGRycy9kb3ducmV2LnhtbFBLBQYAAAAAAwADALcAAAD7Ag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jcLxQAAAOAAAAAPAAAAZHJzL2Rvd25yZXYueG1sRI/BisJA&#10;DIbvwr7DEGFvOtVDKa2jiCLoUdcHCJ20HexkSmdW6z795rCwl8BP+L/k2+wm36snjdEFNrBaZqCI&#10;62AdtwbuX6dFASomZIt9YDLwpgi77cdsg6UNL77S85ZaJRCOJRroUhpKrWPdkce4DAOx7JowekwS&#10;x1bbEV8C971eZ1muPTqWCx0OdOiofty+vYHMrS/9NW+c1U3xuLtLcd7/1MZ8zqdjJWNfgUo0pf/G&#10;H+JsDeTysQiJDOjtLwAAAP//AwBQSwECLQAUAAYACAAAACEA2+H2y+4AAACFAQAAEwAAAAAAAAAA&#10;AAAAAAAAAAAAW0NvbnRlbnRfVHlwZXNdLnhtbFBLAQItABQABgAIAAAAIQBa9CxbvwAAABUBAAAL&#10;AAAAAAAAAAAAAAAAAB8BAABfcmVscy8ucmVsc1BLAQItABQABgAIAAAAIQBgDjcLxQAAAOAAAAAP&#10;AAAAAAAAAAAAAAAAAAcCAABkcnMvZG93bnJldi54bWxQSwUGAAAAAAMAAwC3AAAA+QIAAAAA&#10;" path="m,2732r,-4l2722,r5,5l,2732xe" filled="f" stroked="f">
                      <v:path arrowok="t" o:connecttype="custom" o:connectlocs="0,4337050;0,4330700;4321175,0;4329113,7938;0,4337050" o:connectangles="0,0,0,0,0"/>
                    </v:shape>
                    <w10:wrap anchorx="page" anchory="page"/>
                  </v:group>
                </w:pict>
              </mc:Fallback>
            </mc:AlternateContent>
          </w:r>
        </w:p>
        <w:p w14:paraId="1BD0B14A" w14:textId="739BBF8B" w:rsidR="008A5BE5" w:rsidRPr="003F2039" w:rsidRDefault="001A349B" w:rsidP="00C75879">
          <w:pPr>
            <w:jc w:val="both"/>
            <w:rPr>
              <w:color w:val="AC3EC1" w:themeColor="accent1"/>
            </w:rPr>
          </w:pPr>
          <w:r w:rsidRPr="003F2039">
            <w:rPr>
              <w:rFonts w:cstheme="majorHAnsi"/>
              <w:noProof/>
            </w:rPr>
            <w:drawing>
              <wp:anchor distT="0" distB="0" distL="114300" distR="114300" simplePos="0" relativeHeight="251643904" behindDoc="0" locked="0" layoutInCell="1" allowOverlap="1" wp14:anchorId="49EC2850" wp14:editId="04C4D462">
                <wp:simplePos x="0" y="0"/>
                <wp:positionH relativeFrom="margin">
                  <wp:posOffset>3582035</wp:posOffset>
                </wp:positionH>
                <wp:positionV relativeFrom="margin">
                  <wp:posOffset>7214870</wp:posOffset>
                </wp:positionV>
                <wp:extent cx="1625600" cy="838200"/>
                <wp:effectExtent l="0" t="0" r="0" b="0"/>
                <wp:wrapSquare wrapText="bothSides"/>
                <wp:docPr id="1" name="Picture 1" descr="page1image609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6091014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25600" cy="838200"/>
                        </a:xfrm>
                        <a:prstGeom prst="rect">
                          <a:avLst/>
                        </a:prstGeom>
                        <a:noFill/>
                        <a:ln>
                          <a:noFill/>
                        </a:ln>
                      </pic:spPr>
                    </pic:pic>
                  </a:graphicData>
                </a:graphic>
              </wp:anchor>
            </w:drawing>
          </w:r>
          <w:r w:rsidRPr="003F2039">
            <w:rPr>
              <w:rFonts w:cstheme="majorHAnsi"/>
              <w:noProof/>
            </w:rPr>
            <w:drawing>
              <wp:anchor distT="0" distB="0" distL="114300" distR="114300" simplePos="0" relativeHeight="251644928" behindDoc="0" locked="0" layoutInCell="1" allowOverlap="1" wp14:anchorId="4B7A3866" wp14:editId="0E145E50">
                <wp:simplePos x="0" y="0"/>
                <wp:positionH relativeFrom="margin">
                  <wp:posOffset>5426075</wp:posOffset>
                </wp:positionH>
                <wp:positionV relativeFrom="margin">
                  <wp:posOffset>7305675</wp:posOffset>
                </wp:positionV>
                <wp:extent cx="648139" cy="749808"/>
                <wp:effectExtent l="0" t="0" r="0" b="0"/>
                <wp:wrapSquare wrapText="bothSides"/>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6-10 at 10.09.49 AM.png"/>
                        <pic:cNvPicPr/>
                      </pic:nvPicPr>
                      <pic:blipFill>
                        <a:blip r:embed="rId8">
                          <a:extLst>
                            <a:ext uri="{28A0092B-C50C-407E-A947-70E740481C1C}">
                              <a14:useLocalDpi xmlns:a14="http://schemas.microsoft.com/office/drawing/2010/main" val="0"/>
                            </a:ext>
                          </a:extLst>
                        </a:blip>
                        <a:stretch>
                          <a:fillRect/>
                        </a:stretch>
                      </pic:blipFill>
                      <pic:spPr>
                        <a:xfrm>
                          <a:off x="0" y="0"/>
                          <a:ext cx="648139" cy="749808"/>
                        </a:xfrm>
                        <a:prstGeom prst="rect">
                          <a:avLst/>
                        </a:prstGeom>
                      </pic:spPr>
                    </pic:pic>
                  </a:graphicData>
                </a:graphic>
              </wp:anchor>
            </w:drawing>
          </w:r>
          <w:r w:rsidR="008A5BE5" w:rsidRPr="003F2039">
            <w:rPr>
              <w:noProof/>
            </w:rPr>
            <mc:AlternateContent>
              <mc:Choice Requires="wps">
                <w:drawing>
                  <wp:anchor distT="0" distB="0" distL="114300" distR="114300" simplePos="0" relativeHeight="251640832" behindDoc="0" locked="0" layoutInCell="1" allowOverlap="1" wp14:anchorId="7BC6B635" wp14:editId="3E72EB12">
                    <wp:simplePos x="0" y="0"/>
                    <wp:positionH relativeFrom="page">
                      <wp:posOffset>174171</wp:posOffset>
                    </wp:positionH>
                    <wp:positionV relativeFrom="margin">
                      <wp:posOffset>1915886</wp:posOffset>
                    </wp:positionV>
                    <wp:extent cx="5943600" cy="820193"/>
                    <wp:effectExtent l="0" t="0" r="0" b="5715"/>
                    <wp:wrapNone/>
                    <wp:docPr id="69" name="Text Box 69"/>
                    <wp:cNvGraphicFramePr/>
                    <a:graphic xmlns:a="http://schemas.openxmlformats.org/drawingml/2006/main">
                      <a:graphicData uri="http://schemas.microsoft.com/office/word/2010/wordprocessingShape">
                        <wps:wsp>
                          <wps:cNvSpPr txBox="1"/>
                          <wps:spPr>
                            <a:xfrm>
                              <a:off x="0" y="0"/>
                              <a:ext cx="5943600" cy="8201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51D9FF" w14:textId="77777777" w:rsidR="001E5187" w:rsidRPr="003F2039" w:rsidRDefault="001E5187" w:rsidP="008A5BE5">
                                <w:pPr>
                                  <w:adjustRightInd w:val="0"/>
                                  <w:contextualSpacing/>
                                  <w:jc w:val="both"/>
                                  <w:rPr>
                                    <w:rFonts w:cstheme="majorHAnsi"/>
                                    <w:sz w:val="24"/>
                                    <w:szCs w:val="24"/>
                                  </w:rPr>
                                </w:pPr>
                                <w:r w:rsidRPr="003F2039">
                                  <w:rPr>
                                    <w:rFonts w:cstheme="majorHAnsi"/>
                                    <w:sz w:val="24"/>
                                    <w:szCs w:val="24"/>
                                  </w:rPr>
                                  <w:t>Matilda Ayidah (s1089896), 4</w:t>
                                </w:r>
                                <w:r w:rsidRPr="003F2039">
                                  <w:rPr>
                                    <w:rFonts w:cstheme="majorHAnsi"/>
                                    <w:sz w:val="24"/>
                                    <w:szCs w:val="24"/>
                                    <w:vertAlign w:val="superscript"/>
                                  </w:rPr>
                                  <w:t>th</w:t>
                                </w:r>
                                <w:r w:rsidRPr="003F2039">
                                  <w:rPr>
                                    <w:rFonts w:cstheme="majorHAnsi"/>
                                    <w:sz w:val="24"/>
                                    <w:szCs w:val="24"/>
                                  </w:rPr>
                                  <w:t xml:space="preserve"> year student of Biology &amp; Medical Laboratory research</w:t>
                                </w:r>
                              </w:p>
                              <w:p w14:paraId="2C24E926" w14:textId="77777777" w:rsidR="001E5187" w:rsidRPr="003F2039" w:rsidRDefault="001E5187" w:rsidP="008A5BE5">
                                <w:pPr>
                                  <w:adjustRightInd w:val="0"/>
                                  <w:contextualSpacing/>
                                  <w:jc w:val="both"/>
                                  <w:rPr>
                                    <w:rFonts w:cstheme="majorHAnsi"/>
                                    <w:sz w:val="24"/>
                                    <w:szCs w:val="24"/>
                                  </w:rPr>
                                </w:pPr>
                                <w:r w:rsidRPr="003F2039">
                                  <w:rPr>
                                    <w:rFonts w:cstheme="majorHAnsi"/>
                                    <w:sz w:val="24"/>
                                    <w:szCs w:val="24"/>
                                  </w:rPr>
                                  <w:t>Institute: University of Applied Sciences Leiden</w:t>
                                </w:r>
                              </w:p>
                              <w:p w14:paraId="1F1124A8" w14:textId="77777777" w:rsidR="001E5187" w:rsidRPr="003F2039" w:rsidRDefault="001E5187" w:rsidP="008A5BE5">
                                <w:pPr>
                                  <w:adjustRightInd w:val="0"/>
                                  <w:contextualSpacing/>
                                  <w:jc w:val="both"/>
                                  <w:rPr>
                                    <w:rFonts w:cstheme="majorHAnsi"/>
                                    <w:sz w:val="24"/>
                                    <w:szCs w:val="24"/>
                                  </w:rPr>
                                </w:pPr>
                                <w:r w:rsidRPr="003F2039">
                                  <w:rPr>
                                    <w:rFonts w:cstheme="majorHAnsi"/>
                                    <w:sz w:val="24"/>
                                    <w:szCs w:val="24"/>
                                  </w:rPr>
                                  <w:t xml:space="preserve">Project: Bachelor Thesis </w:t>
                                </w:r>
                              </w:p>
                              <w:p w14:paraId="6FB8104E" w14:textId="7D36B384" w:rsidR="001E5187" w:rsidRPr="003F2039" w:rsidRDefault="001E5187" w:rsidP="008A5BE5">
                                <w:pPr>
                                  <w:adjustRightInd w:val="0"/>
                                  <w:contextualSpacing/>
                                  <w:jc w:val="both"/>
                                  <w:rPr>
                                    <w:rFonts w:cstheme="majorHAnsi"/>
                                    <w:sz w:val="24"/>
                                    <w:szCs w:val="24"/>
                                  </w:rPr>
                                </w:pPr>
                                <w:r w:rsidRPr="003F2039">
                                  <w:rPr>
                                    <w:rFonts w:cstheme="majorHAnsi"/>
                                    <w:sz w:val="24"/>
                                    <w:szCs w:val="24"/>
                                  </w:rPr>
                                  <w:t>Date: March 01, 2020</w:t>
                                </w:r>
                              </w:p>
                              <w:p w14:paraId="47986E95" w14:textId="303661C7" w:rsidR="001E5187" w:rsidRDefault="001E5187">
                                <w:pPr>
                                  <w:pStyle w:val="Geenafstand"/>
                                  <w:jc w:val="right"/>
                                  <w:rPr>
                                    <w:color w:val="AC3EC1" w:themeColor="accent1"/>
                                    <w:sz w:val="36"/>
                                    <w:szCs w:val="36"/>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7BC6B635" id="Text Box 69" o:spid="_x0000_s1027" type="#_x0000_t202" style="position:absolute;left:0;text-align:left;margin-left:13.7pt;margin-top:150.85pt;width:468pt;height:64.6pt;z-index:251640832;visibility:visible;mso-wrap-style:square;mso-width-percent:765;mso-height-percent:0;mso-wrap-distance-left:9pt;mso-wrap-distance-top:0;mso-wrap-distance-right:9pt;mso-wrap-distance-bottom:0;mso-position-horizontal:absolute;mso-position-horizontal-relative:page;mso-position-vertical:absolute;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jG6dgIAAFsFAAAOAAAAZHJzL2Uyb0RvYy54bWysVN9P2zAQfp+0/8Hy+0gLA0FFijoQ0yQE&#10;CJh4dh2bRnN8nu026f76fXaSgrq9MO3Fudx9d77vfvj8omsM2ygfarIlnx5MOFNWUlXbl5J/f7r+&#10;dMpZiMJWwpBVJd+qwC/mHz+ct26mDmlFplKeIYgNs9aVfBWjmxVFkCvViHBATlkYNflGRPz6l6Ly&#10;okX0xhSHk8lJ0ZKvnCepQoD2qjfyeY6vtZLxTuugIjMlR24xnz6fy3QW83Mxe/HCrWo5pCH+IYtG&#10;1BaX7kJdiSjY2td/hGpq6SmQjgeSmoK0rqXKHMBmOtlj87gSTmUuKE5wuzKF/xdW3m7uPaurkp+c&#10;cWZFgx49qS6yL9QxqFCf1oUZYI8OwNhBjz6P+gBlot1p36QvCDHYUentrropmoTy+Ozz0ckEJgnb&#10;KeieHaUwxau38yF+VdSwJJTco3u5qGJzE2IPHSHpMkvXtTG5g8ayFhSOjifZYWdBcGMTVuVZGMIk&#10;Rn3mWYpboxLG2AelUYtMICnyFKpL49lGYH6ElMrGzD3HBTqhNJJ4j+OAf83qPc49j/FmsnHn3NSW&#10;fGa/l3b1Y0xZ93jU/A3vJMZu2eUh2DV2SdUW/fbUb0xw8rpGU25EiPfCY0XQR6x9vMOhDaH4NEic&#10;rcj/+ps+4TG5sHLWYuVKHn6uhVecmW8WM532cxT8KCxHwa6bS0IXpnhQnMwiHHw0o6g9Nc94DRbp&#10;FpiElbir5MtRvIz94uM1kWqxyCBsoRPxxj46mUKnpqQRe+qehXfDHEZM8C2Nyyhme+PYY5OnpcU6&#10;kq7zrKa69lUc6o0NztM+vDbpiXj7n1Gvb+L8NwAAAP//AwBQSwMEFAAGAAgAAAAhAO+5SOfiAAAA&#10;DwEAAA8AAABkcnMvZG93bnJldi54bWxMT8tuwjAQvFfqP1iL1FuxIYiUEAfRol56qUr5ACd2k0C8&#10;jmKTmL/v9lQuK+3O7DzyXbQdG83gW4cSFnMBzGDldIu1hNP3+/MLMB8UatU5NBJuxsOueHzIVabd&#10;hF9mPIaakQj6TEloQugzzn3VGKv83PUGCftxg1WB1qHmelATiduOL4VYc6taJIdG9eatMdXleLVk&#10;sj+cX6cy1nY86ct4+4zJR9pI+TSLhy2N/RZYMDH8f8BfB8oPBQUr3RW1Z52EZboipoRELFJgRNis&#10;E7qUElaJ2AAvcn7fo/gFAAD//wMAUEsBAi0AFAAGAAgAAAAhALaDOJL+AAAA4QEAABMAAAAAAAAA&#10;AAAAAAAAAAAAAFtDb250ZW50X1R5cGVzXS54bWxQSwECLQAUAAYACAAAACEAOP0h/9YAAACUAQAA&#10;CwAAAAAAAAAAAAAAAAAvAQAAX3JlbHMvLnJlbHNQSwECLQAUAAYACAAAACEA084xunYCAABbBQAA&#10;DgAAAAAAAAAAAAAAAAAuAgAAZHJzL2Uyb0RvYy54bWxQSwECLQAUAAYACAAAACEA77lI5+IAAAAP&#10;AQAADwAAAAAAAAAAAAAAAADQBAAAZHJzL2Rvd25yZXYueG1sUEsFBgAAAAAEAAQA8wAAAN8FAAAA&#10;AA==&#10;" filled="f" stroked="f" strokeweight=".5pt">
                    <v:textbox inset="0,0,0,0">
                      <w:txbxContent>
                        <w:p w14:paraId="3151D9FF" w14:textId="77777777" w:rsidR="001E5187" w:rsidRPr="003F2039" w:rsidRDefault="001E5187" w:rsidP="008A5BE5">
                          <w:pPr>
                            <w:adjustRightInd w:val="0"/>
                            <w:contextualSpacing/>
                            <w:jc w:val="both"/>
                            <w:rPr>
                              <w:rFonts w:cstheme="majorHAnsi"/>
                              <w:sz w:val="24"/>
                              <w:szCs w:val="24"/>
                            </w:rPr>
                          </w:pPr>
                          <w:r w:rsidRPr="003F2039">
                            <w:rPr>
                              <w:rFonts w:cstheme="majorHAnsi"/>
                              <w:sz w:val="24"/>
                              <w:szCs w:val="24"/>
                            </w:rPr>
                            <w:t>Matilda Ayidah (s1089896), 4</w:t>
                          </w:r>
                          <w:r w:rsidRPr="003F2039">
                            <w:rPr>
                              <w:rFonts w:cstheme="majorHAnsi"/>
                              <w:sz w:val="24"/>
                              <w:szCs w:val="24"/>
                              <w:vertAlign w:val="superscript"/>
                            </w:rPr>
                            <w:t>th</w:t>
                          </w:r>
                          <w:r w:rsidRPr="003F2039">
                            <w:rPr>
                              <w:rFonts w:cstheme="majorHAnsi"/>
                              <w:sz w:val="24"/>
                              <w:szCs w:val="24"/>
                            </w:rPr>
                            <w:t xml:space="preserve"> year student of Biology &amp; Medical Laboratory research</w:t>
                          </w:r>
                        </w:p>
                        <w:p w14:paraId="2C24E926" w14:textId="77777777" w:rsidR="001E5187" w:rsidRPr="003F2039" w:rsidRDefault="001E5187" w:rsidP="008A5BE5">
                          <w:pPr>
                            <w:adjustRightInd w:val="0"/>
                            <w:contextualSpacing/>
                            <w:jc w:val="both"/>
                            <w:rPr>
                              <w:rFonts w:cstheme="majorHAnsi"/>
                              <w:sz w:val="24"/>
                              <w:szCs w:val="24"/>
                            </w:rPr>
                          </w:pPr>
                          <w:r w:rsidRPr="003F2039">
                            <w:rPr>
                              <w:rFonts w:cstheme="majorHAnsi"/>
                              <w:sz w:val="24"/>
                              <w:szCs w:val="24"/>
                            </w:rPr>
                            <w:t>Institute: University of Applied Sciences Leiden</w:t>
                          </w:r>
                        </w:p>
                        <w:p w14:paraId="1F1124A8" w14:textId="77777777" w:rsidR="001E5187" w:rsidRPr="003F2039" w:rsidRDefault="001E5187" w:rsidP="008A5BE5">
                          <w:pPr>
                            <w:adjustRightInd w:val="0"/>
                            <w:contextualSpacing/>
                            <w:jc w:val="both"/>
                            <w:rPr>
                              <w:rFonts w:cstheme="majorHAnsi"/>
                              <w:sz w:val="24"/>
                              <w:szCs w:val="24"/>
                            </w:rPr>
                          </w:pPr>
                          <w:r w:rsidRPr="003F2039">
                            <w:rPr>
                              <w:rFonts w:cstheme="majorHAnsi"/>
                              <w:sz w:val="24"/>
                              <w:szCs w:val="24"/>
                            </w:rPr>
                            <w:t xml:space="preserve">Project: Bachelor Thesis </w:t>
                          </w:r>
                        </w:p>
                        <w:p w14:paraId="6FB8104E" w14:textId="7D36B384" w:rsidR="001E5187" w:rsidRPr="003F2039" w:rsidRDefault="001E5187" w:rsidP="008A5BE5">
                          <w:pPr>
                            <w:adjustRightInd w:val="0"/>
                            <w:contextualSpacing/>
                            <w:jc w:val="both"/>
                            <w:rPr>
                              <w:rFonts w:cstheme="majorHAnsi"/>
                              <w:sz w:val="24"/>
                              <w:szCs w:val="24"/>
                            </w:rPr>
                          </w:pPr>
                          <w:r w:rsidRPr="003F2039">
                            <w:rPr>
                              <w:rFonts w:cstheme="majorHAnsi"/>
                              <w:sz w:val="24"/>
                              <w:szCs w:val="24"/>
                            </w:rPr>
                            <w:t>Date: March 01, 2020</w:t>
                          </w:r>
                        </w:p>
                        <w:p w14:paraId="47986E95" w14:textId="303661C7" w:rsidR="001E5187" w:rsidRDefault="001E5187">
                          <w:pPr>
                            <w:pStyle w:val="NoSpacing"/>
                            <w:jc w:val="right"/>
                            <w:rPr>
                              <w:color w:val="AC3EC1" w:themeColor="accent1"/>
                              <w:sz w:val="36"/>
                              <w:szCs w:val="36"/>
                            </w:rPr>
                          </w:pPr>
                        </w:p>
                      </w:txbxContent>
                    </v:textbox>
                    <w10:wrap anchorx="page" anchory="margin"/>
                  </v:shape>
                </w:pict>
              </mc:Fallback>
            </mc:AlternateContent>
          </w:r>
          <w:r w:rsidR="008A5BE5" w:rsidRPr="003F2039">
            <w:rPr>
              <w:caps/>
            </w:rPr>
            <w:br w:type="page"/>
          </w:r>
        </w:p>
      </w:sdtContent>
    </w:sdt>
    <w:sdt>
      <w:sdtPr>
        <w:rPr>
          <w:b w:val="0"/>
          <w:bCs w:val="0"/>
          <w:caps w:val="0"/>
          <w:color w:val="auto"/>
          <w:spacing w:val="0"/>
          <w:sz w:val="20"/>
          <w:szCs w:val="20"/>
        </w:rPr>
        <w:id w:val="-812941470"/>
        <w:docPartObj>
          <w:docPartGallery w:val="Table of Contents"/>
          <w:docPartUnique/>
        </w:docPartObj>
      </w:sdtPr>
      <w:sdtEndPr>
        <w:rPr>
          <w:noProof/>
        </w:rPr>
      </w:sdtEndPr>
      <w:sdtContent>
        <w:p w14:paraId="569E26C6" w14:textId="2ED62140" w:rsidR="00A0310C" w:rsidRPr="003F2039" w:rsidRDefault="00A0310C" w:rsidP="00C75879">
          <w:pPr>
            <w:pStyle w:val="Kopvaninhoudsopgave"/>
            <w:jc w:val="both"/>
          </w:pPr>
          <w:r w:rsidRPr="003F2039">
            <w:t>Table of Contents</w:t>
          </w:r>
        </w:p>
        <w:p w14:paraId="04F4010D" w14:textId="329ED614" w:rsidR="00AC19D8" w:rsidRDefault="00B55716">
          <w:pPr>
            <w:pStyle w:val="Inhopg1"/>
            <w:tabs>
              <w:tab w:val="right" w:leader="dot" w:pos="9350"/>
            </w:tabs>
            <w:rPr>
              <w:b w:val="0"/>
              <w:bCs w:val="0"/>
              <w:caps w:val="0"/>
              <w:noProof/>
              <w:sz w:val="24"/>
              <w:szCs w:val="24"/>
              <w:u w:val="none"/>
            </w:rPr>
          </w:pPr>
          <w:r>
            <w:fldChar w:fldCharType="begin"/>
          </w:r>
          <w:r w:rsidRPr="00C75879">
            <w:instrText xml:space="preserve"> TOC \o "1-3" \h \z \u </w:instrText>
          </w:r>
          <w:r>
            <w:fldChar w:fldCharType="separate"/>
          </w:r>
          <w:hyperlink w:anchor="_Toc33995599" w:history="1">
            <w:r w:rsidR="00AC19D8" w:rsidRPr="009E59BD">
              <w:rPr>
                <w:rStyle w:val="Hyperlink"/>
                <w:rFonts w:cstheme="majorHAnsi"/>
                <w:noProof/>
              </w:rPr>
              <w:t>Acknowledgements</w:t>
            </w:r>
            <w:r w:rsidR="00AC19D8">
              <w:rPr>
                <w:noProof/>
                <w:webHidden/>
              </w:rPr>
              <w:tab/>
            </w:r>
            <w:r w:rsidR="00AC19D8">
              <w:rPr>
                <w:noProof/>
                <w:webHidden/>
              </w:rPr>
              <w:fldChar w:fldCharType="begin"/>
            </w:r>
            <w:r w:rsidR="00AC19D8">
              <w:rPr>
                <w:noProof/>
                <w:webHidden/>
              </w:rPr>
              <w:instrText xml:space="preserve"> PAGEREF _Toc33995599 \h </w:instrText>
            </w:r>
            <w:r w:rsidR="00AC19D8">
              <w:rPr>
                <w:noProof/>
                <w:webHidden/>
              </w:rPr>
            </w:r>
            <w:r w:rsidR="00AC19D8">
              <w:rPr>
                <w:noProof/>
                <w:webHidden/>
              </w:rPr>
              <w:fldChar w:fldCharType="separate"/>
            </w:r>
            <w:r w:rsidR="00AC19D8">
              <w:rPr>
                <w:noProof/>
                <w:webHidden/>
              </w:rPr>
              <w:t>2</w:t>
            </w:r>
            <w:r w:rsidR="00AC19D8">
              <w:rPr>
                <w:noProof/>
                <w:webHidden/>
              </w:rPr>
              <w:fldChar w:fldCharType="end"/>
            </w:r>
          </w:hyperlink>
        </w:p>
        <w:p w14:paraId="1FD910EA" w14:textId="747C13AE" w:rsidR="00AC19D8" w:rsidRDefault="00EA1F13">
          <w:pPr>
            <w:pStyle w:val="Inhopg1"/>
            <w:tabs>
              <w:tab w:val="right" w:leader="dot" w:pos="9350"/>
            </w:tabs>
            <w:rPr>
              <w:b w:val="0"/>
              <w:bCs w:val="0"/>
              <w:caps w:val="0"/>
              <w:noProof/>
              <w:sz w:val="24"/>
              <w:szCs w:val="24"/>
              <w:u w:val="none"/>
            </w:rPr>
          </w:pPr>
          <w:hyperlink w:anchor="_Toc33995600" w:history="1">
            <w:r w:rsidR="00AC19D8" w:rsidRPr="009E59BD">
              <w:rPr>
                <w:rStyle w:val="Hyperlink"/>
                <w:noProof/>
              </w:rPr>
              <w:t>Abbreviations</w:t>
            </w:r>
            <w:r w:rsidR="00AC19D8">
              <w:rPr>
                <w:noProof/>
                <w:webHidden/>
              </w:rPr>
              <w:tab/>
            </w:r>
            <w:r w:rsidR="00AC19D8">
              <w:rPr>
                <w:noProof/>
                <w:webHidden/>
              </w:rPr>
              <w:fldChar w:fldCharType="begin"/>
            </w:r>
            <w:r w:rsidR="00AC19D8">
              <w:rPr>
                <w:noProof/>
                <w:webHidden/>
              </w:rPr>
              <w:instrText xml:space="preserve"> PAGEREF _Toc33995600 \h </w:instrText>
            </w:r>
            <w:r w:rsidR="00AC19D8">
              <w:rPr>
                <w:noProof/>
                <w:webHidden/>
              </w:rPr>
            </w:r>
            <w:r w:rsidR="00AC19D8">
              <w:rPr>
                <w:noProof/>
                <w:webHidden/>
              </w:rPr>
              <w:fldChar w:fldCharType="separate"/>
            </w:r>
            <w:r w:rsidR="00AC19D8">
              <w:rPr>
                <w:noProof/>
                <w:webHidden/>
              </w:rPr>
              <w:t>3</w:t>
            </w:r>
            <w:r w:rsidR="00AC19D8">
              <w:rPr>
                <w:noProof/>
                <w:webHidden/>
              </w:rPr>
              <w:fldChar w:fldCharType="end"/>
            </w:r>
          </w:hyperlink>
        </w:p>
        <w:p w14:paraId="656A9588" w14:textId="1913FF99" w:rsidR="00AC19D8" w:rsidRDefault="00EA1F13">
          <w:pPr>
            <w:pStyle w:val="Inhopg1"/>
            <w:tabs>
              <w:tab w:val="right" w:leader="dot" w:pos="9350"/>
            </w:tabs>
            <w:rPr>
              <w:b w:val="0"/>
              <w:bCs w:val="0"/>
              <w:caps w:val="0"/>
              <w:noProof/>
              <w:sz w:val="24"/>
              <w:szCs w:val="24"/>
              <w:u w:val="none"/>
            </w:rPr>
          </w:pPr>
          <w:hyperlink w:anchor="_Toc33995601" w:history="1">
            <w:r w:rsidR="00AC19D8" w:rsidRPr="009E59BD">
              <w:rPr>
                <w:rStyle w:val="Hyperlink"/>
                <w:noProof/>
              </w:rPr>
              <w:t>Abstract</w:t>
            </w:r>
            <w:r w:rsidR="00AC19D8">
              <w:rPr>
                <w:noProof/>
                <w:webHidden/>
              </w:rPr>
              <w:tab/>
            </w:r>
            <w:r w:rsidR="00AC19D8">
              <w:rPr>
                <w:noProof/>
                <w:webHidden/>
              </w:rPr>
              <w:fldChar w:fldCharType="begin"/>
            </w:r>
            <w:r w:rsidR="00AC19D8">
              <w:rPr>
                <w:noProof/>
                <w:webHidden/>
              </w:rPr>
              <w:instrText xml:space="preserve"> PAGEREF _Toc33995601 \h </w:instrText>
            </w:r>
            <w:r w:rsidR="00AC19D8">
              <w:rPr>
                <w:noProof/>
                <w:webHidden/>
              </w:rPr>
            </w:r>
            <w:r w:rsidR="00AC19D8">
              <w:rPr>
                <w:noProof/>
                <w:webHidden/>
              </w:rPr>
              <w:fldChar w:fldCharType="separate"/>
            </w:r>
            <w:r w:rsidR="00AC19D8">
              <w:rPr>
                <w:noProof/>
                <w:webHidden/>
              </w:rPr>
              <w:t>4</w:t>
            </w:r>
            <w:r w:rsidR="00AC19D8">
              <w:rPr>
                <w:noProof/>
                <w:webHidden/>
              </w:rPr>
              <w:fldChar w:fldCharType="end"/>
            </w:r>
          </w:hyperlink>
        </w:p>
        <w:p w14:paraId="44F768E8" w14:textId="6F269433" w:rsidR="00AC19D8" w:rsidRDefault="00EA1F13">
          <w:pPr>
            <w:pStyle w:val="Inhopg1"/>
            <w:tabs>
              <w:tab w:val="right" w:leader="dot" w:pos="9350"/>
            </w:tabs>
            <w:rPr>
              <w:b w:val="0"/>
              <w:bCs w:val="0"/>
              <w:caps w:val="0"/>
              <w:noProof/>
              <w:sz w:val="24"/>
              <w:szCs w:val="24"/>
              <w:u w:val="none"/>
            </w:rPr>
          </w:pPr>
          <w:hyperlink w:anchor="_Toc33995602" w:history="1">
            <w:r w:rsidR="00AC19D8" w:rsidRPr="009E59BD">
              <w:rPr>
                <w:rStyle w:val="Hyperlink"/>
                <w:noProof/>
              </w:rPr>
              <w:t>introduction</w:t>
            </w:r>
            <w:r w:rsidR="00AC19D8">
              <w:rPr>
                <w:noProof/>
                <w:webHidden/>
              </w:rPr>
              <w:tab/>
            </w:r>
            <w:r w:rsidR="00AC19D8">
              <w:rPr>
                <w:noProof/>
                <w:webHidden/>
              </w:rPr>
              <w:fldChar w:fldCharType="begin"/>
            </w:r>
            <w:r w:rsidR="00AC19D8">
              <w:rPr>
                <w:noProof/>
                <w:webHidden/>
              </w:rPr>
              <w:instrText xml:space="preserve"> PAGEREF _Toc33995602 \h </w:instrText>
            </w:r>
            <w:r w:rsidR="00AC19D8">
              <w:rPr>
                <w:noProof/>
                <w:webHidden/>
              </w:rPr>
            </w:r>
            <w:r w:rsidR="00AC19D8">
              <w:rPr>
                <w:noProof/>
                <w:webHidden/>
              </w:rPr>
              <w:fldChar w:fldCharType="separate"/>
            </w:r>
            <w:r w:rsidR="00AC19D8">
              <w:rPr>
                <w:noProof/>
                <w:webHidden/>
              </w:rPr>
              <w:t>5</w:t>
            </w:r>
            <w:r w:rsidR="00AC19D8">
              <w:rPr>
                <w:noProof/>
                <w:webHidden/>
              </w:rPr>
              <w:fldChar w:fldCharType="end"/>
            </w:r>
          </w:hyperlink>
        </w:p>
        <w:p w14:paraId="628078B3" w14:textId="3AD523BC" w:rsidR="00AC19D8" w:rsidRDefault="00EA1F13">
          <w:pPr>
            <w:pStyle w:val="Inhopg1"/>
            <w:tabs>
              <w:tab w:val="right" w:leader="dot" w:pos="9350"/>
            </w:tabs>
            <w:rPr>
              <w:b w:val="0"/>
              <w:bCs w:val="0"/>
              <w:caps w:val="0"/>
              <w:noProof/>
              <w:sz w:val="24"/>
              <w:szCs w:val="24"/>
              <w:u w:val="none"/>
            </w:rPr>
          </w:pPr>
          <w:hyperlink w:anchor="_Toc33995603" w:history="1">
            <w:r w:rsidR="00AC19D8" w:rsidRPr="009E59BD">
              <w:rPr>
                <w:rStyle w:val="Hyperlink"/>
                <w:noProof/>
              </w:rPr>
              <w:t>objective and hypothesis</w:t>
            </w:r>
            <w:r w:rsidR="00AC19D8">
              <w:rPr>
                <w:noProof/>
                <w:webHidden/>
              </w:rPr>
              <w:tab/>
            </w:r>
            <w:r w:rsidR="00AC19D8">
              <w:rPr>
                <w:noProof/>
                <w:webHidden/>
              </w:rPr>
              <w:fldChar w:fldCharType="begin"/>
            </w:r>
            <w:r w:rsidR="00AC19D8">
              <w:rPr>
                <w:noProof/>
                <w:webHidden/>
              </w:rPr>
              <w:instrText xml:space="preserve"> PAGEREF _Toc33995603 \h </w:instrText>
            </w:r>
            <w:r w:rsidR="00AC19D8">
              <w:rPr>
                <w:noProof/>
                <w:webHidden/>
              </w:rPr>
            </w:r>
            <w:r w:rsidR="00AC19D8">
              <w:rPr>
                <w:noProof/>
                <w:webHidden/>
              </w:rPr>
              <w:fldChar w:fldCharType="separate"/>
            </w:r>
            <w:r w:rsidR="00AC19D8">
              <w:rPr>
                <w:noProof/>
                <w:webHidden/>
              </w:rPr>
              <w:t>9</w:t>
            </w:r>
            <w:r w:rsidR="00AC19D8">
              <w:rPr>
                <w:noProof/>
                <w:webHidden/>
              </w:rPr>
              <w:fldChar w:fldCharType="end"/>
            </w:r>
          </w:hyperlink>
        </w:p>
        <w:p w14:paraId="75A364DC" w14:textId="0FFB9471" w:rsidR="00AC19D8" w:rsidRDefault="00EA1F13">
          <w:pPr>
            <w:pStyle w:val="Inhopg1"/>
            <w:tabs>
              <w:tab w:val="right" w:leader="dot" w:pos="9350"/>
            </w:tabs>
            <w:rPr>
              <w:b w:val="0"/>
              <w:bCs w:val="0"/>
              <w:caps w:val="0"/>
              <w:noProof/>
              <w:sz w:val="24"/>
              <w:szCs w:val="24"/>
              <w:u w:val="none"/>
            </w:rPr>
          </w:pPr>
          <w:hyperlink w:anchor="_Toc33995604" w:history="1">
            <w:r w:rsidR="00AC19D8" w:rsidRPr="009E59BD">
              <w:rPr>
                <w:rStyle w:val="Hyperlink"/>
                <w:noProof/>
              </w:rPr>
              <w:t>project setup</w:t>
            </w:r>
            <w:r w:rsidR="00AC19D8">
              <w:rPr>
                <w:noProof/>
                <w:webHidden/>
              </w:rPr>
              <w:tab/>
            </w:r>
            <w:r w:rsidR="00AC19D8">
              <w:rPr>
                <w:noProof/>
                <w:webHidden/>
              </w:rPr>
              <w:fldChar w:fldCharType="begin"/>
            </w:r>
            <w:r w:rsidR="00AC19D8">
              <w:rPr>
                <w:noProof/>
                <w:webHidden/>
              </w:rPr>
              <w:instrText xml:space="preserve"> PAGEREF _Toc33995604 \h </w:instrText>
            </w:r>
            <w:r w:rsidR="00AC19D8">
              <w:rPr>
                <w:noProof/>
                <w:webHidden/>
              </w:rPr>
            </w:r>
            <w:r w:rsidR="00AC19D8">
              <w:rPr>
                <w:noProof/>
                <w:webHidden/>
              </w:rPr>
              <w:fldChar w:fldCharType="separate"/>
            </w:r>
            <w:r w:rsidR="00AC19D8">
              <w:rPr>
                <w:noProof/>
                <w:webHidden/>
              </w:rPr>
              <w:t>9</w:t>
            </w:r>
            <w:r w:rsidR="00AC19D8">
              <w:rPr>
                <w:noProof/>
                <w:webHidden/>
              </w:rPr>
              <w:fldChar w:fldCharType="end"/>
            </w:r>
          </w:hyperlink>
        </w:p>
        <w:p w14:paraId="1861331A" w14:textId="2BD67CF1" w:rsidR="00AC19D8" w:rsidRDefault="00EA1F13">
          <w:pPr>
            <w:pStyle w:val="Inhopg2"/>
            <w:tabs>
              <w:tab w:val="right" w:leader="dot" w:pos="9350"/>
            </w:tabs>
            <w:rPr>
              <w:b w:val="0"/>
              <w:bCs w:val="0"/>
              <w:smallCaps w:val="0"/>
              <w:noProof/>
              <w:sz w:val="24"/>
              <w:szCs w:val="24"/>
            </w:rPr>
          </w:pPr>
          <w:hyperlink w:anchor="_Toc33995605" w:history="1">
            <w:r w:rsidR="00AC19D8" w:rsidRPr="009E59BD">
              <w:rPr>
                <w:rStyle w:val="Hyperlink"/>
                <w:noProof/>
              </w:rPr>
              <w:t>the inducible system</w:t>
            </w:r>
            <w:r w:rsidR="00AC19D8">
              <w:rPr>
                <w:noProof/>
                <w:webHidden/>
              </w:rPr>
              <w:tab/>
            </w:r>
            <w:r w:rsidR="00AC19D8">
              <w:rPr>
                <w:noProof/>
                <w:webHidden/>
              </w:rPr>
              <w:fldChar w:fldCharType="begin"/>
            </w:r>
            <w:r w:rsidR="00AC19D8">
              <w:rPr>
                <w:noProof/>
                <w:webHidden/>
              </w:rPr>
              <w:instrText xml:space="preserve"> PAGEREF _Toc33995605 \h </w:instrText>
            </w:r>
            <w:r w:rsidR="00AC19D8">
              <w:rPr>
                <w:noProof/>
                <w:webHidden/>
              </w:rPr>
            </w:r>
            <w:r w:rsidR="00AC19D8">
              <w:rPr>
                <w:noProof/>
                <w:webHidden/>
              </w:rPr>
              <w:fldChar w:fldCharType="separate"/>
            </w:r>
            <w:r w:rsidR="00AC19D8">
              <w:rPr>
                <w:noProof/>
                <w:webHidden/>
              </w:rPr>
              <w:t>9</w:t>
            </w:r>
            <w:r w:rsidR="00AC19D8">
              <w:rPr>
                <w:noProof/>
                <w:webHidden/>
              </w:rPr>
              <w:fldChar w:fldCharType="end"/>
            </w:r>
          </w:hyperlink>
        </w:p>
        <w:p w14:paraId="63F22491" w14:textId="6FD797E1" w:rsidR="00AC19D8" w:rsidRDefault="00EA1F13">
          <w:pPr>
            <w:pStyle w:val="Inhopg1"/>
            <w:tabs>
              <w:tab w:val="right" w:leader="dot" w:pos="9350"/>
            </w:tabs>
            <w:rPr>
              <w:b w:val="0"/>
              <w:bCs w:val="0"/>
              <w:caps w:val="0"/>
              <w:noProof/>
              <w:sz w:val="24"/>
              <w:szCs w:val="24"/>
              <w:u w:val="none"/>
            </w:rPr>
          </w:pPr>
          <w:hyperlink w:anchor="_Toc33995606" w:history="1">
            <w:r w:rsidR="00AC19D8" w:rsidRPr="009E59BD">
              <w:rPr>
                <w:rStyle w:val="Hyperlink"/>
                <w:noProof/>
              </w:rPr>
              <w:t>experimental setup</w:t>
            </w:r>
            <w:r w:rsidR="00AC19D8">
              <w:rPr>
                <w:noProof/>
                <w:webHidden/>
              </w:rPr>
              <w:tab/>
            </w:r>
            <w:r w:rsidR="00AC19D8">
              <w:rPr>
                <w:noProof/>
                <w:webHidden/>
              </w:rPr>
              <w:fldChar w:fldCharType="begin"/>
            </w:r>
            <w:r w:rsidR="00AC19D8">
              <w:rPr>
                <w:noProof/>
                <w:webHidden/>
              </w:rPr>
              <w:instrText xml:space="preserve"> PAGEREF _Toc33995606 \h </w:instrText>
            </w:r>
            <w:r w:rsidR="00AC19D8">
              <w:rPr>
                <w:noProof/>
                <w:webHidden/>
              </w:rPr>
            </w:r>
            <w:r w:rsidR="00AC19D8">
              <w:rPr>
                <w:noProof/>
                <w:webHidden/>
              </w:rPr>
              <w:fldChar w:fldCharType="separate"/>
            </w:r>
            <w:r w:rsidR="00AC19D8">
              <w:rPr>
                <w:noProof/>
                <w:webHidden/>
              </w:rPr>
              <w:t>9</w:t>
            </w:r>
            <w:r w:rsidR="00AC19D8">
              <w:rPr>
                <w:noProof/>
                <w:webHidden/>
              </w:rPr>
              <w:fldChar w:fldCharType="end"/>
            </w:r>
          </w:hyperlink>
        </w:p>
        <w:p w14:paraId="5B71AA63" w14:textId="3FD277F8" w:rsidR="00AC19D8" w:rsidRDefault="00EA1F13">
          <w:pPr>
            <w:pStyle w:val="Inhopg1"/>
            <w:tabs>
              <w:tab w:val="right" w:leader="dot" w:pos="9350"/>
            </w:tabs>
            <w:rPr>
              <w:b w:val="0"/>
              <w:bCs w:val="0"/>
              <w:caps w:val="0"/>
              <w:noProof/>
              <w:sz w:val="24"/>
              <w:szCs w:val="24"/>
              <w:u w:val="none"/>
            </w:rPr>
          </w:pPr>
          <w:hyperlink w:anchor="_Toc33995607" w:history="1">
            <w:r w:rsidR="00AC19D8" w:rsidRPr="009E59BD">
              <w:rPr>
                <w:rStyle w:val="Hyperlink"/>
                <w:noProof/>
              </w:rPr>
              <w:t>materials and method</w:t>
            </w:r>
            <w:r w:rsidR="00AC19D8">
              <w:rPr>
                <w:noProof/>
                <w:webHidden/>
              </w:rPr>
              <w:tab/>
            </w:r>
            <w:r w:rsidR="00AC19D8">
              <w:rPr>
                <w:noProof/>
                <w:webHidden/>
              </w:rPr>
              <w:fldChar w:fldCharType="begin"/>
            </w:r>
            <w:r w:rsidR="00AC19D8">
              <w:rPr>
                <w:noProof/>
                <w:webHidden/>
              </w:rPr>
              <w:instrText xml:space="preserve"> PAGEREF _Toc33995607 \h </w:instrText>
            </w:r>
            <w:r w:rsidR="00AC19D8">
              <w:rPr>
                <w:noProof/>
                <w:webHidden/>
              </w:rPr>
            </w:r>
            <w:r w:rsidR="00AC19D8">
              <w:rPr>
                <w:noProof/>
                <w:webHidden/>
              </w:rPr>
              <w:fldChar w:fldCharType="separate"/>
            </w:r>
            <w:r w:rsidR="00AC19D8">
              <w:rPr>
                <w:noProof/>
                <w:webHidden/>
              </w:rPr>
              <w:t>11</w:t>
            </w:r>
            <w:r w:rsidR="00AC19D8">
              <w:rPr>
                <w:noProof/>
                <w:webHidden/>
              </w:rPr>
              <w:fldChar w:fldCharType="end"/>
            </w:r>
          </w:hyperlink>
        </w:p>
        <w:p w14:paraId="32A27E65" w14:textId="4FA9FD76" w:rsidR="00AC19D8" w:rsidRDefault="00EA1F13">
          <w:pPr>
            <w:pStyle w:val="Inhopg2"/>
            <w:tabs>
              <w:tab w:val="right" w:leader="dot" w:pos="9350"/>
            </w:tabs>
            <w:rPr>
              <w:b w:val="0"/>
              <w:bCs w:val="0"/>
              <w:smallCaps w:val="0"/>
              <w:noProof/>
              <w:sz w:val="24"/>
              <w:szCs w:val="24"/>
            </w:rPr>
          </w:pPr>
          <w:hyperlink w:anchor="_Toc33995608" w:history="1">
            <w:r w:rsidR="00AC19D8" w:rsidRPr="009E59BD">
              <w:rPr>
                <w:rStyle w:val="Hyperlink"/>
                <w:rFonts w:cstheme="minorHAnsi"/>
                <w:noProof/>
              </w:rPr>
              <w:t>polymerase chain reaction (PCr)</w:t>
            </w:r>
            <w:r w:rsidR="00AC19D8">
              <w:rPr>
                <w:noProof/>
                <w:webHidden/>
              </w:rPr>
              <w:tab/>
            </w:r>
            <w:r w:rsidR="00AC19D8">
              <w:rPr>
                <w:noProof/>
                <w:webHidden/>
              </w:rPr>
              <w:fldChar w:fldCharType="begin"/>
            </w:r>
            <w:r w:rsidR="00AC19D8">
              <w:rPr>
                <w:noProof/>
                <w:webHidden/>
              </w:rPr>
              <w:instrText xml:space="preserve"> PAGEREF _Toc33995608 \h </w:instrText>
            </w:r>
            <w:r w:rsidR="00AC19D8">
              <w:rPr>
                <w:noProof/>
                <w:webHidden/>
              </w:rPr>
            </w:r>
            <w:r w:rsidR="00AC19D8">
              <w:rPr>
                <w:noProof/>
                <w:webHidden/>
              </w:rPr>
              <w:fldChar w:fldCharType="separate"/>
            </w:r>
            <w:r w:rsidR="00AC19D8">
              <w:rPr>
                <w:noProof/>
                <w:webHidden/>
              </w:rPr>
              <w:t>11</w:t>
            </w:r>
            <w:r w:rsidR="00AC19D8">
              <w:rPr>
                <w:noProof/>
                <w:webHidden/>
              </w:rPr>
              <w:fldChar w:fldCharType="end"/>
            </w:r>
          </w:hyperlink>
        </w:p>
        <w:p w14:paraId="1ED7A7C9" w14:textId="1F2157EF" w:rsidR="00AC19D8" w:rsidRDefault="00EA1F13">
          <w:pPr>
            <w:pStyle w:val="Inhopg2"/>
            <w:tabs>
              <w:tab w:val="right" w:leader="dot" w:pos="9350"/>
            </w:tabs>
            <w:rPr>
              <w:b w:val="0"/>
              <w:bCs w:val="0"/>
              <w:smallCaps w:val="0"/>
              <w:noProof/>
              <w:sz w:val="24"/>
              <w:szCs w:val="24"/>
            </w:rPr>
          </w:pPr>
          <w:hyperlink w:anchor="_Toc33995609" w:history="1">
            <w:r w:rsidR="00AC19D8" w:rsidRPr="009E59BD">
              <w:rPr>
                <w:rStyle w:val="Hyperlink"/>
                <w:rFonts w:cstheme="minorHAnsi"/>
                <w:noProof/>
              </w:rPr>
              <w:t>flow cytometry</w:t>
            </w:r>
            <w:r w:rsidR="00AC19D8">
              <w:rPr>
                <w:noProof/>
                <w:webHidden/>
              </w:rPr>
              <w:tab/>
            </w:r>
            <w:r w:rsidR="00AC19D8">
              <w:rPr>
                <w:noProof/>
                <w:webHidden/>
              </w:rPr>
              <w:fldChar w:fldCharType="begin"/>
            </w:r>
            <w:r w:rsidR="00AC19D8">
              <w:rPr>
                <w:noProof/>
                <w:webHidden/>
              </w:rPr>
              <w:instrText xml:space="preserve"> PAGEREF _Toc33995609 \h </w:instrText>
            </w:r>
            <w:r w:rsidR="00AC19D8">
              <w:rPr>
                <w:noProof/>
                <w:webHidden/>
              </w:rPr>
            </w:r>
            <w:r w:rsidR="00AC19D8">
              <w:rPr>
                <w:noProof/>
                <w:webHidden/>
              </w:rPr>
              <w:fldChar w:fldCharType="separate"/>
            </w:r>
            <w:r w:rsidR="00AC19D8">
              <w:rPr>
                <w:noProof/>
                <w:webHidden/>
              </w:rPr>
              <w:t>11</w:t>
            </w:r>
            <w:r w:rsidR="00AC19D8">
              <w:rPr>
                <w:noProof/>
                <w:webHidden/>
              </w:rPr>
              <w:fldChar w:fldCharType="end"/>
            </w:r>
          </w:hyperlink>
        </w:p>
        <w:p w14:paraId="524C7B3F" w14:textId="67B856EC" w:rsidR="00AC19D8" w:rsidRDefault="00EA1F13">
          <w:pPr>
            <w:pStyle w:val="Inhopg1"/>
            <w:tabs>
              <w:tab w:val="right" w:leader="dot" w:pos="9350"/>
            </w:tabs>
            <w:rPr>
              <w:b w:val="0"/>
              <w:bCs w:val="0"/>
              <w:caps w:val="0"/>
              <w:noProof/>
              <w:sz w:val="24"/>
              <w:szCs w:val="24"/>
              <w:u w:val="none"/>
            </w:rPr>
          </w:pPr>
          <w:hyperlink w:anchor="_Toc33995610" w:history="1">
            <w:r w:rsidR="00AC19D8" w:rsidRPr="009E59BD">
              <w:rPr>
                <w:rStyle w:val="Hyperlink"/>
                <w:noProof/>
              </w:rPr>
              <w:t>results</w:t>
            </w:r>
            <w:r w:rsidR="00AC19D8">
              <w:rPr>
                <w:noProof/>
                <w:webHidden/>
              </w:rPr>
              <w:tab/>
            </w:r>
            <w:r w:rsidR="00AC19D8">
              <w:rPr>
                <w:noProof/>
                <w:webHidden/>
              </w:rPr>
              <w:fldChar w:fldCharType="begin"/>
            </w:r>
            <w:r w:rsidR="00AC19D8">
              <w:rPr>
                <w:noProof/>
                <w:webHidden/>
              </w:rPr>
              <w:instrText xml:space="preserve"> PAGEREF _Toc33995610 \h </w:instrText>
            </w:r>
            <w:r w:rsidR="00AC19D8">
              <w:rPr>
                <w:noProof/>
                <w:webHidden/>
              </w:rPr>
            </w:r>
            <w:r w:rsidR="00AC19D8">
              <w:rPr>
                <w:noProof/>
                <w:webHidden/>
              </w:rPr>
              <w:fldChar w:fldCharType="separate"/>
            </w:r>
            <w:r w:rsidR="00AC19D8">
              <w:rPr>
                <w:noProof/>
                <w:webHidden/>
              </w:rPr>
              <w:t>13</w:t>
            </w:r>
            <w:r w:rsidR="00AC19D8">
              <w:rPr>
                <w:noProof/>
                <w:webHidden/>
              </w:rPr>
              <w:fldChar w:fldCharType="end"/>
            </w:r>
          </w:hyperlink>
        </w:p>
        <w:p w14:paraId="5B2106B0" w14:textId="4155AE85" w:rsidR="00AC19D8" w:rsidRDefault="00EA1F13">
          <w:pPr>
            <w:pStyle w:val="Inhopg2"/>
            <w:tabs>
              <w:tab w:val="right" w:leader="dot" w:pos="9350"/>
            </w:tabs>
            <w:rPr>
              <w:b w:val="0"/>
              <w:bCs w:val="0"/>
              <w:smallCaps w:val="0"/>
              <w:noProof/>
              <w:sz w:val="24"/>
              <w:szCs w:val="24"/>
            </w:rPr>
          </w:pPr>
          <w:hyperlink w:anchor="_Toc33995611" w:history="1">
            <w:r w:rsidR="00AC19D8" w:rsidRPr="009E59BD">
              <w:rPr>
                <w:rStyle w:val="Hyperlink"/>
                <w:noProof/>
              </w:rPr>
              <w:t>DDT deficiency in Hematopoietic stem cells maintenance</w:t>
            </w:r>
            <w:r w:rsidR="00AC19D8">
              <w:rPr>
                <w:noProof/>
                <w:webHidden/>
              </w:rPr>
              <w:tab/>
            </w:r>
            <w:r w:rsidR="00AC19D8">
              <w:rPr>
                <w:noProof/>
                <w:webHidden/>
              </w:rPr>
              <w:fldChar w:fldCharType="begin"/>
            </w:r>
            <w:r w:rsidR="00AC19D8">
              <w:rPr>
                <w:noProof/>
                <w:webHidden/>
              </w:rPr>
              <w:instrText xml:space="preserve"> PAGEREF _Toc33995611 \h </w:instrText>
            </w:r>
            <w:r w:rsidR="00AC19D8">
              <w:rPr>
                <w:noProof/>
                <w:webHidden/>
              </w:rPr>
            </w:r>
            <w:r w:rsidR="00AC19D8">
              <w:rPr>
                <w:noProof/>
                <w:webHidden/>
              </w:rPr>
              <w:fldChar w:fldCharType="separate"/>
            </w:r>
            <w:r w:rsidR="00AC19D8">
              <w:rPr>
                <w:noProof/>
                <w:webHidden/>
              </w:rPr>
              <w:t>14</w:t>
            </w:r>
            <w:r w:rsidR="00AC19D8">
              <w:rPr>
                <w:noProof/>
                <w:webHidden/>
              </w:rPr>
              <w:fldChar w:fldCharType="end"/>
            </w:r>
          </w:hyperlink>
        </w:p>
        <w:p w14:paraId="1D0A6FDF" w14:textId="237EF192" w:rsidR="00AC19D8" w:rsidRDefault="00EA1F13">
          <w:pPr>
            <w:pStyle w:val="Inhopg2"/>
            <w:tabs>
              <w:tab w:val="right" w:leader="dot" w:pos="9350"/>
            </w:tabs>
            <w:rPr>
              <w:b w:val="0"/>
              <w:bCs w:val="0"/>
              <w:smallCaps w:val="0"/>
              <w:noProof/>
              <w:sz w:val="24"/>
              <w:szCs w:val="24"/>
            </w:rPr>
          </w:pPr>
          <w:hyperlink w:anchor="_Toc33995612" w:history="1">
            <w:r w:rsidR="00AC19D8" w:rsidRPr="009E59BD">
              <w:rPr>
                <w:rStyle w:val="Hyperlink"/>
                <w:noProof/>
              </w:rPr>
              <w:t>Anemia</w:t>
            </w:r>
            <w:r w:rsidR="00AC19D8">
              <w:rPr>
                <w:noProof/>
                <w:webHidden/>
              </w:rPr>
              <w:tab/>
            </w:r>
            <w:r w:rsidR="00AC19D8">
              <w:rPr>
                <w:noProof/>
                <w:webHidden/>
              </w:rPr>
              <w:fldChar w:fldCharType="begin"/>
            </w:r>
            <w:r w:rsidR="00AC19D8">
              <w:rPr>
                <w:noProof/>
                <w:webHidden/>
              </w:rPr>
              <w:instrText xml:space="preserve"> PAGEREF _Toc33995612 \h </w:instrText>
            </w:r>
            <w:r w:rsidR="00AC19D8">
              <w:rPr>
                <w:noProof/>
                <w:webHidden/>
              </w:rPr>
            </w:r>
            <w:r w:rsidR="00AC19D8">
              <w:rPr>
                <w:noProof/>
                <w:webHidden/>
              </w:rPr>
              <w:fldChar w:fldCharType="separate"/>
            </w:r>
            <w:r w:rsidR="00AC19D8">
              <w:rPr>
                <w:noProof/>
                <w:webHidden/>
              </w:rPr>
              <w:t>14</w:t>
            </w:r>
            <w:r w:rsidR="00AC19D8">
              <w:rPr>
                <w:noProof/>
                <w:webHidden/>
              </w:rPr>
              <w:fldChar w:fldCharType="end"/>
            </w:r>
          </w:hyperlink>
        </w:p>
        <w:p w14:paraId="34728100" w14:textId="51C5DBE4" w:rsidR="00AC19D8" w:rsidRDefault="00EA1F13">
          <w:pPr>
            <w:pStyle w:val="Inhopg1"/>
            <w:tabs>
              <w:tab w:val="right" w:leader="dot" w:pos="9350"/>
            </w:tabs>
            <w:rPr>
              <w:b w:val="0"/>
              <w:bCs w:val="0"/>
              <w:caps w:val="0"/>
              <w:noProof/>
              <w:sz w:val="24"/>
              <w:szCs w:val="24"/>
              <w:u w:val="none"/>
            </w:rPr>
          </w:pPr>
          <w:hyperlink w:anchor="_Toc33995613" w:history="1">
            <w:r w:rsidR="00AC19D8" w:rsidRPr="009E59BD">
              <w:rPr>
                <w:rStyle w:val="Hyperlink"/>
                <w:noProof/>
                <w:lang w:val="en-GB"/>
              </w:rPr>
              <w:t>disscussion</w:t>
            </w:r>
            <w:r w:rsidR="00AC19D8">
              <w:rPr>
                <w:noProof/>
                <w:webHidden/>
              </w:rPr>
              <w:tab/>
            </w:r>
            <w:r w:rsidR="00AC19D8">
              <w:rPr>
                <w:noProof/>
                <w:webHidden/>
              </w:rPr>
              <w:fldChar w:fldCharType="begin"/>
            </w:r>
            <w:r w:rsidR="00AC19D8">
              <w:rPr>
                <w:noProof/>
                <w:webHidden/>
              </w:rPr>
              <w:instrText xml:space="preserve"> PAGEREF _Toc33995613 \h </w:instrText>
            </w:r>
            <w:r w:rsidR="00AC19D8">
              <w:rPr>
                <w:noProof/>
                <w:webHidden/>
              </w:rPr>
            </w:r>
            <w:r w:rsidR="00AC19D8">
              <w:rPr>
                <w:noProof/>
                <w:webHidden/>
              </w:rPr>
              <w:fldChar w:fldCharType="separate"/>
            </w:r>
            <w:r w:rsidR="00AC19D8">
              <w:rPr>
                <w:noProof/>
                <w:webHidden/>
              </w:rPr>
              <w:t>16</w:t>
            </w:r>
            <w:r w:rsidR="00AC19D8">
              <w:rPr>
                <w:noProof/>
                <w:webHidden/>
              </w:rPr>
              <w:fldChar w:fldCharType="end"/>
            </w:r>
          </w:hyperlink>
        </w:p>
        <w:p w14:paraId="27CB9F50" w14:textId="0389FC8E" w:rsidR="00AC19D8" w:rsidRDefault="00EA1F13">
          <w:pPr>
            <w:pStyle w:val="Inhopg1"/>
            <w:tabs>
              <w:tab w:val="right" w:leader="dot" w:pos="9350"/>
            </w:tabs>
            <w:rPr>
              <w:b w:val="0"/>
              <w:bCs w:val="0"/>
              <w:caps w:val="0"/>
              <w:noProof/>
              <w:sz w:val="24"/>
              <w:szCs w:val="24"/>
              <w:u w:val="none"/>
            </w:rPr>
          </w:pPr>
          <w:hyperlink w:anchor="_Toc33995614" w:history="1">
            <w:r w:rsidR="00AC19D8" w:rsidRPr="009E59BD">
              <w:rPr>
                <w:rStyle w:val="Hyperlink"/>
                <w:noProof/>
              </w:rPr>
              <w:t>supllement</w:t>
            </w:r>
            <w:r w:rsidR="00AC19D8">
              <w:rPr>
                <w:noProof/>
                <w:webHidden/>
              </w:rPr>
              <w:tab/>
            </w:r>
            <w:r w:rsidR="00AC19D8">
              <w:rPr>
                <w:noProof/>
                <w:webHidden/>
              </w:rPr>
              <w:fldChar w:fldCharType="begin"/>
            </w:r>
            <w:r w:rsidR="00AC19D8">
              <w:rPr>
                <w:noProof/>
                <w:webHidden/>
              </w:rPr>
              <w:instrText xml:space="preserve"> PAGEREF _Toc33995614 \h </w:instrText>
            </w:r>
            <w:r w:rsidR="00AC19D8">
              <w:rPr>
                <w:noProof/>
                <w:webHidden/>
              </w:rPr>
            </w:r>
            <w:r w:rsidR="00AC19D8">
              <w:rPr>
                <w:noProof/>
                <w:webHidden/>
              </w:rPr>
              <w:fldChar w:fldCharType="separate"/>
            </w:r>
            <w:r w:rsidR="00AC19D8">
              <w:rPr>
                <w:noProof/>
                <w:webHidden/>
              </w:rPr>
              <w:t>18</w:t>
            </w:r>
            <w:r w:rsidR="00AC19D8">
              <w:rPr>
                <w:noProof/>
                <w:webHidden/>
              </w:rPr>
              <w:fldChar w:fldCharType="end"/>
            </w:r>
          </w:hyperlink>
        </w:p>
        <w:p w14:paraId="49AB9063" w14:textId="11C07D66" w:rsidR="00AC19D8" w:rsidRDefault="00EA1F13">
          <w:pPr>
            <w:pStyle w:val="Inhopg1"/>
            <w:tabs>
              <w:tab w:val="right" w:leader="dot" w:pos="9350"/>
            </w:tabs>
            <w:rPr>
              <w:b w:val="0"/>
              <w:bCs w:val="0"/>
              <w:caps w:val="0"/>
              <w:noProof/>
              <w:sz w:val="24"/>
              <w:szCs w:val="24"/>
              <w:u w:val="none"/>
            </w:rPr>
          </w:pPr>
          <w:hyperlink w:anchor="_Toc33995615" w:history="1">
            <w:r w:rsidR="00AC19D8" w:rsidRPr="009E59BD">
              <w:rPr>
                <w:rStyle w:val="Hyperlink"/>
                <w:noProof/>
              </w:rPr>
              <w:t>references</w:t>
            </w:r>
            <w:r w:rsidR="00AC19D8">
              <w:rPr>
                <w:noProof/>
                <w:webHidden/>
              </w:rPr>
              <w:tab/>
            </w:r>
            <w:r w:rsidR="00AC19D8">
              <w:rPr>
                <w:noProof/>
                <w:webHidden/>
              </w:rPr>
              <w:fldChar w:fldCharType="begin"/>
            </w:r>
            <w:r w:rsidR="00AC19D8">
              <w:rPr>
                <w:noProof/>
                <w:webHidden/>
              </w:rPr>
              <w:instrText xml:space="preserve"> PAGEREF _Toc33995615 \h </w:instrText>
            </w:r>
            <w:r w:rsidR="00AC19D8">
              <w:rPr>
                <w:noProof/>
                <w:webHidden/>
              </w:rPr>
            </w:r>
            <w:r w:rsidR="00AC19D8">
              <w:rPr>
                <w:noProof/>
                <w:webHidden/>
              </w:rPr>
              <w:fldChar w:fldCharType="separate"/>
            </w:r>
            <w:r w:rsidR="00AC19D8">
              <w:rPr>
                <w:noProof/>
                <w:webHidden/>
              </w:rPr>
              <w:t>20</w:t>
            </w:r>
            <w:r w:rsidR="00AC19D8">
              <w:rPr>
                <w:noProof/>
                <w:webHidden/>
              </w:rPr>
              <w:fldChar w:fldCharType="end"/>
            </w:r>
          </w:hyperlink>
        </w:p>
        <w:p w14:paraId="0C424F80" w14:textId="55CEF503" w:rsidR="00A0310C" w:rsidRPr="003F2039" w:rsidRDefault="00B55716" w:rsidP="00C75879">
          <w:pPr>
            <w:jc w:val="both"/>
          </w:pPr>
          <w:r>
            <w:rPr>
              <w:b/>
              <w:bCs/>
              <w:noProof/>
            </w:rPr>
            <w:fldChar w:fldCharType="end"/>
          </w:r>
        </w:p>
      </w:sdtContent>
    </w:sdt>
    <w:p w14:paraId="522A48DC" w14:textId="11DA630D" w:rsidR="00A0310C" w:rsidRPr="003F2039" w:rsidRDefault="00A0310C" w:rsidP="00C75879">
      <w:pPr>
        <w:jc w:val="both"/>
        <w:rPr>
          <w:i/>
          <w:iCs/>
          <w:caps/>
          <w:color w:val="AC3EC1" w:themeColor="accent1"/>
          <w:spacing w:val="10"/>
          <w:kern w:val="28"/>
          <w:sz w:val="52"/>
          <w:szCs w:val="52"/>
        </w:rPr>
      </w:pPr>
      <w:r w:rsidRPr="003F2039">
        <w:rPr>
          <w:i/>
          <w:iCs/>
        </w:rPr>
        <w:br w:type="page"/>
      </w:r>
    </w:p>
    <w:p w14:paraId="282DC543" w14:textId="77777777" w:rsidR="00A0310C" w:rsidRPr="003F2039" w:rsidRDefault="00A0310C" w:rsidP="00C75879">
      <w:pPr>
        <w:pStyle w:val="Kop1"/>
        <w:jc w:val="both"/>
        <w:rPr>
          <w:rFonts w:cstheme="majorHAnsi"/>
          <w:sz w:val="44"/>
          <w:u w:val="single"/>
        </w:rPr>
      </w:pPr>
      <w:bookmarkStart w:id="1" w:name="_Toc30578507"/>
      <w:bookmarkStart w:id="2" w:name="_Toc30974813"/>
      <w:bookmarkStart w:id="3" w:name="_Toc33995599"/>
      <w:r w:rsidRPr="003F2039">
        <w:rPr>
          <w:rFonts w:cstheme="majorHAnsi"/>
          <w:bCs w:val="0"/>
          <w:sz w:val="36"/>
          <w:szCs w:val="24"/>
        </w:rPr>
        <w:lastRenderedPageBreak/>
        <w:t>Acknowledgement</w:t>
      </w:r>
      <w:bookmarkEnd w:id="1"/>
      <w:r w:rsidRPr="003F2039">
        <w:rPr>
          <w:rFonts w:cstheme="majorHAnsi"/>
          <w:bCs w:val="0"/>
          <w:sz w:val="36"/>
          <w:szCs w:val="24"/>
        </w:rPr>
        <w:t>s</w:t>
      </w:r>
      <w:bookmarkEnd w:id="2"/>
      <w:bookmarkEnd w:id="3"/>
      <w:r w:rsidRPr="003F2039">
        <w:rPr>
          <w:rFonts w:cstheme="majorHAnsi"/>
          <w:bCs w:val="0"/>
          <w:sz w:val="36"/>
          <w:szCs w:val="24"/>
        </w:rPr>
        <w:t xml:space="preserve"> </w:t>
      </w:r>
    </w:p>
    <w:p w14:paraId="7EF56777" w14:textId="77777777" w:rsidR="00A0310C" w:rsidRPr="00EC230A" w:rsidRDefault="00A0310C" w:rsidP="00C75879">
      <w:pPr>
        <w:jc w:val="both"/>
        <w:rPr>
          <w:rFonts w:cstheme="minorHAnsi"/>
          <w:sz w:val="24"/>
          <w:szCs w:val="24"/>
        </w:rPr>
      </w:pPr>
      <w:r w:rsidRPr="00EC230A">
        <w:rPr>
          <w:rFonts w:cstheme="minorHAnsi"/>
          <w:b/>
          <w:bCs/>
          <w:sz w:val="24"/>
          <w:szCs w:val="24"/>
        </w:rPr>
        <w:t>University of Applied Sciences</w:t>
      </w:r>
      <w:r w:rsidRPr="00EC230A">
        <w:rPr>
          <w:rFonts w:cstheme="minorHAnsi"/>
          <w:sz w:val="24"/>
          <w:szCs w:val="24"/>
        </w:rPr>
        <w:t xml:space="preserve"> </w:t>
      </w:r>
      <w:r w:rsidRPr="00EC230A">
        <w:rPr>
          <w:rFonts w:cstheme="minorHAnsi"/>
          <w:b/>
          <w:bCs/>
          <w:sz w:val="24"/>
          <w:szCs w:val="24"/>
        </w:rPr>
        <w:t xml:space="preserve">Leiden </w:t>
      </w:r>
    </w:p>
    <w:p w14:paraId="278F2F0D" w14:textId="77777777" w:rsidR="00A0310C" w:rsidRPr="00EC230A" w:rsidRDefault="00A0310C" w:rsidP="00C75879">
      <w:pPr>
        <w:jc w:val="both"/>
        <w:rPr>
          <w:rFonts w:cstheme="minorHAnsi"/>
          <w:sz w:val="24"/>
          <w:szCs w:val="24"/>
        </w:rPr>
      </w:pPr>
      <w:r w:rsidRPr="00EC230A">
        <w:rPr>
          <w:rFonts w:cstheme="minorHAnsi"/>
          <w:sz w:val="24"/>
          <w:szCs w:val="24"/>
        </w:rPr>
        <w:t xml:space="preserve">First assessor: Dr. Mareike van Duijl  </w:t>
      </w:r>
    </w:p>
    <w:p w14:paraId="3B0CD213" w14:textId="77777777" w:rsidR="00A0310C" w:rsidRPr="00EC230A" w:rsidRDefault="00A0310C" w:rsidP="00C75879">
      <w:pPr>
        <w:jc w:val="both"/>
        <w:rPr>
          <w:rFonts w:cstheme="minorHAnsi"/>
          <w:sz w:val="24"/>
          <w:szCs w:val="24"/>
        </w:rPr>
      </w:pPr>
      <w:r w:rsidRPr="00EC230A">
        <w:rPr>
          <w:rFonts w:cstheme="minorHAnsi"/>
          <w:sz w:val="24"/>
          <w:szCs w:val="24"/>
        </w:rPr>
        <w:t>Second assessor:</w:t>
      </w:r>
      <w:r w:rsidRPr="00EC230A">
        <w:rPr>
          <w:rFonts w:cstheme="minorHAnsi"/>
          <w:color w:val="000000"/>
          <w:sz w:val="24"/>
          <w:szCs w:val="24"/>
        </w:rPr>
        <w:t xml:space="preserve"> Odette Tysma</w:t>
      </w:r>
    </w:p>
    <w:p w14:paraId="75E40043" w14:textId="77777777" w:rsidR="00A0310C" w:rsidRPr="00EC230A" w:rsidRDefault="00A0310C" w:rsidP="00C75879">
      <w:pPr>
        <w:jc w:val="both"/>
        <w:rPr>
          <w:rFonts w:cstheme="minorHAnsi"/>
          <w:sz w:val="24"/>
          <w:szCs w:val="24"/>
        </w:rPr>
      </w:pPr>
      <w:r w:rsidRPr="00EC230A">
        <w:rPr>
          <w:rFonts w:cstheme="minorHAnsi"/>
          <w:sz w:val="24"/>
          <w:szCs w:val="24"/>
        </w:rPr>
        <w:t>Track coordinator</w:t>
      </w:r>
    </w:p>
    <w:p w14:paraId="46EAF09E" w14:textId="77777777" w:rsidR="00A0310C" w:rsidRPr="00EC230A" w:rsidRDefault="00A0310C" w:rsidP="00C75879">
      <w:pPr>
        <w:jc w:val="both"/>
        <w:rPr>
          <w:rFonts w:cstheme="minorHAnsi"/>
          <w:sz w:val="24"/>
          <w:szCs w:val="24"/>
        </w:rPr>
      </w:pPr>
    </w:p>
    <w:p w14:paraId="3E1DB4FD" w14:textId="77777777" w:rsidR="00A0310C" w:rsidRPr="00EC230A" w:rsidRDefault="00A0310C" w:rsidP="00C75879">
      <w:pPr>
        <w:jc w:val="both"/>
        <w:rPr>
          <w:rFonts w:cstheme="minorHAnsi"/>
          <w:sz w:val="24"/>
          <w:szCs w:val="24"/>
        </w:rPr>
      </w:pPr>
    </w:p>
    <w:p w14:paraId="14B534B7" w14:textId="77777777" w:rsidR="00A0310C" w:rsidRPr="00EC230A" w:rsidRDefault="00A0310C" w:rsidP="00C75879">
      <w:pPr>
        <w:jc w:val="both"/>
        <w:rPr>
          <w:rFonts w:cstheme="minorHAnsi"/>
          <w:b/>
          <w:bCs/>
          <w:sz w:val="24"/>
          <w:szCs w:val="24"/>
        </w:rPr>
      </w:pPr>
      <w:r w:rsidRPr="00EC230A">
        <w:rPr>
          <w:rFonts w:cstheme="minorHAnsi"/>
          <w:b/>
          <w:bCs/>
          <w:sz w:val="24"/>
          <w:szCs w:val="24"/>
        </w:rPr>
        <w:t>The Netherland Cancer institute</w:t>
      </w:r>
    </w:p>
    <w:p w14:paraId="06B40C0D" w14:textId="77777777" w:rsidR="00A0310C" w:rsidRPr="00EC230A" w:rsidRDefault="00A0310C" w:rsidP="00C75879">
      <w:pPr>
        <w:jc w:val="both"/>
        <w:rPr>
          <w:rFonts w:cstheme="minorHAnsi"/>
          <w:sz w:val="24"/>
          <w:szCs w:val="24"/>
        </w:rPr>
      </w:pPr>
    </w:p>
    <w:p w14:paraId="443F11B5" w14:textId="77777777" w:rsidR="00A0310C" w:rsidRPr="00EC230A" w:rsidRDefault="00A0310C" w:rsidP="00C75879">
      <w:pPr>
        <w:ind w:firstLine="720"/>
        <w:jc w:val="both"/>
        <w:rPr>
          <w:rFonts w:cstheme="minorHAnsi"/>
          <w:sz w:val="24"/>
          <w:szCs w:val="24"/>
        </w:rPr>
      </w:pPr>
      <w:r w:rsidRPr="00EC230A">
        <w:rPr>
          <w:rFonts w:cstheme="minorHAnsi"/>
          <w:b/>
          <w:bCs/>
          <w:sz w:val="24"/>
          <w:szCs w:val="24"/>
        </w:rPr>
        <w:t xml:space="preserve">Department of Tumor Biology &amp; Immunology </w:t>
      </w:r>
    </w:p>
    <w:p w14:paraId="4297356E" w14:textId="77777777" w:rsidR="00A0310C" w:rsidRPr="00EC230A" w:rsidRDefault="00A0310C" w:rsidP="00C75879">
      <w:pPr>
        <w:ind w:firstLine="720"/>
        <w:jc w:val="both"/>
        <w:rPr>
          <w:rFonts w:cstheme="minorHAnsi"/>
          <w:sz w:val="24"/>
          <w:szCs w:val="24"/>
        </w:rPr>
      </w:pPr>
      <w:r w:rsidRPr="00EC230A">
        <w:rPr>
          <w:rFonts w:cstheme="minorHAnsi"/>
          <w:sz w:val="24"/>
          <w:szCs w:val="24"/>
        </w:rPr>
        <w:t>Group leader: Dr. Heinz Jacobs</w:t>
      </w:r>
    </w:p>
    <w:p w14:paraId="3DE98D49" w14:textId="77777777" w:rsidR="00A0310C" w:rsidRPr="00EC230A" w:rsidRDefault="00A0310C" w:rsidP="00C75879">
      <w:pPr>
        <w:ind w:firstLine="720"/>
        <w:jc w:val="both"/>
        <w:rPr>
          <w:rFonts w:cstheme="minorHAnsi"/>
          <w:sz w:val="24"/>
          <w:szCs w:val="24"/>
        </w:rPr>
      </w:pPr>
      <w:r w:rsidRPr="00EC230A">
        <w:rPr>
          <w:rFonts w:cstheme="minorHAnsi"/>
          <w:sz w:val="24"/>
          <w:szCs w:val="24"/>
        </w:rPr>
        <w:t>Direct supervisor: Aldo Spanjaard</w:t>
      </w:r>
    </w:p>
    <w:p w14:paraId="43DDF892" w14:textId="77777777" w:rsidR="00A0310C" w:rsidRPr="00EC230A" w:rsidRDefault="00A0310C" w:rsidP="00C75879">
      <w:pPr>
        <w:ind w:firstLine="720"/>
        <w:jc w:val="both"/>
        <w:rPr>
          <w:rFonts w:cstheme="minorHAnsi"/>
          <w:sz w:val="24"/>
          <w:szCs w:val="24"/>
        </w:rPr>
      </w:pPr>
      <w:r w:rsidRPr="00EC230A">
        <w:rPr>
          <w:rFonts w:cstheme="minorHAnsi"/>
          <w:sz w:val="24"/>
          <w:szCs w:val="24"/>
        </w:rPr>
        <w:t>Technician: Paul van Den Berk</w:t>
      </w:r>
    </w:p>
    <w:p w14:paraId="3595C4B8" w14:textId="77777777" w:rsidR="00A0310C" w:rsidRPr="00EC230A" w:rsidRDefault="00A0310C" w:rsidP="00C75879">
      <w:pPr>
        <w:ind w:firstLine="720"/>
        <w:jc w:val="both"/>
        <w:rPr>
          <w:rFonts w:cstheme="minorHAnsi"/>
          <w:sz w:val="24"/>
          <w:szCs w:val="24"/>
        </w:rPr>
      </w:pPr>
      <w:r w:rsidRPr="00EC230A">
        <w:rPr>
          <w:rFonts w:cstheme="minorHAnsi"/>
          <w:sz w:val="24"/>
          <w:szCs w:val="24"/>
        </w:rPr>
        <w:t>Mohammed Assad Aslam</w:t>
      </w:r>
    </w:p>
    <w:p w14:paraId="4DA88BDA" w14:textId="77777777" w:rsidR="00A0310C" w:rsidRPr="00EC230A" w:rsidRDefault="00A0310C" w:rsidP="00C75879">
      <w:pPr>
        <w:jc w:val="both"/>
        <w:rPr>
          <w:rFonts w:cstheme="minorHAnsi"/>
          <w:sz w:val="24"/>
          <w:szCs w:val="24"/>
        </w:rPr>
      </w:pPr>
    </w:p>
    <w:p w14:paraId="560A0F33" w14:textId="3A12BAC1" w:rsidR="00A0310C" w:rsidRPr="00EC230A" w:rsidRDefault="00A0310C" w:rsidP="00C75879">
      <w:pPr>
        <w:jc w:val="both"/>
        <w:rPr>
          <w:rFonts w:cstheme="minorHAnsi"/>
          <w:sz w:val="24"/>
          <w:szCs w:val="24"/>
        </w:rPr>
      </w:pPr>
    </w:p>
    <w:p w14:paraId="5AF5EBAC" w14:textId="77777777" w:rsidR="00A0310C" w:rsidRPr="00EC230A" w:rsidRDefault="00A0310C" w:rsidP="00C75879">
      <w:pPr>
        <w:jc w:val="both"/>
        <w:rPr>
          <w:rFonts w:cstheme="minorHAnsi"/>
          <w:sz w:val="24"/>
          <w:szCs w:val="24"/>
        </w:rPr>
      </w:pPr>
      <w:r w:rsidRPr="00EC230A">
        <w:rPr>
          <w:rFonts w:cstheme="minorHAnsi"/>
          <w:b/>
          <w:bCs/>
          <w:sz w:val="24"/>
          <w:szCs w:val="24"/>
        </w:rPr>
        <w:t>Animal Pathology:</w:t>
      </w:r>
      <w:r w:rsidRPr="00EC230A">
        <w:rPr>
          <w:rFonts w:cstheme="minorHAnsi"/>
          <w:sz w:val="24"/>
          <w:szCs w:val="24"/>
        </w:rPr>
        <w:t xml:space="preserve"> Ji-Ying Song</w:t>
      </w:r>
    </w:p>
    <w:p w14:paraId="275EFEA7" w14:textId="77777777" w:rsidR="00A0310C" w:rsidRPr="00EC230A" w:rsidRDefault="00A0310C" w:rsidP="00C75879">
      <w:pPr>
        <w:jc w:val="both"/>
        <w:rPr>
          <w:rFonts w:cstheme="minorHAnsi"/>
          <w:sz w:val="24"/>
          <w:szCs w:val="24"/>
        </w:rPr>
      </w:pPr>
    </w:p>
    <w:p w14:paraId="025C05FE" w14:textId="77777777" w:rsidR="00A0310C" w:rsidRPr="00EC230A" w:rsidRDefault="00A0310C" w:rsidP="00C75879">
      <w:pPr>
        <w:jc w:val="both"/>
        <w:rPr>
          <w:rFonts w:cstheme="minorHAnsi"/>
          <w:b/>
          <w:bCs/>
          <w:sz w:val="24"/>
          <w:szCs w:val="24"/>
        </w:rPr>
      </w:pPr>
      <w:r w:rsidRPr="00EC230A">
        <w:rPr>
          <w:rFonts w:cstheme="minorHAnsi"/>
          <w:b/>
          <w:bCs/>
          <w:sz w:val="24"/>
          <w:szCs w:val="24"/>
        </w:rPr>
        <w:t>Flow cytometry facility</w:t>
      </w:r>
    </w:p>
    <w:p w14:paraId="1F5E9307" w14:textId="77777777" w:rsidR="00A0310C" w:rsidRPr="00EC230A" w:rsidRDefault="00A0310C" w:rsidP="00C75879">
      <w:pPr>
        <w:ind w:firstLine="720"/>
        <w:jc w:val="both"/>
        <w:rPr>
          <w:rFonts w:cstheme="minorHAnsi"/>
          <w:sz w:val="24"/>
          <w:szCs w:val="24"/>
          <w:lang w:val="nl-NL"/>
        </w:rPr>
      </w:pPr>
      <w:r w:rsidRPr="00EC230A">
        <w:rPr>
          <w:rFonts w:cstheme="minorHAnsi"/>
          <w:sz w:val="24"/>
          <w:szCs w:val="24"/>
          <w:lang w:val="nl-NL"/>
        </w:rPr>
        <w:t>Martijn van Baalen</w:t>
      </w:r>
    </w:p>
    <w:p w14:paraId="0A3B3E67" w14:textId="77777777" w:rsidR="00A0310C" w:rsidRPr="00EC230A" w:rsidRDefault="00A0310C" w:rsidP="00C75879">
      <w:pPr>
        <w:ind w:firstLine="720"/>
        <w:jc w:val="both"/>
        <w:rPr>
          <w:rFonts w:cstheme="minorHAnsi"/>
          <w:sz w:val="24"/>
          <w:szCs w:val="24"/>
          <w:lang w:val="nl-NL"/>
        </w:rPr>
      </w:pPr>
      <w:r w:rsidRPr="00EC230A">
        <w:rPr>
          <w:rFonts w:cstheme="minorHAnsi"/>
          <w:sz w:val="24"/>
          <w:szCs w:val="24"/>
          <w:lang w:val="nl-NL"/>
        </w:rPr>
        <w:t>Frank van Diepen</w:t>
      </w:r>
    </w:p>
    <w:p w14:paraId="1DD5AB25" w14:textId="77777777" w:rsidR="00A0310C" w:rsidRPr="00EC230A" w:rsidRDefault="00A0310C" w:rsidP="00C75879">
      <w:pPr>
        <w:ind w:firstLine="720"/>
        <w:jc w:val="both"/>
        <w:rPr>
          <w:rFonts w:cstheme="minorHAnsi"/>
          <w:sz w:val="24"/>
          <w:szCs w:val="24"/>
        </w:rPr>
      </w:pPr>
      <w:r w:rsidRPr="00EC230A">
        <w:rPr>
          <w:rFonts w:cstheme="minorHAnsi"/>
          <w:sz w:val="24"/>
          <w:szCs w:val="24"/>
        </w:rPr>
        <w:t>Anita Pfauth</w:t>
      </w:r>
    </w:p>
    <w:p w14:paraId="291366FC" w14:textId="77777777" w:rsidR="00A0310C" w:rsidRPr="00EC230A" w:rsidRDefault="00A0310C" w:rsidP="00C75879">
      <w:pPr>
        <w:ind w:firstLine="720"/>
        <w:jc w:val="both"/>
        <w:rPr>
          <w:rFonts w:cstheme="minorHAnsi"/>
          <w:sz w:val="24"/>
          <w:szCs w:val="24"/>
        </w:rPr>
      </w:pPr>
      <w:r w:rsidRPr="00EC230A">
        <w:rPr>
          <w:rFonts w:cstheme="minorHAnsi"/>
          <w:sz w:val="24"/>
          <w:szCs w:val="24"/>
        </w:rPr>
        <w:t>Debajit Bhowmick</w:t>
      </w:r>
    </w:p>
    <w:p w14:paraId="6862A264" w14:textId="7DDB9FC2" w:rsidR="00A0310C" w:rsidRPr="00EC230A" w:rsidRDefault="00A0310C" w:rsidP="00C75879">
      <w:pPr>
        <w:jc w:val="both"/>
        <w:rPr>
          <w:rFonts w:cstheme="minorHAnsi"/>
          <w:sz w:val="24"/>
          <w:szCs w:val="24"/>
          <w:u w:val="single"/>
        </w:rPr>
      </w:pPr>
    </w:p>
    <w:p w14:paraId="2AFCD628" w14:textId="77777777" w:rsidR="00A0310C" w:rsidRPr="00EC230A" w:rsidRDefault="00A0310C" w:rsidP="00C75879">
      <w:pPr>
        <w:jc w:val="both"/>
        <w:rPr>
          <w:rFonts w:cstheme="minorHAnsi"/>
          <w:b/>
          <w:bCs/>
          <w:sz w:val="24"/>
          <w:szCs w:val="24"/>
        </w:rPr>
      </w:pPr>
      <w:r w:rsidRPr="00EC230A">
        <w:rPr>
          <w:rFonts w:cstheme="minorHAnsi"/>
          <w:b/>
          <w:bCs/>
          <w:sz w:val="24"/>
          <w:szCs w:val="24"/>
        </w:rPr>
        <w:t>Transgenic animal facility:</w:t>
      </w:r>
    </w:p>
    <w:p w14:paraId="40B091BA" w14:textId="77777777" w:rsidR="00A0310C" w:rsidRPr="00EC230A" w:rsidRDefault="00A0310C" w:rsidP="00C75879">
      <w:pPr>
        <w:jc w:val="both"/>
        <w:rPr>
          <w:rFonts w:cstheme="minorHAnsi"/>
          <w:sz w:val="24"/>
          <w:szCs w:val="24"/>
        </w:rPr>
      </w:pPr>
      <w:r w:rsidRPr="00EC230A">
        <w:rPr>
          <w:rFonts w:cstheme="minorHAnsi"/>
          <w:b/>
          <w:bCs/>
          <w:sz w:val="24"/>
          <w:szCs w:val="24"/>
        </w:rPr>
        <w:tab/>
      </w:r>
      <w:r w:rsidRPr="00EC230A">
        <w:rPr>
          <w:rFonts w:cstheme="minorHAnsi"/>
          <w:sz w:val="24"/>
          <w:szCs w:val="24"/>
        </w:rPr>
        <w:t>Colin Pritchard</w:t>
      </w:r>
    </w:p>
    <w:p w14:paraId="50D35433" w14:textId="77777777" w:rsidR="00A0310C" w:rsidRPr="00EC230A" w:rsidRDefault="00A0310C" w:rsidP="00C75879">
      <w:pPr>
        <w:jc w:val="both"/>
        <w:rPr>
          <w:rFonts w:cstheme="minorHAnsi"/>
          <w:sz w:val="24"/>
          <w:szCs w:val="24"/>
        </w:rPr>
      </w:pPr>
      <w:r w:rsidRPr="00EC230A">
        <w:rPr>
          <w:rFonts w:cstheme="minorHAnsi"/>
          <w:sz w:val="24"/>
          <w:szCs w:val="24"/>
        </w:rPr>
        <w:tab/>
        <w:t>Jolijn ten Hacken</w:t>
      </w:r>
    </w:p>
    <w:p w14:paraId="0216A7C4" w14:textId="4B8310E3" w:rsidR="00A0310C" w:rsidRPr="00EC230A" w:rsidRDefault="00A0310C" w:rsidP="00C75879">
      <w:pPr>
        <w:jc w:val="both"/>
        <w:rPr>
          <w:rFonts w:cstheme="minorHAnsi"/>
          <w:i/>
          <w:iCs/>
          <w:caps/>
          <w:color w:val="AC3EC1" w:themeColor="accent1"/>
          <w:spacing w:val="10"/>
          <w:kern w:val="28"/>
          <w:sz w:val="52"/>
          <w:szCs w:val="52"/>
        </w:rPr>
      </w:pPr>
      <w:r w:rsidRPr="00EC230A">
        <w:rPr>
          <w:rFonts w:cstheme="minorHAnsi"/>
          <w:i/>
          <w:iCs/>
        </w:rPr>
        <w:br w:type="page"/>
      </w:r>
    </w:p>
    <w:p w14:paraId="7E2BB27F" w14:textId="534D9F74" w:rsidR="00B55716" w:rsidRPr="003F2039" w:rsidRDefault="00A0310C" w:rsidP="00C75879">
      <w:pPr>
        <w:pStyle w:val="Kop1"/>
        <w:jc w:val="both"/>
      </w:pPr>
      <w:bookmarkStart w:id="4" w:name="_Toc33995600"/>
      <w:r w:rsidRPr="003F2039">
        <w:lastRenderedPageBreak/>
        <w:t>Abbreviations</w:t>
      </w:r>
      <w:bookmarkEnd w:id="4"/>
      <w:r w:rsidRPr="003F2039">
        <w:t xml:space="preserve"> </w:t>
      </w:r>
    </w:p>
    <w:p w14:paraId="39762C4D" w14:textId="77777777" w:rsidR="00BD310E" w:rsidRPr="00BD310E" w:rsidRDefault="00BD310E" w:rsidP="00BD310E">
      <w:pPr>
        <w:jc w:val="both"/>
        <w:rPr>
          <w:sz w:val="24"/>
          <w:szCs w:val="24"/>
        </w:rPr>
      </w:pPr>
      <w:r w:rsidRPr="00BD310E">
        <w:rPr>
          <w:sz w:val="24"/>
          <w:szCs w:val="24"/>
        </w:rPr>
        <w:t>BER: Base excision repair</w:t>
      </w:r>
    </w:p>
    <w:p w14:paraId="058E4943" w14:textId="77777777" w:rsidR="00BD310E" w:rsidRPr="00BD310E" w:rsidRDefault="00BD310E" w:rsidP="00BD310E">
      <w:pPr>
        <w:jc w:val="both"/>
        <w:rPr>
          <w:sz w:val="24"/>
          <w:szCs w:val="24"/>
        </w:rPr>
      </w:pPr>
      <w:r w:rsidRPr="00BD310E">
        <w:rPr>
          <w:sz w:val="24"/>
          <w:szCs w:val="24"/>
        </w:rPr>
        <w:t>BFP: Blue fluorescent protein</w:t>
      </w:r>
    </w:p>
    <w:p w14:paraId="3E9D4729" w14:textId="77777777" w:rsidR="00BD310E" w:rsidRPr="00BD310E" w:rsidRDefault="00BD310E" w:rsidP="00BD310E">
      <w:pPr>
        <w:jc w:val="both"/>
        <w:rPr>
          <w:sz w:val="24"/>
          <w:szCs w:val="24"/>
        </w:rPr>
      </w:pPr>
      <w:r w:rsidRPr="00BD310E">
        <w:rPr>
          <w:sz w:val="24"/>
          <w:szCs w:val="24"/>
        </w:rPr>
        <w:t>CLP: Common lymphoid progenitor</w:t>
      </w:r>
    </w:p>
    <w:p w14:paraId="32BFD619" w14:textId="77777777" w:rsidR="00BD310E" w:rsidRPr="00BD310E" w:rsidRDefault="00BD310E" w:rsidP="00BD310E">
      <w:pPr>
        <w:jc w:val="both"/>
        <w:rPr>
          <w:sz w:val="24"/>
          <w:szCs w:val="24"/>
        </w:rPr>
      </w:pPr>
      <w:r w:rsidRPr="00BD310E">
        <w:rPr>
          <w:sz w:val="24"/>
          <w:szCs w:val="24"/>
        </w:rPr>
        <w:t>CMP: Common myeloid progenitor</w:t>
      </w:r>
    </w:p>
    <w:p w14:paraId="04854DA2" w14:textId="77777777" w:rsidR="00BD310E" w:rsidRPr="00BD310E" w:rsidRDefault="00BD310E" w:rsidP="00BD310E">
      <w:pPr>
        <w:jc w:val="both"/>
        <w:rPr>
          <w:sz w:val="24"/>
          <w:szCs w:val="24"/>
        </w:rPr>
      </w:pPr>
      <w:r w:rsidRPr="00BD310E">
        <w:rPr>
          <w:sz w:val="24"/>
          <w:szCs w:val="24"/>
        </w:rPr>
        <w:t>DDR: DNA damage repair</w:t>
      </w:r>
    </w:p>
    <w:p w14:paraId="08FFFD72" w14:textId="77777777" w:rsidR="00BD310E" w:rsidRPr="00BD310E" w:rsidRDefault="00BD310E" w:rsidP="00BD310E">
      <w:pPr>
        <w:jc w:val="both"/>
        <w:rPr>
          <w:sz w:val="24"/>
          <w:szCs w:val="24"/>
        </w:rPr>
      </w:pPr>
      <w:r w:rsidRPr="00BD310E">
        <w:rPr>
          <w:sz w:val="24"/>
          <w:szCs w:val="24"/>
        </w:rPr>
        <w:t>DDT: DNA damage tolerance</w:t>
      </w:r>
    </w:p>
    <w:p w14:paraId="5FAABDBA" w14:textId="77777777" w:rsidR="00BD310E" w:rsidRPr="00BD310E" w:rsidRDefault="00BD310E" w:rsidP="00BD310E">
      <w:pPr>
        <w:jc w:val="both"/>
        <w:rPr>
          <w:sz w:val="24"/>
          <w:szCs w:val="24"/>
        </w:rPr>
      </w:pPr>
      <w:r w:rsidRPr="00BD310E">
        <w:rPr>
          <w:sz w:val="24"/>
          <w:szCs w:val="24"/>
        </w:rPr>
        <w:t xml:space="preserve">DNA: Deoxyribonucleic acid </w:t>
      </w:r>
    </w:p>
    <w:p w14:paraId="343D7511" w14:textId="77777777" w:rsidR="00BD310E" w:rsidRPr="00BD310E" w:rsidRDefault="00BD310E" w:rsidP="00BD310E">
      <w:pPr>
        <w:jc w:val="both"/>
        <w:rPr>
          <w:sz w:val="24"/>
          <w:szCs w:val="24"/>
        </w:rPr>
      </w:pPr>
      <w:r w:rsidRPr="00BD310E">
        <w:rPr>
          <w:sz w:val="24"/>
          <w:szCs w:val="24"/>
        </w:rPr>
        <w:t>DSBs: Double strand breaks</w:t>
      </w:r>
    </w:p>
    <w:p w14:paraId="34C0E79E" w14:textId="77777777" w:rsidR="00BD310E" w:rsidRPr="00BD310E" w:rsidRDefault="00BD310E" w:rsidP="00BD310E">
      <w:pPr>
        <w:jc w:val="both"/>
        <w:rPr>
          <w:sz w:val="24"/>
          <w:szCs w:val="24"/>
        </w:rPr>
      </w:pPr>
      <w:r w:rsidRPr="00BD310E">
        <w:rPr>
          <w:sz w:val="24"/>
          <w:szCs w:val="24"/>
        </w:rPr>
        <w:t>ERT2: Estrogen Receptor T2</w:t>
      </w:r>
    </w:p>
    <w:p w14:paraId="67825517" w14:textId="77777777" w:rsidR="00BD310E" w:rsidRPr="00BD310E" w:rsidRDefault="00BD310E" w:rsidP="00BD310E">
      <w:pPr>
        <w:jc w:val="both"/>
        <w:rPr>
          <w:sz w:val="24"/>
          <w:szCs w:val="24"/>
        </w:rPr>
      </w:pPr>
      <w:r w:rsidRPr="00BD310E">
        <w:rPr>
          <w:sz w:val="24"/>
          <w:szCs w:val="24"/>
        </w:rPr>
        <w:t xml:space="preserve">FR: Fork reversal </w:t>
      </w:r>
    </w:p>
    <w:p w14:paraId="0E073225" w14:textId="77777777" w:rsidR="00BD310E" w:rsidRPr="00BD310E" w:rsidRDefault="00BD310E" w:rsidP="00BD310E">
      <w:pPr>
        <w:jc w:val="both"/>
        <w:rPr>
          <w:sz w:val="24"/>
          <w:szCs w:val="24"/>
        </w:rPr>
      </w:pPr>
      <w:r w:rsidRPr="00BD310E">
        <w:rPr>
          <w:sz w:val="24"/>
          <w:szCs w:val="24"/>
        </w:rPr>
        <w:t xml:space="preserve">GEMs: Genetically engineered mouse models </w:t>
      </w:r>
    </w:p>
    <w:p w14:paraId="451B604D" w14:textId="77777777" w:rsidR="00BD310E" w:rsidRPr="00BD310E" w:rsidRDefault="00BD310E" w:rsidP="00BD310E">
      <w:pPr>
        <w:jc w:val="both"/>
        <w:rPr>
          <w:sz w:val="24"/>
          <w:szCs w:val="24"/>
        </w:rPr>
      </w:pPr>
      <w:r w:rsidRPr="00BD310E">
        <w:rPr>
          <w:sz w:val="24"/>
          <w:szCs w:val="24"/>
        </w:rPr>
        <w:t>GFP: Green fluorescent protein</w:t>
      </w:r>
    </w:p>
    <w:p w14:paraId="464A3FEA" w14:textId="77777777" w:rsidR="00BD310E" w:rsidRPr="00C044A9" w:rsidRDefault="00BD310E" w:rsidP="00BD310E">
      <w:pPr>
        <w:jc w:val="both"/>
        <w:rPr>
          <w:sz w:val="24"/>
          <w:szCs w:val="24"/>
          <w:lang w:val="de-DE"/>
        </w:rPr>
      </w:pPr>
      <w:r w:rsidRPr="00C044A9">
        <w:rPr>
          <w:sz w:val="24"/>
          <w:szCs w:val="24"/>
          <w:lang w:val="de-DE"/>
        </w:rPr>
        <w:t>GMP: Granulocyte-macrophage progenitor</w:t>
      </w:r>
    </w:p>
    <w:p w14:paraId="2982DAF6" w14:textId="77777777" w:rsidR="00BD310E" w:rsidRPr="00C044A9" w:rsidRDefault="00BD310E" w:rsidP="00BD310E">
      <w:pPr>
        <w:jc w:val="both"/>
        <w:rPr>
          <w:sz w:val="24"/>
          <w:szCs w:val="24"/>
          <w:lang w:val="de-DE"/>
        </w:rPr>
      </w:pPr>
      <w:r w:rsidRPr="00C044A9">
        <w:rPr>
          <w:sz w:val="24"/>
          <w:szCs w:val="24"/>
          <w:lang w:val="de-DE"/>
        </w:rPr>
        <w:t>HGB: hemaglobin</w:t>
      </w:r>
    </w:p>
    <w:p w14:paraId="1C16D8E0" w14:textId="77777777" w:rsidR="00BD310E" w:rsidRPr="00BD310E" w:rsidRDefault="00BD310E" w:rsidP="00BD310E">
      <w:pPr>
        <w:jc w:val="both"/>
        <w:rPr>
          <w:sz w:val="24"/>
          <w:szCs w:val="24"/>
        </w:rPr>
      </w:pPr>
      <w:r w:rsidRPr="00BD310E">
        <w:rPr>
          <w:sz w:val="24"/>
          <w:szCs w:val="24"/>
        </w:rPr>
        <w:t>HR: Homologous recombination</w:t>
      </w:r>
    </w:p>
    <w:p w14:paraId="338AC41F" w14:textId="77777777" w:rsidR="00BD310E" w:rsidRPr="00BD310E" w:rsidRDefault="00BD310E" w:rsidP="00BD310E">
      <w:pPr>
        <w:jc w:val="both"/>
        <w:rPr>
          <w:sz w:val="24"/>
          <w:szCs w:val="24"/>
        </w:rPr>
      </w:pPr>
      <w:r w:rsidRPr="00BD310E">
        <w:rPr>
          <w:sz w:val="24"/>
          <w:szCs w:val="24"/>
        </w:rPr>
        <w:t>HSCs: Hematopoietic stem cells</w:t>
      </w:r>
    </w:p>
    <w:p w14:paraId="6D929C52" w14:textId="77777777" w:rsidR="00BD310E" w:rsidRPr="00BD310E" w:rsidRDefault="00BD310E" w:rsidP="00BD310E">
      <w:pPr>
        <w:jc w:val="both"/>
        <w:rPr>
          <w:sz w:val="24"/>
          <w:szCs w:val="24"/>
        </w:rPr>
      </w:pPr>
      <w:r w:rsidRPr="00BD310E">
        <w:rPr>
          <w:sz w:val="24"/>
          <w:szCs w:val="24"/>
        </w:rPr>
        <w:t>K164: Lysine 164</w:t>
      </w:r>
    </w:p>
    <w:p w14:paraId="2C83E56F" w14:textId="77777777" w:rsidR="00BD310E" w:rsidRPr="00BD310E" w:rsidRDefault="00BD310E" w:rsidP="00BD310E">
      <w:pPr>
        <w:jc w:val="both"/>
        <w:rPr>
          <w:sz w:val="24"/>
          <w:szCs w:val="24"/>
        </w:rPr>
      </w:pPr>
      <w:r w:rsidRPr="00BD310E">
        <w:rPr>
          <w:sz w:val="24"/>
          <w:szCs w:val="24"/>
        </w:rPr>
        <w:t>LT-HSC: long term HSC</w:t>
      </w:r>
    </w:p>
    <w:p w14:paraId="5B059FAD" w14:textId="77777777" w:rsidR="00BD310E" w:rsidRPr="00BD310E" w:rsidRDefault="00BD310E" w:rsidP="00BD310E">
      <w:pPr>
        <w:jc w:val="both"/>
        <w:rPr>
          <w:sz w:val="24"/>
          <w:szCs w:val="24"/>
        </w:rPr>
      </w:pPr>
      <w:r w:rsidRPr="00BD310E">
        <w:rPr>
          <w:sz w:val="24"/>
          <w:szCs w:val="24"/>
        </w:rPr>
        <w:t>MEP: Megakaryocyte -erythroid progenitors</w:t>
      </w:r>
    </w:p>
    <w:p w14:paraId="01CB8D36" w14:textId="77777777" w:rsidR="00BD310E" w:rsidRPr="00BD310E" w:rsidRDefault="00BD310E" w:rsidP="00BD310E">
      <w:pPr>
        <w:jc w:val="both"/>
        <w:rPr>
          <w:sz w:val="24"/>
          <w:szCs w:val="24"/>
        </w:rPr>
      </w:pPr>
      <w:r w:rsidRPr="00BD310E">
        <w:rPr>
          <w:sz w:val="24"/>
          <w:szCs w:val="24"/>
        </w:rPr>
        <w:t>MMR: Mismatch repair</w:t>
      </w:r>
    </w:p>
    <w:p w14:paraId="78F51087" w14:textId="77777777" w:rsidR="00BD310E" w:rsidRPr="00BD310E" w:rsidRDefault="00BD310E" w:rsidP="00BD310E">
      <w:pPr>
        <w:jc w:val="both"/>
        <w:rPr>
          <w:sz w:val="24"/>
          <w:szCs w:val="24"/>
        </w:rPr>
      </w:pPr>
      <w:r w:rsidRPr="00BD310E">
        <w:rPr>
          <w:sz w:val="24"/>
          <w:szCs w:val="24"/>
        </w:rPr>
        <w:t>MPP2-4: Multipotent progenitor 2-4</w:t>
      </w:r>
    </w:p>
    <w:p w14:paraId="6C8808EC" w14:textId="77777777" w:rsidR="00BD310E" w:rsidRPr="00BD310E" w:rsidRDefault="00BD310E" w:rsidP="00BD310E">
      <w:pPr>
        <w:jc w:val="both"/>
        <w:rPr>
          <w:sz w:val="24"/>
          <w:szCs w:val="24"/>
        </w:rPr>
      </w:pPr>
      <w:r w:rsidRPr="00BD310E">
        <w:rPr>
          <w:sz w:val="24"/>
          <w:szCs w:val="24"/>
        </w:rPr>
        <w:t>NER: Nucleotide excision repair</w:t>
      </w:r>
    </w:p>
    <w:p w14:paraId="39CB3CA5" w14:textId="77777777" w:rsidR="00BD310E" w:rsidRPr="00BD310E" w:rsidRDefault="00BD310E" w:rsidP="00BD310E">
      <w:pPr>
        <w:jc w:val="both"/>
        <w:rPr>
          <w:sz w:val="24"/>
          <w:szCs w:val="24"/>
        </w:rPr>
      </w:pPr>
      <w:r w:rsidRPr="00BD310E">
        <w:rPr>
          <w:sz w:val="24"/>
          <w:szCs w:val="24"/>
        </w:rPr>
        <w:t>NHEJ: Non-homologous end joining</w:t>
      </w:r>
    </w:p>
    <w:p w14:paraId="44E269F8" w14:textId="1981AF5B" w:rsidR="00BD310E" w:rsidRPr="00BD310E" w:rsidRDefault="00BD310E" w:rsidP="00BD310E">
      <w:pPr>
        <w:jc w:val="both"/>
        <w:rPr>
          <w:sz w:val="24"/>
          <w:szCs w:val="24"/>
        </w:rPr>
      </w:pPr>
      <w:r w:rsidRPr="00BD310E">
        <w:rPr>
          <w:sz w:val="24"/>
          <w:szCs w:val="24"/>
        </w:rPr>
        <w:t xml:space="preserve">PCNA-mUb: monoubiquitin PCNA </w:t>
      </w:r>
    </w:p>
    <w:p w14:paraId="3D083BBE" w14:textId="77777777" w:rsidR="00BD310E" w:rsidRPr="00BD310E" w:rsidRDefault="00BD310E" w:rsidP="00BD310E">
      <w:pPr>
        <w:jc w:val="both"/>
        <w:rPr>
          <w:sz w:val="24"/>
          <w:szCs w:val="24"/>
        </w:rPr>
      </w:pPr>
      <w:r w:rsidRPr="00BD310E">
        <w:rPr>
          <w:sz w:val="24"/>
          <w:szCs w:val="24"/>
        </w:rPr>
        <w:t>PCNA: Proliferative cell nuclear antigen</w:t>
      </w:r>
    </w:p>
    <w:p w14:paraId="7FE8AA08" w14:textId="77777777" w:rsidR="00BD310E" w:rsidRPr="00BD310E" w:rsidRDefault="00BD310E" w:rsidP="00BD310E">
      <w:pPr>
        <w:jc w:val="both"/>
        <w:rPr>
          <w:sz w:val="24"/>
          <w:szCs w:val="24"/>
        </w:rPr>
      </w:pPr>
      <w:r w:rsidRPr="00BD310E">
        <w:rPr>
          <w:sz w:val="24"/>
          <w:szCs w:val="24"/>
        </w:rPr>
        <w:t xml:space="preserve">PIP: Interacting peptide </w:t>
      </w:r>
    </w:p>
    <w:p w14:paraId="1BCFF616" w14:textId="77777777" w:rsidR="00BD310E" w:rsidRPr="00BD310E" w:rsidRDefault="00BD310E" w:rsidP="00BD310E">
      <w:pPr>
        <w:jc w:val="both"/>
        <w:rPr>
          <w:sz w:val="24"/>
          <w:szCs w:val="24"/>
        </w:rPr>
      </w:pPr>
      <w:r w:rsidRPr="00BD310E">
        <w:rPr>
          <w:sz w:val="24"/>
          <w:szCs w:val="24"/>
        </w:rPr>
        <w:t xml:space="preserve">Pol δ: Polymerase delta </w:t>
      </w:r>
    </w:p>
    <w:p w14:paraId="1420632A" w14:textId="77777777" w:rsidR="00BD310E" w:rsidRPr="00BD310E" w:rsidRDefault="00BD310E" w:rsidP="00BD310E">
      <w:pPr>
        <w:jc w:val="both"/>
        <w:rPr>
          <w:sz w:val="24"/>
          <w:szCs w:val="24"/>
        </w:rPr>
      </w:pPr>
      <w:r w:rsidRPr="00BD310E">
        <w:rPr>
          <w:sz w:val="24"/>
          <w:szCs w:val="24"/>
        </w:rPr>
        <w:t>Pol ε: Polymerase Epsilon</w:t>
      </w:r>
    </w:p>
    <w:p w14:paraId="39890C70" w14:textId="77777777" w:rsidR="00BD310E" w:rsidRPr="00BD310E" w:rsidRDefault="00BD310E" w:rsidP="00BD310E">
      <w:pPr>
        <w:jc w:val="both"/>
        <w:rPr>
          <w:sz w:val="24"/>
          <w:szCs w:val="24"/>
        </w:rPr>
      </w:pPr>
      <w:r w:rsidRPr="00BD310E">
        <w:rPr>
          <w:sz w:val="24"/>
          <w:szCs w:val="24"/>
        </w:rPr>
        <w:t xml:space="preserve">RBC: Red blood cells </w:t>
      </w:r>
    </w:p>
    <w:p w14:paraId="59AEF7C8" w14:textId="77777777" w:rsidR="00BD310E" w:rsidRPr="00BD310E" w:rsidRDefault="00BD310E" w:rsidP="00BD310E">
      <w:pPr>
        <w:jc w:val="both"/>
        <w:rPr>
          <w:sz w:val="24"/>
          <w:szCs w:val="24"/>
        </w:rPr>
      </w:pPr>
      <w:r w:rsidRPr="00BD310E">
        <w:rPr>
          <w:sz w:val="24"/>
          <w:szCs w:val="24"/>
        </w:rPr>
        <w:t>RFP: Red fluorescent protein</w:t>
      </w:r>
    </w:p>
    <w:p w14:paraId="28649E5B" w14:textId="77777777" w:rsidR="00BD310E" w:rsidRPr="00BD310E" w:rsidRDefault="00BD310E" w:rsidP="00BD310E">
      <w:pPr>
        <w:jc w:val="both"/>
        <w:rPr>
          <w:sz w:val="24"/>
          <w:szCs w:val="24"/>
        </w:rPr>
      </w:pPr>
      <w:r w:rsidRPr="00BD310E">
        <w:rPr>
          <w:sz w:val="24"/>
          <w:szCs w:val="24"/>
        </w:rPr>
        <w:t>ROS: Reactive oxygen species</w:t>
      </w:r>
    </w:p>
    <w:p w14:paraId="371BD5B6" w14:textId="77777777" w:rsidR="00BD310E" w:rsidRPr="00BD310E" w:rsidRDefault="00BD310E" w:rsidP="00BD310E">
      <w:pPr>
        <w:jc w:val="both"/>
        <w:rPr>
          <w:sz w:val="24"/>
          <w:szCs w:val="24"/>
        </w:rPr>
      </w:pPr>
      <w:r w:rsidRPr="00BD310E">
        <w:rPr>
          <w:sz w:val="24"/>
          <w:szCs w:val="24"/>
        </w:rPr>
        <w:t>RPA: Replicative protein A</w:t>
      </w:r>
    </w:p>
    <w:p w14:paraId="41E279FD" w14:textId="77777777" w:rsidR="00BD310E" w:rsidRPr="00BD310E" w:rsidRDefault="00BD310E" w:rsidP="00BD310E">
      <w:pPr>
        <w:jc w:val="both"/>
        <w:rPr>
          <w:sz w:val="24"/>
          <w:szCs w:val="24"/>
        </w:rPr>
      </w:pPr>
      <w:r w:rsidRPr="00BD310E">
        <w:rPr>
          <w:sz w:val="24"/>
          <w:szCs w:val="24"/>
        </w:rPr>
        <w:t xml:space="preserve">S-phase: synthesis phase </w:t>
      </w:r>
    </w:p>
    <w:p w14:paraId="286EB4B4" w14:textId="77777777" w:rsidR="00BD310E" w:rsidRPr="00BD310E" w:rsidRDefault="00BD310E" w:rsidP="00BD310E">
      <w:pPr>
        <w:jc w:val="both"/>
        <w:rPr>
          <w:sz w:val="24"/>
          <w:szCs w:val="24"/>
        </w:rPr>
      </w:pPr>
      <w:r w:rsidRPr="00BD310E">
        <w:rPr>
          <w:sz w:val="24"/>
          <w:szCs w:val="24"/>
        </w:rPr>
        <w:t xml:space="preserve">ssDNA: Single stranded </w:t>
      </w:r>
      <w:r w:rsidRPr="00BD310E" w:rsidDel="00FB58FA">
        <w:rPr>
          <w:sz w:val="24"/>
          <w:szCs w:val="24"/>
        </w:rPr>
        <w:t>DNA</w:t>
      </w:r>
      <w:r w:rsidRPr="00BD310E">
        <w:rPr>
          <w:sz w:val="24"/>
          <w:szCs w:val="24"/>
        </w:rPr>
        <w:t>DNA</w:t>
      </w:r>
    </w:p>
    <w:p w14:paraId="3A173668" w14:textId="77777777" w:rsidR="00BD310E" w:rsidRPr="00BD310E" w:rsidRDefault="00BD310E" w:rsidP="00BD310E">
      <w:pPr>
        <w:jc w:val="both"/>
        <w:rPr>
          <w:sz w:val="24"/>
          <w:szCs w:val="24"/>
        </w:rPr>
      </w:pPr>
      <w:r w:rsidRPr="00BD310E">
        <w:rPr>
          <w:sz w:val="24"/>
          <w:szCs w:val="24"/>
        </w:rPr>
        <w:t>ST-HSC: short term HSC</w:t>
      </w:r>
    </w:p>
    <w:p w14:paraId="278F0588" w14:textId="77777777" w:rsidR="00BD310E" w:rsidRPr="00C044A9" w:rsidRDefault="00BD310E" w:rsidP="00BD310E">
      <w:pPr>
        <w:jc w:val="both"/>
        <w:rPr>
          <w:sz w:val="24"/>
          <w:szCs w:val="24"/>
        </w:rPr>
      </w:pPr>
      <w:r w:rsidRPr="00C044A9">
        <w:rPr>
          <w:sz w:val="24"/>
          <w:szCs w:val="24"/>
        </w:rPr>
        <w:t>T-T: Thymine-Thymine</w:t>
      </w:r>
    </w:p>
    <w:p w14:paraId="34D3EC67" w14:textId="36D46C65" w:rsidR="00BD310E" w:rsidRPr="00C044A9" w:rsidRDefault="00BD310E" w:rsidP="00BD310E">
      <w:pPr>
        <w:jc w:val="both"/>
        <w:rPr>
          <w:sz w:val="24"/>
          <w:szCs w:val="24"/>
        </w:rPr>
      </w:pPr>
      <w:r w:rsidRPr="00C044A9">
        <w:rPr>
          <w:sz w:val="24"/>
          <w:szCs w:val="24"/>
        </w:rPr>
        <w:t>TLS: Translesion Synthesis</w:t>
      </w:r>
    </w:p>
    <w:p w14:paraId="4120F586" w14:textId="77777777" w:rsidR="00BD310E" w:rsidRPr="00BD310E" w:rsidRDefault="00BD310E" w:rsidP="00BD310E">
      <w:pPr>
        <w:jc w:val="both"/>
        <w:rPr>
          <w:sz w:val="24"/>
          <w:szCs w:val="24"/>
        </w:rPr>
      </w:pPr>
      <w:r w:rsidRPr="00BD310E">
        <w:rPr>
          <w:sz w:val="24"/>
          <w:szCs w:val="24"/>
        </w:rPr>
        <w:t>TS: Template switching</w:t>
      </w:r>
    </w:p>
    <w:p w14:paraId="2877E1CF" w14:textId="77777777" w:rsidR="00BD310E" w:rsidRPr="00BD310E" w:rsidRDefault="00BD310E" w:rsidP="00BD310E">
      <w:pPr>
        <w:jc w:val="both"/>
        <w:rPr>
          <w:sz w:val="24"/>
          <w:szCs w:val="24"/>
        </w:rPr>
      </w:pPr>
      <w:r w:rsidRPr="00BD310E">
        <w:rPr>
          <w:sz w:val="24"/>
          <w:szCs w:val="24"/>
        </w:rPr>
        <w:t>UV: Ultraviolet</w:t>
      </w:r>
    </w:p>
    <w:p w14:paraId="1A1E8AA8" w14:textId="77777777" w:rsidR="00BD310E" w:rsidRPr="00BD310E" w:rsidRDefault="00BD310E" w:rsidP="00BD310E">
      <w:pPr>
        <w:jc w:val="both"/>
        <w:rPr>
          <w:sz w:val="24"/>
          <w:szCs w:val="24"/>
        </w:rPr>
      </w:pPr>
      <w:r w:rsidRPr="00BD310E">
        <w:rPr>
          <w:sz w:val="24"/>
          <w:szCs w:val="24"/>
        </w:rPr>
        <w:t xml:space="preserve">XP-V: Xeroderma pigmentosum variant </w:t>
      </w:r>
    </w:p>
    <w:p w14:paraId="20BA1B4F" w14:textId="77777777" w:rsidR="00BD310E" w:rsidRPr="00BD310E" w:rsidRDefault="00BD310E" w:rsidP="00BD310E">
      <w:pPr>
        <w:jc w:val="both"/>
        <w:rPr>
          <w:sz w:val="24"/>
          <w:szCs w:val="24"/>
        </w:rPr>
      </w:pPr>
      <w:r w:rsidRPr="00BD310E">
        <w:rPr>
          <w:sz w:val="24"/>
          <w:szCs w:val="24"/>
        </w:rPr>
        <w:t>YFP: Yellow fluorescent protein</w:t>
      </w:r>
    </w:p>
    <w:p w14:paraId="63EAFD7B" w14:textId="490B3771" w:rsidR="00A0310C" w:rsidRPr="003F2039" w:rsidRDefault="00A0310C" w:rsidP="00C75879">
      <w:pPr>
        <w:jc w:val="both"/>
      </w:pPr>
      <w:r w:rsidRPr="003F2039">
        <w:br w:type="page"/>
      </w:r>
    </w:p>
    <w:p w14:paraId="4E5AC922" w14:textId="4E3FB6B1" w:rsidR="00A0310C" w:rsidRPr="003F2039" w:rsidRDefault="00A0310C" w:rsidP="00C75879">
      <w:pPr>
        <w:pStyle w:val="Kop1"/>
        <w:jc w:val="both"/>
      </w:pPr>
      <w:bookmarkStart w:id="5" w:name="_Toc33995601"/>
      <w:r w:rsidRPr="003F2039">
        <w:lastRenderedPageBreak/>
        <w:t>Abstract</w:t>
      </w:r>
      <w:bookmarkEnd w:id="5"/>
      <w:r w:rsidRPr="003F2039">
        <w:t xml:space="preserve"> </w:t>
      </w:r>
    </w:p>
    <w:p w14:paraId="20710D89" w14:textId="5DFFF243" w:rsidR="003F2039" w:rsidRPr="003F2039" w:rsidRDefault="00092F21" w:rsidP="00C75879">
      <w:pPr>
        <w:jc w:val="both"/>
        <w:rPr>
          <w:rFonts w:cstheme="majorHAnsi"/>
          <w:sz w:val="24"/>
          <w:szCs w:val="24"/>
        </w:rPr>
      </w:pPr>
      <w:r w:rsidRPr="003F2039">
        <w:rPr>
          <w:rFonts w:cstheme="majorHAnsi"/>
          <w:sz w:val="24"/>
          <w:szCs w:val="24"/>
        </w:rPr>
        <w:t xml:space="preserve">It is estimated that over 30,000 lesions in the DNA are generated per cell per day. In S-phase, lesions in the DNA can stall replication, which can lead to secondary lesions such as DNA double- strand breaks. The DNA damage tolerance (DDT) network enables replication to be continued in the presence of replication-blocking DNA lesions and thereby prevents the formation of secondary lesions. DDT is activated by site-specific ubiquitination at the lysine residue 164 of </w:t>
      </w:r>
      <w:r w:rsidR="008703D9">
        <w:rPr>
          <w:rFonts w:cstheme="majorHAnsi"/>
          <w:sz w:val="24"/>
          <w:szCs w:val="24"/>
        </w:rPr>
        <w:t>PCNA</w:t>
      </w:r>
      <w:r w:rsidR="001C5EC0" w:rsidRPr="003F2039">
        <w:rPr>
          <w:rFonts w:cstheme="majorHAnsi"/>
          <w:sz w:val="24"/>
          <w:szCs w:val="24"/>
        </w:rPr>
        <w:t xml:space="preserve">, a </w:t>
      </w:r>
      <w:r w:rsidR="001C5EC0" w:rsidRPr="003F2039">
        <w:rPr>
          <w:rFonts w:cstheme="majorHAnsi"/>
          <w:sz w:val="24"/>
          <w:szCs w:val="24"/>
          <w:lang w:val="en-GB"/>
        </w:rPr>
        <w:t>homotrimeric</w:t>
      </w:r>
      <w:r w:rsidR="001C5EC0" w:rsidRPr="003F2039">
        <w:rPr>
          <w:rFonts w:cstheme="majorHAnsi"/>
          <w:sz w:val="24"/>
          <w:szCs w:val="24"/>
        </w:rPr>
        <w:t xml:space="preserve"> DNA clamp. Alternatively, the damage tolerant translesion synthesis (TLS) polymerase Rev1. Prior work from our lab revealed that in unperturbed conditions, DDT deficiency causes severe</w:t>
      </w:r>
      <w:r w:rsidR="004E1DB3" w:rsidRPr="003F2039">
        <w:rPr>
          <w:rFonts w:cstheme="majorHAnsi"/>
          <w:sz w:val="24"/>
          <w:szCs w:val="24"/>
        </w:rPr>
        <w:t xml:space="preserve"> hematopoietic stem cell (HSC) depletion, resulting in a severe embryonic lethal anemia (unpublished work). At present the relevance </w:t>
      </w:r>
      <w:r w:rsidR="00500175" w:rsidRPr="003F2039">
        <w:rPr>
          <w:rFonts w:cstheme="majorHAnsi"/>
          <w:sz w:val="24"/>
          <w:szCs w:val="24"/>
        </w:rPr>
        <w:t>of</w:t>
      </w:r>
      <w:r w:rsidR="004E1DB3" w:rsidRPr="003F2039">
        <w:rPr>
          <w:rFonts w:cstheme="majorHAnsi"/>
          <w:sz w:val="24"/>
          <w:szCs w:val="24"/>
        </w:rPr>
        <w:t xml:space="preserve"> DDT network </w:t>
      </w:r>
      <w:r w:rsidR="00500175" w:rsidRPr="003F2039">
        <w:rPr>
          <w:rFonts w:cstheme="majorHAnsi"/>
          <w:sz w:val="24"/>
          <w:szCs w:val="24"/>
        </w:rPr>
        <w:t xml:space="preserve">in </w:t>
      </w:r>
      <w:r w:rsidR="004E1DB3" w:rsidRPr="003F2039">
        <w:rPr>
          <w:rFonts w:cstheme="majorHAnsi"/>
          <w:sz w:val="24"/>
          <w:szCs w:val="24"/>
        </w:rPr>
        <w:t>maintaining of HSCs as well as other tissue stem cells in adult mice is not known</w:t>
      </w:r>
      <w:r w:rsidR="00500175" w:rsidRPr="003F2039">
        <w:rPr>
          <w:rFonts w:cstheme="majorHAnsi"/>
          <w:sz w:val="24"/>
          <w:szCs w:val="24"/>
        </w:rPr>
        <w:t xml:space="preserve">. </w:t>
      </w:r>
      <w:r w:rsidR="007B1D65" w:rsidRPr="003F2039">
        <w:rPr>
          <w:rFonts w:cstheme="majorHAnsi"/>
          <w:sz w:val="24"/>
          <w:szCs w:val="24"/>
        </w:rPr>
        <w:t xml:space="preserve">Here, we make use of three unique mouse models carrying a Cre-deleteable wild-type allele </w:t>
      </w:r>
      <w:r w:rsidR="008703D9">
        <w:rPr>
          <w:rFonts w:cstheme="majorHAnsi"/>
          <w:i/>
          <w:iCs/>
          <w:sz w:val="24"/>
          <w:szCs w:val="24"/>
        </w:rPr>
        <w:t>Pcna</w:t>
      </w:r>
      <w:r w:rsidR="007B1D65" w:rsidRPr="003F2039">
        <w:rPr>
          <w:rFonts w:cstheme="majorHAnsi"/>
          <w:i/>
          <w:iCs/>
          <w:sz w:val="24"/>
          <w:szCs w:val="24"/>
          <w:vertAlign w:val="superscript"/>
        </w:rPr>
        <w:t>fl/fl</w:t>
      </w:r>
      <w:r w:rsidR="007B1D65" w:rsidRPr="003F2039">
        <w:rPr>
          <w:rFonts w:cstheme="majorHAnsi"/>
          <w:sz w:val="24"/>
          <w:szCs w:val="24"/>
        </w:rPr>
        <w:t>,</w:t>
      </w:r>
      <w:r w:rsidR="00337D45" w:rsidRPr="003F2039">
        <w:rPr>
          <w:rFonts w:cstheme="majorHAnsi"/>
          <w:sz w:val="24"/>
          <w:szCs w:val="24"/>
        </w:rPr>
        <w:t xml:space="preserve"> a non-modifiable </w:t>
      </w:r>
      <w:r w:rsidR="008703D9">
        <w:rPr>
          <w:rFonts w:cstheme="majorHAnsi"/>
          <w:i/>
          <w:iCs/>
          <w:sz w:val="24"/>
          <w:szCs w:val="24"/>
        </w:rPr>
        <w:t>Pcna</w:t>
      </w:r>
      <w:r w:rsidR="00337D45" w:rsidRPr="003F2039">
        <w:rPr>
          <w:rFonts w:cstheme="majorHAnsi"/>
          <w:i/>
          <w:iCs/>
          <w:sz w:val="24"/>
          <w:szCs w:val="24"/>
          <w:vertAlign w:val="superscript"/>
        </w:rPr>
        <w:t>K164R</w:t>
      </w:r>
      <w:r w:rsidR="00337D45" w:rsidRPr="003F2039">
        <w:rPr>
          <w:rFonts w:cstheme="majorHAnsi"/>
          <w:sz w:val="24"/>
          <w:szCs w:val="24"/>
        </w:rPr>
        <w:t xml:space="preserve"> knock-in allele, and a </w:t>
      </w:r>
      <w:r w:rsidR="00337D45" w:rsidRPr="003F2039">
        <w:rPr>
          <w:rFonts w:cstheme="majorHAnsi"/>
          <w:i/>
          <w:iCs/>
          <w:sz w:val="24"/>
          <w:szCs w:val="24"/>
        </w:rPr>
        <w:t>Rev1</w:t>
      </w:r>
      <w:r w:rsidR="00337D45" w:rsidRPr="003F2039">
        <w:rPr>
          <w:rFonts w:cstheme="majorHAnsi"/>
          <w:i/>
          <w:iCs/>
          <w:sz w:val="24"/>
          <w:szCs w:val="24"/>
          <w:vertAlign w:val="superscript"/>
        </w:rPr>
        <w:t>Ko</w:t>
      </w:r>
      <w:r w:rsidR="00337D45" w:rsidRPr="003F2039">
        <w:rPr>
          <w:rFonts w:cstheme="majorHAnsi"/>
          <w:sz w:val="24"/>
          <w:szCs w:val="24"/>
        </w:rPr>
        <w:t xml:space="preserve"> allele. Combining these alleles, enabled us to study the impact of genetically defined, inducible DDT defects on maintaining HSCs and the overall tissue homeostasis in adult mice. </w:t>
      </w:r>
      <w:r w:rsidR="006906FB" w:rsidRPr="003F2039">
        <w:rPr>
          <w:rFonts w:cstheme="majorHAnsi"/>
          <w:sz w:val="24"/>
          <w:szCs w:val="24"/>
        </w:rPr>
        <w:t>We</w:t>
      </w:r>
      <w:r w:rsidR="003F2039" w:rsidRPr="003F2039">
        <w:rPr>
          <w:rFonts w:cstheme="majorHAnsi"/>
          <w:sz w:val="24"/>
          <w:szCs w:val="24"/>
        </w:rPr>
        <w:t xml:space="preserve"> show that in adult mice,</w:t>
      </w:r>
      <w:r w:rsidR="003F2039" w:rsidRPr="003F2039">
        <w:rPr>
          <w:rFonts w:eastAsia="Times New Roman" w:cstheme="majorHAnsi"/>
          <w:sz w:val="24"/>
          <w:szCs w:val="24"/>
        </w:rPr>
        <w:t xml:space="preserve"> </w:t>
      </w:r>
      <w:r w:rsidR="003F2039" w:rsidRPr="003F2039">
        <w:rPr>
          <w:rFonts w:cstheme="majorHAnsi"/>
          <w:sz w:val="24"/>
          <w:szCs w:val="24"/>
        </w:rPr>
        <w:t>severe DDT-deficiency results in complete loss of the hematopoietic stem cell compartment, lethal anemia, and widespread systemic tissue damage. Additionally, we observed tumor development in DDT-deficient mice, suggesting that the DDT system functions to prevent tumor development. Our findings establish the necessity of the DDT network for hematopoietic stem cell maintenance, tissue homeostasis, prevention of tumor development, and mammalian life.</w:t>
      </w:r>
    </w:p>
    <w:p w14:paraId="7D507525" w14:textId="7D3A5EF0" w:rsidR="003F2039" w:rsidRPr="003F2039" w:rsidRDefault="003F2039" w:rsidP="00C75879">
      <w:pPr>
        <w:jc w:val="both"/>
        <w:rPr>
          <w:sz w:val="24"/>
          <w:szCs w:val="24"/>
        </w:rPr>
      </w:pPr>
      <w:r w:rsidRPr="003F2039">
        <w:rPr>
          <w:sz w:val="24"/>
          <w:szCs w:val="24"/>
        </w:rPr>
        <w:br w:type="page"/>
      </w:r>
    </w:p>
    <w:p w14:paraId="4359136D" w14:textId="22C6F6FD" w:rsidR="00092F21" w:rsidRPr="003F2039" w:rsidRDefault="003F2039" w:rsidP="00C75879">
      <w:pPr>
        <w:pStyle w:val="Kop1"/>
        <w:jc w:val="both"/>
      </w:pPr>
      <w:bookmarkStart w:id="6" w:name="_Toc33995602"/>
      <w:r w:rsidRPr="003F2039">
        <w:lastRenderedPageBreak/>
        <w:t>introduction</w:t>
      </w:r>
      <w:bookmarkEnd w:id="6"/>
      <w:r w:rsidRPr="003F2039">
        <w:t xml:space="preserve"> </w:t>
      </w:r>
    </w:p>
    <w:p w14:paraId="4F6A0E86" w14:textId="775EECFF" w:rsidR="00B47976" w:rsidRPr="00B47976" w:rsidRDefault="005E059B" w:rsidP="00C75879">
      <w:pPr>
        <w:jc w:val="both"/>
        <w:rPr>
          <w:sz w:val="24"/>
          <w:szCs w:val="24"/>
        </w:rPr>
      </w:pPr>
      <w:r>
        <w:rPr>
          <w:noProof/>
          <w:sz w:val="24"/>
          <w:szCs w:val="24"/>
        </w:rPr>
        <mc:AlternateContent>
          <mc:Choice Requires="wpg">
            <w:drawing>
              <wp:anchor distT="0" distB="0" distL="114300" distR="114300" simplePos="0" relativeHeight="251667456" behindDoc="0" locked="0" layoutInCell="1" allowOverlap="1" wp14:anchorId="0FB6EF9F" wp14:editId="627E9856">
                <wp:simplePos x="0" y="0"/>
                <wp:positionH relativeFrom="column">
                  <wp:posOffset>-256854</wp:posOffset>
                </wp:positionH>
                <wp:positionV relativeFrom="paragraph">
                  <wp:posOffset>4181147</wp:posOffset>
                </wp:positionV>
                <wp:extent cx="6431280" cy="3533775"/>
                <wp:effectExtent l="0" t="0" r="7620" b="9525"/>
                <wp:wrapSquare wrapText="bothSides"/>
                <wp:docPr id="29" name="Group 29"/>
                <wp:cNvGraphicFramePr/>
                <a:graphic xmlns:a="http://schemas.openxmlformats.org/drawingml/2006/main">
                  <a:graphicData uri="http://schemas.microsoft.com/office/word/2010/wordprocessingGroup">
                    <wpg:wgp>
                      <wpg:cNvGrpSpPr/>
                      <wpg:grpSpPr>
                        <a:xfrm>
                          <a:off x="0" y="0"/>
                          <a:ext cx="6431280" cy="3533775"/>
                          <a:chOff x="0" y="0"/>
                          <a:chExt cx="6431280" cy="3533775"/>
                        </a:xfrm>
                      </wpg:grpSpPr>
                      <wps:wsp>
                        <wps:cNvPr id="26" name="Text Box 26"/>
                        <wps:cNvSpPr txBox="1"/>
                        <wps:spPr>
                          <a:xfrm>
                            <a:off x="0" y="0"/>
                            <a:ext cx="6431280" cy="3533775"/>
                          </a:xfrm>
                          <a:prstGeom prst="rect">
                            <a:avLst/>
                          </a:prstGeom>
                          <a:noFill/>
                          <a:ln w="6350">
                            <a:solidFill>
                              <a:schemeClr val="tx1"/>
                            </a:solidFill>
                          </a:ln>
                        </wps:spPr>
                        <wps:txbx>
                          <w:txbxContent>
                            <w:p w14:paraId="77C8E1A2" w14:textId="77777777" w:rsidR="001E5187" w:rsidRPr="005E059B" w:rsidRDefault="001E5187" w:rsidP="00E63131">
                              <w:pPr>
                                <w:contextualSpacing/>
                                <w:jc w:val="both"/>
                                <w:rPr>
                                  <w:rFonts w:cstheme="minorHAnsi"/>
                                  <w:b/>
                                  <w:sz w:val="21"/>
                                  <w:szCs w:val="21"/>
                                </w:rPr>
                              </w:pPr>
                              <w:r w:rsidRPr="005E059B">
                                <w:rPr>
                                  <w:rFonts w:cstheme="minorHAnsi"/>
                                  <w:b/>
                                  <w:sz w:val="21"/>
                                  <w:szCs w:val="21"/>
                                </w:rPr>
                                <w:t>Box 1</w:t>
                              </w:r>
                            </w:p>
                            <w:p w14:paraId="7084F990" w14:textId="77777777" w:rsidR="001E5187" w:rsidRPr="005E059B" w:rsidRDefault="001E5187" w:rsidP="00E63131">
                              <w:pPr>
                                <w:contextualSpacing/>
                                <w:jc w:val="both"/>
                                <w:rPr>
                                  <w:rFonts w:cstheme="minorHAnsi"/>
                                  <w:sz w:val="21"/>
                                  <w:szCs w:val="21"/>
                                </w:rPr>
                              </w:pPr>
                              <w:r w:rsidRPr="005E059B">
                                <w:rPr>
                                  <w:rFonts w:cstheme="minorHAnsi"/>
                                  <w:sz w:val="21"/>
                                  <w:szCs w:val="21"/>
                                </w:rPr>
                                <w:t xml:space="preserve">For each class of lesion there are specific DDR pathways that warrant error-free repair, thereby preserving the genetic information of the genome (fig.1). Subtle base modification, such as oxidation and hydrolysis caused by reactive oxygen species (ROS) and ultraviolet (UV), are removed by Base excision repair (BER). Nucleotide excision repair (NER) restores bulky / helix-distorting lesions caused by UV and carcinogens, and Mismatch repair (MMR) restores replication errors, which occur when replicate high-fidelity </w:t>
                              </w:r>
                              <w:r w:rsidRPr="005E059B">
                                <w:rPr>
                                  <w:rFonts w:cstheme="minorHAnsi"/>
                                  <w:bCs/>
                                  <w:sz w:val="21"/>
                                  <w:szCs w:val="21"/>
                                </w:rPr>
                                <w:t>Polymerase delta (</w:t>
                              </w:r>
                              <w:r w:rsidRPr="005E059B">
                                <w:rPr>
                                  <w:rFonts w:cstheme="minorHAnsi"/>
                                  <w:color w:val="222222"/>
                                  <w:sz w:val="21"/>
                                  <w:szCs w:val="21"/>
                                </w:rPr>
                                <w:t>Pol δ)</w:t>
                              </w:r>
                              <w:r w:rsidRPr="005E059B">
                                <w:rPr>
                                  <w:rFonts w:cstheme="minorHAnsi"/>
                                  <w:sz w:val="21"/>
                                  <w:szCs w:val="21"/>
                                </w:rPr>
                                <w:t xml:space="preserve"> or Pol epsilon (Pol ε) occasionally insert a non-Watson-crick base pair in the newly synthesized stand. Homologous recombination (HR) and non-homologous end joining (NHEJ) can repair DNA double strand breaks (DSBs) [1,5] </w:t>
                              </w:r>
                            </w:p>
                            <w:p w14:paraId="3866F0F0" w14:textId="77777777" w:rsidR="001E5187" w:rsidRPr="005E059B" w:rsidRDefault="001E5187" w:rsidP="00E63131">
                              <w:pPr>
                                <w:snapToGrid w:val="0"/>
                                <w:contextualSpacing/>
                                <w:jc w:val="both"/>
                                <w:rPr>
                                  <w:rFonts w:cstheme="minorHAnsi"/>
                                  <w:sz w:val="21"/>
                                  <w:szCs w:val="21"/>
                                </w:rPr>
                              </w:pPr>
                            </w:p>
                            <w:p w14:paraId="6036091E" w14:textId="77777777" w:rsidR="001E5187" w:rsidRPr="005E059B" w:rsidRDefault="001E5187" w:rsidP="00E63131">
                              <w:pPr>
                                <w:snapToGrid w:val="0"/>
                                <w:contextualSpacing/>
                                <w:jc w:val="both"/>
                                <w:rPr>
                                  <w:rFonts w:cstheme="minorHAnsi"/>
                                  <w:sz w:val="21"/>
                                  <w:szCs w:val="21"/>
                                </w:rPr>
                              </w:pPr>
                            </w:p>
                            <w:p w14:paraId="1408AD40" w14:textId="77777777" w:rsidR="001E5187" w:rsidRPr="005E059B" w:rsidRDefault="001E5187" w:rsidP="00E63131">
                              <w:pPr>
                                <w:snapToGrid w:val="0"/>
                                <w:contextualSpacing/>
                                <w:jc w:val="both"/>
                                <w:rPr>
                                  <w:rFonts w:cstheme="minorHAnsi"/>
                                  <w:sz w:val="21"/>
                                  <w:szCs w:val="21"/>
                                </w:rPr>
                              </w:pPr>
                            </w:p>
                            <w:p w14:paraId="2BEB3290" w14:textId="77777777" w:rsidR="001E5187" w:rsidRPr="005E059B" w:rsidRDefault="001E5187" w:rsidP="00E63131">
                              <w:pPr>
                                <w:snapToGrid w:val="0"/>
                                <w:contextualSpacing/>
                                <w:jc w:val="both"/>
                                <w:rPr>
                                  <w:rFonts w:cstheme="minorHAnsi"/>
                                  <w:sz w:val="21"/>
                                  <w:szCs w:val="21"/>
                                </w:rPr>
                              </w:pPr>
                            </w:p>
                            <w:p w14:paraId="78FF8EA2" w14:textId="77777777" w:rsidR="001E5187" w:rsidRPr="005E059B" w:rsidRDefault="001E5187" w:rsidP="00E63131">
                              <w:pPr>
                                <w:snapToGrid w:val="0"/>
                                <w:contextualSpacing/>
                                <w:jc w:val="both"/>
                                <w:rPr>
                                  <w:rFonts w:cstheme="minorHAnsi"/>
                                  <w:sz w:val="21"/>
                                  <w:szCs w:val="21"/>
                                </w:rPr>
                              </w:pPr>
                            </w:p>
                            <w:p w14:paraId="7F0FD243" w14:textId="77777777" w:rsidR="001E5187" w:rsidRPr="005E059B" w:rsidRDefault="001E5187" w:rsidP="00E63131">
                              <w:pPr>
                                <w:snapToGrid w:val="0"/>
                                <w:contextualSpacing/>
                                <w:jc w:val="both"/>
                                <w:rPr>
                                  <w:rFonts w:cstheme="minorHAnsi"/>
                                  <w:sz w:val="21"/>
                                  <w:szCs w:val="21"/>
                                </w:rPr>
                              </w:pPr>
                            </w:p>
                            <w:p w14:paraId="1D024675" w14:textId="77777777" w:rsidR="001E5187" w:rsidRPr="005E059B" w:rsidRDefault="001E5187" w:rsidP="00E63131">
                              <w:pPr>
                                <w:snapToGrid w:val="0"/>
                                <w:contextualSpacing/>
                                <w:jc w:val="both"/>
                                <w:rPr>
                                  <w:rFonts w:cstheme="minorHAnsi"/>
                                  <w:sz w:val="21"/>
                                  <w:szCs w:val="21"/>
                                </w:rPr>
                              </w:pPr>
                            </w:p>
                            <w:p w14:paraId="7B55C28E" w14:textId="77777777" w:rsidR="001E5187" w:rsidRPr="005E059B" w:rsidRDefault="001E5187" w:rsidP="00E63131">
                              <w:pPr>
                                <w:snapToGrid w:val="0"/>
                                <w:contextualSpacing/>
                                <w:jc w:val="both"/>
                                <w:rPr>
                                  <w:rFonts w:cstheme="minorHAnsi"/>
                                  <w:sz w:val="21"/>
                                  <w:szCs w:val="21"/>
                                </w:rPr>
                              </w:pPr>
                            </w:p>
                            <w:p w14:paraId="2415A970" w14:textId="77777777" w:rsidR="001E5187" w:rsidRPr="005E059B" w:rsidRDefault="001E5187" w:rsidP="00E63131">
                              <w:pPr>
                                <w:snapToGrid w:val="0"/>
                                <w:contextualSpacing/>
                                <w:jc w:val="both"/>
                                <w:rPr>
                                  <w:rFonts w:cstheme="minorHAnsi"/>
                                  <w:sz w:val="21"/>
                                  <w:szCs w:val="21"/>
                                </w:rPr>
                              </w:pPr>
                            </w:p>
                            <w:p w14:paraId="6E11FE3C" w14:textId="77777777" w:rsidR="001E5187" w:rsidRPr="005E059B" w:rsidRDefault="001E5187" w:rsidP="00E63131">
                              <w:pPr>
                                <w:snapToGrid w:val="0"/>
                                <w:contextualSpacing/>
                                <w:jc w:val="both"/>
                                <w:rPr>
                                  <w:rFonts w:cstheme="minorHAnsi"/>
                                  <w:sz w:val="21"/>
                                  <w:szCs w:val="21"/>
                                </w:rPr>
                              </w:pPr>
                            </w:p>
                            <w:p w14:paraId="435327C0" w14:textId="77777777" w:rsidR="001E5187" w:rsidRPr="005E059B" w:rsidRDefault="001E5187" w:rsidP="00E63131">
                              <w:pPr>
                                <w:snapToGrid w:val="0"/>
                                <w:contextualSpacing/>
                                <w:jc w:val="both"/>
                                <w:rPr>
                                  <w:rFonts w:cstheme="minorHAnsi"/>
                                  <w:sz w:val="21"/>
                                  <w:szCs w:val="21"/>
                                </w:rPr>
                              </w:pPr>
                            </w:p>
                            <w:p w14:paraId="6828D693" w14:textId="77777777" w:rsidR="001E5187" w:rsidRPr="005E059B" w:rsidRDefault="001E5187" w:rsidP="00E63131">
                              <w:pPr>
                                <w:snapToGrid w:val="0"/>
                                <w:contextualSpacing/>
                                <w:jc w:val="both"/>
                                <w:rPr>
                                  <w:rFonts w:cstheme="minorHAnsi"/>
                                  <w:sz w:val="21"/>
                                  <w:szCs w:val="21"/>
                                </w:rPr>
                              </w:pPr>
                            </w:p>
                            <w:p w14:paraId="01BCBFD7" w14:textId="77777777" w:rsidR="001E5187" w:rsidRPr="005E059B" w:rsidRDefault="001E5187" w:rsidP="00E63131">
                              <w:pPr>
                                <w:snapToGrid w:val="0"/>
                                <w:contextualSpacing/>
                                <w:jc w:val="both"/>
                                <w:rPr>
                                  <w:rFonts w:cstheme="minorHAnsi"/>
                                  <w:sz w:val="21"/>
                                  <w:szCs w:val="21"/>
                                </w:rPr>
                              </w:pPr>
                            </w:p>
                            <w:p w14:paraId="411846F0" w14:textId="77777777" w:rsidR="001E5187" w:rsidRPr="005E059B" w:rsidRDefault="001E5187" w:rsidP="00E63131">
                              <w:pPr>
                                <w:snapToGrid w:val="0"/>
                                <w:contextualSpacing/>
                                <w:jc w:val="both"/>
                                <w:rPr>
                                  <w:rFonts w:cstheme="minorHAnsi"/>
                                  <w:sz w:val="21"/>
                                  <w:szCs w:val="21"/>
                                </w:rPr>
                              </w:pPr>
                            </w:p>
                            <w:p w14:paraId="5B6648FE" w14:textId="77777777" w:rsidR="001E5187" w:rsidRPr="005E059B" w:rsidRDefault="001E5187" w:rsidP="00E63131">
                              <w:pPr>
                                <w:contextualSpacing/>
                                <w:rPr>
                                  <w:rFonts w:cstheme="minorHAnsi"/>
                                  <w:sz w:val="21"/>
                                  <w:szCs w:val="21"/>
                                </w:rPr>
                              </w:pPr>
                            </w:p>
                            <w:p w14:paraId="7E0B2704" w14:textId="77777777" w:rsidR="001E5187" w:rsidRPr="005E059B" w:rsidRDefault="001E5187">
                              <w:pPr>
                                <w:rPr>
                                  <w:sz w:val="18"/>
                                  <w:szCs w:val="18"/>
                                </w:rPr>
                              </w:pPr>
                            </w:p>
                            <w:p w14:paraId="46679CDA" w14:textId="0CE4B021" w:rsidR="001E5187" w:rsidRPr="005E059B" w:rsidRDefault="001E5187" w:rsidP="00E63131">
                              <w:pPr>
                                <w:contextualSpacing/>
                                <w:jc w:val="both"/>
                                <w:rPr>
                                  <w:rFonts w:cstheme="minorHAnsi"/>
                                  <w:b/>
                                  <w:sz w:val="21"/>
                                  <w:szCs w:val="21"/>
                                </w:rPr>
                              </w:pPr>
                              <w:r w:rsidRPr="005E059B">
                                <w:rPr>
                                  <w:rFonts w:cstheme="minorHAnsi"/>
                                  <w:b/>
                                  <w:sz w:val="21"/>
                                  <w:szCs w:val="21"/>
                                </w:rPr>
                                <w:t>Box 1</w:t>
                              </w:r>
                            </w:p>
                            <w:p w14:paraId="0FF9219A" w14:textId="1F7C684E" w:rsidR="001E5187" w:rsidRPr="005E059B" w:rsidRDefault="001E5187" w:rsidP="00E63131">
                              <w:pPr>
                                <w:contextualSpacing/>
                                <w:jc w:val="both"/>
                                <w:rPr>
                                  <w:rFonts w:cstheme="minorHAnsi"/>
                                  <w:sz w:val="21"/>
                                  <w:szCs w:val="21"/>
                                </w:rPr>
                              </w:pPr>
                              <w:r w:rsidRPr="005E059B">
                                <w:rPr>
                                  <w:rFonts w:cstheme="minorHAnsi"/>
                                  <w:sz w:val="21"/>
                                  <w:szCs w:val="21"/>
                                </w:rPr>
                                <w:t xml:space="preserve">For each class of lesion there are specific DDR pathways that warrant error-free repair, thereby preserving the genetic information of the genome (fig.1). Subtle base modification, such as oxidation and hydrolysis caused by reactive oxygen species (ROS) and ultraviolet (UV), are removed by Base excision repair (BER). Nucleotide excision repair (NER) restores bulky / helix-distorting lesions caused by UV and carcinogens, and Mismatch repair (MMR) restores replication errors, which occur when replicate high-fidelity </w:t>
                              </w:r>
                              <w:r w:rsidRPr="005E059B">
                                <w:rPr>
                                  <w:rFonts w:cstheme="minorHAnsi"/>
                                  <w:bCs/>
                                  <w:sz w:val="21"/>
                                  <w:szCs w:val="21"/>
                                </w:rPr>
                                <w:t>Polymerase delta (</w:t>
                              </w:r>
                              <w:r w:rsidRPr="005E059B">
                                <w:rPr>
                                  <w:rFonts w:cstheme="minorHAnsi"/>
                                  <w:color w:val="222222"/>
                                  <w:sz w:val="21"/>
                                  <w:szCs w:val="21"/>
                                </w:rPr>
                                <w:t>Pol δ)</w:t>
                              </w:r>
                              <w:r w:rsidRPr="005E059B">
                                <w:rPr>
                                  <w:rFonts w:cstheme="minorHAnsi"/>
                                  <w:sz w:val="21"/>
                                  <w:szCs w:val="21"/>
                                </w:rPr>
                                <w:t xml:space="preserve"> or Pol epsilon (Pol ε) occasionally insert a non-Watson-crick base pair in the newly synthesized stand. Homologous recombination (HR) and non-homologous end joining (NHEJ) can repair DNA double strand breaks (DSBs) [1,5] </w:t>
                              </w:r>
                            </w:p>
                            <w:p w14:paraId="638AD295" w14:textId="77777777" w:rsidR="001E5187" w:rsidRPr="005E059B" w:rsidRDefault="001E5187" w:rsidP="00E63131">
                              <w:pPr>
                                <w:snapToGrid w:val="0"/>
                                <w:contextualSpacing/>
                                <w:jc w:val="both"/>
                                <w:rPr>
                                  <w:rFonts w:cstheme="minorHAnsi"/>
                                  <w:sz w:val="21"/>
                                  <w:szCs w:val="21"/>
                                </w:rPr>
                              </w:pPr>
                            </w:p>
                            <w:p w14:paraId="5FBD7C76" w14:textId="77777777" w:rsidR="001E5187" w:rsidRPr="005E059B" w:rsidRDefault="001E5187" w:rsidP="00E63131">
                              <w:pPr>
                                <w:snapToGrid w:val="0"/>
                                <w:contextualSpacing/>
                                <w:jc w:val="both"/>
                                <w:rPr>
                                  <w:rFonts w:cstheme="minorHAnsi"/>
                                  <w:sz w:val="21"/>
                                  <w:szCs w:val="21"/>
                                </w:rPr>
                              </w:pPr>
                            </w:p>
                            <w:p w14:paraId="035CAF03" w14:textId="77777777" w:rsidR="001E5187" w:rsidRPr="005E059B" w:rsidRDefault="001E5187" w:rsidP="00E63131">
                              <w:pPr>
                                <w:snapToGrid w:val="0"/>
                                <w:contextualSpacing/>
                                <w:jc w:val="both"/>
                                <w:rPr>
                                  <w:rFonts w:cstheme="minorHAnsi"/>
                                  <w:sz w:val="21"/>
                                  <w:szCs w:val="21"/>
                                </w:rPr>
                              </w:pPr>
                            </w:p>
                            <w:p w14:paraId="15B2A809" w14:textId="77777777" w:rsidR="001E5187" w:rsidRPr="005E059B" w:rsidRDefault="001E5187" w:rsidP="00E63131">
                              <w:pPr>
                                <w:snapToGrid w:val="0"/>
                                <w:contextualSpacing/>
                                <w:jc w:val="both"/>
                                <w:rPr>
                                  <w:rFonts w:cstheme="minorHAnsi"/>
                                  <w:sz w:val="21"/>
                                  <w:szCs w:val="21"/>
                                </w:rPr>
                              </w:pPr>
                            </w:p>
                            <w:p w14:paraId="01E51F9D" w14:textId="77777777" w:rsidR="001E5187" w:rsidRPr="005E059B" w:rsidRDefault="001E5187" w:rsidP="00E63131">
                              <w:pPr>
                                <w:snapToGrid w:val="0"/>
                                <w:contextualSpacing/>
                                <w:jc w:val="both"/>
                                <w:rPr>
                                  <w:rFonts w:cstheme="minorHAnsi"/>
                                  <w:sz w:val="21"/>
                                  <w:szCs w:val="21"/>
                                </w:rPr>
                              </w:pPr>
                            </w:p>
                            <w:p w14:paraId="4DFA824E" w14:textId="77777777" w:rsidR="001E5187" w:rsidRPr="005E059B" w:rsidRDefault="001E5187" w:rsidP="00E63131">
                              <w:pPr>
                                <w:snapToGrid w:val="0"/>
                                <w:contextualSpacing/>
                                <w:jc w:val="both"/>
                                <w:rPr>
                                  <w:rFonts w:cstheme="minorHAnsi"/>
                                  <w:sz w:val="21"/>
                                  <w:szCs w:val="21"/>
                                </w:rPr>
                              </w:pPr>
                            </w:p>
                            <w:p w14:paraId="1E65D3FD" w14:textId="77777777" w:rsidR="001E5187" w:rsidRPr="005E059B" w:rsidRDefault="001E5187" w:rsidP="00E63131">
                              <w:pPr>
                                <w:snapToGrid w:val="0"/>
                                <w:contextualSpacing/>
                                <w:jc w:val="both"/>
                                <w:rPr>
                                  <w:rFonts w:cstheme="minorHAnsi"/>
                                  <w:sz w:val="21"/>
                                  <w:szCs w:val="21"/>
                                </w:rPr>
                              </w:pPr>
                            </w:p>
                            <w:p w14:paraId="43825FBC" w14:textId="77777777" w:rsidR="001E5187" w:rsidRPr="005E059B" w:rsidRDefault="001E5187" w:rsidP="00E63131">
                              <w:pPr>
                                <w:snapToGrid w:val="0"/>
                                <w:contextualSpacing/>
                                <w:jc w:val="both"/>
                                <w:rPr>
                                  <w:rFonts w:cstheme="minorHAnsi"/>
                                  <w:sz w:val="21"/>
                                  <w:szCs w:val="21"/>
                                </w:rPr>
                              </w:pPr>
                            </w:p>
                            <w:p w14:paraId="7B9F8C6E" w14:textId="77777777" w:rsidR="001E5187" w:rsidRPr="005E059B" w:rsidRDefault="001E5187" w:rsidP="00E63131">
                              <w:pPr>
                                <w:snapToGrid w:val="0"/>
                                <w:contextualSpacing/>
                                <w:jc w:val="both"/>
                                <w:rPr>
                                  <w:rFonts w:cstheme="minorHAnsi"/>
                                  <w:sz w:val="21"/>
                                  <w:szCs w:val="21"/>
                                </w:rPr>
                              </w:pPr>
                            </w:p>
                            <w:p w14:paraId="32DB4FB3" w14:textId="77777777" w:rsidR="001E5187" w:rsidRPr="005E059B" w:rsidRDefault="001E5187" w:rsidP="00E63131">
                              <w:pPr>
                                <w:snapToGrid w:val="0"/>
                                <w:contextualSpacing/>
                                <w:jc w:val="both"/>
                                <w:rPr>
                                  <w:rFonts w:cstheme="minorHAnsi"/>
                                  <w:sz w:val="21"/>
                                  <w:szCs w:val="21"/>
                                </w:rPr>
                              </w:pPr>
                            </w:p>
                            <w:p w14:paraId="228D43B2" w14:textId="77777777" w:rsidR="001E5187" w:rsidRPr="005E059B" w:rsidRDefault="001E5187" w:rsidP="00E63131">
                              <w:pPr>
                                <w:snapToGrid w:val="0"/>
                                <w:contextualSpacing/>
                                <w:jc w:val="both"/>
                                <w:rPr>
                                  <w:rFonts w:cstheme="minorHAnsi"/>
                                  <w:sz w:val="21"/>
                                  <w:szCs w:val="21"/>
                                </w:rPr>
                              </w:pPr>
                            </w:p>
                            <w:p w14:paraId="206AC9F3" w14:textId="0C42AA68" w:rsidR="001E5187" w:rsidRPr="005E059B" w:rsidRDefault="001E5187" w:rsidP="00E63131">
                              <w:pPr>
                                <w:snapToGrid w:val="0"/>
                                <w:contextualSpacing/>
                                <w:jc w:val="both"/>
                                <w:rPr>
                                  <w:rFonts w:cstheme="minorHAnsi"/>
                                  <w:sz w:val="21"/>
                                  <w:szCs w:val="21"/>
                                </w:rPr>
                              </w:pPr>
                            </w:p>
                            <w:p w14:paraId="74900C61" w14:textId="49681602" w:rsidR="001E5187" w:rsidRPr="005E059B" w:rsidRDefault="001E5187" w:rsidP="00E63131">
                              <w:pPr>
                                <w:snapToGrid w:val="0"/>
                                <w:contextualSpacing/>
                                <w:jc w:val="both"/>
                                <w:rPr>
                                  <w:rFonts w:cstheme="minorHAnsi"/>
                                  <w:sz w:val="21"/>
                                  <w:szCs w:val="21"/>
                                </w:rPr>
                              </w:pPr>
                            </w:p>
                            <w:p w14:paraId="392114E8" w14:textId="452BDB60" w:rsidR="001E5187" w:rsidRPr="005E059B" w:rsidRDefault="001E5187" w:rsidP="00E63131">
                              <w:pPr>
                                <w:snapToGrid w:val="0"/>
                                <w:contextualSpacing/>
                                <w:jc w:val="both"/>
                                <w:rPr>
                                  <w:rFonts w:cstheme="minorHAnsi"/>
                                  <w:sz w:val="21"/>
                                  <w:szCs w:val="21"/>
                                </w:rPr>
                              </w:pPr>
                            </w:p>
                            <w:p w14:paraId="06A69C79" w14:textId="77777777" w:rsidR="001E5187" w:rsidRPr="005E059B" w:rsidRDefault="001E5187" w:rsidP="00E63131">
                              <w:pPr>
                                <w:contextualSpacing/>
                                <w:rPr>
                                  <w:rFonts w:cstheme="minorHAnsi"/>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82193" y="1387011"/>
                            <a:ext cx="3452495" cy="1739900"/>
                          </a:xfrm>
                          <a:prstGeom prst="rect">
                            <a:avLst/>
                          </a:prstGeom>
                        </pic:spPr>
                      </pic:pic>
                      <wps:wsp>
                        <wps:cNvPr id="7" name="Text Box 7"/>
                        <wps:cNvSpPr txBox="1"/>
                        <wps:spPr>
                          <a:xfrm>
                            <a:off x="82193" y="3133618"/>
                            <a:ext cx="5542280" cy="287655"/>
                          </a:xfrm>
                          <a:prstGeom prst="rect">
                            <a:avLst/>
                          </a:prstGeom>
                          <a:solidFill>
                            <a:prstClr val="white"/>
                          </a:solidFill>
                          <a:ln>
                            <a:noFill/>
                          </a:ln>
                        </wps:spPr>
                        <wps:txbx>
                          <w:txbxContent>
                            <w:p w14:paraId="465E40F4" w14:textId="0B32FD78" w:rsidR="001E5187" w:rsidRPr="00C70728" w:rsidRDefault="001E5187" w:rsidP="006D3672">
                              <w:pPr>
                                <w:pStyle w:val="Bijschrift"/>
                                <w:rPr>
                                  <w:noProof/>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1</w:t>
                              </w:r>
                              <w:r w:rsidRPr="00C70728">
                                <w:rPr>
                                  <w:noProof/>
                                  <w:sz w:val="20"/>
                                  <w:szCs w:val="20"/>
                                </w:rPr>
                                <w:fldChar w:fldCharType="end"/>
                              </w:r>
                              <w:r w:rsidRPr="00C70728">
                                <w:rPr>
                                  <w:sz w:val="20"/>
                                  <w:szCs w:val="20"/>
                                </w:rPr>
                                <w:t>.Types of DNA damage repair pathway, that usually warrant error-free repair for each class of lesion. Figure adapted from [1]</w:t>
                              </w:r>
                            </w:p>
                            <w:p w14:paraId="28EE9F8B" w14:textId="77777777" w:rsidR="001E5187" w:rsidRDefault="001E5187"/>
                            <w:p w14:paraId="00617E48" w14:textId="656B553C" w:rsidR="001E5187" w:rsidRPr="00C70728" w:rsidRDefault="001E5187" w:rsidP="006D3672">
                              <w:pPr>
                                <w:pStyle w:val="Bijschrift"/>
                                <w:rPr>
                                  <w:noProof/>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1</w:t>
                              </w:r>
                              <w:r w:rsidRPr="00C70728">
                                <w:rPr>
                                  <w:noProof/>
                                  <w:sz w:val="20"/>
                                  <w:szCs w:val="20"/>
                                </w:rPr>
                                <w:fldChar w:fldCharType="end"/>
                              </w:r>
                              <w:r w:rsidRPr="00C70728">
                                <w:rPr>
                                  <w:sz w:val="20"/>
                                  <w:szCs w:val="20"/>
                                </w:rPr>
                                <w:t>.Types of DNA damage repair pathway, that usually warrant error-free repair for each class of lesion. Figure adapted from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FB6EF9F" id="Group 29" o:spid="_x0000_s1028" style="position:absolute;left:0;text-align:left;margin-left:-20.2pt;margin-top:329.2pt;width:506.4pt;height:278.25pt;z-index:251667456" coordsize="64312,3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sMhE0gMAAPwKAAAOAAAAZHJzL2Uyb0RvYy54bWzcVt9v2zYQfh+w/4HQ&#10;e2NL8k8hduElS1AgaIMlQ59pirKISiRH0rHTv34fSUt2kg5pU2AD9mD5SB55d9/dfeT5+33bkAdu&#10;rFBykaRnw4RwyVQp5GaR/Hl/9W6WEOuoLGmjJF8kj9wm75e//nK+0wXPVK2akhuCQ6QtdnqR1M7p&#10;YjCwrOYttWdKc4nFSpmWOgzNZlAausPpbTPIhsPJYKdMqY1i3FrMXsbFZBnOryrO3KeqstyRZpHA&#10;Nxe+JnzX/jtYntNiY6iuBTu4Qd/gRUuFhNH+qEvqKNka8eKoVjCjrKrcGVPtQFWVYDzEgGjS4bNo&#10;ro3a6hDLpthtdA8ToH2G05uPZR8fbg0R5SLJ5gmRtEWOglmCMcDZ6U0BnWuj7/StOUxs4sjHu69M&#10;6/8RCdkHWB97WPneEYbJyShPsxnQZ1jLx3k+nY4j8KxGdl7sY/Xvr+wcdIYH3r/enZ1GEdkjTvbn&#10;cLqrqeYBfusx6HCadDjd+wB/U3uSTSJUQc3jRNwe8+iHbt5i8mfh6oOmhTbWXXPVEi8sEoMyD9VH&#10;H26sQ5Kg2ql4q1JdiaYJpd5IskNG8vEwbLCqEaVf9Gqh6fhFY8gDRbu4fXAfZ51oYdRIGPBQx6C8&#10;5PbrfSyiLuC1Kh+Bg1Gx46xmVwK+3lDrbqlBi6EcQBvuEz5Vo+CTOkgJqZX5+q15r4+MYjUhO7Ts&#10;IrF/banhCWk+SOR6no5GvsfDYDSeZhiY05X16YrcthcKYaYgKM2C6PVd04mVUe1nsMvKW8USlQy2&#10;gUsnXrhIJGAnxleroISu1tTdyDvN/NEeVp+J+/1navQhXQ5181F11UWLZ1mLujFvq61TlQgp9ThH&#10;VA/wo9KX51qwAr8DNUB6UfKvUyh2ua2HMdJw+11ntNR82ep3MV6xFo1wj4GREbN3Sj7cCuaL3g+O&#10;3TPqmger3igZ+YrpdOIOQCbYjWJfLJHqoqZyw1dWo8YPDTV4qh6GT8ytG6G7ovbyITBk6xltfgOb&#10;SMmXim1bLl28YwxvqMMFZ2uhLWqk4O2al+i7DyWqh+F+c6BNbYR0Pho0jDPcsdqLFZrrD/geu7Jf&#10;CE4f/fQR/QNHzLJ0nicE1Jnms+kwDU1Ji45c89E4G83HkVzTaT6fD8Ot9la2CI5FV4IIz/wt8C8Q&#10;67QrjZ5Xpx2boH7ufoBWj5DlaZ5P0lnMSgfZeDzK+vsom00n43AdvRWxJ/wY273n0F0tHPfWn7Jo&#10;JNETYn6FVvMOiP+CVntK7ekUQqRSCP8PGg3vCDyxQqIOz0H/hjsdB9o9PlqXfwMAAP//AwBQSwME&#10;CgAAAAAAAAAhADkweH0ZsAIAGbACABQAAABkcnMvbWVkaWEvaW1hZ2UxLnBuZ4lQTkcNChoKAAAA&#10;DUlIRFIAAAMVAAABjggGAAAA4SMuowAAAAFzUkdCAK7OHOkAAAAJcEhZcwAAIdUAACHVAQSctJ0A&#10;AEAASURBVHgB7J0FgFXF98cPsHR3wy7d3a2AYHcXgqjYiuIPE7tbsVBKFCxQQpGQ7u5miaW7Y3ff&#10;/3zO864P/ktsv7fM6PLq3pm5Z+rk92TwaRFXHAUcBRwFHAUcBRwFHAUcBRwFHAUcBRJJgbCz3Rcb&#10;GysxMTHi5I6zUSnxv2XIkMHoC53Dws46FIlvxN2ZIAp4Y8KcZ0zc3E8Q+S6oi7254tZv8Aw7Y3Ly&#10;5Enh1a3f4BmX5OwJe3J0dLRkypTJ/twenZzUTf264DEZS1dCnwK2757tMYYP/0M++OADyZkzpzJX&#10;Z7vS/ZYYCjAAR44clmPHjkv+/PkTU4W7J5kpwJgcOnRQYBTz5MnrhIpkpm96qs4/Vw4pE3tC8uVz&#10;6zcYxpYx2bt3rwkUuXPndus3GAYlGfugw2tC4+7de3R/ziM5cuRwY5yM9E3tqny+WDlw4ICNZYYM&#10;GVO7eddeslLAZ3zTWdXjkZGRUqhQYene/UknVCQr8f2VsUH+8ccfMmXKFHn++edToAVXZUIpwJh8&#10;+umnsm/fPh2T59y8TygBL6DrmSuDBw+WBQsWuPUbJOPOmPTq1UuKFi0q3bp1c+s3SMYlObuxbt1a&#10;eeihh+TJJ5+USy65xI1xchI3Fetira5evUaeeaaHvPbaa1KtWjU3lqlI/+RuKiYm2tbkWYUKkQwS&#10;EREhzZo1T+72XX3/UmDlypWyYsUKad7c0ThYJsWwYcMka9Zsbt4Hy4AEcT9mz54tmzdvdus3iMYI&#10;gaJMmTJu/QbRmCRnVwoWLGCWKJhQx5skJ2VTv678+QvoWZtVGjRoIHXq1E39DrgWk5UCBQsWlHPa&#10;m/B3cyXlKIBvKK42rgQPBZjzbkyCZzyCuSdurgTf6LB23bkVfOOSXD0iZobC2elKaFPAG0vvNbSf&#10;5sLuPeuR+KZzChUXNpnc0zsKOAo4CjgKOAo4CjgKOAo4CjgKnIsCTqg4F4Xc744CjgKOAo4CjgKO&#10;Ao4CjgKOAo4CZ6WAEyrOSh73o6OAo4CjgKOAo4CjgKOAo4CjgKPAuShwjkDtc93ufncUcBRwFHAU&#10;SA4KLFy4UH76aYjmWMhoMT3FihWTO+64QwoUKJAc1Se4js2bN8nff/8tnTt3OeXeSZMmaf9ipE2b&#10;i0753vuwf/9+yxMB5OcXX3whN998c5o9g9cn9+oo4CjgKOAokPIUcJaKlKexa8FRwFHAUeCcFFi4&#10;cIHMnDlTkVDqS926dWXevHnSo8fTaRZ0nDlzFhUGCv6/fs+ZM1umTp32/773vvjxxx9l6NDf7GOh&#10;QgVdYiuPMO7VUcBRwFEgnVPAWSrS+QC7x3MUcBQIDQr4fBmkevXqcs0111qHa9SoIY888rCh3Gzd&#10;ulW1/r0tf0r58hXkgQcesMRfP/30k4wfP97eg91fvnx5Wb9+vXz++WeWBO7SSy+VG2648RQCgLTy&#10;7bd9TGgBevWJJ56U6dOnGzRup06dBIsJn6+44gpLzsnN5OL46qsvLW/R/v37pGzZcLOm9OvXT+uZ&#10;I1myZJV77+0qQAr+9tuvkjFjRmncuIkcP37c2qZNrBZLliyWcuXK6XM9qtYMkR9++NEQQ6ZPnyb1&#10;6tXT5+pmcKGndNh9cBRwFHAUcBQICQo4S0VIDJPrpKOAo0B6p0DmzJlk7ty58uGHH8o777xjAsUN&#10;N9xgOO5ffvmlhIeHa6Ko/8miRYs0aebvlt9mwID+8vjjjysD30gGDhygQsARSybVoEFDefTRx9Sd&#10;6mcTEAJph3AyY8YMTSD2sGYnjpaePf8nlStXlj59+sjYsWPl1VdfkeLFi8mePXvs/oMHD8rTTz8t&#10;rVu3lg4dOsjkyZNViMhi/UAY6N79aWnSpKndRxZr6qpatZoUKVJE+vfvb336+OOPZdmypdYmGXRf&#10;eeVly4z8/vvvCUIKwsTQocNk0qSJgV117x0FHAUcBRwFQogCTqgIocFyXXUUOB8KHD161LTaL7/c&#10;S/iDQV2yZEncrT///LP8+usvcZ/RIvfv38+YSO9LXHE+/vgjOXbsmPdVgl8HDfpedu3adcp9W7Zs&#10;UUb1p1O+O9cH8K/x00/vRSG+zeJA8raSJUtaQqiJEycKTP19990nhQsXkX/+GS/bt28zesDAMz4/&#10;/viD5M2bVx5++BFZvHixREVFmaVg9epVWl82u8ejHfkb/vprtDz11NNSu3ZtfX1Kli5dKsQ/kIn6&#10;7rvvUmtJDbn66mvU7SpacuXKZXXixnTLLbdKixYtBOsHwkulSpXktttulylTpqiAsdDmT44cOcwS&#10;UbFiRYujILHVgQP71V1qigo/T1ibWEbo55YtW82yQsxGo0aN7HnpuyuOAo4CjgKOAqFJASdUhOa4&#10;uV47CpyRAocPH1b3lm/NH75y5Srm037//ffJuHFj7Z5hw4aqZvh+Yyb5AqYdLTWaaa98/fXXqk1+&#10;RTXnc7yvEvw6cOBA2blzxyn3bd++XZngQad8d64PZJyH+U3vBYa/SpUqyqjfJrfffru89dbbsnv3&#10;bouzeP/992XWrJmSP39+gWEnwVuhQoXk008/M1ck4hhefPEFHcPdNt7UdeLECbUutJFWrVrHkY7k&#10;RARZZ8uWzb7LnDmzCSDMgYwZM1i9uCX9V3xaX0bhOq/ky5dPP4fJhAn/mEsT9yGIIFBQaJt2KBm0&#10;spiYWPucJYu/Dq8uhBYy1+Mq5RWC1F1xFHAUcBRwFAhNCrgdPDTHzfXaUeCsFEBzfcstt9hf9+7d&#10;TTMNYwrDh4a7fftL5O2337bPMH4wmbxSNmyIFHz4H3vscfnll1/jbWf+/Pny5JNPmHCC5cPLQD54&#10;8GC566475csvvzBmkWDfffv2yQsvvCD333+/oHnPlSuPHDp0SL777ts4n/uff/5Jli9fbm2BgIRv&#10;/7PP9lShZKf56KPpHj58uAk+L730kiIS3SP9+vXV/qefrLo+X6xs2rRJoO38+fPUnWmguQhhuViw&#10;YL7cc09nadasuaxbt87oRtwDcQq33nqrjdXatWvVSlBecubMJcRjXHXV1bJq1WobY28Qw8LCpGnT&#10;Zhpz8blZkfr27SslSpQQrFuvvfaaDBgwUF2jZqo14y8VJsLs+2rVqtu1WCQ2b94sI0aM0LmS0a4j&#10;DgILxsGDB2THjh0moCJQbNkSZX0kpgJBqEaNmiq4fmtCElax0qXLSNGixax+b+5gMWN+uuIo4Cjg&#10;KOAoEJoUcEJFaI6b67WjwFkpAGMX6LrUsmVLdZk5YMICjBtQpVmzZhFclDyttVfhyJGjpE6duuZy&#10;A3O7d+9e7yd7hVHENQo3mKef7iHffPO1rFy5Ut1s/jFB4ZFHHjGmE5cr2sDiER19Uh588EGZNm2q&#10;9uuouc8MGTLEmGYqpU0Y6lGjRqklY7AyyY+Zdvyjjz5Ul5k66g5USmrVqmWCEK46L7zwosUKzJmT&#10;eEvKKQ8VBB8IYGYsPvvsM7VAfGrP995770vNmjVVULvLhCxc2S6//HJBgKhatapao/JLly6dBTp1&#10;7/6UxTP06NFDrRxvSteu96pbU24VIpqe8nRPPvmkCnY5NWbjEbVWLZE33njTXJiI32jfvr2286zF&#10;XNCXRo0amxD6/PPPmwCDO13Llq3MokKfCLzGCqY2CRNkQK/q0KGjBYuvWrXKLCVYJojJQHgg8Jy+&#10;42qVPXt2FZKaWnwGHeQ5CRxPy7Js2TIVwLsb7Yj72LRpo3UHaN1Zs2YlqGsIzqwvrECJKdCL+JPk&#10;LMTSTJ069ZQqx48fp+5oi075LikfNm7cYDE/SakjOe/95ZdfbA9CaH7zzTcsJigx9YPGxh4XWLAG&#10;4s6J4iQxhX2aMfYE68TUcfo97MUjRgw/5WvW5ZQpk0/5LikfOBN4bs8imZS6UuJe5vTLL78sr7/+&#10;mipLXtXz6mPbkxLaFmfSb7/9ZucU1n/cPhNScF1lbDdu3KigFD8k5NaQvTYsZHt+gXYcjSIaQRhD&#10;FjQaadwgzqfAZDLJCxcufM7L2SQzZcpkDEXgxbhjwNRRD0yH5/IQeE1i3uN7j0aTzSpnzpzGcCSm&#10;HndP/BTACoEbi4jP5g1a6Oeee94Y0hYtWhriDtcwpziQyEEAg0Usw4QJE+Taa/2IRNTuMYlr1qyR&#10;P//8Uw/U/aZx/vvv0XLTTTdLw4aNTBAYMmSwCjHbVFu+Ur7++hvTiHftep++/8qsIgT7egXXGDbf&#10;4cP/0D51MUhVkJA8rTxBv2XLllV0oQIWzMscJBAZV6D0UmDW+fMOas9yxPN16XKvxS8Qo4C7EIwq&#10;VodevV62g44x8dyKLrroInV5aqmWghPxrk8sVa+++prd563fG2+80dY7bbVqRT9a8laDvp+xVywk&#10;CBiMUeC49e8/wNysEBBE7rN9iX1j0CD/AYqg4JW33nrrlDb5/vnnX/B+VkvMPXHv0+INexvWt+uv&#10;v8FiP/76608TrLHW8cw8V0IK1hvcCq+77vpEIVphLXz66acMISsh7Z7tWgQKGKPmzZvHXcYarlOn&#10;jgp1teK+S8ob1iwMJ5ayYCiAGVSoUNFidmDgsXRef/31ChrwUIK6N3PmDLXURQnryysoWKi/fv36&#10;gltgQgtjgVD+1Vdf27ma0Pvjux6hAgS2K664Mu5nrIwoc9jrk6OwVgYMGGB0TOi6SI72z1XHH3/8&#10;obFlW+zcYj9duXKF7i+d5Oeffzkv/serPzIyUtffIJ3LV6mCLGucNd/7/Wyv7JUobhBm2ZsD982z&#10;3RfqvzmhIsRGEE0JbiEc1kxa3ENgCLoqs3auwmYDfjyMyLkKh0LhwoV0UV53yqW0jVvM2LFj7CAK&#10;9Nc+5cIEfnjiiSdMiwRazCWXXGKMaQKrcJefRgGYTq8gILApFitW3ObNyZMnJDw83DZdtNpsvGx8&#10;BNAS9wAsaWTkehMEYPQDhQrmXC/VNIMw1LBhQ72muDWTMWOmOMaWDZQgX69ez28ewZH3HuPsHUgI&#10;ycxnDlmP0eU3GGBiRLieP+Z5gwYNVLCYpIHJD1nw79VXBwfz4tE6qa+BwkRgXX7G3f9N4Nh69Aq8&#10;FqExR47/xj/wN+994H3eOHi/xdeHwDa967gvsF9ePfHdzz2BbXp1BMsrlhWYxK5du1qXCB5/7733&#10;bE7yPKwPrkFjDeO8du0aDWzvZEIYSpZPPvlEXQc32P7FXG7Tpo0pXqAJVgsgeUHuwnKEkEh9XkFZ&#10;hAACdG/16tWU0XxAXQ9/MesIDGKlSpVNOGd9IqRERW1WAXyEMiqZNf7mDlsTo0ePNq031gjWExYp&#10;LD+4FX722afK9OY3xhJ3t8DCmCxduswEGNbYk092t3VP+5QVK5brmfOcDBs2TC2KIxTVq6jCED9h&#10;6F7QA3hirKAIorjiMU/YayhoyLn/zjvvUkFjiMZ1jbM96NFHH00Qc2eVJfIf9iLgkS+++GKrgdc7&#10;7rhd6XidPQMugNOmTTPLH1DNKMsGDfpez9WbTMEFXQFOYC9ib2Tv4xWhBKUG1zPGCPq4ZMLAg37G&#10;7+yBXuF3tNXsXaVLl7JzlLpnz55tro5YIBk75lDTpk10bLMaCEN0dIz29Vpp27adXbt+/Trbp3fs&#10;2GnWXwAXAMAANY42UBqimAss9JE5S9wVAgHIb9WqVVOl0ChVCB2z2DkEfKxxMNGsaYAfKlSoYHWj&#10;CELIJX8Oc57nzZYtq72uXr3aUONQBsGfwGPw3N26dVMghgqB3Ui19yjQGGfi07zSokVzQREGfYYO&#10;HWrKM1xLAZBAIMQigeCFiy5odvfee++/c9nvGqxbgJ1dCKa49wJwgfKtU6d7lKa7zJLLumTsPVff&#10;GTOmq/X+O/MM8M5ArJ+9e39h8W/XXHONWvwvs32BdYK7KucuexCQ3IGFcevd+3Oz9LZr197qBNiC&#10;+Ua7oO4x/ljPeM4ePZ7R+fOjjQlWcDwFOH9xV2adr1mzWq/5nz5jwpQlgX2K7z2qS1dCiAJMaDaD&#10;vn37KWLPAHn33ff0MPrGDrtANxWuY6PnFUYNOMdSpUrZhsCBgyWCSYrmCqaNa5mcHsoOG1zz5i2M&#10;MhyI/IYpkGuxeKDNq1WrjtV9+PAhPbiWCa4oBIF6hU2IBYplJb5CW5hk2RCp49ix47pQ7lTXiqp2&#10;CNMW7hUsXgoHKn+BBUGJvh05ctS+5nCmv2ygWD9YYLjccJhfSIUxYkygDwf5Sy+9aGPPgY9AAdND&#10;gbnZtm2bQZnCoHCYEouBrz4b33ff9TWaR6rGxiu4N0BbtDBly5axeQFTBROF+xJCB4cLY8WmXaZM&#10;WduwmZ9YLzjEOOi5Z+3aNTZ3iQ/gIKxfv4EyL0PNYvXVV19ZP2BQQBBiLuOaA4PXs+ezJtAwr11x&#10;FEgOCuBOBnMBA/fuu+9Y/o/u3Z80JgTmD2ECYZu1BCN3+eVXGLoa+w2COesIRur334cZmponYLHm&#10;Xn/9dZu/zzzT0wQHELsCy6BBgwwiGDczmEWshbSBhQ4LAq6ExCVhrWNto3x5+OGH5bLLLjPNO8wE&#10;Llq4zt10001mwX7jjdfNgogrIUxSx44dbS/AVS2wwLROnTrFmGgEDp6Z/eH77weaIMA5QBwN8VJY&#10;B8uUKR3X5vvvv2dCEhYt1jZnAHFUrFne426E+yLrGy0xwgnKKoAgUrMgLHoF1DIYS7TXCBScHwhg&#10;gBwAp0xsD/lTOH8o3l4Gk89ZctFFbWyvw6rFPgizyH7GfsUzA/uMlerDDz/wmrTXcePGWqzSc889&#10;p3tdLhMkOMvZI4lNYv4899yzJqTkz19AXSA/MYER5Dcsi+yfzMHXX3/DYuLq1atr84/zvUePp7We&#10;IibUjRnzd5zSxusAfZw0aaIJJsRUMcaclcROffLJx2aFXLhwgQnR99zT2c5+5hs0AIKaecjYASdN&#10;bBvPi1DM+cLYQ1P4AwRr5kiDBg0tbgteIy0KCi54h8mTJ9lzE0OGRwfWb86oH374Xvv5qAp3pU1I&#10;ZE2x5mHGH3nkURkzZowJVwhOCBPwEcwVrmP9c3bxnJxV0JXfOL84lziTOEcB3WBssWLBCw0e/KPV&#10;w7lZsWIFy+vz0Ucf29pYu3atCnwvqiDR2FxQ2QcYH69Ax549e6qwltviI7EuMs6ciQiK9K969Rrq&#10;itxHz9qhZpH6/vvvbd2y/hEigA7nFcEXwQ/lht97wWsleV7PrspKnjZcLclIARgqNjcOKkqBAgV0&#10;YoQJ2oL//e8Z2wzRSvAeDS6ahwULFirufHG58sorVNM0UhdFLwt0JVEVBwxMIMwhTD3CBgGiHHJg&#10;1XNw3nefP6kV17Lo0GKwgWIG3rt3j20emM/Xrl1nfu/40IN3j999eHiESd5shPjEe2Xz5s2maaZf&#10;THS0M9T7zjtvm1aLhcmiwCKDpq1YsWJ2UCJgoBlAA4Hf+cSJEywhFzj+MML+Tfc1k8hJxgWef7Zs&#10;2Q1ms379eqaFg4bpubARckh98803Nk/Y/GF20LxRateua5sd76E58+Hdd9/Vw9TvUhNolWBTvPLK&#10;K42ZCg8P5xYLusV9okuXzqbd43oOXjZFxgpkqYiIcmbdoP7//e9/dvixwUdEROiB3NqYtzvvvNM2&#10;Spg5IEzz5s1j2iF8YNHUEC/Qq9fLdi3jD7OGiwzxA8w/hOSuXc9tobNOu38cBc5BAQQK4nlgtGAO&#10;ERTwxWYfgklGSOBwx0UNpQsHOcwD/tIE13/22ecGp4uVgb2PfQ1mDoYCph1mDe1giRIltY3RGidz&#10;d1yPaHvVqpW2PyMUwJCAxgbzizacfRzNK3sfTC8MDXsh2k0YHL6jECsFY4JWHeYHqN/8+fPpnnqn&#10;/Y4QQr8DC8+EJQHLTN26dUyrzzPBJHXr9qDBCBOfExERbs8Kwztv3lw7N2DGYYgQaPbu3WfCP8wb&#10;+VbYE9hXOBug5+7du8wtCosGz5eWBcEHRdSoUSPVPeV1U9QhDNx44w12VnCGeucE+ydjjzLmsssu&#10;tzgh+j58+B9GB36H+R49+i9DWuMsLlmylFqafjZtsWe1yZ07j86FLWaBApoZgYKzm3MYARIrVd26&#10;9SyejLlDjBTjgGYbBRwMrc8Xq+NzuVnH0EyPHv23zSkUhDDDtHX77bfrfJl9CnmZH/AD5JqhwFSy&#10;VwO4gEae3xAiChUqqOO6S+vJomdypPEV7MXLli23Mx2BFx4B/gMhAjcytPJt27bVcz5S59ZxEy5b&#10;t26j+35Po9spHUmlD4wXSTwRfqAl8485h9sslj/Opw0bNhpCInMZfgSBmnw5nCs8E2sbGnvzgDnB&#10;dUuWLFVI9l+tri+++NIUqVgCWIvjx4+z9Q4NUQBg1WNs2QOyZ8+hfVpg/Bsw2hQsZggmTZo0MWGC&#10;mDbGGYUxdOb8pDAWCEnsASg2OJfZp9hTmEfQmsL4I+zigszexfqE72IPQVkCn8XeAKw36z0lihMq&#10;UoKqKVgniwRtSZcundXUFWOTBIaMpFRYLNiY0BqwseEHjYmchfHGG2+YRoYDiIL1AGYS5hOzIMGJ&#10;bASYiZm0bKC6Fi2fAYvj/fc/sLb4nUWGdoTDic2UuA5+R4PduXNnWwy9e3+uG2oPk5hZnJgL0Xx7&#10;pX//fhbYyYYOZCgTnnqpD60bUjraEerlUMcU/51qzdm4SegFU4spvl+//nYdbeFHieYBTfgvv/Sx&#10;/qItZ4FyaKNlQQPnaRC9vqS3V7QZMDhnKqfDs6JJQQtJQfg7vbz44kunfMVGx7ix+bHRUqArDBTa&#10;HzZk7yD1bvzyy6/MtSTw+y5d7jXLFHPa27i5nsDhwLr5DuQgDgeuQ4vI/PA2XH4P5YIWF0sazwbT&#10;UL16DWPkkvOZGB8ybzPWmMDPt7DGYQ5btWp1XvTGKgYT6VdYnLsV1idrnkM1rQuMMQw2Lgn8QTP2&#10;Jay5zFGv5Mrldy2BUWPOU2CyvH2FZ/eUPowpc5W9mj1TP5rrS6CChfsBPcDFZsKECaZRJB6BPjDn&#10;vcK6piBgoHxBsAHlC5cZr3huLzyHv28oof7rOwJBTMypgeO4PyDAU2Ayvb7z6q1vzg32UAQd4rIe&#10;fPAhE2Q4V2CosIRgwUDxRJdhlhFw2Fc6drzUGJtPPvlUn88vaJQrF6HP8G4czWg7JUugRhYGfMeO&#10;7aYtRpHm7SMo66AZ48o4eeMZHe0X2OgfSjyvIJjwvIyxd2ZxLzSiTpRa/OYV1h4uSowx8UU1a9Yw&#10;oYMxZq7x6o0f5zeBxijuuI7x8e9/GeOuoc2MGamfMc5sfaatggULxb332va+9z4jCFG433NJZIxp&#10;A0UhryhwEBCZa1zftm07HeuIuGc6ceKkWr/vtjP5rrvusrOXcwfvhO+++9auI5bOo6/Xdmq8Mg43&#10;3HCjJQalPRSnKFV5PXz4iM1lnhPaoQSgj9A+Rw4/E8/zemvb6y+f2augmUc/GHTWNciKnFkIBfBf&#10;3r2MK38U7jv9XKNNrGjQ21vf9N2be17btEs9WEXZT7C4sO7Yn6nDPzcy2NplHlOYt97Yspb5o62w&#10;sJSN73DuT96ohcgrGwlSJ5s65m+00ZgfmTDt219iDADmXKRyJjyTE82VV9jkOHCQyiMiIuw9SbXK&#10;lg23S3LnzvXvpupncJBs0Z5QYNirVasa9zt1xcb6THPN7zly+AOsMePi0oRJEA05pkTw6L3FxbVo&#10;NXB1oeC3yR/P5m3CYNt77XIoVq3q12yxgPiM4EMbr7zystKimwkQLDD+qqtPMhoJFh4HM36yCDu4&#10;ZnmL3Rp2/ySJAh7DQSWBdA0UHAIbiO97vvPGPPDawLq97wOvS4uDyutHcr9ijsa3mUN9+/Ydtp4R&#10;xJOzsPbwqz+TK+KZ2mKvgBFCU3quwsHWu/fnthbPda33OwxYQvvk3Zvcr8xh3F8WL15kz4sml8Oc&#10;vZJ9hT0JOnLoe4X3uXLlsv2WhJJoF4lH4+CnwEQgLOBDj3KGmAMEjG3btnpV2CtMCa4k3bt3l5tv&#10;vkWVQ/NtXcBEMC8C2/UsflgtYGzZb/39i7H9nAoZC/qAFhNGCkGEOACCz08vBPTjT457DdpPGCv2&#10;evruubOi+eQsufnmm22/RwuM5QFtLzF2CDecFUePHjHGhf0aIAiYGFy18GHnDwYO7SkxXsyt1Cic&#10;K+vXR5pFBQsKGehRSlWsWEnPmLrGADNuxBKgAQ4PDzeaY5XHUoAw7t/fMhj90DqjvNu2bYsJSzCV&#10;zAHOG86dW2+9xYRq5k+gQIfL259//mXWn0ceedjcQxlX7kfQYcy8uYWwjSBEXAaCIGMMLaEZz0Ph&#10;er5Ds4471ahRf9oYoomPj7a4LVHP7Nmz7PngIxhj71riOCjXXXedxcfg4cDvxHzAa+Auw5mLqzLz&#10;jXkNqlv58hXkgw/et/gZtONYxbAwR0YyH/zrwCpOxX+gkUdLmkUgZixwF+I5OEtYZ8xbrAfwSow1&#10;85+5gCUHQRnh2KsHWrCGOXu4jvWCVYD5gUUQNzUsQZs3R9m+4Y0PLnKsI8a5Tp26ZgmDR9u1a6cJ&#10;3Rdf3NbGwGuH/vKe+70SHh5hwiLrmT2EfXPfvr3G9zEW3rXcx5yi8Jz9VXlLP1nfPD+CCHEj3jVe&#10;/cnz6o97dJaK5KFmqtXCZChYsLBpHE9vFG3XM8/0MM1/p053//uzL27TCLye+epNLCZk4HuPeWMj&#10;ZYPFZE9hUXEwnS5FexOaV/7YYLFeEPCHlWTlyhUa47D+FMaTyY02hsLB6fmm2hf//hPYJ+89Qgzv&#10;qZ/DngRhLPJJkyaZFokD1LuWQ7pWrdrmKuDfGB/ShdbMXAoC23HvHQXSkgJosGDWbr3VH1QIA4oP&#10;PwG4CM8Ed3KQo5lu3ryFrWcsdzAH+NvjCojmbPXqVea6yLNgBeIADCysEwJnCRxEm0ab+Obia+8d&#10;qlhMsEb+/vvv5iuMBQEBj/rRQLInwKASqDt9+jS7rlSp0qbVpA6ERBgJ+oerDZoy1jnPwYGLALVq&#10;1Wp938rQgbBGsl9QeGbcJgkuRgmAAiE1S7t27ezAx3eZA5h9BG0tVoX58+fZfgPTSCAmhX0QphT6&#10;cE+vXr1MwcEzQ2vqwLccmrz66qtmBRw4cIAxB7gKBhYYBbT+WGJRzqAoQksM40tsA22y/1LIYv7C&#10;C8+bWypMCkojrEkwSOyJFMaC33jFh//9998zxhPLNHtyYME9AyYMKyP798svv2rPxt7JPkvB+vj6&#10;668ZtDHM7iOPPGqxEm3bXmzujswn5g1WHfrn0QjmEis1rjxYVNBsYxnBXQP6pEZBeYUw5Z+/GUyZ&#10;haKJgtWWuA/cu7AwYYFl/HD5eU3dMFG84QVQrFhRnQ8+U3RBz0OHDqqV4X/G0EMn/xx41uYArmQI&#10;ZsR/BRbWA67Bd999lzGDxChAX5i/bxWuFMCV2rX9LsIXq5sLVr/One+xccXtirWBm7I3JrTJ/GP9&#10;vPDCi/YcCLYw+6yhwIKFgbrxq2d9Mr+YGygfyRdDAQAAxpo20eCzr5QvX96EBISHCHUZws0JYQsG&#10;mZgOCs/JfMZVD5fpTp066T6RwRjuQMuOXZxK/1SpUtXWj9cc+1ezZs1NwMbd67XX/HOZfjKXWa/5&#10;8+c3AYG9D4EL6wv7FuPLvoelCRdd1imWJoRQ1hhQ3Ah3oIqFh5c1zw+EVxQS0AvGnn2EdQbN2QtQ&#10;viAA0CeQpf75Z3zcumR9NGhQP85KyDNw38sv91Lh7QNTSjC+rEkUMtTrFeYD11IIxqefoIthBYFX&#10;gg7EOOXJk8e7JRlfM/gVhLqJnLF89NFHPpXqz/i7+yHpFPj66698apY774rUnOxTn8l4r9dD0KfC&#10;hK9lyxY+3TjsGtWI+NT/z96r+4/9roKB79prr/EpI+/Tw8Snk9q3du1au+amm270qRbKpxuqT60g&#10;Pp209rsmSvM9+eQTvho1qvtUy+RTjZpPmQBfv379fLrJ2r1c27FjB58efj4NjPIp0+LTOAff1Vdf&#10;5VMmw67x/tFAantuxd33aSCRTzc3nyIZ+Lp06exTdxCfBhz6aJPCMyu0or2fNGmi7557Ovl0QfpU&#10;e6L3PupTTarvsssu9SnzYn26994udq26Vfl0c9bfP/CpRcPqpm/nKjynalvOdZn73VHAp8yaze+k&#10;kOLBB7v5VMvlU22STxl+m8tq3fPpQeXTg92nMU6+CRMm+Nq1a+tTbbCtZz34faxnjV+x9aHaU58y&#10;dT4VQKyOm2++yacat7huqcuLr0OHS3T9d/JpoKLv+uuv0/t+9KmLStz+oIG9PmWM9feRvksv7ehT&#10;zaat85o1a/hU8Ld7lfH2KZSkT7VzWl8H38iRI33KUPiUKfOpxsynzLFP/Zd911xztU8DCa39Hj2e&#10;9nGWaBCnT+NrfKoA0OfyX/ftt3186ubh01go6xPPpEyKrv234vqe0DfUrcqVhN4Wdz3PoZpj2xvj&#10;vjzHG2UcfIog5FNGwvabHj38+9Xpt0HHsxW1Svy/n9nX4yu05RXVNntv431lv2Q+na1wZpypLe8+&#10;+n/6NQnpB/dz5iSlqFbYp3EiPrXmJaWaU+5VJvmUz3zgrIivr9ARep6pxDeGgddCg9PH63SaetcH&#10;zpf4+uJdxyt1eOd+4PeB78/Vd66FFqc/H995ffZeA+sNfM+1rKHzKfAa6jbnmzVr5vlcnuRrAukc&#10;OA6sd/gUtcTY85+rIeoJnPdcz3N7YxTYTuB7r16+Ox9exLvee+W+wDnhfX+2V/qVGoU50759O5+z&#10;VCSjnJYaVeFjWavWf9jvgW1iYUCzgJSOFoOCFI7pj1JTg54JRkMiR2OCtIoEjtROwDTlRfWfD1fr&#10;xB133GlSLdoHgqDR9KBRue+++007g1sT9ejmYf7W3Es7b7/9jmlhgC+jPczcaFGQ8gMLGqDPP+9t&#10;AX74a2M6RKuBRqR48RJmftfNy27hmYERpaA1IH4Cd6/33nvPNK2YAqmLftMnT0OLRg4NEFo8tDeP&#10;K3RcfC44VnEI/7Nq1ap/40WgVwZz/2rWrJm9hzZogAnuy62BghQ0TZjbPbc43XAMJaJ8+XLqLlHd&#10;rknNf7B+oc2mP2jOsbihUTm94IKD20GrVi1VI5J+PDd5lm3bNmvg7RJdT36zN+4PKhCbRhGXEvJ9&#10;6OGgZu/dqqk6qddvN60b1kA02pjrcV3EAsh4ot0GtIC1Q9GzyOY+7hSsJdwgcAnBPRAUEbRlWCCI&#10;Z0Gr3a3bg6Z5RktPzIceZlpvrLkz4h6BJheNJtpXNLmqGDEUL7T3aE6xquD2eNFFF5ubB/XhX795&#10;sx9B7pVXXjXwBfro+foyV9GU4j7h7Vmnz4HU+MzcS6iGtXTpMuYCwr6LqydBr/GVc1lfPKtN4L3s&#10;6/EVNOpeYR8/W4HG5yremXG26+Lrf0L6Ed/9Z2svtX5DU316OdNZcS4LS3xjGFh3fDQ40xgHXnu6&#10;h0BgnbynjnON4bn6Tj3x0SLwu3PNtcBrqS+YSiCdA2nL+oB34vV8+k89gfOeZwy8L7CdwPceLfju&#10;TPPLuya+V+4L7Hd815z+XWC/Tv8tJT6fe6dJiVZdnYmmAO4C/J1eYCT6q5kNBiAwIBoznlcwm3qm&#10;0xo1/hNMYP69gl8oJXDiInDcc09n7xJ7ZQGeXjiMAwMQQfng70wFv90uim0dWCpX9sdOBJrnAp85&#10;8BlYlDBFgQUTNn9eCVdBA9Njei74d/78808G86uaKDPPMo5vvvmWIYfceecdBgeIIElRbbC5znhC&#10;hVqpzJWiY8dLLQ4mtWmFm9rXX39laBSr1YWHPCXxCRX4837++WfmDx0WdnYmKrWfISntqRXBXB8Q&#10;5ClRUZvNFQFEFpCuiHmqXbuWMesIHbgpgCSi1gujBwI5Ahf+wuCiI0BcckmHOEWB1zcYDm9dIySo&#10;Vk1w+SGJFa4hHD64sYCKkzevXxHBeiNIlOthJry1RVsgclFgdvDp5jsOPRQNuMLgh43AwnWsQxQN&#10;QJOCmrNixUoLRIXJUQ2XjT0uFH//PcaSibFv9Oz5rLXp9T+YXxHeULqoFtFoFB8jEcz9d31zFLiQ&#10;KQC/8dZbKEQzXchkSJZnTz8nc7KQI7QrQRMNnrWnqQ/tp3G9P18KoEHG2kMAIr6ywGLivzxlymRl&#10;+MLMAkBgGHElFJjAQKadIC78oEmkg6Y4voIggh83zL+abS1gjziWfv36GZwmTC0Y5b16vWRwktQB&#10;0wr0Hj7IQ4YMsVgAhF9Qup5//jnTpsNQ0p+wMD9sI8hH9A0mF/9sBCHACGgTppbf0CZh3VCXOmsD&#10;/9WX1J8Vf1NiakKtEACM5YC+EwQ6cuQo802OVDADIAzVDdCEhP37D9izozSAjgT3EjvB9dAN7T4J&#10;q/AXJ9gQ3/zAAq0RDii88hmhQV0abdw6dOhoY4ElY9SoETZezKP16lfMGGE5ZEwpMNCDBw+xz8wr&#10;2sMyiFCLJaVYseIm1ODTi4BBIVcDgYZYFVtrfMXEiRNMCGFMgQsGBQ5/5Zde6mW+zV5bdnMI/IPQ&#10;htXICRQhMFiui44Cp1Egc+Ywt3ZPo0liPjqhIjFUC8J7OMjAjCYQz5ULiwKMfSADRqAWTNu4ceNt&#10;kyxZspQJHG+++aYykzGnbJwE7QFRTEIekL1AITq9EDAIs1dLXc8I9EV4gNG8776uhq0PM4VAQ/Ai&#10;Vi/yUuD2RgbeESOGG8weGmtcmwg2JLMu1oipU6cZIgzaagLm6At95FlAHAJRBIsLrncgiWGZggGF&#10;8SahD0wx71/WADbQXGCUNUbn9O4H/WdclrA24ZqkMVBmbXz99TdMe49bzR2KZY6rX506tS2PQevW&#10;rUybTyAlNO7W7QGzOGBl0JgoDfC+zZjbkiX9QbsQgDkSoYGWnnsEFgeCKilYNRBqGBMKlj0Qh0Cx&#10;wa0Kixb3lylT1qwlXIOFEcvGbbfdqhq+N3XMnzGXIQJJsaJQ/PVuNxcoPqPNJ3cC/cYFD8sMGkIY&#10;cbLHIvhSH+P+qAYNn4+rBvW64ijgKOAo4CgQHBRw7k/BMQ6uF44CyUqBXLlyW9wElaLlJ4Edrifk&#10;/PCYPn5DywwDCUMPogSwg8TNwER6hUyg+NDjS4//PHCSaKRBm8EHH0ED2DrQTCg7d5LkaoghaIBO&#10;oQFtFisDygh+9iB9cT2CCAwl7k9egZFEC88rjCvtgYs/YcJE03jD/N5ww/X/oiXdarEYe/bsVctJ&#10;lPnxp7b/qNfvpLyCQAMTzXND9kALw9dff20WDOiEhYaxQmjEGgUdsU54z0w8FNYOrAqnxwTwHVYD&#10;6qDgWkV7FKwMxLF4cVXEJWFNwBpEPViI+MM9iXoo9AFLCe3hUuX5FyMMeW3s379PYzWutDgn7gFl&#10;CosaVi2eBwEROEz6wT0DBgw0NBPqo35XHAUcBRwFkkqBGIVwjlGX0CxZHLubVFqe/X4/+qezVJyd&#10;Su5XR4GQoECgEECHl2lGclxN/IyjP2kcbkgkDly+fJkxdFyHJQGhA3x+z9WF3/8rPmM6CdinoFkm&#10;EyeuMDCfFJhbsvZ6BQ04zCbJh3DPUbQhg7cDLhNmFhcdrCgPP/yQ/eYxqt79vMJkeowxz8Y1WDN2&#10;7dptgcYzZsw0331ihrBqEKyuCGGaVb23fR9YV7C/51lhyv3M+akuSzw3MQkeo+4x2zDkCAGeQOE9&#10;I+Pk0c37znvlHm+eUC91klOB7OQPPNDNuyzuFcx+7uFa7uM9wkVgoT1PoOB7rw1gaxF8yEsQWLiW&#10;fnMdxesH76mbZ/Weke9ccRRwFHAUSAoF9uw7qPvMqftWUupz956JAn5IWUfpM9HHfe8oECIUIKYC&#10;DTaITjD4WCMIvsaX/fjxY+ZOhHBBrA1Y6Ar3awwcaDsIEj/+OMSyVCNw4ALD638lgwbvVjYcbQJw&#10;YUI9jbfnckVwPtnUYewRULB2NG3aTJnVL43ppT1cXnCjUghRZfqPmwsVgbsKX2puS8QVULw6EVo8&#10;9C/vPe1XrFhBg5c/NmYULT7ABFg/sJh8+uln9jwkBXLl/ChABliFrDUB9PzuOL+rrr76KpuH8QE6&#10;nF8N7ipHAUcBR4GkUWCvChQbNm1zQkXSyJigu509KEHkchc7CgQfBYoVK6HoT79YjANMOZpezfNh&#10;KDQgJpUtGx7XaY+5L1KkqEGOkim3TJnScb/feONN0qfPN6bt93zacc0hTkLzf5jQQIIoXFtKaqwG&#10;BRSvhx9+VAOyn7W4B1xaSKw2f/58E0AIBAcVBzcfkkIBt0lm2YMHD1gsR65cOdUNpqQJOhEKNYxW&#10;nDo9DTjBxGi36Q918zuuOAR7k3xr06aNQrJHkJE0h4uhJcU9kHtzVgp41qazXpSIHwsWLJSIu9wt&#10;jgKOAo4CyUeBNeuiVLF2IvkqdDWdkwJOqDgniS7MC06cjJYsiobgSvBTgIye5BnwYD8DXWIIdCaw&#10;2nN7we2kf//+ZgXAeuHlMfCekvwW5BTx3FP4HjcY8n1o4jVzT6F+2qpb9z9QgGuvvVbatGljmZ/J&#10;sEzBTYps0CAYIRR4cKZ8t3HjJqsXAYi6Xn75FXPHwRWHtgnYxjWG0q5de83Z0NY+Y5Gg4PaEhh3U&#10;qC+++FIiFSmJftHXUC/r1q01q0+0+gKr/BSXeyYln4v8FwS9gyLliqOAo4CjQHqgwIpVkVK0yH8Q&#10;8+nhmYL9GRzXGOwjlAb9i1bXkxPHTzqhIg1on5gmYb4DBYnAOrwg28DvEDA8H/3A77338SXloR6s&#10;CF6Jr1603qdrvkEbqlChgnebvWbJkvWU7wLr8oQZ75Ub4vud76nHK+Hh4d7bkH/99tvvDG4V2NYj&#10;R47IokWL5Mknn5Rrr70uxZ5t/vwFlueGYGlXHAUcBRwF0gMFNmzcHqdQSw/PEwrP4ISKUBilVO5j&#10;1JZdKt37g3BTuWnXnKPABU8BoHJvuulmQ4SCGEOGDLZs1AgVxM4Qs4JlAesNwfiUOXPmKETvFKlS&#10;papB+CKI4aJGThCQuq655lpDXLKL//2HdqgLNCbc0jxBc9OmTQYtjLB6xRVXmvVnzZrVat2KVZe5&#10;uZYxmmzfxMNgKSIBJa5pWDr4DgsL8TxksacsWDDfEi42adLU2gA1DKGRTPeLFi20+BusWmlZsNp5&#10;1ry07IdrO3Uo4MY7deic1q2c1L1ozvwVcvvNHUSNvq6kAgVcoHYqEDmUmjh0+KgsXb5Osmbxo7OE&#10;Ut+Dva/HnG9nsA9RUPSPrK7Lly83Rpy8HmPHjlO43CsMyatnz54Ko7vK4mVAu1q3bp0Fq5MgDySm&#10;778fqIH3P5iFo1u3bvr7eoWG3WF5PYhr8QpM1RtvvC7Euxw7dtQQoEiUCPzvo48+otahTJZZm/cI&#10;HyQvvPPOOw3Va8CA/pYPA4SvH34YpDE4fSzWhlwnx44d13szaPbsbhZHM2vWLOnevbv2XaRfv77S&#10;ufM9JuQQZE9Sw6xZs2lSvNcUMniC17VUf6XPCEKuXDgUOHzk2L/IeBfOM1+IT4pydPbcFbI+csuF&#10;+Pip/Mx+SFlnqUhlsgd7c5Ebtsr+A4ed1i6ZB4qAMZjF8DL+hGPJXL2rLh1RAOZ+yZIlZmXA/Wnx&#10;4sUWn4Im/frrr9N4kkqG8gWjjlUB1C+EAVC6WrRoaczS2LFjVBiIVkjX+40ywPeSAf2yyy6zz1g6&#10;+Dxo0A8WJwOy1rx5883V7NFHH7Ps2CtWLNeM6L+YcIAQQlA8v5FHA4vFY489bn0ZNmzov208rH2o&#10;ZIkRiduhX6CF3XHHHZpQr7Nla7/llput79RLXg1iY1gXCEJtNCYntQvWl4MHj6oV5z9I5NTug2sv&#10;dSlw5OhxIXeBs0ylLt3TorXKFcvIkaPHZPAvY+XZp+5Kiy5cQG36IWWdUHEBDfn5POryVRuMGTmf&#10;a90150eBbdt3mwn2hqvbnN8N7qoLmgIw+Lgrde/+pNFh48aNlmka+FeSAMKwV61aVQPcY1TDftLc&#10;jw4c2G/5Onbt2qmIWo9KVNQWzZK9Vb/7wALhCZ4nx4hXjupBi8sSyFoUAvoXLVpsFo6BAwdYjA7o&#10;Xrg3URAqSI7ovQc9jIKbFdcAJUySRASd8uXLWVA99xw+fCgOJYxgffJQ0Md9+/arwDHE+gBjj0tU&#10;WpR1kVH2DIULO6EiLeifFm1iia9UwT+X06J912bqUaB+ncpSVhV5f4yaLI3qV5N2FzVIvcYv0Jac&#10;+9MFOvBneux1aibcsXPPmX523yeQArGaybNP/+FSoVxJ08gm8HZ3+QVIAZhxcnmQnwOIYJCtCJ5f&#10;s2aNxU307dtX4Xmf1riELMq8h6k14VeF2i2tVodB0q3bg+ZmBCQv8Ltvv/2OvPvue8boByJjFSxY&#10;UAiiX7p0qVGYfCUkiCLnB0LC55/3VnenO1TBcMI0uvTJyxsS+B7kLuIjJk6coBr/Q+ZGRcJDvicm&#10;o2rVapo7ZLq1QR4TII7JrE77ZG6nb8RkFClSJE1Getbc5ZIje7Y0ads1mvoUAF506fL1ikTnxjz1&#10;qZ/6LebLm0uuurS5nDgZI1/1HSabo3akficusBadpeICG/BzPe4+TRZzVM3DriQPBabPWiwr1Prz&#10;9GO3JU+FrpZ0TwEyYv/2268yd+4cEyqwXPTo8Yw0adLEmPHHH39cmaJcquX3Bztffvll0qtXLwuu&#10;xh2KTOYdO3bUZINj1e3oHhMKCMSG2fcKaGFdu95n8QxlypRVuOBIc3lq0KCBoUA980wPszogzIwf&#10;P05zn+SJQxhDGPFyiGDt4HOdOnWFOIkePZ7WJjJIrly55K+//pS7777bAs6J7zhy5LDFZ/B8fH72&#10;2WcVUSxcEzWus/57fUutV2CzV6zcINdc0TK1mnTtpDEFNm3eIbt275Owf+Gq07g7rvlUoMBN17UV&#10;lAeRm7bKF98OlSceukUKFfRbaFOh+QuuCSdUXHBDfvYHZrNdoubh7Tv2KAJUgbNf7H49KwXQ6P70&#10;23jJny+PapqznPVa96OjgEcBAp47depk2n78voHphXGnfPddX7MuAO+bL18+dXPaLOHhERYbsXLl&#10;SilRokScm9KHH35k8RjqvKTuRTX/nw858RW1a9eSHTt2GGoUlgiEgb59+1lCQXJWEKRNXMell/pj&#10;MejDTTfdFGe1aNWqlTRu3NgSLvbvP8ACx7FO0CaoUlFRURb4Dfzv0aNH5aWXXjR3oyuvvFLq1auv&#10;OUw2qjBTxZ6FulOz7Nt/UCI3blXXrZOSU4UuV9I/BaK27pTNW3am/wd1TxhHgVw5s0v3R26RT778&#10;WciwPeS3sXLTtRdL4UIO4TKOSMn4xgkVyUjM9FBVEUVL2LVrv/wzeZ7ccn279PBIafYMaMXmL1ot&#10;zZvUTLM+uIZDjwIkCfQSBZ7ee74PhF9FoKAgeGDJOL3UrHn2uUfchJcZ3buXuAf+vOLFXXifPQGH&#10;z1gq+KMUKlToFNhaEhvOnDlDrSFvSMOGDTX4fLHceuutcRaPkiVLaNsl7N60+Gfv3kOya88BDSjf&#10;JwUL/BdvkhZ9cW2mDgV27d6vsUa7FYHspCp6HMJh6lA97VupWL60dL37Kvl95GSN8zoqf4+fJW1a&#10;1JOSJQqnfefSWQ+cUJHOBjSpj1OhXCnJqL7Vv/4+UTq2ayL4JLqSOAqsXLNRgOg9ePCIBbo6tJHE&#10;0dHdFboUaNy4ifTu3dsgckF+ArkqWArxKsSBLFsZKZUUJcaV9E+Bkzrmm7fuUmvFDikf4c+jkv6f&#10;2j0hFKhVo4Il9J05Z6m94pYcHRMtpUoUtXgyR6WkUsAPKesCtZNKx3R2f41q5aSw+huu37BF+n4/&#10;Mp09Xeo+zlqFkUWQ2KgWiwMHD6du4641R4EgoQAB4yBXBZNAAWmyZ8+qvvVhqrWcra5mClvlSrqn&#10;QO5cOVSQPCz/TJqb7p/VPeD/p0CVyuHS/uJGmtMnvwJMZFJ3zSiZO3+Z7N6z7/9f7L5JIAX8kLJO&#10;qEgg2dL75aVLFpG6tStrqGUG+e2PiTJuott8Ezvmh44cFc0DZoGB8xeuTmw17j5HAUeBFKAAMWP5&#10;8+eRBeqiOHve8hRowVUZbBQoXaqIoX2NHD1DGckDwdY9159UoECJ4oWlfu0qkk3jHE8qJDcCxczZ&#10;i2XhklWWvDMVupCum3BCRboe3sQ93PVXt9bA0MyG/vJln6GySt14XEk4Bdi01FShQa2xMvzPKRZ4&#10;m/Ba3B2OAo4CKUGBHDmySsXypQzt7rsBI5ShOJESzbg6g4gCpUsWleLFCqn1eJsM+ml0EPXMdSU1&#10;KZA7dw51h6qosVR5FW42Wo6fOKlIcOtl7D8z1EsjytyVU7M/8bUVqrZTJ1TEN5oX+HcN6laRtm0a&#10;aiBbmMT4YuWr736XTQ7fOcGzokqlspJJk4NlyRIm02ctlQmT5ye4DneDo4CjQMpQAGvsRa3q2foE&#10;UGHg4L9SpiFXa9BQIH++3NK4QTVzS/112ASZOmNx0PTNdSR1KZAtWxapoxaLqpXCTYgA/W7vvgMy&#10;YdJsGTV6smxSwTOtCgLFCRV0QrE4oSIURy2F+0wcwL13XSHlwktI3tw55ZgmDPrh579liwa4uXL+&#10;FKhWuazkzZNTYhVaFnhZMLK3anZtVxwFHAWCgwIgs5FxN6P6Kf7w8xj1tZ8XHB1zvUgxCnRs38Rc&#10;oNBOf9T7J9m4aXuKteUqDm4KoPSrVDFcWjSpK3n0rCYnUEx0jGzYtEWGj5ogo/6apPD6qX9mq9e0&#10;IpSdkIOHjgQ3AePpnRMq4iGK+0qklMZWdO10leRRoSJvnlwSrSbCUX9PkyiH8X3e0wMze+OG1RXr&#10;P9qyaW/YuF3e+fB7OercLM6bhu5CR4GUpAD72203tjf0F1w++/0wSpYsW5eSTbq605gCtaqXl4tb&#10;17c9+bDmYOnd51cXX5HGY5LWzRfR+Kr2FzWValUqqBIw1pKOkqNn6fI1MmjICBk9ZopZMVKzn+QM&#10;m79wVWo2mSxtOaEiWciYPitpVL+aXNGxmWbPzWrQsmjzZs5dqhYLlzzofEYci88dN18iuTX5Tmxs&#10;rOGiT525RN58f4BZf86nDneNo4CjQMpS4NJLmlouGbKOZ9I97vsho2XN2s0p26irPc0ooNuydL7j&#10;crNQ5cubW3ZqnpJ+g0ZaYrQ065RrOM0pQILapo1ry2UdWkqRwgX9Vgs9t48dPSbTZsyTb/r+LOMm&#10;zJBDqWQ9oD+r1mwyi0WaEycBHXBCRQKIdSFe2rZNA2nWuKYGbmeRvJqzIofCMK5dH2WBbrj0uHJ2&#10;ClSqUEauuryFblDRdmHWLJnlrzEz5a0PvrccFme/2/3qKOAokNIUYE0+eN/1ildfWDOK5zSrxYi/&#10;psradU6wSGnap1X9ZUoXlfvuuVpy5cymCrPcJlCQGG3PXocIlVZjEiztlipZTK6/up20adXIEKKO&#10;Hz9ugCv79h+UP0dPko8+HyBjx083aOKU7DPC73LNoXP4yLGUbCbZ63ZCRbKTNH1VmFF9Dlu3qCu1&#10;qleQHNmySs4c2ewB16zdJIuWrJYjKsW7cnYKdLnrSmlUv6plceXKnGq5mDJ9kVkstu/Yc/ab3a/n&#10;RQH8T6PVF9YVR4HEUCC8dDG1KnZQd88c5vIZFpZJps5cLOsioxJTnbsnBCjQunkdS/CaXRVmBHAf&#10;UQjwiZPnqSvU/hDovetiSlIgc+bM0rB+TbnztqukVs3KhuB4UuMtYPR37dojv/0+Rt798FsZM25a&#10;ilku9u0/JDt27jV4/5R81uSu2wkVyU3RdFgfwUz1FRGKDKS48ZCJltctW3fIjFmLNPjYBXCfbdhz&#10;qRDx7NN3m7mdTSlnzqx6iOVShmWLBgoOUb/N9We73f12PhRQwm7YtC0ooADPp7vumuCjQMN6VcWC&#10;eNXdE4AFtNirVXmyYeNWN6+Cb7iSpUdXXNpc6tfx5yzImzenZFD3t8XL1irj6JKhJQuBQ7ySggXy&#10;yfXXdJC7VLgoU7q4uSKhvMIVfJvyPYMGD5dX3+qtaFGTkt1yQWzXocNHQy7btxMqQnzSp1b3sVhU&#10;VFee0moaRKhgYeH9BDoBgsXCxasM6zm1+hNq7ZQsXkhZGkrFAABAAElEQVR69exsggVaUC9OBdPm&#10;4F/HyJjxswwvP9SeK1j6iwtLlsxhMmf+imDpkutHCFKgRZNaGl9RS7KrYEH25RzZs0mkChVLlNE8&#10;dkzdIFxJVxTIohrpyzo0k6qK1IcVnsB9lGjLNGfB2vWbTUOdrh7YPUyiKFCpYoTc3+UWufG6juYu&#10;d0TPbRSrGTNllC1btkv/gb/Jsy99IEPVgrF3X9ItXSBGzpy7TBGpcpgAk6hOp9FNTqhII8KHYrME&#10;HpdTa0UVhWAjnuKEZqP0Wy5iZNmyNTJWTYGboxw835nGtnrVCHn1ua5SWYUzzKvEpwDZmy1rVsvq&#10;S4I8FwR/Juqd+/uS6hOPUOFcys5NK3fFmSlQr3ZlqVGtvAIrZLF9zm+V3Smz5ixVdwTnrnhmyoXm&#10;LygkWjStLWXVBS6TIu74Yn2KdnhSrVQbZe78ZSEJ6xmaIxHcvc6i86Rl8wby1OOdpd3FTc2CQBA3&#10;AkBGnTd4bvQd8Ks83fMdGfLLSMvUndgnWrR4jUIdbxNiMrOqe14oFSdUhNJoBUlfS+vm26BeNdPi&#10;gescq0ljNBODoWiM0QCmSVPnppifYZCQINHdCC9bXJ5+7DZBwMgcFmY0REOG6f0oKBPqxz1vwUoX&#10;xJ0ICmNNy6ZxP78Nn5iIu90tjgL/UaBKxbISUbaEaqqxyirIgjIOBw4ekhmzF6t7zBqz1P53tXsX&#10;6hSAYaxVvaIULpRPMyxrrgLVQuuRJtt27NL4t/nmAhfqz+j6nzwUyJcvj9x28xXq0ny/NG9W32Ie&#10;iC1FGMVysVXRMUGKeuTJV+S7/r/Itm0JQ8vcf+CwzJy9VFEjc0pjReCETwil4oSKUBqtIOpr4UL5&#10;pWXTuuYOBZ7zSYJk9eAlK+WSpavkVzUDLly00n8gB1G/0TrGxOiBkYalUMF8ct/dV0uTRjUMVStb&#10;9ixmtciVK7tkV3eLvYoysXjJGgsSDdWsmmlF3iI6L8dNmKuIGUfTqguu3XRCgdKliqpVNsKexqyy&#10;/+LXL1u+VsZPmKk+1amfFCudkDYoHyOTuqVW0ezKZVRpRl6mk2qJ1yNNjqhf+8w5i2WqChcHDx4O&#10;yr67TqU+BcqWLSkP3X+bvPDsg9KyWT1FiBJTDKJgJcfEdt0fECrue/hF+bT3QM3QvfWcnSSn1bwF&#10;KzS2R9RyVlTjfSqf855gu8AJFcE2IiHUHxhgcJ3r1a1ufn8g8MC04yYF/Nq4CdPkp19HS+SG4EJQ&#10;OaFCUFqXnBoEes0VraR920aSX6F6gewFJ5/vs6nW7KRqR9dv2CKz5y3TzWi704ye54CB4EKG3OUr&#10;N5znHe4yR4EzU6C4xkLVra2BvNmyWcwYCokMymlu37lbxv0zXWap5cLFWpyZfqH2CwG4lSqUlSpV&#10;ECYzqNVCBQs907DGr1m/Sf78e4qs0HgLXF5ccRSAApVV8fDU413klRcfk2ZN6ulc0dwWGn+FcIGb&#10;8+7de6X/90OlywPPyQ9Dhlsy3PgoR5zqitUbLIdVHk043EgT5+bPnye+S4P6OydUBPXwBH/nECCq&#10;VSmnqCktpHjxwoaOgLTtU60emzLp7gf/MkqG/jFWJfe0R4nCReaAmhdBVQiGUqOq0q5dU81gXtR8&#10;uMPUfIrpPSbWb/kh0c7ipatl6owFKpxtMWEjGPodrH1YsWqjbcor12wM1i66foUYBbAstmhSW0oV&#10;LyLRJ05qLBn7m8+EjHkLl8mw4eM0SdUGVagEH6PpcgklbrJFqBa6WeNaFvN2XF18o1WoUEW0xlcc&#10;kolTZsvIPycGZfwbso4b88SNeVLvqlGtorz03MPyWq/HpXatqnLi+Mk4hUNmBRHZs2evvPXuV/Ko&#10;ukWtUwE1sOCRsETdKndrIkbcoSPUTbqGukiHYnFCRSiOWhD2GXeoyzq00oC3uoJ/6vFjJ/wuUSqt&#10;I4HPX7BM+vT7RUb8OUEXV9LREZJCAg5/4haCpZBUkOzlFTQIPqMKaZjd0Yxh9eGA4L99+w5qn5fL&#10;hEmzZc26TartSHtrS7DQz+sHiasI1Aa9BcHRFUeB5KIAVtkmjWpJHYUfZY3CBHhW2V3KCJAU6/cR&#10;48yfOrnaTI56sB47JjNxlAROtE3LhlK+XGnTLvvH3C84ro/cLL/9MUbd4GboXnMocQ2kyF0q7Coz&#10;60raUaCB5rd4980e0rPHAxKuwinxFuYdofsGyI//TJ4lne/vqbzQP9ZJYinnKCAAELUIr5xf1VXZ&#10;iCASiiU0ex2KlL4A+syCqVunmsKmlrDgtqXLVutiijYNDxaCo0c1udCkWTJv/lJ1m6qjf3U1g22O&#10;VKcMCa4WLV0rzZvWsgWc6h2Ip0Hogy9vgQJ5ZL0m3Nq6bVecUAbzYlGDqirbq4zzzt2LZeXKdQrx&#10;W9ZoDUqNKyIj/ppmfu64MLjiKJDcFMAqW7VyOSmYP68CKiyUKIWSpJjgr8L/arVWrFNms3aNytKw&#10;QU3NdZErubuQ4PpApTmgcQDB0JcEdz4IbkBB1qRRbUHAIK5i374DlgCNrp1UwXLW3CXqarlOGjWo&#10;pdrpygprnTlNe80cxXXWd8wn2RW0wpW0oQDz4PKOraWVokX9/Nuf8uNPI2y/CNOga37bqsHbjz/9&#10;unkf1NT9AqUhrlKc9RXKl9IcOdnTpuPJ0KqzVCQDEV0Vp1KggG7AV11+kdxwbQcpVrSguqMcN0kd&#10;CwHoCMRb/D5yvLz/8XcadzE91YNqw1QDsHrtZjl6JPhw53PlzCE1FYWkjh5QJODClQxLDwHw/JnW&#10;UZVlZH2dOn2B/DHyH4U9XGqMw6mjcGF9Wh+5VYaNmGToT8yxnBqf4oqjQEpQoEiRgsowtFRGskZc&#10;LBlrk3Jc97op0+dKH0V/wU0GLWVaFtwpl6+MdNrrJA4CCpyr9UyrVDHcmHY0z7ipwsSj6Bn51wT5&#10;rt+vsmjxStunk9hckm5H0714ydok1eFuTh4K5FbI+M533yD9vnlbs3NfY9YHAxFRvVe9ujUU2Smz&#10;wVSb/Uu/q1Y5Qorq/hLKxVkqQnn0grzvbMRo36fPWiiTp86RPXv3q+tARmOMM+lmjLlv8E8jZcLE&#10;WdK6VUMLciLZVEqXvXsPal8OpHQzSaq/SOECarXIKxs0jmLl6khz5/FcoQgE8xd1i1IBbaYGi3KY&#10;hYeXtviWUN+UEko4EjB+3XeYWcXI/ZEpLKPUqVkhodWk+fVoqbDsZXOWpzQfi3N1AK1iQ3VzKFu6&#10;hEyePk9W6Rr1BAssZWi0R/01SWbPWaQW0fpSX8Es0HqndsECum37HolUzPvKFUqndvPpqj0YxEva&#10;NlN/95Kq0Jknm9VShVBhVmT9d1PUNtVIjzSXF86zKpXKpcnzZ9c9cPmqDZprpZyCf6T8eZomDxli&#10;jZYsUVR6KgTtpeoijjI1b9480rhhHfWUyISpUw7oOV5O3eyIrQz14oSKUB/BIO9/Vk3s1qZlI6le&#10;pYL8PX6azJ232IK5OezYkHllc+43cKj8o8LFtVe2lfr1avy7WafMw21VYeawBmpnCHI3GWDp8Oct&#10;WaKIZXddo+4VwM2yCfEfCCQIGjAxZOZeoEGjwPmWKV1cqlerYAxPqPplnu/IHz16XAb8+JdsjNoh&#10;edSV7pCiP5VRKL6KakIOtXJELWeZs7gtOZTGDavFdVe10yDL1WaZ2KZui+xrrE/WJbCzQxSoYtqM&#10;eXJxm6ZSq0YlS7CWms8IYtVmRZBzQkXyUN1Tls2cvUhmqMLswMFjOuaGKGrjvnL1eg3cj1QFT3kd&#10;8yYSEZ66exHzb9fu/RKl+RIqlneCZPKMevLUUrxYEfXiaGfKQAO0yeSz4H9cpI4dOybfffmmWcOS&#10;p7W0qcWdYGlD9wuu1cKqeb9dE8Y0VIFhpAZrL1M/VKD6KOh6kNjXrt8o733cVyEcq5rrVPlyZez3&#10;5P5nzlzFgdaNl79QKCR0q161vJSPKCVrNMsrPrxYfTxfbtzKeJ9BBTTM8stXrlX6rpVC+fNJNb2v&#10;WtUKkl8T9qS3giD106/j9HnXm6vYMQUHADXrxmsvtnwfofS8xzSgFghhtIuuhBYF2EdqVq8k5ZR5&#10;nKIa7OmK1Hbo8DEL6EYBwDYD2suatZuMwWx7URN1b6ySasIFgeRor11JPgqgLGvVoqFUVmvEOA3W&#10;XryEnEyKEKVjzamC1Wr23MWycPEKFSQrm3BRLiL1GHxgyDds3OaEiuQb8iTVBMQsHhuLlqzSeoCa&#10;DbP4CQBX+vQdYjks4Ie6PNDTXKVSivdJ0kOc581OqDhPQrnLkocC+KRGRNwhM2YuMCSozVHb/Yev&#10;Vo9rFEzh9JnzZcGi5Wpqbi5XX9HO3ICSp3VRDcEhWbRsrZofc9nmn1z1pkY9CBc1NN6iQvkyBmG5&#10;WK0Su3btM4GCjQr3GTYmo6Mealu371ST/FaZPG2uVFABrY4Ka+FlShoCRWr0NyXbgFEaOXqarI3c&#10;ohaKnArv6Yd9rFWjgrRuXiclm06RutdojM9+RZEJFUE3RYgQ4pXm1HioDu1amIZ6rFplFy1ZrYym&#10;AlXAaPKPrtGVq9ZqnoO1po288vKLVVlQIcWfOmrLLilTqliKt3MhNoCr6a03XW5xcGPGTpPIjZv9&#10;ZFBhMpNamkFiwlVqtgZ5169fQ7XUF2ucYaEUJRUoVZvUcrs7yF18U5QIQVT5shVr7QzetWuvuUAy&#10;L3y+aAV0KCc11XK5Z88e+fyrQRITLcK1Dz3eSwYP+EjI3B2KxQkVoThqId5n0s63VFSEWjUry2hN&#10;JjR+4gxljveaKxQHL24/R1QLPeSXPy0W48brL5X2FzdPFmZ4yvSFclS1BoUK5tFNP2NIUhLhAjcK&#10;BLSVq9ab6wVoEsbAqKiE5cKPGKWCmlovcPWaoygloG4V1QMNrWp1xdQO1diLyI1b1dVkvgarH1Ac&#10;+ewKBKDwnjpvCqs29vabLglJKL7FyxTNq1zJkJyPrtOnUqB0qeLS6c7rZOGiFTJq9ETVGG/R2amW&#10;Uf7V9RirGu1Fqtleqpm5mysE9zVXtJVixQqfWkkyfWIfXbNus7RuWTeZanTVnE4BxEX21IoVwmXK&#10;lDkGPoLSg/MFCzKvx5XRB3527rwl0vGSlnKJCp8pBSaxdv0WA/LQ6eZKGlKAM/mfiTNlxap1tu6z&#10;ZlGURh2TvLlz63psZChPdK/n0w+osrCaPNfrA9m+Y5fMmrNUXnurt7zzRo9/eaI0fIhENO2EikQQ&#10;zd2SPBTImye33HTDpRqk3Uj+HqvChW66O3ftMQ0Pm3FmhagFtvG9D7+VseOnyl23Xyu1a1ZJdOOb&#10;1CqyWKFk8yqkbG3VaKdF4GSiOx/PjQT01lbBrIbGT5AYD+vOWs1hcfyE+vjq9ZwpZr3QRIT4d4NW&#10;AoOzdt1GGa30xl2jTu1qplklCDHYCwfz8hXrdZMm0Viswe4ZDr92nPiYay5vpZaY4sH+GPH2b9GS&#10;NZanJN4f3ZchRwEsE1gGK1eKsFiLv8dO9e9t6uYZa+sxo0Sr68PoMVM0K/dCuaxjG8vzkyOZUcuA&#10;zj5w6LAG/6d+kHjIDVoSO8x+3E4DuWvruP/19ySzUIB8iGKH/QoNNcAaAwb9LhMnzzYX32ZN6iY7&#10;4zh91mLJqqAAoAe6kvoU2K9jPHnaHAVQWWTJ73CVy6z7QezJWFm6aYlk23RSNu9YJvtUkZpPFYSF&#10;i2ZVS2aYNKmbVUFrNsq+E5k1A/fv0koFDyxboVacUBFqI5YO+4vG/M7brpZ2FzeT34ePlbH/TBcW&#10;JnkvOJzR9GA+XrR4lWl57rz1aiFAMiEFbf30mYtNkCC+oFH96gm5Paiv5bAioJu/baodmauJBpcu&#10;X6NQhxp3of+ZgKHhKz4gfZX55noCnBFC5um1QADD/NTRLKAEIaaUBi0pRCSGBBhgzz+c5/CSPCE8&#10;tW3TIGTjEfDFjtqy03KTJIVG7t7gowBJ8zq2byn16lSX4aPGG6N55NBxy48D0AJ7HJCkffv/qjl8&#10;ZsrNN14mLZo1SJYHIV8Bltnc6pYVqlbZZCFEKldCIljOM3JXkG0dqxQCJFYqCjC/xNi8/f430qBe&#10;dXWfukKtzhHJ0kuQvrB6Fi1SQEqXCn0koWQhSipVckRBQnB1m6TWKs4r8kfhlZExOoPslv0yxTdH&#10;MkVo4t1NiyR2gyZMPKkn1+hd8vqdPmnVWuTQbpGqd4u6PYk8+8ZR+eizQZbnItTcoJxQkUoTzjVz&#10;bgoUVxeAB7reKhdf1FR+UtenKRoLQIATTDBJY9D6DPl5pLlE3X3HtXLlZRefl0sUh+t8FUhAW8id&#10;K7tCAhaXiPDQ1Gifi4q4UZB0p0Wz+oYERSZzoA5PaCAw2nzlYwKsFxxyPtWg7rVMwBM0MWEhFTCq&#10;a9xGXbVgBIOAgavaRg043KF9xC2dpEC4O3mxB8DHtmhaW60t4eciTdD+jgWGoPM166KCto+uY0mj&#10;ABDRXRSvvrUG9474c6K6OCyUYxrMbcy+zutMKlysWrtBXn3zC0sMClOa1GDNOfNW6LrZJ4UK51Ot&#10;de6kPYC7O8EUQFHz1OOdNY/QEhkxSsFJVNFDxmQysmO9IJgbJnSeZlO+/LI2arnoKAU0sWJiC26v&#10;EybP1Q3ep9CkhVWoKJLYqtx9CaAAfMUshY7G+h+l3hDATWdRFL8MMRnkRIZomZd5pUwLmyMxWaPl&#10;1ZZPScaVWWXW5lkiW2OlakQWuaT9canXUBPb7hHNayNyw21iiJhv954nf4yaLHfddnkCepOWl/oB&#10;Y5xQkZZj4NqOlwKV1Df1+f91Uy36Uvlh8HBdsIslWgO4yW2By1LU1u3yyhufyTgNhnzkwTsNgSPe&#10;ivRLNvFVqzeaZj6PZrgFdaFZ45oWt3Gme9LD92TQbd60nmWDRSsGEsmSZWsMPx9BAqacQyhG/ygw&#10;Nxxy+HQihOCuUahgfhMsQC+popmEUzrAMJDuuAts3rLD3LrYtMMyqcZH+4hmNzvShRZM/DWql5eS&#10;xVPGHz2wPyn5nhgi5vU0taQ9cO81khq5WlLyeVzdZ6ZAhfJl5fGH79LcM+tl2B9j1Xq6QC1ufssF&#10;AAuxvhj1w56hMVCL5Zqr28tNGk+WJ3fCM3MDZTt/4SoFMcgupUoUlnIRJc7cKfdLilGAfRWLBZYq&#10;GM+hv48x4UKj3nQPzmgKsyMKJfr9D79bvqY7b7tK2rdtcV7KstM7vUQBSDarxTO3xpnVqlFR541z&#10;fzqdRsn5GeSmWeri9Je6MK6L3GRjmUXjJix6SoOu12aPkpk5F8q2zKosijkpF5W6WJV6sdK8VCOZ&#10;GzVXYo5FS57MPs0lorGP6p1YTA1Lh4+AhCnyUNdY+fmPjZokeIrcemOHEIkT9CNqOqEiOWeZqytZ&#10;KcBGTAzFOHWH+m7Ar7JGsb8zKlOJpgfmkoy1QPbd1+UWue3mK/1av4AewIwCvwoKRnb1XeQ+LBRk&#10;+b5QClYeAgj527V7r7k7zZ67SGMrtsrJE9HmDgUt/LEXqmlQfh0ml/iLrdt2yMZNW1R4m64HVU5L&#10;6lSlSjmprKb6Mpr0CzM/GrfkLgTtr9bYkL37DtqY0h+YLT2HdVP2CxQFC+QxuESEp1AvWdXfvWiR&#10;/GqZW6S+uAulQ9vGof5Irv/noABr6JnuXVWLvVStsqNUAFhmkKQwobhMHFTugqzc/0yYLndr0Pcl&#10;ymieb8HqNXvectOW5lTLXuMG1UwAP9/73XXJTwHOK+InONMmTJohvw7722LbcOPkP7TbGzdvlVc0&#10;QBeN972dblSFSaXz7sgWzY+yZPk6dXXLbvOnUf1q532vuzDhFJi/cLn88ttfCpSyzs7ALOrqpLo6&#10;OX70mGyPPSALcy+XTTHr1KfppH6vZ6S6COzeuVueWfKG1C1eS2I03ZTkjpaZ66Nl7BiRggrOpgCG&#10;orpT2bZRz2DlzC9qtkcmL9yglvnoEBEq/HR0QkXC55O7IxUpAFMMUkajhrXk+x//0IX8p/kgY3HI&#10;on/EXrz+Tm+NI1gq/+t+X5w2HbcZYjCAkMUUeTL6pBTUDNVVKoWnYu+DqyksD8D0koxwmSLPzJi1&#10;wCDs9uzZa1YLLxkgAgb+3lgzcDsDpvaAwp3CAM1Ut41MKkggZIAkVUWZIwQWNLDFihYWmJjEFoQI&#10;8nCQaZ1YEGtb+4GAQ2QIVhXaLqGWiXLhJewgTmxbwXZf5QplVEheID/89Le0aFIrSXQMtmdz/Tkz&#10;Bci0jeJk0pRZMlizMaMEYd3p/wZUsUZdop576UNTrHTrepsJ9meuTZkawAw0bwtIU7kVkKKACt+1&#10;a1Y82y3ut1SkQLZsWTQusJU00yzrf4wYpzGEYyyWCvc3BAy0Orj9stdipcLN91yWqn26b65cvUEt&#10;nFmVKY2RSpXKWALQVHysC6YpBL+ff/WjUpJUkrgJyjGNUcybN7eUK1tUtuxaJ/ljK0imk5VPoUvM&#10;6hipm6G1xByIldoZ28jBvQclf+sssudYJvnsS5Aa9XKdAv/M8HsObN+3VZUBKNH83gSnVBbEH5xQ&#10;EcSD47r2HwXyaVr7hx+4wwSM3orpPF6tFyBEqflBtdlhMlw36OWa1RZ4tnp6UM9dsFwzVR5RwSOz&#10;agCiNfg4m2m20Xpf6AVXmzq1q9jfnj37FBFrlcxQBJqVyowgpLGFccBBX4K7/Uy9HxoRlAqEDg4y&#10;LAoLNGaDAMRsavYtVDi/xquUNpepGgpZW0qhNYsVKWSxHGejOfkZVmu28E2bt6m7Wqw/uE3bj9X3&#10;tqEiWKg5OZdmzK6kOTqKFk1/lqamTWrIj7+oa8SKDdL3+1Hy8P3Xn41k7rd0RAG02GTbbtKojoz8&#10;a6L8MGS4+mZvM2tsRvYrXQd/6vdz1MJ4X+dbBIjt+CyEJH9cumKdxecg9GdUpCncA0ElciW4KIBr&#10;0h23XiXtiB9UjfcwBSg5dPCQhKmijPlwTDXeX387WKZMnaPucp2kqVo54it71Aq/YlWkX9Gj+yNw&#10;4/XrJB4hMb423HciBw8elt9+/1vdkcbLgf0HVJjI6h8nVV4CFdu4US258bpLJTmzpy9YvFaef+Ur&#10;O29DaQycUBFKo+X6KsRbvP92T0OJ+vSLgWoy3iZZdSPmDzzoT7/8Xu5U6NnYGH/WSoK0cX2qVrWc&#10;0/7GM39AfgIzm78tW3dY7AVQeGhID6tQhmBBLIMJGAgZ//6hScVVI0OGLCZ4kHxuw4YodVHboOb7&#10;yXbIIQiWKFHU8mnU1ODvchFlVNNaSn1Is5k2FoSMlasjZbNmfyUTOBDCMFGx2IAzKDOFxUTlioyZ&#10;fGqdKCJV1coEmk56LNUrR6gVrawicq2Wn4aOl6pVykrb1smDApQe6ZUenwk42Ruv62g5fAZ8/5sx&#10;MEfUDQp3KBQBCPEvayzZrHmL5Zknup6CgHdI1+qipatNoECRQqlQvpQmvXMIQME8VwDWeFTjAi9S&#10;WPU+fX+SKTPmiU/PLvZWmNWlqih76ImXpYu6Q917z432nfc823fsNohtIIqx6mbWOVKtaoSLpfAI&#10;lAyvnHe4X/cfNFTWR27WdZjFPCS8pJYgJl571SVSX1G8krsQA5k9u8ZoYKwIoeKEihAaLNdVPwVw&#10;gbnu6ksUjq+GfPBJXxn11wRlYjNJ+3atlDlubFCjXEPgcTbVKBC0lhRUjQuF7jDuV2sirisubaOI&#10;S1tl/qJlskB9R1ergIFF44TGqLDBEZuCNQMrRlwsBsKH0hzfYDZizPC79u6TbTt3mYaV67KqcFe4&#10;cEE9QBvb2O3YudfcNbiHQ5TAccmgUoTWTxCjKLJTPjUp+60TavEIsc01IfMGd75bb2ivwfTrjRZ9&#10;+g+3AHQEDVcuLAoAiNBDXTkvvqiZfPnNDxbga573ur4y6on9u8KULlUB4oWeDyoYQ32NPTog8xes&#10;UN/rE+Z7fUIF/PyKIlQu3CVTDJWZU1PBMD5451mzVPXpO0TWaUwZVgvcolDYfPhpP9uLn33mAbUG&#10;l9JYt61mlWJLRKAgi3aZ0sWleApn6w4VeiZHP1drDOc3KuhNVohYXIMR7GP1EDqux1R4mRLqntZR&#10;Gjesbdah/UcVtknPPa/gyRSr+aLCWLP6998v3hVnfuX83LbzgHpbrJQiav3nbAyl4oSKUBot19dT&#10;KECw8EfvPie1VVuAxrtGNQLb1PdeGVqEChINNW5QVhdmgVPucx/OTgHiWCIiStkfwttuFShWKX3B&#10;W1+ydKVZJGBkQNZitzRfYK2SPdUTMnBcwjeccfBl9JnvacniRVUDX0EtRjlV67PFzMdYQbiH4tON&#10;G8kBBnuvCiT58+eWGmphwppyIZRWzWtLqxZ11B1tjQlu3w0cId3uvVaZCIfccyGM/+nPiNLki09e&#10;lp/VPeaLb35UZLadujayqLY6zEArunZ7Tv7Xo5vGMhVRC8XRfwWKk6aprlo53NbX6XW6z8FLAfZd&#10;kp0R0P3Nd0NkiAbwA5+NOxSW+DFqAYbR7aljjksvcWe4/saqQEGcWfkIJ0Qmx+ge1GSRAwcNM/rj&#10;mptdY1XUXC7HlbcotnevZN8VKVkjM8iYBRNlJBiwesYFFpjqHbGKDBWdVXKVqGrAJwgVuBFn1vMu&#10;WpVnHHXwKqcXBIocWTJJ24Z17OysV6dyCKEB+j0ZnFBx+qi6zyFFAQJ7YVIraqAwGjr8iAmeArno&#10;+x+HqVaviHzT+zWDRw2pBwuizhZUpr5p4zr2x6a3WbG4cY9aumyVCXPrFbJ2jwoBJNSzbMF6OHId&#10;Ad7Ao5apVEpde8opwlFhOyD5jf2UYHD8xdmTfQggekCSIXv6jLmKtz5DcOkoZe5T5aRh/ZpqhWp4&#10;VvjgICJZoroCU/Fgl2vkrQ+/N8H4pCbF+/X3CXLjtRdL2dIKD+LKBUcBrHgg2wFLilV2zPip5haI&#10;G0ZzTZKHdQ8QBbSZ/jw8OTUwu3JQJrC84AYvkQ8MoAaxgS3UCvXuR9+aCxRMaKFCBTW2op4qefyJ&#10;1VDYxCpUafHihaR61fI6B1y8YCJJHnfbVA2S//CzfkpzdT3SoHqsRcckoxQ9ckRaR62TBlvWS7aY&#10;Q5K36UWSvWJFObpmreyZOk7vR0DQM0z/3aUwhS9kLSxrmz0tkq2UrldVvuk6rVwunzSsVlh2Hzgu&#10;Q2dutu/iGuYNkodW06lBTileTOMWDxyRlgragXIuNAoeBgruEhqddb10FDiVAhykYLyvUA067jgc&#10;vmjM2VeXr1gjQ/8YbT7Ia9dvkIcef1m+/PQVIZO2K0mjAJtG6VLF7O+i1o1NeMBqgb/pMvX/XaH4&#10;+yR52qfflS1bUrVnZQ0VAwtEjEZbm9Chrk3+QFPFatcB4z1Y/QvV3WrGrPnqehWlm6t/gyIhGIg4&#10;Q//421w6SB520/WXyUWtm5hmNmlPE3x3l1HhodPtl8nPw8ZrokYFMNcybsIcadumvgoW6TNhY/CN&#10;QvD1CHS1zz580ZJ/9un3szRpXE+DsCvb+osGxUABFMic3ahBDedTH3zDl6getdS9rqYig33yeX+Z&#10;Om2edOzQxmLLUMbEqMIB7g1XuXq1q6bLvTBRREvkTUc0MP6Lr3+Q/gN/U+H8pGRRt+kTei7lVDo3&#10;37pJ2ketkYLHD4o6AEum3IUkV40asmvkX5KvheYUyZpHYo8f01/8bsEfqYC/tMnDIgXKqdLsuN+S&#10;oUJF21rFpP+E9ZI/R2Z1y1Zh5YSOoScvqECB4PhQ68JyadVssnP3QSlXvrTGI5ZJ5BOl3W1OqEg7&#10;2ruWE0EBXGXQIkzRTKQIFvg5wpiyEaCpIVGb4gbJPkXFoBBTMXbcVHn0yVfkq89e1SDhxEOeJqK7&#10;6f4WhAziVfgDHpOkXrNmL1ZrxjYT9PRnGxsEB67NiHUCy4S+Rkf75OgxhUNUoWHegsWybdtOEyY8&#10;jRvXgNaFXypKHALHh/4xRoYrAgcaO3D+mzaOHxUllAkPxjzuLGREzpMnh7q7ZJbFmtgKGpYu6QJv&#10;Q3lsk9J3xh9G80Q0AAaxckyRZ7BQgPizXpNvzdMAbpgQl/QsKVQOrnvJw3PVFe0V8KK4WnnDdL88&#10;btZe9sUZM+erdV6zMTuhIkmDxvnT6/VPVUk535/PSumsB5TU3LNbrlJhosKh3cpRkK5QzyJ9zXhS&#10;Y5cyZZCcOiYF6teSA2P/lBPHj5pQgaXiErUezYuaKYcKKgoXWe04vTSY/ojmoahWpoAUz59d/lmy&#10;XY5F6+GIUKECR1iGGHn4oiJyS5PCcuQY1qes6rpdI0nPlVY3O6EirSjv2k0wBXC7mTh5tqxbv9FQ&#10;gvC9x08xWrUJefPmErTYlStFKDRjLWXGcskzz70rhw4flmzqEznizwny1vtfyysvPJbgdt0NZ6fA&#10;VhUGlmjgqD/R4D6/5Ug3ZgQ9EyaUGdKdU4UKf/yEihOSN09uQ69ZoValaN2Ey4WX1tiXQnLg4EHB&#10;j/WIJvDCne2EukOhmWOsETZgoPSjCpVzZcHdyxWW8Wrp8eS9ykiFfhK8QCq3aVHPkF7Wb9iiz5ZD&#10;cqobWaTGoQAbSowFftauXDgUOKQoUDNnLTKEO9YR4+8HN4jVeKf1ZsnD5XPHrt3S96u3LWj3wqFO&#10;+nxS0J2mqvIsassOU56hZGE/BXmIvCajx0xSF9HDagGOlffeesYUaOmTEin3VL8rlO+rb34uO3bu&#10;USCRLHJUz5zMhw5I9R2bpNGhLbJbBYLtpzXv0z04+29DJVfVanK8/0A5pMKHT07GXUUEZ5M1o2Ss&#10;Jq2Tko1UoFCLhI7dkGHLpWWVwrJy/WE5uHGfKdC4KWeePPLQVXXl8tp55ei/MTQ1q1ewfT+u0hB6&#10;44SKEBqsC7WrYERPmjZHUYSWKKN50jS3bLDkMcAPv5Ii5LRVvO+cOTSg6t9yw7UdLYDxsadeVajU&#10;nZJDXQO+7fer1K1dXSHg2nmXuddEUuCIatJXazzLfE06uD4yymIhgITNpMw/2heEPQ5AValimNAg&#10;bBUK9HM+dUGrovCptdWiRADcVZddFNcD/MNBOiGuArjZjRu3SOSGKAtORIhAGxujcIu4uWXPFqaH&#10;a6x82WewxXd8oDDDoFell4JVp2mjGhovlE0zoe8zLSXa6Q0qZIDEVVVpiODsSvqnwKpVkTJR8xXg&#10;UohlVmVrFdhJTplZ0dFyquVurLp67rY4ioWLVsh9Dz4n/fu8Y8kp0z910t8TAoM+d95Sg/fmvCN+&#10;xkAxFBgDNLy9ujeOGDXOHhyI7cE/jbB58dZrT1lepvRHkZR5ot5fD5J3PuijR1SMKilVWFN0w8s6&#10;tJT61cpIWMwJidY9mKSr8RWfjsUR3Y/5NSdn3mnX3aZ3XnJgn2TPlc/2bupAORbN+ZUhv1rgC9g5&#10;dliVZxkzZdczMYcKFCdM8VapQgmNAQ1dcBInVDDargQlBWAu58xfYtaJ3cpYcaBi9oVhDVMf4kOH&#10;D2rCtFVycNd6Wb5whh6su9S9SbW6eXIqc+pTzU1mqRSeR9asnK/3aNxF1vzyxjtfanbumgrX6dxI&#10;EjroHHAw+QsXr1A3p3XK+B/QrdSP1mS5LHQTRtBTRyeF3tNtVi0KmdT8iyZtp/ql5syRSQrkLC07&#10;Nq2XMfqHYHjgwAG1JGWTrOqWptVbfVqNbsRoYzNKscI5JX/eKlKuTBH58+/JMmbcFHP9UIw/3YC1&#10;/rCs8s/EOdKpa0/54uOXpLwmx0svBcGilmqsIjdslQ0KIQmqGTRjLUybuVBztpSVCEV8YQxcSX8U&#10;2Kna00kqTKxcpRmydS4QN4ZgSQB/PrXMtmxWX92d/HkJnnjmDd3/9pm2epYmyXvs6dek79dvqfCd&#10;PvO6pL/R9j8RwCOMOTmDsM5y3iFQ+NTqW0pdH1trPouC+fPpXnlC3v2wj+2taNj7DfxVgTAKqkvo&#10;femVNMn2XJxjvV77VL4b8LOtKYSJosUUxvmJ+xQU4Ypka+dcFR1RYJN585cbuuJRtWqgLKtSsazm&#10;cgrt2DknVJxr5N3vqU4BDs75mh9h7D/TZNMm9c1XDTgoDGiyfXCqWhZnWCczwubKyUIHJGrjOuVG&#10;VR+ummuZvE+uqR4jD3QV2aku+poLSGo+rDFTKvh/2W+nugqEKTzjT/Lai4+k+nOFYoMwsWS6Xrh4&#10;uSxeslq2bd9pzC0MDi4YbIRcwx/jRnbtDDEqECgK1+GMx2VxzFpZeGCRrItaJpkzZJUjSxWC76T+&#10;+e0XatLQ8Zz7f+xdBWBVV7ZdeXF3EhLiCSFGiOAJ7hRoqVG36VR/baYyM5361N1b6tSAlrZQ3N1D&#10;QoAQd/fkxe2vfV4SAgUKLZQA70Ce3nvfvefcs8+WtdeuxcSgNtIpchipHwtZRnYuN5P8U75nkW7C&#10;noDJMQaYNIK/1dmR4rHds0+D+Yu9SMOqwf2PvIi57z1D5gyn87Grj3vOokz6eLvReNJQucyih5rJ&#10;7uwBMbilanxRcRmksKBUUNa3C6MHGhobiZdPwPZdCWRUa1CeaoH+iXHOaaYM53FjhsKuM1I1eWIs&#10;5jm9irvvexJZJDmQvLHV67bj9bc+x38evevC6JQL/CokGrlx8y4FIxWPtqqJwPWujXV7pCBoJPPV&#10;Ro2MoryVuC/w0P/douCiTzzzJvMsGikfzfDuB9+Q+SsIUybFXuC99ccvTyC5j/33VVXMTvItmeWH&#10;Saxv9cwT98PL869T5g8zjyN+f7IyGI24lhpSzgcN8EWAvzcvjoveedl0eoDeqDgvB+/CPWmZbMtX&#10;bcLhZPHOQXkSRImUCtlGHQYoMajGDuM4JLYnYELQeMweMAX3rXwSrR3UQIU+ocEYxcy9GD5YEquA&#10;7xeC9SqAy2aDE7YOl99SgB9/XoM5V0xlXQv/C7cj/+SVSfXexIMp2LvvoIpOCJZfFz0QLLcOzy9G&#10;BIO57HZdGFiiR9LnBZpyHEIGDhkko4IEe7Djp0xOe3L8Y9ieF4elh5cyxNAJVTPmmPW1RtaWfFxx&#10;aTtcvXmARmDdBuDHxcC4UcCMqYCJIH1Eozqm/Y2/6O2RiRffNUbCARNWHP4Ib73ysKIVPmbT8/qt&#10;Jxm3pLLy/gMpaKxvUkacJP8J65Z4NUODAwgD9Fb5LOf1hV7EJy+Gucy5NazgW6g81TrDXaJ/Rqww&#10;30QDw8PNEaGslF1RWIyywkLmgRoTEtoBW2tbPPzA3/HPf7+kPJ+mjNJ+9Ml8VZxrwrgRF3Gv9u5L&#10;l2T7HTQeNzM6IfURhA5d5KsUDzXs0HCu1yMw1B+eLg7ISE4nyReNCjpsJKo7LDoCf7vpagXhEVeL&#10;sbEhnnj2LeVkcHfXU1AfO/IS6X3i2bfx1TeLYGbC3DxG/JzczWmwuZNhb4Vylsk+wlAo0V8pqCtK&#10;SJeKX1dVSwZCSyIeGD3qTKGQTehbU0uTOMGUx6trh6NOgDVFNK2wtHKCsZmzcpYqpxzHWqNpQ3j4&#10;AEJafY/a4/x7w75if+mNivNv5C7IM05Jy2Li2RZVNVTCvSJcNZ2JvUYiXI0IhTI9iJ2mCWjSCOzG&#10;BNF9wujJq0OoUxDiC/eRS7YZfnuLMX9pB2wkW4pt0EAWoikBXNxBzw5w5SWF+P7XfPL/rye3t78y&#10;XHRb6h8lj0HoYMWQSEnNguSySDKosI6IABSBIXq9GBOqcVyM+F68Zw0GzThkxNoVRqnI1uTRw1bP&#10;TcSrxj8qRX5OPmhjwaYQ+wAsbScjhhyIDBpIa4DrukJ88ykNCjqKSAGu2rixABlmMWWiGJb8XIIb&#10;x2kSoHrkn0BKehoWr3PAuo27sHTlNsyeOeY4W5/fH0kExsLCDHGM4hUVlRFepovaiDKymfzq6SQw&#10;iKZH00VfVfe8G2gp3rmWNShS0rLVPBNPtYoA0pkiak1qUzZWHFqGqk1FwLecg6K95DXBjVV7p00W&#10;uKDoP0aYOZY5SfTG7kswRVJWf7z29pcYOiSc9MT6SFZvuim68ibWb9qpWO+MjWhA0ihQeYIdjEoZ&#10;diCubh/Wx69Ay6ZGXZSectQgtQED3VpYSV0cbfSzU6u9bmYDjYwOrN1sw/unHe989C1efOah3nS5&#10;veJcPpz7PYsKLmAhQRoUXMtqhtSjyDUf+/YliCWhO0eubXY2bvxeg+rqPE4qWcPYuD0qmmC9txov&#10;PQD0D+Rn3CW/AGD6C6zo9KKNR71Ft7SpfTofxAcnS2ZS+gAk190MO4d6RqJIMkNKWZmXw4eGk3yD&#10;CsoF0vRGxQUykOfrZYgitHTZBsJYDiq2H1MmpSlPjSRP8R+DE0gxzcMO6wRUGHNBVUqqBkEurDRp&#10;Yo6kykyM8IhCfEEcZ7o5cooc8chT5fjoTRoWRMHQPmGIkbtRAIh8eODudixZXYCde5IoiHVJ3+dr&#10;352J85YaE4eSUpkUeAApxG7LexGg4hUXyI0YdiJuxZAQ40GEoyRca9p1lbKLNRU4bJqNNNNMVPE1&#10;t+SfCOIeooXKb4znUDS21MHd2hUBTn5ILUvlmFDaOhqj2ssK3y+qxoCgDnLt82MegoRQvB8IgeKz&#10;AVmAJQh1vCa2iSACnvtvO7bvTUZzmzN+oME4bdJwxRR1vH3O58+EYjJ2eISCoh2gAShMMKJ8SpN8&#10;F4GqDaDHKzoimAtd71Ekm+nGM6KB2gXfOJ/H4Eyee25eIVas2qLylGQsJSlX5p14qo3aWVneqA47&#10;jeKx3zCRsus2LDy8EpkV6ZJMBDS1I+vjfIQFNuKOu4GvvgIhFWDOGPDg3Y247HrSO++xZkXulbj1&#10;xtln8rT1x/oTPZCQmIxVa7YoJ4DIUhlz5R4QA5ILXqamGFuxE+VOVXjwP//AM1vf4/1AQWhEIZhr&#10;jsML8vDx1W3w8ga++JqKbSEwexJwxcwqzPm7ROLXsmDmFFJ8B/+Js7ywdt20ZTcN7M8ZoTCB+LTK&#10;R9aiOaiOi43kHMmfyFD2L/v50qjLSBlrgrm7P+PiIuuYLDL8LqMRgdoGjKPhHhjKj7lO1dfqkBBR&#10;NChGSkBQlj6dONa95vvqMkds3jsTbcaxsLbl8bjANTHyL/WeRsVEw9nJnjtdOE16TN/0PfCX90Bp&#10;WQWrXa8hzGWHqsSswr70hguetIOLqzC0FbWVYp9VEgraM4EaWgaihEqjwVGjqcYrqz5EbU0hQj2H&#10;cGaL5dCCluoGVNLrUED7g8ykKjTJEgrI4yGE2c2WuRWBvoXcT6u8P+p4F9mD4PEPsFCdVA/dT7iF&#10;RChEZxdDwojKikGnBt/BfmwXTC+/a6ehoWN0MkRtax3yjYuRbJaJQmO6agyaqODIEWRLaTIWPZsB&#10;kouz8GXGl+jr6EtPEZXdBloMKnbMKIe9ETZs7SCtn7JndAx83D0wQGdUMGByRFD3PGyP1w7Mu7/+&#10;ikq8+2U5snNKSL2ZwygVD3ABNokcRQwKYijehtCJ/TQEOX7iSeMoytju3pPI2h+ZipAgLKS/ijKd&#10;624Q5Ukqrlta0kLUN5ULs2bdNkUZKrUHxJki0cAOgV60atBMT3Wi2UFsN92HGpTA0yEQ9qYOiHYZ&#10;iMySVN18WF2Ja0Y0YeYsvqW8nHMFkJPLaCzfm1oDjz1Qi7sfY2R24WpcOnMi88r4ob6dsx6Q6K9A&#10;exMJYRQjwkRCsJyzAssxpJOmxqgecaZJ2GOyn59VY3zfyWQWskEY6x0kSCS+TgPjteV47O/tylNO&#10;fgtcOgNYvBQYP56HojJ75YxCfLvYGfO+X0amwyAa8SIXLu4mdMz/e/ljNHLN0ZgZojy2Cs0BXFQY&#10;6VER867uoYJgb+4EL6u+MKFR4WzhglItYQ5d0YqcRgzybFUR9Q5CdMWXY2FD9C6RZh7uPAjft3NZ&#10;kyZLW73WGDsTYrErYTIam5wYxaBeQzp1ScCPCA+mESK04XIPXFhNb1RcWOPZ669GMKQr6aVZ9Mtq&#10;wpLK6U0Wz5zOmJBE6yZ6CoROzdrSEPVkDAqvtkdkFUMORzUK4gLWtiQ1m8bAG635rfAxioa2uhbG&#10;Ngbw9jHDmx9TbFO3lckt+lbbLzwAn0X5qtZmwd5KBys46rAX+JtsUrRuJTXr9h3xVD4KlJHQlXCt&#10;lFLpJ3aaRCF0SiqjEVRy2qmxiNJjb2fFUH02MirTaeNVwY5J8w6wV9613+u6it0HEWrgwuPTtQMt&#10;QjXEOrE1kVLPqMQMgcGuePVdilzKXZ6GauKMXbpaJ7y7Puv86ugnOW9WFY5PKCCTlAEjUK3Ytz/l&#10;gjUqui7emyFzJ0d7Rt32M9qUjhb2gfAYyNhVVFaRdnID2UUOYsSwCBW90I1p195/7bPA6AoI2XIj&#10;hOtiNiyk9sAqMphtIYa+pqaOlXtpTAiGniHAdhbD0tAzmm1WjB1W8SgwztMNEpWfGX5jSMtsiFg6&#10;UBanrCTEiYY8IxrCaidFJKWJnJM/idy18+trr2L04rt8HOS9cfBQBtmiwnXH0z/+pT0g7F1iTMQT&#10;tihECwraS+inOGmYoUYXTAf2W6Rih0UCao3KKfCIszeywiSfUWiiPB7vE4MEicRTMmoYrZB8CiKh&#10;5G33mKsL4meP3N+O5evyWMjtAHNrqukFpxftIm/fzl+mCuYamGiQH0lvozu9jbXsvGNbO3MeLNzx&#10;Tdwi6hUGsJAIButcqaigbB5sjHk/tuPyLUDsGM4xjgO5SEiSoVu36nhYmX+iWSRnBGP9zokoLvPn&#10;2sl8CsN6OlU6yNDlBCFZkGjyhdr0RsWFOrK98Lq274zHt98vVkXSxFoXhVagG+KpUfUnuMDGkuHi&#10;8ksnkT7v7CWa/bJ0M96bu0glZPXCbjqjpyRVx/eSlnf9xp0qOqFlVWrxiEpUQv5ECIpCI6xNEs6V&#10;JzEsJDFelFBnZwfl8Ro+dBDc3fswLEyDgxEJwXkfRyyf9rk3NrEqMPGljJMoaNVpH0B24Im0MF/j&#10;8WdZFXX3AUaXWW2YHvuLoVlZWWD8mGFkLnFj5CmOijvDPWwKEsV+ycouQCZhUX4+HirU7ufrec66&#10;RVvXiKSUbEKzBpyzczhXPyzzcOmKjYoSuZIJn6JYCqudTv5x/tEbWqapRYLtYaRapvOe5v3LnCVp&#10;JmZWqGR08MONL2NywHi42LkjpzwVGGOL+XNrMfbXJtxxP20M5h2501bntFbOVQ1x3rdc34R7/1PS&#10;bXicq+u/GH9XirX++PNKlYgt65sZx7yrYCElLQepAzmM+O62OYAiszx2EQWwisa3wc3OA5sYnViR&#10;sgo3DLwCpua2aDKpR9Moe7z9hRYzCHeKHElPOQN/rozSqiAxHTL+hOVMG1+G5VuLaUxmYkwscTkX&#10;cZNCqgt/WsV+J718oBPCrezRkaszwo/XLR2FjM5LCIJNY2CGIIOh6rV81lCmhTurXG+NN8BmsfE6&#10;DyOOy+1xunyY4tJKOBGa3dAcxDltTB2H+S6cyjLfoyPDMJaUwBc6U5/eqFC3jP7hbPZARmYuvv7u&#10;F1VvQhRY8XqLwirGREsLmU24CgpM4/LLJhMHGnI2T0UdOyUtl8qzLNgnFi5n/STO4g9Ivwr9qFRd&#10;3UKIk1Ta7SBWV5I/xZhTNLC8dpUnIasR/0sxH9oR6jPxJA/o740Y8uBHR4aqgnVn63RNzxgcxhR3&#10;//1KJB7KVjCbc+mVP1t9dbLj+tNY6OfmwqhFIuFP+8kk06gz/MRopFvzIPNmhFktLLQ/xnBhO5tG&#10;+4nOU0L9u+PSLiqjQmhgBc+94MdljA4WKvy8GBOckMz1YnSCSUOSpFtUkon4+v3QGlbDmoqlzmTX&#10;wQg1Bq1YvnY+LFmQa9uaJVR2NLBsbUZbdj18WfAzI98U/3pUJ80kB+lfT+tGQBJECwoYeVTRwRON&#10;iv7zM90DQpzw67L1WLp8A5kHa1XtEHHkKGivGnNCYBipyMhJQlIb88Do7rbpgvYq6GgH6jVZ2NKR&#10;CUt6zxev+wYWjBhrmukWT65HuK81FhHytHAx5zZlNgOUJG/Qjb8RIxnZOUzWb6hkpIL5cRd5EydT&#10;WkYeIphf8vkHTxMyaqvrqNPtF+lnrpGGTKaXaLpqlK0yx0SNSM8sJAJjKyoa0lBZ20Zom2zUyoiS&#10;hvWEPEk4Eotz6dDRnfDZfiQ6hHJNb1Sc7X6+iI+vpXCd/8MyJgquIJMChauZKSehLtTfRmkoFHjh&#10;A4Nw+axJGBwd9pf0VG5+CbbtSlReowvNpigpLVdGhOSpHCb9oGDYxZCQBa0rQVYMCTEw5L1EKdqo&#10;hUj9D4FhSOKYGBEjh0cqAXi+KeaSfC/XJ63T2fSX3FO95Udkfo1m4p9U2167foeKTLWpFZDjTUVU&#10;YGHbd+4jM9AhhekdywiH+19YhbyVjAkJ+9PQPkdXFb239NvZOo/9B5Px7XdLVM0dQ2LbjTkXuyIT&#10;AoMRWRgdFUqe/BGwNOdSTD1EYoDHNuosbDq4pmDxxeBQleepZFra0oNNXVO3DZ3f3L3r3pfXWq0W&#10;aUVvU7np0oSOPbr+/ZnqAVE6N2zaxRyWpVTs85UBKQ4zoSgVW6GZLmsrSwtMGDuSVL8hJL/jPCB8&#10;7Xgx39+MOQdT1lOhlDU1l+KuurNWd8tRY26AkMgU5L/+FY1W/ZgfOJhBPcME9999nc6gkG5TnXaa&#10;o859FMUsd5NIYFdTRAtkrZQ8NomOK2gb53pDQxv6EOo0aXwM2Z0GKWde1z4X7jPvZN6nPbrnwr1U&#10;/ZX99T2wbuMOzP18AVKJJ+3ykIunRv7E/2Zva4HpU0chhgqsBTPOUrKzuhfDnmcr2EZw8WwmdayV&#10;pWX34tm1jSzSp6r8thFOsOCXbQrX2pe0m5LLcb43Wcgk8U8wu9uYL1HC+hISiZAkQOGqF1iFKBli&#10;OGg0El5nhIjwJvGgigDsJ4ZERCiGkXZSCu+YS/bfedi2EUP8y9JNrCBsSgWKuR4XcVJqH2dHzLly&#10;WnfNgxzm0nQ1MSbF2FxHONyO3QkYEjUQkyeOVFjfrm3O1nMZMd4ZhGPpWI4uvATFrn6TuiHfLfiV&#10;UKetKnHeVIpssd8lYtTOuceyEgjw82JkdhIN+CgaFxI1PTutgSwzzi5uf0iPOjtndGEeVYgvvvz6&#10;JwU1FVICgfZKExavlpY29T5yUAiuYn2kAf19z2onSKFYOzsH/ZizlzOzSeRCFEREVAjJ0nQOJ9X5&#10;siiKbtHZZAYaSE5ap4ZxIp1CjD0uLyoKtITRKKkvUs+8QMkNFZKTJhYitKDhOCp2KKZOHgUHiYxc&#10;ZE1vVFxkA362L1eKcX34yXes6LpNeeUE8iBTt42TmMhh9NHWwi47FU3aYmxb9xM2NrVAY2GBVnrU&#10;DI5R8kXlb+Ak38y/RudwGJsTJCzCgK3zCeYmhtA2Cl3lEQGhNjjmQbaP8nWFr6efUjwHRwURhnX+&#10;KjZlZM/aRIG2bMUGVVuiif0oC5nAm5RA5PWKIWEghek6hWczebHFkHLr69IdkQgJClC1D47prvPq&#10;7eHkbHw271eV8GpOOIgJjakh0Rc3naKM+cDQQGUoCvxGPKiSvC3eNmH1EnrX+roGrFi9mZjveLUA&#10;Thg7/KwalSmpOd2RpPPqBjvFk5XoweJf1+Eb5o0JCYUY7V2MTjL3RF/x9u6HGdPH0ls94i+Zd1u2&#10;J0DYb8TBoG9nvgdKSyvUeP9KOSwFQiVvQtVXogEp0SgZ//CwAbhs1kQMjgrrjhif+TM5csT1m/dw&#10;Hpv+JffXkV/tna80VPRrSwrxxNRpSh+Rs5Sid4aWVmirlyRs1lqiXlJFMpJ9jRrYuAfC2twE1WSK&#10;MqRDTk1adWkG1F9oLBKK6GZDJwHzLapJS6ib40Yc6xblqJOxns2x7h/grfa6GB/0RsXFOOpn4Zol&#10;EU1ww1JcpoQKrw7qpGGl6w5iRjVwonc0piAZQwoyYM16BWIaaFiExvW6G2HIyjENmZkoW/ozP9UZ&#10;B/IoBZ5eZlyjLPR6uvYuES2Zn3JP/jc3M8LN43xhTgjVgdxqrNqbL5lV/P44jbv5ObSTDk6L1qYG&#10;BTsYNyrqOBv27o8kKpGQeJiGxEaF0y4qLlM1I4yZ6CzRILEdJElZXggFrAEjMwrmxP53dLBjvkqo&#10;wtMPIuTM7AJRMpKSD2A1uwAAQABJREFUs2hQLFWhfisrc9RQ0EeGB8KzX5/ePZh/0dlJ5GbyhBiV&#10;bC/1EIQsQZLjleecc1OMC6lN8sU8GvibdxOKOBHDGK7vMkTP1GnW0ZsXn5gKWxvSCcuNeoG1nYz6&#10;iOxL2H9YGfZi3IvnQ6JmIrU8PPpi9qWTMZHVrc3/ImdGeWUN1jOjVPpcw3HWtzPXA2IwiEPni3mL&#10;kJdfpNa7LhYvAagJ9n4gFcyrLp+CoTQm/qomydmHSYbQlxW4vb2YtX+RNw+uA/s2tWPk7ng4tVcr&#10;lITD8Ikw79MPDVlZqN6ylpTNwBOGtjg85hFcFRsrlCHMSSxjzkt1p04hc6cd9h0l8EcWytvIWGgk&#10;jkyprN2qSGZ86CwQgpmzHXk8H4ZTb1ScD6PUy88xKzsPz730gVJ0ZTEVBVciA1RdYE6PzfCiPEzI&#10;SUWfphpOatIgkkaPpgbsRo1Ga2MDipcuhn3MWBiYWaOtkbhR/pOF+A2DNvwaPIcFC2Yw1EF8qPBl&#10;SmM4eUpEP+SWa7FyTz5CvEhryrCG4I1/0+gg7N/HANcHUT60mrCcRQtGDA2Dv4/7bzbtrR9IHYl1&#10;67djybJ1Cuqk47XvTLqmgiZ9rWpIiCFB+dfOBwN6pI2bGqGtKGZ0ohV2mj4oSGnAwrS9+KyBVaw9&#10;PfHYY4/Rm2Xxl132oYOJePPt99BECsxW8ZbTCBSl9nSbSnjkNQcPCEVjm6WC0wgLkhQUEjjclZeO&#10;U4bj6R73Qt5eIFE3XjeL3tJQ/PLrWl2+BedmF4+9jENaehZeen2u8qjOuXL6GU0s3LsvGcLE4uvt&#10;/ofGvLeOjUCdPv1ioUrK7WKwE4NM7u8OeqlNG+rRWJGP2sZcLPskBUs+eosEP1x2j2NXSWS2kTV4&#10;Comdt7J3Oeoelnu+hZTbMl7CwHayJnPAkL8REhJF+FUraYdtSAdNQn19OyM9II6dD+Z+h51UVAXy&#10;otY7HrmF/S5rl1FNJZpqi1HSVoTPkwkDlmVJZfT+9ueVl7ylEeVNbbB16HPUbSH3kCTzy9wUWXmy&#10;JrlkdizC5OcfrgwcWxtr+Hq5nWyXi+K7kP6e+M7CGluDh+PqA2tgaOsIh+BAlK1YAbvRI9G4yxzv&#10;UNs4MPQ+5j6MRKW2FSv3FcLJjjBgc1JrcS21JH26T2saXFgvxogOOgMqGwLhlPnuTnKMqVNGq0Rs&#10;G6ncqm/6nAr9PfDnemDpyg148aUPFcOQiZmZ8nCyxi8P2oGgynJMz01DYG2pUvhbaEx0NTEANBaW&#10;aC4tgwnhOPbjYlG9cytaC2opWJnMzQ0Vd4WpYBJlEZVjHmlmhD0VlzaghcJYmiy24hU8qlF5DXQz&#10;wd2DTWDC8GZNXQf69nUi9GDwcRf1o/btBW8ys3JpSKxXxkR2TiHDsbpkT5UrIcsPF7GuK5bIRAsF&#10;oBkXFw9tFUKK8xFpagT7YB9UJxyANmGHWrAqeF1zGfr936Ifz6pBsWnzJsx9+yMIvvefjz8CG7I8&#10;XXXrgzjYNhh9fLwwyMsWB3KqSIFKcu/fWTCPGgqhqDIhb39/hpzbzRXUwIrHbqSAb6WxOW5UNJnE&#10;fI/aRf/mSA8EDfBTkChJ2BaK07T0bAWHkoKHEtWSaNjmrbuJDT+IaZNH4woystn9SYW0trYe23bu&#10;Z06UsIp5qd85ckbn5ytR4n5m8c73P/6WDEslClLZxfBDAiZY0YMZnZ+NYdnJMGqsoCFhCZtRMWip&#10;qkTNvp3d87br6sW7JxVcnqGsywy/k14C0u7SwFCN89zUygSjBzijsKoRiekyi0/SOEdG9zdGtClh&#10;pW1NcGdtkPPJiXKSKzunXwkt8Gdf/YBvmS9T30AcveTKiAHZKYedaEDG5GYhuIBkBK1aGBW4wzoq&#10;EnXJyajLSvnNuZvykyT+fWXshIYh9zJ30J4yXVY+Nq5lbq5WCPexR5zIyXzeHSeSk7II0OF2i7c1&#10;E/7N0EA4cAQLf1pYnJ/5cer6z9BDRHh/ONtYYK+RD/qX9sfQymwV3Td36wO76GhU//QLhjTWYmvZ&#10;QZRVDUfQACfEhrmisaUDZRW5cG/NhEdLBpccri+kpRUdo40J2a4uzphOY+KSqWPhyLpa+nakB/SR&#10;iiN9oX91Gj0gON1X3/gE875brLzDppKYxoW23cAIbsRqX1KUhaHlZMBgXELSn8Qw6HmzCfFY4/bt&#10;cLv1FjRk28KQEAwT7q/ko9qaIUkmFTcnfIEtJqwu02/4kUWWxWQ2JlXi5jE+CPfug8r6FsRnidDt&#10;4cEjvnm4vwXuibWDcUczccX0OPA8JoyJZvJU7/baCYRCKHjXM9m9nDh4E1LwClOWMMOIF5L/VWtj&#10;/yiYExc2JyaIhVaUIZJ97llTBht7e/S96U6Ub1oHjwmTUPpDJSroQVvAuhPPzfsK0yaR6PwMtNp6&#10;LRcyC56ZAeZ+Mhd7tu1GUGQIfnj9G4Tl9GPxpmbclXAbGugpP2g4Cn3DovC38V7YlFCEGeP645uN&#10;mdDSm3rypjOghPM2wMUE14Sbw9e+g2PaSBxzkzIoRckLDvTC1bPHnfxQ+m8Vzjt2ZDQZ1wYyuT8O&#10;S5avJ6FCljK0eSspL3cd57Dcg0JLfN2cWZgwbvhRnvNT7Ua5Xzdvi1cJy44OtiQFCDzVXXvtdpI3&#10;JrJPyCgERibwQ5FcYgIYU+mILC3AhLxUGvcV6vMO8tV73nUP6g4nwtgvmPd7O2oPxXHG6CSiSC0t&#10;93+bMjRz0G2A5yjKOjFN2MSGZr7Yg7OCsD25DNEDrUk7W4zMQsq74+WR0ZEyLtACN0SYorG+njLR&#10;kPC3oQqSpTug/vGP9MDmbXvw2lufqfw1SbyXGj8ic1r4bEWHRmxRBkYVpMO+Sau7Dxz7ot8dd6Bi&#10;w2p4j52Ekp+0NCilhoyO30vGPJ13x0dWNCiGPgDY+XLMO+Ug76F+Tha4ZZwf1scXYnqsN77dlIk6&#10;caDJUtqz8f6QY90+wg7j/QxRWV0Hdzr3RsdE9Nzqon3t1teZZDBhWLxiG34JHYn2ffVwXvIzjAMC&#10;cODjudA2VGMAJ1lMyiKsYyTQWDsZrnbmyMwoRnBtEqwJmZLid+KwayF02sHejgQzYwh1msxK2s4X&#10;bb+e7MJ76nkn207/nb4HuntAFtWH//UivY/xykMneN0mRU3aDvO6cngVZKG4XYsfKe469d/ufY+8&#10;oIJclgejt9+EibMzmn5YxFoJLdxePDU6b42Ehv352Y7d76O1KpcVZAjV6dSoC9I68GaiCRwsTZBX&#10;yoSrHsJWw4V0+oRY3DfDmzSNTdDWa2BCgREW4ofAAK8jp9DLXu2JO6AYRNZt2E76QEmuNOn2hsll&#10;q7gEr7NVjAl6rczpVQ6oqcLgMjJcVBfDrplKBBt9KjAOofKSlop6RjusBw2FiaU9ltaU0tC4EdMn&#10;T/7DVy7n0EBYlbmpGV59+VWs+nopHPs5wzmgL+Lf24QgeOHLLzfCwsgM3jYeCj6/nQpUcqA38Uph&#10;8HU2RnpBFTbuzcXWNFlkeUFd3rkTnRUVJVNTDWZH2WH2QEuVLFdbz6RIM8kjkQgV+fp9+uGyGaMu&#10;6mrNJ+q+E30uSaXjSCsrORRrSKzw8+LVqpaCRP2kX0VxyiZb07MvvqeKtt128xX05Pmf6HDH/fxQ&#10;chYx5yUQaIAbo4R+vucP7PB4FySRw5df+5jRiWKV1K6iO5ybYgL41VRjWm46wqoKeVdT4VTqHt0n&#10;tk5otzRF+Zot6HvLDTBy5nvOoy6RJYvwVm69yZHYe89Yij/yhXZ5DvhsY2nGKdKGjbtzsZHUs6aM&#10;QLL4xJFtuk6UMm5SmB3uG+1AaEYT92klTbQLKYZ7r8zrOvXe+txEr/THn36Pjz+bz1ykFva9Lnet&#10;meMi69OgkiJMzU2FV32FMiYkGk+gGiz7+UNL5sM6khNYRwyHhk6etqpi7iEmgG65Wsjtsr3HAQ40&#10;tJln2N04jv6ulkjOrcSWffnYllHeuRfXRQ57d+NruYfuGe+KKwfZoErbAHMWAQ0N9mMO3cXHOtTd&#10;L8e8uPaKidi4JZ5GWQsWRk9CpK8FArxcFHmMgfENkIo+s9mxMZy/xZVp2LwlEW6MSkiUvYVQpzY6&#10;KC1YZXDa5DG47pqZkJpA+nbiHtAbFSfuG/03x+mBXUxIfPCR5yGGhSRji5LZxCTMMDLNXD9nGuzI&#10;jNBMJVFw/UdLwOMcTEQit5XkYvH4KREprtIeklMgP9PpcWtu0MKWnOw9Gx06ynMv2yjpyocOHq+i&#10;UgtPb3+YMplbikGZ0sMtsKfIQYQU9LImnlzxFn/+9SKVKNvAsLosXKakqJOeECw1r4qLCqEpnX3k&#10;yjyUqEp6LSsL0a++hollLLLD74WdQpoh/zWz4KBD7CjU7tsLywAucG5umFGYgg8//xxLJkzAjNMw&#10;LJpbW2DCAl1Jh5Pwr3sfQVVuBWyDnVC+KgejOgahIqUa3y3/ErdYz4IjE95MW83wXcNK7NEeQH1r&#10;AwLHR8JB04jtRYkocB2MsSG2CPBxwtQh7pi3IROVdRwkudhjmwww742Bnha4c4wLIjwtUceEf2FZ&#10;MTfTKb7CcOXn2w8TCWnTY1qP7cBTey+UzjOnj0PsiGj8yqiFGBclZLUROI8BHQYazh9hkNrDyuyz&#10;LpmAW2+6gsm/ZGL7nVZQyGTHzHyOCyNZNFRihocrquPf2a1Xfl1LAoDX3vqU0ZvFyiAQg7+LHtuJ&#10;iufkomzElOXCor2JqqLAPDXqUZ47tJUwooyyJpbbkEaBbXQ4Kjcu75ytOhfKRM7iAyX7sShtGcsi&#10;T+eHnV5rwlpqG9phxjy10MA+GNrfCVuZRHo4u4oTXTfflbwko830QfZ4eLIbMfgGqK2TYpcmGDl0&#10;4AUBNzsXN0V6Rg6e+t87VDJ3UyYTQsv5QHFEhw7gU1uLGSQdGVhVxHFsV/JXRJiMvEjrttJcWE2b&#10;QNipFeWvN+qZS9SYeah7zGXbv3HMM1N/RaJDAOAcygOLacpvWMAut7wRMUEuCPR3wpQod3y+PgM1&#10;jMgrLw23khMx4r1x19g+uHaIAxVkOpnMO5QxEUajQt+O9IC/Xz/MnBbDytrr4ODA/Etbd8TMmI5B&#10;x8BkV6/dhtff/pRdzJxQztcmYWzjyA4fMgh33n4NIgZd3IyCR3r05K/0RsXJ+0f/bY8ekAqhD//n&#10;JSrt1VzkTFSyknwtSZ2PPXwHEwKJCT3HLSOrAAWFpczrblU0byKk+7n3QVB/b8I3uhbhc3ySnT8v&#10;itqnX/ygMOzCyCMLl476kWaEKNRcX8TgaqHCYEBjyaWuFsPKizCwsQy2VF24Bch51cMEO3JdHXkp&#10;KF70C6xCIhH/3QLmVcSr7SaVl+Ppq6+BzdIlGD1y5JEdTvDqs88+wy9fLoK9myOyMjLhtccKA82D&#10;sSJlC6xNLGFnYUPIhzEsOyyxq/EAgtu9EY9UPPrSf7iASqSqA7fddhuqykox+eo7kbq7FT+3+mOw&#10;hy2Wbd6HylwqR7/BCvPC+d+O3rZrR3rgsgh7WFEZo26rivTJl+JJF/hBvwBPDI0OUVSOJ7gE/cen&#10;2AP2hAXecO0sjB09lExuy7F85UbFpiUVoMVrJxS0X3z1I3YwH+Peu65H7EjmJp2gFReXIyMrn3kU&#10;9LLTMHYhG41Ulj0fW9LhdPz7idewc+9+Xe4EI6HN9FYIjaRvVRkuKc2EG/2dObw4mZOqip161j10&#10;0D7I/eAD2I8eh9zEQ8TYp5AqW+5iVq3rbCKZplJhjU/4HBlSyMI5pNuwaKIs+GBhEcaE9sH+xEIc&#10;PiQRPt0vqd0pi6+KDcCdVDA1VDTbqWCKoSj9bXcR12vp7No/9LRi1WY8+dxbKl/GjPSs0ttS3Kyj&#10;pRmRJfmYVJMNKxoTafy8x0h0/1ZHQRayFyyk/A1D/tffQ5u4n9Qk4iA6MuYEDOOapmqkbXoVDYOZ&#10;U2HG9ZNyXlp6aQcWNRSQsdAOv6zdgRrmVfSUk+a21rh/Wn9MDbNFA6MTIg8lZ2lgqL9yBqiD6B+6&#10;e+CW66cpB0cp6zhJFG/+wpWoqhhKR8og1JLO/o23v8D3C5ao7Q0Zoa1jXooPDcHbb71aOVIkGV/f&#10;Tq0H9EbFqfXTRb/Vjz+vxEOPvMDFtFl5G4WT3YVh/H89eieuvnzaOe+fqqpaHEhKQ01NncIPCyyB&#10;TgYaOnbKoBCva29pSax2/fZ7X6pE2S7GGDHSRM0QBUxaMw0JSZrt4+SA4CAfGDRXwVxbjeb2ftjJ&#10;KJDkUvxe65AwTUMlOmyMoZkyiouSznsaQEjZkp9/xpDISHq3yHBxTFu/aQOKCgthwkjUR/e9jpiW&#10;cJS3lyGtNQnDrC+BlZEFvNrcsMM0CRZ1cShDFW79z51w5v2we/NO/G3iA7jt1tuOOqq9nT2+/fBF&#10;PP/y22ioyEF5OfMjaEwE9z3a0BPojRgLRoZmuGT6dPh72ismnUZ6jWRM5XupQyG95OnhSgYoH70n&#10;9qie/vNv+rm74qH7bmEexQh8wgKWQkMr96UUopTFVZTs+/7xHHMtZuKuv18LS0IDerZ8wp1S6eUV&#10;r6pUFLanYjswxL/XGfU9z/lEr8Xwf+jRF6hcCm2oGEhgkm4DFXZvBDLaZlRVgqyOcKSfZD7SBCa0&#10;k/QVjPjBiflcLkOhMRrJe/hodZRxIYxncbxomhwa01QRB92tjRZ1S3oHPPmZn59uzsh4COubk1Nf&#10;zIhxUPOmmQmmomD6eLkzmdSxe3/9i1PvASna+uIrH9JobFNOjDaRxTTsoiKD4WJFWGBtPyRgWKcM&#10;PnoMj/wKx1zkr0QfCA818JmiovHHjrlAqK7iNg2GedCYVHL3I8drac1AczoQzcjFsADdzSCF9aR4&#10;5cDwSMQMIBU7IT0iF6X+kB+VYDEm9e23PSBR7HvvuByffLGEaUYGRFRYsThoBse4lcxta2hk/Krk&#10;mIyPJOBfe/UlyqBwYVVsfTu9HtAbFafXXxfl1kJB+Y/HXmA4sFl5Qdqo4EWzOuj/nnqIXNyBaBEq&#10;T/ZMjzVQKRQ936ukNkYPRFFta6PA/dM9KV4fwqwIEygqrsDh5EwynbQpj6oo41Ix2p1JWgMCfXqN&#10;50YKYklhQCmOVclojyn7QheZoCjr7BDhvRZYRYCfNyvuTlbsEt5UEERROFttwcIF2Ll1J0aMHoFc&#10;5mB8++hcOLfaIdEqE+FtfnC2cIRdhw22NCdibftu2FZSuRpogQWfLEJGRgarMffB+LHjOR48x7vv&#10;PuFpRg8egkULvz7h9/JFFRP209JzSD9ap5Skei6aspAa0AMr/9rbDVREx39APybK6QX+STvzT34p&#10;xfPeePnfjFiQyYuY8gxC6oQyWgz0Fs7lj4g1j4s/hP/+627i9nWQi1SOXVpGLo1CgvAkMsh7OSjQ&#10;l9DF34dL/cnTPeO7S1XsJ599C3UkpTChoiE0ktKuufIS/OOB26i0n/v771BSOnLyihT1aDtDIiIl&#10;vDzc4O2pr1GgBus0HmR9e+6F9xVFsNzjoqg3M4JsZWWJB+69GTffMFvJntM45BnfVJxQcfFJEI97&#10;HdddkY2capxjPnTqnHukwBm/4DN4wAA/D/z9lllYvnq7cnZYs66R0LNPnjRajfGSpWtJed2P8uwe&#10;REYwUqhvf6gH9EbFH+q2i2en9Zt2MkLxvPKOKG8/vf9NVrXIaUrEPc/fqyx96Q2lUPK5lZ42WdiM&#10;NbpwYZcy3EpPXX1xDVzNLREQSBq+Tsiw7CvoF0L21X50CtEgkE9P3OT4Gk0L8d6eGDz8KljbECfJ&#10;D6VacCsPIB48wdkHBnj3Ci+2MBRJYcD3PvwG6Zk5ytsr3hCxI3QwJwNS2DXzGjRMsgugl2QGQ67j&#10;YW9/dA7JiXvk9L7Zf2A/vv5qHtz79eMiaYrP7n0HQW1eeG3uGhRoynCD6VSG0i1g2miCbR2JMNWa&#10;oKi1DFf88xpMmTUNOdk5GDN6DAvMeWD44GGn9+Mn2Lq6uhYpadmErpUpo8rYiIYEF0wVceI+MqZi&#10;mErkKYCwDjk/fTv7PWBIjeWSaWMxdEg4Pv/yR8z/YSnqyTQmdRAEs7+LXP033vJPPEr4Y9CAAGUQ&#10;SnRCprd40WWRdunjcPZP9Az/wjsfzMMLr3zEo7LmA6+nkblOUuvj34/epeCeZ/jnTvtw5eVV2EuD&#10;rrKyluNgRO+rRGLb4EVjoj/JKCSHRd9OvQckl00i8Qt/XqGglOKyamCu4MDQAXjmyfsxjLj6c90y&#10;MvMQT2bAJhoWJjTuZb1op+ETPMCXEF+Xc31658XvC1HENVdOxOKlG5lfYUNiDzNlmE2dMgYhXHtD&#10;QwIQxmd9++M9oDcq/njfXfB76lieXiJ1JyFF1PoF7lkV2oC6qHqUo1olizGjqbMfqCLTcPB3jxBN&#10;GWn58dTydYaFcsPLIuffgcSfDmDE4Fb83/9xM2oe1BuRmwesXk/MaiMY+QCTC/ldp+f+2E4W5yeD&#10;EEjNiUFGwRQupiyYRytEPDatjFoYE54hXhs/X49jdz0n7xMPJOOp594h+8Qu5bmVvAkxtBT7C6+x&#10;mZEJUZyl2vWN112GqZNHwZqesTPZCosK8eknn6KFi9Gw2OF44Z6n4J5mjSSjHdiuOYDrzKagr5Ez&#10;HFvt8Yn2ZxSZlsG13ZGGRDn++94zzBltJxe3IyMn9NSZmAIxZ+7sJD9HvNu5ecUqD0YUUvFwC9xA&#10;cYfxXmrngAvsxo8MT16ebur7M3cG+iOdSg84E4b3yD9uR8zIKLzy5meqsrskroozQcYqIZE8/GRK&#10;EcNeRQppUAgEx5/ewfOtfcDaE/976X01T8WoEut/wrgYPPfUg6xSfO4Lih0mq5Aol+JAEbksEVoD&#10;zhFfOlLCgs9PmNm5vEfE6fMPshkuWLSMOTM6+JAp5c2tN16Bfz9yFx0v51ZNkuiE1I1JTs3mWkH4&#10;FamHmyXqT1kZSkNesP/6duo9sPDHpXjz3S8xc8YkTBw/kusJE/A5fxwdHZCbW4yaai3lliedCA5K&#10;Bpz6kfVbSg+c29miH4Ne2wPCU//Yf19jaL0Qpsb0qlPLrxqiRX2ElucshoTkAPRoXHhFCbw8bJLy&#10;oLxYQ0ywWAxdTUIJ5Q3wdTTEoPBWSE43gxqqsRYbSsqAuARgVCxgexydWnaXny2tYCJwyrUoKB2h&#10;lHEDWiZtbbqiXfZ2tlTOg+DsxIOf4ybwq7mfz1cJYOUVVUeHzdlXAh+RPo2ODMXdf78OkyaMVJ7f&#10;P3PaLTTqjOlB1tZp8RrpXjOIfY+ZNAqrF61A47JiWLMA18cmHyCiIwARtsFM9W7FwZoM7G05hCHG&#10;wdjbnIzbHroDhSm5OHRoPy65ZQ7uvv2usyJYhV0oKTkD+aTm1ClHOm+rRCPYPTBk38hrWURdiWsV&#10;76u+KvCfuTvOzL4jhkXiy7n98clnC/DlvEVw8/Ygb/s4JmI7KWNCfkWMQm+PvggJ8lURpjPzy3/N&#10;Ud7/+Ds8+8K76p4XY7+9pR2WVm3wZBHNBQu+5r0qECMKIgokEUltNHqNNOI1lo/4mfpcvNwN6nsb&#10;Ows6Do52ktDJrLYXxwl9CqfQaGAzMuvI2gcufX2Rz2ie4MKF8lciwIYdGtJlBzD3yk/9/ikcUL9J&#10;Zw9Isv2j/3mFmPqlis1QhE8bE5+dXM1halSLN998lXJIJJJufLuogIW2XMa/a8zl+zoyhJkzqdvM&#10;woTJwPKJrsm9waFS21Okccy6vjnxswCEDY1a0c+jP/NvbMjGVqaMCc4uHltHcTokOoyUwa4nPoj+&#10;m9/0wJvvfYOXXn1frS1zP/2WOSgmmD1rMvJYwFKXO9PO+VXKvxJWKLcmjNAdnoz+Cf22vp1aD+iN&#10;ilPrp4tuq8++WoQNm3fBgvUIRKZWDKlB/SAaFBSKSus7tkfIo+7jSH5s4u9NDE3gYeeB3MocGhYS&#10;lmcjJh57tRjp1YRpU3XEJrKoSiMCh/h4Ep7kC+MPhbpQo3Q2Echim9TVWyEheQoOZ82gUHbggsqV&#10;mmK6g5ESwdv7+riTMjZYsbN07XuuntOJPX/2+fewbOUG5QUxIz2s7lp5wfKfb8TD9Pdb52D2pZNg&#10;/Ac9YRk5mYxqWMPCzBxPPf4U0vclY/DE4agoK0fcG+sQbOyP9xa9Qiradlxvx05nZ2Zri3GogyxO&#10;da4obSnHwIlRGD4xBns27MCMsdfggQceVFjiOlaHtSJU7Uw28QYVFJeq/Je8fOLAubp2RSbEgJDz&#10;Eyo/A/aPQOCkSOGA/j4qtC+Lt771jh6wsbbCQ/ffCifCgcT5IJhz8fbKWEoMLu7AAcVC0wVd6x1n&#10;/ftnIRWyuyIUUqJMWJSqB9Wh0KUML2QTCpUpwq9HozHhYOmEiupCde+KPOpucj/vqsWIPm10GoBy&#10;id9w7osRkZTMZ4ovUTSDAumeYUCXXx23SWRW5O/h9Ahk1l0HbaOpgjsZMCrURfIQxWKTAfSs6tvp&#10;98Cb736Fb+YvVvltBsz1ayEta/WIWkZrs7HzwF4R1rrBkaHlQBib25DK1ZBGYyWHu4fTTH66gYO7&#10;pQY3jgdmzeR7GVTuR/ZZRhlkAzrMmKcf4Hfi8ZafkeAYkVdITJ2K2kZrMng1KAOynUJRooAOhMWO&#10;iolWnnR1UP3DKfXAj0s24J0PvlYGhfSjIAMeuPcmjom1+ktOJb05CV9kzOX7AhoW2blFsIo3U1HX&#10;AH8vUvbandJvXcwb6Y2Ki3n0T3DtWdn5EKPCjAYF8QyoiK7uNCgo8o6Ro92HIERmoGc41uVshrmJ&#10;GcI9I5Bbk6VbObs2usIZ875oQ7+na/D8q/xQPDYieHkXimGhiIjoEDCUz6RxXWbtOiSlR2HvoTks&#10;7uPHkC89c4YNFAyEO7EommDrIwYFqfyJ3qB4rlm/DY8+/qqK8EjehFygGBGyWFC7R6txKxo0pSht&#10;bcYnP7+LDxe+ybVK971gZNtonLUxhGNqZMp9xGhqhwMrij/x8H8RNDAEVdVVypB49omnsXneGpg7&#10;WsKwH9l3VlQizMQfa7f9hH3tKbjTeraKTEQ1B+Hnpg04pM0g9StzFHzN8OQTz2MDFShXxxAWMXyE&#10;kCIv4GE5wSNt0cJF+PzzuSz0Y6KMOlGAZLETXYnMiideFY8cgvux/ogBI0ntNujrHs1cmkFkzmmm&#10;wGblUrprRemUnJJ2Ax5UXkv0hvtbckwlH0YUJT2VX48O7SUvS8sqsG1HvCoGZiRQDLriFYSARdvW&#10;8f5fuWYzdu9NwKcfPs9kZudectYnPw3J53ny2XfUXJTIg9yTlcO0aAyro2Io7FbH5PCQsWdgv2g8&#10;FH0T7lz6LzQqT0gP4SjVrmnwl2zLR8ywdnjReFDyjnNn0zaA0wuXzwIrH/PwOjFx9AmKwODhtBWO&#10;2LZvNuzrR3EecRLSgSLzRwxyJyc7jGTkSKoG69vp98BKFiN858N5XHtMoSEBRLNNG8rHVqPNg4tO&#10;hzUPKH89GhejmwbfAmdLR7yw8XUKxE54r2wi4yWOjzpTVLHI6MxLuKx1EjHVkw32F5Yf2UtEMMsj&#10;IDi0xzF7vuy8fQpyfbFpzxz0cQ/ht22UkTLerSpPydfHAzEjIlj7xarnnvrXv9MDu+OSWIPiG+ZG&#10;cT6z3X/PTfjXw3fSsOeixia5SJL7JdDC5NQsRR+svuD6K+QhOwml2Bt/kNs4qXXJ26vfKdXqUce4&#10;yB4opfRN3wNH98CHny4k5WcVDOmRKejIQbN44jZxm+78iaO379IwFycsQlt9GYUrGSksGHKoq+jc&#10;kMJWBGYx6WhzG8BoPT77WKegygYij5knx2Rw4NP3uSk/EH3c2TUUFdppyC/WFXAyNKrnok/8I2kT&#10;RSGVJFAJAdvZ0f3TC9p3C5YqxaSOxfosFP2k8BXxeugBa6eCrQ1sgDZcizbzViS2FiOxnf0qG3Q1&#10;5oR4OwfCz94La5NX6hYt6ZzaFmy9+zIM7PBBU0EdDLzN0BpXjYkGQ1BbXYd5ictwnfU02BvaIbDZ&#10;C4et87Gz8gB8292QaJGB5996BYcTDkFbo8XLd/+HFZSH4ZYbbu761eM+X3XVlUhJSUdS4tP435Nc&#10;FH8FKyODSiJw7RWkVO/0vPbcWS5F1lXxrkqrqDahQTgS6blDYWjiiUpiVQUao5EEQ7FOZOTZLx3s&#10;H1GShA/en2MaHOSvL2SnerB3PcgY7Yk7SHz3AWVISKK2huMpxq+M6yLSTu/YFa/ymnbt3o/b734c&#10;n3zwP7UQ964rOfpspGry40+9hWJG+MyMWH9H04aK2Fo09qcC0ioTUFrPicq3vH3HukYivSIfUa4R&#10;2JqxkTd+J0RCBFhuI5yWF2D+dzQo6JluE9Qom3w1YgjYj3wepvusZ2RWPiGCkbLQCLsTxyHu0BTS&#10;hjozmiF5YwIH5NwxaGNSvB+GsxL6sXS+uiPqH3+vBwR2+cQzbyvIC7O40GTXivIJVWhzptXXImN+&#10;zHjT8WNpao8+pg6w0VjAxdINxbWU31wjVSPtK7ZUYSjr8XxJWSm6ate4WjDgO4J5ghKxCB7Iz+uP&#10;PjuRmRLQL6uww+Y905CUNoLOJEvOowaOOclHeC7ioBo2OFw50GSu6dup90ANYWlvvr8AFazR1Ea4&#10;4GP/vAMP/t/NvzmAFPMdNHAAqcr7km42jaQT2QpqJk5BWdik6GoqnQ9CqW3O0KMkxwdzHkqFbam4&#10;rW+6HtAbFfo74ageKGLRqo1b9lLIGTFpOgBPz7yJUpAhhWNk7FE7db5pp4ddFEbZVDzsmi6B2/m+&#10;TXi/zY0likwlUrfAql35XvIqbCksBc6Uk1vIsGMJ3D0DVLTEmN59OaZQ0Ypi48iiaIOjQgmN8eVc&#10;lwXg3DbxHL5LZidJ/hLGG1G25PrlpA0YnWhwbkJ1VC2aPWk5qfWqh4er56mzfkRsaAzCaFhsrdqH&#10;RlajFg++WFzl6UVwqwqGr1kANmzbS8OM3n4LY5i1mVKxsMLmtngE1LsjxTIfH3/9qRKg+3bH4ZnJ&#10;d2HKxMk9f+WUXouiZWTYTKYlY3pxWkjFB7z6NnD7jQAZZJXxcNSB5LpkIW3SIK/ICwfTRiIzL5K0&#10;h31gZCI1Dmg8qKiEdIoYFHKPdKj7QBQjSegVWlIpwKZvva8HsnMKWKRxr4rA6WhlieeXyBJhPB79&#10;XDBm1BDOVWMuxikskldPp4AJtm7fi/v/+Rw+++jFXs2f/9PitdjGgn7mpubK+K8YUaMzKChv1Hw9&#10;djg4t11YldfFqg+SK7MxyiMS27I2H/G5iBLiaoLKaAc8+XIZPnqzg9EE3u+87UVcMUip4E8iAwX6&#10;JFNcdpFnsbUPpQzAxt0zUFQWSNgLITdGjUwk7YrMmtNTHUV4Wf9eIfuO7Zrz5f0Hc+cjm/mCFswX&#10;bLRqQdn4Sp1BcaIxp8NnsFu4qk1R3lSDER5R+OnALzrrQS5aRNpAKxwobcBzLzES/1QnrI3jKveQ&#10;wN3kT7aTcZa1Qb4SY6Kx0Ri79gzG1riJzIdzIxkGDUjDRs4vDVr4u66uzpgwdpgiqeAu+naaPbDo&#10;lw1ITsnhMtrCCMXtih5YDiH9r9Zojo9CE3TqEgIvGx0TpQyGBBIipKRkcewkYsR1jB5RQ3pI62rr&#10;ceBAKhL5J0UHJbE7LKQ/fOgUE9l3MTe9UXExj/5xrn0vObDLyIEtOMMnyD8fFRF8nK3Ozkd19U1q&#10;ca+o7YC/mT2ND4HPNOkWVEYnJAluYFh/DGZ0ord46EQYvfzGZ/hg7ncqlGrMFUMZVIQatVAhqA6r&#10;RU14DV37NMxkwVKS7Dj9x2u1tXDCoD5BvGayQbkOxNasLcr7abCzBpZlhnC0soepxhQuxg7YZpeE&#10;1dpd0GoacP9z/0BQWAh27tyBOX5hsNnXzuSyAIy7agTsvZ3RSmFqZHYCQ+Y4pyIf7dy5F8uXvYWf&#10;v2tReHCyVsKaaABbWxHAOuVHZLBKmeH7ikpbJGWE4hC9bMXlvlSOzAhVE89qIwP47BO6aIWhS/Iq&#10;iDRQVqU1Q/iBzJkIYWRCkuL0rff1QBWpfjdv3YOE/ck06ukUUAYzjUEmBwh0IJL1akYOj1Cv51w5&#10;nZS/9sqQKC2vUN68VWu24rU3P1Xc773v6sBimVp8worxwqgjzoH8wGK09yVepeokc5UQRY1hG97d&#10;9BkJI5jH5DsKHY3cvlVc0HJzs5ESuY2GeWkVCS54OIm8dhFTiI8mOJC/XU3svKCrqGRK8nZVbR9s&#10;3DUJhzOiKQNMeE6NnGuUIzQ+5LjiERXjrTfUx5AzOl+b1Pb4eclaGpFmqGMl9JKIIspnOnAqO8fu&#10;eBfGwStlFOK1lPc4Hi2I6EsMUx2tBEaNVJNd6RCrq2lGZTkPxZQLiVaIrJTxlWc/X8rJEp3slIgV&#10;bzk6Xvywfsdk5BbSgOR7I6MGOqZoQPKwQhUs82t0zGBCQvWe8OMNy+99Vqutx9KVO4gabIR/33jU&#10;lNaQFvor5mjq9pSIe1p6G2JHzSYj5b3s/yMqMUcBv6z6HtsOxRG228RxkZVMIMkynh2w19jC28kX&#10;Lq6eKKYzdgudfY4O9qSm9VcRD6kvpdjjfu8kL5jvdVDvIz14wVyY/kL+TA/E709RAm36lNF/mUFR&#10;Vl5JjPY+Wv0pnOwNCkcvk1FC/VJJVqIRAX5eiB0Rib596SbvRe2TL35i1eEfdfkntBiUIdRuiDqX&#10;Ria3V6DZjYuVaNGC+TrZbKNCM8g9FBvzdyOvOg8D3WhU5G2nUUEhNsuZON0cLM/YBtcWGlsDzPDT&#10;t7+oYoSWlpYIC+ICxzZx3AS0M1lw/8+7UJyaj7TNB1FbWEVFnqF7Jyv+2cDBtw/6BPaFvY8zzO0t&#10;YWp9/MVq0qSxXBi/xq13X8ffaoAZQ/gC46VOSTYS/hgFaxOjEpmZvohPikJGbjjHzkEtpIZiTNDT&#10;1i7XzGvnIx10hICJG5b72bKaaSiLJoaHBxJS0Ak8lgvQt17TAxIR3Lk7AZu27KHiLbUQjLlAMteA&#10;GrEhtSQr3jdjYgeraKEoWR2MMkokUVXh/uAl3H3/k6QJLuJ+ZiySN5/OgAGq9kqvucDOE1mzYScy&#10;s/KpTBiTscoaoWYW6EgRreHkZ9qeITxAdE4bDENrZj2maI44X0ReVVKrNKLB4BdojTc/1hEP9FRZ&#10;RXdZslpXh6WKsEAr2z5wcgmlR9SGfUYCA0MqMcpT3ULWM1vEMjE3igW59NCXk4/LqXy7aMk61NDT&#10;bE64S5CvE40DO3Qk//6ebVQ++xn4qQ3bDjdzzCOP2qmMJBR2fQJgZGGKx5+XtUBMQd2tJEaEOGB+&#10;Wkb4LuVgZXU9+vT1JuSzP7cTA7KJiirVWNopApr19HBTdKey7unbH+8B0Wcyc8oQHlKL1//LquWa&#10;PAVDW7RYxzgp6kR6xgTcdtvfjjIoqioqcemNV2KLKykpB1nDkk7OOSEz8Gnc1xwgmfkc0IZi7Mo+&#10;BKe9lvA39IFvvyDmbDRDclKXr9qEvswnk+hFJB2zXjQwhK3twm5CmmNwUjXnwr5+/dUdtweKSyro&#10;kbbCtXMuOe73Z/LD4pIyKi77VYVQrZa1MOiuk0q8InTFEyB/khgVQ2NCJqcYGb2pLVu1FW++N4/n&#10;bczJJPCsNrSwAnS1USmqXYoJkqWLsZhfiAz63daBnembmSBG8HVbM5KtEunGZISDiZmSi3LFkMtw&#10;38f3oJxusMHRg+Hu6nbcI2rMjTDomhHd3wk9Yn25FpVZpajgX1VWGfZ9uw115bXMM2RdAfa5dV87&#10;OAe4KoPDxt0e9h5OyCrKxadffgAf7wYw91Z5WanbYM0GsjI59kF5dRDzJUJRWCpRCVMKTAnZM8FR&#10;PDn0tDFQrKAkwuYkPPoydi5kCwoJ8VdFhtrL6rHhPz+ikgLfxNIUkdfHwH+8zjjqPvk/+aK2qApJ&#10;v+5D5HUjseeLTQi5LBrWrna/OWoLI2S7P9uAIX8fT6jWhS74f3P5R30gc24/jfv1G3coGKLMRyPe&#10;J1KLwpD3Yjv/tqZvR0FeChZt1FGsyr3kwGxj//4yd5nSTFien3sODFvzUF5hhMoaD0YrPmdEI1JF&#10;Mo76wXP4Rq519bqdanq693XBvM+eRz831zNyRmJ8qQJ0NMCkT7obxYEomCIvKqvqsHHTLmxnHkoT&#10;5UZTE/tYjAkaZ23ERpkQRhFBhWRs7FAW6uLk07c/3QNFXN/Wbtit5NHM6WMJU7pPye8/fWAeQChJ&#10;pQq3GBO8tbqbjHXX0pWVXYQVq7fgwMFUtb61kODEkDBToUUXeltb0kONjo1mvkxEr2Ay7L6I8/TF&#10;oeRsNf/CgujMcuC4EHpoTYTtlIlgsVVgHJHB6dm7sXjxr7j++jndV2nDxe6u62/HnrkPotEHiPSN&#10;QLBnCHyLApBRzh3Fs2ZJD5sLl/mmVpTlH8S+lIPwTOuLAKcgODq7ISMzH4eYf/HTktWEiPZFRHiw&#10;gm0LROpCjmBc3Cto9y2kf9HVAwSpULHvwK+LF2LdKtLJioLPBU6qG3MmKANdVHsDfl5VWwNjurCN&#10;KUgNuVKeKL9BFm/ZUWpti5LSlwpxbV2rKnpWz8iEKOXyuTTJSRBueCtrC5WYNmJYRK9MgiosKsOr&#10;b36lFhAxhloEDkJP7hVXT2VdBRMWjGP8WuF81GWd0oPAprr6UCIekpMin9na2OLaG66jV+v0vfqG&#10;VJLFaJA/z+EB3efRwchIbXG1imRU0tAoSy1Ezu4MtNQRrtTUBqGr7VtijtaiK7Ek1w4mfawoPLUg&#10;cSjsXcjbzTwOQ66Wxszt6DYm6GlT+pOMofxx3CX5TcLAkgAnXjfBm9bkVeLbG95HyKxoRN40CpWZ&#10;JVjx+AJM5m0SMOGIYSH3TVd/CJ712CrBwoqi7svuq+Ki0eOz+gotkpbuQ8S1I+DAyMyJIGAtjS04&#10;8PNeRN88hqGYTpEo96xoAxdRS03PwqrVW5GUksGOlKgUC17KP0a6NIR2FBiUYWPHNhiHmaGSDts9&#10;JXGUCewvb3bSLyXw82rGf/8NbKUR6kzbbewIUqYOAB54rBn7D5qRUe4nPPLgrb2mRxsIaUjjwm/M&#10;5Gx3dzfmPdBteYaGXCPYl87WKdq63kJLSMZmQiU2bd6NUkZppTqyQMnE8O7yVPsR6jR5YqxiQeve&#10;Uf/iT/dAVnYhaz5Ucw3qg3vuvEaRCvzpg3YeQJw00sRoPLYVFpVizbpthPfGQ9Y8KSKqizpxXZT6&#10;QlwDI0iJPoVjroe3Hdt7f/x9Nsc7wK8fIz8MAVFUqaHpVGW4NCGHoq6uIQhRUUdHnepZ8Hf99o1o&#10;ddVw3TBHiEt/JJclI9I9DBkVYlTIkSgkZY3n/IWfDZr8OpBaXoa0w2vgcsgW/paBzIfxprHZoZK7&#10;9ycexveshyLroRDMDIkeyJxF7z9+cb10z84VtJeenf60/vIesGIuRXH2YWQ9tgDe/HWmCcJmYBSa&#10;CgtQX5qjQltCZPIO/xojbsTwQWFILSwnpzOpLUQJk7nWsynGKH6oaYW7mRbBThq498mBOZNzVY0C&#10;iQlTgRO8oiR+inAdSGjM2DFDVfiw56F60+svv/2V11xKpZlsMTxvuZbH/nErrr/m7Ed4zkQ/GBCu&#10;YuNmr/7co3y6DynVs5trG9BUXo/cA9nYumwHClLyYZZuADsGTtpMCGPKIe2iFe8CBxZFtKNktiQs&#10;hhGSDjKgyPBL/oQDPT3Bgb4IDQqAu1ufbuNAfmj3Z+vhFu6FUf+Ypn63b5gHTG3M0VTNau1ltYj/&#10;bhsaaBC4hHrAi4bQxld/RQOjLWIUDb1jPI3ONmx7dxUK9+fA0tEKsf+cDmsXO+z4cA1yd6XDjAXH&#10;Yh+cRjIeKmtiJFD2V+dXoh8Nk0O/EM7DCEZhfI4y/Mb+ayYsnck9z1ohRiQRKE8rRvz32zDi3kkw&#10;tyPm6yJoObkFKly/L0FXpdmEc9CQOQGS/2JEtrV6I0ZyjOOw13g/molCfzLiEdTQwHxj6/tcqAkE&#10;L2uGo7URo4nNqt7MmHHAgffo3RsIxI4Bnv23FtffU0ga1dWYc8U0LvBnJhrwZ4cmN7+YCl4TnRYW&#10;LHZVRSdHPpV4jz972BPuX8/iA+s37WQUaCcx2FLMTIwJzhvenwI3ayclrxMrl08cN4LMUBFKFp7w&#10;YPov/lAPJKdy3rO/Z10yjoXN3P7QMU5npyJCopat2KRyBbVkIZKcJDEgldOFa56MvR8roc+cPh6h&#10;IUecPqfzG/ptT9wDdnbWlEs2XJea8csPailQUSOW1aGyz/ohKcC++AIUFRVhwICA7nXK2NiEBXod&#10;0ZrVDGRo8X3Bd6Rzz+NnXlxMqOucqHEB7OhjgCKrEhSl5sJmA6FRHgPRj5zSUpi2mXlWBxgJjmOF&#10;9K+++RkDuEaOGzMcMcOjWNzyt1H0E/1Mb/5cb1T05tE5B+fmT6u+g4pCMKdhjKEZXO75PzRkZsJk&#10;aDQqlqxAdVEmnqch0DLkb/jn/fdjb0oxLh9hjW83Z6O8ljO127sr6qUBLDRN8DWvRqBFNZxNmpWB&#10;TzmqNhNPtHjkW5mELbv5eLtj0vgYBY85B5d+yj8pELFVa3epRFTx5EqC3sMP3nzeGBQnu1CpEJxT&#10;Xoq9pKA9mJSGcutKtIcT3kWPjFErI0r1xHtrGZ3Qsl5Ibj00STWKFUNgMbBg7QkncwwYEoTB4ZHw&#10;CvaCmcNvFfP8+GxE3Rh71Gn4jdFh0kuTC7H59eUY8+gl8Bjih6UPfwO/sSHwGx2ElU/80JkHYqYM&#10;iqkvzkHSkjikrU6ErYcj0tYexKx3bkLauoM4tHgvBkwbxPuKRhCVY9nOb3wI0tcdQkV2Kab872oc&#10;/Gk3try1AlOen8NotiFKDuVhzTM/MWIxGma2Fked34X4Jp8FCFcykVpyJySXSaJIqt4E7wFD4vnb&#10;NR04YJKBXRbxKDcknI/a2AASCXSQLMCd0TMnsh+VNTErNU6LKKt63HQDN2GAzsmZxSwJC/DypBOP&#10;HXfJDMINFhRg9fZsrN8ch5uu1RmT57pP66jki1JnRAWiqLIU73+1EH+7cUanbOLZ8UsVKRNRphrn&#10;ACNhjdpqQlPM1HfyfffXXZt1Pouc4xHYX0YoLqnCkmUbICxaYkiIQSGtnR0mUU4LCzOMGjkYkyfF&#10;6gtsqZ45Ow/lFdUk+bCAXwDptlNT1Vh3/ZIuoi5rk25EZfwUYXJLM1oaWS2bHmtpvzfm7ZKZbWBE&#10;iFMGlq7YSBKLakYmKDspY+Q3xIBsI9Ofs7M9o1ExTL4fqoc6qZ498w/96SSQ6LW5aT9UtwTToJBE&#10;a44sg/4cDcqwdvzf/S1k4KpXn3eNvSnDGC8+8zxG/DIMeYX53FKHHJAaUlL88GRNIuoVlTXY234Q&#10;yc3pzH1soTGh043EmJTvZf43kNVRKLi3bd9HRkVHDB82SOk/4Yzqm0ry4nnazqlRcejQITz++H+6&#10;J7FY8dOnX4Jrr72Gg2+ITZs24eWXX8Zbb70FPz8/1cXZ2dl4/fXX8PzzL5ARQaew7Nq1C08//RRe&#10;eeVVBAfrlJOe43H4cBLmzfua2zytBHrP7072Oj09He+//z5eeuml09rvZMfs7d+Fh/jBuo8HtmbH&#10;Y4y7F5ro0S5avRouVzFU7OCIz4vSsMpnCgKGziYmuBorN6ZhrZ0ZoT8UpEJvIsm5nIJ2LFDnZ1oO&#10;H9Mq2Krq1zREWhnip8Dtyo2Q4nWCqvLycGeF0MGQyrDnAx1bXEIyr13Le8KYORCNuOryybjx2vMj&#10;QnG8+08iLekZudhHQyIhMVlVEpWFTxLLdLAMrpEcqDYTKpqMzLQ466BuoqzLePaxtMUgzs9Al36o&#10;zSlHaWoREj7ZhD31zcojZ+3CUDAV+tDZQ9TPi1A/VhFTERJ6jUWRcx7ghmF3TiAkqwj1FXUY8rex&#10;ar9hd47Hrk/WMwoxFVW55dj+3mp4jQiAT2wg80XK0FCpxbZ3VqnPgi+JRC0Vua5mRLpT+U2NsQYR&#10;18XAJaQfJJdiyzsr1Sb1ZVp8ffU7GHjFEAyYPqhrtwvyWXKZli7fqFidtKyI3a3w0GjooHEoY11k&#10;Wol91geQbpbFwZd5TfOAitAgj3DsLtgJRxYAi2SBy1XJK4Bpjlj1Qzvue6ACcz9ll3E9lDWRAQ9l&#10;VUiNsPvvasW6bcU0YA7hxmumdsv8c9nB1lw/LCyskZm0HZ7ZCcjcuwQvvPs8r5ULP+e2Ib9vYcK1&#10;AfFLomyIKrG9tRFZlr6w7Uv6Y0tjlNY0KsXz2BuaR5BbGU6Gtejv5kKiAzsm6moIdTLhscSYaFcY&#10;fOnrcNLDzqTnvH+Az7nsjovit9X6Qrn25YMPwb6ikIR8OgVRIL5Gok9wcFprtTCg0icrGSkIsI6Y&#10;tEqHcBrKLlzngHItQaCycPVoXQakAe8dN+M6eLm5875hrhkngchQacIu1iwGJGGsY8niNWvGeBoW&#10;BPrr21nrgQEBnsgvKFEGw+VXXMXxk1Xg1NvMWTNPfeNjtuQUR1JyOtZv2EHDYS8Kiks475k3xXtH&#10;1kD5M+S9KHTrErmcv3AZfvxplYI8Thw/EhLBkPyL862dU6OirKwUorh/8smnSmnPy8tTRkRWVhaN&#10;jcfZ0cVYsWI5nn2WyuznXyjBrtVqSXe5kxOUC11nmz9/PuLi4rBo0Y/HNSqqWYU4Lo7c/iLlf6cp&#10;hafTU+Hk5IRLL53VrQTLrj2//51Dqa/lJhLr+HxpwQO8EBEaji2pu3GwohTjLK1hTMFnQiYDw8ED&#10;MfrQTqwqjkcpEzWdh40hdaktJkW6Y2l8EYtHaeFsXAU/4xIK1lqYk3aRGgqamYSmYd8b0OgQpUXl&#10;H1DQyoQZR5iT0OYJfvt8aSlpuepelLupf4A3ua+vUe/Pl/OX8xSDID0zB7v3JCJ+fxIFbzEL/eho&#10;QiV5Wy2EvG1F+RF/nURkNDJ+NDZkDohnNTDAF0N5TwQT4iRc3ce2RjKcSJJ4WUohoUVHPC+uhDVl&#10;bU9F8KXR3bvs+mQdtCXViLphFAwJRZKm8lI656K8Fw9PW3MbnPv3xewPbkPOzlTEfb0VKYxUTH72&#10;Slw+93bk7kzD/h93InlFAkb83yTuJHtK0819UeI0ndhn6QN5r77lPB372AzEfbWFEKgiOPr3DoiO&#10;Orkz9NDImP/S5Rvw6/L1TKAW76kOiiHjKUZkRweT+uu1SKw7iHTTZLryGtltOoWo6xR+TV7MIor5&#10;/M4E1jQsUEvuTFJAgxErS9pi332n25LkKVi3ETDfxSHgGLAeJJm+ipCbX6J+q8tT33Xcc/Hs7uYE&#10;a1IZt1eX4V56o70J7mwm/6uxnSPcrr2ZtkULGjIyUbp8MR2bhlhCFfNH18GwHvtP3Do5BA1UREtr&#10;mjB/YxanSPeNxkuh8YAG+CMH3ozwmLCYns67LVEz8VLLvOpQdQcumzWBhdEijlpjzkVfXCy/6efj&#10;rgyJICNnzKk6zBEVf3UrrAIGwWn6FMocGhDrNkB7aC9FhyHe5HflgVcjZOrfMD2qL5oID92WXIZd&#10;B0sY4uoyLGTsDWDTUQmfjgy4olIpimrd59xSFdBpTIgzbVB4EK6cPUUVL7xY+vxcXqcVYdYSEagl&#10;9CzxQDKTpZnk9Rc1WVpCgvzU3zVXT8cO5tOsXrtVnUcNOW3lfhDZqNZYPotMlDVpPx17ewiP+vCT&#10;75nYHUaHw3gyX0bRiW7xF535H/0ZnaF0To0KmYi2JL4fPHiwuoqIiAgqqZ7Mwr8Od911l/ps2rSp&#10;xLsV44cfFuLKK69Swlms/64mWLiEhHhGL97Ahx9+iAfpgeiKYHRtI7z/so8I9gaWbX733Xcg0Q0x&#10;Gh555FH4+PggIyMDb7zxOkpLy8hQE4KHH36YC2E99u/fj5iYWPX6jTfeQGLiftKa9sVDD/0DHh4e&#10;jIDM42Lcrgyd0tJS3H773zFx4kSUlJTg1VdfQW5uLq/JC48++igZPHq/V8KMEIgrZ43FvsREvJqw&#10;HDY//YTQyVPRmJaB6vg4BLJT/6vNx7+X/Q8/97HHtCH+SM4jg09lBmJNS+BMHkVxzOLOZjwAAEAA&#10;SURBVHRQGWkhC5CgYjSEUXTIYtrMMCRrTYSGsoYCQ76CIe05ll3j1dufi0pIF0lPpihjs2dNVBSp&#10;vf2cu85PapDs3rtfFTKTiqFSJdSYSrZAMnRRCUpCKjxMs1bzRaSeXGcbIWoSjerr6kSKvFBEs/ig&#10;F2kPT9YEQiR/QmPbs0VePxLzb/oQcfO2wDumP0qSCrD3q8247INb+TvMrWkk2JVN9jMlM5R8J9GI&#10;nR+vQ/CsKCT+uAsCkxrFXApjCxPCmPYqlqesrSmY+ORs9Zu7P99IBYHQOjJziD0hz7rrIHadCrQ0&#10;Sf4WdixJWjexMiUkaxQaqxqw7F/zcc3XdzPP4oicUTucrw+8/q074lSSoFSENWaeiUShxFDUeU+l&#10;FomZCr872ZtiUnW4SswWWN+xTUcgoDMypT8F/FNP5jaryywJITNAFe0QadZO9PLSHm0mJFkWzg6u&#10;ND79V/EbYXZTm5zzB5FFIQO8sW29JYp4Nm68FnIvwWHSdJTFx6MxNws2EZGMWpjjVxaifJ6Vs5si&#10;WEwy3B2J2SQX2JELX09GIGg0CCmBGBNS/9i9PY8GRS4sDQiv4iftlIWiQPB2RBPzJlwIdRCYpyTl&#10;2pBeWd/+uh7w8nCBJeXdLs8BCCvJgX9VrjIsbC6bidxvvoEpWXoMOT4thzT4gIvX94GX03N0GWZE&#10;OmPehlQUVDTAw5HKHXMEdfPDEKYd9fBszWDOVp4yIDsMWPOE4y2zQ4x1PrE4mpeiVB5NGmaRtfr2&#10;1/SAOL/EqGgk/GhfQhJ8CbG2PQc1kRwd7DB96hhMI1W/RC/WrN2GDZt3kc46V90jig2KMkTkiOQ7&#10;mmiMUU0q76UrNqh8NyFumDppFGZMG9uLI5o6BMM5v7tlYRJLrQsSExYWBjs7Oyrvieoze3sH3HHH&#10;HVT+H8GECRMV5rfn7bhs2TL4+vrS4LiSRsUH2L59O7eb0HOT7tcymZ977lkUFBQQCvUMNmxYj8ce&#10;e1RBoyQyMnbsGP6NozHwKqMeixAdHU1j5gcaOHfjmWeeJvd4FSMo/8XKlStVoZSFC3/gMTZAYFyv&#10;v/460tLS8NRTT2LEiOH/z951AGZVZN2T3ivpvSeUJECAEFoooUuRJrqKgL2vrn3X394VC/ZdRUVQ&#10;UKQJCNIh1EBoCYRACKmk997+c+fLF0JTkBACZODla6/Mm5k3c8u55+LNN99g4E0HvP766/TE/A9f&#10;f/21UlSaKtOG34weHoE1G4g3p6vwyRMxsF64AHYMeDKlNbqhczCMqTV0qanE/qUvo3hPMNzoFu5u&#10;WMO5k5Zk5miQ/AR6ZJAShihZayUI24YPco/uXTB4YG/FeKDFLrbhZrhg1UyoeImkVFKYieW/LUZ1&#10;RcYF91U/SDtw0zlrMSGoQuO9oVIqHp3mRSg85dlQsLLmP1zCe1nU6F9Qi5i1jT0hTunYtecg8mml&#10;FiuaeIfEOiLPnnoOpbMan0Vh/JEJTr6XvBLijYgI76oS1V1uIib7QBeM/2Q6oglVksBpQ3NjjHr7&#10;VhW8XZSeT6hUJ3WXItSPYtzE1o9/RxJjISTGouvU3qhkQPemd5ZjxZPzYEAPyOAXxisa3OzD6YzB&#10;mK8CtIf852aYMwBbYjH0DPXgO7AjjHgdtx7esPGgxMsiAdpe/QKV50LgWaJghN83GMWZBcg/kQMH&#10;wrCu9XLseArmzl+C7bSSSV8K1EmeU7GISQI7eQ67EH5zy8RRiiDhSt5vUbk56VMP8hJtQ6uQex87&#10;IgILFy/Dlox49Gyslg7bqK64HAbmVrAZGImSDRtQVViOOnpnyMHMdhTYHyVFLv5e9mZIzmUuGj4v&#10;NnU58K07BlsU8nGmUYXPFe0phDnVKs+60GMPHdIHIygc2DMgu720fgv4eLnAm4rFkeRM/B7YC3fH&#10;ZMOgjpow+7OewqexqwfMOgehYONapsVj0Sf4nnOzzIXCdmdBQgo3WxOczC7nIfVwqD4Bz5pEmNEz&#10;JYko6I/gfEpoG40jHChKmRhPmFNk/1707p7rzW39FrixrmhlZa6MZmX0DIiR+LeV6zFx/LBmTIrn&#10;Gk6uZAvJnNMpyE9t9949FXti47FizWYaufdD8nXJXCExOTLHCLOegTHHHtfkhGMpiIv/Bv+ds1Cx&#10;Yk68eTghdL1hbt72vBdXXak4uwNFwBErsNCsybwtLvs+ffoiIiJCxTbce+896hDpHFkkly5dgsjI&#10;SEishXg5RAk4n1Ih580j3de6detx//33M8tpoYJKibAvxwoDyKZNm0gB5oznn39eeTGSkpJoWTdR&#10;Xofo6Gj88MM8JjHxVJ4MgWXFxcWpGIA77rhD1U8Uou+++xZFRcXquJ07dyEwMAj33nvfNeGl0PaF&#10;MBrdP2OsEj71Onchg44umXy8iIUeRUFUj4P7GDasj4YFg4x0iTfWpUWuloqEBPOKfUaskVV8OKQD&#10;hR5vABM3DeSk6kps8fVQ/H3dUV5VDsOErQjcvxJHvycLzgWKtIahiRX0mWmzIj1Z7SXfiQ08h9t/&#10;CayoD6A1zJB4XplIpPDFwdkclsb6OJbKtLtUMC6+yCQpCgqPaSilKz4XTuaklSU5txHT+mo8Evrs&#10;Gs3zIx4J+S+fuayq3qtmYJkoHEJ9F0EWGlEGFd3mxVfiL/d06+GDW767X8U1GDBZlLZYudpi4FOn&#10;41NsfR0x9qM7FeOTFrYkSftGvDmV3gdmCm/mTRj60iQu5gwgp6KkLX0fG6He9v3nSPUq8RTaYsfc&#10;HLJJGfTsaezsSJ77Wi8FDA6dt4CK1++EcpQyeaEKwmZcDBcoiaERQUmymYvA069PD6VcXsl7lgRv&#10;xxi3Y0mq6LZUwroGYuzIYfjh2B4MKcoAOZdQtmENnG+/E1XZ9F/Q+6xDBWwCoVGV6TvxsYEFNlg9&#10;gLuHBqAzldO4tELoV5XAqzYRTrUMwqYWUUvhUtR5Ha5h0t52dhKQ2x83jRgIR86H7eXqtYDEVAzo&#10;2xXCAnWChpYVgREYH78RFZvWw+Ou6VQmSxg0Qc87e/BJrmnVcQuwUs8My/bY4PaB/qim52FlbDrM&#10;a3LgUXUE1lQkRbaoYTC+AKkEll3HPEOeZJaaRJiTeKQu1whz9Vrr2r+yeADEyn/gYDyWrViOQiZs&#10;/Wr+LyRDYN4XLpFc9pSBQF5lkyJIRlkPxXBAW4F6VXIpjazdO/nikYcf1Ox4mX9XrvgNcTE02nKs&#10;eVvUIPPgYQhDmFybVlm1FouMq+rJ13oaNLLqK/EblZDf125FgJ8n5+8ooiWGq7X6MqvTYoefXn1b&#10;7JSXfiLViI2HSRxFYWEBAgIC6HXY0XQygQ+JN8Lf348Cj2CB9XH06FEcOXKELvZqrF27VkGbJJNp&#10;fn7+OUK8QKAkHqOsrBR79uxBQkKC6rzx48eTFtQY77//PpWGH/DTTz8xCPx1PPnkk1Qeuqh9KiuF&#10;JaSBgpmFqo/UVyBWci05r0C4pMhiLYNPXl944f+wYMFPWLlyhTq3QLoefvgRtd+18KdbaABm3D4K&#10;y1dtZSZlU+Rl5dMTNF/ds8BmqpmoRzDZDVQk+F8pE4LJFq1ahNeOpEqLJMSpNzH3Njaa9rkW7vti&#10;6hgU4MkYAnOUGplhQGUFLHn3lMvPKYLVNfXvCIeJE1GZkoIGBgZnLVnIxUcPxTziReb4qO/1T2oQ&#10;5N6UIHcpXLQiOjmiX5AdsonX7lRajWWEWZzG72p2O/evxtOh31AF27pcONZnogPhK4ZUWmSuFCSL&#10;TJIydqWPNM9cI6aTgbgCCRLrqh1p7boR99u/bw96J+RZuzwI0BHmiRDBPYdxFZIrwy3M54yqaxWK&#10;ioIywmd0L5jhW6tQND+4uUIh35czCZucTwKDW6JUldIbt2AbWaS6IWlTPLre0uf0ytMSF7gC5xAh&#10;du26rfjmu0U4cTJdGT0E6iR9zk5XORECAv0wfuxQRPYLuwI1OP8pN0fHKoYpd1cHrpeasXr+PVv3&#10;W6nLY/dPxj4KHW+u+xlDSvNgmp4MXZKB6JkwULs4Vy3uUmPB2Nslr0UmyRlmxfvDkmNNn0n/ghlH&#10;ZkoITD0FS7FUS+xYLakjra0tFdxhHDHR14tBpXV758pcbczIvlj62xbkkxp0B2FQZdXlMN2xBfX7&#10;DiqPcm01DTmqtxm/xXXfYP/XDBnKxKztDlS+jchoCMKAc2DQUEOYk8AIOb/W16KS674Y0caPGcrn&#10;K6qdxevKdN8ln1VkkRjC2grofUyyGo7j9Z5MKCukINpTNb4RAV5b5D2NfOGdHeDjaI4Nh7OQnlaK&#10;b5lbpqbmAzzx+OPaPf/2q19QIGY/+TSGnziOSJ5llLsfbIZGMp7nCEoO7eUIlJVbNs1fhqkhmuMt&#10;2tSKrIz2OJSQRIbGL/G/Ob/gplED8Y+p4xBKOv6rXa66UiGLnWSSFGFc3FOvv/4arfuBjFfwwJYt&#10;WzRuILaSHXkK//nPfyoYlL09E1lxofzppx8xfPhwfPjhR6od5TwSg7FmzRpMnXqmtVE8H3IOOXbs&#10;2LEYOHCgUjIEtiQKgzA8CcTqoYceUnAlCf5+6aVOyvIgx1haWkK8FWPGjMGJEyeU96JTp85UIH7U&#10;LNhNPdlA70ol3nrrTcyYMRPTp89gfVYrGNT99z+g6t20axt/07d3MDYR9xcXd0gpY6K8SWCr4rHn&#10;qxJUeA8SdChtaNfBBuG9QhFFnnVx8WlZL9r4bV5y9SSYvXOAD1af9MHKoixMpbBRdXqGajofneCw&#10;J5wufelS6BDHbhrYETX6RnRx1uBd4nWjQ2dQoQimIkHXubYQeN3HzxLfrT/KMVZKCB0tuzq0LDfq&#10;HNrdNK+ccKjUyuRnVlcIh5p02NVlwYwCji7PL1SWtTS7yD95voT2VV6lSN+JR0I+29hYksbXj8l4&#10;QlXWT3taVluiCJQpnlSuYz+chpJTRSpz9oXOK6xO1qSFDZ0acaFd/vL7LR+sUixTQkF73iJrhmaO&#10;Pu/PZ38p+TBi521ntu/+OHUgDcluRxVc6uz92srnI8Tqfs7gvmgyjQhUQ55Tud1ajg8ReKtLiuDC&#10;JIb+3jZITz1KWFSCem6bLaVNtyILQ0OtJiBCDCfNS13j4ivX+NPCn2tp5be0dkLsoTRlnAjrFnQO&#10;hPVPz9EKP7q72uOV5x7A42T12ViQxWdHYJsUJrnGGNITJoq1GFZGDAnH3E4+qCwvoaX7JJla1qKG&#10;JBR6OsxVI96JxmdKYjWGRfXjIj9GWUlb4RbaL3EJLeDk2AE3UbH4+vvfYMT574BfN3QeTUVglGbu&#10;0TwPmrEtI/9WPj/VpBzdSurPFau30XNPGDChKbV8LqTPq6hAWjG/00TG102dchPcXDXez0uoUvuu&#10;V7AFRA4ZPXIw4uMOY86iVcgzmcz02u5cU5kQ70KFMo2rvSk6+TljUfRJuDL+Nr2E8EebkXjqm9+Y&#10;h2kOps+YcaGjL+r7EMqPn6/5HW+NHYeuiSc4Bkcjb2M0XDsFkdwkAfXVVHyaLVge/NSN9Zpcmo9N&#10;pQVYZWqOdCtn5BYZ4NsflmDx0nUYMigC0/4xTkGVmxvrL6pCLbTTVVUqxBUpXoVbb52qLKcSsyAC&#10;/Pvvz1K3J4qDwI+0ZSwbfykFNPFQCHxJPBn//ve/mwQlsZCPGzceq1atPEOpEHpa8UaId0ECuSU+&#10;YsmSxUhMTFTQKldXV3UJ8SYIXEkoaCWOQoKI5TiBRj377LM87hWlIMhxd945na5ssVwILl1jGpVO&#10;NDExJc7NXMGn7rnnboSGhqrrCERK7udaKMkp6UzYsxHrNzDxWWaWWmB1OYmKK1Gs3bLg1tEvWEPL&#10;jGSR9qMbbtjgvoRRhN0Q7n0Zt7dMGIR9cUexOCcZ3QtPMTBTn4rFuaW2iCw7bu6oOpEK28FRKGA8&#10;Tn1RAQawDTdn7kGFM63FQmvIhUtTGlBQVo2OLpYK/tSVAuAv0Sl0hzYX4LjUsR/06Qq1rsqCfXUK&#10;rOryCNwQWIueChKkL4ILnkRUsPBQraW6hiw3UsR7JIpE397dyUjSSQWPqh9a8M+hX3bBoZOrymRd&#10;SSuRCXNWSMK6tJgkFKbkoiA5D+H3DGJAtj2OrNynvBQSkC1eCVEQSjOL4DUgAD1nDkIxFZSE3w9Q&#10;OSmESzfmv7A0pcAfrWorlLMGDOhOWLkfhWn5vKYbYzX2qPuuJa2tsExt/3QNKosrFF1tnweHqiR7&#10;4kWpLKlkIryTKpN392n9GSRejS0f/o480tk6dyMfECFoksMiYHiISsonMRhtrZQwUPqb7xdhwS8r&#10;FcuJwBdF+RfhX5ZNG2aO7p52BBaZx1BeWYRTq5bjFAXlyoLsZkvW6bsSMNpmbptMPQHvqNM/yDuO&#10;KUtiymU0FjFolRPCmb83/8QhTfkLD43oDHvSUdvaWtKS5td8jzbzvk94Zzzz2B348LOf1fwmcDFj&#10;xuuYsC0lK7zEouTkUjnTsUJuYQmWr96LihoNuYHEP9VTAZN1pjfjjmZMm6i8fW3m5torck4LTL55&#10;ENZtjEE2iSs6EHdfWSZGTSNMHj/wnH3L+fzM+ugbrNl0iNOrCR8BgnzZ5zWEOelzTRwU2Rv3zJzS&#10;zuh0Tsu1nS8cyGD54AMzKG8WYsnaech3J9zVoRPnM66ZTWtvs7mMbzl9EiAgcTQGTO7JWVG0Te4r&#10;66yFRcsQLFjb2KCKMm4N5w6J26klkZBZ91DkEo5Xl1fJefZ0nURCkCp04Kp+C1+H07ixkdtyEwtk&#10;2LrRU0ZCCSZaXLdxJ/r1DcND995G6DLvsZXLVZVyg4NDsGjRrwq+JM0l8CJf39OLzrBhw1WsgrZN&#10;RGgXr4QwK8m+s2fPhre3t/Zn9XrXXTMxcuRItTBoNTVhc5IcFiIMjxgxgpkTg7CP7B533DGN6dk1&#10;EIA33ngDu3fvRnp6mgoMF/iVeBy0XpABAyIZL/G9oq4VhUObD+O5555vYpsSZUL2F8XokUcexcCB&#10;Axm8fRzTpt2JkBBCXNpwETjT7pgDWL5iPYM6Y5FfWExLHa10KpBXnjDa3cnmJFZPmjB5z6ZqEp0y&#10;cSR6EeIkVtEbqQyODEPUxp5YXFaId+LW4YmKEvhTsZCH/nRhHM+KZXCaehtMXJl8h8QA9WVldDrU&#10;I4qTRWnKZrynb4qaLrfzkMbJg8LgL9tTMbWPJzq6WuK3WAaBq8ms8azczaQ2Hx2q0mDLzaSenOpy&#10;qI7GcianEfpepUzwQPEiCcOPTFgS1NWFikR/YujFo3RFLWq8XtKWIxj03DhV8WPrDjF/BBUG3t/m&#10;91aQ6WmG8l6se30Jbp33ECFSjjB3sFKZtZf/cy7ce/upBHkb317OrN+2sPG0g+wbScYnibtY8cxP&#10;Koi7qqSCtLJbeZ2xpIF1gCsVDiMyOUkQeOCIEHWO3V9vhHNXTxW0veKpH5Hgsx+OHV2x4a1lGEYq&#10;Wq8Ho7Di6R/hPSBIeVZyjmSgH2MxDvy8E8UZhYodSgK817+xDGU5pE5lgHdbKdHb9+KD2XNwMD5R&#10;xU0oWkKOF6FNMBMoXUYKBqQkwrGymN/UwjK0N2yjhqC2uBjlPCY/+g9+f3oZkKd4J4+Os+U83PsJ&#10;JjRkJjvtoksvWkQXB0T42ylWtx2JuYiOY2QQWZ/OKRx3poa6eLSfBYJsapBXUILOro7wY/bgtlom&#10;jBkAYyoPH33xM8epDhUJMvtw/jOml9HMzBhFhOW+8sZHyGWchRiSxAIq3lt5xoK7BDL53wQMIRGF&#10;YnJpqzfZXi/VAoKpf+T+SXhv9o+EshrTGGhINp49KGZMxfibIgld0jzje2IPsc8/JSb/iMovoTy+&#10;NKbVMHZCvPH3M9hWvFJaWaO9edtuCwiF/XPP/lPB5xf/9guyC0PR4NaXAY6MZ1SlcaFl3xLfjQwm&#10;udxnWoPenibYciQFKC5jjFUM3n+gLyZOorfjPEVkTCkXMx6ycnPx1ORbMIDpDsR0nr4hGqYhwcja&#10;tgOlhNYzLaYs5xcs8tswbn0q8rE+vQjLzG1R4ejLOFdTsjvGEtKZiLGjBmP08H5k2vRV4/eCJ2uR&#10;HxrJZVrkXH/zJOIB0Arn5zuFsEDJ1rwIDEk2Kf7+/s1/Uu/NiHU/+3vxdkiAtbZ4eXlBtrOLUNtq&#10;6W3lN/FSNN9PPBpar4b22OafZTFpruSI0iRbWy7ZOXlYu34bWRE2EJ+XqLwPRkzQJPES8mCIMFpH&#10;YUIC0ERgcaJ3JqRLkGKMsetgqxSqagbM3mhKhQgUTzw8BRmnchFDQfnl5L1wKckDSa8oypMphFjt&#10;DvQGCHy8buVSxeTQQHemDilZZaaQCUGENYe8HaiIL4SZlQRwaiYksXwuPywTk8Rr6cGPQk1JaTkp&#10;KfVhxURzFsxSbtAg0BRao2nhoBOe7xkYyr7SpeIn8RM1ZNySPhMrqwSqiRdpQP8eFOo8mzx7V3Jc&#10;SjyCsDSZO2ieVT3eg8RMCOuQ/7Bg+ER2QhW9BPt+3MYYCD1YM+jV1sseVYSgZB5Ihd/QYJyKS4Mx&#10;g7IlD0X4PYPhFOKOCHoZauh90Of59ny7GV70bPRjELYoJJZUNhyoLBhSSBDBf8ATo1QchyFpZzP2&#10;p6jcFUX0ZMg1pI+cgj3Q7TYuKiwOgc4QuFbSJipCzFfhQi+FEb0hQlMrdZZYDSNzQ3pY8tqEUlFB&#10;AouvCHX633c/K/iFeM+k1MgY4DDqQsF3BHPJ+JbkqFFFoJuK+3EaPgQp8xfAyN2V+Ris6V1To0cd&#10;S38ZTnIpe97EBoW9HuUESBhcbaX6TfOHuTwCrPH5H0dQxFifDpbi06Av5GxoHsevCRWKZ4Y6o7eH&#10;PvLpIbK2NsfgyO7KstvshG3u7Sgy31kwmPyrOUsUdEsoKaVt01JTcTTxKNuaic84D4rwIHTM7m5O&#10;mHnnJIwZPbid3afN9eafV0gCtk8kZ2DD1r2K2dCChrLMrDwsXbGZhpdQbN6yA+/TQ1FO67GgIGQt&#10;rCJDVAeSbtw5bQJuv3UsiQdaxmL95zVt/7WlWsCPJCtvvv483JgO4Pvv59JLvR/1hCSLW0Keackj&#10;4+xkj7BunZW8U1lyBDplOhhozizYVrroyQSuDz10/kDtXCoJEqMriJj58+cr9s8/q/fvq1YRDq2H&#10;xJGjwKvQVktyotpiNAgr37BBGgHgz07Q+FtqagZSSIJRxrmprCCdUDxSsXPOqmew6+JlG7CY8UMP&#10;3TMJ980cfxFnu5xd6Feh0HLaRHU552o/9pprgbT0UwousYyeiUxCnMR1L9hhpRxQKBWBVIQpEXMl&#10;hbzAZIYMjuAkakn+5DIVjF5L70Za2inmEclFUKA3GQjI9C6S8A1SHB1t8cIzd+LZFz9HmpkNKhnw&#10;LBOTWLMMKfQ6SbD7P0bDy8NJeQu0VozmzdNAOJIulYvm0DhpQRFcpCSfTCNt7XrFVV1MFh/d+iJO&#10;gPQYsZ3lny4FuHpKkTqiTPDa1cSJiktevBB9+nTHoP7hhDn5K+VCnbCV/gg8QJLVCQyneZE6G1JA&#10;lyIxCzJepN5CYctZVCkMQr8rCpYwOYnnwYqxFvXVVGqJVZciysnNn07HSSa6O7ElAXu+24Ipc+5V&#10;v8l1tfsIbEkYota+tgS23vbwpPdDlA41qLmb5LhQVL9SRza6mhCp4GjHsCEhVaIMaYv2edB+vlqv&#10;iceS8fIbnyB62x7lnZCxo4E66cCdnrBRmScQlksmInomJHBYW4SRqIEWOD16VHUZcNph+FDkEiqq&#10;LdLqHRgfFF5ditVZ+wEfsYM1K2yzWvaTOSFhFtx8GJ8hMQhnQPN4EvFQPD/aFcM6W6OssgamzHES&#10;yMy2rs70elwDRQRKZ6cO+GXpRiQnp2P/vljCQDNUnIqMZ4lFMqcA2q+nzIl9KYB2b1coroF+PV8V&#10;b508VM1T8QnJymOhYWpqQOyBo8jKKSBkzxrlaRWoYZ/LzDKYUKenHr+L653v+U7X/t010ALWpMd/&#10;/pkHCFXsji+++gGH4hMYX1tGBleuF/Tu6pFa3M7UAvfdM5XQ4AvE553nPsVrKWgXIe6R+N6/Krff&#10;dhu9m3ecY5P5q+O0v4ucIGOypKwCO4ky+fXX1dhJyu7yChrdaHAUWU6PNNhVTBi0dcdBEu+MVjKe&#10;9vgr9Xp6xbxSV2g/b5tqgZMpGfhx4XKyX6ylMpCjXIHiytfGStRQ0Kvjg2VuYaaCdocP7UcmoJ5N&#10;lKIiAB5lAq3jSWkaxYOfy2m92bXnELPlnlLsA5LX4EYpAX7ueP3/7sPLb35Dtp1Muhhp0SYO24gB&#10;npmpefhu7u+YMn4QlbIQCqsX3yqHCE355ddVWLdhO7Ky85TSIcpCHd0QIhxqTkUPEj8Lc5N4N+y5&#10;APbqGYph7LMeTFB3NZL8aO/QyMJEKQ+SUdvK1YYKQqOSSqG0lgu0Khw7khtCioyr/ORsdL45DFZu&#10;trBwtIZrmDeiP1oFU1tzNNCRIwqClPykbCoKizFm1u1KUVg4/Svl9ZAkdkVs8zomulPnZSNJVu/s&#10;+DQMe2US3cI6hDwth2t3L02bNZ5Pzqn2p/zt3T9IJeWzZJ0P/EL4E3NWiJJYS+G4mrEu1qzb1SzL&#10;VqzDa29+hszsXOL9jdSiIvdtwoVjcM5JDMs6ASty5pNYVy1WJEVkdbXLjw7yFi2G3c03Q2J9SmJi&#10;1Vhq7mow5t5PsY9KY79BNPHjcO/Ln9lHcgoqDIt2pWFyXy8uvvVYyveaCjS2CI+zMdPD08Md0T/A&#10;jLTLtLix7YTxKZiwu2upCExrUL8QPPLrUmQzIap4aWup7Io3MCjAjxSxkcyP5MGFW5/JrJJwKtsS&#10;bi4OsKV38lKe82upTa7Huooh7daJQ7F2424kp2bCjJ4pUxOJvzTBwAERxKSHkJZ5PZPgHsbdMybj&#10;lkmjzjAAXY9tciPckxiOhgzqTcr0UEWRL+QW4pWSeJnyyjr8vHQt1m7ey4RzkfRI3YReYX8dmyDn&#10;FGZSkae0hqk/a0stTFI8xJdTrDlWh0eGqy3+SBI9bZuwgXXPyS1SxsleYb7wZn4WLbHO5VzrYo5t&#10;VyouppWug32EBnbeT8vI1byei2SegjeJS1dWQPFKSF4JsXj6eLljMBkEJNtrx45+hO+ctnRKM8jD&#10;EuhPaAgfHslXUUlrsgiEMmBPJKcxsWA2gpkpOyjQR0GAroOm+8tb6BjoifffeBivv/sdxOJlROu2&#10;BHgaUeirpMK1YNFaCh7JbNNwCliOf3q+GCan+27eYqzfuIOMW+XKjakv1nMeJe536Q2xTkh711JQ&#10;N6SbM4hMVNJfQ8i65eHu8qfnb60fxUvhPSAQJ7YehjNhSy4h9DiIQE7BVKsc6Bnpa5LPESMWODIU&#10;2z75gwHUpRj68iREM+FdDLNi29DD4Deki4q/8IrQwB07kKLWs08AVvxrnhJae8wcABtCpwJGhOLQ&#10;4t3qXH6DOilYlTFZWXrMHIhVz/7ImAtHBE8OZ4B4NryZyduL59BKgG49fGFiZcZ9I7H+zSUqiZ7E&#10;eQRP7MVwFV2c2nNS1d+sEc7VWu2ovY48ox/M/haffD6XzxuI9We4IJVJgXFZEZZlXpCB9IZ8fO1k&#10;xSYmbOkCpUFiKxbO520TDlXNQECnc8ejLArmVEY6pCyCTsVhtUhqT1ec0oAfd3IUshKiyDqzn7XF&#10;0tIa946bgu7epqgQhY3XEMUnMMCTc8vlLp3aq7TO6+JlfxBLP1vl6hGPl2TlFdhLVNQAhPfoqoRO&#10;A36vkgmyDQoZgya5QcSg4uHu1E4n2jrd1CJXkQzzI4dFMMh1C/LyiwnVs1DKohY+evPY4WSLGqSC&#10;75t7lFvk4u0nuaotYEpofM+wYLVJotB5Py2nx0IffXqH4e7pk1RAttCsXyulU5APY318cNe08VQu&#10;tuC31dvx4N0TWpUgo12puFZGy9+sZyKVia+/XYiVqzYil8wHgrWTTdLU1dQQ/8bITGtmu44I76ZS&#10;wIfT0m1urg1cuvBFBepkZWmGGGaEPJWdryx4YkMvIy3wlm17SbmYjB5hXeBBzPGNUFxd7PHWKw/g&#10;069+xe69h1Ubi2Ih2bflNZUwsYW/rkP30CBaPToqoUTbLqKUbduxF3PI4LM5OoaKSFVjPxkpmVdB&#10;ekR2435VAknjqyMhaZH9e5IHf5DCf0qftrUiAvnaVxejhu7YsOkDmqrn2UejHEgmbW0gt0e4H2ST&#10;e5Og7Mlf36uO0+axEPhSZGNSPF0qIcLgVHvXQI44Zg+gciIlaFRXBFE5kUaLenFC0/V63zdEBWwb&#10;GHOw8zeBMck5HDqfDhru8/BpqM+wlycrGJbAo7Tl6B8HEEKF5GIsUNpjWuq1lPE0/37pAyz8ZQXH&#10;hbi09VBJ/Kw1Y8sefWgaxt40UHlT6poJ+Jd7bYm00CH1MVuLXswzDQui1EpR6gT/yO95+QWIP3KS&#10;ipwRsb2E9LGdjQypUPh7tkKAoKY+LfX3sy/n4a33vlRKvDxzAkWcdtt4RA3pz9gmiTFpoNApjIKN&#10;cWdUrmTcCiGCsAkpRiF6LLw8nRXNdkvVq/08V64F9sTG4cVXZnGuNsbM6VMUvElgbnWMTZP5QtgO&#10;tzPrsQ1zj/j5uKuM6G0p38qVa5kb58zvvfUMWZN6qGShY0cPhoP9hY0zbb1VpO73TB+LWyYOUTCo&#10;1qxvu1LRmq3ditfKp9Vszne/KKt3FqESErBrTM9EHXnVq6t1GRtRC4cO+XTX+eH9d95ESLBG0LuU&#10;Kgot6WCynezbfxiH6XaTxFsiaghzSkZmtmKS8iNEQNihZDK+3oslIWP/evRWFei3cUssYxt0YSrt&#10;TmYREUCEflc8FvmFRVQEOsKJD/4OZiUXZWLrNioTFMaEylKsn1IaFOsOLcp8lfgVA3qHQpjcZuzo&#10;Iard23pCLQm+DqT3IPcY6VkZFH0xpUlop1CqVSgudNzZye/UfjzufMWAfaAtolD8VWmuUFTklyoI&#10;VsCwkL86rMV/zyb07dEnXyMMbhsZaoxFxiX1ZQW6de2EV154DD17tH6dzr7JZEIq4xMzUc3AQD2J&#10;k9GtV9jdzh19VDLFs/dvq5/FMv32rP/ik0+/J3UoIW/0woYyEeRzT92PQUzkKaWgoBgnUzJRTAy2&#10;FPEYajaNt1Y6SD5nnMrmlgM7sgyJAcbRwe6G8dyqhrmG/uyMicP9j/yH8YEZSjkX5eKBe2/HQMZP&#10;FDMBqVIYRbmg8ngqKxeZ7FdL8Ugxbs2dXimJr2kv134LiHw0lfC266mITNLapV2paO0Wv8LXq+FC&#10;+OvS1fjkix+YNTxJYfzE+lJdS4w1GYJ8PIoxuH8uIiOy4etdxgROB/DGqzmYNuNljBo58Ly1K6YQ&#10;nJ9Db8QZApvGXinf2ZEtxcXOCvsPHKHAU6mEYFmg9egG2c/Pxxh/0TUkAN0pCIlgdD0XwVhPHj8Y&#10;IZ39GFy9Dfmk0hQvgkxYolgIratY139hUNWW6J3Yvz9eBX6KImFMpUGUMgmPF9FYcOu1tVVUyKzQ&#10;nwGhkyaMQB96lNqiV+JCfSreCm3w9IX2aevfCwNVxANDW72awql+3yMvYPPW3SoQWIRVgV/cPeMW&#10;PPvUfRRmhIjw6hVJ+iUW3mPHU1WQo0CcxKor4zO0SwBz1nS4epW7xCvXcr76z0uz6NX9RQn/OryP&#10;f0wdixeee0jldNGeThJFypabV4hkUS6KS5USIcreaeVC5kaNRyw9MwfphIRKfJOvt5tii7rcLPXa&#10;urS/Xn4LHDh0HE888y6p5DOUIlxJVrWuIUG4eVwUCTZcVZLDtIwsevU1MF9RMCShoyj7AvXdxzXP&#10;hbE04r0Q1iCJv2ov7S1wY7aAxmPbrlRcR72/hdCZWR/PIZSGib9YZIITFoIq5tuIGpiHu28vRFhI&#10;EWET9Vi+CnjnPTBQqQHPPbYZcxcMw/p1d+Oxf/6bC59rU6tEb43GAy8+ilS9XPH6NxXBcpPUBYaN&#10;ioZAMsRdLDhvtSO/168g7a++N8JD+yMvr0BNwIJf7EbrnwQ+Xs9F2G4kQHXr9v1cmFKoTBkRn2mm&#10;kj2uXbcFe/YeQCXZIoShQYQMaVqlTMiixTYUq5jER4whz/TNzNQqcRPXapH4imu5nKlMt86dCEb/&#10;vof/TykU4mUUdizJPyJsYrdOGoGM5JNqjIj2qa2fvKp/0tyN71VtGaDewD7gcDvjGf47d6JDw4SB&#10;ATdmtdu77wiDAcXbycBEeimqq+rVGA/vGUzqaaFIvnbKW+9+if/OWagIdiU78gvPPoTbb9PkWDnf&#10;XQjOWrD3WaQgTUk9hcKikkblQuOpkOdXlAwpEgsl7SRWbksaYIQv34ebzAft5eq1QCb77qU3/8f+&#10;S1HZ04WmedTwSMx6+3lCXzSEDF1DAklSYk+69eOKMEP6lN2pvBdS8zJ6DeMOH1PxhZL7wsPDhcqj&#10;wKNsmp7Lq3eH7Vdub4HWbAGuPiL3teYl2691ZVpALJrvfPBf/PDjMkWNJsqEZHzsTuF93BhaWOur&#10;sGblC6iuKIC1zJWU+0cPBxKPaV6tyfRobFKDJ577nLkM6OX45GOMZsr42D2xGH37WBSNpwXdlYxO&#10;tY1aRUMdHCxdcV/32/DO5g85w2oWT+jQC9FcfuTCujf1BA7GJqDL3gD06hZJ+tpc7CL9WX9mfAzu&#10;HHBdW3aE437YkHAmnPNlnEks1vyxAVujd1MAKVLBr4a0OksRoUOEQWEgkhYWet5pt92MkSMiFXZX&#10;7dT+54ZpATEEPPn821i/aTu9W8YU2JkNwqwexU6ZeGfnB3h9y7scJyLZsEnUI0kBls+gBF+rrBPq&#10;u8bmkufxZCW8dCspMCldQwlF8pyKkiGGVSI76AHhe4mlbn5s4ynUC/fX160lM4opqjEGnUJGKO+b&#10;AWMLxCtZQ0XYiXE+/Uiveq1BHT/7ar7y7Iqw2IkkE7Peeg5h3bs0v/vzvhc2NldaqSW+SSAxJ06m&#10;0zNZrGIrpCG1ioVSLnhu6QrxXObkHmQytaPMeeQAf19PxazXjs8/bxNfsS9rSEzy/uyfmHskicsX&#10;md3oibj9lrF489Unz4h3kwqIgmFLhSHpRJpSIAQC17x/pV8F+iuQ35NkkNq+cx8ceYzkB/Lz9WiP&#10;q5FGbC83TAu0KxXXeFdvIjTixVc+QszegypuQnISDI/qryzcgr/X0pYNHjwY7737GiE5X+KJR2vg&#10;RcO3LKLKmMZRsHUb9QbPB8h4MpNJWzRWxo6dO+Klf76A5xa+jsrh3NmIEghfyA+KMOdQOBhaoJNd&#10;IOKz4iiR8CTym2xNhdOtlwVqvMj7nXQCR3YdQ7hVT3QJCScuOYNYY1fyfoerzNxNh1yHb/bGHiBr&#10;zzc4QjiaAaU3oZyTopqKnSBCmQiEPrRwRTKvRN+IMCoi/gyEt7gOW0NzSxUFZYidF42chAyYdrBA&#10;6NQIOAS1LHNVeUEpUnccJ3tUZySs3KcyZpuQnvbsImxUR1cfIGtUV8UYdfbvrf159uc/kPJ5nYIK&#10;6tTqoNK2FvmDi1DvRKm//mzrNr0GekZ4Z9CTeHvHf5FTwrwRHEtNRd6W1CH5qzT0D6/GxNv5WTwW&#10;/H7tGnA+AGEbwD+m8NWT39dyO7vIOfgon8rwwuaYKcjK7cq5Qyy29fSEiqJSRwHKHf0irr18DUuW&#10;r8Prb3+hhEohqfhy9iuXzKAmsC9JgifwF4mjEDiYeCYkcFuecoHMKGiUMr7Q48T+Kaf3OP7IcRWL&#10;ZkerdoCfJyE0Hu3ei7PH3hX6vGzFVsJP91GhrqRyXYs7GIj/9mtPXdCDLgqk9JGw9wltp9AIS/Zt&#10;eTCkb2UOl/VUCAokX0ESmRCFel1i5AQe1THIF/7sX4lDbC/tLXA9t0C7UnGN9m4JE6G9P+sz/O+b&#10;+bQwGmHC+BG4dfJoDOjX8xxLi9yih7sjPv54NlasnICn/u9pjBwcA08P6gl0QqQnCQMUM9BnH0VY&#10;WI+mFpHsktWUGhQmXmZMVRqImbbAcK8+qKytxjDvfojPPKBRKpqObPaGsA1VfC1R4VGHjbG7cHht&#10;HPoEDFI0jYePHEOAvzc5oyPQmRS211OR/BJvvvM5fvplpVp4mrDU0iQU0gQuJl4lod+NGtwfwcSh&#10;S+yFBGzvJrWsYNOdHO1VoKe41q+XIrkrFk7/ArY+DmRr6oocBnL/fNeXGD97OnNIeLfYbZZkFmLn&#10;l+vgMyAIlczqXM8YlfOV6rIqbP3od/gN7nLVlYo/1m3D7M/m8rk0VNnRK5yrqVAUoN6K0j7Z2s4p&#10;zCER7BbKnBA16OnYFSvzfqNLgVTRUmT3anrBVubhwQk1GBJFnaSUYm7jIxk1DLS+AlGDqFA401ZQ&#10;ro5q+kP5SHkvCgvMEL13JOISB1N4MiPcqVKNW0E6mtKT0otwJ8GhX2t48kRSSL742mw1x/XqEYq5&#10;X797WYHlolwI251sWYxBSzyWojwY1ewbgQAKREzaiOBG6nS6yrhQxzGZybiL1EYLtxdhUZ0ogErO&#10;i3b60qah2KJv8uhp+GHBap6TOZYIX5px52S8/eoTF3UNiQkM69aJhBlBOHjoKBOnJaKkpIz9KmeT&#10;B45kBfJ86UtfCyS4FkeOnsChuKPMgWHCNdeFyUgD1Jx/NYJoL+om23e66BYoLS1FXFwcwsPDm4yF&#10;crDkq5Cyc+dOBAcHMybuxgnmb1cqVNdfW38OHIzDIw8/gc37UwArJzjqV8LBugGWJrWoqaLU8CcB&#10;nKNHDUJ4r7X46KMPkEkohY9XMV55xwyePndh7LhQZWXRPhCJRxPxxmfvoOpmPiDmtJJKuAT/uHdw&#10;xx8p27Du+EbcHDyBLD30RjCgWCPFaNuyUXJW9nhOtoRCET8B9LFBVmAVlmxaitDMToRo9Ufs/iMq&#10;yLurwLVuGnzJlkLtFdvS61qy9bxEgUWUJlEUmsMbqknVKYpacJdADB7YB6EhDGAnbr6KFi5RKESZ&#10;kyJB7wmJJxjonqLo7SSHiFDXXuvCxt4ftkKS4439aJq6z0D+lQR36bHJ6ODriKTNhyGKh7mjFXyY&#10;jG7nf9cj/2QOgkZ0VWxS0nYHf93FbNpHYMf9e941EIZmxjj8214krj0Ea2bg7nXPYDrP9DR0sxTo&#10;zOwtoW9igJPRR1FFWlC5hrBH9X1kuNpPn3SzeoZ6KCfTU/zSGHSZ0AvGVq27EEjQ79sffK2s5oY6&#10;+ihzokIRRYXCnApFnQgs5xaBzUX5DCD8olop+msS1xKlKM9eY+FhOvQwllZIzAO/FxI2zfDiM8m3&#10;ssnn5ofwGIFCCTxq74FwRO8ZicJiVyo6JF/Qq2TMjzCS1cKZCm8UE0i5XYO00WJdfnfWN0wASmY8&#10;I3PcPDoKx6lkHE1IVgKi1tkjzgXlzW1sfj7KTK5IRiAqA5KH5uwiXgnxOkp+HzO9elgZ6uAoFYZ8&#10;BnYLREYgUeLhUZ4LfpZ9rekZNiGNtzz7+/YdVnOhXQcblQ8oMMBbwavOvk7757/fAmvW7SRUKQ/l&#10;pUVMmplO+ugsvPTiK1T8hCpYc16ioTjONe9FPqyurKXRLQfWNtZMDGuh1IdawoALmNdCsq5XkAZc&#10;IInS/w3Sz/LKzdrKjjA3T1hYMzM399nL/o0huYEVz+FPuuVQKid+hMC1Kxh/vz+v5pECT501axYN&#10;gEa45557FDJE0CH79+/Hp59+qrJrf/XVV1eziq1+7XalotWb/PIuuHzZcjzwxP8h3bQnMPAOCurG&#10;yKoswvtbk/D+is/gbVmFiCAHDKOw2rdPBHz8/CkgNM6UjZe2I1PTq6++hM1bRuPj/z5HwXcdnv33&#10;Hejd+7SXQnYN7UbL59wlmP78fUgxzFMTqQgf6boHkdKwn7kp6vHL6jm0zDQwfy9X34ssEpBczW1f&#10;4g6UE2Pcb/BNTNpbj+jtexnMfZhW+z4YNWzAVc0IfZG3cs5uYvl6j5k5v/72Zwg7jgmtU1rTsMAh&#10;RHEIomfmgXv/gfFjopRQkXAsWQk3guuVfQUfL4KzirWguViYR4TGMvlkhgoOlSBPLw/mCSGjzLVY&#10;kqMTEDJJQ9GprX/32/upt7lHT+G3J+Yh5JbeKm/FCiatM6dCEDIxHBvfWU4FgAIblYX4JTGIfHoM&#10;Dizcgdj52+AS6qmS5UW9MAHxy/cqD4VKXMf2qyfN6S4qJvYdXXBw0S5kHkzF4OfG4hDPsem93zDk&#10;3+OVYlGWW4Lfn/8JXlRkjCxan6Vs7o+/EVZxnIntjFFmU4WcISRHsCC+SBQKBkifWxpgam6NY0XJ&#10;+PXArxjTZRzsLR2RWZTG/anAS6FQWx9pje/nlGDkwHpMvJXfif4vhbu4u9JeIIgqrgSKaZeXIboR&#10;R5O9sG77UJxI60IlllZ1si7U1dPKzsdcIHxiAIi8gFdUnbuN/9mx+xDWbdrBHBqmGD7gCL21M5Cc&#10;IDBEoY1l7EOhxkRCWZBZshsfYf62fqMOYtIY+B5g2miNPN0vIkQa00tUVUdtTBVarYWkgP815Avy&#10;ZbP9+b0u+9am3BxBVv4ICQyDi4enEkwySUmbkpLOvDW76bVwonXbD/5+XiqnkObc7X//TgvUcC74&#10;Y/1ujmN99O6egntuJfteVTwa2BcnTgD7D2nOGhQgsW18z+5iUnV8uII79ONAIIsicvg9A5F8HIKQ&#10;XJGGertGgxp3OaNIV2fVwHy7IbzghkCPLnBy84QBPdAFDOzfGr0HW7bGMF7DmkQc3iQw6cREkV4X&#10;lSfqjOu0f7hqLSAGvjvuuANjxozB0qVLaQgs57pfhbFjx9KDVYKNGzcq7+RVq+BVuHC7UnEVGv3v&#10;XvLLL77C4698joqg27nSeXH15+IlmyEtqq6hgFs3nKgqZ2brTMyftQOWs+gNcNHHoN7BGDo4EiGh&#10;obC0Pk3zOIDJ03r2WIXZsz/Ctm2b6cIL46J65szYp19fbPtlA3KzZCbV/qZdGOWzvNd+z7d/UeT0&#10;ImxvZ36GTdt2M/NutVpwZUEW3GoZE30t+HmlmmwnjB9GfvheapH9i9O2iZ9zmfjqX8+9jd/XbFaM&#10;OOLxUZYr1k6TrMwCD957Gx645zYIjlpbwrp2ZABnEY4npSItXUNfKC2qsLqiXChTqQg2ZJHJKVAK&#10;iFB5Ojs7aHC+tBQLi9S1UuqqatE8b4S23nVUnkSZsvG0x4jXpqDgZC7yqGSM+3CaEvoFprTvxx3o&#10;Ma0fijIKkRaTxFiMPvRM2OJUXCpKs0uQwridTuN6MPu1DUpzJKBSU/Qas5LLp7A7+8N3cGcYmhsh&#10;evYapfNVFlXgh0kfwWdwR/S6a1DjUa33ksUEkvMWMLkdk8cxZJ9CTjasdxKPRMjMnxVdnQJswGJY&#10;UxHdsnGZ6AnqPScG9SzXUEOoSypHkJ05tpEUjiFYZxQZWus2UaGgRiHQHAMjU3RwiEBGTijlJmOy&#10;PFHDoMRVS+iVKLmSG2XYkL6ELHqdcZ5r6YM8Rz//+jtKyuoxanA2Pns/FbridJCpjA2YfAyY9yPf&#10;sulvnQp4+fF7ypIHdwJfzKP5ZKob4GmMqjPgdISFGpjg/eGv4KWts5Gen8wT8CBtUd14dl8ynoq/&#10;Z5fXIjttP6Lj9sB9u72Cs3XsGAoLajMStH/kaBJx/MeUsOlDWtrQLrRuE98v3s32cmktIMH0x09I&#10;Pgp9TLgpH73EliE6IPs9NJhva0GvAzBxApdYWSr5fCz8hd3v3wF1XW01F+OzZmpghv+MeBbf7F+I&#10;rSe2cge6M85XAoHSmnocykzHIcZi2K83g791EHx8OsPcygo1dBMKPW16+ims27idCqw1OnX0RQ8S&#10;BXQiHNjiIhLRnu+y7d+1XgtERUUxn02o8k7IVWvp4qpkzFSfPjTs9u3behW56lfSeOfalYqr3hF/&#10;XQFxm8/64As8++bnqO/1GLEiFEjrtOZGHs9Fkv54zYkkRXYHL8DeF8XEW28pzceWFcfxysJP4WVW&#10;joguHhgzrD969+oFb78ABoMa4Omnn2TQ2WkB7Owa2TnYQ7aWLCFhoRgxeqgKSI1h/IAI3bo6ekpw&#10;FmxyGifZD0iPu54TrcSKCFSoLZekE6l4/Ok3yWx1UJNTQPqE/Sb89yKMjaTn5cnHZhLq1PG8t2HL&#10;AD7bMCtFRygBfidTMxQMRnYWIUgLl5DPophVVBAaRayubMK2I0GAAQFe1wTTiMRSZB5MQccx3eV2&#10;VDn0627kn8hGl5t7KmFfvqwqLudabaAUCvlswnwRFYVlypMw7JVJOPYHWXQW7qSC0AmR/xqN0e/d&#10;hqNrDmDVcz/Cszctv1Oae0M0Ap14OozMNV4IUWAkyZm0pygsQSNDkLbnBMqojAhcqjXLNjLGSAyO&#10;Li1fTz06A1H9w0gjKzUQSffPi+whMKiz9xUDQQUXN1EsTC0sqcyfex6tMiHMNes37SIsJB/5FYZU&#10;Uul91KsiNEo8ZQ0qgLgvA7FlE2z4tVwKC0v4nMbB2kIf9/7jhJL9m8eTePkC4XTaiudGFIq6Mt4t&#10;mzeoE/Dm03V4/MscVE5gdLsllQZt97CNeziHIzkvE30cuuLnU8fo/WmmVKgG0+58VusZchn2t0Sd&#10;PxUaEhgkJ/yBzX9sRhfzTujSMQx2DHhp4C4lJaXYzfklZk+ces6FJU4Y9DxJeCEBwe3lr1sgJTVL&#10;GbVcXVzJ0MQ24zPBrlPFksuqnw9pYtnftlzuZEzQzoVZ79JzNz4Xa7awE/pxXmAsXIRHd5woyMQA&#10;157Yejyax1+gb9UzzMHjRoIID3MSKdSQnCKWHnkSR8ALvh6dYG3vqLxeEr+YzUS1aWmZ+GPtNtgz&#10;Oaqse+FMHiuB3pZkdGwvba8FBAJ1++23NykV2hpOnz79mocqa+/l4l65CnHN4VPSXtp6C3zxv0XM&#10;P/E19M3MUH3qIOMoPAmLcKSHgpYqWk2U9CFCrCp8FWmkEZcPC86UluG0ovVlILQl3XOZuPvDTTCt&#10;nI+uHmaYMHoQ7r33PmYIbV0hSqoqQWuPPngHDjDgbcWqDYjdF68mfMl4LCwaDbScSsDygYNHaB3t&#10;h1uoXAh9Y1srcfHH8ODjr9LTwHwUCu4kgZi0N3Mt8fP1xpOPz8RYxrJcTBHqwt69Qhj42hESSHri&#10;ZFpTgq06Br3r6NYxgJcPL62gusRsS7KxvPwinMqMwY6Y/XBjltdOgb7w8nJts5leu97aB4sfnsMA&#10;6o5wDfNWysTmWSshioII+nWEKEgR5aOBMINj6+PgGeFPmFM0fAd1pLdim1IChr48CYlULLZ/vlbF&#10;WBSm5EHgT8nbErD+taXoND6sKT6lXqKK+WhIe8kmRSlrkhOEn007mPH6k7H6hZ/xx4uLMO6T6Wxj&#10;dmArlU1bYwnJaMAgUi3fM3NKq7nMS+gZ3Lh5FzZt2YUiCtvGxvp89iSuh1AnjjfBB4eQQGAEDRFt&#10;PYP7xXZVIj2CuXnlCAstQM9uNKbQHsPp5nThUBEFTIJvlSuBL/J7GcPVjidzXrKm4YaBuM2LDg0i&#10;g7wiKG+Wo79bDyxPWE0iC57kjBM3P6LZe5m6tXTdlpzTI4xR1L0W0ceoQOzbB98YT4T494Cbl4/C&#10;bgsc8hQ9x6npmTS67FSUp2LdDmWwvMRdXe85gJq13CW/TU45BQcHG7aTM+MaaFxgH+tppSDpbxa1&#10;lDZ+z0cS//cKsEWH62gPCvX8UYeGu26uwYjLPoRw125wtfVEemHKmZ4pzalO/5WTyrRmxrHT0xbl&#10;XesQl5yKhIPH4XLcHn7OXWDv5MY5XY+CKOdAGqQyhaKWELgVqzaqda8bk8eKUt+FiqTpdZ5E9nTD&#10;XRvvJk+ejLfeeov5uPJUhV1cXDB+/Phro/ItXEvt49TCp20/XUu1wM+L1+Hjz+bj5ZeeR98efti0&#10;eTPWbqEAmZCDzEoqAsTiwsaDZlyCf2WdE4VCFA1tkcmsugpT+7ujuIKLUaULIkZNw7o9KVjLWIy1&#10;b/xMK7cXooaP0h7R6q8itMh2hBZ6yTS9rzHLdANx4foGhgwCZ+zGkjWkvY3BLVNuooA+uM0snOmc&#10;+P/59Ns4yXgHYQaRIMy6Oj1aiOthZqxD3G4ATqVMlRthAABAAElEQVSl4IsvvqZ8IdKDuEeVE0PB&#10;3o2NdFBC6FMNYy1slb9d0/wCRaEzEcW0TqalZVFxKFQwMVnUtEGAEhCor28IV3dyoTs6URCkRS0x&#10;mTEyx5Xb3MvTjYokFQxaMttSFm73Xr4Y+uJErH9jqRqzYmXv+8gwsi91RkFyDhwY+yBFgq9Fcdj6&#10;wSoVIyFKhkCTyiX24YWFOL4hnns1YOBTN8GWAdu/P78A82/9hMO/HgOeHKWCv+0CnJQ3wi7QGXoU&#10;mG287KlAaCx+Eixu56/5Xa4peUIinxyNpY98p6huHTq6qnpc6T/izRL4kxkZQmbeOaFVFIoiYrrX&#10;bthOhWKnyg4tzGQSKyHUmDKOZIy5uzvjppEDVbLKs2GRV7pNruT5E4+lKphLJ38ygvFCDINSsr+E&#10;oYgeyVyBJItoVCq4g1irQVkwO5OwqKUNqBrBedeaOxPWolEaqJSaWGLzqX3YfHgFBgYOoxeEkDwV&#10;2yIHy3PfXAnRfta+8uemwu/Y/jDg+btYoKpzA9n1MhG//2d4JDiiq09PeHj6KYVXn9KweDAl43My&#10;YT1r1kUrtrjuZCcK7xFy3SiBTU3TAm9E4fL1cmF+EA/GNZgigVOIthek/8W5JA6BY3H8nj/Id7Kc&#10;VuRQo8yjEkKJqYFsi79GL0dSxj5E2+2gN5oTOhmgONFcWg0tdVHbzwgp9E6k7FsF+3hrxs10g72z&#10;hwbySoVUMPsSi5eeeUoZmJaSAllyo/Rk/w7o20NBpCQ5Znu5ui3g6emp4ijmzJmjKjJx4kR6muju&#10;ugFLu1LRhjs96UQ6g37nYvDAXrhr2nhlNewcHIoHH2L8V0YaYmJ2E4cZTZrWlTicTByfkQcXOx/F&#10;CKWhleRsKBICJycXO1MsXplAq3cVOtgQviCWNksOep9R+PCruRgydAQnUM6gl1iOHye06uWXYULX&#10;rT6t57yiKrKENogVmMKyDidyXVp3JBjuQkUES5nwBdaTdlDqWaIme5nZq41NYO7kgYasBrz/4TdY&#10;S9rNu2dMJrVf5wudrlW+LyJbzzP/+ZDsTKkqSZkoFFU1erSAleOpB+Lh6phL1pD1XBSAI4maAFBp&#10;YgkCtKIOKG72jz8GDtTRDd/JrNHS1bjE8VwGhmYwYdBucWUh70e1qOZV3som3UXBxnCrDjxrnRHq&#10;3hV+AZ3pnGI8ASmHJXdJTOxB2DEQMNDfW1m43Mizrs1dwqOvWuk4uhsChgaruAczOwvFxCSVEaF/&#10;9Lu3NdXLvacvpnz3AKpLKmFiyzZisSK70y3fPkCYUgmMLI2bjp30v3sgwdaGZkZNMRvDX7uFw18H&#10;w1+fol77PDyMTacZiE5d3OHY2U19P2bWHepVj1CUW767n4u69EPrlKLiMgYGl8DX1wu9ejE26goW&#10;eb42bNqJ3+gZlAzPWmVCnjNRbur4vNqQXzpqcARzyPQmjr91GbCu4K03nVoyJxtRmd++xw2PP8s5&#10;ioI5J0o+U7RCqxmMnkYyAcl3oqByJlPvDQ0bEORZj/Ll5ajzrG2kidTOeCWIa1gHBx0THNy4iYqJ&#10;HhzUONP+fvZ40n7WvvISZ5TT31dW66KimpDQglRkr0pGt7B+6N4jkvXW1F1BDigNi/ApysWx4yeV&#10;dTsowAd9endjrEBge/BvY9s60UsR4OfOzQE7992CuIM+nA81c6t4LnXJBytjQPQEmm94FBmhOD1P&#10;7VyNnKQymNAQIYJ+TUYtQnSHoDa/VjNv6Pie0XsX+0FoxVOpMGRW5BCmWImTyQlMUOvItZhrKftT&#10;kXZwLSBBrVL6ZaxKHwsr4EJSlXszxqZv7zAmre3JdcWHdbtExeZiK9q+31+2wJ133onvvvtOjY9p&#10;06b95f7X6w7tSkUb7tm5P/2urPT33zXpHEHQ0cUNo8fKdjMF13IkHDmMjZs2Y922fdh1dC0ya2zp&#10;avXWBHTrmyE5pwo3hbmjrLJaYYV/3ZZKxYJgUnsfrIkjPeyaVYgaMfqSW0M09MDOnbHi2WdxP4+W&#10;pVC7mdi5wpIMVBWELxUfOaCW2L+6gEzvkZxAVWZgvpfP+dx+Tz6KfY7uMHcPUJR8Bw8lYPy4objr&#10;zklXLYPvB5/8gB27DmhiKDjZV1fpwd+7AK89u59B70Ws9ekiFrE5cxkk3BW4aQQdSw5A/E7g3xV8&#10;BMfSMu9Ka1NzQZbQiQkhk9GFDCMvrHudCgRNpdIY5ynVPC4xrwCJR1fAcs1aBJn4IzSoB5zcNeZW&#10;weqnMkZFEiW6ONszsV4A2WT8adW0UwvieU7ZYl+l7z2hYhgqqRQYkLZVhHhtEQHeypXjlEXBk2Tp&#10;ZMzD2VZxCbLWKhTaY+XVzP5M9itheRIFpXnRnuvsV+0+5/2eSoguBY0q1lkCv506uSH7SAZ8BxFU&#10;fwWKdKuRoTFOJOzBzJGkuBXzaGNpoLIuyrmK/aDXTsaAiA2VFDRSqCDomjtqhA0KRIbSdtoDm15F&#10;RBI1qh72ZAuzsGQ8y6l8JUipJIx8WAVqIZAaIRaIoFIzjqxk1wvUqakZmr0R6Ig++9fUshue/c+3&#10;9BAZK8VCE7sknsDT7GsixGmY2Cjg8TlT0JRqMmFV19EzSeMM212K5q/mEW3+vtll/9ZbOZckU5M4&#10;qz3745CUksbPzB8kxhp2ttS5OYWpLl0t4nGqIB31zl37ue1T3oueYcEKOuNLC712zP+tCl3jB0ny&#10;OhnvQobQb8BwPPTgw1f9joqLyhTMV+bnuMOJyqCmq6tRRjVjUjP2ZCyKB1H6z8jQQCmRR+iVPkgj&#10;3LdzF5Gi1hsDSWwiHgx5LxDi9tJ6LRAREaFyUliQLrh79+6td+E2dqV2paKNdYi2Otlk+YneeVAl&#10;Qgrp4qf9+ryvhsamCO4aprZHGMedk5WB3bt2YcPWnVi3cxkSshvwY5o7+vfvCz3GYkQfo8CrBBRO&#10;OgUnUJOXhBkPPoXn/nUC06ffCVOzMwWz81608Uux2jz/zDPQ5WS37cWXcHu1ZknVt7aB+30PIHvl&#10;UliG9STEIh/VOVmczE8LTH923ua/efBDV86xcZknsSAnHfEu3rB18cP3Pywha9UeZgifiX7Eordm&#10;2b7rIJYs36gUChEpqqpJs9klBR+9uo+wkWrUEVLRvARSHpUgQAkANaHBva6AzgkqGHPfrsXkJzNQ&#10;dAuFbWuKi7KWsC319Mzgbuaq6FCdzT2QWUglsDmbTPOTy3tbuub7mqC4J+lTUxKwJ+4QvPY4o6t3&#10;D3j6MakeXeQSCJh0gpleE5OZSXmzygLcpVMggwH9idm1O/uMl/25it6S3V9vxPBXJyM3MYtehQsH&#10;+O6du0V5HLre1vdvX3f964vRcWxYiyXQq2RQ+KZ3l2PaoicQv2yPYpSy83f+2/W70IFWFmZkmrHG&#10;AWLox+zPAXuySTG3DukNi/CeKDt0EAWb1iiFopy/v8otvss96BU2At39rJCUVYoVu9I0BzZdSIQK&#10;CpkoRkBDMnF3FSgqyW60ZlKsoiW0lgK0JNUTmNzkCSNUUq+mw6/TN5LV2Izxafr6Okg/lYWInp3b&#10;/J36dfTHSCp7KSmc2/ccwp7YQ8iip0n6UBv7o4TORiVIhFGxWosiJBDNk4tXK++UsHb1p9AZ3rMr&#10;szu3fhzd1W5oGxsLnCLcSHJGlJIMw8/H7aoTD1hamWHI4N4YNDCccXknCUnczWzfu5HKgG3xHkrO&#10;Eyma/qXSK33M/pVNYjAMqDxUcW6PJWx4d8wBfPnVj+jI5zlqcF8Migy/LvI+Xe1xczHXF6PMzJkz&#10;SWph0SoQ1oup09XYp12puBqtfhHXPJl6CoWFpXCws+XEQijMJbg17R1dMGrMeLXVVlci7tABcmIT&#10;8rBhFfYczyN+35rQJ0q4FSnoonsYx/SJy/V/GA99thPfLFiJ58lSdPOEiZdk0Xri6acw5NfFOLI7&#10;BkEUZAy9fVCWnoJKLtrWgwi5sbNHXU7m31IqBGIspTNFqhcZ0Lgu5Sjm551ChXtHWvDq8ei/XsWM&#10;OybgnruntgoLSg0tx19/t7SxX/RpNdRBj9BUfPjyHji5sraMzxTmGK3FUlWespvEUmgTKgkDYXIi&#10;8O7XeijpYUMgLxUKOUDkwPpadHPuBhtSBZcy8DPSowd+Kkjmb9znQkWOlWBPWYCYvbzOtwHHs0lT&#10;e3A5HFZbItghBIGBITAWwDCLsALFH6aV61AiGbiMIYHdoV06UsEIaLFg+CMr9qm4BhMmtrNwslJK&#10;RVFqHnKOZlKXzUFuUhbCpg2ApZM1ZF8BtHszR4RQyUr266zD6fy9Hw78vAvZ8WnKyxEypbeCNmUe&#10;SFE5KgxMDVWcRWURvXWrD6KWcRE2nnaKxUkCvoXVSWBWMd9uQklWEXwjOyKQWbxLThUi61AqvytG&#10;5oGT6DKeWHUGg4vHZP+C7ciKS4Mzc18YmhopOJUKFJ+3DUNfmqjaryX/SN4NZyc+H6ZWxMTlw5HA&#10;7VpaUk08fOFEz0XGvLlw7dsPpkecUFSQh9ncPz74Tjh1H4MR4R74fOVRdCflpY1jLQpKyY+pLJSE&#10;SzRUwqM2GR4NhOfpkq5Xh94uFhE064jvqK+vUYrl2NGDKdT0aZVnpyXb7e+eK9DfQxFT2HWwYqK5&#10;o+gW7KeU7r97vtY6TqYGIbeQbcTQfogjzaywQQnlbL7EXIkA2ujl0li4NQKoWKxFwRDvxl6SYcTs&#10;PQR7uw7E5QdjIIXOzqQuFTrvG6EIxLacnLFCa15aVq6ynncNCWwTty5eJn8/L7XdMmkk9rCf/mAS&#10;1VjSh+cx7k78jbKPFK0CKZ4L8bwoJZJ9qMe+lvvbviMWW2hw++hTK/TsHozhw/oTCtddeafbxM1e&#10;p5W4++67VV9cp7d3UbfVrlRcVDNdnZ0E+56ZlYcUKhi+3q5/qxL6hFWEdu+ltoceeQSnMlKxd+9e&#10;BvVtQqBfL6xaV4VDFsHEktBS7Tcae4ozMfPZDxHROxzOroTPXGR545VXERYbi460i9JJi5qUkzC9&#10;aTRKGbBoZGsHUw8PlB2OpVrw94ecKBcypY7mOXqQiuX7hN3Y7OAOK2c/zP78B8QeiMcLzz0MbyaH&#10;u5IlIfEkDsYnKUGklgw5ZiZ5mDFpG6oYnJ2UoJHrRbZvvsma7eNFDwVvIi9Hox/k01txIoW46GAq&#10;A1zwNQwwfE+sdHVJBd7Z+DmKKovR170n8S7iwqjkpllUzr0/0SrO+s2EnyPMkU0Yz7r4Ddi9egeC&#10;nUIJV+vKupvRG6I5RBah/QeOYG/sYRXgLUwygsUWiNTlcOFLduvQyeGqqocWx8COOGYrtw749YFv&#10;MOSF8Qr6tOLJeZgy5z4qHKbK4qpvpI9tn6xBJb0cPWcMxJ5vtyD3GJUP5pbY8cVaVJdXoRu9Gb//&#10;ewH6PzYS+QzsXvfaEgx4YhRhVkbkKzBTk/rKZ36CW09vhN3RHxveXAZLN1uVcG/dq4thTGpagWL9&#10;ev8c9Ht8BJxDPLHi6R8xffm/qFDsUIxSkqX7IOlqJfeFwF+8+gdSMdnM61dT0aBG2MKlf+8Q/LDA&#10;E5tz6C3kuUnmCgM3Z5QlHVcaqkmnjiiP3Yv4giystfQiRWV/WJnqILuwAjmnihHDeABJIKnGAL0P&#10;DjWp8KpJhAUYuEMPV02D5KFgzATHnwgkLsw3cdOISAwb2v+GS6jmSFy9s1MHFWtkbGxIw0QqiSL8&#10;2HbXTpFYFwnGli2f7G+H4hMVhEZIGgoKJHs3vZ0yAbEoOBfnZJkhZE0RwTQnNw9Llv2hYi8C/b0w&#10;ZFAf9InoRiaptseup26ihf7IfCZkBBJbVE3FQvL9eNOgYmWpMba00GUu+zSWrM+ggeK96M31P0Mx&#10;tK2jgiEU4lJ3oYIW44GWtEN1LvtclAspioqbz3kxCRlWrNmIFas3wsXJgX3cHaNHDkSfcFJDm13Y&#10;c3zZN3CDnsCUZBs3evn7Et6N3nJX+P4dHWxpTTMjRVkRrRW7/7ZScXY1nVzcMUq2m8Zh355dePjj&#10;P4jDCYSNmS760Np5NNcGx3K8lHfjYpQKEVDe//BDbGWw9v28WBo3mdYa8jKQRSYE827dkL3sV5Qd&#10;ZOZSfk9HLf9efhF5+BZeyCkrCfNK8mDlEYwNdBsfTngCL/77EVry+l/+RS5whgOHjlEHqCEGnQHo&#10;rEi3jgFYs8keK9YK9lWsRvLKBGbqVT5rAir16RESuILsIyxd+gb1COtYD4ujJag9pUsecgvVdnLZ&#10;uoNF6KhjSeM9EyTtTUcfXd8L1ObPvxaBopyLUG5hISrqyxAfF0uHB2lCu/am4EEhU9VX5FZ99k09&#10;A7zLEL1tL7Yxu7kz4y8Eiy0WLmGQupQi8Q2FJ/NgzcBrKSpWgguhBB969PZTHop64vgTVjEzO793&#10;7urO9jCAmYOV2mfA46PgN6QL8pOy4Z5firLsYsXOVJxRoIT8SgrT4skQz0PA8BAmwKOQ6OcEr36B&#10;zIZtorwLI1+/ReWbkPwWknBPjq2poIWSHgtbJthz7OyKPg8NU/U7siIWeVRepD7ijXDp6glzO0us&#10;eGY+61OnsnqLclGcnkfGqJaHQPXsHkiLcVesSo9Hv6Js0HaM6oRE2A8cQgU9jQqTJfSYLKsXa/tQ&#10;fhK+iJ+PNLOZsA03xcTB/vBztcSXa4/DrCYT7lWHYVeXrZS0Gg5QXdZbFNVaJsp0Isxt7E1DMIoK&#10;RQcG8N+IRfJsiBIhwqULlYtCCl7pGTmMI9GM1WutTYSGekC/HmoTljjB2G/lMywJ84TwQmwNOuLB&#10;aITMiKdKcPkGhGvI2D7A+LTY/Rwzc60JiwpVimYI8yNcj9S0wtAn5ARlzHxcy/mnorIGa9ZGE/o3&#10;vM12u4e7C6b9Y7zaDpJ+XVi+tkTHqDi5+toa4RdQi66ojepRZ99ykeGXfKViKfFaQs0tNMQ/LfwN&#10;vyxaBV8mTxw5PBLjb4pi5nCfNnvv7RW79lqgXaloo33m5upAy7YLrVDFWLpiC0YOjYCnu2OL1rZD&#10;hw6kzSau2kAHD43wx66EXAwNtkfmPmfs50ITNXz0X14vOTkZMTt2wI1p6n+nYCo0qGoy498GYn0a&#10;qkuh08ESOlEU8pXrlhPdecvp4878+ULfyxpJLm9ijCvjE2BQVggrWzcGoWbjMcKhnn3qPkKiWh6q&#10;InU7djxdUd2KUDKgbze898ajfxoU12g8kjVdleavypjI+5BgS13RUFq8kNWHkJ6TZAzZTXf6/kNH&#10;aKXMVy5ysVhKXZSOwz9K2eH1xQom71NTM5FEZqvlKzao5Ev9GbfSrWvni7Js1/Gacg59Kl5nFF5P&#10;G3Qt8CTJSSKVELhTQ2Nwoh69Fdr4i/jf9iJt13GV8E6UAxlb8jrhy5k49GsM1rz4CyycrXHTe7cr&#10;ZUOdhyurPj0RBmZGqKUysft/G5n7ohbu4X481lwJVGLRE6+GtugSHiJKQwM9T8aNsR8SCG5EWtum&#10;Ic2qSoDulSj2dta4bWIUXk9OwjuH12NaORWfvHQc/uwzGFNp3fvue6g6la7szaH0YoQeX4m9VfV4&#10;L38QevjYMlt2JYwL0+FXk0RfIbNoM7BfCRuiONZWw5qMTuOG98eUCSMZrE+WgBu8RPK5ldwgFoxn&#10;0SjSOxHo66aIDGSMiVwmfzQv6m+z75r/zt/kv9r3PO81P6pjZZ+mc6trNJ5Hvdd0iDyLuox3u5RR&#10;1jRD8vRWVBQF0tSXAbuS42AX8/xsIxRGknPWEBqoYFEc++qVF1OGD3kGWbe8Aq41v63HytX0Ygd4&#10;Yygx+ZEDwq8ryIzMee7M5XOUFv+i4iIc2BeD9fR6x+zc1CRcq75kewhhgnSZ+syJWkaDfBa6byny&#10;qt23+asGosS5lfuIt6j5fgJFkxgYUfIMjUwYzqTZT53wfH9kgub6wIPUefQJ3+oZHgQv0muLl0WS&#10;w0o2bq3HQvsqFxeDkrzKmqxLGlxjfWN6qMkSxjkhgZC5Q3FH8b9vFiAivBsmjBvGIO9wxtkQgnmN&#10;Fa13RvrgapSUlBTSwduSYe1Mb1dOTo6qzqVSy8q6qR1PV+N+LveaZ634l3u69uNbqgVk8pk6KYqw&#10;lETmKCjGex/Px7uvPdSiuGd75jbwtNFFJTnXC8posdmWgnXWedAxcsbeg4cv6lZ8fHywYOHCi9r3&#10;SuxUTFzsJ5/OxZwfFqGScQISOF5FL8KLr3yEDPK3P/X4Pcoy1ZLXrqTbXBacOkpt4lGSvvqzov1Z&#10;+3ruvlykZGG/IoUWSZ7bL8BLbaOLB+JAXAJ27NxP2EcyBapyLpWaBfK0oKEROmThE4YgyXa+czeZ&#10;ZHbvIzzCTmV4HdC/FykMyTDSuMCeXXUR6k2sTFGeV6poYkVpUkK7UiBOi0wa1icufPRgVJVWcR8q&#10;N6JgyH58f3jZXox691a4dvPGb//6QcU8ZB1Kw955WzHyzakq+/UPUz5Wr7KgCjxKrlNPql2ZmIvT&#10;85Gy+zju/eM5VlEHBxgvIQqP7COv2iL1EEiUU7Ab4pfvQcQDQ3F842FFeStUyzU8b10VPRaOV27R&#10;nTBmAL1tsYhnhvQ5uWTNqqmk98ILHeixrCfuXTxMvClFdRBJQaGnKKMGGSR0+B2mVbqwNqeSxLrW&#10;cdNh29VQqTclQ1HUsL64fepYYrU9tbd7w792C/FnUGwqx3Y1tm7ZgE+/XQhdK8lMLR47KSJCqpfG&#10;z6rp5Zvzfm7+bGtnA/lO4uGkULaDIRmntHOF7HPGMY0H1VeVwLIsC1400MjolOPOV6R2ohA0UFGQ&#10;ccERr6Ht5jvNqXQU1EkMBGVMxFGQmcO6MKhLyhkn1XwglxSKrDvAyN5N5dg4wFirvbHx+Oa7RYoE&#10;Q7xbocFBmuOv8b8+pGHdvtME8Yf2Y9HqLYT9jqWHkOQlq/dq7kwEeW0jNb1vbDTtZ/Uquzfuq/0s&#10;r7KxE5ztiTQoJsyK3lHVKdp9OK+iJAN26RsxXv1wfsVC+lRP3xQG1vaoyhUMgIwlTe8KP6IB+104&#10;hkI5xkRx0IzYxnrye22RcZTMnCaHjc1RaN4BhsxpZWRgxLXSQHmxhbRj9dqt8PXxwMhhkfRiSm6a&#10;IDV+tOdoy6+VZLS8Wrk6EhMTERUVhVmzZkFyUzQvH5Mvfs2aNfjjjz8uOrmwDJGyssprmsq7Xalo&#10;Pgra2Pv+EaEYNTwCS1duxa6YeMya/SOefOw2GFLQa4liTBqiTl6OWJl6EvZDmI3V0wZDurtg+Y46&#10;xCZuUFS1wizVloulmSmef/o+ZpMNxCtvfII0Wm2M2D4NtAZ9/On3yM7JxztvPKMo+FrqPlyc7Sjw&#10;Nqjstus37aXrfAjbzqWlTn9FzyNY3X4RYeQ2767YRSSWQgI3TySnK6yuCDoijMvkprF6aQR8LZOM&#10;uNB//vV3LFu5nlzvXhg0oDf69emODh0YbN6syDk8+/gjZUeiypotwrh4GIyYxdbKRUMjKxY7G29C&#10;TriveBHWv7oEgaND0cHXgQK+oVJYghmTse6VxUoxMWWeiswDqcqLIbCNH29jojtWtMuEnoS/dVCs&#10;TzFzNsGRiezsA53Uei85LbwJifrlrv/C2tsODp1ckbwlATb83sbzNH7cmsfrGeqh76PDVRK9hTO+&#10;hLGVCVy6eSroVjahVtbutirwvNlttuhbwck/dO/N+OCTBTAO6sSFxYT0v75UCIbDhHU7u1RToPzg&#10;42+YcT6dbVXJuAni6DkuawQSwX+Ckb97xhQKCJ3OPvSG/yzjuWf3jlSwjxH25IY6WnLznMaCTAYc&#10;+Fpls1FAa5LTmt5o2k8eknNKs2Mo7Pm6W2Ik59TiihosjCZxBWNyTmsTZx/Ph8+IhpHEzzEwfx+i&#10;KDheGCwqnk0TOE6+FfoMOC/csBHFBwhtVCrnmZUSMZQhvGd+2eyT/C7iakpJATamJWGnlS2qnTxp&#10;fXVRAcILF63EcnowujEv0M1jowiz6kXWO3rwrtEilMK9e4UgmRmtw4I8sIdeTPgT/lR3gdaWBvrL&#10;ot2JXgHue/8wf9RxfFiZGOJ/644jnwaT0/2uafGCQ5wzE5YQNmwgSd3PKKJQGHZwhvOMGajJzaXy&#10;WI1TP82TSZn7NV5LO0zP0+fNTyZ7S+xfVlkRdtOjv4nKRAKTNVaZM9bRhPMy80CJUiL5L2Z/Phff&#10;/rBY5TQSCPGwqL5kyPJofro29b6wqBTlpE92cTZq9XpJ9mxRJIRKdtSoUedc/+GHH8ayZcsUI9RP&#10;P/2kDJ7n7HTWF5mnyOhGg5CFRduWu86q9hkf25WKM5qjbX0QN+oj909GUnIG+atPYMmKreSTr8NT&#10;VCxaalIPDvDAwrgMLNqRjuFhLjiUWoSsEh1UcDtJKIZ/UJe21SgXqM3oEQOVy/6Flz6gtXeX8k4Y&#10;Ghli/oLl6v0bL/+rxTDCgX4eXNA1VkeZ1D79chHeevmBFjv/BW6xRb8WoV+wurKNGjmQCyyt//vi&#10;yDhCLnzSzorXR4R+uU+N10DrvaDngy74Wo5DTXB3HL6fv4SLdFcMG9KXi5F/k4UreEIvrCPNq2Sq&#10;Fsu/rIWywHn2CVD3ok/FYdzH09V1fAZ0hPsyX+jx3MNf1SSqk5163zeEzEw9KPDrK6VEkuAZMCB7&#10;9Dv/QElmoRL4zew11Ji97x+C8HsHK5z46Pf+AWGGkjLq7VuVx0JYqAy4yFcxCF6ydbuG+ajf5c+I&#10;N6Zq6sd2mfjfe1BKdigLZ5smOSBxXRw6jQtTdW066Aq86dEtCLdNGcrAym2wYP1PZWZh4c+rMWpY&#10;BDO0nlbcdu0+gNfe+hRxDNAVnPj/s3cVgFlVbfhZdzeMjSXd3Y2kSCOigCKi2PkriondiYoiqIg0&#10;CCLS3bCABWPBNtbdvf95z7fBhgMGbLDBDtx9dePcc+45543nfV4FWSP7Vx7zm3i6u2I2lQkJyBTP&#10;XUOpugU8aLEWFjTBm88ePwRfrPwd+S1nULCnx4cMbJqntepjq/OteCamDfDG4l0RcLIwRBN7S4TE&#10;MMaBY6pSKf8o8qKRKYp6PIVvjnwJ28RA9KAycKnAKcfSrwfHseNQkpWOrP37YEvyhdKggAsG9krn&#10;r+aHVhROhTNiQloydqclYatxCBKcmsLKpjFzbJYqmlOhOpVEmpMnjqTBi8xt5tWnH69mNW7Kbq1J&#10;QtG+XQskJCRQIfsHoWcpobsPpGJRyOtfquxdQ5XYTo3tTQg1KsGny/1gSW9FkSgC4iUq72c5HeeZ&#10;4lZTsCg/A8YRO0BTYSUFkn5GWPTtjeQTx0nWwIR43XqjkLERJXmXcJVfQ9Xs2b9juP8IemXDGIe4&#10;MzMFewyMkWBmx5gtGxiTbdDAkPWiUCssYcdJ3LFw0QqVvXvYkF40RHUgwUHt5za6hltSiWdvRWxY&#10;ISl8Z8yYQQ+JIX744QdNzppLKu7g4IBVq1ahb9++eO211/Dee+9dssd/P4aERtc4zP2/V6ndb0Sp&#10;bih1uAUsCH147aWZ1MQ5mFnPTf8exPOvfoOIyNgaqXX7tq3IPJQA//A0fLf5DPaejkcpBZH0QhOE&#10;hITWyDVu1klEmFr8wwd48IHxijJQvAkSlLd46Wq8+e5XarKsibp0aOcFW2LgBZ4j5993yB8///p3&#10;TZz6lpxDcL/i+p5IvP17bz+H9955jkLDCBWcLRCoIsUqJF59USykirSDc1EU5UK4uZOT07Bm3b94&#10;6vl38NhTb2I1OfETEpOVF8JrQCvE+UcqYVyOkcVUlJXyUvG9CPwqoFt+v7iLghxp4ikIIaGnQ52H&#10;J5BYinKFQs4nNLFH6an4ffJXOPOvX/kl1Ks5k+zJ+aVIILdct+K11WepH4vEecj+6nd+l52YIdVG&#10;i1Ed1O+1/Wf4kO7o17sDPWH6Kn5FYmIOHj2FFGLeJY7nR+KgH3r0ZfgzUZbsI/2SS959YbaZ/eBk&#10;LF30oUpg16BQXKWnpE+buZH5xwSt2nXFzLvaw/j0T0BOCk374g2Wh/06N/aJAb1LQswQGZMO/8hU&#10;5a24EFVb8bwyqNTA4qsoM8Y2yHBsjwMEQF3p6rqEr2aeOg1Db0+Y0PuoTa+yWLivdMyVfhNxWmz1&#10;tlRkppAo4JOcbEwN9Qf895GFMAwlHDNCphAYHIb5b36OKfc/zVxBa5GalsGj6leROWQMIV09undm&#10;orLecMvcR6/BX7wJPhSEnt1IySf00pB9b2Csh06Md7I24byj+rfiWSl6FWTCmFC3JhT2NSC5ir/z&#10;EHontJlPRYv841aDBkKXcVHSv9dbxLEh/Sup/zzZx3O4fZ2fi2cJtfSO9iMZRggyyTaoxfXf0MiY&#10;+TuMCQ8sxG4SoLw8/0vMnPM6g72Tr/fytXKcr7+GNKVWTn6Fkz73HJkCfX2xcuXKK0KbvLy88Oef&#10;f+Krr77CokWLrnBGzU8+/iHIJSSzPpcbGz31+c7rUd3dXJ3w5ryHMP+dRUhISkNwSCTeePdnPHDv&#10;MAYKt6c18vKu7avdpnezZjApTUW2EuTKdEwJ8DJzZeZqH+a6ENtG/SmCrXz3refIXOSAT774WWUK&#10;NjAwwPeL/lRWeRG6brTYMlHZ8KE9sOT3vzWUq6WFjOtYhDTSgfbrQ5QrFxBZtFSAHgV2EdorfhZc&#10;tQRlK2+H/MZNiuwjmwiJllY2sGFuj5tdYmNjmROllNlmOzKZoreiqtxHphEJ6hMefFkbVXAn36jY&#10;BXnlxprTx86YBf8zKoDwpyUrVQCguNBtmjnV2m1IsPe5g2fgv/qIYopq1KEpBr06Fo6tnWvsmoYM&#10;6O773EjlRamxk17hRPLc3DOqL1lpDjOoPhUWTI4lnsnDTGy1ilCUrTv2KTy0Phf/AsZNCKNW315d&#10;8MKzsxQN8BVO3fDTJS0gFKvdCIXZuHk32nTsiRlUJpZv+gkpjYaTWq4t9+ZcKA89H++rl8o7ZeWW&#10;IDG7BPcN8oajlRH+OUFGvDSK7jLXXq4IWUPUAfQJXIUnCIuRmb2qvQVkk3voAJzHjyNVdwCMmH9G&#10;j+etKSuhiK6WvPK9rMGI3BzsCj+FtXERSHGgEmblpDxjIaHnuCZ9hSX0VE4ePxzjxw6rV4xiYhCa&#10;NvVuZRzKEwHe7wgiTkag2Hss8zhdYf6Q5+FyhR2QkF4E33NZeHJsO8SRpW5fcGqZklp2kMRUMBGl&#10;0bHv8HLiKQxSXgoawCqcs5R9n7WTNLBTH4CpvT0KfPygS8YquXLVERgVDq7mW87cECDqGPbxcBou&#10;zqTFYnN6PA6aWiHXtilMze1V/hJtKkgSG9S9azsG7V+EjFbzMrW627moeHi4JdN75lKr16l4comV&#10;WLJkiYqVcHV1rfhTle/FU/Hdd99hzpw5cCG1/tChQ6vcT75MJj10YFAEWnhf/byXPckt/qFBqbjF&#10;HVDdy7dt5YmPFzyBj75YhhgG3RUSB7ps5VYqGOcIjejJhEjEkF9HcXJygouVDgLzc2gGlmmN05Yo&#10;FSZ2OBFAK1XZNHYdp67WIdnZ2Vi/fj3vh4w1avnk9VWRpZTTHgVZStplgrfmu7IdLvsigrm5uQ4n&#10;GjtSKx5TcBwikPHex9+rBG8iRNxomTJ+EHbuPk7LTRqSYoIRlp6P//1yAFpL95edWtpRcy+yCGip&#10;9/K5/L3sJvtoaGZNjQgpIu5VBHcpnmZ5WLn4M7Rq0059vhl/0jPT8cTzT+PA2vUYoE0aQrajKKzC&#10;nOSka4SCrDRWg3WWRbFCkfvL43fhZhbIYaCnlW0jJJFcYNW6LfiLsRetW3lj9PCBKrurJYOQa6JI&#10;grxAMkOF7gxQHogWI9tjyOvjayXmQUfv+pX2671XAwo8dw3uhkP0UEjAdSI9P99+vxRnGVwvLnd2&#10;DSFq+bC3t8HcR6bh3kmjlNfieq93Jx9nyrisAX27YM36bXD1aIWHJltg85bNOO3vi1IHGgkYb6Ge&#10;+4qNRC8lMYD8WjPG1U8V33NMyMfvl55GOw9rbBMK5LjMCgpFheNkTEmRcZWTBGP/XzCQBNy+/Ip+&#10;i8uW0hMHYRwfD11CkPJefZV0yRRea6HIrCvmjXtz07Exwgc+SZFwdG4JPQNTGkYIpSGz1Nvvf4tf&#10;/1ivnkN5Fq1oVa8PReITZ82cqDy1P/1iBv2jZFPy+w5ZJk1Rqi9zlfQNN/Vfcn9QcWODFHFMSrtI&#10;kbEopVxXlI//BJRgH4kfcgn9JAoOJvxRrQOyM7ecxAg4JAfgLKF2n6ijK/8RMw2KCEFdugjapEAu&#10;ziSLohgPaSDTmHDKnpnKh13hN40qovl7yUFld6IlRiMyxVlnJsCXm5mNC5q40wPGIG+ZAl1p3Mxl&#10;ULSxkYyHulGkOXfsPY7+fW6OF1liJF5++WWlVHTt2rXajXD//fcjNDQU9913H/bs2cOM5y2qPNaM&#10;cXVbth/GWJJ2iBxTH0uDUlGPes3TvTEWzJ+Nn5b+BcHemTNhWGR0PP5cs43BmN7o0NYbYkW/lmLG&#10;oDx3RzMEpnJBMpDgVpk9uTEZXnBUKjKZ38DM0upaTnlN+4oX4WxEBH6ZN49WMc633GS6LJ8yTZs2&#10;QxHd8HkJ0WVTX/VP35Mu/F7cXUTgGJ5xWXocXnz9I6xf/m21aFGvdCVbcsM//dgkvEbvkbWdK2Kz&#10;zyDXbRBKqYxp8NgXjy6/lyq/IQ5+QDtHdPW2QSGVit/3hCM+tQCBSWcxZdZz2LDsO7h5eF08tJbe&#10;RUVH4dGps5Htm0zWIUs0KU7GJFqwCth4jpPuh56DPYrTUxH35+8oIdRGeSYq1EXc8knM9nwwNRHb&#10;zgXjvH1jmNm7QK9ED8ePn8KRI7600jSCxL6MHD7gmvNeyKUkNiN8bxBOrz/GjNxJcO7shsHzxzF5&#10;3c2zUlW45Vp/K5ZUoSxetmITPvhoIRKTUxTcTGB3RaS27U4qyPcJVRPYX0O5sRZwkPwdIwdgNWF8&#10;BiaWuPvuCWgR5I+QsB30BvHpZtyFtLt45QTS1LiRPdp0aKaUbiENkCJQQZEDRBgQb2S5UFBUEgtd&#10;R7L1tC7/ndw9MtFV2E8dx1GVlmYIy3tepFdMH6kyD1+lZNLCLIYJxQxW5vG8yiHX/LPccxI9ZgcO&#10;HkckFQgdXq+ICpWePtuFv0k8j462PpO0xWIBlYtVJHJ47JH7cM/oITfkRb/mit7AAQNIw9ucULif&#10;l6zB35u3M0lsJAXsFNXX0r/S9wVsa0cHWzz71IMq6aB0j8QfKNGvrL813aoeAlWbC8+B/M5vyp8J&#10;yeitTQYmoZS9cuFF5DFQu11t3yuf6Wq/ynMdSyKOnTsOwuSgD2LikmnsI5RLV8MC+OPiDdi6/Rg6&#10;dWiBh2fcrWCDVztnbf/u7eGCH5dsUPKQFymha7OcZHLf6dOnY/78+ZgwYcI1X0qOE8VCgrt3797N&#10;GLn/IhHaMX/OynU7sIMGy0H9O1/zNerCAQ1KRV3ohWuogy2ZPp59fAp27DmOg0f8FROUZIUNj4hh&#10;JtUMuDPztqd7EwrNlTmTr3SJds2YUXh7Ev3dZDASL4XMYgzgCk8pJptSFFrUolIhuO/5r7wCHU7c&#10;MW+8iRklZVSKWkVwnDIdOrT2aNFSmLZ3D7KC/Tm3VnxkZZKVGbeqUvk3OaoJc2a8tesf0s+uwzNz&#10;76/qoGv6rk/Pdnjy0Qn45KsV8HJqjCCfhShoN4uYaGYnV4GeVzkdq25M3vB+LaywYJU/rM0NlDCi&#10;WEjsPXAqrgjjp8/Fxj9/RqPGtTthLlv2B7T3ZuIui26IMfbEjwWbYJCfhYmtO6GUz9y5XxbCesBQ&#10;lBibkSKRFjTNKlfpBq2ovo3hNpQUtD5RIdgQG4FAu0ZMaEdXuqG5Ejo+/2YJflu+gckJ++K+KaPh&#10;6eFa6RxVfUhl1uxT644hfHcQc0sYo8XdHeG1oLWKjahq/9vpO6F7fGvBl+TUz1RjXeIrxIsxbEQ/&#10;QvD6U7gTtqciQtYqjou62wIRR48imLAOEdS8+vaBZy9R+xkPw4DZpPAwuHXrfqHy8WfOqP2cLmPV&#10;u7BjDb1pzCzj904aSXKHjSTHiEITtxZo7NIMBfSiFnGTdlYblVuJJ/L0aIl77h4Cych8J5T0jGxC&#10;7/bjz1V/4+TJUyrIXdpBlA6ZhnWp1OjS230mJIK5gt7BSiZZe3LudPRiFuf6UJyYcXreS3MwdswQ&#10;BZ2VDNZ6JIgQKt5i0pQbGGgjKb0YH325gnNXHuY8PIVwr/rhkal2+5OXZeSg/sjIzCYrYAAT7R1S&#10;8VwZGblUELU4LmLJCJaJqROH1Amlomf3Nlj48zrFmPfZ+0/Umrc2JiZGKQOTJk3CSy+9VO3mrLij&#10;wFoXLlyIYcOGKY+FeD3E61yxdO7YXNHUf/HtSsZ7NVWxtBV/rw/vK+MY6kONG+qoFrS7BnXDzGmj&#10;IPEWolSI20yCNiUD96mAUFIlhqigKlkQr1batWnJVT2K1pDKj0O+ngP8GIx0M8o8siNk0gqwgW5/&#10;sXqXmllDx80FkcuWI5s0ayXmliojt4QwXdyYl6DS58v/RnAXIQW6GJ+Xgi8XLiKdakKN3Na40f0w&#10;/d67YEyO++aNGsPA53sgnW2pIBOi2Fy5iCVL1DiNRUgHxgb0M0uRhZrJisTdXG4J1fxQ83+ziZkO&#10;jQyle12bbS//CMli1aUnJGivtCCfAYPGMO/WC0bu4jWpGpQh95HPTYcKR3e29VsM8J4Xew4upw8g&#10;LsIX2QU5ZBcxUhmMl/y2RgV6vvbmZwz8DP3PTUnm6+B/fLFmzk/Y8NRSQq/ycdeCiZi4+BG0Htvl&#10;jlAoRKh54tm3VCCsYP9zCXeytbPG7FlTMWrEIAWVE5aWbTsOKUjkfxqxjn2x69vvsOpFscIzuSET&#10;RW14/Q1sfvc9VctozjNbPqoMBPFZtx7H/lxxU+/CztYaM+4fy/wgXsgk5CSLidFyc3ORQ5YoYYrK&#10;o5dO8rakpKYpaN+jT8zH64wrEBau271IQPuEe4bit58+xOcfv6qyb0uul3zOUSpnhpo5OG0RpiPb&#10;rr1HMHXms3j6hQWkK42uN83TsrkHPvvgfxg8oCcyszKVoceLxo989rvAdAWiuuHvXRgz5Wn8uXqr&#10;RqmqN3dXvYqaMynkwH5d8P5bT2DJ92/g0YfHw8WZSAauC8/MnVxnhF2BfQ8e0AVHyVT16/ItyqNU&#10;vTus/l45jGWZMmUKPD098cUXX1T/wCr2NGHg/R9//KE8Fk8//fR/9rC2MsfEewYiITkVX/+4msak&#10;rP/sU9e/qB/mrbreireofq5NHOHEwKkgxlWcj0lUE7kRFQyZ4JPIyJOQkEJFQ08Fz0mSNisLc8Vs&#10;c2l1vTzcYKSViVwRZC8Uvje0xzHf05g89cKXtfbmFK2SqYcPYQRFUhVbQUFW4AT6TLamyxwHhp5N&#10;kXp0F+e0639kRb2axvMfCDyK1Ru34+k5Ari68fLwjNEM2CYf+dJNaKVvgPCgxUh16Au49ClTLkTc&#10;Li+VFY0sZkX2i8zBswzqE/TCn/sjlTJBKiM0Sd6Ilb9/DmcX1/KDa/w1MioSc6fNQYpvLCFi8Ugo&#10;TkdUQSzuL8jGZAYL5vr7waprNzQePAJ6OVnQTc+EAXuh8l1UXS197tWL/dWdyoVPfBRWJMcigDEX&#10;xrauVIQNaA3LwtLf12Ed+2Iosz3PuG8sXMl8c2rtUYTsCuB+pmg1uhM8BraiElHZolP1FW+fb/cf&#10;PIG5T72h2ki8ELn0Dg0Z1BsvM1N8Eg0HSVx0ZIWXIRufkEwL8gHmDXFF2zYkXiAGu66VuOBgHPz1&#10;V8z6/TfYubur6nWaOAELJ0xE6xHDSRkszF+Vx7Z8p0WB/mYXC8YoPDR9vILoCatZJq22AlUSHL1m&#10;Y5ZyQkXE8iiKxtp12xgXtpP5Wjph3NihcG7kqGGaY+cICUN5VmVhFRMjgiiI8l59L+/5nViBdXS4&#10;P9+L4FGXixivRg0njJFQxp27D5Jdbw2TyZ1EAa35cl+yikg8luxXzLEvsRY7dx/CS8/NxtTJo+vy&#10;rV2om1DlfvPF64oiOzgkHO+//Tx+X/6Xih+ZNGEkg4Od8fm3f2LjPwcxceygC7CmCye4jd40dXHC&#10;7BljMJn5mBJJFCNyR10pMnZm3jeCHpTz2HPARwWSjxjaXY3NG6mjKBKSKbt58+YqwFqohyUW4lLP&#10;wvVcw9nZWbFGDRw4UCkqzz//PE6dOqXiLGRuGHd3PwSfFZkuCSvW7MC9TIIsOYzqfpE4stIbkNDq&#10;/h3eETUU3LUEcbvTBR99nkIhsa9FDKyVzi2hcpGVmaMsnWdDo7hYGcLO1opWBjsG0pmrxU0ayd3D&#10;E3aGBYgsyBMzE7/hslBaTAaMRvALPkhEFMV8YSWppRLOwfs/ChcTAgLQlI9kgeSSJbVd0pp1sB85&#10;CsW0pGfs3qtiI7i0sxYi0srSJaVcvJXPFd//9zcR7YW7YlxxLjb89Rcep/taV6LobrCIIHA/mbjs&#10;qbh99/N6ODiyL2iZP+Pjj3xzb41iIdKfFIGXEYereMvlle287nQJGVUMSedXSB5y3h+rZFMShV9p&#10;IWrdtr3muFr6u3jRYujsycTdFn1wzjAWa832w4S5N7QYTPEjudJLCplrd+FX0Le1RyEx/aVkutIU&#10;8RFJKW+/y7W/eD4krqUUbhTK4mLPIjD5PJybtmeAtRl0jPSUF+LQLzuR9XsgzOmdaTWsPcZ9MR3m&#10;FZLTqUvdIX/CCb156vm3kUKqTrH4SkD2FAa/vkdWM3Oy/EgW9OO+gTh3LobPj7QuIVBkwTrJ70JC&#10;I1U23JbNSRpJAe9WloxMZoc2M1NVEMiTa8eOFxQK+dLC0RHNubAGMOOsV+/eyIiLx8m1a9XcJQJ7&#10;FDHMDt4cP7egyOIueVc8idle+vt6+PgGKEVC5lWBoIlyIcM3Muw0PFyC4OxcgtS4tVi+5G2YMGmh&#10;lpaE08oczL8l9EZyK+V7OSYvX8aMFqFUVCbYR7r03CQk6iA03IyZeT/DkCFDbsEd//eSOXzOYqLP&#10;K4FZjXLOc1LKR7woTM0JtX3jpUewm16J7xctZ4xf7AUBW8GiuL8B1454GrieefFd7Nl3BK+9/Dhj&#10;UhzUueryHwMqtU8/PkMpS7LOPja7snXt7VcfoScr94YF2LrcBhXrZsHEqbLVteLSxAGPzRqHNRt2&#10;0WMYqmBZPbu1viDfXE99T5w4oaBK3px/JCP29u3bub7bX8+pqjymI+fC3377DVOnToWVlZUiq/nx&#10;xx8huS1MTYzw6EPjCBP+R8luu/aeUKySgkap20UTR1bZNFS3a9xQuyu0gDyIzb2bwp7wiHPMYZGY&#10;lKIWvjKZg5azYrrs0+m9SEZAUCjhUqYqkY0EHNoyG3KzxmaIzCU7iR6DspWcwj/GVgiITENGehqF&#10;XhHHa75IkrW333qLQajJ2O7qhn8qXKI0PRFaW/5iwBwFbd6IFn+/0SLu+tCERPL+JSjhQJfMFjVV&#10;7hrUle1vyUD6TQzCskfb/FSkpcbTElmo8lkIPlefAoQkEGrV3F1ZH0QhkU1EEGEWEWFG7tW5iQva&#10;tu9QU1W77HkkAFX8DiXyj9ctZQCwOwW8FpMmElqnaW8VpErLrNSTfy57rsv9IMJFAp/HTX/vRMYx&#10;X1iL8sp2tyzQg0u2BewKDJCjXYQAJOI8srHdJx6J6/QI7xunns3Lnfd2/D6Hlvn/vfYJzjHoVQQZ&#10;eT6fmjuTVt5ZF25XrFb9enVCGC3iJ3wCIcfoUDnW12dOjew8BvkdQUBgqKKAdGVw/M0u8hwtePsd&#10;bF2zHv1HDsPrb7+F7JRkmNoy1uiSYk5PZMr5GGXRz81Ix7ljxzkWxGKvjdToaDjSUngri3vTJpj3&#10;4hxlaV++chMt1SSM4BDgLVJBoFVO34KKUzE+WVAE5ogDSeb5o4AAKxfZX4qMnjV/kbFmD9CeSMJ7&#10;JxL6yOntvgeN8PobX9UZheKU/yk8SuH/UIo/A4p1Vb2l9lJ/dSvsH23eVPn8JflqCmiYym3MZILq&#10;ZssaiS/aGczpl2BCo5YTVq79l8pvEOPo5ipPh7RJXS8yDi9XZN1tKLe+Bbp1bqnkncDgcJUjKSCI&#10;uTe8XFX82fXUbufOnZAs2HpkBxP62MuxNV3PucuPGTlyJJ555hk8+uij6qsjR45g9GiNJ8+5kR3n&#10;hiE4dOSUGm9yPx6Ml71WIp7ya93M15qTqG5mrRuuddkWEEyelaWZgkeEhkUraEQhBWm1FMhkzxVR&#10;kpmJ0hETm0ALXKCCR1kakyYuMY75Kbjwl4o3gEVXHwlMgnf2TBA6EU9fG0WE6AVvvw28+67C8Ve6&#10;RtlCfOE7WdFusAgV73MvfYKsDLE0SrvU7BAQBq75L9lh7V976MKMhLtnC5VjQOJeZBOYlCQpEzha&#10;cwZiOVAJuZXlgQdn4LGt+/FvwGGEFUSjR2lLGO3Rwpa89Vi0bomylFuZ1UwdH5o2Fft3H8O3Ly+E&#10;VkgG9Nj8SSaFOGiejjQdieCgkEKLbhJZRz7+5EesI/Rk7pxpmED++yst7Ley/Wr62t9+/wd2MdmU&#10;EWNPsrML0a6lNRo7GGDZst9pMSV7vcg3NHfn06tlwCC/mLgEBHMhldgpEfkkOZ6ZqQUyXdzoPk9Q&#10;lvbupFC2t6sdo8Cl9y99+Nqrr2H9x99iYGsT/LPqU8x+4kk0btkSh/9YfunuiGbyNvfu3UhbXKi8&#10;EvcseOfCPts+/4IOS0qkt7hIMPLQwb2ZWbgN1q7fyliKnYii0id5ZmxoPDge0B3Dxp3EgteyyUHP&#10;yoojstyhV0Xdx40F44ioUEygR9IayGbA18C+JTh6ZAcGDugDa2sadm5hiYuNw/j7JuJM+3hWjNZZ&#10;rheqyHxMz6qTZRM8120WXtr+Hp83eiy5pmSrtYUPp5ZAt2Silp01E3YxWe2yAjORt/MMLPIa0+gV&#10;g9lzX8OzT87EM0/MVO3InRtKQwvcUAv06t5WyT4JiSkK/i2wRS9PF4XOuJYTS9zM5s2b1Vwq86kE&#10;V4sHoV+/ftdymivuK4r3smXLuMatU3E6svPGjRsvKBXyWWBmIiucDYtS3mkf32A4N7ZXc7p4sOtq&#10;qVmJqq7e5R1WL7EeScCheCDE7XzmbATiGOwsgofM/RpqRLE8c73goJGgIFNhIcilUqHVjq1VplTQ&#10;vV0AK5zmClhbSoVYAiRXxs0sE8cMU0FdmoWv5q9sb2eFRx4cg8NHT2PvQV+NR4SYaT3ZaFEW/HRm&#10;Vhb8TgXDxsqCUAA71Ve3Aq7i4eaO1dvX49/d2/Dh/a+jc1ELsrjoYuuxwxjYpS8ss4zQtG9zfPnD&#10;15ywr1+5kKzap9YcRbxvFGb2HQrrF12x9sR+HNy8FenJEqehR48OQVJ8QCWTtQEn0/CIaAWZ+JMW&#10;4uefmYU+vTrXfGfVoTOGEEf7C2NM5N5LS7Qxe1o4jPX3w/fIGnqRQMsbwDyEWERLN7oQhmDK6Ztt&#10;pqNvCH1txr/kZ6rPWgn0dB22RnfP3khObMNkSmFo3dITPXt0ULDH2rplESPnvTIPf336PUZ2skG2&#10;DdmcDAfCmrFcNv37Y9uXX+HQb7+j65TJigLVd8NfOE8s8Rh6KmNOn1KKRcW6FTEhmcxVdaVI7oUH&#10;p09QlMjr/9pG+tktiCbcx5zfJ2V1x32PhGD8yGg892QJvAS1JXMtlQuZcyuVCp8FDWlKObxfn3y8&#10;+g4z0SfMveVKhb29Hb786HNMn/cw4h0Y02LLtUEeQCk0UHV1aKuC1dvbtcTxKD6QOqLpahQItY9S&#10;KORdhRttY44iN2OkbImBeVA2TKya4MPPflJGrzdffQJGRrxGQ2logRtsgZbN3WhUMSEDWTihQ7m0&#10;9PszNsqJTEruykBWndOfPn0aBw8e5Di0xqxZszB79mx4eHhU59Bq7yMy2r333qtiNiTbtmTdFjao&#10;999/X8Ghyk8ksoSw/fkz+WxaWo7KZh8Tl4h2bbyVMbh8v7r02qBU1KXeqOG6yIMrGTAd7W3oEkwh&#10;3vqcglUIRlsmfBHgJOCQ2Cg4NnKGzr79Es3AUmZpEku+pSu27NyPEaPGwpbxGLdDSUxKhxnd1hpn&#10;fu3dUbcurRTFyj4lLgAAQABJREFU74HDfqr9ZXIwYOIg5bVgfg75nEUzZWBwBINr4xQsyoF9JZbR&#10;m1lMTUwxYvAwLHT/EmeOhcNM3xRhhdEYENMZTXUb4cDKk/ikxSfo3KUzLd726NmtR7Wql5OchZCt&#10;/kxSdxKFZIjxGNASIz+fBksXDQym4z3dcD+Zdn5dth5rN2wlF34KE2qRQliePz6bOrTGaJdq4wCD&#10;QKfNfA6PzJqCJx+bXk+C1qrVRJV2+uaH5Vw4sjgyDXDvPSF4Z945HD0O5qkAhg0GBg8E9uzmIa3p&#10;dRjGNhRBrygf49qOQ3v7lphHy7HAykSUi0rJQ9SJdXDZsB+9Wg5ASkoafPwDFb9+967ta7wNBfI0&#10;j9TQGz/7AcM7WimFIgo98M1nvzJZFgVGbhM//ggb3nwLPuvXK7hTARXrce+9C3PmQEkIMYDlJcYF&#10;E2KN9S+hXKzUYLfog4zR2Q9NxuiRA5kwbwvWrNvKcRwFUysvrNhki01bIzFmeApmTC3h4k9EaUWE&#10;jEytHN7ublQmqBdqM+Qk8Rzw0nxLfMbEps2bU3O8xUWss3FxcSjW45NEpfWiclAKQwNzDHLphgwy&#10;uQ107alRKqpT30Keiwk+S++xQ/reVBQeOAtrS08VryI5MD5+7yUKcbcZPWt12qVhnxpvgSbO9goO&#10;6usfTC9gLgXyEHpt49G2tTfjSa8eF7F//348/PDDeOGFF+DlVXvjUeLGOnXqhF9++UVBoEShOH78&#10;OAYP5mRfoVgwPUCHdi1w0o/5n3gfgjCJS0iCNxnJxFgkpCd1qdxc6aUu3fmdVBcuZBJELJs8hGdo&#10;ERUFI4Up4cstgXaOzmhrnYeTZxjV0LQvs2tLUBAXAisXbD24CV9/+wsaOTemO9GVeTBc1OBU+P96&#10;1o6xhNYEEC5iTnrEm1HsbC2ZTbo32SliIHC0QiaNkklAFApR6vhfCdBp6ZkqKEuSGUqcS2NOfrqk&#10;eL1ZxZDW7g9+/AQfv/0hkhj0axPhCNMzGgu4NWNrfvpgIY4WuSNZLxOPfPkMJkyeyBidFHi4uleq&#10;YjGPjfOjV4IMTjG+kbD1dECvuUPRpIdnpf3KP3h7ueHt15/GzAfGY+GPf2D9pu0kF8hWCoW0jyi4&#10;hlTAJD/AJ1/8jAOHTuKt+U+jY/uW5ae4LV7PMsB6J2FPOjom6NI+AfOfDVOZeIkMwhEag/v30SS8&#10;/+4bIPqeZOzZymdjgCW9O8ZwNmqMQsbCNDZxxvmMaDYZXePMeYLBhohMykP0vhVoHeKNrh36MTN3&#10;mmrDPozJ6NalHaF5FSXe62tK6afXmNFZo1BYI9c2HFGlvfDNdysYwOx44aQuDE6cs3IFEs+eVfE7&#10;9u7uFLg113fr1hXO7Spnuu8+7T41Ri6coI69cXK002QznziKQaJbITTJBaQdLdVuhZ9XJGPZmkS0&#10;aZ5OIo0CxlKJB66Ur1Qy9ESzAD79St4zkJmxMDZWacRXP46ff/6ZikWzW3qnqaTL/eTrz5DknQUw&#10;2RuYC4VMC5ynigh9csDq0G3YHboTd7edwLg7akaF9GaI2/vS8p+veB7Zb4g1chzpVdsUAjuz5vj7&#10;331KP/7ui/kNHotL27Dh83W1gJDRGBsbMtfGaUVgE8V1NZqbG+MSOnHtsCRRzeWKBE/PnTv3cj9f&#10;9XtJiCjMbtdSunXrhjVr1pBpjuOiimJCI2iPrm2oIBkpr4WskUeO+SMoOAwdO7RUnhgxItd0kRVY&#10;4lCvBW7VoFTUdC/U8fNZWJihS6fWaNPKS8FL/MmvLqxREmcxbuwE2O3eiqOB3yFVrwlNac5KQMkn&#10;vWsqM2tnk5koIDCEC6M+A5GtiO1zRcsWnmjS2LFGhJOb0XS79p1QgorEnQgm+mYUsUh4ujvDhRhJ&#10;xdBFr1F+vgZ0LUqdJrZDi8J0BsLDw3D0WAnb2EApbs5UMCp5Li6ZOKq8g7IvhW6vfHeFXpAZgkVi&#10;wbW1i3lePU6ybtxHc0AHBob/vvoPtc/2Hdvx8tRnYZYajjN6keil3RZdzVojtSgDn8x7H79/9guK&#10;E/LQakwnfP7dl0pINDYwQoJ/FHZ/tBEtR3ZEn6dGwNjOFJER5xAafFadt+Kf8uuylqyLDh6fNQnd&#10;2rfANz/8rnj/pf5lVVaHGRoYElLmj0nTniIWewa50+/lfVzb5F3x+nXp/bZdh7mg5BIGB7z+bADM&#10;rXnnQrBFJCJRi2qTxvjxJ8CvhIJcG25UtNo6tYIVlb5MUgD3cumCFX7naAkvw9uKddjaECVjDOB3&#10;5hzCjixBV9vuaNa6A/5YuRnbec0BfbsqKlSh/7yeIjEUrxDytPGz7zGiI4VFKhSRpT3w3Q+rqrQK&#10;SnI0J8ZXXFp0+CzKVrGUKxwVv6uL762tLTFrxkQVePz2e99g5ZrNaE/BJSExFccDk3DYr5heCRPC&#10;FSyQTja+XAZzy9jTJmRNGKGmTRmOR59oyzkhm0xfFNBvcbGn52jTqg14+Lk5OPz3KU4WmvlB+jpV&#10;KwRJpcEw5/udO1bCXH4ihqviOL34XvOu0meO6XzC2ooK85GrU4jc7BSYWTXG9p2HsODDH/DWa0/c&#10;tHn5Fjdzw+VruQUsKev0691ZEQP4+QeR0CIPvn5BFMTDFUNe546tq4zVEzamGymSt0Wo/K/V6Crr&#10;obn55ZUdOV/7ts3UPHLgsA9iCYMSOvG/Nu2EL++vN5NMNnGuWSi5DG9pNyGYubpHRIN+aVAqbuTp&#10;qcfHygPSgkl+mnm7MRFcnML3h5LZpO+AEWjfIQmx0efIyBShgogatewJIxNzFbikQ3rAAtKMRpw7&#10;D8GA/7ttPx9yK7i6NiL7lBuF1CaE8dhds6Z+M5oygDCjsLDzMCd7TitiL2928K8MTKH+FUhaJBm6&#10;4uKTKReS/pf/dAhb8fXzwacfvobB/QvYN8BZf3FiiNAsYjffX9JIYsgXfUAZ9NUeZTvwO9k/nTGu&#10;pNtWxYwwC1MTfsvTnacxe+9BS3z40afsL7eygyq/DBo4CL/tX0XFM5yMN2FY9sh3ZGjKQVIRGa2y&#10;0jAiuzusdMyx69djGBc/HrrJJbB1c8A7H72LUYtm4FxcJJILUvHKi/Pxw66lKDLSZp0q3Aet6VoU&#10;RtR3chO8O5lU9UkOIExl2S4Urqhwld+zFgVs/RhdmGk34j3p4s0FX9PzE4l36OWoCWt75bu/+Z9O&#10;+p5hpxmiS1sfZlnPwtlAdhV1A2GFdaV+n8q0FKKHhoYCaTnUNAwIW8wl2QDznHy661uk5aWhr0t3&#10;7lRMZUTgjeVFWpDt28QAWQ7F2LF/ByL+PYse3YbgPL1mi39do+hAx4wehE4dWpcfVK1XgTy98vIr&#10;2PS5BvKUY0OFQiBPC1dWqVBU66T1eCeZ9z5Y8ALaE6owefwIZbRZ8ttaCgpmCirlQiauOAoCx08G&#10;EYoWosa2UM5OGD8YvbpfW9vXdjM1cXXBuqWrSZl7jpfSjE81FtnnmvlG5h0+g+W/lX2peSnf59JX&#10;Ta2zCfn84acV2Bi+B0ZMairDX/j/f//zbwaiOmHOLFJiNZSGFqiBFhCDXNfOrRm3aYt9+08Q/h2j&#10;cv78u52xaiKIM7dMKxpGa9I4lc98Ledjk+DlQaNsLZQm9P7ebTuAxkd/ziWnlZIexLi5kJAIladI&#10;MthLTG1NFaHQDifSol0br6uckqs5B3ODUnGVZrrdf5bBJLSTsqWSFz8g8Cwzcp8l17olmtCiJEKf&#10;5LsQRoQSxl7Ie6FSVA8Pc1pITEYsGWgiyWcuXOXGXBzsKTQ3I6xFlBY3V2flarwVQcgV+y6ZmPLj&#10;zLopHPKyinUlBZ3cw60ogjFv3syNjBI2iv5XrA05+TmMWehOZqoFOHHkN+KLfTF1EtDInQu3rN0a&#10;x0b1q0uB1N8H+ONPImGoUBCtBDeiKoqygfFTtfDOgs8xbdrUK57P28OLuE0vpUxGk8lq+6ptsGhi&#10;i8bnmkA3Vkd5UIpZufS/I9HfqDOCD0VgVtJD0M3XRoZ/IhIN0hDgEcuL03pCWVcV0uJ0adIZI7wG&#10;481dH2u+U/2gEX7LdCD2kcBiLvaP/JoXn4f87REwO2dB66YLk1FtJJwnFZ8y+60dqZTraxHLdVJK&#10;BiwtDKhc9sFXizqzzSXXDFuXkBMdepW27SumQZj0v7rF6GORj/h/M2FpbwUtv1Q0gzFbygS5x8+h&#10;h7bHZZshgy7zuBRdwh4TERYaiJZtuqBEp0QZBz75/Gd07tgG48fepeaCy56k7AdRhF8l5EmjUGgg&#10;T5GlPTWQJ3ou79QiQaKzH5ysbl+UC9kqFnvGpQm2uz4UQ0LjvFvTulELpUuvbvjy21/xzffLlJIi&#10;8VP6tMR+//NqRSgguZcaSkML1FQLCJpiAhNTihAuiUWzU3K59p5XFNFNaejr36erUi5q4noCFZI4&#10;ydpSKqSOwgrVl14YD+bR2bX7sEoTIIk4dxNCK7CoTh1aoS8hrnY1wPon8l56OgWHapYGpaKaDXUn&#10;7CYJ8UTLFax1+LlonPQJIHNMKLHzxNayiOwnD5hAdkSZ0LzXSIviwZBsB9nkzBeNWXjy1zNTsmT3&#10;dWReBnc3F2b8bapiMkSLvl64xfX0g7jvxDKoy0XLhDhL4Xtu5uVyPaeq0WOkvWVLTSXsiZ6f8wzA&#10;6tixK5o1b4uDBw5i5tyNaOHhQ+WiiJA1tj/RIaW02LP5q1XakMiL8HVajalQcI0uZjdK3OUrz5PB&#10;99N3yL3tiR49ul71XIr29/13kfrKCzAxMiH2cy0+feJdmOSRockqAf0z28Fc3wyeuq74duufGGc4&#10;GD0NuiIoLQKhflHId+OF21CzIbUkSBnb3IpCFR8bd4umCEsO05jkKygQFyukbKMXP9qTFelee+a6&#10;SEfhjmBYm3ph265DmD77ZXz7+XyVAfnizvXnnSTQymJ+icZc+L784lMFT5Pay92LMVisv9LnYhmW&#10;+AVtbVLKUhHRJ4TmWhRjsaAdOeaHjVt20UuWRLiN5BSQcS1J2Uqwe99RtejeRfrUMXcPvmyiK6nD&#10;K2VB2dWBPNWfnmio6c1qAYkXe/bJ6TSeWOK9jxfxssKKx0SP+QX0nm3Cxwsev2b4yM2qe8N1LrZA&#10;Wlqm6rf6kPFZvBbdu7ZTlKw7KYhLvEUBvbqnaUQ9zWBuL8K5hwzuxbjTq1nkL95/Ve+ysnJpoK06&#10;NqKq/W/kO4m9vHfyKJUaYCu9L4I6ySdEYfO/e7B33zH06tkRMp+b30DSQrkXWaOqWxqUiuq21B20&#10;n0zuMsBkS2HQnv+pEAgmUQTfnJzsC4II1YsyxULzKgFKInBIplVJzC2fMzKzIF4CHyY8EuFFNGxR&#10;MprSgyHxGHINCeY0NTGulRYWK3BQcIS6tgRnC9axR9fWNeruvNGKW0luEW5NXRuTkzpSxV306dML&#10;Xbp2gT8Ze+Z/sAV2VocwdmSmCti1tucVRcgs0gicIhhWWbgPnU1qk/2VQ4A7pmcyYNTAlH10bcPf&#10;ylyDNZ0yeTI6dO5AtqYkCr2leGHSE8iOy0G8STpcmNRPK0xTLwVt0qcWI5vUkUKxvZkjujZqg1wG&#10;d/Z17YqwxJAypaLKO6j8peiv4rzoasVg4Cwk/BUAuxIvQvfO4PFnF2DhV29AYlDqWxE2MLFwJyWl&#10;se/j6CnQWPrlVhX5Dl+pD7OwHVURLxE1zGsserzOwIE90KFjK8IW9zGh22GVr0aCCuUZEuVRsnUv&#10;+/Mv7D1wDBPHDcOgAT0qCXeXQp6yCXmKKu2ObxdWHUNxjVVs2P0Oa4EZ08YooXTBB4s4P2nDgM/1&#10;McLDgs9GoWWzpndYa9S/2/UPCKOH1ZQxmpf3kNa1uxKqfZnb2rTyxuYtexRNqzCenWTOLmGM6sp8&#10;NGJUEYH9eookH07P0Bhir+f4az1GYg+FuESMtrv2HsWOnQeQQyUghciTVWu3YP+BExg9aqCKL7nW&#10;NV/q4n/67AUYcnXqdm1SRXXO2LDPbdUC1laW5FDvolxtEhjkx0Hnw2CniMhoCiAa7LYIjyI1ioAp&#10;3gvNKxUMMa/ys2JCoJVABBJx0Z2hJ+M0YVYbmURKPBZCVetGgbo1B7k7maXcmzpDrlspQPk6WlUE&#10;pNP0mOSIVZfZrEWpacGFqq5mpZTEhV0ZRO9Fl2Yw2yiSCbZak4+6VatmDOAei6Wr9+P7JYfRoU04&#10;hg0qRoe2gIWwMMoorkqxoCDq4U4CL9mH8qi2PhWMPGDhIm0MH/04unTpeB2tqjmkmYc3ZJPy07+/&#10;YRsDu9u2bcv4Gms8dd9cREYwJ4VFGvI8WbnmpBQVemKtYlhYOuJH/5U4HX8a41qMZGyACMdVVV6d&#10;WvNHHq+yZ0x9QVgQvE1QOFMPCSvPwjG/mVIsXpz3Kb7/8jWYmd0cZi9N5W78rxljfCQ53dmwGGze&#10;dhhzmOOkNot4xyZPGIFB/Xtg89a9Klt0MhUaIS4QxVOPFEXy7H346SIGcx/CTNL+Nm+mERpenTfv&#10;IuRJFAotDeSpcWOH2qxyw7lv4xaYNmUUIbRJ+Gnpes7T2jRc5VGQCW1QKupBn4efi6WhUL9eKRXl&#10;zdq8mTvXxyaEQ53Exs27cJ6ENWIU3Uqh/PBRP4y4qy9z0vS/Zvrtw8cCblh2Ka/jtbyKt2jU8H6U&#10;C5pjw987cPiIr4IuRzKXzpdfL8HOnQcxedJIpUxV97z59Bwe8wlGnx6EPVSzNCgV1WyoO303EciF&#10;41m2IYN6KYuqJGTxpXYvScrSMjKVQiFCiciAokBoYjA0cCkZrKJkiMIhcRx6tJLLdxKrEcXgqbDw&#10;KPxD66kETwt9mpMjM0cSMiUUthqGKSfY2JBCk8dWp6SkplPQDFEsS6KcFBL64eRgBzfiJ+t6EaGv&#10;e5e2DCb3UO1yhnSjzuTednYeT0VuOOFlYfjw22MoLjgFZ6ckBjkK/r7yXclnsWAYM1O6WKCLBK7G&#10;TYJ/JWj7g/dfYzvrMQHPFKVsVT762j61bNGSfXSR0WfNng2k0A2Hk70TfvjxB3y1/kcUG/PCrFOi&#10;1knWlWw4vMS/W1fBgt9pqq75K1cWvH55ufibMEFV+J43mJOXgyIyyKSnRqKRS0ccOuyLz77+A6+9&#10;PEs9g+XnqA+vzbyaQBaj1bQsdWjpqDKuy+2q8cQ/YsWVMXhhUwpAhc/yG2/UzILJkpiN+9KSS1hi&#10;BrNTa3HcKYcPd9amR3LYiL5o0doTksxNFlJh5pFxKcYBfZIHHDrio8a4WO7CzpzAlq8XY0QnsjyV&#10;BWV/932Dh+LStq6pz9IHIRz7ySmZ9GI6cv6yUf0v55dg70Qqgh3bN2NQpgQ7S+/X3/Lko1Phy/na&#10;/3QYk28Sjse5qr6VmFjGKkXEco1k3BkTmgptuJTQ8PPEvEcQs+9Gdh6y+V2jh7gut0MElYqbTXhS&#10;k+0hHt/+ZMBrR0F8O4Vu8eDGxtHKn5KKn5esolHlIKZOGU0rf5dqjbGQ0ChE0CDTv/f1G+xu9P7E&#10;wCPMiAP7dcM6QtCPHPGjnFWEI8f9cYLy2qAB3ck4dzdjOm2veqlDTOArec3s7aqf+LZBqbhqszbs&#10;cGkLSNB1eXD3KGryouGfZuyFr18gzjL/RUJiMoX5AhV3cYG2lQKSok9VAovApTRQKZGGZUGUQD3J&#10;pCzfS84GsZz6MKhKJCVdCjciaDs3cSI1qys1bS940tXnws+S5fbSIlYvHyaKKSazki4VCskkbs3j&#10;3RlLUZ+WXrG4y2QnFpWIyBgEnwknW1QBeew90ZzQsZxsBvgyYZwMelHiyj1E5W0rIriBvgncPZrC&#10;27upsoZr+LOLqWgwAJjKhgiQNS2QWJLRpWPbDqpbXn9tPh6YMg1FVOqkyPXUa9l76Y8L35X/pnbh&#10;/fznc9mR8iwRSiUBaR99sRgF9hSo+ezo0+ux4e89tDD1ZtBx7QSYSg1qo8gi9MeKzWQo+Rv9p4cr&#10;Cj+5jsiKsvH2yjZRJMrfayCGRvTCCdRQ+r25owGWfv8FnBo7V6pmeno6pk+fjvygIDQiwxaRc0rJ&#10;56mgy7inEiodYDBeCT2J8p1s8Yb0Bjm70/vUCG++/jrsU1JUYrsChyjElPbGt9/8qYwM3LWh1EIL&#10;ZBPC8Ma7PysokAWhm+Jlbc5YsLiEFFpX/ZDHMeVAam/nxvb0bjoT+menaGyFU61tSw8lxNraXJ6i&#10;shaqfN2nFI/1i888iDlPvc/5TJ7O+lVkqvrup/XY+M9+5towUP3Rhn0gY3LnnhNIZtyc9KFAG11J&#10;Ld7cy5UQmUxkcg6XGL8Obb2UIiLjvD4VYTlq0tiuPlW5yrqKfDGBJBWCyvj7n93459+9pGtNYk6v&#10;CLzx9pfo2b0jHpw+XtHoV3kCfiketiM0DEmy4bqw/jTzdsdLz7oruUxgUIfouRDmNTFc7T9wHPdR&#10;WZIEnvqk+a6qRMckUCGO1sw73q5V7XLJd5o1u0GpuKRZGj5eewuIZizb0EE91UQZw4cxMDhUQXjO&#10;clCKkpHN4CVJYKYRkjQzpwiNIgwXc1NeDHnl5KzIR6m4aDMyWfYppsUunsJzNAOZD5C5Qb4TSlwJ&#10;+PaictGjewfFduDt6caMkwkKWiXnFQ9FQUERLK3MVNK/+mpRkQW3mRcVA3ptEihQBJ4hfRzbNTc3&#10;B3b2tFLynwTxygJ2YeP9y3tJXBMVE43ktGQFMWvTupny/khsy80qbl7EYNVCadelA1y8PPG/1z6j&#10;1yJfKZ9iaf9txRbyeXsprHYtXLZWTilWzI5k7AgMPIKMRv2QZ0NoWYlGEavgoCm7NgcJ/3NgoKO3&#10;LQa0sifdbAn+OBCNbaf2Y9pDc7F62U+wtL5oiXJ0dMTbzF49f9TdmBAZCUeOslIjMzhNnQYdKhWZ&#10;J32QFr6D315cEpIZP/VPSgKW0fPhrmeKwfRQFDlFYqOPNRYv/YRCUAPkqVYehrKTmpKpTgKWjx4P&#10;xL5DfvA5dRYHj5wSLVwliROK6uTkdKVInAmJJMueGaEa+kiOZyLFbVqwNKPH18kGTSnECu2yzL3X&#10;VzReQpmHxfspm+YBlLNpUQnIpWDC+URXT83lla7BupYSr04Xs4q1K/+t3GCgzlBWsRJaUx1sTBEV&#10;l/nfR778wDr6Krfw9GOTmPelo1L4jp4IxHKy5cmaJ3OteC0kvu8UPTGhoedxnJASSyoZaakx2Lk9&#10;H+YmBvTO21DhcFD9qGnjmrhZGurYB9J3ujpikNAY7nKZaVqHGowRkxcy7K5SKeW8omGa00CGK/aV&#10;7FhuhCrmnHM2LIpwZTKB3CZFZIrp08Zi8MCeNPJsonKxRwni23bsx5GjPpjERJfT7r0bwuBYsYgn&#10;4DRpXQVI0b1rKzQivXRdKe3atoCs+7vIzvnL0jWUy8IpJ8Xh3Q8X4t/tB/D0E9OpOGjgreV1FqRH&#10;GD1sFgzwbtXSXRHulP92+VfN83VxBbn8ng2/NLRAtVvAgvylsgmdrJRcMi9JLIZApMSLEUSBOIru&#10;wWS6FzNpiRMXvxSxNCv7KAVhWTQ1wrFG85VJUSZZWURLqGzI50IRlhnUKixVf23agSb0Wsy8fwJs&#10;OCnIvuJNKaRCISnuO9LaL9k163uRyVxoaGWTYLJQTuinCEET/HsuM/kKMExaU9quotdC2iudjBBH&#10;j6coiItkExUFpS0nGg/GsAjcrL6Wuwb3VErmi69+pp4lCcT39TurqHo9mHCwvhQhR3h4xhgcOXQE&#10;fsErUdjpcQY3sF+oLFZdRLDUxZhOjvh0UzDsmEHbWK8Eya6dsSOyBPfPegJLF30DK8a4lJeuHTth&#10;3to1eH/SJDxExaLNqDHIjY5GduApmHbsjFItejD4rEiR0WgNHdAHBjddYwxhsr38RtH445ARbOw6&#10;4o13vsajs6dg/D13qf0b/tR8C8h4FxiNbPeM7ot4Js086RuCfQd9GVB6VikTwmhnYy1ED2YMmDWn&#10;4FiEzWv/QUIRFT5nMrtpJZBH+jwrx37l+a6ryDPB+dnV0RSJ6fnIyaIYWm5Sl3PmpkM3ZA1mkvda&#10;Qlsv9TMYu3qiIDEJhTlp6rmqqg5SszxtUiOPmqESBVYX5lrVuW7Vd9IPA6lUyCb0zQLlOnDYXymF&#10;0YRGCd+/Ob3PNvQeWVmaUqkwxclDG+AXwj5yG0hCizQ2Ht/LmL/evrr05qkgmFtSubQ2wpnzGSgt&#10;FPAji0wryYFoH78fo/i2zHyh1g99cxsYODEfUDC9/VQ5qnpqCGZFtK07stoPVR5vfrytihhMnn/6&#10;QQzs340JR1ewD/2Vt+nLb5ZiD4Xzl194hMK2l7rnXBq0AgLDqHzkKvREh7beNdZ9NdWoMp4G9uuu&#10;chGtWPU3lq8gHXtyKhXgY4qEZ+6c+zB18mgFLxcY3xlSyIsy2dybrJ2M8byW0qBUXEtrNex7zS1g&#10;RI3enQnxZBMmGSni9hXqs/CIKOVVEGVDPifSoyGxD5IQTjDkAp2SuU8mNfFkyHsRkEXpENuZzLuy&#10;8MrgHj6sv0oyVUSLgTYVCmGgMqUbujcp1Qxp6b/dilhKBAbWuqUnYujB8fM/Q+/QWSpr6aqtpF2k&#10;rWRiUEqGyAViRmG7pZLRa9+BRE4oJ1RAvOTMEGuGBK0JBXB9K8OG9GKelDh8/s3vXOD0SGtMNzSt&#10;u/VJqZA2b9/WExMnjkXO4h8QFLQKpW2nq2dd+qyqoqerpSzD6Wl5ygppQhiUEkismsIvaC8y0tMq&#10;KRVyjjatWiLf3gEpVCp0GdiXFRwCPWs7WPbsjbTtO1GUmcq9NP6K07zuPlMzjO1ojhzH8zi5NR8u&#10;mdqI1o+hAlKK+W99oWinn3v6IQVPrKqODd/VXAs4MBfLsMHd1CbZuk/4BlPYCVJU1HIVUxPmCCIc&#10;6oWX3yZf/Q7sDIhAtgWx3S6tiINkFJOii5NZ9NoKuxqzh3iqecWKnpBfdoUjns/cRcWCMVs2zgg4&#10;9i3upeBsytmZZg3SiZHO+v6H+K4EuiamiF+3GvnMvEmTzyUVIJkHxdfDfUYh2bkJiijsiIBen4so&#10;D726t1FbJglDRME4dPQUYy5iVByhKedZSxrfHpz9DHx9DmHTwQAkgJBNUQRNaeUWMgrZbqSQwtvV&#10;3gQP9HdHeEIWeupp45dtoSi9YMAbhBAfI+jRQzkWelQfimHo0hSO06YhJyAIuh26InbFbxoFpFI9&#10;ZP3VwrqOfRHLDNDenk0q/Xo7fejYvhU+/3geNjA24SfGWEREnle03A/OeRlPPvYAobb9mNcrlJSr&#10;OQo90aKZa502YIrn4eEH6VFjvMV3P/6hYkiE4fONd75Uc/lDMyYxQWCsMtAJoY2QxlyAsFezYxuU&#10;imo2VMNuNdcCypvRUiBJXhg9YqASfJOSUhHDJHqSfC8oOEx5NcQLkUEFRCwAIlaJB0Lj0SDyg4uX&#10;wIJ69eiM7t06KBezuJolTkDiKE6dDiarzUFO4ufw8MxJNzUvRs211NXPpLFmEn5Gy0qf3p0QzLZT&#10;7FznztNLlEvxUDQv8V6IciFKhkao0GGwoARDCjTtfEw82+qICvgUBq6uDBKX2JVbnbDw6nd/cY+Z&#10;94/BCUIKjvuS/o4KaNpNpPS7WIsbeycL9cMzRiIpORnYsByBZ/8ly9UIjaJQxakzcktwJiEfj41t&#10;A1M+86sPR9NqnAirqFX4Y9EHcHVzr3RUDuMlnpkxE8OPHUUHinEZu3fDaewk5JwLgz6T7enx2VDP&#10;C48SsU/AUxb0VYQWxiBrax7+l6oPK9o0V4T5Yo1VPAwaN6fFa5NihJs/73HiiFtXul7Dh9prAVEe&#10;hg3urrYU4vUlGDgyKg5ZhLWYGDsQSvc0pkSFYsuWLdhxcj/Ol7oAjlQwzBtprOBKaK2GgsE5w4WC&#10;qYVhKT5cTo+WlSGNFbyvEvoj5LW8OPfC/vw0fOCzGK+VEgZFRcLAyRXF1hY4/8P3sB05CsUmZnya&#10;RCCtXOhTRlTbnojo1RtGOfmwIJS2EwPQb5ci7G49u7VWm/D9R5ByNDw8RtGOylo1der9GDMqGbt2&#10;bMWW/X8gONwCJfQGwobjl0YSTVtXo68ubTB6JXp5N8I2v0gcPB4DKwdR90jqIfmCpNBwl93uQbyT&#10;kwjbeH+0Y58Z9+6LuK07UJSVCvPOXVHEuKrinCzZWR0if3TYX+GteyHOqxlcCanq3oVK621cRM6Y&#10;OH44evfqjIUUxFeJJ5Dr5nJa/AX2p8eYBIG3edIoZ62oFut+Y3iSyv/j917CFsK8PvjkR645qUR/&#10;lChKXWMiF+Q+xGB5PZDxBqWi7vf/bV9DEYwlI7Js7dpoAmxFQUgjz3I4WaEkWEoS1AQEhSgolWT+&#10;bkQWjT69uzJIUfCcpSowvJy7/8DB44REbUM2F9j5b3/OdPZ++GDBi3CsBttBfW5syfXRiYKdYPPF&#10;eyGc277MLxLHwHXh4WYzqyL4WuX54au0vUBvxJshMDXxGO1g/gJXl8bo0a09KW7bqBwadb1dhFFl&#10;IjOm+vhHoJACj9xXfSxCK/zoQ+M0isSmlQg8GU8rM6229DhptEN5kXuj14lCwfIz2sxgb4b0nCLk&#10;Z5XAMPs0Fn/yJHr27lfp9kXBfHTuYwhcvRqiaqyj2FcaFgi9r5hsz9Qchav+oEhxEbgiVxPFwpNQ&#10;l5CDgPgYjyKPR1HW4daJWPAt2alwdO+MU4EhmDn7Jcx7aS6mTKQS1FBuagvIMyNbl44tlAEmlUQX&#10;6elZxH23xIOEHt0dH4ujhw9gO0kA/CN1UGBJIdDGEzC2Zj35LF1JweCzlltAAw6t3AaGuujhZYsQ&#10;xjxE5BIwUz7G+ByiIAv6CafRvVRUY5mR6UumEqttYAgtCsbGXt7KoJF1xp+/XBQ7tKlmpLehQjHt&#10;IRhzPiqkoaNX97bqfm5qI96ki5lSYGvdwl1tQmaSwsRiGeyrdDNjjJs0DYOGjoCfzzHs2EMMf8B2&#10;ZBpRubLlmmhGYJkoGNJXnKulha9a2D/JmQVwszNBoI0xhrd3wooDkRqlUA4WKsCUELTKjEETjnbO&#10;CChMSoSRhxvS9yfAsncfpO3chaIcssap2YAwZCoUyc0648w9k2GQW4ABvdop79hV63Ib7ODEOIk3&#10;X3sSHdq1wNYdBwhBbq96QYKfm7p4ktlLk1+ovtyqrJHDhvZlDI8Fdu05QuhWYxLm6Kp4zY68x+uF&#10;RV8c3fWlJRrqeUe0gAiJEjQlW1dm+C4vZxhktGb9VsUsZUIhOp+xBOKdkPUtnYn2DpLV4OhxPw52&#10;UmLSekBguuKgFmH568/mK3ra8nPdrq8yWYjnQrYBpMsTpezY8VMqeF6gZ/R/lwnd5bErmgBvgUeV&#10;MmX3sSO7sHt3IZYsKeHibqqS6thYW6l2rtZiVtawhbSIiZCgJ3A0Lobt2rTE7EfmVLvZY2Ji8PHH&#10;H6vsfVI3BeMivI3+WJ6DYgufESkixOhQsEkqsFIJ/SRo7tLgQrVjPfnj7taIlH8jYM5A3aT4COVl&#10;MzDQJSTEgkGRjVTfCURQstqLsljA9yV8LWEuEBeXsRg0eOh/7jQzMxO9u/dAv569UCSDpbyIgCIK&#10;i7Rpxe/Lfnflq5xNMNciysiRcl19Bi4ak25RWKf0DZg0jwvry/M/QgwDAJ96fHrZs8KdG8pNbQER&#10;BGSTJJA5hAEmMg7DkLA4E/OR6Ni1N0LPBDARKWmCQ44jItsQBWbEhZuzl01FaK1CHGCHJ6Tm48CZ&#10;FDxxTwvEp+ZhTwBx//IkKLmWr1TideiheOz8IQxXMBrxeHHYJsUgY98hON43DYWJCcgNClbPjwbU&#10;KqCoIuR16Y+kWY/BUIK8OTeZMX5kcP/ON7XNbtXFxAIuNMGySbb7FCaJjY0zgL5hPzRv1QmjIs5S&#10;wTiJk0F/ITSqlAqGO12HblQwaEjTM7x8tVW/8A/H9A7/eNzb2xXTB3lgbyDjOhhcrWBrWlQo0qPh&#10;efhLzBdPBfutkIpD6s7tcJg4GTZDBiJtBz0WqansMzmh+J6YzLb3cESMuxc6RAp42OrhrkHdLl+P&#10;2/AXseiLd6JThzZqPUpISMYGGjBNCLX+/pt3FMNifbltWSfF8Ci5vCSzfR6NAKGBkfhz1SaF/Pj5&#10;+/fQhUbFay1VzCLXeoqG/RtaoPZbQIREGQAHDvsoGUgUiQJOxIL3EyFH2KdSzoSq/BlCT5tDL4W4&#10;loWO1oTxB5JTY+4zb2LZks84iQuw484oEtMi3h/ZxGV7/GSAUjDOERta3n7SEtK+auP7jPQURGYb&#10;A+53IcLYDiei8oFz14jvpdXRpbE5OnlYw/9cGs5GUpnZ/BcK8nPx+JPPVKvxHRwcYOvogPUv/Q+z&#10;eYQOmChx9D3Q5QSYun0HsqPPKiFFJjFf5qmI7txf0TlK7hPJUF2fS7s2ngp+5ncqlIGrRiqhn5ER&#10;75+KhYebc1Xy/xVv197eHg/PllasmfLwrFn45dc1+PTLn5FJZV6Y1kSx+fiLn4jxj8fb859WjEM1&#10;c7WGs1xPC0jclVB/C/W20HRL3JGZqSlc3JtjAONtYqLPkW3sNELPB9KbmY+sQlJM80LlMqnmmvxE&#10;ZfN4mAFOkwQhL78QppxzmepGU/hbcV4mzLMDEWXrgA/5rRxPVUOVEr8j0A70IZFZoYKuanEfKaJS&#10;dO49EO0enAMjHlBCuKIWjUSD+nVmfM6Fs6t974Q/Ap8RS7hsAveNJiTVnPh3x0au6NEnAwlx53Em&#10;OADBYbsRE5GLtAJ6FlRHlbWOeq/5wtDQkIYIKgkU/IWwY31QiWJ6EvuBra4YjjRQWK2MKDgZFmI5&#10;4XJiNJA+U2vApvX0LvFZoNCpZagHLSNbRfnee8Q42A4dTQ9FPizp+Rx5V0/FDnQn9E8ejZfHT5ym&#10;Qh5Epj2qX2wfN3rzU9NSmccnQBl2Hn3ydSz+/n3Vb3W9TUKJANm3/zji4pOUIc6QSlFnIhwEVrl6&#10;7WYlR81+/FUsX/I5mnlTka1W0cgQDUpFtRqrYadb2QLnmKNhGxPThIZFquzcoizIoOZ0x8+6DNT2&#10;QJ+enaAzehCemjudmnc4E9kcwr879uFcxHlF66dLy05AUDhenPcRfvjqLSV83sp7uhXXlqzNw4f2&#10;wZCBPVRW88NHfZWyFR+fzOR4AhmS4HhCHHqPgEtkCALP/YNkI1oyG3UHLF246tD+KFhqjdhx+Vvg&#10;QuZkZYQZgz2w6ch5Jg5qgYQDUciwccVzX/0GE8JtphPbrwkcv/xppI9fefElaPN8h5nv4qV7JlE4&#10;KUD2gYPwaNcJCRSKJJVbpGtrpA0cBXNiQiVnh5XKTN7i8ieuJ7+0JpWfCAeSo4R6MkkMChBJPLZA&#10;2wS/28jp1tEWCh3lQ+Rtb0Pc7atvfq5YyKSu4mFc+vs65bn47MN5/6FerCdNf1tVUzyXwsMvmyTU&#10;FEFC5lJjBuHbOrmiGxX93Ows5NNSKfOAeL8kZk0SZhbT+1XMcdXUtTGTnvZk4KarGv3iNSwv4uhi&#10;JkXlAaso55b/XlHNEGeYxHZJ0rS8fM4lvAaZFVDKJJ1tmYSxubfrxcPu0HfiaWrmpaEQT0pOU8yJ&#10;YcxYamHjiLYd81RfCY1vYVGhiouTfExF0mdsS/Fgild5AFmLOrRrqZR96c9KhZ0kyoN4MkrYb5f8&#10;WmlXMdplkslKAsyLirWQT4+keCe7dmjGOci50r635Qc20ynGee7dd5RGOXr9SA9sbGTMtm3OGAvG&#10;vWAAPYPmpGf9jjLKYbyx4GvGKrx41bXtVrWVxK7u2HOYxoSzrAKT4+obwsrMnIiGLnDzaELodEsq&#10;RTbKABsUHIkXXvkIvy/+kEYtEj1ctRD6yAHeoFRctaEadrhVLZDI3BSC9TvhQ0sArQPlGUol0Eyb&#10;Am50Thz2nfwXJvv0oP2jNnIzc2CcrY1WrQyoNGijuUsG9IrCFQwgL5/7x9li2/ZDWLnmHzxw35hb&#10;dVu3/Lq6FPwkS7lsYmUOYlI9ocw7FRACUTBkEXJs7AFbu0ZIiD2HyPAliC+xRKF9J8Ce7lADWhIl&#10;4FthsTnrXloohLjaGSE8LgPHT8ciICaNggj343ULPMbh+bc+x+BBg9DEtemlR1b5+X//+x8G//MP&#10;/Jk5uOk/W6HryQCyjqwHYw7Ou7XBwZGTlFBjRLiHLLCtmjdVMKEqT1bPvvTiRG9OvLVkahXPkiT9&#10;y8kpUMH4wiXejDlA9Ih3v1VFoIl/Lv0Cby74Cms3bKWwArKtGWDNuq2Eveni4w9evi3Z125Ve9/o&#10;dSV+ypleXdk605sbxuRWQksdQWKHAgqNenpkYqLQL3OANsdxcZmSERaViMXLNis2vZHD+jEHRnWE&#10;jP/WVhSK4DMRFE4LaBiiEEJopORxcG/aWCXZ+u8Rd+43IqDZ2VqpTXD8UdGxNAKFKBKT/CLmYdLR&#10;V8pBEftJWykVTGpKxSIlIw8r1u1E0NlYUhFznr0BrH888yIlxqbCSNeA8zchp0X6cGvTCG1bed72&#10;HSPGm3+37Vd5oXSpgJkYGCMxjRCyjGxoBWeQPXEbXJxMYW+liz7dJC4hFEuWrkAvGjjHjxlSp9pH&#10;aG8l4d3e/cdo8MmFqQFZHvW1cSj5OBJDIrDSfxny47LQ2qaURlp9DO0VgaZ2DPA/kIIfF3fHs08+&#10;UO37aVAqqt1UDTverBYQ3P+efcc4aI9T6M1R1lqxWsuCpMtAwDyS3+0v8cE+3SPoendLHIz2QWE+&#10;GSq4D/akosQvE4sXglAfwJVkJ4KEGc340S+/S8fiVSZY/NsGyMJoQ8q0O72IBUJwk7KlEyIhisUh&#10;ejD8CDVLppBu7eAGW25Z6YlkidpDK/lOZJmSXtKmJb0XTcsUDEqSomSUezAoLEQl5WJIWye0bW6H&#10;Ae2csHR3BPIEAhG2CfOfeQiNSR1Z3bLwp5/gdOgw3It1YTn6bmQFnYYRg/oT2vWC36iJdKAQ4kZ3&#10;fH6pgbLcjR/TXwWfV/f8dX0/B2ZoFUXwFMkK8rk4yFg4G3oG8199gdZC5icgXKSkpBxwUr27kaGi&#10;x5AjOUrCVKiLqUJoO/MQgFAZYofJb2/CwSPjrrC4kL1LalAGiyorJ7UHUSflvcoJw77NLiWFKekz&#10;5QdDKqF/rNykIFDvv/N8nbXcae76zvwr9NEVaamF1MH/1BnlydBYtwltEk8FBVbpZwlIXbdhGw4e&#10;OklhdTCzD3dVfV/d1ssgxEmeYcnhIKQapYztEmhVE2cHekCqPx9U93q3034CLyynZk+lMUHm6ZO+&#10;gSpHUQE9mDKSJaZKvEtF9CSIp+nAoROE6wTQgNMTo4b1VxDK6raJ4O2DKWxKzgKZb2QTJacpF1TJ&#10;WyDvb9eSzNiW3XuP4uDhk8rzbWJojGKtEuwuOoHzdknIzUlF2KkgIDQfI4tT8NZLAB03oP6GdZvi&#10;8dEnS5irpFudIDgRQ9SRY/4kXznEvoyHoZ4+N0OcQxx2g3FVFqGM0eHkL915PgvttZPx8P2asBui&#10;jfH6G9mK8Wr8PUMIpWQsTzVKg1JRjUZq2OXmtIBAV0ST3r7rEMRNp8cAQz1OZiLU6IjcyoUtSD8C&#10;u3XpikQULQTOmNbzPhSe1MHBcweAfB0YEXnfiXHdjfj82xG+e5ZjplcPcEIGXvtfKbbvjSBlrQ22&#10;bD+IqZOG35wbqydXsbAwY1t1VJsEpImHSPojgIKADhmI3Dw7oElhLtJTYpEYtwHJ4aXIMnZGqRVn&#10;VHNnTbI2NTtxfjqfjtV7ctHOzYoc7EFIjUunpLobL09ogaeeerraLfLb8uVY9sgjeIKCTdi+7TCO&#10;OQ9DG1uEkjo2fOYcFTBoTOVHhwpFISkUe3RrQ2xo/Yc+XdpAEqQtLndfPyp7zEVia+eIRo1dUJi3&#10;Eo/NBOOE+Pgz9KU6RYuzvo8PyGAiYwoY3Afo1o3rCt/7+wEznwNiOzPuyJPBoALcJuStRaO2TD5p&#10;DN9z+ysH9JYLF/LajCfWogWbh+TtSoK5XyHjLtbSI+aBGfePr07VGva5BS0gAmI5sYMoCkHMDHzw&#10;iA/nyVDl5WXPqjlYlAsRLkXQ/OrbX7GTMIoHpo6Bl2fTq9ZaEnSeJp+/sPqJgKzJRaSlYFV3BIzm&#10;qi1U/R2sSPfZh/SmPUilfpYwNoGx+voFMm4mm+OPYdVcL5WnidClrKxsLP9zo7JS3ztplJrbr3al&#10;VDJS+VG5FCVQMSpSoBb6cWcqf95U/q41b8HVrldXfhdWyR0kn9i777ii+zWmB02fVpazOI9D+idx&#10;XvscZnrfx+/08cOJKBgE5OOBKUDH7iQzSAJacdnp1jkPg8btxfpN+zBjGi2Zt6iIUijPxT9b9xIy&#10;S/gs78OIsTYZ2rnYZXwSpwwCqSjlsXa0LtHjJc+NYVYm+EiRsY1fi5GJ8/gLTxZj49aTNDQGNSgV&#10;t6gvGy57HS0gysRBBmALTZtk2xarrD4VChF4yr0TiXppOGTohzP6IXzW+cTT/TvItScS0uP42gsH&#10;Iw9SaM2DY3QGHvuMbInGrAhlHEko7EBiE86vsKOi8fisdLzwTjy27jyKSeOH0vLKQdVQ/tMCtjZW&#10;GDqol9oEGiFWmwNMlhfCRIXGFo3gRoXOtYjBnfRgpKftQkYs/Uel7LOyM0nfhfsyjwItZkaG+ujq&#10;3RSDJ7bGgrff+s+1LvdFXFwc1q5aBcfevfE3vRHSibm0lrbu3AcOXXrBoIBSNGkNdeglkUXPw60x&#10;7ps09LZd9CShVrcubeBPJU9gK/fPmI29u1vg5Td/wLNzOQ6GsiUZcSmoNBEEL1v4o8NdGg+FNOHd&#10;o9VQUX/i44hws9NBnIkBSi1lEBHyQAjM4PaDYWdsCf+cIAXBuuy55Qe5+AhbZBYnAqd18O5HP6Bl&#10;cy+V/+SKxzX8eMtbQLwXnTq2UthqGetisT1x8jQEaifdqsa3DG5+EKruQDLHTJt6t8o3VFVeG8ki&#10;fUogOxR+JSGpzO3ynbZ2KTxp8RYPxe1s9a7NDhUoW3MG0coWy7lakpke4DwdE5OgDHDSX8ogx/3C&#10;IqKJ+19ICtE+FHbHXdZrIfudOn22TPnTU7Ea2vSASMB/My/X29LjKKQuAnP6d/s+5mtIo/FEojW1&#10;EF2SBj/zYERon6WVhDmfDG3gHxsGY65FWiQ1yLMowfptwHDaJskxwJg3GjNdaKTpHUljZlRtdv0V&#10;z32S3qlVa7bQ0xTG/mLeLjHMcsyFZtK7ZRKAzOxUDmSBzMoTIiH6LPyYx7d/rGX+Rd6DrCFS9Khg&#10;eDeNpwea7utqFq7UDaWhBW5NC0hwmeD8Nv2zG+couIoVTI8sGPKsK9pKmlRzdYpw3CSYg+E0HRFk&#10;EKLgKtKPAV2SjawbYW3I3xjiORBOlo0R2zYe4dmOmPRgDHZuAij3MqiKCB0q4uLKk/NOmwx8+3MM&#10;81/EchIogq5Rg1Jxtd6XIE3Zxt9zFwO8w7Fr7xEFgRCMrz6zvzpZOMGJ4kYphU/B/GsyePMzhQ/J&#10;iSFJC5s6OqNl626II0a3uvlChLFoNZWK8hJL71VAUATzl2Qij7hQhhmCsomCaDQmFeU9o/re9swx&#10;QpPcqX0LWNGrdJyepG50MTR2dsWCT39lv+zC80+RdZKKdLEYoa5QaGxTCyHlDQp63F+8HFxIOtBj&#10;8dKsYsx8Iwn5LvRUcPw4mjWCE2kszbjCNLf2QEBCIBehKywdInlykSodYYPs9CQknjfA2+9/hz9/&#10;/axOZ5u9QnPdcT+JoO9ND4RsMcP7M0P3EWLGDyOWOHMli/CPzNcZpCr+4utfqHicwpyHp9JDTAtO&#10;WRGYk0AvYpknR1/INfh9EWFyQrTRqpkHvcecoBtKjbSAsEZNGHuXMgIdopdp6/YDygAkHgt2pZqD&#10;xTskwqY/oa1zH512ISeUVEAs2yf9ghAaGsn0FRREOTEIhKpUlL9mTdHM0/W2VP72EWK9YtVmhIVF&#10;aSjoabiSQPkWXi6ITo+AVaknBqIZn3b+Y1xm0dkitpYWPLUGocguD65EUC/+Q6BnAMmhmEpE0gty&#10;XdSXSfDmFvEGrmBCvj1EFwgTnyjw2oR4iKe4e9fWVOolsJ8KvUzOlQrrzKD/nD7ZsLEzQ3aZQiG7&#10;6BRpw7v1ScaoUi6rZrnCylDNMzTs1tAC19ECgtlfsXqzwoaKO1WfWSllIZNJUBSKfE6AwamkP9Xy&#10;RZ4+fYscyEpSkWtRWM3XNcRPvj8gLTUcgRb+yC+mmSArA9ifDje6I//azAHBsZNG1M3fW6lTcEyI&#10;gU3hyEtTubjl83qXDi45eUO5XAuIQCsZt2Wbef84ChIB2PzvHpUXRHC+0p5irSz5P3tXAWBVtXbX&#10;dDOdMDDDzNDd3SUlCqLYPjufrU+f9Z71PzsRuxULFAMkpKSbISeB6e6Of619GQQcBGSAAe6GO7fO&#10;Ofecvc/+9hfrW5/Gin1Ne8J4NqsIodm+KwGbo9/AjPe+IPtUfxZJG3dU2EQdO5SSzFQtWEmDNcSI&#10;OpEW0Yb0qoaMikZMMy9/HrMX/M6hHBkpZD6ERCnCV0Iv2tRLb8XSJR1x8dVfMmqRiVEjOYq6vY+0&#10;tnE+yLtG/c4Y3Ma0pqGxeC5w69MOKL+cyUie/JKhjC6hXbAwaZWZY92adcL27O2cXJqP9TX94P7v&#10;WCyterIPij5OxerVG/Al5/s/rrigvp2snzXiHgihwjpt6jiMGtGfrHor8Mu8ZaZIJgMPciUY77WU&#10;2K3RMbjrjmswaEB37NmbSgjVZpQUlxllTYxBeri5Ohvqyqaso2FtDd8DoqEdNWIAx6Ancyo2sobC&#10;QuwgnE35FlpfZSxsI/PP3fc/g6suvwCXXjzesDv9vmoTMgU5lkCgYJWRIXkvRq7wsLPP+Nu5Ox6f&#10;fP69ibapX+x4M9fU2LGAZCdcPOU8RtFa/O3B+W3ZFmNM/+0DHOeOynX66tu5mD1nAWFbhcxBdTTX&#10;IyrpSRNHYghrVdWtpcd5aLN5TqGTQXocfV+LI9FqVBy9p6xbNGAPiFFBnoHFy1ZTcInRiTesmdD7&#10;PdzURCPpFenaKYqJgdm4quo8eqP/rPxLdZFH3I7hvWrG6uRJKOSEch3jAmdXRxYT4oJHi9vNV55s&#10;Jp/yoVZOyzuq3TLkFguqcySNy7Kt9e+Re0CFBwcO6GEeiXuSqGysZPh4BcO+iTTYWAyLi5eEtaIV&#10;tVT8JbRtuEhlc+H66NNZ+H7OQowZPQiXXTwBbUlzWV+TcZnM+2VfUrpZ5OR5Ua0GWxXT47EV2vcL&#10;9ULfXh3Jvy+ozrnVvBitEM3nNsJL1hKi0o/JQ8nJEXjypdn4+dfl5JGvMovBQWo+PVKcF/yA3UcW&#10;KYvNMe8Hy2ecSiyWRsigQyVyF6UCHchwwHmzdK+q0+ewc2uxxY00tsTemgOY7j746If1v7Hi6d1r&#10;Xo7C9Ykc9zmMJo1gQUWyh1nbGdcDvqwPM3XyWIwY2o9Y7eWY9f2vzK/IMIqqqIT3JaXgsSdfwXVX&#10;TzXF3ARzMnAnOopqeeOJ0lpzVYW2rO3k9oCoT4cN6YN+fbpiOdEAM+nB3rEzjvaCJcIkRfSVNz5C&#10;HtdMfz9fY1gof0JrahXDll6eTVgxugNkUJ5NTTC+L776kevPAsOC5Mx1zIlsdV06tcWFjPT06Nj6&#10;hC5X/beE9LOeTU6NjFMC9gcffWMo4h1Zl6aWY+jl6Y4xI/tz/PtS1noSIp5PBx+Nf16ZDZ2pXKCN&#10;E/dYtJ+C4ko6B7ZgFJ12R2/UwriwWI2Ko/eUdYsG6AEJsR9+WsSFaL5JNHUmzl4GgYHLVAomU2Gq&#10;Z08YN5QTYiCVx7+oGHqC59OyVSc89/JnRtk9wUNZd2cPhLVohmuvvgiXMBFwLeEOP89bjFX0oCvZ&#10;W5EL4wVST1GwCVctT0phcTE+/eJ7zKEnbTQzha9gwmfHDn8IdCUjxzIknZ9fZDkGQ/IS2IpqiVq4&#10;lq9VibYDa5TIo3auNuFlO3dqwyTKIGKqN1KZK8fYCVdg+7buePpVVTAmZxP7XcadFpgO7aIY3nel&#10;caEwvqXxqwONw4PrrwWyM/NZ2ZfUzMQPWiAUluiD5qvm7fG0Vdmbsdx1K9nDMo0d2h4AAEAASURB&#10;VOg93Yzx5w04nt2t2zayHpBRIA+3PKCfMwn4F873AlJT+9No6Nq1A7LInuPAxFDBo2RY2NhUMyrJ&#10;ehg9Oxn62EZ2OWf16ci4GDGsH/rSuBBzl+AxYgFyU35Wx7aEw4AF3AqIu2dUkcaf5EKzpkHo36fL&#10;GVHE7XgG75d5S/HuB1+Z/BInRsxkRLlkZyDEsQp+GY5Y/c50LJcHcr+zUavKTlLhFXo0hbuHp1lz&#10;pDQLzitYrxwzB7cqfhbMuZG4NwujhzU/+KsGf71nbzLemPE5FtGZJ+I/O+pLTVhnplXcNrhVFSJv&#10;w2LMfIpwZK6TajIoWIEGs21ckd9iABxJKStn3xEb1wQ7MndM6BZmyHJUdPVYm9WoONaesm73t3pA&#10;yows94/pnY5l4p8msrxX8jLXMpRQTTo8sVkMHdwHE8cyN+IUFPQSC4mbm4yWw6TC37pC6051PaAk&#10;Tykaeii5ey6hUXN+XoS4hL2GcVahdxkW0mElnJ1pXJSUlOHLr380YXp5Vm4mLpvimgpouoFPaR9L&#10;bga9nfxXTQkqfLYSPEVFeSJh3brzPhue5UWeSIN8F2uOaL5FRkWgdetWxqAQjlb5SzIugol511xr&#10;S5z0qWq5uYW46Iq7aSQm0esVjXE0Kqwz71T1/sn7HeVP3HvnPzCcHvGPCSVRJMJVmDrOUwO3oQPA&#10;1dnFsJaJulZz3tpOTw9INl92yQTO/d6Y/s6XRm6KjEOyWA6aGhp+Dky0Ev6+K3O2lKx8tjRF0l9+&#10;/SOjgNMjAjuyIHmTgnzEnq1onx4L16Yt4MoCcMW7dqIwdqu5bCnGy/l4K2wsqlr3EywCNqwHNKpz&#10;EHMxa7FoWzq19P1KuW5rEseEBtjiUlcbhIUGsuAraZROQtNaqKjTmzM+I+NUDhzISONKadpnTyKG&#10;J+1GQFm+ZUzNX8sJ6PREB/6anQe29CHzokdHXs9BiROHnyd/Q7rRVX080bZZFVy4Tnc8jrokVqPi&#10;8A61vm+wHpAy+d4HX5uaE5oM8lBrXZG3k/Y+PafeDNH1Ie5vBHxZBflUtARWct24NYYFxdysis1J&#10;7HAldt90/TRiscebaujfzZ6HjUwsLqMnXUalFAzdE+ZeoHvcVRn1lGVbCOVxc3Ojl5N3CD83nhZ+&#10;bsv6JGJ4Ulg5kgaFzym6X05iF52UQ7cmE4ywtCtXbyYTzAYDa1B0R/0oONmOnbGk9txtEu8197ow&#10;yiGP8sls3oQ73XjtRXj4iTeYPJpk4HEGu30yf9R67FPSA4I/qXhmCDmNpYoI0qp5q3sqhY6BzMxs&#10;OosGWw2KUzIaf/0jqoy9mcnYysVSlXTVMBCU1I6EKPpu+dZ1NCjanFUGxY+//Ib/e+FtEgxkklTE&#10;FR50Zg7cE4fhZHHyqShixatqBLTrjMqcLPj07YWU2J1GN5FX/ycSVFR1mkomCxrKjOBENG2CGkc3&#10;7CI9uounN0rLGO2Vxl5Zg/YRLri9rwtqSovQnnkoIcGk5G7gpsi/KncL8aFkehcafu2yszA+JRZR&#10;RcStsgkIriY4eF3TK5k/uSTagIs3F1N98sf3dduZZ67JxATghsH+uLSnD/JYd0jEIE5Ox25kWo2K&#10;Q3rU+qYheqBQ3Nhf/WQsaoVWBXUybBJUbKoowFT1uLYoG106NqXjoAhz5sxCVRmTIKho2sibvb9p&#10;kaL6iWriAKtpiDiwcEtdk9e1mgnARvmUpXKUJm+Mo6sHMnK0jx0CWTzNeM6Psp/16xPrAdW+mDxp&#10;FL3ow7CarCQzv/3Z0FQqoUzKrqAUPbp2IjSiM3xZPVaGg8IaNTUK2Fo8QTY0MDjcCGVYPjKimYl2&#10;ndhZnd17Czo4bEhvRiNaYgF517ewqFkFmc5kyGmqSOmLY9QgNv5rFs9rzsjBYFK+RpzUTrmQjoPP&#10;v55PeBbnvgbT2s7oHihn0toqJmL/zgJr5ZTdjnQYWYxXC2Z/85ZYfr8RInDQXH/9pUehaJq1nZ4e&#10;UFFD4e+VUyC4qCCMgqIyDoxEwqGWkNkrLT0TCYn78MZLj6ELK3ifya2IyvDzr7xnILaCdUnkhCXv&#10;w4SUOLSsLaQxAaTwIUlUsm0T3Nu1Rx6vP3M/xaq0kEsK92LXmvdQ2p6UkdwwLiEP4e6BaMs8zQXR&#10;VOIr6O1nUntPVhh/ZFwzONayMKkD84Z6duDeDdvWbYjGvx55HjtYO0b5iq6EJrXJSEGP7BTk1lRi&#10;hYv7Ee0EnYlW04G1pYjePANZrSeSgY26VD1y2MXJGZeN6ooLe3oz+FJLuGwkgoOOz0CyGhUNO/bn&#10;/NGWkG70jbc+ZeGkeBOZEFRFxXjKSU0n9uc26amIStyOqrwMlC+Zgxj2mEwC14i2qC4sQGlGsnmv&#10;jpQJEcvHpwzwoS09BqwEaSYCj+fk7ojwQHfEpRWisoQEy0czLGhUjO/mj97tI+BByrge3dpQObXe&#10;/urnU9HU1wNYsEmPXWTemPH+TOb70gtCtg3B36RolpWqWjSTsGlsSAja2nDh4788LoQD+nUj1jfw&#10;VJzqWfMbghJeMW0itnVuZ1i64lgrQLCUtNR97NMc08/Rm1ZhzuyvOB86GIpJQ+lcz2KjTuG0M1hi&#10;O40PH+XE8CpXytsvABWcxJbdCFJjor5xENRFQDg3RRbl1cQVBUV/EXY/a3r+7L6QbazmLGM1NSWT&#10;MlTVluUoqkYlnQHeXp5M5O7LiKI7I9RrjONmCUk5br3zcbz9+pNnHU6/sY90UnKaKSa7m9EkyVXl&#10;ushxo6il8i0GsNhpAY2+ZRwrtb37knHj7f/GR+/8D21I+3smNuWM3P3AM3RerTGRmObNQjBmWE8E&#10;1rJIKgt5Jok28KAmh6MdYXo1qh7K/qhrPpRbD5QWo9SpEC5u7tRjSEBiK1MEGDDEklNRXl5JI8IX&#10;Xq6kw3dQzlpEg+sVYvB66NEXLDU0WL9LMPFLLhwJNyd7Gkd0uEmBOoam1XQor0cOWRcX5lQctI/k&#10;uaDI+5Iy4enlTrlehuasoN08NOigrY7tpVWrOrZ+sm51lB7IzMzB6zQmxKogz4A8V2qV0jQ4iVtS&#10;iRm+LxZtM5NpLNBraljLWWCLWM7gy/5BhYQT29UJeUuXomjXNhogDqxjWY2ZzoRF9b0H8KXnRHRO&#10;1Gx8aFDcPCYK8elFGOnhjLfnx5DViV7t+gwLzRzuM76dCya1tjEC1InCtD8rL1vbqe8BecoK6EXq&#10;26sbVPSQNwIrQZcb77nJj+BiRzWFHh9b0gGrwukKspesQz+W+nz0odsQQc+6tR1fD7Snt0mFxlQc&#10;a96C5cjIyKBhwQJNiYmoCWHSNGtPLFvE4kaL1prxqPfonEOunHeRQR7YnVJAA5CGgxK2M7chKnkp&#10;6MvjbFWzgUfbTqjKzUNp2h4Nr2mljp7In3AVPAO1SNV9uv9L69MZ0QNKtP+V98+2Hbspr0UDztw4&#10;ytcaRp4letu0ammKqwmrr3suIjwUDz76PFKS0zmPV+Gx/76K5599wESKz4gLPoNPUjVCFjMysWrt&#10;FiNfRdkupVKJ2HLgNGcxO1EEhzVvaq5StLH3P/w/E33aszcFd973FD794AXSdBMucwY1OTNvoQG7&#10;ddsuA+MaNWwAHnv4dgP3bOjLSGChwMQ9KSgn5K+afdqpTbipcdGQv/MJyUwefuwFE2kObRqCB+65&#10;HlMuHN2QP2GOlZNbYCjiHZxZp4LrcjjJV1RUUUnpx9usRsXx9ph1+z/1gBJDn/6/6aaAjIuLk8HM&#10;KxG7kl7nAFarHJ6cgN4ZiXAhw1MlRRtrIO8/Rg3sPX1hQ+aapJdehe/E8ahy8+Q2rJxMO/pRWs87&#10;ut9Ag6INMY2lln1oPHRo7o2Y5Bx89StzI/zd6XmRsWGByvzp5JhAdX43L/yjlwf5/MuI+XUkjrwV&#10;maasofg/9dVJ+kD3QnJKGpWReHpCWHSQnmxFLsQKJQ+JwvBqWuxqqahWslL3ytXrsXDR70hlSFpw&#10;NWFjN23ZgYfuuwkXs8aFtR1fDyifSTkUnUiZ+MuvyxAYGIIWcTuxPWY3kosZCQwfRf5l0kfSGyf4&#10;2SGNiqMXDYrbaMgnphVhqKczps+LYfSfX4QPwp7NLiiM/xWXcV4HXnEtbQaydLm6I2fxQhTv3EYI&#10;Yy229hiMrOAQeHu4mDE/5PjWN426BwRn/W3Janqz16GECa5OVFCFxbcwyxDC6O2F4UP7oFuXdodc&#10;x3BGLD5973ncdPujrO6bgM9J5RnRMhS33XzFIdtZ3zRcD8iht5qwtF8XrWA+S45BC9SNleCPLnSo&#10;9aM3fqipXfCHwhgVGYaP3n0O/7z3SfxKuuD1rEH0L3rHX3/xUXOMhjvDk3ekmNhE/OOmf0FRGQ8W&#10;x7326skk/phmvPIF2UpgViHWP6IUSl6u5dpCrhjTtAzpIXVCvtD6mh2L8copoty/jEyxG9rBy8sD&#10;nZjIrDzNhmxKyBbkqaq8Gq5N7DFuXHc4u1Vi1o+zeSU6C/4zQyiOP6JBGPn381UEwvaI5193ftrN&#10;1paRF0YZHZxCCO1KMWQeWpcFm+3SuTW/+6Ov6vY7lmerUXEsvWTdpt4eEK72zRmf4h0mY1eoWA6T&#10;eaQYlvPhSo/zoLQkjEyNgx8TopgSZgyKQw/EyVBRBhs7MkJ5+MDBwxuO3YORv2E5oxn2GErlJjqF&#10;1SEDOnEGcRpopvMpj9zJXVt4M0zngvE9mmLOumRCoBSpOPToYmS4oLsP7h4VbDw0CvuFtfBAN04Y&#10;azv5PaBIhBi/orfHIp0Jm7o3FH43i5wUV/6vZQ0SW74W9aQLWTkUsXr/w69oQGw3i5nYwrSfQvVp&#10;GVm4g4uejNh/P3izSQ49+Vdxdv2CPI+CRAn2oFoDQawoG7NzM2K2voJsL4b+WwxmCXpGB6sJKTRL&#10;F59oyPcK98W2vdmYtTAO7n6uJhpp3NSclxWdr8YrxRkILtuLq0ICEffqa/CfMAG1zl6c89XIC2mN&#10;vUOGw7WsknlUray5TGfILSWIjBTUn0nFmZaeYcHiU4kSuYJtNeuPEFNua1OKNl1bo6asGCuWLDe5&#10;b+L+tyhqpH/mmvAPFsp8+PGXCLkrwFP/e4vJwO3R/yCYyRnSHY3+NJUwP4dJvDGUuXLYSEGUQ4cq&#10;pgkjFhfmo02XIHgQRLBmBYtZMkLs6uGKSo5lDVn1HIjVv5QOm+3bdtPTH0O64Dksftcat58BRqDW&#10;lxtufQS7dybA3ssBua2y8P6+D/HOwx8Y+LUjdQwHPkoqSqhKUFlmTkJlcjH6uldgzFC+5UfZ2ZZi&#10;uQH0rXh4HGxYMA/TVnS7tsgpGgK/4PPNXFBkXXlCvbt3gHsD10lSdP5fjPJVl7MQcFg1crpm4T/p&#10;01E72xIP/tPNKP1oTwkGl+biqQd5PfLbyvKop2lT2QvJ6cHYtXcynFx6maij1tjOHduQ6UlMbfXs&#10;eIwfWY2KY+wo62aH9oDw2Y89+SqWErfozOIxDrxLVTFVvE5t83IwKTkOkeU5vK9pZFCsGQ3y0EOY&#10;d5Ul+cj4bjb8pkxEDatxFa1Zbz4n2SymclLkJyzAh7bMpehw6YFZviU+BxH+bvjH6Cis5+uCQsJo&#10;6PE+MIlkfPDNtN6+hsVAAsSOjEPeZAySR+FcrmtQzxA0+EfykG1noaVdMYnIY0lzCXEtcML0SiEx&#10;OBkaE7US1IS0OdFwCCNjUXsKM1XFbkEc56tvfozFTB6UN1RsUWriUte4yoOjqMULz/4LfXt3Md9Z&#10;/xxfDwjucPP1lxj8+09zF2PJkhWI2bEJiRu3oDhkMNC0J+cUtQ9FLrjCZBdWIDKkCdy9nHF+71DM&#10;Wr2PXmt+Z8sxyU9E88IUhDNRsUYOAi9vPnzh2S8AOdFrkDrtKjgG+sOL7CWdOkQc34latz4tPaDI&#10;wvdzFjG6GEOPpq2BkkisKj/OhnM3yzEfq0vXImbPFjwfrTnNL6WI7C1DcEExLr/Ioqgx5cYYkVPH&#10;CYNeg49nuuE/T0/H7K9eO6m1iE5Lp52mH03PyMbPnMMryPhmCsoyKqmohJGdtXYotanAxuqt2LRn&#10;JV7fXcYpvX+scivhvKsQl11QiyCmq1FUc6xs0a+LDUb0r6Yx6YjnX3oPY0cPMRGm03R5R/3ZCsKP&#10;HnniZUST1dHe3wE5Q/NR2awc+dVl3JfXWl2F3mH90MY3Ah+t/5gyi0xG0hcqihHUJA3XMnBG/hgk&#10;xgM//AxczfdNREbJXc09TfUlMyMY66InwTZrAPtVZFBVaB0VzpzAdiZyd9STPI4NNJ7/evRFlFKv&#10;KWtThbxBeYAY8Gv15wiNSWs2eytw0Xig/2BucwTbQyCR8iJXrNo0BPuyR8HO0YcRikr4ujfB4IE9&#10;0YKwuBNtltX6RI9i3f+c6oGlv6/F/f/6H/Ylp1q8y5x9ZYxaeNDr4VzB6o1lqfjZh5kTNsd2g9aS&#10;wQCzvqICw9lKYWgTEmr6U2sUP0Fo4VqU7y6EAxkO5LXWZF+eUIOVRkmtRchBYTrto+/PGz0Klwwg&#10;Tz9jmRXy1nBhbB3VgomEdEFYW4P3gIlK0NAUy8heQpzECGMgTvR+1S1wCteq1dLIU2RCrGAtw5vS&#10;M9KKDBN0D+1vA/p1N2xQX37zE1569QMWE0o2NS0ElZKUd2XhoriEfbiWoe5nn7zPMEvV7Wt9Pr4e&#10;UFGyO2+7ysAhvp29AL///jviYhYgNW01KlqMAvwIPaR3eiOZT8KCPXDTuDZYE5uDkiJiBmTkFaTA&#10;b+XLeKIkHZq1abO/h/+kSahhMbS87dtR9I/bUNujG9yYSxMQLpxui+M7QevWp7QH9u5LxY+sLbOa&#10;RSwrSTkqLL6mnRL87Wod6CCqwkb3GGxw24qyJtm4atL1KCwrwHfbWJbd0YkaSy3S3kpCm4hSDOXt&#10;88mnLMDO5PzLLgE69wE6tivGdXf9gk8+n4MbSDNsbX+/B8SsOH/hCpOvkl9QYJRbwXGUiG1Hw4/L&#10;Hna47MFa983ItklGz6kDMCKsD55Z9orFGcC8tbLPKJ+rc3HfncAXXwPR22ow4Txg9ARg2gUVGDR+&#10;PZ594V3MeO0xs4b+/bM9eXt+O2s+fvxxMeyDHZE5PBvVgaoazZvWuNv5TCrVln4tCYnygoe7P+9X&#10;Wk/UGWzKaimTuJnYUtlXzZuBuWc0KAL4nofQclWY74Y10UOxLWYClW8visJywpwcjTNL9N3cpMHb&#10;m29/id279qIksgJF/bJ4HtSCSg/+JZ7s4b8shkQvG6zYAFxbYIlEaKu6JhVJ/BnbYjpi8ZpxyMkL&#10;5/qs2iTFLDrbysh/Dw8ySDVAsxoVDdCJ59Ihvvz6J0YoXkFxEbG19IhU0QsgIXbe6MG46/arERjg&#10;gxquQvRLNUi36Ch28m7TY2rClpr99TYy0lCIyGsRvS0WhSUVpK8k6EpGCj3lEVRej5card6fsX54&#10;SA+Ip37L1l2sfxBPukJ6VDj2DowsCOIkA1D3Btc3NgpxvjcwJ1KetqJyqVBrYAD5+eppMkiumHY+&#10;hrFQ2ytvfESK4p9NtWhLlElVtR1JVVlMDPDTBjt87dVT6jmK9aNj7YHOndpycWnDitf9WYzwJ6xZ&#10;tQJ7E2cib68PcceOZiy/Xc+oEcfXjpGlFqRk1vwqz4pDVJNqLPJshnn8sdrMJNh8N5PrYDUGXzAV&#10;LS6+CE3ILmNDSMygAV2McXis52Td7tT1gLyjMiaWMG+ikEQKzqIdlYLKcbRVVgzhMfFuKVjntRXZ&#10;TulGCXN29EOgkx6+sLdxJvabcvqbDNwyphQXMXOfaFaMGgbmRdGg6EYRTl1u2lTg3Y/T8ObbM3HR&#10;5NF08sglbG3H0wMlzFNcsGilKS4q2I+loKxgaVx1jUFhh3T7PGzw2oZEl0Qemm7rGgd08G4FF1ZU&#10;DnINQVpxGrA0H4Pd8vHov0EoMTCZhgSXc4ymUVFN3oYOHLMbrizCjM9/Yp2ZS8gQ1/Z4TvOUbCvi&#10;j+nvzGTA1BaFzbLgkF8Ch2wtOHJHSnsg5Jbya+G+X/mSxha98s6E7dWSjbIyrwbLVrnghx+oU3BT&#10;5VKkZ9rglx+4VtHSqLWNQmzSeEZwmjOCU81HIZ1gYRhIp9fJokeOjduLb2bPR0ioHzxbE+eRQwvn&#10;SCoPr66uaZOK0kJ4+rfG+59zl/37iH5Wa3Ae+6XWvj2y89vTOOT6bJvPa/BnLlRfrsMNCwe3GhV1&#10;o2J9/ssekIIo5e75l98zCoYUx3Ji5puwGNndd1yDa66czEl3em8nFfDZuiUOWXmlhMoIq08pQWER&#10;yeRAJQhaW8P0QH5+IXYzKU6FlBRFEK2e8LiHFLVT1InRIbnLHGTYkS1GSYJtyRDTsQNhTjQ+D7Q6&#10;oSlJKIOUT3VCsSkx+v976n4ylQzBk8++SeOFPN1Udiw1F5TUXYsnCKeo5Ipw07XiILK2v9sDigSJ&#10;urd713b0gP5uMNW7du4whoQmkqBrVVygVAn9gon9cdGFYwys0N7Fjf7r/U3rOMd8X3IG4ZAcJ8IE&#10;qkne0JSRKEWlrK1x9UAevd2/zFtqKIezc/IseUyU45qSgjrZEj6T61CITT4xSPRI4G3AkeZnyrnp&#10;HdwRQR4BcHVwQZRfBHak7wBCnBCXYoekfdVoS6OCPh7zqINjOJAT4PKp1bj3v7tMdfWxo/o1rg5p&#10;xGejYnWiSf3hx0VkHUpmrQEm2fLBAaHxR4gvZWyZfSU2eu7CNs8YVNmV8DuOFUVxsGcIugW3R1lV&#10;BfqH9sS322YxCumIjGx7ytQKhDanUlo3Vhxi4+Tn8zT6amZ8nERY0NJGaVQsWbaea1Aq7rj1CkI5&#10;u9GZIQF0aJPuoqRsyTDzjxenz8pJOuDexAUVjGpoL9WtCqNVtZVOyc1bY9m/7qZ/bW0LWE/JFwNJ&#10;h96hXdRJjdgs/X0j50s13nrlcQzs211De+yNF6GrVESCl2JabFwKfqUs35MRQ/ixEBulpNR3RX8a&#10;RkMH9Sa6pGGTy/Wjp1cLtFy39e8Z0AMyJp576V0zycQKUElloWvXDnjysbtMVd7TfQlx8fuwYdMO&#10;ek9ZiImeVBVuodvGFPdq0zrcKKGn+xzP5N+vgzdt2rwDMTQoVNBKir28ZIYlgq+F4aUpZ5RPKf52&#10;LGBHvRJJhcnYtnsjcrJS9/PU2/D+qeR2zKewdzKCXn1TkJ0Hl3JbtG3nZoS+AlRC2PAnzJgGNslB&#10;FhUbMZxo1eN/8mnbo7iqBV589WME+fuxOvvwM7mbG8W5q3jexPHDDUvMJ59/T2z9QnqvizkWdrCl&#10;8qK5//k3C5noV4iHHrj5TxHAWBbWqy5jbVexQNFQUXJ4Z1aZVdTQ2hpHDyhiuIDsal99OxdJhLE6&#10;shiW5KaaKRbGcS5zqMBuz73Y7ROLaodiaizSVDSGnH+cnB5M6H9sySvwcfVGcyqtSNsKdHXFgg9z&#10;seL3arTpBLAEjcVAoaJj0K1EzfXrrbhlLrZEx8NqVKjHj94kd0UvqhwXFa6T3JUqLJkrel8Vh43z&#10;SMZWv10odc5hp3OcmIBtxorF0ZqxOvTbG77Azux4XNBqBD/nd61oUGxwxKzZFRg2lDLWEaQS5Thx&#10;eDVWpGlkhJ/pVUF5SEnNPfpJnoYtNmzeSaaidrj3n9caWXMipyC5tYj1V2Lj9vFYjpwHZYTouqBP&#10;zy7GoGjoZOz6znUz80KGkwZ3YH8aFH+jacTp82G9kVTjKFhjKIUrjAEqp18nQp3GnzeUDp5mf+Po&#10;x7aL1ag4tn46p7d6+fUPjUEhS16CrJIJmt07R+HB268Ea75g2+Zo87npJK05+5t5eZAiIX+BDcOU&#10;FZX0FEho1bWD9jkey9zWtpKWtgdS0vNMsT3lTch7I6VHSq2qQbZvG0Hl5uAfqPtR6/PRekCKx569&#10;ycZYi96+28CMxM5UF25XvxqIk1mBZMRR6eRB7Qg3K0UZNtslIbpmJ+LtElHVkkpJS34pY4/eoJYB&#10;bRDq2RxLYhZxfZMY0v7ce2E2WlKB/b+naExQOK5dyyj978aGwG3XEUZBRUWLnjZXIISEMrjh9jys&#10;39EDjz01HZ6eTTB0cE9uYG0n2gMyBgRpHDmsPyEGn2M561zYyHtNQ0FT6tcFy7CN98UD99yA0aMG&#10;MopRjejoGKSkZXIeqmqvJUFfuUxiFrG2xtEDGzdtZ07D94bsQA4BY0xwPGVM1FQS4ma836WITY9G&#10;blo2i4ZJ6h+eJGqPzcsXwZ2w1CoaCHvs9iGQdN1VSSVo4RuATTuB227/43pnfmumrAKRKC6phaO9&#10;owJa1naUHthH5fCzmT+w4vUaw7AoyLH6ULA0Q3pBY83V2Q7xadtp5CfDO64GPrWHzzV7pNtsJYlb&#10;NfwpOFct+AUhzI8pyyyGd1ET2h6e+OcDHB+uyZrX836znBRfstlwvMoo8yXZG1/Lyi4glDYUW3fx&#10;hlNEgvewitnZ8B7WXUsQE5HT5KDjzaZ7XX1X1wTRpjTjsuNIyuS12MqijuoE6Q5a4zow12/MyAEI&#10;JeX9KWv87YzotXjtvvu1xB3SdEW51RWEHzK3w8XDXG/dBtpW1+JM8hMv0nlv3ZFAApsiQ4KiMW3K&#10;wrGTJoxgrmInyu+TO5ZWo6JuVKzP9fbAx5/NwjPPzTATjdOPDhAbFEUUYn7FPMz97y8WrzHv6IPm&#10;Ko+jd3wwIVcTW1h6va3JLId3ehmmTKiFRxMzf83EIemTCddRh4WrCzc99GB/Oi9bhvE0+TPzu6BF&#10;xOUICm5mQpfaT8mFojHs3rUtoiJa/Glf6wdH74HklHRsogdo4+btrCuRxnBslcXTQaEsgasmukmL&#10;cKIQpufMjl5MBiaQiixE28Yjxi6GyYHZlkFWLJbJcgcaoRP92/ZDR79IrM7ZjLJqZsVp8JjQ2cTF&#10;npVcGZlnqoV0m6HDQD5wkLIP6N3L8tnB0rYJUVTTX6rE6Mm7iBv1xFPPv4dWUWFoGuJ/4OesL06s&#10;BzqQleuV5/9t6CrfnPGZScR35OAov0X1R2696wlTe6Bvn270aGYaJVUVlmvtag05gpdnwyQAnthV&#10;WPdW/tMnn83GfNYwEB24ioDKMSBvtwgtBKFpQ456wdoiI5oS+sQ8NUtCVL2dZ5xEEuxqRvZWsHZJ&#10;pak+zMP/RaOi5/IG5cpfbvQX+5/9XwnKO+uH+fhm1lzk5OQbUgs59Uxkgsp/FZXLoKAAXDhxJHp2&#10;b2eB+xroz/7xOKyLLGOlD/W94FI1KC4tgRvhy5V08hm/EL+yfPvHzoouBoZ/x7wYJsQ0wubh7YGN&#10;zzyKwKcfNBBM17BI1r7yRtG2rahlbatPHDyQ2f8KdGTR1K17GekusKw1UsBdbcrQzi0XkcGks3dw&#10;NjqEeqAZFXDliHYj9bGFHOTUXbgHKWrL5v6AlnPLTK44NR0zJjIDmAWD190jkdb1BovHTXqVmpxx&#10;jPp716Yg0i4VXk6icmZhYX7lyfEdy2sZO3ogHbCnRg5bjQozKtY/9fXAmrWb8Z9n3jTKo7zPUhpz&#10;+7Kabscyuon3x7X377j/9uY7vuLCckffm7EnPwnfixWEXikzNSixct5LhY9HIZ55gR8pis45/hXh&#10;naQ4R4+uwJXTGIYVzO+PA/LN/iaJR/20ksW6Vm0aje2xExmVcDYCsrpakJpq+DDxr3/frqfWu1B3&#10;fmfwcyq9y1vJT75h4zbEJyRByYDy7BwaldgfFidy0xQR4hhJ6SimcE6yT8MWxxgk27JmCLnr+c1B&#10;D76sG08ag94sstY9oB0T6BiODWyHNXvXWGLvu0vQrrgAN11PmUkkhpIGWcOIVMBM+qQ8dKSzVPbH&#10;IY3vW9IIufPGHDz2QhqNIBd8OnMuHrjrikM2s745sR6QQnPB+SOJq+6Al177kHSTi41HUJVkW7Ro&#10;SiOTeRT70kyCviIWdtRSWreKMAv0if2yde8T7QHN5W+//xUzmYAvumdFjTSe8uhWcvzK6SAIpSI1&#10;cfwIjB83lI6dw6MSJ3oGh+4vh4Q98zCscLhD+6Xu3cLfVuLDj781eWti31LehPRHRY4VTVI09rxh&#10;fTGVxl8QqZpPdnNydiP0UfkZja+1DG+OzYx0D+G6YsNCur7du5N9shzl5Md9Y08Mdna5DheOvxhb&#10;E7Ph1rIamemsU2Fbg3C7DLRzTIGncXbVsq4KUQ/ubhg1sj8js/3IMEjv5mloA3p3wny/UDhlxcOH&#10;2QkKyqsp4vIFF8W0PjeyEmlLLoQyyKUQ0XCozkZ4RTz8bHKNk0BRGQc6fFTgcBKNztBmwWa7U/XH&#10;alScqp4+w34ng6wSD/z7BdIBkk2Byl+1Qw1yBhegPILChQq84SWv75o4uX1cA+BENpAoz3BOCycK&#10;Q2mf3HhRLsaEFeOmm6mc8jDc1DQSxND7CVw2db8ySZvl8CYHuQyH6JjOpE27ALmFLekRpQedFG9i&#10;dxJvdCQjE8IiNnRly8PP5Wx5L8YXRSPWbYiG6o4Uc6xtDV7Xfn/kx+LF1PWaaBPDpvreljCnGnqh&#10;MxxyEOO8BzFOiSi0JeaWkSkL1RMtgiM1Loodm3XE3ORVSC3KRI+QtliTSoyT5GOfJlhVVoNrb0nH&#10;N5/SfpRcpz3KvDITwdJrMufV266hDfH+Z3tQVBuBRUvW49orJzLaQcPX2hq0B0JZT+TF//3LJPm9&#10;9PoHCA4OwgjCo1xdXIzCox+TEtS2TQRashaGtZ3eHljKQpEz3pvJujGxxkGgCJMgi1JOxd7VNCQA&#10;E8YOI856CJNRSQF0CtrKNdGMcGWYPJtT8HNnzE/s2h2Pt9//ipXLLfJQsDQBdMTeo8iSFx1mw4f2&#10;w4U07lVn5lS01LQsrhG7+Xshp+Lnjvs3RgzsgRmtqBNsXoCBjKhXE5pt6+QKh+BA+CVuh31xJpkg&#10;y5mo7oSM/FJ4Vaejnc0eQvoKYFNph2JSICuHbPCgHjifRnVIcMBxn0ND7tCnaxv4DBqJL2d/gItr&#10;WPeH48+Yr1GfRjOyt3z9J0jpzkiFszuXw3KElMciuGofyVAYeaIFomjE6OF9MHnSaJLTNG/IUzvm&#10;Y1mNimPuqnNrw9enf0ZWiFhT2K7avga5g/NR3pIeaPE//1UjxrZPs64IdvWCO0MOob7hSMjcTaWR&#10;t5o7J3G+LSur1hhOaKqgpjGPjEaBhSWEUbtDmuB/iu7tSw7G4tXjEbevG+E2VHodSilsbellY7Vl&#10;7qQiaGKtqYPnHHIQ65sDPSCvpSISUja2sKZEQUGRiURJETSJuOxsS54EoWscavW/SdzkYAnDW1lW&#10;hr15TN50SmABrHQOjixA3ROyGuu7NzTKB33OY6zevZSLJJMheK/EuW0ESgotm6iY2po8NB1nKUK0&#10;n7CD52g5j5TUPwIePOiBZn6dt5efTy5yUoqZRF6CdRt3YswIZoRa20npgdEMp5dzEc8jE5hyJwxB&#10;giMZ4Vil99cFSxEU4M0kz1Oj+JyUCzzDD5q4Jwkz3p2JeQtZ5ZpKqSChms+GwIJT0tvTg0rUcLJ4&#10;jUSgH0OBbPt9PH+6cs1s4wE6aBr/aaNj+YC/m5tfhPm/rTGsM1ERocey11m/TV5+AT5ljstXLOqZ&#10;T3ksWJrmlChiayiPBTMcNbwfpl08Aa33K4pHGisNkQwRE9o4wfGqqKjCT7+u1NHg73dqDM7jHeyW&#10;YUGYfOUVeP+lDCRkJSA4djuciZ0tSdoHF78g9E6fhy3zHRAeGgZbRi962DBSR09+qRifGLHo0qkN&#10;Lr5orKE3P97fPhnbezVxw203XYlHCEFOzklEm+aBjPYGmDksE/OK2kokOMVia2wmbMvL4GZXBTE5&#10;VzMJe9CAnizcNxntmUt6OpvVqDidvd9Ifzt6Wwy+nvUrKUBdebPWIGNgLioiii0GhbzRf9XoSq5h&#10;ZOP+Jc8h3JO1Idz9aFTsoKRjqKGnO5Z9Woivv6kyvOVE11i0RAq/qJY0vmlQ1OXsGj2UkyUn3x0r&#10;1g/C2i0DmajmSQFbRSFXQ2gM4U4Uus2aBmH4kD4NUgnyry7rTP8unsXilq9YzzoEG5CcnE7ImCVE&#10;apLvZTmwaRGTaqHcGWFs9VYJgYJLREY0p+c5mDTCBSgsiOB3g0lhyDH9G03J3paaI/pNC5RKhkx2&#10;VhZcerrBlQkU8Sl/3GcyKrWyZdD2qK8JF17E0r2JaXOYe+FiaE/3EIpjbSenB1QpfTWhkUXFpaYm&#10;iYgRlF+Tm1uCH35agHXrt2D9xq14761nuGi3PTknYT1qvT1QwqTaz2fOwceffocsVjDX3BXdsyAR&#10;NSTJcKUhaJezB9VppVhVEI/fP51hPOGCQtXuz3GwEfZwv0xQcmg+vT57yebl7ss8i/2f63iiF5YK&#10;68jjymD5qyZZYsMs2b7dejHI7cx8AF8qP+F/tcs58d3c+UtZs+NzxMTs4frnsB/qRDgOr96R3euU&#10;k8LCZ9mILd2DpxbM4rrH9Y99qbGSzLRhCN/GXpFhJiLzLz9FLGWhA9m4hKtXk1yvrNJYMYrIRfdY&#10;8gQEYezWvgM8eBwVjG2MNSp0PYLQ3XDFeCTsSUVidhbcWzdHn2E90bx5MPvSEZeRDfKXuYsIsZ4P&#10;J80BOjcLqYULsjmN5aeHD+1jIng6VmNpY4b1IHJgGjZtj0fTNuG49KKRCPazRN1zaJS/+MIMxETH&#10;Grh3IW+Utq0jWEfkYkaM+x2Yn6fnWpi5w3vNalScnt5v1L/63sezjMLgSIFV65wPj4Qi2MTplP9Q&#10;9I54AZzka3/7BZ5UFrOxC7k2MfCj8llNC7sspQjBpc7IK3bBXffyaAcdTq+Xr+LCw8VJiq7Wq+Cm&#10;kfQoDKB3K4jGhFgZFJ2wM1AnhSz79+lqHlZmmfpHQx6w1Ws2YzGZQwR/KJYSyIiEqOXsxebBPpdx&#10;YcOxonTmM6MUNBoraUgwRROBgX6M/rRHvz5dDLSssUeBwqM64tXpXxnBJuFmbQ3bA/KiyjDdtTvR&#10;KCa6lwQ7VPPx9sLX3/5Etq7NcGHFcyX4X3/zQ/jwnf9ReYxq2BOxHq3eHlAO3POvvE+2tu2klXQg&#10;PNRStLCCc8GR06FbagqGJ8fBt5hVh+WY2b6Fx5E1QEXA0QP+F1xA1hwHZP34IzHp6YRX2DA5tBaP&#10;EMqa1Ouf3JQeUCU6UWYEB7pjbLcQZDPx9Yd1yahhQTFzqHrPjB9yt0GtHejxdkIBC6e2igxFs3OY&#10;TGHv3hTmJn2AufOXmVVVuROiNankOMlvF5mXg5FJ8QijUcHqMKiOERDGItNEfuI3agKcWAI6b9Ey&#10;FMVvNQaFZuL/8bGh7WUMLQzlWBECwF0cXBwwZVAzY1DM4Vjlso7TX1qBHMqIQFuENKNTkcxJbq7+&#10;hKpFHGlkT/vnAf7euOeWqWTJ+hVubi5IYP6El6cfjbQaEwH6bfEq03cyrtzdHDH5gtG45KJxpwzu&#10;d7wdpHX22svH4uMv50IJ+4sXr8HIIT2xc3csHv/va4iN32MQGSoce8Wlk3ApI1iejDye/sY7kwqc&#10;1ag4/SPRqM4giV7sFas206tki1GjBuCeW6dRYB2nR1oKnayDOsWOr+VhKSothrun558pZdkD8mLZ&#10;czKVlJZh7bqthK9sR+w+O4aCmSxsV0bll+Fg6r5VpExrwwJqI4gtbU58t7Ud2gOCKm3bEYtFTPZb&#10;RYMiLT3TTHThc6UE1tHAWoaGHUrGEDF6VdGTJUVcyWptSaXXn0XQupH/WzjeM6XJmyZjs6i4nqSc&#10;M+UiGuF5KkF009adWLl6E6NURXAkraUMULGCyespo0EGfljzINx+z3+5qCeZiucJe5Jx8x2P4evP&#10;X2XldL9GeGVnxymVUmbK2/3Bx9+ijK8dFfLlnK40SqgdWuXnYWxKHNrRUBA0RjWy6UXgw7L8042A&#10;Zv/4B0p27kY1ISLNuvdA3sK55HGzxUvEpyd1v4UeHvLm19AtStHuRG/39WPb4cvf9yDM3w0tQ4MQ&#10;m8IwYn0JT9KDCVEd3tkNV3VzMudXy9DjwL4nn9qysY7ud0yaf4HGXyrZuFQQVGutCA8q+BzCgmxj&#10;UhPQMyuJMJ0KmhNae/9Q0xTD8BkyGi4hIchdtAhNu/dE5t44FnCrwmsc0hXtmJjY+nyOlUwMdj7l&#10;+jWjWpEeuBD5RRXoGBWKpdGErdY3Vuow5j9GBjrhnkHuYFk4ZOUWoWvnVmQROjXMQTqFv9PatQ5j&#10;4vowbNyyG54erpj9/VzWnFhBA6rAGNg6Zo9uHXHTDdMaDdTpr65TxtG0KSOpi20xutGLNEC/mfUz&#10;SkvL6Sywx9gxg3HnbVeftryJvzr3P+7Wv9rK+t050wObyTOfySJkzUKC8K97rz+linv09ljSHS6l&#10;Jb7XTCQ7Yh6l9FbKg86kwiBW5R1JbGl3Ft0zBdfOmVE5+oUq6XrZinVYwOqZu3YnmMQ+w9zkoMRq&#10;eSO5xNDDKF2irmCShZ6wlt4dVyOcenbvQB7rzghjaFjGx5nUlHT64ac/GeypTv1MO//G2tcyEBYt&#10;Wc1iSinGOybDVImjilDIAFWV2U40QuWl7t2rCz557zncdPtjzNvZRfiFI+tYxOCRJ17BGy8/Zoza&#10;xnqdZ+p5xcTuwWNPvsII0joqT2R1Yl6LYXViNDKAmOsxqfswIGcfoR+VVFBlSNQ3rxm59PdHwWdf&#10;wPe88+DAHIvChQuwgcbGFt/WNCi60TAQIIfyg/9dXBQtrsbuhBwkUFl1d6IaYUga6ulFKqkjO3jh&#10;7hF+qGC+jXIzwloEk/a5RT0bn90fScFVAdkvycKlUVCuBIMCjEQw3ZD9OTA9CaNoUPhUFRtjorIe&#10;Z57iFQ6hochfu47JyMFwbdMK9i6uSCjMxTxGFBA2RALe9DMPa+S9v4cDPl+eRWdLBQK8Xf5yrFoF&#10;u+CJicHwdKxmvpQNmYNcWfytvTlUY/+jApv5eXl4ffqndKzt3q8jEJ5HOTSgbw9cyOTl8BbNGvtl&#10;HDg/UXH379sZ9z/0f/jxl0XG6SeK2H/edhVuum7age0a2wurUdHYRuQ0n89mWvqSSdOYvHQqIgGC&#10;32zasgNzf11GZTjeTBwJW1tGLbSAqWS9rPaBLCkv5ovG7jE5lcMnT/FmepDVd8qVyMzKsSh+VCjU&#10;hyYqwf6lXcbFhXkM/KfiVsJDizZSbFl9enUmz3lHVthsbmBnp/L8G+q3FGH56PNfsGVbLBVdV163&#10;LXN0zpzFo6H6oSGPk5OTh98ImxM7mKJfBp7BftY9J/W0ZVioMfAVgj+4tWYU8dMPnsd1tzyMNeu2&#10;EArlgtlz5tPb2Q4300tobQ3XA9/Onoen//cW0tOZi2SiEwoK2MCF4zQqLQljMvbAv7KI40WnDB9H&#10;WuwVqajYsQPBF05CVVY+3Lu1YLE04DwWSEtIWYfPtn+Fmrb0gEv9pUwuJM1MGXPaxvVvSZiMO+Zv&#10;SUNucR5ljIyW/Y3nQNA3xnT0xH3nBcOZzo0SRrV0H/Xqcer5/+tO63Q9i2Hvsf++Yta6uuiEjAmV&#10;XOqem41JaQloWZpnDAwSMtdjTljOXONYsXUzAsaMQsHKVXBtGgJbyvpW/Pzhogw8tWEGSnrewUiE&#10;8ik0BtXYnlqCKf3COY9rOU4V+HHNPn5/GPqAY9U2xAX/mdSU5CouKCmrhDstnk7tI0mvenIphhti&#10;TGTkfvH1HEx/+wvSJmebdVBwp04d2hi9wc/Px1D07oqh0cYy72Kmk/OsMV9bZWUlHn/yZcz6fh4N&#10;QRvWkInAJVPGIzw8zFT9VlXsY8mPaYj+PZ5jHEnOHM8xrNueRT2QlpEDP39fjB072Ai4o12a9FU9&#10;LOwg5tXRdjHfy5jYHZMIhYK3bN1lksmcuODYMrSu71TcR0XVOpOdYcLYoThVFHrHdPKneaM0KhFL&#10;lq2hMbHU5EpUlFcaI8KBxoSEDPUK04cH1ni+r2W0R4l7LVqE0JDoaqh3w5qHnOYrOfGfl0Hx7Q+L&#10;WedkA6mE3RkeLkNzb38WLqKH9SgtLTUNy5YtRZ8+fRDavPlRtj43vi4krfDvrJwtI1XMYFICTY4T&#10;F+1K5kV5MIleLCO9enQ8YuShaUgg3pv+NK6/5d9Yu34rt3PE9He/wHljBhEi1fTc6MiTeJVl5OF/&#10;9rm38O7H31CVVKErRzoKalDKz92KCzEgPRFtUYgEnkPssZ7HN5+hSQcWCuLxyn77FRUsICRp3oOP&#10;5Tu+RkJZFRDQkYKFtRI45178YDv6tvbDlnWlzJ/JN0rPIT/FqMkFQzvilmEBsCfdJW8fnierFEc2&#10;P+ccQ599+T3+++x0Ax105lhJ2a2gnEJ5CfrR+OtXlYEcdl7GIR145De1m9bAPTsHDgH+KHvwYea/&#10;KPMFkHnfO2Utflv+CpMizrOsyfxm1nfb0JljJWdSdIwKkmprje7+xoWiW+coPHR+MAKb2KGMBoaQ&#10;AG1btSABSlDdVo32WXrEs0xeXsCijsoXVAQ+lAQu540ZirCw5tLHTd0lFeQUqUTinmQowufqyvWQ&#10;8kj016rTUkdC0BguVIxtivB++OksMxbXXTkFl0ydiETm4shoSiN0bndsIp01bREc1LigpVajojHc&#10;QY3oHKqYiJe1eyUeueoyg/WsO7VaWs0Kqwv/adhB+IXEkhTY+KIi1DL0ak/8rQSWA9lAqNseaHUi&#10;TIlolGukmrVBSFAzFBRXGYygjAkJMQkDPcTqJHaGSaQ87EnlpTFN9gMXdYpfyFu8actOhkF/Mzzm&#10;6RlEPNPoUq5EXVRCfc/uo6LBfuQ4Ce6gvq8hDIKkn4hq3Rod2jNhz7EcK9b8TrgUGbDNAvPni6nl&#10;7+l4NhTSR2pSaMqLCqhnVMGdCv3BTYfVIiYj5+B74eBtTuS1ju3IokzV8MDKdTsMFKeMXO5aNM4b&#10;1ZeJeoeez+G/JfjOQ4/8CzPnzUJoQFN0p0I1duQYDBw4EM0ILzjX7jnx4CsHZ9GSVdC95URDQMaE&#10;mLoqKlisjK87MHdi+NC+XMSOXnBLfO9vv/FfXHHt/di5Kx4ZWbl4ixSnz/7n7sOHwvr+OHogmxGk&#10;+/4lOMRvhtlJ92kZYUXyvp4/fgicq/JhywTdBEbrjqdJDkjGq9kM7mdYhSQ7dJSLeA+UUpLY2DPB&#10;10gUiQZWz66iUtOcuXDhfwh7RUclwymaMLq/D7erZg4dj2RTTehJU1INHxrZ4gHP2iaZ/eKrH+Dl&#10;1z8yiq0DoWnKfVDu4JiRA+DvTvlYVowkjqHWxj968ehdUqOxYj/bsIq9OrsO7tmbR+pIww8OJTzI&#10;H0esYC0DtWH9/7gv9ItSuItLKzF8uA88XWxQWk6SDpsq+BECFx7W1OzTmP98PvMH/N8L7xpF29nF&#10;UiF+wrjhePj+m1gY0A9rN2xDTNw+dhXXRt6GMujUV7ru/PxiRlO3GiY73ZcdCONs1zaSbFdNTvsl&#10;v0+HwbsffkOUhifuv/s63HGzJcrbollTc75ZlKcpyZlI5SMiqjmdaG2MU+20nzhP4MgaQ2M4O+s5&#10;nPIeqKTwj0yLw1VpsYbWTiegxcWra1+4d+2EwnUbkb9lmVlsJJ6m87EqbCxcuk7GxG7BZtLOWZ+C&#10;MoZZD9UmtTWLLdUmI6ImDcmp+WQgYpiXAlaLkBa1auJ+fbk4yqM5asQAMjXQSDnHmxh3Fv62giHQ&#10;+dgavcsoEPIeO5BGUMntGh0JS8srvuMCxS/QhEpiREEuwonTrcpPI+yJSX+//YwkquF7zYgeuWM1&#10;3k6+QbBn5daS+N31bijBIe/a23BGVatJ5AOWINaeeuJiybGNCPZAUlYJSv90L1g2+9t/uWa6u9Zi&#10;crcghIY0ozJURiWY3O68l3xZwKtnlyh6BQvg0cSyOCiMnJWZhSAWaqtbfN95+23MWvILvCKCkFdV&#10;gblbl+KX1QvRxN4Nl0yYgmeefubAtn/7PM+AHQUb2LBpG36Ztwx79iZzToodjHOSimQl8fC1FbVQ&#10;wbsxIweiU8ejR38OvmRFLF578RFcds19yKIyPPfX5bjtxsusVbYP7qTjeK0Clbff/V8qQpstVa85&#10;8UvLS9G1S3s8+didJhH1OA530jbdRXrUhIRk3j+VlDtikqtmhCqYRsWZHxk91k4rLCrGvx97kZCc&#10;H020zxh/jCQFBwXg4QduxpQLxhzroU7qdiksbrd9RxyjXGVcWyqNzPP18WSUItw4+k7qj5/AwQX1&#10;ferZNzGTtT2EbuCKRRKAGlw+bQSuuux8ZDOSkyFYoKMtnG0rER0bx2hZFR0kFSbvzqAhaODJMefu&#10;4UlyiRRG/eNISe4KQTh7de+EqMgWp6UPVD/quZc+YITXFr06VcDNfiPefXs9nT2kXWdtrhKu5YpY&#10;VDGipOsIXcmq4ht6oN/A7uhCGa28t9PTrJSyp6ffG/mvtomMwjInT9iVF7NMPFkp6O92i2wP/+HD&#10;kfH9N2jaux8c4zlBiwrxEcPaP0eMAtpdhuvGtsHWxFyD2+zSpjlWbWcwlxELi6+rFgHVGTQm4uFt&#10;W0ClV54V6p6cEAymo5xKnRux14MH9MCUC8ewymtgI++lk396e5gY+8OchfRILkZ8IhPXaSg4UVgo&#10;6UwRAhNhYFSCpFjMmaB3kN870zgLL8hGl6w0tMlJg39pAb0GyqXQOMjsEI72MCztYZcifLVHh+5M&#10;2ByN8pQ0VLXvjMw533LvP6pk62jFHLcnHF1R1esOIIjeMnokTaNd4Whvg9vPa4Vc0k16eTrj3fmx&#10;KFBhO53CiTSBkHnPdGrqgEs6OaEiMx4zv56BrMIMuDs0QfceI5CVkYAL506Hg60DHrz7fkRFReGe&#10;B+9DckYK2kW0xpuvvkmvVgaefeMFOAUwmsHjqdCUnQcTGPkoYHHAjVs3mf6tM0BO5JQb674Kr6/f&#10;GE1Ky+XkyE8081HGquxCfVfJwleejPYMHdQHQwb3MvPz71xLe3r+Hr7/Rtz/7xeRk1to8jSumDbh&#10;7xzqnN5H5AvX3PggdvNZHllTG4Tz/hoWu3rw3hsbBUuboijr1m9DDhOSFT3VvFK9gxbNQ4gHDz9n&#10;on+qmXPrPx830SRXrmuS1YJlDh3cG/997C60jgo/7feyoHKiHt7Lej5yItizthRnPnx8vZiHEGUg&#10;daf9JI9wAirc+sgTL2Pr9t0kJ3BmnpcdhvTLwJSJe5G8bw1prB9Hx3a1aOJNet11wAsLPFDWwU2h&#10;cwS6B6Csuhz5FfmG9dC5xB7hhSHo5N0ZgUGhhHySwnXpaixdthaCXAvq2aNbe8MqeITTadCP5eR5&#10;+Y1PmCRfhofuSMQVU1Mpi5cjk2WXzn8PSOjCKLE31+JmWoXZ5MfLWIdlc5djzfq+TOwegP79uxpG&#10;Po3rqW2KAFkpZU9tn58Bv9azS1u80LQ1fotfi/OpjFZS0DiFhaNg4xbSzZHiNSwMjr6+SCvKxQ8O&#10;7qhpORp2hEr4utlj8bZ0TtxaeDVhkpi86MTxu9XkIawyBoE1GVxUGKtgzQpbJQ3z5qsgY4+l3kQ3&#10;nD9huJXPnveHOKi/mPkTi4gtNInX8jooV6JOwZUhJsiZZEk1O1QhbP+yUnTMzUJ3Ks4tinPISa9R&#10;o6HB8WNmynHddTw6AocOwb5vv4WDrw+cmoWiwkbKpn7R0nTE//EcFne5hgZFV94XgkXsbxTcUc3I&#10;HkNqxPd/3M6CWa7MFZT1I4vgBBq95m4utrioSxOMjHIgY2IVnn/nEyRVJcGjuTcKCovwy88fws7H&#10;GS7BTVBVUYg7H76XXPv2KHCvhKuXGxZE/47rb7ye92AVil2q4GTPBMS6y9r/LI+iWLPO5raFEa9Z&#10;s+ebfBxdtowJWxqlwuULFqZ7rgcZ1saeN4TsLyeOqZ5M1pVFS9bynv6NORbbYDUqju/uEgb8eia+&#10;746JN9WWxb7VvFkzPPbwbaSWHHR8BztJW8vo2bBpB6FOVcag0H1URRmkZFIpqecKnLCETom77nsa&#10;P81dbNY2jZWHhwduu+dy3H7L5Sep94/vsKlpmYQ6bjHVu2X8ydtdzhzGAH8fdOf6LxKPxth0nm++&#10;/RleeOk9FLOf7WxdSFBQgduvjcNNV6XChUVKJDMiAABAAElEQVS/Y3cQObEGuOxi+rAIdGgeAHyw&#10;oRJJUXQa/Z6OMX0vRm4rG1LOfkEdxR6lHZ2wvTAVO+P2ImxzIDp7dyX0K5hrVjWRAbtJVLHDRFZH&#10;DuvLPMSeaHKSqXW3sPDw4mVbMWVCDu68MdXiA6SQDqCf9fx+dng5jWtTKzrD6KMzjeuwkmkSWuZh&#10;787vseW7zdiwsT86du5Ag6i7oc891XPvdMVJ9veI9amx9UCHNmHo1LU/vqTHt1NRNsKplJXvikbI&#10;lVchi4aEK2nsHFlrQoHsRyqK8OiGt5DX/S5Ws6zEVLKBqLpqcm4plq6LR3BNIkIr4uFoQ+gNJzAz&#10;Lch2IYy2Fh579OndBRddeB46diAl5TnehDv/5PPZZjES844UPSX1mUaFXsqf1HJFJcTz7kbcbJv8&#10;XPTKSSX/fBa8qkoshoYxBI/PkLD8yB9/q5kj4xQUgurCEviOHI3sn39hXoYMB0kwy9/ePKdFGVtR&#10;HtKLH9Ba5LhavrQhc0g1vFhwydnVEUM7BGINkwPT85iYaNndst2x/tVh+Vvdwt1wyxB/RPjYo4jM&#10;JGmp6cjMT4dbECuNchvnJm4oYaFGVy8X43VzcHNAPius5uTmICgsjEZIDbxD/LBk5TI4ebrCNZyS&#10;WMbOOdSSktPw1be/4PcVG4wH+ZBcJi6itEVNyP/CiSPRhQmADdWUV3PjdVOZw7ORUbcUwyB1+kL0&#10;DXVVp+Y4KUzIlEGxY1ccvcfOYHAYFdWlrHRcikVL5+DXhbPMvNfUkuNB//iCnwlOWgNHO7HAWb6r&#10;oHeacHl4+zqZW7/OzlfalEmdopChTcBI1bFcm/KlFM0KRMuo7sgia5TgmIIgCm6o547to5iHE3nO&#10;GBRiRrv/4ecM+YgKstrQ+1PJKLyLWwkS9m7EXfdvYGBU2ROW8eDfA86iKtaVsIyV5TNjlBE26k2n&#10;jMRr3ZjIMUc7QLuaOoQar2NptoQ1Ozk7o3XbvqSWJYMbx8iezhN5xhVNEmlHrx4duObQIdgIW2Zm&#10;Lh5/6nV8O3uu6TPefYS5puI/DySiR092AmUX0wZBkicmXbN71Ef8eOlywnQzOGnsGZHeW4PV9Oh3&#10;DR8B2+/zUdOTVkc4r5drVU1HW8RHZiI+5mdE7m6Kdj5d4OpG+CydpPGEHb7G+ffVd3Mxclh/jCYU&#10;1J85JyejLV66kYiEQpw/YisdjFz6OBdVMJ1LGWYt55tufKQX7XeGSSvQ3WR5qm4GRLvtQOzmWPRN&#10;7IetJMCJInXzhHHD0I7J6KeqWY2KU9XTZ8jv+Hh7YPTQ3iwTH49ndv6GK0tJMbgvDpveeQcu4VFY&#10;+9TThMXsoye8hmh6YGjWDsxa+RI+LLwI/TsGoYqzeWdCBtqWx8GjJpcCkVV3KRWVilZBLKASvbuQ&#10;XvLSqePRl0ZFnQf+DOmeBj/NaIZwPyLDw89zl1gK9dCQMBAnagKWBUiIZC5EXIxUb8KfEYAeNCK6&#10;56aheXk+QUkCqKnQlVmqeH4nqijbIPO77xB4yTTWuqpA3m/kx+az5bgWAaZ1bAx/rzhxEV6yc0FV&#10;ByWR8TvJOD4npBZiZ1IBbjm/LeLJY58hg0Lfme+1zTE0/RS9nb5NHHFZHz9M6uYLNyc7YsgZYaCt&#10;FUjmkyDmfezMjIVngDdKcgn14mmW5hbDjsZMFQ0Ppxp75lX4oTCnAC40OvJSszFi0FBWUvXFnPXz&#10;4cJ7/eAIzDGc1Rm5iaI4cxglmPPzIuTm5psEXzGrWXKZxMxTwwRaPy4+QzF0SG96/xreU9mJCqao&#10;i/cQbmGge2dkT57ak66g4vcQcfmi3HahsscAG0qCK5DfvRALq9dhYcbKw+aUZX7KwLdxaoLwJiGc&#10;f3TdEm5qGmUI1hagl0sl/v0A0X5EhKjt3ElP515uxt07tgfhpzzsX4gR2gvm+x3x7ZCeezkhNBmU&#10;WfaMiVLKc0c5RHp0bUdserjlB86Rv6+/9anB+Cv6Th0ele41yO9djEznZGzmOmkG64AM3D9WEooc&#10;nzaB7bAzLZqbaAN+p6/jShDMxzMPAWHsSn2VlgbeD+ZIjFaB0X2+/ouxkhGilIM9KX7Yvfdq7E3K&#10;NvA5GX0yXLT+tm8XQYhPB5NA3hiHaseuBBpkz2JL9E7jaJNx1KqlFwb0ssWW7T5Yv0kdIPSDiEro&#10;tCyvxT569O0carEjLg8OiTlwW1iCKKeWqI0vwewnPkJvhyhk0AjO/r0QedvSENmjDWpZfyWHRAeJ&#10;FfuQsyoVPbsOM4nSGhF5+5OS0vDWO18Yo/F8kshMHD+MSd10ajVg27MvlXW4uqCoagrWbWNOEo1N&#10;PZQ8f9dlFYjLKOB6x5BMPU0OhQq/KmyvikEyr6mUBC2bNu80EZf+fbuxTscorpsnnyjBalTUMzjn&#10;+kdTJg3GgsXrkMZCK29TaQv1bYJuHSNRzUUOXVsbZhCtQJJ7ijHczpvewbUMu+KWY1M0+bZ9/GHH&#10;iEUlhaWMCVX31GKjBKhLL5mI4UP6mhD5udzPu8mX/dY7X+InsrhI6RMtpLMztWX2qxYPCbJaRiPk&#10;/XJ1YZiXAo9aMVwJc0phYnKSG40Nd7plTkITyxe+/ISSlOw/TLa09bEkPB/+UxrbZnmrUbirEDaO&#10;1FDMgmjZaklcLX7naiaF1fdI1VsPP6B5zwwQCnvh+rt27oarp7BgEbnwq+gxKmfSpygDtRCqjsmt&#10;N92FTz6bgZi9segUGoVHn/s3vv/xB3zz82x4O7vi30/8h0W2ovDP++5GUnoKBkb2wCsvvsKFwg1b&#10;L4jGvrJsMkixz9XZpt+ZS1BegXJ6dM+GJuX9Nxau+/TLH5g4m0TFT1XVHXhf7c9lorHozgJ2o4b0&#10;gSBKASdxwdGiLAjBex99fzZ07Sm5htff/NTUoHHh/FeEoSisDLlD8gAZA7Wak+bGPehc9r+vKse4&#10;duNwQauRuPWXh4khl1OA0przCpVOKKfC0aU9aTdb8mNO9TatCRH5mDXuiHSbMBYGi16vb0ICn2Ko&#10;MMcXyzdMZAXoIfDy1Xzk/SSPN//5+XqzWnY3NCVF57nUxJr2GouuKUJhy8JApd5VyB2Wi6og9n0N&#10;4SqHjNVB48a1sYVvBJ4Y9gDuX/g09uQkGlgOF06AOU3Vyck08ioxeDjf01Ap4vArapG4D7hgEhBC&#10;r3y9Y8WPNVbVpQ5YGz0S+ZUT4O3nyVuA7kAeQOOlfA9RQ7dvG2FkqnZpbC16exxuv+cZJibvY14X&#10;c/gYcb7/nhtwxSXjuDZqnWBMjnLu4EclnZevvfYG2tHiuvnu1ihPfQyV2SU0GArQNbQ1trG6fHhU&#10;M+S62mLjwpWYPGIqXnzxJXPpGaRrXbV2E5atWk+q5AzCrEpM3yjqp6Y8hbT0TLz6xseY/cN80ryO&#10;55wZ1nD1LrgONQuNwOQpN5vf+zt/aggVXvz7GvxIR5KKlpaTvU9wvJWrNmIiYebjWI1bhu/Jalaj&#10;4mT17Bl8XHE2XzJ5OD7/+lf4tmpFz64npk47D907Rx7xquYvXIGY6Z/Az9vPIuPMHGSRJHqWmzHx&#10;+opp59OyH37OMzopmfGd92dSGZ6NjOzc/Z4XhsrVs/utiSoaE/Ii+XKBHj64D6ZOGYu2THSs5ucm&#10;Kduy9RHH4lR+Yc9ztjGelBP/VUVi1HIYdYiNJw0gc3IcyHdfwnvIToaEKqtrPWZzd3PG5AvH4arL&#10;J5PpIxt5xQX03IVi+MgRePTfjxojrY79adnCJchjpVU/f78DUIxnH38KV91xHaoDGEljVKO6uBwe&#10;xOj2bt6RUbRpB7az/NqZ93f7zli8/9G3WMsCdOpW1YqQXiOogxQKFZQcyoKS508YYSBPp+IKBbHw&#10;J277XI9OHktfryMV5nRS8Kq2jG21DfIjSpA7iBolKx0z9MtD7J8IB57rjkqYh40zuvu3R3phNroG&#10;dMLKPSu4H2EeCaXwn5+GT2fRoIigwinWUTayeyOSBkZYCxoUXvycgcXDm/J4y8ocsW5rH6zZMo4Q&#10;xyA6hjgvbUVBykg0leA2rVtiQL/u55yMz2H07z9Pv2lyBB1s7FHiU4nsETmo8aYTjopv/WO1f/w4&#10;F0c374ctqbswKrQ/3kmP4WSlNVBcA7svUvHCI5UYMZ5jUmgZEXfakh0YnbAnJCakOT8vPnykaEtw&#10;d+nA27d3wvL1E5CZG0HIFO8Le1KLc6C0togMZcigXqfEc/3nMzy2T9IysvHQ428glSxObq5uVOhV&#10;MZ61iMotRRTFK1F/c0VERFM88cC9GNSjH7Ylx+Ku7lOZS1eNtsEtMa7TIHyzYT4ic9xQ26ETHnj8&#10;YdZlIWU+F5fINi3N4/IrLmTic7RRxjds3I5K5nDQF2PWH8kvGRcJe5I47q/ja0JKb7j2YhYD7X/C&#10;si0iPBSz5ixBfNwetAwLNuckAW5kpgS5mnnW67qH+fTAH1sSpQwjKUBPzsVFi1fi51+W0EBKRQp1&#10;j1fpyFyweBWuuvR8gxQ5sFMDvrAaFQ3YmWfToaZMGsJJk0KaSbJDcMH44afFVEYqSLVGiXZQE5zi&#10;+Zffw9ez5lFgkSOISZ4SXKKoc6dHeDJDbtewcEvIMXDbH3TYs+5lBT3g6qM3Znxqiv45ERjrIhwP&#10;BYSiOBIQ8sJUk/auWbMQUg6ONt7jiJZcOc6RVlJShhgaEykpGewHMjJxdaxgdEL3Ff8YoW7D1TIw&#10;0BeRTABVdEctIDAADz70OP555S3o3KaDMR4O7jLBybTNwW3U6NG49cob8cb709GnUzcMGziUi8II&#10;erfac/HlqnyGNs3Hz2fOMSH64uJS00eiTayhQSr4oTNx+WI0mXzBKOJsj+wkOBmX7+3dxODsrfkU&#10;f927ik6+Nv0zKvEVcGJORF44DYohuVQ2KSdoWJsyzAccC1JO9ysbOmx1JdoFd2R0gtCHrJ3o3qwz&#10;Vu5bZdGGmjshe2AAbn4gA1+8W0OPqLbXThYl1DhjeSgppQca30s8bY+JwOJVE5GSQcpKKi32DqVm&#10;jkpmyYM8sF83dOnSzkA0D+x7jrz4+LPvTYVjZwdnlHlUIGtENmpoWJBJg2NV1wmHjZOMQSqxnh5+&#10;CGgShFV7V6NfWD9WoPdGaWUp4GqH6gsD8chbqWgeVolBw3gcHlJDrXEyY8W3h4yVforfJ6cG4LfV&#10;o7E7oTeXF9Yxcijn9iRiYNBEyrCq2w+kwmki49qnkbavv1tEHSSVDhASwnBdrKnMQllFFr74/GN4&#10;uxVRvxCzlpYGXrSZAxbl29nJhnWuAtGdico521JwR3fqH76BhJiFMwGbIT+2fw67DLM2LkRKWjqe&#10;e+BJzF+/DAE+3njo4Yc5vSx5Lw5cN7p3CKWRnYt5pMMuJfTYREQ4zo6uTfi7Ys2qxdZtu0j1/B+y&#10;e/XBnbdehTYnkL8wmMxNb0z/AOdd/QBCwgjXotzWrVJnT+iNuVr90XnyC/NgnlUw53sk0SG6TdSk&#10;h2kNdaBRZrc3GS7qK0b6l++LxUaSdZw3rB+uu3oKE9EZomyQZokYWY2KBunMs+8gLgzj3nD1REx/&#10;fzYndI2ZwOs27rAIpU6tzI28bkM0k6dewzZOKmfiHOu8IMoF6M+iPLfccJnBap59vXN8V7Rq9SZW&#10;/HwbK1ipWAJQwlzgMc5xkytRSW+VwquR4S1w8UVjMXXyeSzcc/QCY8d3Fo13aym/cTQmEshyI0Yw&#10;QZxUDFFN95QWDMGhXEilGUkjq2mIv7n/zAb8k0xoUxnxo5HNw+s+Oqbne++5l1GgixARGWmE7zHt&#10;1Eg30mI3b/4yvM0oWEJikvFwq+aEPldhOy0uokYU/FD46dPRdJ937hh1On76jPrNZb+vx++rNsGZ&#10;0YVc+zxkRyUxfEdliLAaSzOSo/5rojc2rSIZL8TMIO13JpoHdwayBH+ioirDPIlQRbsapBObz5p5&#10;RjmlbsTieXxN/SVut+UzTT95w6tqgrBi/RBWYu5BecV8L4cy3lPE4xvNhexOLRkdJHxOxQ7PxZaS&#10;mslaFL8YY72UZBkprfZS+WdfJ1vk1x99Us+Y0Vord7XHjF/fR2bGTuyMiUElK9qjnGEJWQvJZYQv&#10;VYKlihAXy3HhLSBxqBQ3EvMhjrkwGjN9Jj+InYMLNm3vz0jSEMpDTxNJsudYV1XJIVOFQH9fKr69&#10;TAXpP86rcb4S09PuuCSula685+xI9VqIS8ctwJQpvH5GZyoqZ3ENIBSPfTN3AfOAgoE+PXmXM8r2&#10;0utMWN4O+LsEw7YikEawozEoRF1f10R3PJAEA/pu3tJvcEVKIqLiE5B6wQVwb9kGzsFNkb5qFSO7&#10;xWjJ9efW/dahZmAM6coX+AQiIzCM5+dhZKuiP3UQo/vuuR6XU87+nda+bRiGDOyJt+dtxm4vVrCv&#10;D9tGmf6nxpvDe8cOPJY0F+RjrPMVmM3EEamMJzVN282pSZjjnYCPU/dhOXWTW66digvPH2W+P7E/&#10;FgPHalScWC+e1XsH0SN82ZSR+GneCiZ3ObJqsavhtZbBsWLlWlMttJCc3GIpEg5fFY2DGVa97abL&#10;jaddyuG53EQvqGqqM979wlDg1XnW1SeGnaVSkQmGZIlpvfLSSZhE1h0VbztXWmFhMXbHJiKR3ijx&#10;pjtwZTSV1eUalVOWHaHEO7HKaEFs17ZlvdCKzWQnC/YPMiHy4+k7GcKtWhNQfoa3WIbKX3vzE1IR&#10;rjaeYiXKymRVdEwrb0dWir2c8MPBXKwsRtrpuWDlcnTgGFrbkXtARuAPPy8xuUg+Xh4Y0DGMc6AN&#10;tacj73P4N9XFIpQmXJCwpKo4VnC2bWGM8BzCBB2C7NCseRN8/C3zIBSlkJbEiSZ4k9FVGAnRHMxk&#10;xd6KajuENGvPr5vAiVESWzuy+BGKpUiKFwtjDmJdoV49OhlH0+HncK68n0fYb2ZmHo14B/ZFOzi4&#10;8P7OP/arryXMSU44O9v2qEoUnIxsWRy3IjLwlVWWIHSYL/gTII/HgbGSEcFNUDPfAsNRTp7qGoSE&#10;tuI4smgpvef2NP4UnSijsqs8j57dO7AOVE/S2+7Pzj/2UzwtW8r5FkgCDl20LW9Odw8fLF8Xhdtv&#10;ioF7JD/WvavGfiilcRwZDrRsxfcUeTkM6s35yQFlKUFo7dYfkf7ND0QozD7mjw3cabBsTt6NquJ8&#10;OBG25sFxiCK6wr9rD1SxeGp1tx7IXbucZ3CoHtOGcmxQVjLm52bgR7+mKPYLhRMJaRyZr5aTl28q&#10;3mcyN+Ou26/54+eO8ZUiSXdyvy3R92F1yhLUhg3nxKy72L84iJ0rqXJHYEX6KvSpLGd2EzumnqbY&#10;fj8+uuam49eCHHyfk44Hma+yeu0W3HvnP8hqdeJ5mof2Vj0nYf3o3O6BViwBL6Vu7frtFEiuBk7x&#10;3Etv49cFy4xH2ZHeUC0yCsGJuuzuO65hsaOm53an8eo3bt6OR//7Clau3GiS0g8xKCi8akk3GBkZ&#10;ZsKPypmQoXautLz8QlJkxhuPuiAeEqTypGtxFcaJfrX9ycQ1LOrljlbsp2ZNA46oEK/auBa9O/c4&#10;V7rvwHWKDvILQp3efm8mspSfw3tIi7G8ZooKtAwLxRWXTcLY0YNOamLegRP6ixcaWn9/b7JMSVGw&#10;tiP1gJT5dRt2ULm0w+03X87iducfadOT8nlJSQWN0zVQtKSIVaGrOR/tbOkxJ5SnigmgDoRtdiXM&#10;acTQfkzKPnccIPV1thweS5atJ+toLUkI+uGV5x8w62B9256MzzSnVq+LxgJaHekZWVR++QF5VWtp&#10;GCqaoTVZVaFFgxrBiNKZ1gb268ICgit4PbzvWF16X2ZvPPJ0Op5+rADOjKKx+7luWGhkxYTLQJEx&#10;lCcwSDBieCWeeHIzVi/yxPA2ff906eqbwrJihPsEoySqK2ZsWQ4fUuQ/RIPcixBSG5cmqHYpo41C&#10;+K3p1z8OIW+/y/+zdx0AVZbf+0E2yBCQJUOZblDce6/cWpbZsJ39sr2XlWVmVmaZlaVpwxxZzsq9&#10;t6IMFQeKTBWQveH/nPeKYX9UQMYFv7euwL3feL/z3e9933POc56HrzGEGLZPOIXFdC72O3vBkEIZ&#10;4hAa1ivCx59+R9s3xtDBvf/dsYy/NfP3xNtvPI8PP/4cO6J3s9DJixdLx0IuWEGliw8k95svXgty&#10;0uF5+Dv0zksHk1ql5TeKd1I/uQdaEwpmxRqehYlxWJh6GUdDjuO9t59RLH3XbFzOPzSnopwGux03&#10;9/V2V0wRIgQzZ+5C7CM7gojmSGGtQCuk6OsVMjKMZNGnPKy3cxOYzrz5S/Dp7Pk6+k5CdqTJBCAD&#10;gFANysgX1NoH9949jItlB+zbvotvCSWebCNN0oi633R/StxRmu79Qg4sMngV/637SLeNTHTJLEq2&#10;IY92ISlVZSFQWhPIQ/EpeGo1NpW23a2+J8wwwmcv0CXL+jZITEonrWic+t4Uw5xk0hCInYyP8rvA&#10;Xi0szODj7aEmRak/uV6TOoGzMWcxYcS4621SJ9+PieXkOuMbQp62URuGuGnaSGyXRSfN1saKMKdB&#10;LGIfpdh49MEAwovvQBaxmsyU6IMdbtaHM2djkEynu3Urf4wbUxmQhJudUfe5QBB3Ep65cfNuxHOB&#10;Kt8nEd0UJ5UJVRa5Qi1MBw3oUa2c92Xrfc1slUL1Zak5lOjupMfGVdvcJ2P8oeAwMoPtIGw0SjHh&#10;SXBPni36gMjlP0KIIM5Epw6SSaqdy7zunQNw710D8POSfzhXFcCmgS22HhiEiZMOEx7MrA4zGPId&#10;lZ8WFqaE8Nmo4FRYWDhZAKPhZtIG3fx9sDpkC57ofufV+yNzZ7ZE8zkP7ztzBAlRR3Bna0JCOUaF&#10;cgw9kcoaBNHWSqPqdkDQDb9cRQzemDPbXpRwBjkurDciBE2CsPm5VMb+cgGL4TuWml2/4UH54aB+&#10;HQkxnASPZSuQlX8a9qQ/b+TqqGpWZV95LuU61E96VjkZRmg48hlYUGFcKOhv1mQLqtbAhTjGtsxw&#10;bzh8CmHHTuKRJ19Xqu/DGSCuaKud37aKXq22X4UtIPrMs+fMx+HgcBURlahyHsMhLZoxJTnpAdKq&#10;9arwsevKjlJo/NZ7sxSFp0TfTSX7QDvxf9IMMnpAPyDdJwtZtpewwSAG65ZvUM7EtddPx4NZDLXi&#10;L2VskIVjA3MbpGanqch+sWNQfAzZpfByDszDM7jQJpuFL7vwn+ypbMP6NBlDVZMaZon0lGEs0u1Q&#10;hn9FNb0eIzaZ2eaIuxAIk/r94OHppSY4I04CkpmQAnUJvsjFyiXLIC8pZFHhFZrDsqiXnic+VBwy&#10;L/cmZehV3dhkw+Zd+GDaV6RZjCUskZz44tzzWZTottA1P/n4+Govwr6ZZQVSozkUN7MS9QS4SJXi&#10;53FjB6lAzs33uLUtsghC37pjPzPPOyFCe7JIk0J6GWck4yW1XvYsuBA6YCnwL5lxvbUz1/69ExIS&#10;We+QqRj6mpKdr6qbOBNSx7ju7204cfKsCjyJgKUM3DJ2Fir6cVOlpDygbzfF2ljVfarK48uC+ekn&#10;xsLX2w2/LFvPYvgYkgswI2AVgFyj+mjA4EkDLrYbMJttRxIIyWYLw5zv0WC0bnuKtXKeWLBgPpom&#10;WmP10a3o4hPIDIeZylDkcjH91pqv4OvkiTOpCWj93P8wdsxYXYRfJmw1acvsKq/rNH4kkM6fSdm9&#10;hagEIy7y5R7JsyPU3ceOnUZY+El0bM+6pnI2GdOHDOxGmmdHVU8iKBEbqnn7+hA5ck3EsZwHLmXz&#10;CS9A6W/MmbuIGe/LmPzCVEL6kvAwi7gr0jSnoiJWu832kdTqo5PexEEOaMJvLHAniYwMv6Mf+vfr&#10;zmK+Iiq77iZ224cPwe1TYFzya3DxUhJeen2GKpbVqZLqmBBkUDKgfbKc8pDSNg15HgSAsjhMtSKz&#10;koe4+nspvsSV7QthzRTr9H5v4q3tsxCfHEVvhSmH/zamirOWXcSFhCR8+xU/lKe8+KAyRnIhv3MH&#10;sPxPICiQfOfDmBkQVIpa4PNnRZscm46TtKwUG5yIDET4qV5o0Mibgy2dCKZwJZ/yrzMhFLGyeKFT&#10;w8iop4eLioI6OznoDlKGfw+EHkZTL1+9FW4qwyWUeRPJCs7+eiG+IdxJnkEz2kw457NY3C4sYc/+&#10;7wHcwXR7MTVvmQ9cDRuKE6m1m1sgOyePQRtzOouG2Lp3L4eP4kUNH2COI2qNo7KUumPJp0ZcyGSl&#10;XYYl9Sxk+5vdf+ZEWaxtjDQqK/+1fqeKditngt8nOZ0sjNT3i9nF7l3bKV77ysBa3/zqa9cWuXwG&#10;6xFL34jZ5u3796nbc/UKaEPVpACiRJORP4tQE1MTXYRd7K3LMZfYqMSvMmwX8RyFRcaEpR1UGQoZ&#10;y3UCqWR0YkCliNloWYC3bOmPEYwwC+SpLrVB/TuhR9dA/Ll2BwkMjqqAVENqZ9nb2yiHwoEZCqn5&#10;zMhMwbGIdLgxeNWbcLTgIyE4vjsMuW6NcSk2mA4ynfbkeDL21sOF1BR4Ormj5ySyHx1rgyU/L8GA&#10;PoO4frEvt+mefPAuxEfGYi7HZQkmSqZCXjlkQpC6wYo2CcS0DfTHGWoMRVF4T6iLw46fhJODNRwc&#10;GAmUSFwZmwwZRqR/zkrPolK4TlNKvlvKeeKXcFj/rjCnntQns+aRNCARb789U63xBD5b3qY5FeW1&#10;2G22vXyRn3j6bezed4i4f3MKg7EY26UhHpk4Dk3IViSwhvzcfCRmJlNoa59iAwlo6VfjGO7qvE1R&#10;5ID+33NTcfCwzunSBTqYceAiIN+kEJdbZSCzRRqKTDmqsdDxKudbeTtJXFB7z0AkpFxET5d2+C3+&#10;jI7TvORxSPeIHSkIyrmMmXM4ZvCUhSQj+W/r2o3KrCFgBFKgRuwW8agVbcWFgzk5VB2N8yZTTFuc&#10;Od8eGVkOOlYSI5l8CxhJpxPByZY5DM6LOi0O4eGXzEQrKi6Xx5ko7uvh8CPo0b5r8Z919qc8h69z&#10;oF+5eiMzYCacGA1Jr0jVcC4ERZ1+MqkMK2K/OmuwWnphErQR+MJ7909AW8IvBNHNp5gLRwZyHB1R&#10;SPKH/Mx0Llq4eOF/8iT9XZiLaPtAWDh5wZZsQhdSs5WuCz++pnFE4tYGaFB0Gb4OjHw2cFSZQ8kO&#10;KmeCDmoBF6iyIGrZ3A+jRvTXoE7XWPDaP+ReWVpZ4Ztp76NtwllyYzFwIv9xnDa2Yb0Jn9E8Fscb&#10;CI0WG+lMsL8oF4ctPGDoGghnWzMkpuXqMs6l3CsZJy2K0uFjJTTarjycsXreVf0Zx1E1lvKnh7sr&#10;9Wb6Kt2Buuq8Cxz2nrH9qK3TVtUcxTFLJFpFkqGQ8VDm3Ojz0VixbCFhQplwdrbCqlVHkGMaBde2&#10;DZG9yxS/H1vBAmbaq74XIg0O4fIxc9Rbm4v27X3Rob0Dli5+nXMhmaZSDHCEyttmzoRTCayMz4xo&#10;R6l5nfvrfsqdljU5HTo+PEnpqdQnucjnh2KxufVgnc8aQGbkbzWrIM6iD+Hn9ehgRJyKQkTEKXz6&#10;8XSMH5NMiJsxyTjUV+uG/4hDkUnfZvbP9RDpYg0zOwv1nZOd1PeVP6WfkqFMD8xARkYGDCPy8epr&#10;0+BMVjepFypb49FoD82pKJu1bsutJP39yhsfq8I9Cw6g2fS8/X2bYM6sKQhs3YxRk2NMSUbxQWLq&#10;lf9J4WhIaATOnYtRxXyCib9Z1Ky2G1bShU8/P42F2cfoSAlvNocaDvQGpH9Mb0QF3PZUVXXkky/O&#10;hLwq3PiwUvynl3s7JGYkoQO56P88to589DKqlDiuRDMdTHDhnAkOHc4mXzeTB/KxjIAlGyFRAn+S&#10;LIG0EkfQvXGDf+VQsghRSRL+cSnJhhmJQOVMXEj04uWbEUZBJ4JiS6rsWnBfV6IqEiWVBZJMyL7+&#10;nmjN6JpTBZWcs7Kz6LycxbMPPHWD3tb+j85SZElS0nv3H6G6ui67lUHOdHkW33z1KfTt3bn2X6R2&#10;BcoCbsRNizBQw5QUPMXnJI/PC0dWNBw4HBZ+PhxbgITly5ETH6UWsYtYSnrRoy8a9JiEB/uRJYqO&#10;QVRyFpbvOHflwZfDytNNIUlkwqvoHDwQBzMDPvx8iOU5FlFN7qagTh7uLnQmBjAy3E5FXVWntH9K&#10;tYADI+UK4krGnwfp4Nvw5hTwjlk1D4T9oEEoYmYxZd9eXN6/ExwRsYf3armtDwy7vIQHhnaEtTHr&#10;VTh+ztt4Sqke/zsIi8NIvaKiaHghClYG2brxljdLB68RqGguo/TWkBoXIWIoC1S01IuoZW86O9ph&#10;6KCuSiA1hnpGqcwECHOgZGxt6ci1bN0OceeXwK3hX5j9MVmOmIk/fnwden1njO++zsPZMyaY90Ms&#10;1q1JBcsVsPbvSIy5g+RqiczYDwbJaIApU4GF52w4j/IPzmWjmw+lQ7KGEyYjb/LAXNP4t7xVn//c&#10;Jc4jXwyyFq6Ig116E7JwVc4S26txI479uvpMFL2E01HfokvHIwjoyFOyKF/Ghes2Tr9ZacCanfVw&#10;xMYUqd7ckkrkpTaJENazRH5APuJ/i8QrL0+D/4pv6bi6lLr5tW/KePJfrqxrt9D+us0tMOfbX1jw&#10;tIlUneYUYspBx6DW+IoORZPGbsoybQObKVzjQSpOppIpRJ4taRJV/Xv9DoQfd0ZHUg7WVUiU4JFf&#10;fetzHAk5QeiBJb1/0ZtgBJ5Ij6RWychomcIxhrN1brFldPap2L9FzBRZYW3kTuw+uRFdfXrDwrQ+&#10;siW9WgIOoQYXT2OcP2SCP1ZmM4Kl+1h8nZJNCsabst5CainoA7HvJT8t/ffi8VS2z6eqb2RMExwO&#10;b4/T55oz9WwvgTkuRKSW4oozQSdKxijGdnh8OhOEC1gRF+rv66mcUkcWE95KC4kI40BrwXQwF2J1&#10;tIVQpOiJyW/j5KlzdMRMyeqUzwhlEUkR+uOt156qs89WHb2dN70sryZUHW/ggHOWtohlRtKGo2o9&#10;0mkatw/CmU8/R4NePSisZocCOhUEweFzty5UBX4AQ1s54VhkPP46GIvGjVgQT6dBnlNxJmSB6pof&#10;gyaFkVz7MG1JOE0+H0xV2MttCrhAdSRl84B+XQl16kXGNco2a+2mFhCKdXcXJ4RaOyAiLYH6AAZc&#10;3xnC5Y4hiPptCUxdnGFY35aOhiH289/XrN1xucNzaO3XGJak5/389+Nwl3tFNWdV+CbChhwr7Qti&#10;4FVwBna4rDJScq8ky1vIAbggl5pRPG9vCruNGj6AkFHXm/azLm4gGQp5ZXIOFuciOjqBEfYstAnq&#10;BB+/NjgWHsy5aTVOnT0AZ4ccTBifh5F3Akf35eKPdblkoQMpX4ERQ0iuxK+76Ki602cXFMFIOhcL&#10;ZwHJpAlu5d4Kbb0DEJlzHodjDvHZEcdBJkuZ0/87aV6Z55ktzGqaCuvjpqzzKMtinIcqQ5NMdPf6&#10;llyPmTGg64BZ369C0J4VmHBXBmxkCizujvws/l2OK34CfyjOFkGhykR+vSWJLBTE4bDk922MOQ4v&#10;2odPP5uPz2a+phwGOdzNWuW4UTc7i/Z5rbPA7n3BmPXVQsUCIkWg3Vmk983s99TkU/JimhC6YsuH&#10;exfFmkQKXiL1UsQtPyWLcZZsJi0JbenQrhWsreqX3LXW/z577mJs3r5fV1BJnJFo61gQ25luEAvL&#10;i8mov4lPbjlwjzc2iEAXUhBRuB1O9cxxfNNOBjQN4aSGixJ7yinTCIu5wAJeL3M89SL/VouLEttc&#10;+ZXwTyxfxc9LDkD/fzO1+JC0ejZV0o2MzMhd7w8jsxZISXelE2XKrEQhHQpySdC5EarcImZp5JRF&#10;HLwkeyWLF2EjadncV30XJMJWGS0lLVVBn241xVwZfamKYwjt7iOT3iD17nk6f6aKMUv0AV567hGq&#10;1I9Rdq2K82rHrDkL2HMsbU6n++Rxb2xOScBdfL7zZAEgDzGZ1Cz8/GBMByAz/CCs+JkJM5U5oorG&#10;JvSvsphwtzNH9MUsNQ7bFFxE45wThDwl8ftCOA5fApkSJTXRyHGgilr/vl0xdEhvDT6nrFj2fwQ/&#10;34Ysfpt3emF1fATaMFAjkDQ15vNeGNM5tOnWAymb/yIFqQEsCvNwOZ/qbLKJDJD0+lwIgUrPzmNd&#10;VBHMCtPQOJeY+YJYOhFc31IdWe5VPW4soqCWVJDu2rkdnYn+aOrvVfaO1uEtJXPrS0SEh5szzsfE&#10;4yTXHKlUC/Rr2hxZmX44REajC/Fb4e1+CFvWJ4Cb4Q3OifFx6lEh5AckKNBl7SMpJijtF2YwiC9g&#10;ZDAd6fUS8Wnkl7AyYR1CAsP9xel5uYnyHKmfsldx43ty80zz4OhuCzcyY1Zmk+9At86BZByzZeG2&#10;BQ4c8MEr765Aq2an2RNdf8TplDlRnm95S2KOTOoj5rwhHPJYd5XOiV82vV7/r1ybAWs/0xyzsXzF&#10;n7if843Ud5SlaU5FWax0m20jBaGffvEjowC5XCQWoHuXdiz4ff+69JSySBzIKFdIWATxjmFUudRl&#10;LTgHKsjUrj2HERp2UgnwBLVpodijartJg0MiqKT6t4I8ycOZTX53cZ6mv/+s4uIX+FONNTk1MU/M&#10;wl7XobhZ38QREEdCBqb4hEsU44lA8NFwJCamICmDWNQs8tcbCoe98KJLWl6mP95wRts4lPE9nehS&#10;Y6Zt2wQ0Z3ZC1EdNb3bacn3er0vvcm1fmzY+HRmFh554DfJTlJWzqPAkDDOfzXgD7du2qk2XovW1&#10;HBYQXHP/3u2w+0AIfk+kym9SLNqkUojuaCg8Jz5Ev4KsexcvcrFJdhhCLXLiDuLjet9ji8NzeGhA&#10;U7TyaoiI2FQYUJW5SW4EnPOiyEpDWI4U+/L5NJBsKsd3a2srEm10U9HuRo0qd+FTjsut9Zv269kW&#10;y/7ciqPJzfHn2WCM5H1JW/c33O66G/kpqSiMOsd7BTRntmJaegJePjgb4WYvo5NfZzx/dxukZeYh&#10;5MwluGSdglvuKTofFK2jEJtoTYjyeV4O6zO48u3SqQ3uYe1U82YSTtfafy0grGQ+JKtoTI0sCW6G&#10;knXpfEY8Grk1grPrBLIZDcGi30/Q0bjABXcB1yWsrXBzUdTNAisSEpEdB/l8cO7s3hNokco6QDMj&#10;Bu0FsKtrho4S5r9xk8W8jNVf/7MYgYPaMBgkmY3KbXKOpn5NqGLfkJmuhixed0VYZKJCGwgJiuhj&#10;iNChm3hQnJIFPSHXMHYClwUM8inHt/iibtA1oazdvvcQnnzxQ+WsaU7FDYylfXRjC/xF6JIoLNbj&#10;orKprxe++uyd6zoUxUdSUZuAZkz3OfNLfggRJ8+qKLV8LnUVyYRErVm3lSJ6oYy2tFHwF5lAa2MT&#10;msV5C/4gDjaPDAmGHESyWejVGjOnvVBn4CjCWhF+XOckSsYpncrpkoI3M5OBlXUckpHgxFckzgRn&#10;zSI6H8JCks+BqCE1MsTBCmjVVGmYlDeTEHIiDP/s2qT7anAR5e3hhcE9+jNFbYoLiRex/J8/Mbr/&#10;8Kuwp2OnTyAq7jwGdut39eu08I9f0MzbH+1bBV19r7b8Is/KU8++y2coUqnVS4q/c8dAfMnnsBh6&#10;WFuuRetn+S3QhwvVJSs2ITS/B2ac3Ik2l2JhtfoP1LNugIKsDBSyOtPAQAfDMGRlhWPMTpzfkIuv&#10;Qn1Q35TZCLLKNTUjy0thBp9NBgb4MuCYJRTgUsvUl4WX48cNVaKS5e+dtkdJC4g4bI/OrZBCBebF&#10;DKSExJyEc9hhIPKUrOdIgEEHjxkHCbiQXgGNUs4iYfdMfH+uLRytTZGWZwwP8yLYsnheouB5HD+F&#10;iruA98qA423bwBa8V8PU81/ecbRkP2+X32UdImOkp2cjQqLiGQg7ptYiZmYG8GzSksEvXe2n1IsK&#10;miI9uyGC2rdnbV/lOmuXEoxUEKgq7S7Ij769O5L5zw0bqC8j80UBIcdR58/Q0Y1Du8CW/LwTqYVJ&#10;GlDBdsfQPhiz/TDXcpJaK1urnau6sl2btlUFLCAUdUt+/5sPHBVw+WX89KNXFdtTWQ8lC0qhtQs/&#10;fgbbyH8en3CRu+oSc/VIWRZL0a5fl67BLipN9+EXXiAxtW2wPHsulpjGE6xxMKNjkUNNBR/a6cVa&#10;Dx/IJLPMiYhIFniHIYSRnqQkYnrpEEqkrJhVRAZlYYdRXxDeWYnkEPCmFitNGnsgqG1LtGjqo1L1&#10;Zf3O/He7nYf3YOOuzRg/bJyy7+//rMTf29fjizc/QfylBEyZzcjJ2dP4lOwU0oKPHcWWfduvOhUn&#10;z57CB3M/QbsWbfDTJ/Nq1fdLHNb3qEEhGT9RWZdapiEDe+LzT964qWP/Xztqf9dOC1hbWWLCuAH4&#10;6NOLaNRjDJKLstBraHfWtDXjokGWqte2//EZLcjNUtSw8xYsp+OdCKM8U13dBNcCIhApi61O7QNx&#10;PwURJVustcqxgIyP990zCPuogu7YsD+yA7vBsV1TjOL9kjn0v82I2xsQJ5uYmIT5i/7gOHsGJvnm&#10;vFfi+DEoQ8dEWJ2a+Xvj3nuGU7m8q2Ll+e9xtL9vbAEJZEpxsbzi4i8qfY+jrH1MYfZIbowgBfPJ&#10;1BQSGk7trRBFZz6or249Is9KyVtXHNSXfaTJsUUXxIBBLon7y/2SYxowCKsa/27alJmEaqLXb0wH&#10;6kE+1/sPhii9mWjiuSLPnMKuXTux6Lff0bNrW8WwqNgXdT289l9eV2Z6CuyY7SniNVz93vJ9Xip1&#10;sVh8XY4AsOZUXGve2/4vWVSGhp3ml8gYz5D3PqA1GUXK2WSgFfGyxp6u2E3o0+69wUinSJBajPJY&#10;8pCeOnOOKTWm95mq69OrdjkXh49EKGiYPKSCSZ723uRa61BkMAMhWaX9h0IQFnYKorchjqWJ4lHn&#10;RMd7KREdWezKYMohVVV15zGlKhApRzI3BfI7EtSmpRrAZfvKaIHNWmPC8HHqUA+Muhd3PjMBG3Zv&#10;gaerOzqQ4eNU1GlsoOMhEChxeIyv0DbKDis3rcM9d4zFkeMhiIg8CX8vv8roUrUcY/GS1Vi8dO1V&#10;h2IcqUlmTHu5WoTQquUCtZOUyQID+nTAnv2hOHYiigWpTsRDp8Gyqx2a+XmUuv+S5evw5fcrGQjI&#10;UGO3qmtjNFZqmppzLH504l1coHapVQ52qReqh2/6eDVisWx/Roe3oJFdQ2RlGCCD8Pve3duU2tu9&#10;hLbNmb+KAnZRdBhIISxBYAZn8klkIcW4940fgTEjB1ZIibnUE97mbwpRzDDWDAmETLS2xP6xsTqR&#10;SVmMCPRpwU8/47Ml2+Di5k7SFWOVWRKzCYRbraw5BzowsyQaF/EUl81IOo92qScJayP019YORuRl&#10;z46L4cHoZrh6Iad9X2aZyr92quitEkdIstkCj9uwaTeWLvuDgc9DiD2Xi1XnqPtkdkn1jf+Ucgo6&#10;Q+lx6BD6Mx7K4xeXUD0FZeZvLNdGdMdh8G9b+ne5lINplLKlGeV2fi80/DRTuRmMarUi/z2pEW6h&#10;CWtUP6bamzX1xvpNuxBKXH6eYPr4IMviUxavQkErqpP+foS4DOheKzCjZ86ykI4LWeGQfuqxcYrN&#10;6BbMVO27ioMQQedxx66DTA8fRzwjOYK7FL56IyrqygAlrp+KwNBxkOyE4ILzGKoRB0MKwfx8vVXx&#10;vSiqWzGyWplN3BJVZHbloEa0dc/23bH78D64O7vC1soGj971IGbOn41uQZ2Vc1N8fqGZ3XNkP758&#10;6xPM+WUe1mz9p9Y4FReoYvrl3F+U/UV87K4xgzGTmcLKrkUptpX2U38tIM/gpEdGY+aXiwlbyiMp&#10;gwHW/rVTUWe2aNbkascvXEzEtBlzsWbtZgVXlYhiAZ2JbH5/hNFpwj0jiMW/o86RZFw1gJ78MnZk&#10;H8RfSMJpzg2WJOvYteeIjKAsqg24Mp4SNMpalm/m/YrvfvhNacyYUA1bxlZ51i1IRz6auiDi/LkT&#10;66+1yreAPZEXA/p1I/y6rZr3tpJkRYKoAoXybtwEB2OycTydNEqGjWX6Y/BMVQdyHS5znincfZ0R&#10;m5iJ4OTLyLdojvhT8eiUsBv9BwxGTmoWUlgUnk+697huQ3GB1NCuFRDSu9WrFtXtMSP7U8W7NVav&#10;3YTlf6zC/shgpJh2JPSkuc5BukLscM25nFpgn7EJ+u6fg9H0Owi+45yfhySvAIR27AIHEoSUtWmZ&#10;irJa6jbZ7lRkjIp0TRg/jEVGV5Sfb/HaG5EB4QEqMx4JOU4F1+3UsYi94vwL5SidCw6sh4PD6WCc&#10;QBfWWwwf0ofiNQ1v8axVt3tSEoXs+OA5OFnBx98Fx86cLj0AcKULshAvNYIv3pVMKhnpjLQbqJqB&#10;knGE6+5XzkuTUjNhfiksMkT4CToTOw/g1KmzqiZE6lqMKKqkIv3sj3IgrjgS3ElW98r5k+1ceR/b&#10;ETrRoX0AJz4WgVVjM5UJmFEgaTmEc4jg3T87NmHur9/Dy+PfRda+oweRnJKMyOhzsK5fn9tsxNP3&#10;PX5NJqMau12uUy1YtEIpp0owqW+vzvj4g5c0h6JcFqxbGzs72eOB8YO5MNis4IXmXKweOHyM47Mh&#10;/H08sHP3Qbzz/mxEnI6EBaGYkjkUliAJeAwjBPXJR++Bd5PSMxt1y1I1fzVSkCv36odFa5QgrK1N&#10;fZIsRKtC3c4dWuEstZumfDCbArF7OM5zvOU9KmSATZi7OpCqffKk+9GpA0UVtFblFrC0tFCOhSy8&#10;D3HdseavLchjgLOrSTLOxW5EZIoDMhxYi2fViKF6LpE5R9taEaLGZXZiRgHHZGF4NEEyBQzPkVnN&#10;jCxJRo0dUBB3EZcDhsNsUD/4c74Uytuaam4kX3iCz3+/Pl2xnBSPy/5YTSKdA8hp1AOw9WS3xGu6&#10;0iRVlpsK1/MH0JzijDrBzULk1KcT9cDDsLewgQvHorI2zakoq6Vuk+2SL5M1xNMN3enNV2aTRbUI&#10;5olg1zYuatdv3IVLhNrIRCiLZ1GMlIjN3+t3qiJxEfQZTCx5sdhXZfblVo9lbWOFS9GhcDwQjs/W&#10;LmJdQUlXoMTRpd6Az6txgwbIZ3RDhfvFkbjS5OGLJ83gdjMK7bgEqYW/jkFJEEYs3rMwQQpZpZRD&#10;8u9uxbvf8KeIztGVgTEHCXuK0DnbmLNgy4n4ah1syUQmNg58cmypiSgkW5XEJiTfK/dDzi+LW1tb&#10;K6pd+3EQDkLz5j4KlnPDE1fCh2JNYZ4o2Q5RObtvp16696V/HOifm/gUHn9rMi5dTrzqNKzavJY8&#10;3pb4dfUSdR2XkhNx5FgI2rWq3O9zyb5Vxu8iovjnmi0shjckJNATn3z0CutSLCrj0NoxarEFWjbz&#10;ompuHiEbYYTDmMPaxhIxMRfwx59/Y/7CZYppRoI/EpiR+hthWXtu8kNKFK0WX3at7LqDvS1Vn/vj&#10;74176NhRVZkZ3MzMbEiw4Jvvf1WsRGZ0/iSiJoJtDvYN8OhDd+E+BtykPk9r1WsBycp3oI6W1Bjt&#10;IyTqz1UbWRdhCrvLl3AxcR1i4+sj1coPRWZ2iL5cBGfYw4Hz8OnoRMKFqEsS/AN8CtOxIyycc7w1&#10;rJs0hsWTT8KG82pTOv2ytqnpJgLEr7z8FIYNH4Tv5y3C8rUrkRBNMmrWg4jekXxPGzd2h2FeMvzt&#10;U3DSIQDH+P00ZLC37T2PksLaH52ITGjq71nmS9GcijKb6vbY0JDS8q1b+cOGkZaqaMI+MpApSKEZ&#10;XbNui4LgCLuNEvfhYlHS/smXUzlh/g5JTwoEpGuXtlzwlnNVXRWdv3JMT08X5Gak4p6cbDTLEQ3V&#10;a/x+tZU4BwYcXFzvfYAClVSopOpq/JJfKACn21oevGTGBN4wtUZWwCTAnvjLK+lWQz7UE3p7waG+&#10;OBV5WLDpDPK5aPj/Z1Gn+vcf7qfbhnz25Dx3LIiDU+EFKrJmqEFCeOzFvsqRoLcjNLAcO8Sl0L1H&#10;hodCRi1kkeJFBo0udCyF1aq6xQvFqbmYdAmnz+tS01I7cT4uGoO691UK2iIAV8j+2xPL+ghhUI+8&#10;8RTGDhrFDMVlBLOOYtHH38GloS6T8sHcGfh1zTK9dyp2kLggPiEJlhQ3evu1J6vd5v9+ibTf9M0C&#10;QuUokfAzzCKb8Oevv/1JJeDNdKSZZWTWIo/c0cYMEjxw32g8/eR9WkF/Dd5AdzdHDBnQBQeDj6k6&#10;qJ279mPhT8sIfaJ2kGRbmfnNyy1Ab2YiX3n+UQUNrsHuaqemBSSzJ/UI7UgyIvWfy//4m6iJ47Ah&#10;giArKxjZGTrF7uQLFMsb2h9TXuvEGtE0mBv1YvSL9Qe8p8LYV2jrpNYxzlRal9oYfWrNCUGf/tFb&#10;6NevN35Y8AtOk9FRHApZMfRqbo/nJ78MJ1dXEhoXqSDGiZPnWBeUCVvOtUGsDdHVU5btijSnomx2&#10;um22cmLhrVqbVvEVi5ryxPtHozOLpwQPfJCMQxJpU190hqoliiAQnQ+nf40OHQLIsDGC1GkeVdyr&#10;sh3et0kjmDq64dil02jGx1IHyrl2X/J4wKZlB0WxmvDjj7DvMwgGFrbkLtdxzCdzIf8WFbEPdXyG&#10;OCo6FFS1VY3sLi29GsDSuAgzlx6BfxMWgRnxaFRSvX6TDAMZGgqz0IBiV055MbAtTISpAYUqSGfI&#10;kAkX4RxA6EEUx07ERzEQ/nqJ+oszx4FV7r1kk0ToUAYhyWbURGvcyAObdm/FNDI4SQTW1tqGzE8z&#10;+NNWZSEC/FsoJ0j6Nqh7PzwwajxcHV1U8Xafjj2vOhTy+Yi+d2D+skUKkiAsVvraDhwMV/VGd47u&#10;j57d2+trN7V+1ZAFWjBjIXVP77z3OXbvOwxTfpdlQZCbnUt2Pke8/86zGNi/ew31TjttSQu4ujgw&#10;C9wSUzl3LV/xlwrcSDAnj7BNMwbVXnjmIULTxqvsfMn9tN9r1gKSue/RrR0djABs33mQhBlrFGTb&#10;yFRHUiKMTzt3h5OAxhtPPjZeBeikx5nUpdh/KBypZJYyMapHyKFbtayhymst+Q4OHtRTBQoX/LSC&#10;ztM/ig1r5bodCCUhxGsvPqGyNsdZ53o5JZ0BDBNSw/uUu2ZScyrKe2fq+PZ+Pu7MFAgDQPU0EXGR&#10;V9ixU1i5eiPTkEeVpyzOhaQPJUK/dds+xdow7I6+GDd2CJUkqyaLUtYrbtXcC23bdsBfJ/djYF4O&#10;2ceFI6GURkaiAqpQ12Nq1IYF65lnT1DEKp4bCjSJhc+yxGe6Vf1xdXfymXNgysrjFnQw6lMXwoS2&#10;yCbV4LUjFZcUAhFixN4iPxkN887DPi8OlkVk2eJHRXQm8viLZGCFqlAcCANqS8gMp+BNtKtAbZwY&#10;URFHQmpZpOjauoZtK2YY1L0/BnTtq7IRkqESB7O4+TfxxTtPv87rkSWVrn3w3DtXIFuF/0+XoqVv&#10;c3z8ylRedrE7VbyX/vwUwoLIc3HE4NqSGnCk/nRM64neWCCJkdAPPvoS23cdUBBECQYIs1NbQjfG&#10;jh6CRo1cVCFwZdXB6c2F18KOFHK8/WruImaUVqrATBHHnmwWaQv1511jh6JdUABSKRBrSxit1vTP&#10;AhJ8EkbK7l2DFMHMQi7ARdhXWk5ODj7/cgHp8vfh9ZefhDMF6PbsPaqePVmXtOIiXN+JNewJuxPH&#10;dhCDEF/MWcg6n71kfozAjE+/xcMTxwnGQpG2NGnsyqxn+TUu/p2t9e/eaj2qAQv4U8zn4OET1X5m&#10;0XqQl3AtL/19HY4cPaFw81LILR62UNLOX7gcW7btwYNM8/dnAVLJhWV1dlgKJu8jo8pTu7dh4em9&#10;eJwPIUFFqgviLOi8BCPkhxyCdft2sOhN2tP4SzDJzIQgZ2VLJ/77UU4KXtz3BcK6vAzYeCoHARQ+&#10;Cj6fiU5NG+HpsW2Qywnq6HkWgovzoRbSPIM4BAVZsM6NQ8OcKFjns6aALopMXvl0JsRmUimh+sJt&#10;i+0kixCxpTgSbShU2KVTEAdBXzRowJoOPWrSX0lJy3+lteLrKfmZ2keyMqU0cZ70ueVQ6CqV3+92&#10;QS1qHZOYrtSVUAAAQABJREFUPtu1rvQtNS2dYohTSBW5SxVsC/xPMhXDSDvav283PusGZNA7pYqB&#10;RXSysYdrXbn0WncdErD56JO5+Oqbn+hQkPdfnD8Wz3fr0g5jRg1GfdZZnDsfixjqNfn7NVY1hjIm&#10;a03/LCDOhWgE9WDmftWaTfiRzoWgJ+R5O0Bq2rnzFqNH9w6KyESCce3btWQNYs0VZ5fXgi2oEfbV&#10;51NY77NY1bH27N6R5C0MXnLl4Me6voqOI5pTUd47Uce3dydrQFR0gnpQJFtQ3a19UCsVOd+6fZ9K&#10;P56Uh1gW03xJejIy8jzefvdz/EPVb2E38PHmYrwG2h0DO2HTqLuwbHEmLsQfhy8X7JKtEJsJlEio&#10;c4uyM2DwzZcwcWyI3AuXOMEQKKUWvrq8hgkXzV4ZcQjb/jHg3ZcfyeRSREXcIsw5UQ9OtmaIS85S&#10;12+moEjMPBiawcacxWQ5cTBj3QT9B4XrFCVrHUJSiphVQoL9KUQuo+BSr6KgTXQkunJyCwpsrneO&#10;RA3cQr05pWRRjJjV6kyYX2kOk950VOtItVtAIKHPvfwh/t6wQ2UohJZUqGLff+c5srE5IzomXhVc&#10;SsekFk3q0M56NCJHfjNVKFztHb7NT/jFVwvx2ewFnKuMVX2aqGK/8sKj6N2zC7ORscgmVIYpWGTl&#10;ZjOAFkpHMJaMes1VoOc2N53eXn59Embcc9dQRX7wGyFREvQMaNUcfqTBl+dTGNcG9iXtKjMAta1J&#10;/5v5+yhKY/muXuYY8tc/W+DKDMwn0ypGZ645FbXtW1DF/ZWCwFbNvckSlAdziY7XQBPnQfQtOrF4&#10;at1fW7F4+VoyZ8QrGJBAogRnL1E7qcOYyKzF3Xzgqxv/L7SArz9/Hwu00rD/SDCOk2VJipmErap7&#10;1wAKH7VlVJGqtowqFnFhrxP+E+eopEEN0JV2vjspEfUtTGFOAR16HmoD+VcechPaIonMQAJ72LE7&#10;mKwhhTDOJ3MDo++FdFAkVUlkE7MTdCZkT9omX87H8zg62Cl4RK+endCWhfH2FUhlqs5o/1SpBQSy&#10;0pD3ypPqr1rTLFDSAp9+MR9/rNygxhVZAHg1ccecWVNYVNpK1QnJ+BBxMlIXxODYIVC64ydOI4rR&#10;8NYt/VT2V8ZTrVW9BYSadMZn81TwS+6DzAUfvveCWpDK2YW96whVnTO5CJXgkQz10TEJVHy+oFi7&#10;hLxENIC0pp8WaMAsRI9uHbg2IlEIHcNsaiIdPxGD9Ru24/z5GLxLJkJ9rtsraVXRgQoJO6kc23RC&#10;8QRi7MrarOAjYYSb71FBXHlvxrRXFCFEyX1v9rs22tzMQrfh5/Z2Niw+yq7xK5cIwZ1kf+rZo4NK&#10;Pa5asxHpGVkKwiMTpXjV02d+i517D+O1lx5nuq5RtfbZ1cUeH015HFOm/UDlW+oiWFuqaOLlxEKc&#10;P5dOFpDW8POueJ8uXkqm4NVWrFy7k2nXc3QWTJipMGAJOJ951kcYkP6VvoSqPcjNI30tZylbWxt0&#10;JHtXb2JChfdcBora2k5QDVsGNm/3JlcvQahkRdwusGkrTtpln4DFNvqaBRAH0I/Ufw5kDdGaZoFi&#10;C6yieNXXFEszY3BCMhSBXHR+TYfC16ex2kQWMJKRsONiZy9ho6mp6ep9+Z7L74KVDmetWifqynh5&#10;uRcfVvtZBRY4fSYKb707S9UAylgjQmuzPnmT8LSuV88m9J7Cqrh3fwiZ3i7yfYkwkW2HkJMDh8Op&#10;sH1WFcoKJLVkHdnVA2i/1JgFIqk5soV1FFFRsbw3xorZSyDEAoe6yKDfnO9+Uc7G9KkvKuhujXW0&#10;DCcWzRRBgkRJoJZjiCXZKYWYpU+vDkqAkTQ5+P7Hpfjx51Xw4Jrq+acfLMNR/91Ecyr+tYX22xUL&#10;CCZfn/QhJN3/0nOPoG/vzlQkXYw9+44o2I9MnqIgu4mCQicizuDVFx9XxUfVeSOFQvDj9ydh1pzf&#10;cCD4BKkfDYl3NmQEI1JFoZr5eXJSbwkfLzdFC3mzvsmi+fCRcLKG/I0Nm3dDFHONibmVSUayNJKN&#10;EEyngVDCKgrYAka3WCDW0psp9k5kDuoAoYOtC23F+tXM4FjifxMeu3o5kvGZ9s2nmP3WDAhLVFma&#10;RGWmzP4Qk8Y/ChfH6hXtK0v/ZJuAVj6kL7zCAFbWnbTt6qwFLlLD58MZ3yoIja4guyXmzZlaqtpy&#10;48aNYEPHYs++YESejWYUlWPDFSdaIuHLYv4hRroxmfYCFQyyzhqthi5M7C33KibugqLutmWN2twv&#10;3lNMQv/tkmQk+/fpzCx7OELDTyptJt4qleUW+NpfhPVKUXA30nlLVkprNWsBmX/FOQ8+elwF7cyM&#10;TDkfAz06toGvr7uqSWzq78eC5/n4+tvfmHF2INzt4Zrt9HXOLmQPW0h6I+sLoY6vb2aB1Mw0RF86&#10;hXpmqTjx7QE42hkhoLkRWvob4tjxeMz8fC7XL4Gsvyy7MKPmVFznBtzub4tjoW+tbWALFha9gxUr&#10;1+Ob7ygmxGI3yVhI0WJc7AU89+JUHLhnJDmXH1SRhOrqv72dNbUFHqKg3z6s/Wc3oQj5iobNghHG&#10;hAtJZJDYR3ar0/D2dkcTDxfF+vFf+0pkUSBdy8iRfeBQCLIomiRQNIF1FXNEy0KhgLUaBQX5SizJ&#10;n6xZ4kj06tGRkQYfVc9RXdd8q+fJZXHyyk1rcfzMCQQw6zCoR38O1sZISLyAX1Yt4eDWkEVjObCz&#10;0bFP7Dq8F5v3bEWH1u1gbmqq6lb2BO9Tatqy7bmYKFxMvoR2Ldsi/hIXUn+tUJGj+0bcjShqXKyn&#10;1oWnqzsmjr0fOw/uxtb9O+HX2Bsj+1E5ngWVNd1aNG9CfHVcTXdDO7+eWOD7H5er74METqSg8noO&#10;RXF3G1CkUvR/wo+fUkEXWaDKvkLXIFCc4KPHmE09rTSIuhBWqm/kDMXXURt/bti0Gxs371GF2QJx&#10;+nrWu6U6FMXXJnBHWaS5uzkR0nqYYoYJ6iPJcEjmQhzDs3xJvWC3LkHw0GCRxaartp8ZmVlqAS4s&#10;T+npWbA0M0cRV8sHco7iLGsov5v3PbIiU9DPpRDtAk0ozJrI2qZk/LTwPQb4mrHAu0u19fVmJ8rk&#10;tUjAYTMdCkF3WNKZMGSg8lDBCWwv2IWE3GggmPWeJzIw2jwNU18Hvp5O8kke+PUp8Zj60XdY8dtn&#10;XI+UbZ7UnIqb3RHtc72ygETs7xw9GB3bBeCzL38kPGiLqkOQAmmJSIty6fGI0ywyeoUCNA2rre9S&#10;nD14QGdGLryxfvN+VewueGfByFqYmagF7pkz0bh0MZnRwgZK3Ezo2iQNLpjp5X/8hQimUqWJI2HK&#10;fSQjIaqX+cxKSG2GCFw1odp5D+oY9O/TjdFtf72nr1MXVMo/P674GeF0KMYMGIEFv/+E9MwMjOo/&#10;HJPffxkdA4JUtPWPDavx0iPP4EDoYbz/1XTqUdyLzXu3K1E8E2NTzFv6IyaOvk85IAKJ2hdyEE29&#10;/PD0+y+hd8fujNbm4oWPXsdjdz2o0rymVBHddWgPvl+2UGlbrNq8DmkZaXjkzgdL6WH1vuXiZK8W&#10;f7IArAmChOq9Wu1sN7JAVHQci0H/UQGThg4NMHvmW6VmKP57DAlUtKQD4u7mgl17DuMo+ebzFH6f&#10;Iwk/y8zKwjYWch8KDmf0sbWqWbOi2KLWKm4BKdL9bsHv6tk1YnDr/befLbPOjNyn0cPtGTk+pth3&#10;UlPTlCMo434+A0dHQ08oR7BVC38esx3nDf0SVKu41fR3T1mA79h1kOiHvZybL8Gcc4YELSMN4rDN&#10;eD/sPezQ3rkbFgb/QmaELLg6X8A9Y4Aly4EJ48H1SBSmfjidMLYFap6vySvNIoRdxoFNW/YgjusM&#10;MwbPzDlvxiIRe42DEWF4ikgnug4CI+b4YBaSg/vvA5q1Yq8FY01Zp6lv5OCO8f9g194w9O7RpkyX&#10;ozkVZTKTtpG+WcDDwxWfTn8VPcglPXPW94QaXeBinFkLetOSrnzgkVfw+Yw3ql2x1K2RIyZOuENF&#10;GY+EnEJi0mXVL6kPsWQxtiWdDBHLEWjTrt0H1EMfF5/AyLuRWkRIdFFyRJKeFEeCswzcyPIiOhIi&#10;btWR+Ghrq5rV6aiM70LPDt3QuU1HpGdlwMyULFcX4hF87ChhXoZ4fuLT6hS7gvcqG6zcuAb33DEW&#10;d98xBn0798TOQ7uZii5U2QqxlzSBhpmZmCmnw8m+oYI6yftrt/6NFr7N4OXWBP269kZoRDgup17m&#10;pF2AZ++fpBdZCumnXIeTo51yPs0NyxYRkv20VvcssGHjHlxKSqEjbMIM6CRmKnzKdZHClz94QHdV&#10;/CtjYWRUDOGSEnthDRaDL6kpaVi1dovKaAhdZod2rRRVbblOom2sLBBKKl95CanGQxRzHTtqQLks&#10;I/NVJ7K+CdRp6479pAY+yTFPYsS8VxwTpJZm5+6DdDzC1Njfnex9GuFGuUxcpo3Fztt3HsC6v7cp&#10;RjWpV5L5JNkwA8HWJxBhEcE7koM+Tl3gau2MBjbOSMs5RTgtYM+ySQ93wIrkT+PuAhYt3YLlf27D&#10;pEdHlOnclb2RBKZ28DuzZt1mEjbEqUJrQ64vkrJTEV7vFEIMwqmamclXCSpjfn+zG9QDy1bRp7fi&#10;e5GvIGsqgE5tTuFMZIzmVFT2jdKOp38WkIXYqBEDVAHjO1NnKY9cBgOBDYWEncC9E19gsdwbZGNq&#10;X+2db+zpQrEjF0YIElncFUfsLClmuRAOPxZBOtztOHQ4FGnkn5eaEOEzV2tjTvoi9lfEBa+VtRXa&#10;B7XD8Dv6KC5sweLWlSaLmy37dqisQfuAduqypPgtkw6GrdW/xcpN3BqriJ3AoBzs7NV2drZ2HNAb&#10;qOJ0eUOcCWniisn3IfZCHJwbOqn35J/+XfsolhyJ/GUwGyJ/5+bnKWfji4VfMzsyDA8TEqUPTTJb&#10;BfUK9aErWh9qyAKyoNyy4yCDCkUYNbofRvD5r2iThaqbmzP2sTB4GxesScmX+ZSwLkucC0YmE0hz&#10;/ctvq1QQplfPDsz+ttaci3Iae+OWvYo8RLIJkydNKOfe/27u2NAOd44aiBYsmBU4lWSrZE5QjiDH&#10;uPSMTC54tzIQdZgZpgD0oqaAHQlVtHbrFpBo/hIyTEqxvQT3RNeoqCAbZzPOINTsGDWE0mBUWI/v&#10;G2FP7DZChvJgyCx4QUoh1m81gZdnEaJjgZV/EGVAwkxbq1RER5+79Y5V4AghzE6KEngo63IE4iTz&#10;o6yJ3N0ccCk/Hs0K7dACPcgYWUIugN+zgtxCZFkkw93dHL/yOrgMUY3AEE6y0bRL2eclLVNRgRun&#10;7aJfFmjCwuRvv5wK4QifSyEXwesLq0EsC+cef/ptfPfVB+jKwreaaAJrsaei9p9UC5+/aDlCQo6z&#10;ViBPVwtCZ0JErgXilEdHQmAvkuJu0dyPmNu2qjDdgylycZLqUsvjon7xmmX4mnojopD92sx3kJmd&#10;iWbeTRGdMBcXky7ByrI+nY69GDNwBFr7t8RWOiGDewzA0eMhiI6PUQO/LI4uJF5UUKkdB/eoOhNR&#10;0P5swVdUsM1B4uVEvDdnOt59+g3SENO+nCyWstZCfn7++nRsY13Fx99/rjdOhdxjDfpUl77p5b+W&#10;FNZWRUXFU7egIZ54mGFPjg+30mQc7NalLTO2Xgr3v//gUcWtL9oofHy46DAkXXcchUV/x4aNu3DH&#10;4F4qcl6cAbyVc9f1fWXBf+p0NMdyEzz+0FhIhuhWW3MKwMp8touMhlu3XXEE6V3IuSTanHw5Rc0l&#10;23YcQN9enTlHdKrW+sFbvT592v/U6XP46deV2L03mEH5IpX5lkoCUakf2K8LDIzydXTtdMRV4z0o&#10;YGDwireHQlLLmlsKtBlwZTKRU7gKbHXtHYLktLIvwivDJrLW+XXJagYI9qjif4Fjy/wo9Vh3jh6k&#10;xG6LA3A3Ox93u6a5ee1XMOFr3rzBH5pTcQPjaB/VHguYmZniZYoMtWadwetTPkUsC7cl8ivwoyfo&#10;WPwwdxoVLwUsWH1N4Evr/tmGuSwqP8jMhLCESE2ITPSyWBAtEMlMCK5ZHv52QaSg9fUixZu5Ghh2&#10;7QnGPqNQ2HKycnFtCBcqYUvqW+1ffZdR6WeSguw7eg7Ee199BE8Xd2WX8JPHCA+zwFg6EZOnvgyH&#10;BnYKmiTsTwO79cXeIwfwyJv/gwn39W/sywnWkEXWQ/HVL98R8rQVGcxyeLi6oXNgB2z034rH355M&#10;5y0XQ3r2h6O9Azx4ntk/f4MHR43HtLmfYuPuLUhJS8Xj4x6q9OvTDqhZoKIWEIaWpMtpXNR0hncl&#10;0sAKxeldY2Rx0ZS4720s6D6tFqoSDRcHQpyMSFJNfjFnEQQGMnrkADLWeVT0Mm6L/aSeIjruIsXD&#10;vLjA71hp12xOfQtxGFoxuCRsUOII5uTkqeySrPckKJJIGtOfFq9UMJcxvFcdmGXSWtkskMxnTKL5&#10;f64iRX1mpqpLlAyFzL1jmS0SJ/xW2qXL+Xy+Im/lEGXeN5uwrT9XbcCvzDgKta0pvzvy8vcnCcmw&#10;fuhRDtam4pPKmFCyhRCS5+dDfFcZm+ZUlNFQ2ma1wwKDBvRAo0bOmDT5HRZsn1E1FlIM/dj/3sSS&#10;n2Zd5XivyquRgvH1G3cqjvk9e49w8qZgHZ0JWQhLxEmi6FI70KKFH1kielKZswknDKMr6py5pBbN&#10;VtsJqFEEr2IoTnOOYlYCWbBkbYYTsx8ehDW4ODdkdMyqKi+lSo4ti5gXHp6Mc7HnyeRkxkV/Q2YV&#10;kkhjbIn7RtzDuoneKhjkZO941RGb9ebHOBN9Fs72TsrZEFsOoWMibE+5eblo5OSq6i8kGvP2U6/g&#10;PBmfJILo7OCoruGD598mhIDwKmsbzP9oLs7HR5NZqgHsCafSmmYBfbGAaBYYE0MxeGDXKumSL6ll&#10;//ekuyoMXrNuyxWYjW4VUbyWEKaYYBYP9+ndEaOGD1CaC1XSmVp+UIkE5xLWOrBvpyoRrXN0tMf9&#10;945gLUVrrFyzSdVbyDl1VXfiXNRjpiSKWk3zKIbYQmk6aY7g9b9UUmvwF6HHPyxYyprHGJhw8W3A&#10;AF8hsxN9mPHp3bMjrMjYGBoWSgQBoUPicDOrLjaX+UZ+5hOWaEytqNIyefJ5kYExNmzZD19SyFd1&#10;281s1rff/6YIGUxYm2PIl2VKMoyiL/A6MnHwp3PYO59Cfeo7w+8L1xPn6ZVmWLuwBujmS3+BYnoT&#10;KREbm0Y9HL8yX87Nj1zmQ2kbahbQDwu04mL9x3kf46lnpxBPfFSJR4nC7IuvTcfPC2ZS2bTsomnl&#10;vaJ9B47i0y8WqGhfPgckwTNKKyT8JiebKuUctPr17oL7xo9QdLAWFubq80xSyArGWQRpEi4kksYu&#10;80rBHj+WwY0ZWHFWkph5ke2OkDfbjNSqdoRWubBazJ2OlOBybWxqj5MhFK/FreTi3rWElkRxylYG&#10;8ZIieMX7iUNS3IptLX+7u1w7qEskShwKaWI3X09v9bv2j2YBfbKAJccDe7sG8K5CjQJZIHXp1IZM&#10;dX74e8MOwqJ241Jislqkqkg4P89mYOP3FesVhn/0iP4Y0K+7YqXTJ1vVdF9kUW9d3wotCVmqyibU&#10;4c96PcB7cQir6QieowCbjIfiBEqgqZDzwo6dBxWr16D+3VSdoR21MrT2rwVEx2r218zCETZGDwGG&#10;dCjsyIYWdDIU1pdZv7J9DTYT5mTRsiVyCSXKiz+PLAYDf7BwRLz/MO5iArv6JvBztULo+RQSjAiJ&#10;yr/H57qdrRB3BznB0dqSJAlVl+WTZ1XQD0KtL/T1RszwWxD10PPsSbSPOQnjvAzkHt2tNK2Keygl&#10;2dv5+sJ9EIr8izMxqtPFm1z7k5fn7GSEx11MGMA0R1Nfz2s/v8FfmlNxA+NoH9VeC0iR4oLvptOx&#10;eFfRw4mY304Oyp989j2mvPl0pV/YZTKqfDPvN3zPKEhqWoaagItpbgWG04DiVMPv6Kycic4d26rJ&#10;oGQnLCzMIFhaeQmtXWz8RcXcEMf0egqpBvOI31RDAEcvgSoUcsATLm35TKJV0sRhkclEqAqlQNPN&#10;1Ykq3/VLjaqUPLf2u2YBzQL6YYH6VhaEPbmR4a3qqV6teI5iuIew3ghOP5HF3LJYlrFGSCTiOA59&#10;/uVCbCQt5YMTRiGgdTP9MJQe9EI0kppQeNDBQaelU5Vdkky3CJsGtW2JLWT0koj7+Zh4ta4VB8OI&#10;gquZLOYWXL2wSI0fNwwD+nRVbF9V2S99P3YB4cU//vS7Es0V7RZjLsDr89vdJeoM+kWfgn1uGv8S&#10;Udk82AbRca5PCicfO1yKOo1pxvVxvs2TQANv1jzmk4HRAyfj02BpnIdLCen06K54FcqjMMCEDtbo&#10;6Z6vnp+O7VtUiWmkqHzqR3NwkvTzJgxAmBEK145Z+UHnT8IlK5k5F3l2yVxV4uxSEZLDT1Zau6Ko&#10;LXlvDVlNLrUh12t5hfCjI/HWgIYwzEtD48buaET49c0bMzW0heZU3NxS2ha11AJS9PzdnA/w+FNv&#10;YdO2PQo7+ePPfyjIUQemlCuribPyPiE1wisudRyCiZWsgtDUObEOYuTQvrjnrqFlpreV7IWkseUl&#10;xxC+bBFEEnq4S8RNipMiD680zie6aBUHzzQ6MzJwnjgZqRwJMzMzFn7bw5OCe95enuTUJlyqFmUy&#10;Kuv+aMfRLFBbLGDLKKcPRTIF+lhdTfR8Jt4/htmIblhNqlkR4UxNS2N0VpYHBvxZD4epbSGMMv24&#10;UL3/3pEKelld/dPX88hivkXTJmoRWV19lCz70CG9lbjeemaYVq/drAhJjIodQTof0cx2T/v4GwXB&#10;nXjfaLRkRup2bNF0uj7gAlzqUsRBNqdtWlMYdVhsJLyzLnGZzSzPlSJscQ+KClmYzUW6ORm4DLcY&#10;wVr+zsviXCsfsgaS8ClzUyNkkSnpauOH9YoK8GgvJ0xoZ4vElAwEBVI/ilCkymwSVJw771fM+fYX&#10;ZGVn058xgH1CPAbHRaJF3iXlXMbf4ISSqbg7lRoaB35ATrM7eT3XGV943FY+DpgyshGcbYzJINUA&#10;bQP8b3Dkkh/pYGGaU1HSJtrvdc4CkiH4+ot38dATrykccQGZlr74+ifMD/xQMTDd6gWvWLkRb0/9&#10;UnG/W5ibqwxCNh96W2trPDBhJB558E4u6l0rfBrhMZf95ZXLgeUCoVFCfXeGToY4G9mEVEn6W5wL&#10;Xpr6KYuAQv4hEKrLly+Txvak+kD0LaQOw8fbg4VXjZVSq9DZak2zgGYB/bCAEDk09fFgFjJbZTer&#10;s1eNmNl8/JFxCl++dPk6JQImY5kwyQhkSsaf3/+kEBY58O+9ZziGD+1X6Yun6rzeyjhXS4qd5oqe&#10;UDU3a9bSjSGdek/qjIh4qhCCSPG2MTMW4uwIbHQno9rBdAaH3tGbGfKRcLBnFP42aZKtefOdT3E6&#10;8rya540MCuCVGA2/pASc4e8RltbXWELYnwxOR8CCnxWco2gkIbI+dDu8js1HXP5QGBgaY99mZqYc&#10;6yMxjtmKXFI9sZmx/mnCkM4YQ4dCXI2Alj5wa/Qvpbna6Bb/SSEK4o13ZmIFC7LFe3Bs6IC+XVvD&#10;LT8TJgWdcFaw0WVodtz3GT7PKdaXYGLGTGhJx4Kf8X8GLAvRp5MfbE3lauqRLMC73Oskzakow83Q&#10;NqndFhDGpC9mvol7H3qZBVqxpOsLxv5DoejSMfCWLuy3ZX9hygdfKy0FM2Yn8olrFHrY4UP64H9P&#10;3MsIke8tHf+/O0sWRAYseQlDRSIFss6ei76axRC6wezs3BK7MQ4jAw7/z2e/hFlGnJKDh8NURsXe&#10;3g5NiddtQUywj49ntS9iSnRU+1WzgGaBKxZoE+CnFvA1ZRBfb0+8/vITapz4ZfEqxVwnRa6iyi1j&#10;UMLFRHz0ybcqozF50v23bSRc7k/zpo0Z4ImtqVulHIVHJt7JDFIX/LZsjaINzs7JVE6gCclAJKq9&#10;iNl5UVJ/4rHxZBXrVmN9ra4TL/19Hd6c8hkEkiwFzHeOHozHJo7l74YooMMlpe6lN7oWVwRnDZil&#10;k60mshaSUTv13ZdAnQQljRi0k8CdwJSPnzgLIxMLskhlEXbsTLE4l9IPXcF3Y+MS8NRz72HnrgOK&#10;ObJjUACmvDUZAa2aVvCI19/tXFQMryeSRDJ56jqb+TchXXFJINX19y35ieZUlLSG9nudtYCnRyN8&#10;9N7zePjJt1Utwqq1W2/Jqdiz7yimzZxPtgcDevLGitFJ4FYvTH6g3KqqFTG6RA6lMFteQicoLFHR&#10;sQnKwYg4eZYp8QRmKVIJw6KYHk+ghlFJ1TKCJQ+9iPFJmjySkZy/ic+1IuzCi/UcLUljKOlyGSDl&#10;HFrTLKBZoHot4OriQBhjmmJtEZhDTbUg8vUHBjTDVmL45y/6nWx6p69w+XPMY0Zl774jeCzsTVUn&#10;NvGBO2/LrIUlF10ejRzVeCpZgppqjT0b4ZUXHsOQQb2oObIcgr0vIiRWlL5FmV0WjK++MQObt+zG&#10;s09PZBGuQ011tUrP+w0hQu9O+4ridYUUpXPHa3SOhw/tU+nnFBhyWEQccgqNkcdFuKdHQ1ILk8Wx&#10;Ep9X0Z546InXsZ9kM1bmFhg9oh+e572zZ8YpNTFFTeq60UGnYyIsiMZESxAdXbZmQFaregUqKBoS&#10;dhoxMQlKME8YJQNbN0UDksBUpGlORUWspu1TKy3QrUsQJtwzDN/8sJSK1uF0BHIrNBFmcQE/6+vF&#10;qrZBivWEAjYosAU+fHcyfAktqokmOh3FdRj9GbWSVPj5mDiIg3GGjkMMHQ6BQwlbRDGjktSZSYGf&#10;6GdcTk7FngtH1GRkytSvFCC2D2qFoDYtIUXvWtMsoFmg+iwgWjWFXBjVY7S5JpsUbffp3RntqPHz&#10;29K15Pdfreq6xKmQsU+itbMoOrr/YBjeeOUJ1m7VzPhXkzayYnG9BGmEtLOmmzB6ffzBy2T12o7v&#10;f1yG0xR4k3slY758n/4ghOYIa/9ee/Fx1mW0r+nuVur5xZma8sGXdCiKYFbfAN17NUVKRgy+XzT/&#10;6nnyWP9gouhUSdeeloUGNmZcSMuiXGoTuRl/Mhnx/5os3uvVYxG2kRlsWLgdHcuajHzqTnH+FJ2S&#10;NlyEV2YQTghYnnpmCvbvPQpTG1Nk+KZhY/5mbJi5SQUKpT/ykiY8YALfyiIrVVuLfAzsfS2ySbfV&#10;tf+KMyFZl4spnWBjP5DBAvmOGMCpgQOFggNvCbWgORXX2lr7q45b4JEHx2Dd+l0US8tVD2dFLnf/&#10;gTAlbmNGjQXBHPfs1g7T33+WqeiqZwEpa38F8iWvQLK1CN90ElldTp46x/TmGZzkRJPAeoz0rEwO&#10;ppK90A1PSoWTI6sokoeGnVRc9b9YrGINhic6U+G7HZlHJIMhmF2taRbQLFB1FhCYkT41qcd69KG7&#10;0KtHR3LjL1bQp3wy4tRjNlMytdt27sfJRyPxyouPYehgrmpuoyYLdlNTWZHqRxMNpDuYsejcoY1i&#10;Plr6+1+q8F7qdYwJB5Igk7AiPvbQODzGGhrTOlBXt4nsZFOmfkFdCdYFeBfgUodkzMhaAOzmG9LE&#10;azA2R5BbOxyM3E7/j3PYuWz0SkvGF+9xYc4//9mkcyz69VKss8rBkF3F2ZDPYy844ED4nah3XpgW&#10;ybBEW7Zu2Ywvf/W5bFsZTWBWH348F9t3HIRJA1Mk9UzlNWXhUj6zE+L1lNbkeqhnNdA6ARPvZZ/F&#10;vy1tU24mvm/yJSvsDh6FzKhuyiGWcwp1cReK5Qmt9a00/Rq5buVKtH01C5TBAlKoPIi40r837Lrq&#10;6Zdht2s22XswXEUzZJySugl9cyiu6Sz/kEnGsaG9enXtTLE4UYJl5uLY8VPKcThFJyOJ9Rn5LPgW&#10;B0OcBolQGnASymKNxkFmdfYeCKHyt4UaeLrSwejSuQ2LvnXCcv89n/a3ZgHNAnXTAr6svZox7RWs&#10;+3sr1bcX4iRJI0zoVJhKrQUDFc+/9CEOsl5NoDiSPdVazVnAzs4Gz02eqBi7Pvl8HnYTria1ABI8&#10;ymPg6NMvfsDB4FC8//ZzKlhUcz29tTPHEOr7Bmso8rILkNEiD6ndufgWeaiiEvUABXlo6x6Esc2G&#10;INo4FgkZCTA+mY/xw8h2FMiJnIttliRSw4pzegD31dVhqwV4Zpol9gT3QcipAfybBdlFeRShtUav&#10;7u1JdlJxEpbrXfU/FM795dfVMGloikt9kpHnkc2iSHbwRllLOhWGhD25sUa8nlx2YSlH53sZ6YQt&#10;BvfEgdABRGo4cm2Qy3kdzE60UZCnWwsYMl/CRZHmVJRie+2tum2BgX07Y8duKl2X6srf/NrPRsWr&#10;dKEFdSHeePkRvcpQ3Lz3UBoaUj8hL4loidje8ROnlXhSWHgE6zEuIpfQsHoS7hAHgxOROBsCdRAc&#10;tYgw2S2wQfv2ARCxpbaEfglLldY0C2gWuD0sMHhgTwWN/IKCYstX/MVoJ6EhXKyKLsC385fgHMVG&#10;BYZzOzEO6eudb9XSD3O/fB+LfvkD31GBOZmEHUKxamxC9WfSB59nbd2n019l8W/t0yCRYPzX3y7G&#10;mVPRSPfORGZQIlMVXD1nS0i+RKMuQ04WtRqO/gXjAq6609KRR2DBqq1FGD0cMGVwXhI2sm7PuKzb&#10;T4gJQiNaYdv+Ybic6kGbFRBKlq5EI5X6tnggldxEBPerb35VKIoMp0QUsZ/GR/5zLaWdk9mUwjQD&#10;/LPVBP4+RB8U78L5W5xISVtYWDXBkRP9EXfBj9nFAgYOU9HY05NivJ3hSgHdW28apeyt21A7Qq20&#10;gDsZGuzsGHFgyq+8TeoP0tOz6ZEbUO+iKwJb+ZX3EHq3vWhZyEvEldKYQg0LP6mUdA8Gh0HE9/LI&#10;aiVOhbwk6yFZjGQya6xat4lUhlvhSw2MQQN6MCLWWcte6N3d1TqkWaBqLODIMWPqO8+iK9W5pxGu&#10;cZaOhAkXqmZcnf1FMb0LZImaNePN27LOomosXvGjmjNrJHAnyTJPmTqbmecjCrYm9XOiNv3go6/i&#10;k2mvoi8XmLWpnYmMxh+rt8DX3wNNOzug0FDYmkq5As5dBdFMQBCy52fowMSEL1JNktHUzQS/raJg&#10;HPeR1YAswLcdKERs7EXkwwn5Rc0ZVzPk3JdKpfuG6NOr4xW4U/GqvZRz3cJb+w+FITgkApOeGI87&#10;R/QhG1VpF1PaCYp0SAM+fzm5ur7JtYheVgSF8kTYMpt0sfUtTXk9adSrslVQxo6slRJYXGW2yj1a&#10;ZfZMO5ZmgSqygB1ZDRwc7BTMp9ynUJF7Q6b2zTB4QJdy767vO1gx+tKpQ6B6pTJKEsKivu0ckA4Q&#10;0hATe0EVdRsaCciU0R0jY/V3OGFUR0KO44eFy5RjMnbkwNuaZlLf77HWP80ClWkByVo0b+aLd96f&#10;hfWMfAsLkmQuDxwMxfgHX8C8OVPRirhzrdW8BVo098UP30zDp7PnYwELmyWzJDUx4gA++tSbzC69&#10;RPbCQTXf0TL2YOOWfVw4F+Gzj98gsUjLMu51/c1OR8Yr0cDUnNPKAYFBhoL9du0cpOa2qla6377z&#10;MCne/fAy4YMmfI5upYlg7t8U/jsaGqGcC8N6Ak+qx7m9DQb07crAqs2tHP66+2pOxXVNo31QVy1Q&#10;wMJlX6rWSvSmvE0o41yc7RRkqHElc1KXty9Vvb0UZ8pgKq/EpMsUDzyiBtxDFFRKTUlVcAdVf8GI&#10;iFAXJnGbxUtWY/WaTejVsxPGjxuqoFFV3U/t+JoFNAvUrAVEnPMbQmy+JBzqK6r+5uTkqKyF6Og8&#10;MukNLPhuOllyvGu2k9rZlQWsrCzxzuv/Uxj6d8mWFBd/gffKRJGOvPjadDoZRhhBYcPa0E6dPo9B&#10;g3reskMhcL0167aqeiCpOZTovTA7BbTyx1BChBsTKlwdLeHSZToVHiRKCVEBu5LnVPmH/DzWQmTD&#10;3IKFEP+Bb4v+RhF1qYoKDZiJCsWefcEKlmjM4J9AE1u08FEaWk3JVlWVTXMqqtK62rH10gKppFZt&#10;zQdMagUq0sQhOX7iXIWEYSpyPn3Yx55wsSGMSMpL2KM2sJhs89Y9KrWaRyfNmLAolnYrJhGh6v1z&#10;1XpGSbaRtrCDUnPt1EGq37SmWUCzQF21gGQnXnj2YTRnNPyl1z5S1LMChxItnEeefAMLv/8Y3k08&#10;6url17rrEsfBz7cJJr/wPo4cPa6ySzmkS3+OxfbmzMQPqAVCeemZOcg4exSzJz/LrAtF6owZKCSW&#10;qYgwJ2MusGOyMxFVz5o1A67IzMm/gk4QoJMBUVIGsDAshAUdiNNn45R+lSm/r9JEXX74sD7oxLrB&#10;Ygp29UEV/2NoZoKjX3wIj1kfIJdZheKmAzQV4mcyWIX6jYBxfeqMCGZLNbkWMpAhB02MEtHIihBl&#10;KoCLc1hkUERNkoZ0EvuouVjgy1XdNKeiqi2sHV/vLCAPaFCbphXuV+cOrfDXhr3Up8ipkM5FhU+s&#10;JzuK4q68HrxvNHbvPYzf/1zPAu5gpKSmq+iOOBeymMhn8ebav7YqSETf3p0w6dHxGgxCT+6h1g3N&#10;AlVlgcEDehB/boNJ5Nk/FxWrAg1CBDH5han4ZcFMiLiW1vTDApI9WjhvBp5+7l1s3raPsF4TMpNm&#10;4tmXP8DSn2czau6jHx29Ti9s7G0Q/dkKNAXp0c1tYde7L/ISk5C6dwtOMZI/t0EbuN/zKlILrHEg&#10;KhFxCelX+FYLYF8YA796MaBUBYNixirub2NdXwkIDu7fHZLRqe7WqJELwsiC2ykrg46C4dVchPRu&#10;IWs7jrZ5EoWuHZFfmMeuyUpGHI8CNCyIg3dhJBqQXEUyFiKEZ01B24G8jqGDe1HIrmqgTqXZ519X&#10;qLRPtfc0C9QxC0ihtTxs1hQsqmjz9W4EnyaNyJqRUNFD1In9zM3N0KdXZ3z52dtYMG867r93JBra&#10;NUAmo115uflqcDM2YbSEESSBRN19/3OKSzw6Jr5OXL92EZoFNAuUboEO7QLUYrV5Ux/CNRh8YeR7&#10;z95gfDD96/8H6yj9CNq71WUBoVmfN/dDDL+jDyFQOSrCffFiEl56fTpSSMihz83fpwmiG7opBlhX&#10;r2awJDTI2c8HDW0dsdnQAslt7kYrP2/sjcqGiQUVoi1tYGOajTb1wtHW+BysyIKUy7lKsmyDuAAX&#10;4oG7Rg+qEYdC7NyjQ2tEN26J3RKY498EM6mXuA/ORfkwS+PcyTUM6GBIs8y/iBYZu9Aiax8schOR&#10;ToZGuZYRQ/tiOutj7hs/ohodCo1SVt0U7Z/bywKiLVGc4qzolUs6dOyo3jh89CSZIPQ7klPRayzv&#10;fi1YqCmvRybeid//+AciuHTm7HmVOjYizExYRoSSVoSz1qzbwu3uwgMTRmlc9uU1tLa9ZoFaYoHm&#10;jHIv/H4GoU+vc6w8RsEwUyz6dSW6dWmnFrC15DJui27a2lhjzqwphPSaY/GyNQr+tG//Ucyc9QPe&#10;e/sZvbVBry4B+LplJ/yyIxb3nD0GK5duMLiUjOT0dAwqyGQm/Tsc9GyInt4uCD2bCI+MI3ArOA9j&#10;Fi2ns8DbxsoKA3p1wFg6EvqgBh/QvAk69uqL+WmJOHs5Cg2ZLRHla2lGhDsFJW7CaXsz5BhYwoyL&#10;GZeieDofecikn2FpaUF4cjeMGzsETaqpBuTaL4ZGKXutPbS/bgsLVLSO4r/GCWzli4sXk6npcIl4&#10;TeIbtaYsIPjNSY/fi3F3DmFdxUb8ysLtY1TxVnS0LBYzo3MRn3CRTDGfU4BwO3U+nkQQlbq1pllA&#10;s0Dds4AUcP/wzUd46PFXFQuNFIx+/uWPxHe3h62NBoPSpzsumeeZH72q6g6WLFtLJ9AMv/LnGLJB&#10;ScGyPjZPdyeMHTkYCzMykGKejf6kzDXmd6yoQ0sYMfj3Ql4OonLOIvzwTuD8RbhQ+TyHa/QCQyOy&#10;ObXHg/eP0SsCAYGfPXb/ULybkIQYOzoJDwyjLoY32ZtYNUFa3MdJFLNt4zbMnbcYF1jUnVfPCAXM&#10;WnQmrfNjVLwPaF3zWiNaTYU+Pilan2qFBbp3DUTYsUjS09qS/k17lEreNHvCoB56YKyiJ1yxcj3m&#10;LViKU+TLlkIxyfQY07nYsesg7r7vWTz68Dg8+dh4UvdVP4a1ZJ+13zULaBaofAu4uzmTGeo9TJj4&#10;Ms5Fx+FYxFksXroWTzwyrvJPph3xliwgKugff/gy1aXTsGHzbuSnZ2HON79g7uwpFaNgv6Xe3Hxn&#10;gQXdf/dARJ6NQS4X3o06d8HIIV1VtYHsLXpKH338NS5Sd8KwqABpmXmkP/bBYxPHoS91laqzCPvm&#10;V6PbokvHVpgwth927w/F0YMn4evWCE08XRST0zfzfuVcugyZWVTZJjTKz8cdjzLrP4QMVVKYrQ9N&#10;q6nQh7ug9aFWWsCM2MVWzb1QyMFMa6VbwJqFbwJz+mPJHLz0/KNKHySLuN0i4kLNWMydmZWFj2d+&#10;p5yL0LCI0g+ivatZQLNArbaAF1mfZlK12Yo01RJBXrlmi8Lv1+qLqqOdt7iSsZDFt2SWdu0JxslT&#10;5/T2ap0cG+DJh0fC0c4KEcfPkJXwgKrb2bZjP8be8xSWEIqbmka9CUKJnnpiAr5n/Uj/fl310qEo&#10;NvKdI3ujK7MtolUREnaaOlFheOx/b2LGZ/Po8KUS6mSmnIkfSdU8Ylg/vXEopP+aU1F8F7WfmgUq&#10;YAGlIMuUpdZubAGhpH1+8kT8ufRrlcEQtc8sUs8akPbPlPYTDYw7JzyjajFufCTtU80CmgVqowU6&#10;dwzEM0/eh3qEnpw6cx6HjxyvjZdxW/TZiWrp77/1jMoep3BBvmHzXr2+boEI3TWqL1wIRU7PyILo&#10;bzz61BuIOHmWcwwwbEhv/PTDDExiRlz0l/S9CQxq9IheaNemGdW9Y/Hk5LdJ0b6duQkyVxIuvICQ&#10;wpeeewT29g307lI0p0LvbonWIc0CddcCHu6u+Oj9F/HT/E+UarcwwwheVAq5k5NT8MyLU9WEoEvv&#10;1l07aFemWeB2tMCD94+iIGZzSLbySMiJ29EEteaau3ZuowqYhWwoJPyU3vc7sLUvOrZrjuUr1mDe&#10;/N+QlpqBBrbW+GDK8/h8xuuQbFltaiLOm56eis9mf09q5hgFse7ftxs+/eg1vaiduJ4tNafiepbR&#10;3tcsoFmgyiwgDDBLf/4C77zxtEpL5+XpVExFofvLuT/hmeffRyp1L7SmWUCzQN2xgCyUHpwwktAT&#10;Iyo5J9WdC6ujVzLxvpEqGi60q/recpj5nvPtImojbUJeQYES9pv02H0sdG5KhXfRdahdbfvOAwyy&#10;vU9CmEQ4OTngoQfvJlXsAJXhCwk7qWos9OuKdJSymlOhX3dF641mgdvGAlIU+DThEEt/+gLt2rbi&#10;wJ+jcK7COrJy3WZMevY9JDF7oTXNApoF6o4Fevdoz6ixO3HvOqrMunNlde9KvEhN2oXMQvp+ryTb&#10;/fo7M/HjTytUQfn994zEay89CUdHBxwJjcBf63fiNCF3RcIpXwvacTImPvXsFMTEJSjBWBGNnEix&#10;2bz8PFUfsu9gCFat3YIzVKvXn6ajlNWcCv25I1pPNAvclhYIDGiGxYs+Z0H3aOTnF9AGBrA0t8Cm&#10;LXs4sL6vORa35bdCu+i6agEhbwgiBErzKWrHHRYYlJGRfjALXc9i8+YvwYJFvyvK8leefwwzpr1C&#10;yth2aOjQgBH9PFxgtH/9pt1YvW4r4uMvXe8wevG+KJq/8uYnOHsuBj26tmctyCfMtvjD3c0J3Xkv&#10;RPU7LzcPsfEX1PWsXLOZ16c/WT/NqdCLr5HWCc0Ct7cFrMnMMYNUhq+//LhiHClkRMnCwgLbdh3C&#10;O1O/0sNU7+19v7Sr1yxwKxaQTEV9PvNa038LNPFsxJo3M73taPDR45jx+Q+qLu89Fpe/8OzDKlsh&#10;mfBuXdqgTUBTRWUu8KgI0povpvbGBjoYaSxA18f28+LV2LHzILrToZg35wM6Ey5Xu+nIAvqB/brQ&#10;yfATRlmq1eey3iUCP/78BzZu2c0ajMyr29bUL5pTUVOW186rWUCzwDUWkHoKgUNNe+85UuQZQ4h6&#10;LanwumbdNnzzw9JrttX+0CygWaD2WsDZ2QHN/ZvU3gu4jXruYG8LD3dnvbxigT3N/vonVX/31qtP&#10;4TFqHpVsMqeIcN+wIb0gQowFzITLwlvqFb5jdmPP3mC9ojZOSkrBgp//hJeXB776/B04OzcseTnq&#10;d3GWJHs0anhfuLk6IT+vQF3/+o27lKbItu37kZmZ9f/2q643NKeiuiytnUezgGaBMlng7jvvwLtv&#10;TSafPYXySDlrQmao+Qv/pNDg6TLtr22kWUCzgH5bwJBaFS2p8aM1/bdAZlYOgto01cuOhh8/jc3b&#10;DpClajCeePTu6/bRgdSr/8feVYBZVbThb3tZWLq7u7u7pBEBAxSRkg7pTkE6JRQQEAQVAwQRlFCQ&#10;RkIQJES6O7b/9/3OHvayLrDwL7t3YeZ5du+958yZmfPOmTNff/VqV5RXapSXhAl94ZsQKBcvXtUQ&#10;5pNnLEAujj3i5+//yOuj68TWHftgnnVVBvbrIBmhIXpcSQOGokmjmlK7ZnmE/vVRbT5NopYtX62a&#10;m/UbtyHKGpPkRW8xTEX04m16MwgYBCKBwJtNaiGm+OsSiHiGzBR6++59WbDkBzjaReJiU8UgYBBw&#10;WgToLJs8WSJJlya5047RDCwMAbjfSv48WcMOONG3X7fskSSJE0vfD9qoydPjhsbs2fnyZJMWzRtC&#10;0l9Y3NzdxB/Mxb//nlMH77ETPpFt2/dq4rzHtfM8z+3Z97cwn0sdMAqRKe64h6LIW9HmvSZSOtT3&#10;hQzT6dPnZT6c1keOmSU7du6PVgd1w1REZuZMHYOAQSDaESBTUalccUiVgoQq3x27Dsr5C1eifRym&#10;Q4OAQSDqEPAPCJTcOTMJE4ea4twIMOpTurTJ4PCc0CkH+s/Jc1K3diV1Yo7sAOPF9YF0v4K8D81G&#10;/rw5wEQEqZT/yN8nZcqMRTJm/Bz568jxyDYXpfVu3b6HsLGVnjrbd8IE8aVR/eowH24GDWA2CURI&#10;XZp6HUUm9HHwNxk9brYcPRY9WdENUxGlj4RpzCBgEIgqBEh0dO3YTBImSCBuiGt/A8mMLl52nigX&#10;UXWfph2DwMuEQDDs4BmYwRTnRyAADGCCBM6bgdrL21uqVCj+TECmTZNSWrV4TVq3bKrO0JTwBwYF&#10;qmR/yPCpMnPOEo0a9UyNP+NFKRECN1/ebM94tajfSIe2b0m7Vk0lE8IB835o1rUZAU/6Dhwvc+Yu&#10;kytXrz9z+5G50DAVkUHJ1DEIGARiBIE8ubJI1UolIE0SZSxcxLyyYmQiTKcGgShCwNvbE6YqUdSY&#10;aea5IuDp6S7ubm7PtY//p/HsWTMgF0WSZ26CjtzM8M6ogy3fflVSwTGaUn46cy//bq106zlKvl2x&#10;TvwRwjU6SsEC2cUHeZr+n0IzrxLFCsjAvu1hQvymMhrB2ECv37glny9dIZ27j0Dejk1CJ/fnUcwO&#10;/TxQNW0aBAwCUYZAzWplxMPTEw52CSURnOxMMQgYBGIvAiTkTIkdCDj7XBXIl03Dxf6/aHp5eUq1&#10;KmVkxJCu0urdxoi6lBQ5kwKRfO4izIc+la4fjID57f7/t5snXp89S7oouR92RE1/5YolZfTwHtLh&#10;/bce3NM/J0/L0BHTpFuvkfLnwb+fOKanrWCYiqdFzNQ3CBgEohWBrFnSgplIAIlUYvwlita+TWcG&#10;AYOAQcAg4JwIZM6YGvmMvKJscPS3qFe7sowf3Ueav1lfQ5ozZOvO3QfAWIyU0WNnyeUr16Ksv/AN&#10;pUqVRBL4xotSx+o40HzUrllRJo8bIE1fq63+iUwIuOm3HdKu0yA1iWIOj6gqhqmIKiRNOwYBg8Bz&#10;QYAZRJm3oniRXOJlnDufC8amUYOAQcAgENsQiBc3DnzufKOUCCcGCdDmu283kokf9ZOK5YtpZKk7&#10;d+/KoiXfSct2/eT3bXueC1SMtOXr6/PESFbP0nniRAnUkXvy+AGIMFUITbjItWs3ZPzkT6VTj+Ga&#10;wftZ2g1/jWEqwiNifhsEDAJOhQDjpFMaVbNqCacalxmMQcAgYBAwCMQsAhQ0PS8zrezZMsroET1l&#10;1LAeki1rRgmCb8Lhw8ekXcdBMhX5LfydILfF06LP6FCToLUYMbgr/C3SwLciSNb9/Ju81aI7Mo1v&#10;ftrm/lPfMBX/gcQcMAgYBJwJAYYNLFsqv2TPms6ZhmXGYhAwCBgEDAIvAQJVKpWST2eOkg7t3hKa&#10;E926fQcJ5iDh7z5crj7naErPA143N1epU6uSzP9kjNSvWw1KCxf59/Q5ad91qMxfuPz/6tIwFf8X&#10;fOZig4BB4HkiwERZZ89dljdeq/o8uzFtGwQMAgYBg4BB4JEIxIevQ8d2zWXG5CGSJUt6TZK34odf&#10;5N22fWE6dPqR1znziWRJE8vYUb1k6IDOkhh+i7du3ZH+gyfAJGruMw/bMBXPDJ250CBgEHjeCJy/&#10;eFUK5M2KDLyJn3dXpn2DgEHAIGAQMAg8FoHSJQvL5/PGS6MGNcQF4Vu3bN0tLdr0keMnTj32Omc9&#10;SdOx5m82kIXzxmkyQJp0fTRhjkye9tkzDdkwFc8Em7nIIGAQeN4IMJurLxzx0qdL8by7Mu0bBAwC&#10;BgGDgEEgUggkT5YETtz9kd+inXgjHO3efX9Jmw4D5PyFy5G63hkrMbv4/DljpGKFkpqXY9S4mfLl&#10;8h+feqiGqXhqyMwFBgGDQHQg4OrqIvHi+URHV6YPg4BBwCBgEDAIRBoB7k/MXv3h8J6SIL6v5rEY&#10;MHRitCXKi/RAn6Iik//NmT4CYXWryP37/jJ01DQ5fOTEU7QgJj3tU6FlKhsEDAIGAYOAQcAgYBAw&#10;CBgEgECzN+rJlAkDJHHihPINsnAvWbYyVuOSMGF8mT55sDSoW1X+PXVeJkydD/+RkEjfk9FURBoq&#10;U9EgYBAwCBgEDAIGAYOAQcAgEIYAJftMmOcTx0dmfrr0uSbIC+v1+X1jEsCJY/pJaeSzWLNus+z7&#10;83AkOgvRfCGGqYgEVKaKQcAgYBAwCBgEDAIGAYOAQSAiBF6tX13atX5djh0/LevWb42oSqw6ljhx&#10;Ahk6sBOc0d3lzz+PRWLsSN0Hp2/DVEQCKlPFIGAQMAgYBAwCBgGDgEHAIPAoBLp0fFsK5s8tByJF&#10;hD+qFec5XqJYfmkIMyj/wMBID8owFZGGylQ0CBgEDAIGAYOAQcAgYBAwCPwXAZoNvdW0jrgiudyL&#10;UurXqSxxfSIfMMX9Rblxcx8GAYOAQcAgYBAwCBgEDAIGgZhCoEypQnLnrl9MdR/l/WbLkk78/QIi&#10;3e6Lw05F+pZNRYOAQcAgYBAwCBgEDAIGAYNA1CKQNGkiRIJKFLWNxmBr3t5e4oN8UZEthqmILFKm&#10;nkHAIGAQMAgYBAwCBgGDgEHgEQjQWTlD+pSPOBs7D2dInyrSAzfmT5GGylQ0CBgEDAIGAYOAQcAg&#10;YBAwCESMAHgKyZc7S8QnY+FRnzjekjhR/EiM3Aopa5iKSEBlqhgEDAIGAYOAQcAgYBAwCBgEHodA&#10;HJgLeXi8OKS1t7fn427X4ZwJKesAhvlqEDAIGAQMAgYBg4BBwCBgEHh2BF4khuJZUDA+Fc+CmrnG&#10;IGAQMAgYBAwCBgGDgEHAIGAQeICAYSoeQGG+GAQMAgYBg4BBwCBgEDAIGAQMAs+CgGEqngU1c41B&#10;wCBgEDAIGAQMAgYBg4BBwCDwAAHDVDyAIqa+IFSAKQYBg4BBwCBgEDAIRAIBe8+0PyNxianipAjY&#10;c2h/OukwzbAigYA1h5FwUQ9EY8gOGBISiUZNladCwIU8nT/+gvF337rUwGzhEFP/dU6C0Dv/MDch&#10;nBtTDAIRIKDPCt+PZv1GgE7MHDLrN2Zwj65eEa8zJMTOVsy907yjowv6KNPtsakAAEAASURBVO9H&#10;59Kmezinhs6Mcoyjq0HyEyGBWJvB8gSmggv4NmpfkOBgLmBTohIBVzcv4HoDk+EP2vWMNh1imLeo&#10;hPip23J1i4Nn/g7m5B6uvYj5CX3pPXVL5oIXHQFr/d7Es8LN8AyeG3yY9Ruj0845CQm5jz/uW2b9&#10;xuhkPIfOXd08sFde0JZDgq+bOX4OGEdXk2FzGYx99iK6PY/PgOjq3vQThQgw4Z81d/5PYirsXsmG&#10;GPWUjUbUfTpi6vg96nowLT0tAo7zwO+Ov5+2LVP/xUbA8dlw/P5i37Vz353jPPC742/nHrkZXWQQ&#10;CD+n4X9Hpg1TxzkQcJw7+zs/TYl9CNjzJ2J8KmLf7JkRGwQMAgYBg4BBwCBgEDAIGAScCgHDVDjV&#10;dJjBGAQMAgYBg4BBwCBgEDAIGARiHwKGqYh9c2ZGbBAwCBgEDAIGAYNAFCIAs/AoL8+jzSgfpGnQ&#10;IBCFCBimIgrBNE0ZBAwCBgGDgEHAIBD7EAgKevpIfwzM8LjgDEFB0R/O0RpPCBxnH923q6uruLp5&#10;6iQ96R5i30yaEcckAoapiEn0Td8GAYOAQcAgYBAwCMQYAoxcExQUJD0++FAuXboqJLh5zNXNTT/t&#10;gfGY43ES5at/3CizZi1BXQ+9Tol1Jdjd5cyZCzJgwHi5d88P5+02Qcy7PqwS4TkeY9vhy4M+0SaL&#10;3T/7cSwWk+AtP/64SWbOXCx//XVcRn04/UGb1nnrftjG1Ws3ZMvm7TruBQu/keXL1+C7xWRY4wlr&#10;/8EYdJxhxx37N98NAjYC5gmxkTCfBgGDgEHAIGAQMAi8VAhQUk+i+523G0r8+PFAubtKYGCg/Hvy&#10;jPj7+4PYdldtREBAoPDv9KlzOM88RsFSqGBuqV69rAQG+MuNGzfl+vWbcvPmbbl3964kTpxA3nij&#10;rnh6uou/H8LGo58zpy/I3bv30aZF4PPz3NmLcuv2XWVswmtL2D/L1avXlUEICAjAuE7LrVu3dVw8&#10;R4bmGpiEK5ev6hhO/HNa0qdPK682rCnQo2i9S5euoO9z2oaLq7sc/PNvGT1mpty5dUsqVSwpJUoU&#10;QDzsIK3L8Vy5ck3bZfv+/laY1/PnL+n9EQ9TDAKPQsA8HY9Cxhw3CBgEDAIGAYOAQeCFRoCSeGoq&#10;PvtsuQwa1EkuXLwiQ4ZMUmLaFQzGgIGdJEXyxNKv3ziJ4+MtJ/85IwkTJZApkwfL3n1/yWkQ69Wq&#10;usrYcXOE9UnAe3l5yYgR3eWLpSulb592Mnr0LGgs7sv5C5fl/n0/GTe2r2TKnEFGDJsqO3fuk7Tp&#10;UsvdO3elc+d3pFDhfBIcFKhE/fRJ8+QfMBG3b9/Tc5MnzxM3Vzf8vivt2r0hFStVkG+/XSmffLJU&#10;kidPom1ny5ZRTp06I8u/WSN58uaUj2cskN9+2yXu7m6SKlVy6T+gg6xc+bP8+ecRWfHDLxIApiFO&#10;HG9Jmza9fDh6quzdewimU8FSv15Vaf52U5kyYRoYmXNyE4zMxYuXpX+/DlK2bAmTU+KFXhXPfnOx&#10;XlNhq/1U/Qj1HZMf8SVhikHAIGAQMAgYBAwCBoEnIUAtwp8HjyojMXr0x1KsaH5ZvPhjqVGjnIwa&#10;NV2J9d8275KaNSvI4iUfQ2IP86EtO1VDcOzov5IhYwYwDn2kf/8OOHYTxH5JEN0ihw4dUwJ92/a9&#10;kiVLelmwYJpkz54RjMBPsm3rbtny+25ZuGiSdOv2rvy+dQ80EEi8+iC3iivMmI4pQzH6wwFy4vgp&#10;qVmjgnzy6WSpVauCLFz4rdy+dV0mg/EYPKizTJs2Uvz8AvSP7Rw9+o/cuXNbLl2+JlOmDJbZs0fJ&#10;H3sPyrGjJ6VRo1ekYME80rBBDTAtZ1Qz8dNPv8juXQdk/vzxMmFCf5k3/ys5fuyYHDlyQjUes2eN&#10;l9dee0Xmzv2SdlhPgtScf0kRiNVMhSs49jvg7mfMmCstWvSQVu/1lC+XfadqRsNYvKRPtLltg4BB&#10;wCBgEDAIPCUCnp4eIK6vy1mY/9SDlF4kCMR7RbkMsyJqGLJmzSAlYSZELUSmjGnlNmgPN5hNuamv&#10;gbvE9/WFdmK6FCteQFq2fAvaj0DVDoBfkUQJ40uVKqXFw8NTsmfLBMLfHwT+ISlVqhBMrhKh7WxS&#10;ulRhCYTGJKxYZln161WR5CmSS8mSBeXosZNgQPrLsi9Xi7uHm2okEiTwlaJF84mPT1ypjfFa/hkw&#10;iwJ9FBfHihTOKx9+OEN69BgpF85f0eapcaFZlpe3t47f08tTfv11B5im8mgnHsynMkm+fDllB7Qo&#10;3qhTo0Z51I0DhiiT+MMEyxSDwKMQiLVMBZmG23fuybste8sPK9dLjerlpVy54mAwFkF1ORn3a92a&#10;pcHwVg0GFxsLbQKtPy988hwjIcDRSr/TIox2iG6hx6j9YB3+5nX87qHtWG3xWrbDP8uazNKe8Dq7&#10;TcsB6sFF5otBwCBgEDAIGAQMAk6DALUV3t6WpQN9I0S84aNwC58u4g2imzSHFVHJivj0sODSQyZO&#10;nKMajZEje+Mat4fui7SHdW2wai7YV4oUSeAHcS20rqvcg1lUePk/+yBTQppk5Mjp+AiRDz7oIO+1&#10;bIzvLvDbSKhmVZbfg5fchYlVSGjUJw8Pd9m375BMnjJfmjSpIyNHfSBZs2VAWxxLMO6HNJI1To4n&#10;Edq6AOZJxKJX6FeROHF8/EbRQTCiFK8LP0qrSmz+z3typOvC34tF04XRfeHPR+XviPC1aM/YQa5b&#10;VHBUIhJNbbm4ekIr8bXQeWj16s8kblw+/K5SvnxRcPIj5Ny585I6TVrZvn2nrF+/VVKnTiGNXq0B&#10;m8h48ueBQ1iiInv/OCRX4ABFZ6p9kBrs2LFfJRP5C+SF2u+E2hD+c+K0/A01YtMmtXXBrft5s5Qr&#10;Www2hcVUS3kJNoZfff2jRnioW6eyZMueVa5euawqQ75ENm7cKoUK5VFOnwvXFIOAQcAg8DgEwm8q&#10;Eb03uMnRBCEEm3z487zehefxviER8LjCuhFdz2OPOxe+TTSD8ui2wte3f0fUh33OfBoEohOB+/fv&#10;Q2sQV2q9UhGS/Y/lrWaN5auvvpeqVUpZxDvO22uFDtP0w+Af19qG9evhU/EJ/C7ely+/XAlpv5dk&#10;SJ9Gzal4jR8cru0Qr3Tyvnv3nlSqVFbmzftKFi5YjHr+8jtMoTq0b/bQLZNZYB8s1G6w38N/HZVv&#10;4C9BjYp3HB/JniOzjADDUaJ4IVmy5HulTdgXfSUCoS3hdXfgOM4IT3/CQfvw4WNKk5yE2dMfe/7Q&#10;9u9CQPtao1rSpm1f+WLJUviVXIKPxz0pVbI42lz5YAzBCLtrO24/NNBY/IPvIM4HfUmKwuyNvieO&#10;hcwXHeX/gS9NwYK5HE89l+/hGTf2v3vXfmVCU6dOiWfw8e/05zKop2g0drA+4W6IDwEjFfz006/S&#10;sGF1ZSiCg+7BuemOZMqUVhYtmigpUqaUFSvWSO/eH0mCBPERPm2XdOw0BAtb4MD0k7z+ehc4WJ1X&#10;xuKVV1qCMdmoar227QZABXpFNm/eKY0bd5A9f/ypjEuduq3VxtAd2oguXYfL/gN/qe1ki3d7aeg4&#10;cimt2/RFVIW/wNBckmbNu8vnn3+HsfnKwIET4Rj1Czhho7EIN5Xmp0HAIBAOARIR3LhJaPDTklJZ&#10;8h+++/geYYSZM3h/kWBwfK+wLiPXMNILpaw8p+/LcH3YP9mXTSiFP8Z2HK/ld254NpFj1+cniZiI&#10;GJiI2ne8LqK2HM+b7waB540An3+aCnXt8i4cluNImzZvYO9/Rbb+vg0+DOWla9eW2MfjSEcQ/HRo&#10;DgkOwPnaUrBALilWLL86NCdK5At/ivbiDouGC+cvqAYiadJE8v77b+k17dq+CcFmMlzrD4uKYlK3&#10;bhWJFzeujBzRQx29aUKVJ082NUWy7zckOEiaNasvBUDI8rrBQ7rABMkLZlN7oa1oLY2b1JKbN67L&#10;h6N6SvJkieE0flB9K15rVFMyZEij1xYqmBdmT63kl19+lyTQRMyYPgzNu0jmzOnlfTh6X4ampHat&#10;SjqmjJkyqC/F30ePI5pVIHw0hkg837jS7K36kj9/TozBD0LTTKolCQkOtIcZ6z/5XrsDBmrDxu36&#10;7rQsTGiVQusTvD8RLevw4RMyDkwjfztapfDmrfdzaF3Spg+OsQ1Lu/H4OryWVi2IBHbuogwfPk3f&#10;p/a71wXP5nb45JBedXFlPbZrj8P5SPhYq6kIDgqQ69g0UyOaAUO72QXvByyEhLoIZ81aLD26t5I6&#10;devjYbkur7zSApOzQxdumdKFpXefnnJg/w5p8W5vGTqsK14cCWTbtr1wZDqBSXNV+8GhQ3vJjeuX&#10;Zd26zdK923tQHxYAQ3FYHajo1JQ8eVLYUfZD9x7YbANl9pwvpF3bNyDx8JWhQ7tI0mRZ4Xx1SzZv&#10;2S1169W0h2k+DQIGAYPAfxDgxtKn70dy7Ni/sIeOI0Eg1j0gOevQoTlstQuByfCTSZPmQDK6FQSG&#10;J34HytvNG0jT1+upOcSuXXtVysqGyZBUgsNop04tEJXmP13pJkaTijJlikrlKmVVUEOzj6HDpuBd&#10;1xL9zINjZi0pVboo3qeBaM9funUfKa1bN4Wk04pQw1a5wX2z/Adodu/IO++8gXbu66ZIbcqgQRMR&#10;Qaah5MiRBW1YphMk4rhh3rp9B86tM6VTx7clZaoUOP9fBue/ozZHDAJRjwDNk+o3qKV0A+mJhq/W&#10;xl8d7YgEfdy4PlK7Tg09HxISKOXKl8Q5m+4gYRcC4r+Qw8BAiIT4g+aogmsC5JVa1fA7AOsiUPLC&#10;V0HEXY4cPiwTscY6d3pHGQuul2zwt6DAlCUEn5Uql8O3IAhM/RGdKZX07dtZz/FY/gL5tQ8e6NS5&#10;VehxWkOw7yCsqVR6Xb16NeAjQtqD56zC9po1b4of7Ms6HhzkJ3kRLSpv3jyhtQL1+spVyms9awwp&#10;MY60ejy0Uqz/4PuITGOVyqVBG7pBe7Nf7+nX33Yo81ULc8i5ccEzsm7tRjlw4Ig68OfKnV3r7YXg&#10;ef363+GHkhq0ZlV9X+/atQ+fmOMjx+W1xrVgCXMQjN0WSYc6dVHHFe+/Xbv/0Ghhv/62HUxbLqlc&#10;uYxs2rRDVv6wXqpWLQONE967GBvfi/S9SZkyGaJwnYRA6ZYcRFCBq1dvqFA9eYqkqGM/izE/Hc7H&#10;5kQSE25kCeH8dArcG82eWLhRMc7zwoXLEHXhb3Dxt8H9Z8WZW1BpxZGM4N7//vskJkqUYeCCYtxp&#10;cvA+kFAEBd4XLzhr8TylblmzZmSzKg1MhBByGsNa7sO+0ks3zcOHj+NhyKF1RO5JwUK55STCv1F6&#10;mAySgyRJEuLcbahCvR+S+IVeYD4MAgYBg0A4BFywAf0ldetUkUGDu8I/rBuI+sLSq/dotdeeNvUz&#10;lTqOG9dfPkOUll692si48Z/KKoSGDMaLi1IuRmhZuHCSjEedFd//LOuxmfF9+d/iIgdgDnERITD1&#10;HQrGg9qJ3bv+1E00PhxAv/xqNc4hpj6kdfv2HZZdEKRkzJAWdIjjJuYqp8+cV0na/fuM12/F0OeG&#10;yLGkTJEMbVhaDpoR6EaJc5SG7t9/RN+XjKZDrQWZKlMMAjGBAIlq69nE/g+im7/DjkETF3qeY6NQ&#10;MxjPq/XH7yTAaS1h/5Gxhv8E2mGb2lYo4WfVvY9oUBmlQYNqMnfel4gktQsahw8ghEyi19n3b42D&#10;hD/Wj/ZnjcluQ/vQfuzjHDeZF6tva6z2vfDT+rOOY4x6Hxy7pXmw2rXbspibh8cQ1q49xtj+SfM1&#10;Jj0cOWoGzKDuysBBExDx62M41fvIeLxbV65cq0zHXjAGmzZtV2y7dB0h1/Au+x0RwPr1Z6hhX1kF&#10;a5cp8F+hNoHClAEDJ8C8/o789ivqaDhiX7WIYR0+E506DZWPP14Eh3kfCKCnyGYwMXdghkUTt8vw&#10;Z7EL25uBenv2HJT1G7aCGeyh1jCMDNaz12jQrRTW2LVj/jNWaio4IXwQKkMKt3DRd1AxNsek+wJN&#10;d9m8aT3UVHNk9ap5Ej9BPDl2/F/Eg4b6MOS2bnyZMqaRf/89q5Nqw2+9SMK4eMfjNhfvWIffKdnI&#10;lCkduM0DqM4Z9dbwcWngu0EHKdahSQAUHg/1ZbdtPg0CBgGDQEQIeHh4qNAja1ZKDIMh6HCTBYih&#10;f/bMWY09TxOG3Hlg2xviJxUqVISk84wSJhUrllBzBkaaYWSXbNnzILvuCBVoUNoVUeG7ilI4x8Jj&#10;JEpeQ9jJDh0HQzJ2FQKVJPLDqvXCPhIlTgoixM/xEo0Qs27tZunSpb/8c+KUvP32q7BJfw026auh&#10;CX4NPmf+YIw+1KRdjJzDaDNdukCDgvfomI9mqYkpTUvGjeunEjlnkrw9dKPmh0EgihBwcQmR+vVr&#10;4u+V0BbJpDxsVkRBKWmJiArPsTzqfETXmGMRI0AsLV8KmJfiffh++7eg5a2NygGyGzReevjHpEmT&#10;EkKeLhB8eMH/dh+0yf/AxP17aKMqSu3aVZAIMTvM7cdI61ZNta3OnVsg4ldNadumk0bVelCnz0fy&#10;1pv1NChAz55tJEfOwnL50iX4dPwFzUM1Wbv2VzVJc5xXalDU2R9Cc2otunTtKBcvnESUsd4a3pim&#10;ds7iaxErmQo+FlQpvvlmfTVLatK4vTSCRIw2xIvhx0AbwtRpMsIs4FWYAszERnsT0re96ltRvERx&#10;+XHNr6qi0nawYMkZ2oWaC04mNR5W1kxr0bKOPcmU5t275ycNGr4iS5f+gEQ2UyRxksRw0FqFmNGD&#10;9DrHNhkmzm7L7ie2fnLxUWpJcwgbDyVKXCBhhFpYXECQQPphF6s+tD+YL7u+fc58OhcCtOt0nFfn&#10;Gt3LMxpmwWUyK9r4Unq/AdKpJrCfpt0v1xrDOtK+mevJ1e2+FCmSV2bC1JMbD+PdU+I2afJ8qO7T&#10;IQ59dalardx/iJUnoRkAZ9JcubJLAphxMoBFxQolEVf/D0jgaH7hqKUIa4kJuUaO7ImMw2fkg54f&#10;Ysy15eCho+IH7cW8ufMkI5iJ/v27gUFaIp8i1j1t2GnTTb+4119vJN26DpQfoPpv1eotIPAw0xLW&#10;i/lmEIj9CNC82rKwsJl9/g4TN1u2+MGaEI/MNqXV9h5q77f37t5R4tXDM86Dc7EfmZi9A75TaeqW&#10;BNnQRe6qgJh4k2BPDi0S540CFTeYpPIdee7cBZjh34QT92nUD4EpaRG1fmHY4RQwjRe5o34SfHcz&#10;HwjrlA2tQwsWRu8SWL94wEKG00/6U2lP0JvhHcZREVeHaNAhMjvcGzy9aFkTMdPJ+jFRYi9TgUnm&#10;5M+d+xGiL61W9WFCqOsnTx4kpWEjHBx8R5o0rY1JSwAmYpOkgz0iIzN4ebnDtKAyJHmemAw/tVPs&#10;0vVdxZ4EcDs4VnHzo2kVNRG0n/T1jQdGpbV+hsBOsjlsmJmZMlmypOh/jCxY+I0c/fsEMmwOQjbM&#10;AuAgL0AK964lIYQdZbWqZTXsG9uKzYX4+Pn5wWRhP+wusyunzZVA1eHZsxcUy7+BA53XlJlAfWYR&#10;3bNnl0abUCc3J1sAsXk+onLslEwzUhpjk/Nl52wvqqi8V+dvy0Wz46ZPn0o3GEqhrEgvXvqbAgv6&#10;U2B/QXFRsyi3UAdtJrWibTBNM38HE0DJWS+o0pu+3gCbof9/bl0ZE2gL7EK7YTbL54Hhs6tXLytr&#10;ERCDjqDcSMnAROSkyUgzTPiVNGlqjMjynaCPGbUejHxzFAnCevZsjfevp0rtflr7GzblQL1Papy9&#10;vLz1vXtbk3/Zo3G+T77XnnZt4BJc8+h7eZY2H93a05150tjs1mJyjPYYXpRPVwjlFi78Wn5cvQnR&#10;m7ywnkLEBzb9b7xeR8qULY7bdMGa2yhz5izVXBhcQ01gl/8WHKZ57uq162DeZ8CU+x/dZytUKCHt&#10;4URumW4/5kF7UQB8TvfBdx4LiXUS9iw8RosTrnketxcyj9MpPxMc3nMg+lbr1q0gTDkiS75YqWby&#10;FDxrfVjPZIJwJ2+e7Ajk01rrfAFBNE3paf5p98moWuyDf2QsaMrqWFjPPu8ooLavd6wb099jLVNB&#10;4IKh0o8b1xvOgU0tB0HdDqlCtCTltEGsWq08/iqhNiaJjlLYWEuWKqK/+T158sSwa3zlwYZLFZXl&#10;5JRccubKhuOBGr2hUaPaljQAEvrKVcqxd5zzk/Tw0xgwoBt+s9A28eE2aXZQqDDNGGgTGcuZCnDs&#10;dA6iI+ln88dJ2nSpcF9uYBr+1BfglCmDoJYbgRB54xDmLgvOucIGcINMmjgPkbjm4LcpUY2AJbXi&#10;MiZhyOcbxCDmiRoj6xifSdiq6zFbGoYXFF5SlH5ZdahJu682oXwBxo3ni9YoQbPs28MkZOjDxb7G&#10;aheVQHyyL9a1pG62w60lbWOfXCsBFqOJSBZWsepzTSgDio3WltzF9nUSeoPP/MGZrF0bEVnKV8C3&#10;ECkOJv399gNVSxAPgpQ10LS+1riRuLiRSfBAeMmfpECBnGpC9OHo4fLJnA+lRMlS+Kui78eNsANu&#10;+vqrmCdPzIMjY+GqibxOwRxUxAt/bghKcQtMCkNrxsNvOppWgNZhtGoWqlYpA8lYXBzHs6PvOgeN&#10;BR8NUqgYr+NGx42QUjg6Qlqx/z10kw6ClI+1+Vxy07avs9rATyctvJ+nLU+65FnafNoxPKr+48Zm&#10;vzO4HmNyjI8ae6w9jhChO6H9S50mBRiFRsA2QP2ounUbqfskbeX79h0Lm/xOUqJEIRVYcs9l4IV3&#10;WzZHhKbxum5mzfpQs2137jxQ11fbtm+DdDEavmd5Lhh9i1oDmhjRf5YmqHwn+SBYhi/CDPM3j9sl&#10;UcIESD7oDr+ItyFwHqV+aGehtXi9aR0IrC0NhLu2EYw670hfmDzt3n1QNRtNwTyy3cRJEln7Mvrx&#10;RZQtCl2TJk2CvThQ5n/2NYJzcD65p4aokJsCGV4XH3V5jOvTGjP3WOcp3MljdbE2pEcvJIvBCDPH&#10;4c06Ei3W9WEbrc2QOILCF2qIw2bsWIcEm01M2df8t02L2LLPx/bPiDYYcuWpUqdRx3USPdlz0IE9&#10;REPpVoO00ztOPOD+6HmK7ZjExPgZBvEmIoutWrVBbiHEaB1o4FKlToVwhpdl9Y+b5A7MUSpXLgXb&#10;+sw4dlUuIqfKmTMXkJ01CUxossjKFT8ifPI1zc2SLh2iUuB6EpN/HTqsL6zNcB6k9o9ZZT0hSWas&#10;81U/rJZrcKqtWaMCGOq0etv7kWDp11+3Q4qdT23rs2fPAMc1HziobZM//jgohZHRldrDm6Fq4lu3&#10;biMs4l/wiSoluXJng8QmQNat+QU2qieRNbaQFEGscGtdxQSqMd8niYf7SISFEBH4g08FtBIM/kAV&#10;fO/ebdU57xzy8+SB9Otn5M1hHp4FC8Yrk8/57I7MufXrV9fswMu/XqORozin369Yq1GdaCZlr+Gm&#10;MKvqCyfCJEkTSzJsaLPnLFFNR/LkyTEHAZI5SyaYjcaT775bC+npAjCj/vB7mA1tQwVEsWGoS0tQ&#10;QibBlqCxbd4DC7UqZB4awMRp1uwleI7iIFLUKjgiXgUT4qrn7bHw+oczCmsTTvGPGzg1sh+NnS3D&#10;h3VTjQsHZkn6KWG0hmkzRTzOfYCM9fz5y7CO4qu5LBl0uzBUJCPHcK32hsO9XWztgY0Lj5PYsftw&#10;PM5z7JPHHD8jaoPnKUj4/POvdTwUyP2FUJnt2jXTPdEeu9WWq+Zl4vOUO09OELKzkbOgsEYC43Nh&#10;j8cei2PfHJN9nN9N+S8CfPZz586KvAelcfI+NPm5Zc4nX6hgYNasJRqKtkGDejh3F1YRaWHGHQLh&#10;5Xg1+T6COauDQA6pUqXBeXeZPm0o/ETPAfOwZ+u/PZojj0KAew0jK00Y31etUUZ/2EuJ95Dge2o+&#10;SiEJLVtGjeoRKgARmJj2kDjINM6M5PNgLXMIZp60XkkH3wuuj3Fj+6ANH3z3Q8CfTGpRY9VJhjpp&#10;4VwdKB/PGKbMREjwffhGvKbrl8KXhXiX6/se/bLwndu3L6xsMAaOhX80f2UgoAnj+0m8eKCtQus+&#10;6h6j87hzsTjReeemr2dGwN58HBuwjrnKqyAefka0Gb7grl27jLwdR6UeYnKHZ7wcrzXfnx4B4s3s&#10;qV27DNeIPCchbW6HHCuXQfj0gskLo5B5QkLcFYkgz4KRoFnaG292lS+WrtSkRr3hNLsJjMDFi1eR&#10;8Kg/mI3ziHoxCdLkWxpKtFPnIXDQvYfcLF8jQsXnIBhd5ANIZH7/fQ9s+++r5PzUv2c0VB7ztty7&#10;HyiLl6yAc25XSM/u4sW4HHb98/Ci9FBCjM5nJMqavt5JViBnyw0wGB3hBHwZkYc+g1Tmm2/XagSN&#10;4SOmIaQfog+Fxvd+emRi9xVkHN57r7FGnuN3apRSJE+izn/EleEdZ8H5+iRseBcAN252SxZP0o2L&#10;m86c2aMQbSmpntuwfgs0h+8izGE1EIGiYbBtwp8oUWtRA8wBNyYm3vrqq1XYRKuBeOmITcpiFkgc&#10;dur4jgwe3Fl9NEDCyiX4QZxFPHUSRiw06yyNCFVVq5bGdyv8ZluE1Sbz0hx+bUkhkasOjTHNO777&#10;bo2kSZtSTUfjIEHYO3Dopqkp3xdkgMuXYxhF5xPCcC7ixfOB83pNvS8yBBSkXLt2U3Eg02ET0jxu&#10;RcAi8xYspUsV1qRZQYH+SiyQYFDbaRAWaYFFzRrl9Fr7eq5BFrbJdc6IWGzPJhxs5kIr4R+Ps869&#10;u/f1k5JOapTt49oW1hPtuv38AvBuOKshi3PnzgG8i+MZI/PjDif6Oxrml9/JfPD9MAXRxmgKQhNe&#10;+uhgoFqXYyTjaK9Tqy9XzZ/CZ8xE8bJnJ+JPdw839Qf95JOZ8J/6FDkjBkpOmNHweTh16pza5pPZ&#10;oOZZQu5KYTAdfD5OnjylJtp8Jzdo8I7070eG4ixMD0vpuyLi3szRJyHAtZYQ2geuN76PPDA/xJva&#10;A5rZ8zfzndmFQgLurxRQ+/r6SPEShTVcrC2wZlsMBc7ycB0yHdTOi2o+7PcG+6AWgtY31D6QQbHf&#10;B1zvCSDso6bCHg/P2WMmg+9MJdZrKpwJTDMWf415P37Cp3Li+ElkIj+JWNnJEN0gqy4kg0/UIcBN&#10;f8uWLXIDMavnzpugDS9ZvBzE/V2NvJMZSSCvXLkun4G4P49kTHxZUhozZ/YYaA8OQKV+EtF85uI6&#10;D80aexcECV+cfD3xhcXIP63bdJCcOTPKsmU/QL27W/1mvvl2Dl5m8ZT4+OKLFUqINKhfTTp36QzG&#10;5AjqHVDGZNmyVYid/jZ8NPJLgoQ+kKQvl4EgVpPDeW3okK6Q8MTHOA6pduLEP6dUClMO9sSlS6M+&#10;nIMfFa0o6hB0zpbIRDRpCttpEOrcYFi42bR87w1gQvM2PylarAD+LBNOEvmW2ZslpUwKjUOv3p1w&#10;jKJznkMbIGzp9EdNliccCEno2oVSuoqVyuCvfOghSN0hGXuwoYG5KAwNVOEiBfU4NQmFYc5ZgMmw&#10;Qn3EqK2gdon9kVHheN9881X9/uqrtXDcTT79dJH6hfT4oJ3M+3SxMApf4sRJ5NUHZqUBqs3iIOyN&#10;md+dpXD9kKljVuKiRfMhVv1hGY2syzQVY1SYoUO7g2m+LFOnLdC1RhOWUiULIixwd+Q++gOhQhOr&#10;FPrjmYsRktwTGYuvYG3kUEZr3c9bkH05tYweM0sZFfrDpARRwUhY3kh2NnjwJPix/SW5cmaBIMEP&#10;66jDA6KDxPzoMTPVbM0PRH6LFq9qGEwSIp4wz+jXrz00ldlk0cIv5fPF38HJM6US/jVrlgeTeRSa&#10;iuNY49llzOiPoTU5qIxIxYolkTitgZrVcY3+8vOvcoS+cpjjRIkTIWzxZI2T7444/MwxUrZsMRk2&#10;fIoyLUeR44nM5tiP+kjGTOnxzDgfg+gMzxRXJt+5DKXM9cggM/RnIoHIT8se3x4p1hXmmWsyEOFD&#10;K1euAAuAnEjMe1B27jygmss336iHHDKtsXaMtsJG7Wk/iTGL/cnv9nvQ+u7w3gyty+OWZcrDuDu2&#10;EZk6jv2Evzbsen57uERU9+Ea0f/LaCqiH/NY3SM3V5VEKXfMV6OlercWRQjC+CbG5pNP6Ii5Hlk8&#10;a8Em20Xt+2P1bTvh4F0grT6jxIX6M0DS+8abDVX6sWLFz8i+OlmT6HDg3Kjo+JUaDJ6Lq5ccR5hl&#10;MnvWdX7IJVBH0sE/hhJJkqK0FWWiJeZecYMEhxIZOuKTKXF19cZxf8mJCERnzl5UO/l0cChmXTrz&#10;pkmbAkTLLRBNl+U7aB/GjZ0G++F96qhPp306HVNlzDa8ELmCzrrdu7WWZPBt6t17uMbz5rUYKOq8&#10;nIWEueNmwbXFY/bGQ6I7OIhSTMaT52cY4cbrHj4HRgSEHQlfMn9kMMIXEiLWNVabdj92Pau/0GhT&#10;CINJbSSfBcewrxyDzQzY4+X1bJuq+gYNaqhj45BBY9Xhu1+/Dkpw/ve+nNTvDO89ahgYQpzE4ODB&#10;E3FPVWFKNAM+SD4ybfp8Pb8GQUGYjHAxtEfrN2xDeN1/EPXlrBxHMsMiRQvCv2yQdO/+HkyLLknx&#10;4vmVAf8TuUK49tb8tEnN/75Y+rGuod9+3YE8I+sgoDklS5Z8LDURunL16g2WaRnGw8L38ebNu5SQ&#10;79+/K2Ld70IkrTqyaNF0yQjGbSkEAmfPnIHP2xcamXD4sO6QbJ9BfZFz5y/Cgf4fmKJdkuvXboDx&#10;Gy0TJw5QbSYDcvB5YQKuChXLIkfJXxBg3AZzslxNKBcsmCLtEdRk2PCp0NZcly0YA00nFy2cIVng&#10;vLoIURippTQlYgS4h9apUwmZsXsggEFnmT59qOZ5obaI+K3F/ikSR7VC4gJT0t92qmkpfUC7dRus&#10;fkpVq1aTPn16Q9PYH/5wG/B+CHsPRNyrOfq8EKBmjmuKn9QgPGux2rHW9rO2EdPXPfvdx/TIo6B/&#10;Tj6dF/VPiWTrJU2V7n9TsVtxgtktX+S2etd6kP5b36pjH7edU6Ng0DHYBIkISqpoZrEGEWGwhNQe&#10;nhkgc0KKRvtOSkYZxvJLSKppT1+9ejkQMk5KKMQglv9/18HIvppRJf1+frdB6NyDQ9hA+R6275SS&#10;zp07QbPJWy84i/GzTF+CkHQpPULgnZHbt26qGQavO3LkhDIfHBcJU1tSFgwilFEqcuXKqszI5Ut0&#10;6g1WO/4CSPyYv0Au2bp1D4654fwpVcVTfZwa+VpatGgk4yeMhtS6nqSASQ7Vt9YYyLpYEh7+XvT5&#10;txpRbfk3CyU3+vnyy9VYYy/GmtEbdYJ/jCATFYXvNTotOjI9T2qXTAZDNPbt1wk+G6NBCHWEliIB&#10;iKD/MjhPaismz/PeqTk4gTwc9BWhM72Xt4e8+UZdmOwdVA1A4UJ5NEJWkiRJwcil0Lwc1BJxHXp4&#10;wJQCDAgTFDZFuN26dethPQSqFikIa45+TTQBY84lZiAngbl795/q0xQf2rsqOJcbPkj22iQWXEm0&#10;3X7jjTrQAiZTbdRh2Nz37j1M6KDPCDXUqvBdQT+31GnSSrVqZTVhlu5/uCf6z5QqXUg+hLZixIjp&#10;qnHAlKnZB80t6HiqcfJRdxMYHcbYp+13hYqlYRLiC63F39gXEqhPVhyfeIgMmAPvljsxOVVO3zdN&#10;x+7cuYtx4g/mTcQXC0Kx79K1Jd6J38u0aTP1uVqyZJkKiTp2aA6hTErVbvSB4++e3btl184tGn2y&#10;RImCeGdGzRp3evCcbIB8v52AoM7fPxAZr09rmGy+KyJbGKaW9CTbYRRRpit4musj20901Xtpn0JO&#10;4i1IVDdAmsTCl7mPT1xIdINk+5YdanNK9TSJJi52Spq4EdKujlIc2j0y9Cw3jN9/36kEV1GYCeQA&#10;cU3imyqxLZu3IYTYOUh7iqhzji3Ji67Jjep++NB7Q8o8AOr3gcgY+fPPv2MB3NN09AP6Q/JISQkI&#10;hYJwzGWIvMyQuNBx2Khko3omCHMgCIEiaorSsmVPfSGRIK+CCD3Mgtyl8yA8z166+dO8ony5Ymor&#10;SlOZ/Plza+LIVq37qhYiderksMnPoJJGEhokYMgAoBf95FzmgIlE3XpVEbpwILRRvroJNm5SR6XN&#10;3buPlLZte2j4YG6WlFi2f7+ZEk+ZMq/A2jgpfD5oLsHEbHYhQeILIovrqnPnYeoXcPr0GenT+310&#10;baRuNk781E0H7xWuwZgu9hhUsIL1bqn/Hz8qiwkJC4jx+NrOe5b3TkKbBASzh8fx8VRmgsn8GEGG&#10;68dy0LYYpgfEgdIYrjJs6CQESkgKXyc842DOHQuvt3DCPGOuaQbDtcE4+BTYsC09/xDBQtvqUKFB&#10;wH3pD2feUvDh6Ny5FXIofYscIZZDJ023rOKujL39FHHcG9ZvlnnzvkYOkU7QNiaQtrDvt/ti2xQe&#10;sbBbhpu+Cq0GjKswltu65mnuZo+B98QxPrhvvdL8ewgBvNuqVisDv6LEeM9ZkbXIpL2BvFv0tSlY&#10;ML/6Rs2f/5WGyo8XNy4ctXvCZ4m+N/4wb+svs5CXZjyc5z3wTi0ERva995ronvBQP+bHUyHAtasP&#10;Oc1G8V7jWmdOLhzUeeJzre88bTVUHo/58/MLhIZ9vIwZ0wvJSX9SM8UaNSuLC4WpyuhR02yZR1nX&#10;U2BGM1P4VqD9n9ZsUEsCBj+ZPXsp9likNUA6A648tSbgmoJ2miWsf7ZB7bDz7ZMvJVPBbNznz1+W&#10;DiCQEsODnhIhOrB+8sk4RLmYpeYaxUsUUQnA2283hH1pU7ysx0mztxpI7TqvwBTkX7y0h0K1PBVq&#10;5m/xUt4GKVBWXL9MhsChsXz50njIRsrhI/9IBkTI+eTTZVA9D4QEJydeuLFbas/FUb5CKURwya4q&#10;cToYFSqYW9zVacl6wGnL+9n8sZDMWUnydDWYf1GKAF947iBCRo74AJk4D2nbDCuKOKMaUpTaCiZJ&#10;ixMnjpoiMdP7YGQD1ZcQqIP+YAwP7D8C4shfCsIJEJa8ah6RKFF8EPVtlZkICb6LcKYFJB8kj9z8&#10;Ond+F06l5RFx6jZCmObC/HohH8JRxOhuClt9H7xc70HSOU1ffNVrVNLoJpTq5siRCYRUCvHH+XHj&#10;+j54ETKKDp+fIkULqDMrncUZ8zt5imQPXqJRClosbYwE2nFExqK/BEMP6mYXSljyu2Oxibkn1Xnc&#10;deHbs+uGb5vO4mQM+WfXcbzW/s7r7POObdjnY8sn74FSxAwZUqtGjT4QdetWR36iedLw1Rq6ZpiT&#10;wy5ksGl2SG0EJdFLFi/DnrFKI8OsW/uLJEyUUM2eqPVg26xvTyfNApk0sHbtyghZORJ7Ry5oII9o&#10;/hFqHxyLdR0jUAWpOWLChL7QGJ6WXxAwI1VKhEaHoIsawXnzFsNsLTkSDP6ieZRockWtx82bd7R/&#10;Dw9PDSvNNXvq1FnVylDrcerUSa0XEBCkCQ3H4L6TJ0sODeVOmFsmhBYzmzqJ28wl2yRxbErECNAc&#10;sWHDmjgZRmxyXTAKFwlNmiIWKpxP/+jc7+ZOMzImXbOeLTKafft2hraJEm0SmggHDfNXiyGNuE9z&#10;9AkIAEhGOuNaYiCDTJnSgOlLIhvBcJM+LKdCuYRy5vQ5ZaAPHDii653HOXcUNDNiH808fZB7hOUS&#10;gpAwsEkSBKpgFmwGQOD1O3fuU8FdmTKFdV19//3P+lm8WGEk/myi/XK+jx07AT+nQ/CJygj/q1wS&#10;4O+nFgZk4PdAM5ovX3bJmi3Tg/30CXcYbafdhqA8qrdt27bhJXUe4QMr6QvrUfVi23FX2JVPn2bZ&#10;wM6eMwG2o5UhEdgt2bKmRbjMm5DytkB89mpwnroGG9WdCAVYC86q36tzYvYc2WBDegX26r9I/XrV&#10;QCTNgbNhTdg5tsX5rLARD4G97AW1Kf1iyRQ8ZHWhEbkmPyJsYK3aVR/CkVzqLmT6/hvMxxtQoceW&#10;QrMFSqcyZsqottp8sTnaV3OD5HnazNvERGy5NzpAr1mzXs2JGsLJ1HZGddbxE99UcL4kscBNhXND&#10;Qj19BuSbgFSR/hCMJkEpKOfEng9+psA1qcBs4KAeZ3QbFtajVoF1yBja17HtpHjR0tmTAkwyIv+A&#10;ABk6bKpKblesWCeV4ORJswhugAmglcjAcUAKx42UY+DY7DHwO4ktPjuM2W3V9da6zoq347i4frds&#10;2akmX7Rjf16F5pndug1XP5iMmTJAukXMLMLNw9NyvObGRrPNYBCjmE0QIt4gOigd43euQ0rZGNXH&#10;2gA9YNLCc5hGHPfUDYttuLkzKaiV64T3xzY4b/x+DyZ2fJ7YP83TBg4cjw3UWx2BXVytZ4gYqMQP&#10;n9aY0Cf6oYOpO4hWDFwZWav/hyX1vPb/LRzn11+vUkanWrUKuJeoJW6ppcifPxcER8WUwN+0cavm&#10;8mjStJ4+twwywFChBJY48LtvvLhC/wYyCvQpughig4Q7tQgMJUoikZF/vGBalQ9JRbnmuL54Te48&#10;ubDeksn3369VTeP5c5ewp1TXtYWbU7hoPpEHZlEJEyaSHCBAGKL22tWryIHQAHvYTTiW59fx/rh6&#10;I/woLknj115RJ3H6VTEyVxVEdiJBtR7RwvJDO09TmjuYa65lRo5LkMAHJpMZoHlOCwFAIVyTQL77&#10;fg200T7SD6EuqZnEoyN58mZDhKy4uPVgvFeSq6aa8x2Vhc/eBfiCfPbZcvjrVcRc5InyOY7K8T6q&#10;La4x+z1o1+Exu1jnrXXI96OjvwSv428Sl8TdzgtkXxtbPjmX5zGXXyBhXGMk90ubNjXuKwyD6LwP&#10;MmY//LBOw3HT57AgtD+MfEZ/JYZhZ4CGGjUqyowZC2XipHlqEswohv/A3KkM/I6+gnVA3bqVYbK2&#10;AHtfsAYbafd+f80jQu0FzQHpN9ju/YG6btjujp37sf5zag6gqwiqUqpUQYSqnY71VwBRM/+Wfv3H&#10;YX7d4U/1nQoQs2TJCGa0nZoqX0DUxpnQVpUoXlDNHmMKN3uO+K4n/bF48fdqBG8ffyk+uQipNvpj&#10;70F9KfE7N82JEwfjeDAeoIuI2DFJJS0nTpyGKiszjnPx6oW8WL/zN4lmJj8ZNepj1VjQnrZ7j7Z4&#10;ONdqjO/esHsk0Aw7GAfcaxAcK11xXfiXiTYay/5ZUpEwqVz44Vvnwx81v58HArZq1G7bwv6/L+fw&#10;z13E12EV4Jm1i7WBhUnDHdWtJNiKIjHbrJkjNTpN3ToVlbCwVb1W3TD1LGkgx5efYz/h69r9v+yf&#10;ZBS2b+MGtFeJUppY7oeN/ExEEbqLvCE1a1ZEjPM3oUL/WTVW9JW5dfu2Ep7r1m3W0KJW1K3EcNZd&#10;JvchUaMNfEkQjt26tVSmbt7cL9RJmIxkh/bNYVZXAhl/l8lVEJrHsMF27vwOnHi/hJTtvG6I3bu9&#10;p1GPfoV9/TWELk2P2Ox0IGYY2Xi+8VF3iRSBCSTbo1ScIS+bN2+IXDU+MnnyXORPuYPQuKW1Pt+q&#10;4Z9LZ5xzjpHE89tvN1aGmYxyt+5tMVTeAc0T/FXA0rgJmAs61WMNNW4MQRHWSKpUKXmX+HOF5qEG&#10;Pu2CdYbzmTJnRP1AjZiliSbxnYQ+TZ42bNiEfDI/Q3vYHrlgtmoUqWSIoGYRmta6bPogWph/uMhg&#10;wSB4GGrUT5mQMR8NRJu8hn/WuqQGhH136dIax1isNvnJ4/01sSsZM94nzS384TBeCX9VWRnVrKAC&#10;zNjOewlG5LBCmHveq/0e0Hrm3zMh8Li18bhzz9TZS34RzRkZnXD+vMmyfccOTeo7FzkoaBbftcsQ&#10;+XndJs2jU6hgLhD/Q+XihePStGlnRHCrC8GMZQ5FjSAFNwsWfKlmiL1795JT//6F9+B60H+BaKeF&#10;FCteFO/0HTBf+1SDmzAqH7WZ+fLnVU0oA0J8PHORtMP7tG69RtBW/K4MBs0aqfnsDKF3nrwlkH+o&#10;k0aWy5UbFgpIRuos5aUzfyJhA5meStiuXL2OefDEQxAsy79eqRFvBiGqxxCEvCxTpoQsW/qd/Prb&#10;DtSxuDAyH6zPjZkxvxkFJAWc41YjNOfRY2cQz38B7FJHa0zvTLCJGzwIKkpwrZcvX1ENCCW75kXg&#10;LI++GUdUIEBmgHkH0qRNg+bCbD+jom3TBug0EHY5cmaTrJBS1a5VEZvOPfiqTNVkSBkypAdjMFQJ&#10;eErXvl7+o8yfPxlStZXyIQQdCxdOlJ9+2gjp2iJNmvfp3GWawOmdd5rCpGaIOt/TX4Za10mTBqvv&#10;yxiEJ12yJK9K6M4jF8WQoT1lB7L/Uts1eHAv+fSTBTJ9xgK001el41WQm4IE9voNW+Xddxtjyly1&#10;Pv10vJEw8ZO5X8rE8QNUy8KMwRTC5MieDVm6R6h0vmKlsg8lFnXmOee7206Capn6MDlhWLGY5DBB&#10;Cwlwq9hMOgl5y7Y67Cp+s87bbesRjWUfBPPDgnC0/ht+bB8hQWEimDtaSbcczWjD+kFLanvtSGBY&#10;/VmZecMY/LD+rWOPysQcAlOc8MViFh6+j4fHwDYj6it8S9H3m0JAEnua9+ER3ZKB53qjBN16l9nz&#10;9ogLcNiywycD5Yj5o+s/6Qy1iRiExcMpYxb5dvUecZ98Du12HAU3T+rb8byFF82uIme3///259h3&#10;TH3n+s6WLSPmP65qEs8iuiHfh2QUaCbMqIj0oS1WvACGiGiHYECorbsO6xZH7SwDmxyHQLohouTR&#10;EZ8J8dq93wJa/eMapnn5N2uULqRGku8RmgqSqSDW1D7dhgM/TRLzQmspcks1fjR5vIgw1NR0pk6T&#10;XPunVtAZ6UmLvcIQX64SIo0Qh//rr36UTRs3ICPiUmyUi/TBoF0cJ3vPnn0aju8cNta7d29DBZ0c&#10;TjhrZMf2HTJ1ygJVZ2GLQUSTsaqGcoeJATPPUtVNn4ObCL/38y+b5fyFq6rJYJxxvrRMMQi8aAiQ&#10;sSBREVUb64uGz/9zP9w0EiRggAhfNUE58OcRzUlw6NAxmFRu0Ka3b9+rkrK6yLKbM2c+taEvB/Oc&#10;nLnyIWwpTFkgAOGmRROZhrD5zZIli35uQcK7X+DEr9HcEAqVGgyafx47fhzSOW+Yz9SH02hBJK4r&#10;J2kRyWj69E9lw8ZtajvMCEWJYQaTDgwlzeMYEQr0jBaaSHGTZZ9lyxRB8r2GsMs/r2YER5G7ZvXq&#10;X3Qz5LgtR0TrOvP/YQQ499Rwd+z4LkwkxspHHw2AqVkmECKRJzQfbvFl/eWitvIXLlx5LADUsDEc&#10;9g8r12nUJVdlLh59Cc/zeV6KfD1PqvvoVsLOcM18++0a+GIehyR7L0Jyr4k0zUAmgMlQacbGsSxb&#10;ukI1l0rsh3URqW9si/4zU6fOldkwsbGl8I+6mP19s3y1Rh2MChwe1c/zPs71ZkVWC1K/BgqGJyIE&#10;9NSpoxB2/RXJDv8FJo9kHhkYCSME8DmYhwZqeG0yHixsgya9TEBKv0aReDBlOoK1Ox0Z05dq3Y8/&#10;nipt2yDvEOrS8Zp9WkwJmFMwhKQhE4KW/EN9JX01cS2F08mRBJX9MFklC+uyDWcrL52mQicDBFCt&#10;WpXwgPjL/M++0mgeEycOVPvMPr3bIRznl+qM1xsOq6tWbYD66gTUz+1k7Ng5MCH4DBF2SoNbRSIg&#10;2IxPnDAAD8sXSPYzXTnK9h+8BYlSMsQjHwAzgGWaNbNixRLyHhxwqNo2xSBgEDAIPB0CcOjkBgQp&#10;Fjd72vUz8hw3mqZNa4NZyAlNwWbErmfErkDdpKxs16HfcR0LhSUauhIaUzoU0x/iFkyRkiBYBf1Z&#10;yBgyaleqlCkebI6U2E6e8hls829gY62P0LDx1RYY2yf6gU8GCBB7Y6O5E012qE0JFbWGZpUNhM+G&#10;Pxx/PXXc3BQbwQ+NCRqZSduURyNAbB01GI+uac7YCHCdiAvXAgk9yk1D5DR8WKjhm48AIlo0hwaZ&#10;s7AoOrQHr1G9nKyF2WBxmHUWLJTfgaDmGrI0sRaRbT3rpxFc4luE8W76ej2ctwhLJRDt8K4wCcNy&#10;Q6FAkZoPakv8lZi0+iZRaLWNLxAUbFQCM1u2zMq8W9nOea02gk97DLaA0r7eBaYwW2EG+SuSIQ7U&#10;NW35wgEB+EwRA6sNS/NgCTjZJo8DIwdHb2pqzp07i+hhKzV3Cc9bzInVhk3H0P/QKq4w79kAfytP&#10;CDJyWvfGdY13gxVmnvdNbY6tuQu9zMk++P6iQITaxDKli4LBW4sgJH00OMa/cN6eNftDfZ99h/mm&#10;8PkImAu+x0jsq68Z7tfyOXORd1s2gZnSEJjB95VDENa0ePc1fVcyX8yoUaOB73kNPctksVmQqX7q&#10;tIXw2SivPodso2PHdzSh5I7t++XAn4fhwN0UPlO+1vhCHwXW4zvd2YrzjSiaENIIDHDEVRVVaKIt&#10;PvSvwQ6WDwoXFhdChQolH6hEJ4BrpR25ldTHityQE2E8x48fiAUTELp4Gb2BEXXy4UHJi2tpY0e1&#10;qhXhI5puz3RjEDAIvDAIkHAPRlCHA1IfCdfcoIL3woaSKlUKGTFyGsyJskBiRhU9CXQrOaX1HSQI&#10;pFkUnlBtf/DQUSUU8iGkMH0d+vZtr6p7bnRkUk7+cxKZen9BroOqGnnIktqFyKFDf8srML2iI+WS&#10;xV9D+3oZmyoYBxC8jIJSENHfbkDDwXwlDEX8GxKwNWlcW5kb2imT2MqTJ7v6JNCnLGPWjAiROU3e&#10;eedVvEtdlax5YabK3EiMIsDn6TYY5ekzZkNSfFwj4NEGffGS79Wkj4wDI/RMnz5b/kaY+KQw62MI&#10;zzR4tvnskkkOY77dIVT8UZ1wmZ+kI7KH586dC87rp2EPPxdr4L4mDaVWzy6kG06ePCUbN26XfxFO&#10;viCi5JVE5J+JqM+kg5UrlwaB2RT5Jf6QffsPa6j6M0gs2qb166hXUjV+NHWhuQ2ThZJ2+HXTb7Jw&#10;0TegIULkfSQcLFykEEyu1wodhbkGGzSsgZDhxbG2f5Dt2/+An9VG8YdJDaOKEY8vEWSGSRkZqatD&#10;h2bCTOefL/oaUu9g+OlsR7S9JNLzgzYgWhPgNiAsQHCGzxZ8DZ+BK6rtSIaoc5Mnz9cw+qVLF5YW&#10;LRqrkOEbEN03kQmcDv/xfH0UN9JV06DhKF++OByTkyCi4HwQz1dBR5XQLO1k+GwhhI2ZM3yGwBeo&#10;Zo1yUgHjDgm+rwKQ8YhUuOnXnTrPZRC+PVHi5MAVWevfaaTRPusjxHpx+KZRUz9yRHfVbnTq2BxC&#10;nzgQLCfVsMDbtv2hQXgKFkRAAWCTOlVyZSbav/+mJjuMHz8uhNk5NIlt8mTIVo+IiMzpRD+rGUiI&#10;uHv3QfhxNQCzlh2CmfsIDNRPNRkhwff0WfDGM8uxO1N5Sc2frCkg8c9Nl2YbtumGxU2TYbCYA35i&#10;3eqDQ8aBC1uvC407bNXj4mUdmoCQK+d3ZqmlJMSq74wLSQdq/hkEDAJOjQAZirebvwqJ1RFsKPFk&#10;KEIDf774O0gkP0bs+tKI5JNXowwVRiQhxrHPiuSGDFdIAUjKlEm1DtXmNGFi9uaJiG//etM6cNYu&#10;rMkp69WrAiJ/qnz19WoQTs2RoC0eHHyLQPOaDm0ESd8+7eR3RMebMeMTqVa9rOY0OXP6FByL66oj&#10;N99t3bq3hA/HN3As3iqdQHwx8RuztDP/D8fESGNDMO6vvv4RkrppGkKY0kA69ppiEIgqBFwQ2ZEW&#10;AucQJWvQoJ4aFGAtMpWXKlkIz2NKEO5F1MTo0qWrMnDAB2pWSILZ0uyFioAxGEqBd+7YjnwQS7Am&#10;WsAEsKwMQ5S7WzdvyICBE0Cgx5fWrZpp1EgS/5YWgMJ5V4QSvQZmfwYiYflo6O2eH3yoa6H/gC6y&#10;7ufNMDncpKFBGeCFVg8UbPbrNw5Rrc6pJpFCg70IJEPG5ARMEYcOnQLCtL4GNxj14UyEGj0Ojcty&#10;eb/dW8hP0RSmNbPB1N9Q36qsYNhz5MwqDTCwAAAvRklEQVShwoHj0M6sXbsBDMJy6dipJY5nwjod&#10;qczK54tXyG+bd0qnzq0RIv+izJ33FRgYRn6jRtRNI4YxgheJ4Z69xqh2tHuP95GbCsn2FnylDMtH&#10;H83SKGGlSxdTuicQxPWIEZMRYewyiOAcMgJJHhkOtf+ATgitukuFE5awNqpmO+ra4X0z9GtavLP4&#10;viVdSJPOqlXLQ8hSHfNNhguaKNTz9Y2H92Y1MBRwnMY9s2RGdDQ+M2nTpVYtEWlB4tegYW3F0KIj&#10;Q6REySJIS1BNtQ558+VElMY0OuclSxVVHw3mpyADS/oxPdIRMPJoToRs5m9qmbPBBEsjJmKMadOm&#10;0jDjzkZbvrSaCn0SHvEPz81Tl0dd86jjT92BucAgYBB4KRGglrNGzQr4q6RSKW5MJUAkcUOjaUMw&#10;ospVrVZesQkOuquOhMWK87y/2uBny54TKviDulkNG9ZVzSsoAeV5CkPouN28WUPLbEHNFPzgT9EI&#10;7dFU4h4ko0zGBa0rXma8jjH2uUlmyZpJypazNLnM11AbJqVWciZuK5bdf568ubUfvlKLIh8Jw5uG&#10;jRsMxTO8a/VGzT+DQIQIBKvk/PsVv0DD8C3CuFcCYZ8XkcvOKrGXGfkHEiWMp2F8V636CYTuUV0X&#10;jg8iA6qQcFu5coPER14Y5uoIAlF3EuFDGUKa/kE0b46fIKWuG5rDOF5PgpShgbt2bQNNxDFl5MtD&#10;Us/s6CRIGV6+OJx9a0H7V7FSJVwbLF9+uVp27d6n0n7eFvtnEIUff1yvmo5KWu+eMg4UFPTs2Vq1&#10;CKdg138LeYOYkT0zhAkpDySD1DuVXk+imCY8lKwXLFgAfzmhedko+/cdxDh8pE2r14FNITX52qb+&#10;TRZTxTxeZE6YnI+S8FP/nkEI/iGI3pZAI8aNATNRuXIZoXaTAgd3DzgMY8wDwWzFg+Pyzz8vwjFv&#10;1YAwKhwE9NCQNIfWKDOIdYsI5z06W+G8ORa+7xxND11cAhBpr7EyWCHBzO0SVt9mLqyACFYrloA5&#10;XDAHPEdhxXpH8nfIQ8etGlabD+NlCaodz1vfnen/S62pcKaJMGMxCBgEDAKPQoCbCZkACiksjamV&#10;tZjHWKzz3KRos01mwNq8uLGFhPgpEcH8A/TDsLWqvM5qj8wFzBKw4YddR60rNzS2R22tRf2zP3tj&#10;s/q0zDp5Hduw+vYL/WR7YZoIbQd9WPXCjnMcphgEogIBhs+lXwTNUShxHw7tAkMmW2Y36AGaBErl&#10;ScSnSplM8iNh6KPs0u8gCk8czdnjqpmrW4MIZ8AWmvDxGSbTnTCRLxjph8korhUyBDxPgp9901zR&#10;Bb9pPlQPZjM0T6S2wyrM4eImbiDmHQt7uIVM6HEguSbjwcUaF9m1Dx08Cnv7qXDM9hOGsU8MKTqX&#10;J00grXVKXyerJUYioi+TXo8R8F6ZDZ7+Ax6eZP6ZNA/aCeDiWGj6yLaY1I0+ImRyeD80EeO5YBDU&#10;/G4Vy/SyIhinlDDv+RI5G1ioSXm/3ZvQXFyApmSomlq5QigRWwuZiCxgtlJDC+vIUMTW+3le4374&#10;SXpevZh2DQIGAYOAQSDKEOCGbxEQT26SOQ3SpEkJs43O6lthZz52vNJqz/HIw98j019kxkPiJzL1&#10;Hu7d/DIIRA4BatImwY6f/gqdOrWC6Upl+QsOtST8r8P+/+qVq/Ct2Il8IZVgyldRzsH05ypyrTBS&#10;GUN78tkMgE8Bf9MEkKZN1atX0OzFTFaWOnUqNZFhZvQraGvp0lVah8y3Xbi+yDSQSc+cOQOipCVU&#10;c8CGMGVh0kMyGgy2sBrJCE+c+Fv27P5Dzp6+gERoeUIzkzPTebA6A9NXYhPywZw+9S+iSW6R3n1G&#10;azZlajxatGiiWpbTSM5G/w6GzL18+RrGc0ejBNHksRrMthYs/BYOwxdl1Q8/wxfiliZvvIdw+LZk&#10;nn3xfh0LcWD2eJrgsK/PP/8WON3U/DjlkUWapj701bLXMoUXdetWgUlZJw3scPToUYTXH69MUN++&#10;nSQHkjseP34KXZA5ib3FEpqEaShi7508v5Eb86fnh61p2SBgEDAIOAUC3PxDoHEwxSDwIiNACXKz&#10;ZvVl7Lg58CdorxnDe/duo46wuRBUhZmPe3R/TxmPdet+0+Sd167dQJbi41KxQnEl9vPB1j1ZsiRg&#10;KorD5OmMvNeyB6T6HurXRAfcAQM6yGj4NvyMKFG58zCTeQ5AahOawWpaxehRXHO+yLA+DM63UxBB&#10;bSqyLTPDesVK5WTFijWa+4V+FQxj26tXG5gLpUQCtBzIfZUU2glvsCkhMH0qrv5PXZGPhpqBLnA6&#10;z5Ezi+zdd0jebdFNx18PmZx/Wb9VfTM+X/QtfDY2CpNkJgUzU/yVynIWYfE7duyn2c4/HNUTZlvx&#10;1fyKYaqpfUifPpU6hvO7VTBuhDUtDQdzhpsePbqXjBs/B/ls1qvjebt2zaFBuQW/rSKhGptgKVw4&#10;D5iPuJI3Xz556426yFWzT02Fpk1fCIZlnuakaQI/LmqSTHmxEXDBg2/ptSO4z8mTp4CT3oMFOOwh&#10;NXYEVc2hZ0CAqeFnzVqAuNjr5bvvZmkLj5mOZ+jBXPK0CLi6xZHu3QfJZTjyLVg4Fc/9f5M/PW2b&#10;pv6LiQDX77hxH8tvkCR+++1MEBFGCh/TM805efPNDuoYOwahNc36jekZidr+GQp17x8HpFLlt5Av&#10;arC81YwZzh9+R1t+PZC0QxpPjQBtgaitoyQ/ECGZ3eFrwBDH3Gs9veIobcPvTG5LLYNl2mSN28XV&#10;HZHQ7qr5j7uH5UCr7YN5Yc4CLxD/4Nb1ugd3CqWFK1gChoFm4ZhpHkjthTciAzGB7vx5n2s+ipEj&#10;++CcH8Zkte3YN6/luHi9v989HYMb8mHhZnhKNSRxfHxYC/cToKZNrE8NhJX3gP0z6R/v4Z5qF+go&#10;TTNEmmTZGku7T17rWOw6dmI7hlH1joP+9H7ZR8RtEJ9AREniPQUF+ut96zgxbls7wn54X3/s2Y+I&#10;dm2RV2OqOjHb5peO4zDfnR8BPkOMNla7TisEFTfFIGAQMAgYBAwCBgGDwAuAgOULJGoa5EjEhiCv&#10;ihLCIKoZYpmFPj+W/0EYgexIXNOBlvkXrLq2n5Il0acJkO1fpBXsf6DN4clk/0IdKzokNQ1K0IN5&#10;YdhQ5nPheOAWrnV4gWPfdgO8nk7XLI79WVGCLO2jxRBZ/lIk8MLaoYaS98DrraiW2g6YJ7uE1bWP&#10;WJ8202H3aY0/zNHYPs/ajm0QfzI1HDc/Hcf5cA/m14uIgGEqXsRZNfdkEDAIGAQMAgaBlxgBR0I3&#10;PAyO58IJ6MNXfYhgdjzp2Ibj8Yi+W31YhDwZmWrVyqBdi6mJqH74YxH1FfGx8FdavyOqG3HNRx99&#10;ljae5ZpHj8CciQ0IGKYiNsySGaNBwCBgEDAIGAQMAi8EAtQs0DTJEN0vxHSam3BAwDAVDmCYrwYB&#10;g4BBwCBgEDAIGASeJwKOmovn2Y9p2yAQ3QiYkLLRjbjpzyBgEDAIGAQMAgYBg4BBwCDwgiHwRE2F&#10;HX0Z/kSmPAcEbFgtZzHHaNfPoTPTZKQQ4JzY82Ke+0hB9tJWsp8TPjCOz81LC4iT3Lg9L2b9OsmE&#10;ROEwwu+VZo6jENxoburBXIYuWDOX0TwBUdUd5s+eu8cyFZxnPwQ6uB0QgljDYdEComocL3s77h4h&#10;ch+4BiISww0/C19jYxmzT4UH5oTPvD+i9t3B3ATg2TfFIBARArp+8awE4lm5ifDrXLtm/UaEVPQd&#10;45xwPriGzfqNPtyjqyc3txC57W+9k+/i/WzmOLqQj/p+rLlkTCrQmP7IHo69NsjQmVEPdDS0SOYw&#10;kPOHyXw8U4GKXLiX7zNduyGuonpuvL1DdCEFYBO8cMfC1xAlUY3y07Xn44P45njmSZRcwXN/D3+m&#10;GAQiQoDrlwIXe/0apiIilKL3GOfkPtYu9y2zfqMX++jozRNM45V71jv5JpiLK/i7d9e8o6MD+6ju&#10;gwK8q9hf6V9yDZ+XMa/+oQxjVPdl2nu+CNhMBQXkj2UqOAxqK3iBrdp4vkN7uVonrsSXxcbXvB4t&#10;PGLqvz7v6Fw/8c+el5gaj+nXeREIv365ds36jdn5sufErN+YnYfn1bvOLycXRecYn+YdrXDEun/2&#10;WuXA7Xk1cxnrplEHzPmz5844asfOOTSjNggYBAwCBgGDgEHAIGAQMAg4DQKGqXCaqTADMQgYBAwC&#10;BgGDgEHAIGAQMAjETgQMUxE7582M2iBgEDAIGAQMAgYBg4BBwCDgNAhEGVPh6uoq/AtfHnU8fL2I&#10;fkfUXkT1nnSM7bjQ6CuGCvt2c3cLc6CIoXGYbg0CBgGDgEHAIGAQMAgYBAwCzwOB/3IBz9ALieYb&#10;127I9avXcHUY8c7jN2/clGtXcPwpPRiDgoLk+rXrURKikePy90PMshhgLIiBv7+//HPsHwn0D4xR&#10;5uYZptZcYhAwCBgEDAIGAYOAQcAgYBB4IgJRwlR4eHjIR0M+klZNWoG5uK4aC5uY7tmuh/Tv2g95&#10;LiyCmsdVc2C7iocO0fG4m7u7nDt9Vob1Gir3790Xd/zmecdia0Acj+t3eqFTMxHavqubq4wfMUEO&#10;H/wL7bhpO+E1F7yOf47HeT1/Oxb7mGOfjuf5ndfY19ntTkT/w3sPk1s3bz0YV/jrzG+DgEHAIGAQ&#10;MAgYBF5eBGyawREBR3rDRWkbi8ZQGudhssjxMvPdIBAjCDxMNT/jEPjQ37l9Ry6cvyA7t+4UD08P&#10;cfdwlyN/HpYjf/0t9+/el+CQYHFzs0yALl+8LHdu3REyIyx6HJ88fvf2XfEAExEYCE0FNAzBwcFy&#10;6cIllfbb9chkUANy4dwFCQ6y2mWMeDIuri6ucuXSFW2H9Xi+VadWkjlbFtWWUANy8fxFxLa+p8wK&#10;+w8MIMODvASXrygT4+XtJbdu3JIb1288qMP74ZgvXbgoIRiTzTjwervwvjmuK5cu6z2RoWEbf+79&#10;U9r3aC9JUyTV8dj1zadBwCBgEDAIGAQMAgYBIuB330/pEUc0KFglfUNa6M6t23ITNAXpits3b4ub&#10;q1uEtIjj9ea7QSA6EXhinorIDAbpS9RnoGS5krJl4xapWa+m/t64bqMUK1UMi+CmPvgktscPHy9n&#10;/j2ji6R56+ZSs0EtOX/mnEwcOUGPBwUHyfvd20u6jOnkPhbYxBHj5eTxf1XL0GdkP8meK7ssnvu5&#10;rPthnXh6e4qXp5d0G9BdkiZLKmOHfgRGxVOOHTkqd+/clfYftJcK1SrK4k8/lwavN5TkKZKpRoWm&#10;WgH+AdKy43tSomwJHBuj4zt6+KgyEeWrlpffcR+XwZy0aPeuNGjaQFYuXylfLlyGcQdL4qRJpOfg&#10;XpIkWRJd6MSIDMySuUtkzferoY1wlSzZs0r3gd1l5dcr5N8T/8r8mfMlY5aMkpjXgNExxSBgEDAI&#10;GAQMAgYBgwARoN/lpMETpThokup1qitzQWHt4B6DpOuAbnL10lUZ1nuoJE+eTK3JSSuly5BOOvfp&#10;IgkSJnhAixg0DQIxiUCUaCp4AyTSCxUtJBfOnpdzYBLIRR8+eERKlCkpAQEB0D54yKxJsyRp8qSy&#10;cMXn0hcMwoLZn8nVK1dk1uRZEjdeXJn79TwQ8S3ki/lL4APhp5qIYqWLy7zl8yRLjizy9edfK7Ow&#10;f9c+GTRmkMz54hOJnyA+CPeVqh3ZvX23+MTzkdlL50idRnVl0SefI+17kJw4egLj85flS74R3/i+&#10;Mv+bz6RTn86y8/cdOrY9O/aIT1wf+WTZp5IiVQr58bsfZfT0MdK6c2tZtnCpajAWzVkoLTu8Jwu+&#10;XagMw77d+x5oWKhxYRvLv1guQ8YNkxmLPoYfyVXhNfUbN4CWJLO83eZtZUYMQxGTj7vp2yBgEDAI&#10;GAQMAs6HAIyw5drlq7DsuGdZOtD8Gr6otNQgHXMbWopEiRPJpLlTZNzsCTJ2xlgIZM/Lyq9WiKeX&#10;p/PdkBnRS4lAlDEVVM2RYUifKb2QuKcPQzwwCpTOhyB1940bN2T/nv0AOUQWgpnYvXWXMgg7t+yQ&#10;IwcPy2vNGqs5VKUalWXI2KHQCIikSZ9GylUpjwXjBaYiq2o8fH3jyVvQcGz6+VeZNHKi7P9jP0yr&#10;UBl/PFe7YW2JEyeO5MyTA5x7kDINagaF8eUpkEf27dor/Tr3lbOnzkrL9i2xjF3AmPhK9bo1xBef&#10;qdKkkpLlS4G5SCmZsmbWh4LmXTnz5pIZ46bLuGHjpEiJIkJtRgDMrVjY/tZff5eiJYtKtpzZJG7c&#10;uNLwjVdl++btMANzU4aHzAzNoUwxCBgEDAIGAYOAQcAgEB4B0gg0d6KJE02p6YdpF5poe4EWSpg4&#10;oSSEZoI0SorUKZTGseuYT4NATCMQJeZPjjdBJmDN9z9K8pTJpXiZ4mAILL8Jctr0k/CNnwBEfAJc&#10;EiLNW78NIj417Aj9lTOnGRWZE2opaENIDQA/yZTwOP0aTp08JR/2Hwlmo4IUK11MrjFCFM4xuJQr&#10;fDbI3LMu/xwdnPz9ApToHz1tjOzZ+Yf8tPInWfXtDzJ0/DDth/5OjtdRo6BthB5v172dHDt8THZt&#10;3yVjBo+WOq/WkXc7tLSiSqEOC9vgPeh3/kAhv6NHrS/8YYpBwCBgEDAIGAQMAgaBMARAM7jCR2LB&#10;nAXy0w9rla4hzXTu7Dmljyi8PPb3Menbqa9eQ/9O+qG2/6CDWoqENWS+GQRiDoEoE53TAZpmTkVK&#10;FIYPxD+ybvU6KVOpLBysA/R4wkQJJWuOzOoQ3bj5a1KwWEH5HdJ9ctoZs2SQ1d+uUifrn1askRF9&#10;RygzQUbELiTwWY6CsA8CwU8iP1e+3HIMjuB00GbhGILBgLCQGeFvFn56gCH5eMIM2b5lu7zT7h3p&#10;2LODLsh78L3gedZnsRkLfleGBsdvQsvSv3M/MErJpMeAHlIRfhrHjhx7wLQEBgXCzKuE7IL25TiO&#10;37t3T7754hspCn8SqiX5YrDbZ7uxrXh6egr/HAslJmTa6LBOzZB36J/13VvP8SUYx8c6x+N0gDfa&#10;GkcUY/47gx94x7Hmyx4NmXf+sXDOHppfzCdtfzn3vC7snLcy53Yb5tMgYBAwCBgEngIBkCC0rmj2&#10;XjOZAPOmjz4eK8MnDJeUqVOG0jbBMH9KLNVqV5PKNStLbQg2SVecRLh6s68+Bc7/Z1V777P3SLs5&#10;/uaeyEKBuLc3vocKl3nMvk5zluE3zz+0fyLQz4tQokRTwQc7bfq0Eg/mR4mSJJbCMA9iJKXUaVNr&#10;tKT0GdOrBP/9Hh3UUbtZ3WZgNAKlbqPacJ5Orpz2BDhwt2jUQlywsDr17qSmSHTWJtFKQp9MCc2r&#10;ChUvJKnSppL3Xmup2pB8hfPLwX1/yul/T6upFYl41icxmzZDWp0jjo1Eby04hU9AeNeNazcqI/J6&#10;izfA1KRUMysvTDC1E3T45uSzDRLOadAGj5FBGtR9EB4CEE/oo0vfrg+iNKg/CZip+k3ryyA4VfF6&#10;mk41a9VM69CZiu3HRsaC+G/ZtEXviYwTGTjex/qf1kuBwgXEz+++/PbLbxqdi2DzHO+1et3qCAt8&#10;TnZt26WaJmpr+HyUKFtSksFh3mb4XoRFFFvvgRvRmVNnYJa4TypUragMBMMUMloZFW458+aQtdDo&#10;XUC0NPvdSAaZwQ240a36ZhXsfC31PJmT3Plzw8Qwr5lbJ30gwkes4zvOLuHP8biep+AAf3ahJpaa&#10;Y1OePwLcR/hnF75b7T0k/DnWsc+HP2cft9sxn86NAP1LEyVJpNoH+qIywhML1yOPV6pZSQJgeUFa&#10;Z/tv22BBcVRKVygjEN869429AKPj2mLesVUQgmdFMJ6ceXPqfsf979C+Q/DfPS6VX6kqB/cfhIn9&#10;GaE5P8/xOjrd/7D8B8lbMC/o5TTywzcr5Sp8aFgY3Cdr9iygbws/WOOxFa4oYSpIVH8wqIeaH1lR&#10;lzooMNRc5MiTUwbCqZqbFpkEOhddgsrOJ24cSYwF4gdTpwzwwxgLrvwSokMxigGJT7bZf9QAXTis&#10;U7lGFWgIKolXHC8ZOXkUIjOhbvz4Eg9+EEyu5+PjI/1G9lcOkWHZsufOIb2G9NbJ7Dm0l/o9UNo+&#10;ae5knUgyHYmTJlaiv+8IXIfFy7E3avaaziW1DfTp6D9yAKS2HtKsdTOp1bCWhqLldWRSgkI1JLyA&#10;WpU333tLatZ/RU2iksH8CyAoo0KndLbvqHmJLQ8Mueqlny2Fz8hW+WLVEjBumRCV677MmjhThk0Y&#10;JufPXpDZk2fDMb6OYs3QweS+3d3c5Zcff5ENazdItVrV9IV45NAR+erzr2TszHHKIBqn9Zh9CvhM&#10;/nXgkHRr1U0DH7zd9h0lGNetWqfzRaZi2rhpUqhIISvSGeaW4Ze5Ns8jIMMMnKvzWj3VYvHYsF7D&#10;5D1EVHsFzDtfvKY4EQLgA+7cvo35s7SmDH8dP2F8nU8SK7dhu00NsGNh0AuStLfhOKoMBtp4cB2F&#10;C4a5cIQryr9zTfFdq9ijdV9fXwi0PHTOmMyV+5zNZFAKwPxODDhyH3sXzX3JALLQn497H/djU5wb&#10;Ac4RBXecc/uP71LOM3/7Y84593w2SKiSHiI9Zc+1c99d7B8dMb93556M6DNMBaRT5k3ReeCdTRs7&#10;Vf2Gy1YuBxeANfAdXiBfrF6qvrwU1u2GgLVH2+5KvyaD1cuUD6dI1dpVdV1zbieOmiQ14dv7DoIV&#10;xeb9M0qYCgJKZ2oWPvw0e7G/k5mgCQWPk6gmkZoqbUq+A1VbwXqUfvKFSCdp1rPyRmDBhF7HOraq&#10;iYQo29e62NRY1w6n5u7irtezvvaLMbE9ahy0XSxWvlyp6WD/vJbFPs/vdu4M1tdFGzoG1qW2hE5S&#10;3EwdGQpex8KFzrGwqJ8H2uCu7Ni+noxl/7yBAR3fyTyQoeNNEUfiw/nIAQau97A++pu4UQuhL0R8&#10;lq1YRrr16y5+AdgAsXCa1GgiB/YckKq1qop/kCE8Y/pR4HwVKVlEVn+3WkpjrjiXXF+cP5Ik3t5x&#10;1NSQIZJt7ZKfv5/s27FXHQU79uyoKl8vDy+J6+ujZo+1wWCa4jwIcEPjRtjr/V76XqSEkwxGgaIF&#10;pW3XtiqU+aBtDxCf8XDeTd+VXNtd+3VVnzVqkRkVj4UCHj4LvI4ELJ8TU6IeAe4ZjELISIiq2cXe&#10;Re0+IxKWrFBaPpkyR2gqTMGcvbflzpdHOkLLP3bIWNVAUjjHc9yXmrZ4XYOL2Hte1I/YtPj/IsD3&#10;a/M270gyhIzlXHPuSAN16dtFhXAMfNMWZt+2cJLMR+NmTeT6tWvKYP6//ZvrI4cA0wqkz5QRZvG3&#10;5J/jJyVLtizy919WPjZa53DePCG0yYrgQtt+2yr5YU3D9ySD+eQvlN/S+mNzZWCgNniPcr7dIeDL&#10;mjOrLJi1QJq1aR65gThprShjKgikXRy/85jjb34PCQqr63hN+OPhr3tUXXtjc6zv2K/j8Yj6D3/e&#10;7sexDX63+3E8H/57RHUc2w9fPzb81k3p7abyv/bOBDyq6orjNyQEoagIVixWhbiLCMhSiQJttWAX&#10;FW0LQqtiURYFFcFiQYhbBaRQlUVqF9RqF7Ebtv1aq59oXWq1CwoNIC2IG4hFFAhLEtL/70xuHGIA&#10;KzOZDHMuH5mZN++9ee9/3rn37OcPD/8h/FELWd9z+tZcNq49mhD+4ie/lFKRwIgk/R6qoIVix3eL&#10;X3zJlLDVqxL9RoqOLaoRUGtO5G8yggALGRXLjpdH8S5VN7v9h3ckJr3qq+HZxerSus0ioxmNKYs/&#10;XWxeSQRM3LzEkVbIwvbS319SHlHXD8UnGbnZHP5R6PyWEjtLpt1gte3p1TPuim8qB65rOLLoSHPN&#10;l0wrSVjNtGiiUX5coanLf/eIWbrxNnMOrONUz2Me6H9Rfxdm0vRMoQhSSvRwhQ6Pu2mc8RRKxpzp&#10;c0JXFSiht1Pn7p3CJZcPkeUaj4UMezL0MF5/9TVVH/yyzcEmzDz5bJh126zQsUvH0FyKo3uY0kS0&#10;vTwtc+0pCn+BZvAaAyOshTZpfm3evLmFa7MeM9iHtZSGv+6FMkjq5Q90wgBDz7S/iLfan9w+PPf0&#10;c+GEk0/Qelhq8i5KITJQqSIBNisChmpe9D07qfNJoaKattBvmRpEw+cYZ+nx1llh9MhNlfqXrSNl&#10;SkW2AuDXvWcEYCLyJEaMHhFunXCrTXwxMYzF712VvsO1h1IBwxx34rGaCIstbOwvYjY0eqSUl5e9&#10;LAH2WBNq6lK+9nwlvkc6EMCdjoBImeZHJEQWyjpGx3nKLWOVWbxoseUsQTOegy5SHFjs1qsXy+xp&#10;sy0kZqOegdWrXg0j1HAyLojpuFY/50dHgDBOrNcIligN5L+hEMLfeC9o5rm/QkqhM54KcscYHEN+&#10;GlZu+J1SloTl+EgvAtAA+tCLaYfm1RYtD7Q+BQiR0IFwKPIMUfQYbGNg6CFXkVxCaHl8hxNsboYv&#10;jafNB2m7+p8GhkBdykEMhYFPd2zf2TOI1yKbBdAGBv+Hvhxw79G7h3Ikfh/6K3T0n6oo2q//uWGR&#10;+pcxKlW8p21R27BJHuEV8mKQu0huMe0PiNiAt+Hbu9WjjVB8ygiXykA3VekB2T5cqch2CtbT9dM8&#10;sJOsKKdIk54350e2cPHTMBcJRhOnTDRGsYlPgiiLGcf0+WKfMLZkbKjYXhHWrl0bRl40Mqz690oL&#10;oYhVu+rpFvxndoEAigM5QsNGDwtzpCS0O7qduWaJ0yUchhCnItEYWsfYXfq8tD60dZgya0rYr9l+&#10;Zl25YWyJhWSM/OaoGhf9Ln7SN9czAixiVLojlKm5YuxXr3zFcp9INCRZcN2adeFbI8dbmCnCZ5vD&#10;24RxN15nygbeqOuvmmCKyBp5HmnsedbN11lYTT3fRk79HCG/hE+Mv2q85s9ya7AKL6IAEqK4QE3P&#10;lig5lLkWwXOgQpz6fKmvKYnM0ZRNh5YYfPoN6GcFR6KAmlNANsCbhR8ZrJdxsC1+Tn5v39vu+qP9&#10;47HxOF7jcXHbB46PX/hrShBAdjlBvct+8+CC8PgfHzfv39Hy+O/Q9jjgUXqXPfnoQgsj/dwX+oSn&#10;Hv+zfQ29UCZoaUAhIML/6YNGI2c8HNk8XKmopl4yE0amrc2oxIUkrLfvTwQcnrw/ViJK6pJ/QKgB&#10;DxbnST5/tj0wLExo2Cxsg0dcEq4eclX4j+plc6/cG1bttWvWJnDQZ72xOGAWOwRW3HkIo8QGY/U0&#10;z0ViTs02KPa564V+0BdhA9c7cfbzZv8oDBk1xO6V3CGKInxM1u0dKBUiL7GgDI7jueYfoRdYYt5e&#10;+3biObA9/E9DQQA6N5HV+xvqrdPmk4dZMujcGXeFe+feG8674LzQolWLMGLM8PAxhVjAt9CzUJ4N&#10;FEk8GPQfYvvbctX/TIUb3lT4TSsthmzzkR4EwL5jl05h9ITRxmurVDp05tQ7w+mfPd1+kNeBlwwS&#10;7yopW3TAa2GWbvFkh1M6hJM6qhKbtm+TV2m5rKWVKlfqo2EgAN+wLibLBYTA4G2CVwlRi54nrjgR&#10;spaQI2w9rsV3nIv/cUS+jLJJ3O6vKUBAayBKBTllnbRezrhlulX6REmIoU3gDy/2OrN3uGreT23f&#10;jpM6qnjNYzZnIg/VrJ/i13xVYsSzQSPobKdZbisVEmwLGxeawIv7CSEZKxBJjQwssMQvsh3lAMGL&#10;UBGqotjkrYeL/cs2lUno3mExjzxsLLYDLr7AmJxjCRXiuDiRpOCxrrdTMMFhkabMHf04WipkYsgV&#10;Q8LM22aaVRPX/AY1IBw7bKyYgclPielNC8NN02+2RY4yatw35wFDGIeGPbjwfWQWAWjSTHQlB4ZF&#10;q3xHuWqkfy288OzzFnKBskDJ5e/cOE0hThRiqLLnmCpnCCwkpcUJkAXxkyqdTFUonnUfDQ8BmoNC&#10;I5Q/ClIcp+ILSxcvw1JiSgRhMgdUhz9x9fAtPE9uBYUViBMuUNgbsb80AmVBJZfGR3oQYE1hfsVz&#10;yHpDT6fbJ+8I76x/x36w9ScOCR06dagJRUMJYf3BXtO52ykqE907VFZVhiNE8wlXTzBPVbaWNk8P&#10;wpk5K1X37r37HgmQL6sy5kTjRebi706eoVyY81WJbZMJn9eoJxb0pOLaQ/c/hDtC1Sm/GkrGTLQ1&#10;lGRgiSAmo3zla19R74oz7Dlhnf2+EvmPUeLvZz9/hs/HKSYz8lxMyMarQBPl7iqzzhrKdpS7Vge3&#10;srWVCqLwL6GI8DIlgWn+zD6HHX6YyZZcHpX32qiAEN7JzRs3G815JrJx5KxSgTBUtnlzmD17lqrW&#10;NA+rVqxUCM+kMP/B+eGx3/9JC2qVlUk9f9CXw5/U3ZJeGIQIvPrKa+H0z5xmJWaRou+be1944bnn&#10;7YGih8bXL70wbFSM3ROPPhE6dO4Qfv3zX1uSDi5oOnBjCc6mChxc6zUTKResZDApWAyqBHUr7m7b&#10;DpHC8eMF95tSFRmARa2xLJ39ZAFlIoxCJhPk+FvHCyu568td8Ix4ZeoVJbm4Z3E4Vb1DsJowCI35&#10;3k/vNhoxqd025zaL566Z3vSGiS9fk+Itt99iblv241xnaAHrfWavGgtMpu7Lf/eDCDDfbd64Kdwz&#10;Z144SCWxN254T806XwhjSq61JMF1b60LM6fcWVOpDpqe89VzrUY+HkroazkVodDi/DdUC7Yf/CXf&#10;kioEMLz84/m/hzsm324KXqmSQI86psjKpS+YT9jFQovFpkwwCuAhqtDV/8L+5l1CCYFm8DX8ytxL&#10;wihhjtkqrKQK10yfBw/E66tfD7/95cOWbH/BxQNNMVz60tKw+ezNYcP6DWGZLNasuXmVWLHzbX8a&#10;47G2Ll281CIGjlF1ISzjrKeUsIfGDHj938tXhAMPSgivttH/pAQB+OwAVficrLBf6FIkfrz3V/cl&#10;IlL03ZSZ2i6lbvDwS8xYQxTHDdNuNJpgYB2scrHIjSgVrK3syzn5f5LkxZtnsKYmIkBScsEZOElO&#10;KxWUsqWJCdrmkFGXygL3tGLaHrb+GEzKk5WUfOLJ7cNbiiN+4IcPhOnfm26aJk3w6LlBZQ5i5K5X&#10;PkEjTRRjho6R9a6zNNH9w9MLnwqjFFtOdv8zTzwlF/YYPYCJuPQM0HmvfpJFKXkhggGSt+GtqT3Y&#10;36zYYiAUizhiOJiZWOJGf80YAixwyaWYoS0TXhV007ASy7JqJ4/4LJD4G9/zPfSmtHTytuTj/H2G&#10;EBD7NRGPXjHmchk43jPPLJY0DCbtjmmncMT3LG8Gb20c0JDFjUZN9DmwfBptQ0jFC7ulrKzGWBCP&#10;8dfUIYABhyprTdXPCaERepzbv581nsSD2Pfss6zgRfxFjGAt1W2Z/S6S4HKUcqAQMvncSmFRl466&#10;DEejjwaAAKEvzJUD1XyXZmin9uxhlmzWVLYz/yKwIoPwH+UCbYJtDEITKVeKbBIVCV6Zu+NgneU8&#10;PtKDAOsivMX/GplGtItrYqMCYS9+43voF/dtJLrog11U3Df5CpGl2DebR84qFRAN4tFX4lIpFEer&#10;KtE9d80z5iYJFSbGqvOsuknjMu79ud6KZe1pjN1XDUqefPTJMEklGK9UDWkaiGF5IAyIMpuNGh1o&#10;jM9vULXjbDUIo3EeHoxsfGDquubkbcnvueedRi0G2e2+Ox3oH+oLgdo0Sf6c/L729dT1XV3bah/n&#10;n+sXAWiCRYz+Iabo8/NatwhtQnilcej5KkFqZtCkS4ueSVz3CDcMhBfqrrNvNnlck24rK96ivCE4&#10;kkgfh4UoVguaeME7desUv7JXvsc70QtvoQxmUcik58VZ55xlNIzbdjrQP9Q7AuXGRx3DEUVHhLuU&#10;2/TtO75dw3+NpVws/9fycK1CisllxCu8dMnScI7kCPiXY6er4MJB6pnFc0KFsOGqzEjvLj77SD8C&#10;yetcne+T9ILk76NCwRXutL36kuvalv67Se0v5LRSAZRY42g8QjIbCcTYZ1eo9CmLZ7firhazukSh&#10;T2ToQ3AWYpQMFunSF1UCrGSqmod1tQpIJMrV9VCQwMOiXNd3qSWnn80RcAQcgboRiGGItb9lXsIY&#10;sqtRWxCN1tFd7e/bU4MAAuKuhERosCs6RGUwXgX0Rdnw0XAQQM6gv8jAwYPC8EFDwxOPLLTQQ66Q&#10;CApKOA+/ZoTRGM/E/T+435QJaJmvinyEmrY7qq2FP+HBIDpiV89Kw7lrv5JcQCDnlQoWTBgVdxaJ&#10;Tf9VecXLr73CXPt3Tr7DXFe4qV5Q/DFhAs2aNgvPP/NXMfWZ6h78mIUHlEwuCStXrlRy1N01Cchx&#10;ISbZLr7PhQfK79ERcAQcAUfAEXAEdo8AcgcVhC67cqi8FXPCFoUfErJkRV+U59m+Y3vzJNJVm2Ia&#10;VOJjEGrd/bTuViwjKpb0jRl/5fgwVOei4IJO7cMRyAgCOa1U4Eok/ClPjIx1Z4C6Rt807qYwYtBw&#10;0/qbKizgOHUaJjFq/br1YdI1E83iQ7hAn7P7hBf/tsjKiY0edrXcko3E+K2tagOxyi0OamEEpWpS&#10;bDCVEQr7jzoCjoAj4Ag4Ao5Ag0EAZQDPAhEM3U/7VPizcjPnzphr4dUxjC16o/Ir8k3uILcGmYXc&#10;p/k/fjA8s/BpOwfn6fKpLsq9qQoPPTBfORqnhuWly8MF6ltCGJwPR6A+EchZpQLvAQI/pU9bKjYR&#10;5m6p5MUps6eGJYuWWOnEEzu0t74KW9X5kPJ8A8SkdBHGgkByDmFPk2dNDW+89oa6SB9neRTUb6eM&#10;2KSpJZZPcdHQiy3EKnY9rU/i+m85Ao6AI+AIOAKOQMNBACWA8q8tVYUNYyayyMXDBpuB82DJIIRL&#10;9xtwXk04E8pFca9ipUFVF0oYPCCspQmlqkQx8GDg5Rh9/Wj1nbknLFBDNvJE23eSp0NyjQ9HoD4R&#10;yFmlApBxNbZWGb4Yi8gr8YvdenQzGsDMMDxuSt6jOMCkcTs7UfO9rWIbo0XAuirqPPsdup+Vamwh&#10;hYXJACuCD0fAEXAEHAFHwBHIXQTo6dNLzSSjXAESVjBm5GXmkWiVd7DyJRK9SfgO2aL7acgkeSZ7&#10;9L9wwPsFF9hBA5mE84278bqEvKH3tXNrEnv6X0cgvQjktFIBtFGhiDDDmMnaPcmNPc/oKa9EF6sl&#10;XTs/guN3OoeUEEZVZUKJqL1//B1/dQQcAUfAEXAEHIHcQwAlIHkgJ8RiCcggteUGkrfj2F3SfTxH&#10;3NdfHYH6RiDnlYo9AY7CcGS7I5V3ISuBGsH5cAQcAUfAEXAEHAFHwBFwBByBnRFwpWJnPOr8ZJ6I&#10;9w0Fde7jGx0BR8ARcAQcAUfAEXAEHIFcRcBbLuYq5f2+HQFHwBFwBBwBR8ARcAQcgRQh4EpFioD0&#10;0zgCjoAj4Ag4Ao6AI+AIOAK5ioArFblKeb9vR8ARcAQcAUfAEXAEHAFHIEUIeE5FioDcu9NUqUSc&#10;zsB/rzy7d1Du5dGqMqxqXhWhorJcJYdFEle79xLRBnS4eEuFVdI27FlJ4/nTduH70ImNfyvKjYed&#10;f/chwlbfiq2T+95t+R05AvsMAq5UZJiU9LAoKGgWyjYVWLM8l0kyS5DtW6pCm8OODwfsvym8u74q&#10;bC9H0/OR7QigTDRuHEKTpunhMBWJC1s25blNIMMPyrayqtC26OTQslVL598M0yLlPy/WLWzi83HK&#10;cfUTOgIpRGC3SgWWt3fX54eVpQUSrhL9F1L42zl/qiaFBeHtN0No1uzQsGZ1s7B1S1nOY5JpANSz&#10;NJze60JdRl5YUVquv7tlkUxfrv/+h0QAVSJfpCwsRI1PzYB/31mXH7aW5YVVywrCti2cN1VnT801&#10;5tpZoO4Xzx1lLqkVpRXOv/vQAwBnFYrn3nhFjCzdYt2ahGyydZvP0dlI5oICaJkvY2oIb+p15QEF&#10;obzC589spGWeXIgVot3WLY32LDFhgdu6JU8N4dxCkGpiV1UK1+3gmgh/8lCbVCP8/58PahD+xCB8&#10;wse+gYBxmewizGWpGvCvouTUqCqE7dvyFCrnC2KqsP2o5zH+VfgTw/n3o6LYMI+LnLt9W+L6WDvh&#10;523iPR/Zh0BlQZ7Nm1w58ye0rKhwWmYfJaXjm1IhT73Wwj2r+FoniWP0WMbUk9pxTT2mfkZHYHcI&#10;pHIes3NpbkSV4H068zV2d0/+nSOQSwhEHuY1/s+l+99X7jWZdvE9rz6yD4FIP678f23/gRPaJ9Ml&#10;AAAAAElFTkSuQmCCUEsDBBQABgAIAAAAIQCDJl7J5QAAABEBAAAPAAAAZHJzL2Rvd25yZXYueG1s&#10;TE9Nb4JAEL036X/YTJPedIGiVWQxxn6cTJNqk6a3EUYgsruEXQH/fcdTe5m8ybx5H+l61I3oqXO1&#10;NQrCaQCCTG6L2pQKvg5vkwUI59EU2FhDCq7kYJ3d36WYFHYwn9TvfSlYxLgEFVTet4mULq9Io5va&#10;lgzfTrbT6HntSll0OLC4bmQUBHOpsTbsUGFL24ry8/6iFbwPOGyewtd+dz5trz+H2cf3LiSlHh/G&#10;lxWPzQqEp9H/fcCtA+eHjIMd7cUUTjQKJnEQM1XBfLZgwIzlc8TgyNQojJcgs1T+b5L9Ag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DqwyETSAwAA/AoAAA4AAAAA&#10;AAAAAAAAAAAAOgIAAGRycy9lMm9Eb2MueG1sUEsBAi0ACgAAAAAAAAAhADkweH0ZsAIAGbACABQA&#10;AAAAAAAAAAAAAAAAOAYAAGRycy9tZWRpYS9pbWFnZTEucG5nUEsBAi0AFAAGAAgAAAAhAIMmXsnl&#10;AAAAEQEAAA8AAAAAAAAAAAAAAAAAg7YCAGRycy9kb3ducmV2LnhtbFBLAQItABQABgAIAAAAIQCq&#10;Jg6+vAAAACEBAAAZAAAAAAAAAAAAAAAAAJW3AgBkcnMvX3JlbHMvZTJvRG9jLnhtbC5yZWxzUEsF&#10;BgAAAAAGAAYAfAEAAIi4AgAAAA==&#10;">
                <v:shape id="Text Box 26" o:spid="_x0000_s1029" type="#_x0000_t202" style="position:absolute;width:64312;height:35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Wn6xQAAAOAAAAAPAAAAZHJzL2Rvd25yZXYueG1sRI9Bi8Iw&#10;FITvC/6H8ARva6qISDWKVhRh8dDqxdujebbF5qU0Ueu/NwuCl4FhmG+YxaoztXhQ6yrLCkbDCARx&#10;bnXFhYLzafc7A+E8ssbaMil4kYPVsvezwFjbJ6f0yHwhAoRdjApK75tYSpeXZNANbUMcsqttDfpg&#10;20LqFp8Bbmo5jqKpNFhxWCixoaSk/JbdjYLkpjdyn86yvzSZkK6Pl+Pp0Cg16HfbeZD1HISnzn8b&#10;H8RBKxhP4f9QOANy+QYAAP//AwBQSwECLQAUAAYACAAAACEA2+H2y+4AAACFAQAAEwAAAAAAAAAA&#10;AAAAAAAAAAAAW0NvbnRlbnRfVHlwZXNdLnhtbFBLAQItABQABgAIAAAAIQBa9CxbvwAAABUBAAAL&#10;AAAAAAAAAAAAAAAAAB8BAABfcmVscy8ucmVsc1BLAQItABQABgAIAAAAIQAbfWn6xQAAAOAAAAAP&#10;AAAAAAAAAAAAAAAAAAcCAABkcnMvZG93bnJldi54bWxQSwUGAAAAAAMAAwC3AAAA+QIAAAAA&#10;" filled="f" strokecolor="black [3213]" strokeweight=".5pt">
                  <v:textbox>
                    <w:txbxContent>
                      <w:p w14:paraId="77C8E1A2" w14:textId="77777777" w:rsidR="001E5187" w:rsidRPr="005E059B" w:rsidRDefault="001E5187" w:rsidP="00E63131">
                        <w:pPr>
                          <w:contextualSpacing/>
                          <w:jc w:val="both"/>
                          <w:rPr>
                            <w:rFonts w:cstheme="minorHAnsi"/>
                            <w:b/>
                            <w:sz w:val="21"/>
                            <w:szCs w:val="21"/>
                          </w:rPr>
                        </w:pPr>
                        <w:r w:rsidRPr="005E059B">
                          <w:rPr>
                            <w:rFonts w:cstheme="minorHAnsi"/>
                            <w:b/>
                            <w:sz w:val="21"/>
                            <w:szCs w:val="21"/>
                          </w:rPr>
                          <w:t>Box 1</w:t>
                        </w:r>
                      </w:p>
                      <w:p w14:paraId="7084F990" w14:textId="77777777" w:rsidR="001E5187" w:rsidRPr="005E059B" w:rsidRDefault="001E5187" w:rsidP="00E63131">
                        <w:pPr>
                          <w:contextualSpacing/>
                          <w:jc w:val="both"/>
                          <w:rPr>
                            <w:rFonts w:cstheme="minorHAnsi"/>
                            <w:sz w:val="21"/>
                            <w:szCs w:val="21"/>
                          </w:rPr>
                        </w:pPr>
                        <w:r w:rsidRPr="005E059B">
                          <w:rPr>
                            <w:rFonts w:cstheme="minorHAnsi"/>
                            <w:sz w:val="21"/>
                            <w:szCs w:val="21"/>
                          </w:rPr>
                          <w:t xml:space="preserve">For each class of lesion there are specific DDR pathways that warrant error-free repair, thereby preserving the genetic information of the genome (fig.1). Subtle base modification, such as oxidation and hydrolysis caused by reactive oxygen species (ROS) and ultraviolet (UV), are removed by Base excision repair (BER). Nucleotide excision repair (NER) restores bulky / helix-distorting lesions caused by UV and carcinogens, and Mismatch repair (MMR) restores replication errors, which occur when replicate high-fidelity </w:t>
                        </w:r>
                        <w:r w:rsidRPr="005E059B">
                          <w:rPr>
                            <w:rFonts w:cstheme="minorHAnsi"/>
                            <w:bCs/>
                            <w:sz w:val="21"/>
                            <w:szCs w:val="21"/>
                          </w:rPr>
                          <w:t>Polymerase delta (</w:t>
                        </w:r>
                        <w:r w:rsidRPr="005E059B">
                          <w:rPr>
                            <w:rFonts w:cstheme="minorHAnsi"/>
                            <w:color w:val="222222"/>
                            <w:sz w:val="21"/>
                            <w:szCs w:val="21"/>
                          </w:rPr>
                          <w:t>Pol δ)</w:t>
                        </w:r>
                        <w:r w:rsidRPr="005E059B">
                          <w:rPr>
                            <w:rFonts w:cstheme="minorHAnsi"/>
                            <w:sz w:val="21"/>
                            <w:szCs w:val="21"/>
                          </w:rPr>
                          <w:t xml:space="preserve"> or Pol epsilon (Pol ε) occasionally insert a non-Watson-crick base pair in the newly synthesized stand. Homologous recombination (HR) and non-homologous end joining (NHEJ) can repair DNA double strand breaks (DSBs) [1,5] </w:t>
                        </w:r>
                      </w:p>
                      <w:p w14:paraId="3866F0F0" w14:textId="77777777" w:rsidR="001E5187" w:rsidRPr="005E059B" w:rsidRDefault="001E5187" w:rsidP="00E63131">
                        <w:pPr>
                          <w:snapToGrid w:val="0"/>
                          <w:contextualSpacing/>
                          <w:jc w:val="both"/>
                          <w:rPr>
                            <w:rFonts w:cstheme="minorHAnsi"/>
                            <w:sz w:val="21"/>
                            <w:szCs w:val="21"/>
                          </w:rPr>
                        </w:pPr>
                      </w:p>
                      <w:p w14:paraId="6036091E" w14:textId="77777777" w:rsidR="001E5187" w:rsidRPr="005E059B" w:rsidRDefault="001E5187" w:rsidP="00E63131">
                        <w:pPr>
                          <w:snapToGrid w:val="0"/>
                          <w:contextualSpacing/>
                          <w:jc w:val="both"/>
                          <w:rPr>
                            <w:rFonts w:cstheme="minorHAnsi"/>
                            <w:sz w:val="21"/>
                            <w:szCs w:val="21"/>
                          </w:rPr>
                        </w:pPr>
                      </w:p>
                      <w:p w14:paraId="1408AD40" w14:textId="77777777" w:rsidR="001E5187" w:rsidRPr="005E059B" w:rsidRDefault="001E5187" w:rsidP="00E63131">
                        <w:pPr>
                          <w:snapToGrid w:val="0"/>
                          <w:contextualSpacing/>
                          <w:jc w:val="both"/>
                          <w:rPr>
                            <w:rFonts w:cstheme="minorHAnsi"/>
                            <w:sz w:val="21"/>
                            <w:szCs w:val="21"/>
                          </w:rPr>
                        </w:pPr>
                      </w:p>
                      <w:p w14:paraId="2BEB3290" w14:textId="77777777" w:rsidR="001E5187" w:rsidRPr="005E059B" w:rsidRDefault="001E5187" w:rsidP="00E63131">
                        <w:pPr>
                          <w:snapToGrid w:val="0"/>
                          <w:contextualSpacing/>
                          <w:jc w:val="both"/>
                          <w:rPr>
                            <w:rFonts w:cstheme="minorHAnsi"/>
                            <w:sz w:val="21"/>
                            <w:szCs w:val="21"/>
                          </w:rPr>
                        </w:pPr>
                      </w:p>
                      <w:p w14:paraId="78FF8EA2" w14:textId="77777777" w:rsidR="001E5187" w:rsidRPr="005E059B" w:rsidRDefault="001E5187" w:rsidP="00E63131">
                        <w:pPr>
                          <w:snapToGrid w:val="0"/>
                          <w:contextualSpacing/>
                          <w:jc w:val="both"/>
                          <w:rPr>
                            <w:rFonts w:cstheme="minorHAnsi"/>
                            <w:sz w:val="21"/>
                            <w:szCs w:val="21"/>
                          </w:rPr>
                        </w:pPr>
                      </w:p>
                      <w:p w14:paraId="7F0FD243" w14:textId="77777777" w:rsidR="001E5187" w:rsidRPr="005E059B" w:rsidRDefault="001E5187" w:rsidP="00E63131">
                        <w:pPr>
                          <w:snapToGrid w:val="0"/>
                          <w:contextualSpacing/>
                          <w:jc w:val="both"/>
                          <w:rPr>
                            <w:rFonts w:cstheme="minorHAnsi"/>
                            <w:sz w:val="21"/>
                            <w:szCs w:val="21"/>
                          </w:rPr>
                        </w:pPr>
                      </w:p>
                      <w:p w14:paraId="1D024675" w14:textId="77777777" w:rsidR="001E5187" w:rsidRPr="005E059B" w:rsidRDefault="001E5187" w:rsidP="00E63131">
                        <w:pPr>
                          <w:snapToGrid w:val="0"/>
                          <w:contextualSpacing/>
                          <w:jc w:val="both"/>
                          <w:rPr>
                            <w:rFonts w:cstheme="minorHAnsi"/>
                            <w:sz w:val="21"/>
                            <w:szCs w:val="21"/>
                          </w:rPr>
                        </w:pPr>
                      </w:p>
                      <w:p w14:paraId="7B55C28E" w14:textId="77777777" w:rsidR="001E5187" w:rsidRPr="005E059B" w:rsidRDefault="001E5187" w:rsidP="00E63131">
                        <w:pPr>
                          <w:snapToGrid w:val="0"/>
                          <w:contextualSpacing/>
                          <w:jc w:val="both"/>
                          <w:rPr>
                            <w:rFonts w:cstheme="minorHAnsi"/>
                            <w:sz w:val="21"/>
                            <w:szCs w:val="21"/>
                          </w:rPr>
                        </w:pPr>
                      </w:p>
                      <w:p w14:paraId="2415A970" w14:textId="77777777" w:rsidR="001E5187" w:rsidRPr="005E059B" w:rsidRDefault="001E5187" w:rsidP="00E63131">
                        <w:pPr>
                          <w:snapToGrid w:val="0"/>
                          <w:contextualSpacing/>
                          <w:jc w:val="both"/>
                          <w:rPr>
                            <w:rFonts w:cstheme="minorHAnsi"/>
                            <w:sz w:val="21"/>
                            <w:szCs w:val="21"/>
                          </w:rPr>
                        </w:pPr>
                      </w:p>
                      <w:p w14:paraId="6E11FE3C" w14:textId="77777777" w:rsidR="001E5187" w:rsidRPr="005E059B" w:rsidRDefault="001E5187" w:rsidP="00E63131">
                        <w:pPr>
                          <w:snapToGrid w:val="0"/>
                          <w:contextualSpacing/>
                          <w:jc w:val="both"/>
                          <w:rPr>
                            <w:rFonts w:cstheme="minorHAnsi"/>
                            <w:sz w:val="21"/>
                            <w:szCs w:val="21"/>
                          </w:rPr>
                        </w:pPr>
                      </w:p>
                      <w:p w14:paraId="435327C0" w14:textId="77777777" w:rsidR="001E5187" w:rsidRPr="005E059B" w:rsidRDefault="001E5187" w:rsidP="00E63131">
                        <w:pPr>
                          <w:snapToGrid w:val="0"/>
                          <w:contextualSpacing/>
                          <w:jc w:val="both"/>
                          <w:rPr>
                            <w:rFonts w:cstheme="minorHAnsi"/>
                            <w:sz w:val="21"/>
                            <w:szCs w:val="21"/>
                          </w:rPr>
                        </w:pPr>
                      </w:p>
                      <w:p w14:paraId="6828D693" w14:textId="77777777" w:rsidR="001E5187" w:rsidRPr="005E059B" w:rsidRDefault="001E5187" w:rsidP="00E63131">
                        <w:pPr>
                          <w:snapToGrid w:val="0"/>
                          <w:contextualSpacing/>
                          <w:jc w:val="both"/>
                          <w:rPr>
                            <w:rFonts w:cstheme="minorHAnsi"/>
                            <w:sz w:val="21"/>
                            <w:szCs w:val="21"/>
                          </w:rPr>
                        </w:pPr>
                      </w:p>
                      <w:p w14:paraId="01BCBFD7" w14:textId="77777777" w:rsidR="001E5187" w:rsidRPr="005E059B" w:rsidRDefault="001E5187" w:rsidP="00E63131">
                        <w:pPr>
                          <w:snapToGrid w:val="0"/>
                          <w:contextualSpacing/>
                          <w:jc w:val="both"/>
                          <w:rPr>
                            <w:rFonts w:cstheme="minorHAnsi"/>
                            <w:sz w:val="21"/>
                            <w:szCs w:val="21"/>
                          </w:rPr>
                        </w:pPr>
                      </w:p>
                      <w:p w14:paraId="411846F0" w14:textId="77777777" w:rsidR="001E5187" w:rsidRPr="005E059B" w:rsidRDefault="001E5187" w:rsidP="00E63131">
                        <w:pPr>
                          <w:snapToGrid w:val="0"/>
                          <w:contextualSpacing/>
                          <w:jc w:val="both"/>
                          <w:rPr>
                            <w:rFonts w:cstheme="minorHAnsi"/>
                            <w:sz w:val="21"/>
                            <w:szCs w:val="21"/>
                          </w:rPr>
                        </w:pPr>
                      </w:p>
                      <w:p w14:paraId="5B6648FE" w14:textId="77777777" w:rsidR="001E5187" w:rsidRPr="005E059B" w:rsidRDefault="001E5187" w:rsidP="00E63131">
                        <w:pPr>
                          <w:contextualSpacing/>
                          <w:rPr>
                            <w:rFonts w:cstheme="minorHAnsi"/>
                            <w:sz w:val="21"/>
                            <w:szCs w:val="21"/>
                          </w:rPr>
                        </w:pPr>
                      </w:p>
                      <w:p w14:paraId="7E0B2704" w14:textId="77777777" w:rsidR="001E5187" w:rsidRPr="005E059B" w:rsidRDefault="001E5187">
                        <w:pPr>
                          <w:rPr>
                            <w:sz w:val="18"/>
                            <w:szCs w:val="18"/>
                          </w:rPr>
                        </w:pPr>
                      </w:p>
                      <w:p w14:paraId="46679CDA" w14:textId="0CE4B021" w:rsidR="001E5187" w:rsidRPr="005E059B" w:rsidRDefault="001E5187" w:rsidP="00E63131">
                        <w:pPr>
                          <w:contextualSpacing/>
                          <w:jc w:val="both"/>
                          <w:rPr>
                            <w:rFonts w:cstheme="minorHAnsi"/>
                            <w:b/>
                            <w:sz w:val="21"/>
                            <w:szCs w:val="21"/>
                          </w:rPr>
                        </w:pPr>
                        <w:r w:rsidRPr="005E059B">
                          <w:rPr>
                            <w:rFonts w:cstheme="minorHAnsi"/>
                            <w:b/>
                            <w:sz w:val="21"/>
                            <w:szCs w:val="21"/>
                          </w:rPr>
                          <w:t>Box 1</w:t>
                        </w:r>
                      </w:p>
                      <w:p w14:paraId="0FF9219A" w14:textId="1F7C684E" w:rsidR="001E5187" w:rsidRPr="005E059B" w:rsidRDefault="001E5187" w:rsidP="00E63131">
                        <w:pPr>
                          <w:contextualSpacing/>
                          <w:jc w:val="both"/>
                          <w:rPr>
                            <w:rFonts w:cstheme="minorHAnsi"/>
                            <w:sz w:val="21"/>
                            <w:szCs w:val="21"/>
                          </w:rPr>
                        </w:pPr>
                        <w:r w:rsidRPr="005E059B">
                          <w:rPr>
                            <w:rFonts w:cstheme="minorHAnsi"/>
                            <w:sz w:val="21"/>
                            <w:szCs w:val="21"/>
                          </w:rPr>
                          <w:t xml:space="preserve">For each class of lesion there are specific DDR pathways that warrant error-free repair, thereby preserving the genetic information of the genome (fig.1). Subtle base modification, such as oxidation and hydrolysis caused by reactive oxygen species (ROS) and ultraviolet (UV), are removed by Base excision repair (BER). Nucleotide excision repair (NER) restores bulky / helix-distorting lesions caused by UV and carcinogens, and Mismatch repair (MMR) restores replication errors, which occur when replicate high-fidelity </w:t>
                        </w:r>
                        <w:r w:rsidRPr="005E059B">
                          <w:rPr>
                            <w:rFonts w:cstheme="minorHAnsi"/>
                            <w:bCs/>
                            <w:sz w:val="21"/>
                            <w:szCs w:val="21"/>
                          </w:rPr>
                          <w:t>Polymerase delta (</w:t>
                        </w:r>
                        <w:r w:rsidRPr="005E059B">
                          <w:rPr>
                            <w:rFonts w:cstheme="minorHAnsi"/>
                            <w:color w:val="222222"/>
                            <w:sz w:val="21"/>
                            <w:szCs w:val="21"/>
                          </w:rPr>
                          <w:t>Pol δ)</w:t>
                        </w:r>
                        <w:r w:rsidRPr="005E059B">
                          <w:rPr>
                            <w:rFonts w:cstheme="minorHAnsi"/>
                            <w:sz w:val="21"/>
                            <w:szCs w:val="21"/>
                          </w:rPr>
                          <w:t xml:space="preserve"> or Pol epsilon (Pol ε) occasionally insert a non-Watson-crick base pair in the newly synthesized stand. Homologous recombination (HR) and non-homologous end joining (NHEJ) can repair DNA double strand breaks (DSBs) [1,5] </w:t>
                        </w:r>
                      </w:p>
                      <w:p w14:paraId="638AD295" w14:textId="77777777" w:rsidR="001E5187" w:rsidRPr="005E059B" w:rsidRDefault="001E5187" w:rsidP="00E63131">
                        <w:pPr>
                          <w:snapToGrid w:val="0"/>
                          <w:contextualSpacing/>
                          <w:jc w:val="both"/>
                          <w:rPr>
                            <w:rFonts w:cstheme="minorHAnsi"/>
                            <w:sz w:val="21"/>
                            <w:szCs w:val="21"/>
                          </w:rPr>
                        </w:pPr>
                      </w:p>
                      <w:p w14:paraId="5FBD7C76" w14:textId="77777777" w:rsidR="001E5187" w:rsidRPr="005E059B" w:rsidRDefault="001E5187" w:rsidP="00E63131">
                        <w:pPr>
                          <w:snapToGrid w:val="0"/>
                          <w:contextualSpacing/>
                          <w:jc w:val="both"/>
                          <w:rPr>
                            <w:rFonts w:cstheme="minorHAnsi"/>
                            <w:sz w:val="21"/>
                            <w:szCs w:val="21"/>
                          </w:rPr>
                        </w:pPr>
                      </w:p>
                      <w:p w14:paraId="035CAF03" w14:textId="77777777" w:rsidR="001E5187" w:rsidRPr="005E059B" w:rsidRDefault="001E5187" w:rsidP="00E63131">
                        <w:pPr>
                          <w:snapToGrid w:val="0"/>
                          <w:contextualSpacing/>
                          <w:jc w:val="both"/>
                          <w:rPr>
                            <w:rFonts w:cstheme="minorHAnsi"/>
                            <w:sz w:val="21"/>
                            <w:szCs w:val="21"/>
                          </w:rPr>
                        </w:pPr>
                      </w:p>
                      <w:p w14:paraId="15B2A809" w14:textId="77777777" w:rsidR="001E5187" w:rsidRPr="005E059B" w:rsidRDefault="001E5187" w:rsidP="00E63131">
                        <w:pPr>
                          <w:snapToGrid w:val="0"/>
                          <w:contextualSpacing/>
                          <w:jc w:val="both"/>
                          <w:rPr>
                            <w:rFonts w:cstheme="minorHAnsi"/>
                            <w:sz w:val="21"/>
                            <w:szCs w:val="21"/>
                          </w:rPr>
                        </w:pPr>
                      </w:p>
                      <w:p w14:paraId="01E51F9D" w14:textId="77777777" w:rsidR="001E5187" w:rsidRPr="005E059B" w:rsidRDefault="001E5187" w:rsidP="00E63131">
                        <w:pPr>
                          <w:snapToGrid w:val="0"/>
                          <w:contextualSpacing/>
                          <w:jc w:val="both"/>
                          <w:rPr>
                            <w:rFonts w:cstheme="minorHAnsi"/>
                            <w:sz w:val="21"/>
                            <w:szCs w:val="21"/>
                          </w:rPr>
                        </w:pPr>
                      </w:p>
                      <w:p w14:paraId="4DFA824E" w14:textId="77777777" w:rsidR="001E5187" w:rsidRPr="005E059B" w:rsidRDefault="001E5187" w:rsidP="00E63131">
                        <w:pPr>
                          <w:snapToGrid w:val="0"/>
                          <w:contextualSpacing/>
                          <w:jc w:val="both"/>
                          <w:rPr>
                            <w:rFonts w:cstheme="minorHAnsi"/>
                            <w:sz w:val="21"/>
                            <w:szCs w:val="21"/>
                          </w:rPr>
                        </w:pPr>
                      </w:p>
                      <w:p w14:paraId="1E65D3FD" w14:textId="77777777" w:rsidR="001E5187" w:rsidRPr="005E059B" w:rsidRDefault="001E5187" w:rsidP="00E63131">
                        <w:pPr>
                          <w:snapToGrid w:val="0"/>
                          <w:contextualSpacing/>
                          <w:jc w:val="both"/>
                          <w:rPr>
                            <w:rFonts w:cstheme="minorHAnsi"/>
                            <w:sz w:val="21"/>
                            <w:szCs w:val="21"/>
                          </w:rPr>
                        </w:pPr>
                      </w:p>
                      <w:p w14:paraId="43825FBC" w14:textId="77777777" w:rsidR="001E5187" w:rsidRPr="005E059B" w:rsidRDefault="001E5187" w:rsidP="00E63131">
                        <w:pPr>
                          <w:snapToGrid w:val="0"/>
                          <w:contextualSpacing/>
                          <w:jc w:val="both"/>
                          <w:rPr>
                            <w:rFonts w:cstheme="minorHAnsi"/>
                            <w:sz w:val="21"/>
                            <w:szCs w:val="21"/>
                          </w:rPr>
                        </w:pPr>
                      </w:p>
                      <w:p w14:paraId="7B9F8C6E" w14:textId="77777777" w:rsidR="001E5187" w:rsidRPr="005E059B" w:rsidRDefault="001E5187" w:rsidP="00E63131">
                        <w:pPr>
                          <w:snapToGrid w:val="0"/>
                          <w:contextualSpacing/>
                          <w:jc w:val="both"/>
                          <w:rPr>
                            <w:rFonts w:cstheme="minorHAnsi"/>
                            <w:sz w:val="21"/>
                            <w:szCs w:val="21"/>
                          </w:rPr>
                        </w:pPr>
                      </w:p>
                      <w:p w14:paraId="32DB4FB3" w14:textId="77777777" w:rsidR="001E5187" w:rsidRPr="005E059B" w:rsidRDefault="001E5187" w:rsidP="00E63131">
                        <w:pPr>
                          <w:snapToGrid w:val="0"/>
                          <w:contextualSpacing/>
                          <w:jc w:val="both"/>
                          <w:rPr>
                            <w:rFonts w:cstheme="minorHAnsi"/>
                            <w:sz w:val="21"/>
                            <w:szCs w:val="21"/>
                          </w:rPr>
                        </w:pPr>
                      </w:p>
                      <w:p w14:paraId="228D43B2" w14:textId="77777777" w:rsidR="001E5187" w:rsidRPr="005E059B" w:rsidRDefault="001E5187" w:rsidP="00E63131">
                        <w:pPr>
                          <w:snapToGrid w:val="0"/>
                          <w:contextualSpacing/>
                          <w:jc w:val="both"/>
                          <w:rPr>
                            <w:rFonts w:cstheme="minorHAnsi"/>
                            <w:sz w:val="21"/>
                            <w:szCs w:val="21"/>
                          </w:rPr>
                        </w:pPr>
                      </w:p>
                      <w:p w14:paraId="206AC9F3" w14:textId="0C42AA68" w:rsidR="001E5187" w:rsidRPr="005E059B" w:rsidRDefault="001E5187" w:rsidP="00E63131">
                        <w:pPr>
                          <w:snapToGrid w:val="0"/>
                          <w:contextualSpacing/>
                          <w:jc w:val="both"/>
                          <w:rPr>
                            <w:rFonts w:cstheme="minorHAnsi"/>
                            <w:sz w:val="21"/>
                            <w:szCs w:val="21"/>
                          </w:rPr>
                        </w:pPr>
                      </w:p>
                      <w:p w14:paraId="74900C61" w14:textId="49681602" w:rsidR="001E5187" w:rsidRPr="005E059B" w:rsidRDefault="001E5187" w:rsidP="00E63131">
                        <w:pPr>
                          <w:snapToGrid w:val="0"/>
                          <w:contextualSpacing/>
                          <w:jc w:val="both"/>
                          <w:rPr>
                            <w:rFonts w:cstheme="minorHAnsi"/>
                            <w:sz w:val="21"/>
                            <w:szCs w:val="21"/>
                          </w:rPr>
                        </w:pPr>
                      </w:p>
                      <w:p w14:paraId="392114E8" w14:textId="452BDB60" w:rsidR="001E5187" w:rsidRPr="005E059B" w:rsidRDefault="001E5187" w:rsidP="00E63131">
                        <w:pPr>
                          <w:snapToGrid w:val="0"/>
                          <w:contextualSpacing/>
                          <w:jc w:val="both"/>
                          <w:rPr>
                            <w:rFonts w:cstheme="minorHAnsi"/>
                            <w:sz w:val="21"/>
                            <w:szCs w:val="21"/>
                          </w:rPr>
                        </w:pPr>
                      </w:p>
                      <w:p w14:paraId="06A69C79" w14:textId="77777777" w:rsidR="001E5187" w:rsidRPr="005E059B" w:rsidRDefault="001E5187" w:rsidP="00E63131">
                        <w:pPr>
                          <w:contextualSpacing/>
                          <w:rPr>
                            <w:rFonts w:cstheme="minorHAnsi"/>
                            <w:sz w:val="21"/>
                            <w:szCs w:val="21"/>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style="position:absolute;left:821;top:13870;width:34525;height:17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f1xwAAAN8AAAAPAAAAZHJzL2Rvd25yZXYueG1sRI/disIw&#10;FITvF3yHcATv1lSRZalGEUW0KCz+gHh3aI5tsTmpTdSuT28WFrwZGIb5hhlNGlOKO9WusKyg141A&#10;EKdWF5wpOOwXn98gnEfWWFomBb/kYDJufYww1vbBW7rvfCYChF2MCnLvq1hKl+Zk0HVtRRyys60N&#10;+mDrTOoaHwFuStmPoi9psOCwkGNFs5zSy+5mFJwuyXP53CShOjv+TK+NS9aJU6rTbubDINMhCE+N&#10;fzf+ESutYAB/f8IXkOMXAAAA//8DAFBLAQItABQABgAIAAAAIQDb4fbL7gAAAIUBAAATAAAAAAAA&#10;AAAAAAAAAAAAAABbQ29udGVudF9UeXBlc10ueG1sUEsBAi0AFAAGAAgAAAAhAFr0LFu/AAAAFQEA&#10;AAsAAAAAAAAAAAAAAAAAHwEAAF9yZWxzLy5yZWxzUEsBAi0AFAAGAAgAAAAhAMwv9/XHAAAA3wAA&#10;AA8AAAAAAAAAAAAAAAAABwIAAGRycy9kb3ducmV2LnhtbFBLBQYAAAAAAwADALcAAAD7AgAAAAA=&#10;">
                  <v:imagedata r:id="rId10" o:title=""/>
                </v:shape>
                <v:shape id="Text Box 7" o:spid="_x0000_s1031" type="#_x0000_t202" style="position:absolute;left:821;top:31336;width:55423;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ssUxgAAAN8AAAAPAAAAZHJzL2Rvd25yZXYueG1sRI9Pi8Iw&#10;FMTvC36H8AQvi6brwZVqFLUreHAP/sHzo3m2xealJNHWb2+Ehb0MDMP8hpkvO1OLBzlfWVbwNUpA&#10;EOdWV1woOJ+2wykIH5A11pZJwZM8LBe9jzmm2rZ8oMcxFCJC2KeooAyhSaX0eUkG/cg2xDG7Wmcw&#10;ROsKqR22EW5qOU6SiTRYcVwosaFNSfnteDcKJpm7twfefGbnnz3+NsX4sn5elBr0u2wWZTUDEagL&#10;/40/xE4r+Ib3n/gF5OIFAAD//wMAUEsBAi0AFAAGAAgAAAAhANvh9svuAAAAhQEAABMAAAAAAAAA&#10;AAAAAAAAAAAAAFtDb250ZW50X1R5cGVzXS54bWxQSwECLQAUAAYACAAAACEAWvQsW78AAAAVAQAA&#10;CwAAAAAAAAAAAAAAAAAfAQAAX3JlbHMvLnJlbHNQSwECLQAUAAYACAAAACEApt7LFMYAAADfAAAA&#10;DwAAAAAAAAAAAAAAAAAHAgAAZHJzL2Rvd25yZXYueG1sUEsFBgAAAAADAAMAtwAAAPoCAAAAAA==&#10;" stroked="f">
                  <v:textbox inset="0,0,0,0">
                    <w:txbxContent>
                      <w:p w14:paraId="465E40F4" w14:textId="0B32FD78" w:rsidR="001E5187" w:rsidRPr="00C70728" w:rsidRDefault="001E5187" w:rsidP="006D3672">
                        <w:pPr>
                          <w:pStyle w:val="Caption"/>
                          <w:rPr>
                            <w:noProof/>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1</w:t>
                        </w:r>
                        <w:r w:rsidRPr="00C70728">
                          <w:rPr>
                            <w:noProof/>
                            <w:sz w:val="20"/>
                            <w:szCs w:val="20"/>
                          </w:rPr>
                          <w:fldChar w:fldCharType="end"/>
                        </w:r>
                        <w:r w:rsidRPr="00C70728">
                          <w:rPr>
                            <w:sz w:val="20"/>
                            <w:szCs w:val="20"/>
                          </w:rPr>
                          <w:t>.Types of DNA damage repair pathway, that usually warrant error-free repair for each class of lesion. Figure adapted from [1]</w:t>
                        </w:r>
                      </w:p>
                      <w:p w14:paraId="28EE9F8B" w14:textId="77777777" w:rsidR="001E5187" w:rsidRDefault="001E5187"/>
                      <w:p w14:paraId="00617E48" w14:textId="656B553C" w:rsidR="001E5187" w:rsidRPr="00C70728" w:rsidRDefault="001E5187" w:rsidP="006D3672">
                        <w:pPr>
                          <w:pStyle w:val="Caption"/>
                          <w:rPr>
                            <w:noProof/>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1</w:t>
                        </w:r>
                        <w:r w:rsidRPr="00C70728">
                          <w:rPr>
                            <w:noProof/>
                            <w:sz w:val="20"/>
                            <w:szCs w:val="20"/>
                          </w:rPr>
                          <w:fldChar w:fldCharType="end"/>
                        </w:r>
                        <w:r w:rsidRPr="00C70728">
                          <w:rPr>
                            <w:sz w:val="20"/>
                            <w:szCs w:val="20"/>
                          </w:rPr>
                          <w:t>.Types of DNA damage repair pathway, that usually warrant error-free repair for each class of lesion. Figure adapted from [1]</w:t>
                        </w:r>
                      </w:p>
                    </w:txbxContent>
                  </v:textbox>
                </v:shape>
                <w10:wrap type="square"/>
              </v:group>
            </w:pict>
          </mc:Fallback>
        </mc:AlternateContent>
      </w:r>
      <w:r w:rsidR="00C75D1B">
        <w:rPr>
          <w:sz w:val="24"/>
          <w:szCs w:val="24"/>
        </w:rPr>
        <w:t xml:space="preserve">Cells are under constants exposure to endogenous and exogenous sources of DNA damaging agents (see </w:t>
      </w:r>
      <w:r w:rsidR="00C75D1B">
        <w:rPr>
          <w:b/>
          <w:bCs/>
          <w:sz w:val="24"/>
          <w:szCs w:val="24"/>
        </w:rPr>
        <w:t>Box 1</w:t>
      </w:r>
      <w:r w:rsidR="00C75D1B">
        <w:rPr>
          <w:sz w:val="24"/>
          <w:szCs w:val="24"/>
        </w:rPr>
        <w:t>). Improper repair of such DNA damage can lead to genomic instability, premature ageing and tumor developm</w:t>
      </w:r>
      <w:r w:rsidR="005504CD">
        <w:rPr>
          <w:sz w:val="24"/>
          <w:szCs w:val="24"/>
        </w:rPr>
        <w:t>ent</w:t>
      </w:r>
      <w:r w:rsidR="006E4206">
        <w:rPr>
          <w:rStyle w:val="Voetnootmarkering"/>
          <w:sz w:val="24"/>
          <w:szCs w:val="24"/>
        </w:rPr>
        <w:fldChar w:fldCharType="begin" w:fldLock="1"/>
      </w:r>
      <w:r w:rsidR="00E77AA6">
        <w:rPr>
          <w:sz w:val="24"/>
          <w:szCs w:val="24"/>
        </w:rPr>
        <w:instrText>ADDIN CSL_CITATION {"citationItems":[{"id":"ITEM-1","itemData":{"DOI":"10.1038/nrm2852","ISSN":"14710072","abstract":"Aberrant DNA replication is a major source of the mutations and chromosome rearrangements that are associated with pathological disorders. When replication is compromised, DNA becomes more prone to breakage. Secondary structures, highly transcribed DNA sequences and damaged DNA stall replication forks, which then require checkpoint factors and specialized enzymatic activities for their stabilization and subsequent advance. These mechanisms ensure that the local DNA damage response, which enables replication fork progression and DNA repair in S phase, is coupled with cell cycle transitions. The mechanisms that operate in eukaryotic cells to promote replication fork integrity and coordinate replication with other aspects of chromosome maintenance are becoming clear.","author":[{"dropping-particle":"","family":"Branzei","given":"Dana","non-dropping-particle":"","parse-names":false,"suffix":""},{"dropping-particle":"","family":"Foiani","given":"Marco","non-dropping-particle":"","parse-names":false,"suffix":""}],"container-title":"Nature Reviews Molecular Cell Biology","id":"ITEM-1","issue":"3","issued":{"date-parts":[["2010","3"]]},"page":"208-219","title":"Maintaining genome stability at the replication fork","type":"article","volume":"11"},"uris":["http://www.mendeley.com/documents/?uuid=ba920948-5f94-33e1-b543-f7ce557bdeed"]},{"id":"ITEM-2","itemData":{"DOI":"10.1038/s41571-018-0114-z","ISSN":"17594782","abstract":"Genomic instability is a key hallmark of cancer that arises owing to defects in the DNA damage response (DDR) and/or increased replication stress. These alterations promote the clonal evolution of cancer cells via the accumulation of driver aberrations, including gene copy-number changes, rearrangements and mutations; however, these same defects also create vulnerabilities that are relatively specific to cancer cells, which could potentially be exploited to increase the therapeutic index of anticancer treatments and thereby improve patient outcomes. The discovery that BRCA-mutant cancer cells are exquisitely sensitive to inhibition of poly(ADP-ribose) polymerase has ushered in a new era of research on biomarker-driven synthetic lethal treatment strategies for different cancers. The therapeutic landscape of antitumour agents targeting the DDR has rapidly expanded to include inhibitors of other key mediators of DNA repair and replication, such as ATM, ATR, CHK1 and CHK2, DNA-PK and WEE1. Efforts to optimize these therapies are ongoing across a range of cancers, involving the development of predictive biomarker assays of responsiveness (beyond BRCA mutations), assessment of the mechanisms underlying intrinsic and acquired resistance, and evaluation of rational, tolerable combinations with standard-of-care treatments (such as chemotherapeutics and radiation), novel molecularly targeted agents and immune-checkpoint inhibitors. In this Review, we discuss the current status of anticancer therapies targeting the DDR.","author":[{"dropping-particle":"","family":"Pilié","given":"Patrick G.","non-dropping-particle":"","parse-names":false,"suffix":""},{"dropping-particle":"","family":"Tang","given":"Chad","non-dropping-particle":"","parse-names":false,"suffix":""},{"dropping-particle":"","family":"Mills","given":"Gordon B.","non-dropping-particle":"","parse-names":false,"suffix":""},{"dropping-particle":"","family":"Yap","given":"Timothy A.","non-dropping-particle":"","parse-names":false,"suffix":""}],"container-title":"Nature Reviews Clinical Oncology","id":"ITEM-2","issue":"2","issued":{"date-parts":[["2019"]]},"page":"81-104","publisher":"Springer US","title":"State-of-the-art strategies for targeting the DNA damage response in cancer","type":"article-journal","volume":"16"},"uris":["http://www.mendeley.com/documents/?uuid=e1ac9d25-b82d-4284-addf-07d19c7764b2"]},{"id":"ITEM-3","itemData":{"DOI":"10.1016/j.bbadis.2017.10.015","ISSN":"1879260X","abstract":"Maintenance of genomic integrity in tissue-specific stem cells is critical for tissue homeostasis and the prevention of deleterious diseases such as cancer. Stem cells are subject to DNA damage induced by endogenous replication mishaps or exposure to exogenous agents. The type of DNA lesion and the cell cycle stage will invoke different DNA repair mechanisms depending on the intrinsic DNA repair machinery of a cell. Inappropriate DNA repair in stem cells can lead to cell death, or to the formation and accumulation of genetic alterations that can be transmitted to daughter cells and so is linked to cancer formation. DNA mutational signatures that are associated with DNA repair deficiencies or exposure to carcinogenic agents have been described in cancer. Here we review the most recent findings on DNA repair pathways activated in epithelial tissue stem and progenitor cells and their implications for cancer mutational signatures. We discuss how deep knowledge of early molecular events leading to carcinogenesis provides insights into DNA repair mechanisms operating in tumours and how these could be exploited therapeutically.","author":[{"dropping-particle":"","family":"Weeden","given":"Clare E.","non-dropping-particle":"","parse-names":false,"suffix":""},{"dropping-particle":"","family":"Asselin-Labat","given":"Marie Liesse","non-dropping-particle":"","parse-names":false,"suffix":""}],"container-title":"Biochimica et Biophysica Acta - Molecular Basis of Disease","id":"ITEM-3","issue":"1","issued":{"date-parts":[["2018"]]},"page":"89-101","publisher":"Elsevier","title":"Mechanisms of DNA damage repair in adult stem cells and implications for cancer formation","type":"article-journal","volume":"1864"},"uris":["http://www.mendeley.com/documents/?uuid=ee27a67b-18de-41bc-ba19-1e2177a76688"]}],"mendeley":{"formattedCitation":"[1]–[3]","manualFormatting":"[1–3]","plainTextFormattedCitation":"[1]–[3]","previouslyFormattedCitation":"[1]–[3]"},"properties":{"noteIndex":0},"schema":"https://github.com/citation-style-language/schema/raw/master/csl-citation.json"}</w:instrText>
      </w:r>
      <w:r w:rsidR="006E4206">
        <w:rPr>
          <w:rStyle w:val="Voetnootmarkering"/>
          <w:sz w:val="24"/>
          <w:szCs w:val="24"/>
        </w:rPr>
        <w:fldChar w:fldCharType="separate"/>
      </w:r>
      <w:r w:rsidR="00E77AA6" w:rsidRPr="00E77AA6">
        <w:rPr>
          <w:bCs/>
          <w:noProof/>
          <w:sz w:val="24"/>
          <w:szCs w:val="24"/>
        </w:rPr>
        <w:t>[1–3]</w:t>
      </w:r>
      <w:r w:rsidR="006E4206">
        <w:rPr>
          <w:rStyle w:val="Voetnootmarkering"/>
          <w:sz w:val="24"/>
          <w:szCs w:val="24"/>
        </w:rPr>
        <w:fldChar w:fldCharType="end"/>
      </w:r>
      <w:r w:rsidR="00E77AA6">
        <w:rPr>
          <w:sz w:val="24"/>
          <w:szCs w:val="24"/>
        </w:rPr>
        <w:t xml:space="preserve">. </w:t>
      </w:r>
      <w:r w:rsidR="00B85244">
        <w:rPr>
          <w:sz w:val="24"/>
          <w:szCs w:val="24"/>
        </w:rPr>
        <w:t>Also, ageing and genomic instability can lead to reduced hemopoietic stem cell</w:t>
      </w:r>
      <w:r w:rsidR="00046BAE">
        <w:rPr>
          <w:sz w:val="24"/>
          <w:szCs w:val="24"/>
        </w:rPr>
        <w:t>s</w:t>
      </w:r>
      <w:r w:rsidR="00B85244">
        <w:rPr>
          <w:sz w:val="24"/>
          <w:szCs w:val="24"/>
        </w:rPr>
        <w:t xml:space="preserve"> </w:t>
      </w:r>
      <w:r w:rsidR="002A6940">
        <w:rPr>
          <w:sz w:val="24"/>
          <w:szCs w:val="24"/>
        </w:rPr>
        <w:t>(HSC</w:t>
      </w:r>
      <w:r w:rsidR="00046BAE">
        <w:rPr>
          <w:sz w:val="24"/>
          <w:szCs w:val="24"/>
        </w:rPr>
        <w:t>s</w:t>
      </w:r>
      <w:r w:rsidR="002A6940">
        <w:rPr>
          <w:sz w:val="24"/>
          <w:szCs w:val="24"/>
        </w:rPr>
        <w:t xml:space="preserve">) </w:t>
      </w:r>
      <w:r w:rsidR="00B85244">
        <w:rPr>
          <w:sz w:val="24"/>
          <w:szCs w:val="24"/>
        </w:rPr>
        <w:t>potential</w:t>
      </w:r>
      <w:r w:rsidR="002A6940">
        <w:rPr>
          <w:sz w:val="24"/>
          <w:szCs w:val="24"/>
        </w:rPr>
        <w:t xml:space="preserve"> </w:t>
      </w:r>
      <w:r w:rsidR="008E068F">
        <w:rPr>
          <w:sz w:val="24"/>
          <w:szCs w:val="24"/>
        </w:rPr>
        <w:fldChar w:fldCharType="begin" w:fldLock="1"/>
      </w:r>
      <w:r w:rsidR="008E068F">
        <w:rPr>
          <w:sz w:val="24"/>
          <w:szCs w:val="24"/>
        </w:rPr>
        <w:instrText>ADDIN CSL_CITATION {"citationItems":[{"id":"ITEM-1","itemData":{"DOI":"10.1016/j.gpb.2016.04.002","ISSN":"22103244","abstract":"Maintenance of tissue-specific stem cells is vital for organ homeostasis and organismal longevity. Hematopoietic stem cells (HSCs) are the most primitive cell type in the hematopoietic system. They divide asymmetrically and give rise to daughter cells with HSC identity (self-renewal) and progenitor progenies (differentiation), which further proliferate and differentiate into full hematopoietic lineages. Mammalian ageing process is accompanied with abnormalities in the HSC self-renewal and differentiation. Transcriptional changes and epigenetic modulations have been implicated as the key regulators in HSC ageing process. The DNA damage response (DDR) in the cells involves an orchestrated signaling pathway, consisting of cell cycle regulation, cell death and senescence, transcriptional regulation, as well as chromatin remodeling. Recent studies employing DNA repair-deficient mouse models indicate that DDR could intrinsically and extrinsically regulate HSC maintenance and play important roles in tissue homeostasis of the hematopoietic system. In this review, we summarize the current understanding of how the DDR determines the HSC fates and finally contributes to organismal ageing.","author":[{"dropping-particle":"","family":"Li","given":"Tangliang","non-dropping-particle":"","parse-names":false,"suffix":""},{"dropping-particle":"","family":"Zhou","given":"Zhong Wei","non-dropping-particle":"","parse-names":false,"suffix":""},{"dropping-particle":"","family":"Ju","given":"Zhenyu","non-dropping-particle":"","parse-names":false,"suffix":""},{"dropping-particle":"","family":"Wang","given":"Zhao Qi","non-dropping-particle":"","parse-names":false,"suffix":""}],"container-title":"Genomics, Proteomics and Bioinformatics","id":"ITEM-1","issue":"3","issued":{"date-parts":[["2016"]]},"page":"147-154","publisher":"Beijing Institute of Genomics, Chinese Academy of Sciences and Genetics Society of China","title":"DNA Damage Response in Hematopoietic Stem Cell Ageing","type":"article-journal","volume":"14"},"uris":["http://www.mendeley.com/documents/?uuid=1bcfbee7-ac3a-4c09-906b-0e0a0b8ba199"]}],"mendeley":{"formattedCitation":"[4]","plainTextFormattedCitation":"[4]","previouslyFormattedCitation":"[4]"},"properties":{"noteIndex":0},"schema":"https://github.com/citation-style-language/schema/raw/master/csl-citation.json"}</w:instrText>
      </w:r>
      <w:r w:rsidR="008E068F">
        <w:rPr>
          <w:sz w:val="24"/>
          <w:szCs w:val="24"/>
        </w:rPr>
        <w:fldChar w:fldCharType="separate"/>
      </w:r>
      <w:r w:rsidR="008E068F" w:rsidRPr="008E068F">
        <w:rPr>
          <w:noProof/>
          <w:sz w:val="24"/>
          <w:szCs w:val="24"/>
        </w:rPr>
        <w:t>[4]</w:t>
      </w:r>
      <w:r w:rsidR="008E068F">
        <w:rPr>
          <w:sz w:val="24"/>
          <w:szCs w:val="24"/>
        </w:rPr>
        <w:fldChar w:fldCharType="end"/>
      </w:r>
      <w:r w:rsidR="008E068F">
        <w:rPr>
          <w:sz w:val="24"/>
          <w:szCs w:val="24"/>
        </w:rPr>
        <w:t xml:space="preserve">. </w:t>
      </w:r>
      <w:r w:rsidR="008E068F" w:rsidRPr="008E068F">
        <w:rPr>
          <w:sz w:val="24"/>
          <w:szCs w:val="24"/>
        </w:rPr>
        <w:t>The majority of DNA damage in mammalian cells is repaired during the G</w:t>
      </w:r>
      <w:r w:rsidR="00C14806">
        <w:rPr>
          <w:sz w:val="24"/>
          <w:szCs w:val="24"/>
        </w:rPr>
        <w:t>ap</w:t>
      </w:r>
      <w:r w:rsidR="008E068F" w:rsidRPr="008E068F">
        <w:rPr>
          <w:sz w:val="24"/>
          <w:szCs w:val="24"/>
        </w:rPr>
        <w:t>1-phase of the cell cycle by the DNA damage repair (DDR) network, which is essential for the maintenance of</w:t>
      </w:r>
      <w:r w:rsidR="008E068F" w:rsidRPr="008E068F" w:rsidDel="00515B1A">
        <w:rPr>
          <w:sz w:val="24"/>
          <w:szCs w:val="24"/>
        </w:rPr>
        <w:t xml:space="preserve"> </w:t>
      </w:r>
      <w:r w:rsidR="008E068F" w:rsidRPr="008E068F">
        <w:rPr>
          <w:sz w:val="24"/>
          <w:szCs w:val="24"/>
        </w:rPr>
        <w:t>genomic integrity and cell survival</w:t>
      </w:r>
      <w:r w:rsidR="008E068F" w:rsidRPr="008E068F" w:rsidDel="00515B1A">
        <w:rPr>
          <w:sz w:val="24"/>
          <w:szCs w:val="24"/>
        </w:rPr>
        <w:t xml:space="preserve"> </w:t>
      </w:r>
      <w:r w:rsidR="008E068F">
        <w:rPr>
          <w:sz w:val="24"/>
          <w:szCs w:val="24"/>
        </w:rPr>
        <w:fldChar w:fldCharType="begin" w:fldLock="1"/>
      </w:r>
      <w:r w:rsidR="00CC1B4F">
        <w:rPr>
          <w:sz w:val="24"/>
          <w:szCs w:val="24"/>
        </w:rPr>
        <w:instrText>ADDIN CSL_CITATION {"citationItems":[{"id":"ITEM-1","itemData":{"DOI":"10.1038/nrm2852","ISSN":"14710072","abstract":"Aberrant DNA replication is a major source of the mutations and chromosome rearrangements that are associated with pathological disorders. When replication is compromised, DNA becomes more prone to breakage. Secondary structures, highly transcribed DNA sequences and damaged DNA stall replication forks, which then require checkpoint factors and specialized enzymatic activities for their stabilization and subsequent advance. These mechanisms ensure that the local DNA damage response, which enables replication fork progression and DNA repair in S phase, is coupled with cell cycle transitions. The mechanisms that operate in eukaryotic cells to promote replication fork integrity and coordinate replication with other aspects of chromosome maintenance are becoming clear.","author":[{"dropping-particle":"","family":"Branzei","given":"Dana","non-dropping-particle":"","parse-names":false,"suffix":""},{"dropping-particle":"","family":"Foiani","given":"Marco","non-dropping-particle":"","parse-names":false,"suffix":""}],"container-title":"Nature Reviews Molecular Cell Biology","id":"ITEM-1","issue":"3","issued":{"date-parts":[["2010","3"]]},"page":"208-219","title":"Maintaining genome stability at the replication fork","type":"article","volume":"11"},"uris":["http://www.mendeley.com/documents/?uuid=ba920948-5f94-33e1-b543-f7ce557bdeed"]},{"id":"ITEM-2","itemData":{"DOI":"10.1016/j.ceb.2016.03.015","ISSN":"18790410","abstract":"Accurate chromosomal DNA replication is fundamental for optimal cellular function and genome integrity. Replication perturbations activate DNA damage tolerance pathways, which are crucial to complete genome duplication as well as to prevent formation of deleterious double strand breaks. Cells use two general strategies to tolerate lesions: recombination to a homologous template, and trans-lesion synthesis with specialized polymerases. While key players of these processes have been outlined, much less is known on their choreography and regulation. Recent advances have uncovered principles by which DNA damage tolerance is regulated locally and temporally - in relation to replication timing and cell cycle stage -, and are beginning to elucidate the DNA dynamics that mediate lesion tolerance and influence chromosome structure during replication.","author":[{"dropping-particle":"","family":"Branzei","given":"Dana","non-dropping-particle":"","parse-names":false,"suffix":""},{"dropping-particle":"","family":"Psakhye","given":"Ivan","non-dropping-particle":"","parse-names":false,"suffix":""}],"container-title":"Current Opinion in Cell Biology","id":"ITEM-2","issued":{"date-parts":[["2016"]]},"page":"137-144","publisher":"Elsevier Ltd","title":"DNA damage tolerance","type":"article-journal","volume":"40"},"uris":["http://www.mendeley.com/documents/?uuid=6e979009-8fe5-420a-8019-6c503b9bbdce"]}],"mendeley":{"formattedCitation":"[1], [5]","manualFormatting":"[1,5]","plainTextFormattedCitation":"[1], [5]","previouslyFormattedCitation":"[1], [5]"},"properties":{"noteIndex":0},"schema":"https://github.com/citation-style-language/schema/raw/master/csl-citation.json"}</w:instrText>
      </w:r>
      <w:r w:rsidR="008E068F">
        <w:rPr>
          <w:sz w:val="24"/>
          <w:szCs w:val="24"/>
        </w:rPr>
        <w:fldChar w:fldCharType="separate"/>
      </w:r>
      <w:r w:rsidR="008E068F" w:rsidRPr="008E068F">
        <w:rPr>
          <w:noProof/>
          <w:sz w:val="24"/>
          <w:szCs w:val="24"/>
        </w:rPr>
        <w:t>[1,5]</w:t>
      </w:r>
      <w:r w:rsidR="008E068F">
        <w:rPr>
          <w:sz w:val="24"/>
          <w:szCs w:val="24"/>
        </w:rPr>
        <w:fldChar w:fldCharType="end"/>
      </w:r>
      <w:r w:rsidR="008E068F">
        <w:rPr>
          <w:sz w:val="24"/>
          <w:szCs w:val="24"/>
        </w:rPr>
        <w:t>.</w:t>
      </w:r>
      <w:r w:rsidR="00B47976" w:rsidRPr="00B47976">
        <w:rPr>
          <w:rFonts w:asciiTheme="majorHAnsi" w:eastAsia="Times New Roman" w:hAnsiTheme="majorHAnsi" w:cstheme="majorHAnsi"/>
          <w:sz w:val="24"/>
          <w:szCs w:val="24"/>
        </w:rPr>
        <w:t xml:space="preserve"> </w:t>
      </w:r>
      <w:r w:rsidR="00B47976" w:rsidRPr="00B47976">
        <w:rPr>
          <w:sz w:val="24"/>
          <w:szCs w:val="24"/>
        </w:rPr>
        <w:t>However, during S</w:t>
      </w:r>
      <w:r w:rsidR="00C14806">
        <w:rPr>
          <w:sz w:val="24"/>
          <w:szCs w:val="24"/>
        </w:rPr>
        <w:t>ynthesis</w:t>
      </w:r>
      <w:r w:rsidR="00B47976" w:rsidRPr="00B47976">
        <w:rPr>
          <w:sz w:val="24"/>
          <w:szCs w:val="24"/>
        </w:rPr>
        <w:t>-phase</w:t>
      </w:r>
      <w:r w:rsidR="00C14806">
        <w:rPr>
          <w:sz w:val="24"/>
          <w:szCs w:val="24"/>
        </w:rPr>
        <w:t xml:space="preserve"> (S-phase)</w:t>
      </w:r>
      <w:r w:rsidR="00B47976" w:rsidRPr="00B47976">
        <w:rPr>
          <w:sz w:val="24"/>
          <w:szCs w:val="24"/>
        </w:rPr>
        <w:t>, the DNA strands are actively separated to enable semi-conservative DNA replication. The immediate consequence of this strand separation, DNA lesions that persisted into the S-phase cannot be repaired conventionally by excision-based repair modes such as base excision repair (BER) and nucleotide excision repair (NER), as the immediate access to the intact template is lacking. To continue replication in the presence of stalling lesions or structures, warrant the stability of the replication fork, and prohibit more severe secondary DNA lesions such as a DNA double strand break</w:t>
      </w:r>
      <w:r w:rsidR="00046BAE">
        <w:rPr>
          <w:sz w:val="24"/>
          <w:szCs w:val="24"/>
        </w:rPr>
        <w:t>s</w:t>
      </w:r>
      <w:r w:rsidR="00B47976" w:rsidRPr="00B47976">
        <w:rPr>
          <w:sz w:val="24"/>
          <w:szCs w:val="24"/>
        </w:rPr>
        <w:t xml:space="preserve"> </w:t>
      </w:r>
      <w:r w:rsidR="00E350C0">
        <w:rPr>
          <w:sz w:val="24"/>
          <w:szCs w:val="24"/>
        </w:rPr>
        <w:t xml:space="preserve">(DBSs) </w:t>
      </w:r>
      <w:r w:rsidR="00B47976" w:rsidRPr="00B47976">
        <w:rPr>
          <w:sz w:val="24"/>
          <w:szCs w:val="24"/>
        </w:rPr>
        <w:t>as a result of a replication fork collapse</w:t>
      </w:r>
      <w:r w:rsidR="00074243">
        <w:rPr>
          <w:sz w:val="24"/>
          <w:szCs w:val="24"/>
        </w:rPr>
        <w:t xml:space="preserve"> </w:t>
      </w:r>
      <w:r w:rsidR="00B47976" w:rsidRPr="00B47976">
        <w:rPr>
          <w:sz w:val="24"/>
          <w:szCs w:val="24"/>
        </w:rPr>
        <w:t xml:space="preserve">, the </w:t>
      </w:r>
      <w:r w:rsidR="00F13924">
        <w:rPr>
          <w:sz w:val="24"/>
          <w:szCs w:val="24"/>
        </w:rPr>
        <w:t>DNA damage tolerance (</w:t>
      </w:r>
      <w:r w:rsidR="00B47976" w:rsidRPr="00B47976">
        <w:rPr>
          <w:sz w:val="24"/>
          <w:szCs w:val="24"/>
        </w:rPr>
        <w:t>DDT</w:t>
      </w:r>
      <w:r w:rsidR="00F13924">
        <w:rPr>
          <w:sz w:val="24"/>
          <w:szCs w:val="24"/>
        </w:rPr>
        <w:t>)</w:t>
      </w:r>
      <w:r w:rsidR="00B47976" w:rsidRPr="00B47976">
        <w:rPr>
          <w:sz w:val="24"/>
          <w:szCs w:val="24"/>
        </w:rPr>
        <w:t xml:space="preserve"> system allows DNA replication to continue in the presence of such impediments</w:t>
      </w:r>
      <w:r w:rsidR="00074243">
        <w:rPr>
          <w:sz w:val="24"/>
          <w:szCs w:val="24"/>
        </w:rPr>
        <w:t xml:space="preserve"> </w:t>
      </w:r>
      <w:r w:rsidR="00074243">
        <w:rPr>
          <w:sz w:val="24"/>
          <w:szCs w:val="24"/>
        </w:rPr>
        <w:fldChar w:fldCharType="begin" w:fldLock="1"/>
      </w:r>
      <w:r w:rsidR="00CC1B4F">
        <w:rPr>
          <w:sz w:val="24"/>
          <w:szCs w:val="24"/>
        </w:rPr>
        <w:instrText>ADDIN CSL_CITATION {"citationItems":[{"id":"ITEM-1","itemData":{"DOI":"10.1038/nrm2852","ISSN":"14710072","abstract":"Aberrant DNA replication is a major source of the mutations and chromosome rearrangements that are associated with pathological disorders. When replication is compromised, DNA becomes more prone to breakage. Secondary structures, highly transcribed DNA sequences and damaged DNA stall replication forks, which then require checkpoint factors and specialized enzymatic activities for their stabilization and subsequent advance. These mechanisms ensure that the local DNA damage response, which enables replication fork progression and DNA repair in S phase, is coupled with cell cycle transitions. The mechanisms that operate in eukaryotic cells to promote replication fork integrity and coordinate replication with other aspects of chromosome maintenance are becoming clear.","author":[{"dropping-particle":"","family":"Branzei","given":"Dana","non-dropping-particle":"","parse-names":false,"suffix":""},{"dropping-particle":"","family":"Foiani","given":"Marco","non-dropping-particle":"","parse-names":false,"suffix":""}],"container-title":"Nature Reviews Molecular Cell Biology","id":"ITEM-1","issue":"3","issued":{"date-parts":[["2010","3"]]},"page":"208-219","title":"Maintaining genome stability at the replication fork","type":"article","volume":"11"},"uris":["http://www.mendeley.com/documents/?uuid=ba920948-5f94-33e1-b543-f7ce557bdeed"]},{"id":"ITEM-2","itemData":{"DOI":"10.1016/j.ceb.2016.03.015","ISSN":"18790410","abstract":"Accurate chromosomal DNA replication is fundamental for optimal cellular function and genome integrity. Replication perturbations activate DNA damage tolerance pathways, which are crucial to complete genome duplication as well as to prevent formation of deleterious double strand breaks. Cells use two general strategies to tolerate lesions: recombination to a homologous template, and trans-lesion synthesis with specialized polymerases. While key players of these processes have been outlined, much less is known on their choreography and regulation. Recent advances have uncovered principles by which DNA damage tolerance is regulated locally and temporally - in relation to replication timing and cell cycle stage -, and are beginning to elucidate the DNA dynamics that mediate lesion tolerance and influence chromosome structure during replication.","author":[{"dropping-particle":"","family":"Branzei","given":"Dana","non-dropping-particle":"","parse-names":false,"suffix":""},{"dropping-particle":"","family":"Psakhye","given":"Ivan","non-dropping-particle":"","parse-names":false,"suffix":""}],"container-title":"Current Opinion in Cell Biology","id":"ITEM-2","issued":{"date-parts":[["2016"]]},"page":"137-144","publisher":"Elsevier Ltd","title":"DNA damage tolerance","type":"article-journal","volume":"40"},"uris":["http://www.mendeley.com/documents/?uuid=6e979009-8fe5-420a-8019-6c503b9bbdce"]},{"id":"ITEM-3","itemData":{"DOI":"10.1093/nar/gkz531","ISSN":"0305-1048","abstract":"&lt;p&gt;The DNA damage response network guards the stability of the genome from a plethora of exogenous and endogenous insults. An essential feature of the DNA damage response network is its capacity to tolerate DNA damage and structural impediments during DNA synthesis. This capacity, referred to as DNA damage tolerance (DDT), contributes to replication fork progression and stability in the presence of blocking structures or DNA lesions. Defective DDT can lead to a prolonged fork arrest and eventually cumulate in a fork collapse that involves the formation of DNA double strand breaks. Four principal modes of DDT have been distinguished: translesion synthesis, fork reversal, template switching and repriming. All DDT modes warrant continuation of replication through bypassing the fork stalling impediment or repriming downstream of the impediment in combination with filling of the single-stranded DNA gaps. In this way, DDT prevents secondary DNA damage and critically contributes to genome stability and cellular fitness. DDT plays a key role in mutagenesis, stem cell maintenance, ageing and the prevention of cancer. This review provides an overview of the role of DDT in these aspects.&lt;/p&gt;","author":[{"dropping-particle":"","family":"Pilzecker","given":"Bas","non-dropping-particle":"","parse-names":false,"suffix":""},{"dropping-particle":"","family":"Buoninfante","given":"Olimpia Alessandra","non-dropping-particle":"","parse-names":false,"suffix":""},{"dropping-particle":"","family":"Jacobs","given":"Heinz","non-dropping-particle":"","parse-names":false,"suffix":""}],"container-title":"Nucleic Acids Research","id":"ITEM-3","issued":{"date-parts":[["2019"]]},"page":"1-19","publisher":"Oxford University Press","title":"DNA damage tolerance in stem cells, ageing, mutagenesis, disease and cancer therapy","type":"article-journal"},"uris":["http://www.mendeley.com/documents/?uuid=49bdcadc-429d-45c3-81ae-fb988c1ab1f6"]},{"id":"ITEM-4","itemData":{"DOI":"10.1038/nrg.2017.46","ISSN":"14710064","abstract":"The interplay between replication stress and the S phase checkpoint is a key determinant of genome maintenance, and has a major impact on human diseases, notably, tumour initiation and progression. Recent studies have yielded insights into sequence-dependent and sequence-independent sources of endogenous replication stress. These stresses result in nuclease-induced DNA damage, checkpoint activation and genome-wide replication fork slowing. Several hypotheses have been proposed to account for the mechanisms involved in this complex response. Recent results have shown that the slowing of the replication forks most commonly results from DNA precursor starvation. By concomitantly increasing the density of replication initiation, the cell elicits an efficient compensatory strategy to avoid mitotic anomalies and the inheritance of damage over cell generations.","author":[{"dropping-particle":"","family":"Técher","given":"Hervé","non-dropping-particle":"","parse-names":false,"suffix":""},{"dropping-particle":"","family":"Koundrioukoff","given":"Stéphane","non-dropping-particle":"","parse-names":false,"suffix":""},{"dropping-particle":"","family":"Nicolas","given":"Alain","non-dropping-particle":"","parse-names":false,"suffix":""},{"dropping-particle":"","family":"Debatisse","given":"Michelle","non-dropping-particle":"","parse-names":false,"suffix":""}],"container-title":"Nature Reviews Genetics","id":"ITEM-4","issue":"9","issued":{"date-parts":[["2017"]]},"page":"535-550","publisher":"Nature Publishing Group","title":"The impact of replication stress on replication dynamics and DNA damage in vertebrate cells","type":"article-journal","volume":"18"},"uris":["http://www.mendeley.com/documents/?uuid=8490d72e-8907-4bb1-b436-af0a6bb2c2dc"]},{"id":"ITEM-5","itemData":{"DOI":"10.3390/genes9120634","ISSN":"20734425","abstract":"Replication stress results in various forms of aberrant replication intermediates that need to be resolved for faithful chromosome segregation. Structure-specific endonucleases (SSEs) recognize DNA secondary structures rather than primary sequences and play key roles during DNA repair and replication stress. Holliday junction resolvase MUS81 (methyl methane sulfonate (MMS), and UV-sensitive protein 81) and XPF (xeroderma pigmentosum group F-complementing protein) are a subset of SSEs that resolve aberrant replication structures. To ensure genome stability and prevent unnecessary DNA breakage, these SSEs are tightly regulated by the cell cycle and replication checkpoints. We discuss the regulatory network that control activities of MUS81 and XPF and briefly mention other SSEs involved in the resolution of replication intermediates.","author":[{"dropping-particle":"","family":"Kim","given":"Seong Min","non-dropping-particle":"","parse-names":false,"suffix":""},{"dropping-particle":"","family":"Forsburg","given":"Susan L.","non-dropping-particle":"","parse-names":false,"suffix":""}],"container-title":"Genes","id":"ITEM-5","issue":"12","issued":{"date-parts":[["2018"]]},"page":"1-21","title":"Regulation of structure-specific endonucleases in replication stress","type":"article-journal","volume":"9"},"uris":["http://www.mendeley.com/documents/?uuid=e86fd52e-633f-4f83-8591-31b74a274cd4"]}],"mendeley":{"formattedCitation":"[1], [5]–[8]","manualFormatting":"[1,5–8]","plainTextFormattedCitation":"[1], [5]–[8]","previouslyFormattedCitation":"[1], [5]–[8]"},"properties":{"noteIndex":0},"schema":"https://github.com/citation-style-language/schema/raw/master/csl-citation.json"}</w:instrText>
      </w:r>
      <w:r w:rsidR="00074243">
        <w:rPr>
          <w:sz w:val="24"/>
          <w:szCs w:val="24"/>
        </w:rPr>
        <w:fldChar w:fldCharType="separate"/>
      </w:r>
      <w:r w:rsidR="00F41689" w:rsidRPr="00F41689">
        <w:rPr>
          <w:noProof/>
          <w:sz w:val="24"/>
          <w:szCs w:val="24"/>
        </w:rPr>
        <w:t>[1,5–8]</w:t>
      </w:r>
      <w:r w:rsidR="00074243">
        <w:rPr>
          <w:sz w:val="24"/>
          <w:szCs w:val="24"/>
        </w:rPr>
        <w:fldChar w:fldCharType="end"/>
      </w:r>
      <w:r w:rsidR="00B47976" w:rsidRPr="00B47976">
        <w:rPr>
          <w:sz w:val="24"/>
          <w:szCs w:val="24"/>
        </w:rPr>
        <w:t>. The overall relevance and contribution of the DDT system within the DDR network in maintaining mammalian tissue homeostasis has not been defined. Our previous study indicated a critical role of DDT in maintaining embryonal HSCs and tissue homeostasis. In the developing mouse embryo, the</w:t>
      </w:r>
      <w:r w:rsidR="00F13924">
        <w:rPr>
          <w:sz w:val="24"/>
          <w:szCs w:val="24"/>
        </w:rPr>
        <w:t xml:space="preserve"> </w:t>
      </w:r>
      <w:r w:rsidR="00B47976" w:rsidRPr="00B47976">
        <w:rPr>
          <w:sz w:val="24"/>
          <w:szCs w:val="24"/>
        </w:rPr>
        <w:t xml:space="preserve">failure to tolerate DNA lesions causes severe DNA damage in the embryonic HSC compartment, HSC depletion, </w:t>
      </w:r>
      <w:r w:rsidR="00F13924" w:rsidRPr="00B47976">
        <w:rPr>
          <w:sz w:val="24"/>
          <w:szCs w:val="24"/>
        </w:rPr>
        <w:t>cumulating</w:t>
      </w:r>
      <w:r w:rsidR="00B47976" w:rsidRPr="00B47976">
        <w:rPr>
          <w:sz w:val="24"/>
          <w:szCs w:val="24"/>
        </w:rPr>
        <w:t xml:space="preserve"> in a severe lethal </w:t>
      </w:r>
      <w:r w:rsidR="00F13924" w:rsidRPr="00B47976">
        <w:rPr>
          <w:sz w:val="24"/>
          <w:szCs w:val="24"/>
        </w:rPr>
        <w:t>embryonic</w:t>
      </w:r>
      <w:r w:rsidR="00B47976" w:rsidRPr="00B47976">
        <w:rPr>
          <w:sz w:val="24"/>
          <w:szCs w:val="24"/>
        </w:rPr>
        <w:t xml:space="preserve"> anemia</w:t>
      </w:r>
      <w:r w:rsidR="00F13924">
        <w:rPr>
          <w:sz w:val="24"/>
          <w:szCs w:val="24"/>
        </w:rPr>
        <w:t xml:space="preserve"> (unpublished work)</w:t>
      </w:r>
      <w:r w:rsidR="00B47976" w:rsidRPr="00B47976">
        <w:rPr>
          <w:sz w:val="24"/>
          <w:szCs w:val="24"/>
        </w:rPr>
        <w:t xml:space="preserve">. Using conditional genetically engineered mouse models (GEMs) we here defined the role of DDT in maintaining adult HSCs, hematopoiesis as well as overall tissue homeostasis. </w:t>
      </w:r>
    </w:p>
    <w:p w14:paraId="7A386F30" w14:textId="1C698C84" w:rsidR="003F2039" w:rsidRDefault="003F2039" w:rsidP="00C70728">
      <w:pPr>
        <w:rPr>
          <w:sz w:val="24"/>
          <w:szCs w:val="24"/>
        </w:rPr>
      </w:pPr>
    </w:p>
    <w:p w14:paraId="164F30EF" w14:textId="3686A62E" w:rsidR="006235B0" w:rsidRDefault="00275439" w:rsidP="00C75879">
      <w:pPr>
        <w:jc w:val="both"/>
        <w:rPr>
          <w:rFonts w:ascii="Times New Roman" w:eastAsia="Times New Roman" w:hAnsi="Times New Roman" w:cs="Times New Roman"/>
          <w:sz w:val="24"/>
          <w:szCs w:val="24"/>
          <w14:textOutline w14:w="9525" w14:cap="rnd" w14:cmpd="sng" w14:algn="ctr">
            <w14:noFill/>
            <w14:prstDash w14:val="solid"/>
            <w14:bevel/>
          </w14:textOutline>
        </w:rPr>
      </w:pPr>
      <w:r>
        <w:rPr>
          <w:sz w:val="24"/>
          <w:szCs w:val="24"/>
        </w:rPr>
        <w:lastRenderedPageBreak/>
        <w:t>Pluripotent hematopoietic</w:t>
      </w:r>
      <w:r w:rsidRPr="00A13E38">
        <w:rPr>
          <w:sz w:val="24"/>
          <w:szCs w:val="24"/>
        </w:rPr>
        <w:t xml:space="preserve"> stem cells </w:t>
      </w:r>
      <w:r>
        <w:rPr>
          <w:sz w:val="24"/>
          <w:szCs w:val="24"/>
        </w:rPr>
        <w:t xml:space="preserve">give rise to </w:t>
      </w:r>
      <w:r w:rsidRPr="00A13E38">
        <w:rPr>
          <w:sz w:val="24"/>
          <w:szCs w:val="24"/>
        </w:rPr>
        <w:t>all blood cells</w:t>
      </w:r>
      <w:r>
        <w:rPr>
          <w:sz w:val="24"/>
          <w:szCs w:val="24"/>
        </w:rPr>
        <w:t xml:space="preserve">, and are therefore required for the proper production of blood </w:t>
      </w:r>
      <w:r w:rsidR="00A13E38">
        <w:rPr>
          <w:sz w:val="24"/>
          <w:szCs w:val="24"/>
        </w:rPr>
        <w:fldChar w:fldCharType="begin" w:fldLock="1"/>
      </w:r>
      <w:r w:rsidR="002A555D">
        <w:rPr>
          <w:sz w:val="24"/>
          <w:szCs w:val="24"/>
        </w:rPr>
        <w:instrText>ADDIN CSL_CITATION {"citationItems":[{"id":"ITEM-1","itemData":{"DOI":"10.1007/s13770-017-0097-3","ISSN":"22125469","abstract":"In almost all human tissues and organs, adult stem cells or tissue stem cells are present in a unique location, the so-called stem cell niche or its equivalent, continuously replenishing functional differentiated cells. Those endogenous stem cells can be expanded for cell therapeutics using ex vivo cell culture or recalled for tissue repair in situ through cell trafficking and homing. In the aging process, inefficiency in the endogenous stem cell–mediated healing mechanism can emerge from a variety of impairments that accumulate in the processes of stem cell self-renewal, function, differentiation capacity, and trafficking through cell autonomous intrinsic pathways (such as epigenetic alterations) or systemic extrinsic pathways. This review examines the homeostasis of endogenous stem cells, particularly bone marrow stem cells, and their dysregulation in disease and aging and discusses possible intervention strategies. Several systemic pro-aging and rejuvenating factors, recognized in heterochronic parabiosis or premature aging progeroid animal models, are reviewed as possible anti-aging pharmaceutical targets from the perspective of a healthy environment for endogenous stem cells. A variety of epigenetic modifications and chromosome architectures are reviewed as an intrinsic cellular pathway for aging and senescence. A gradual increase in inflammatory burden during aging is also reviewed. Finally, the tissue repair and anti-aging effects of Substance-P, a peptide stimulating stem cell trafficking from the bone marrow and modifying the inflammatory response, are discussed as a future anti-aging target.","author":[{"dropping-particle":"","family":"Lim","given":"Ji Eun","non-dropping-particle":"","parse-names":false,"suffix":""},{"dropping-particle":"","family":"Son","given":"Youngsook","non-dropping-particle":"","parse-names":false,"suffix":""}],"container-title":"Tissue Engineering and Regenerative Medicine","id":"ITEM-1","issue":"6","issued":{"date-parts":[["2017"]]},"page":"679-698","publisher":"Korean Tissue Engineering and Regenerative Medicine Society","title":"Endogenous Stem Cells in Homeostasis and Aging","type":"article-journal","volume":"14"},"uris":["http://www.mendeley.com/documents/?uuid=c7d143ba-ee59-4463-93fb-14fb324091dc"]}],"mendeley":{"formattedCitation":"[9]","plainTextFormattedCitation":"[9]","previouslyFormattedCitation":"[9]"},"properties":{"noteIndex":0},"schema":"https://github.com/citation-style-language/schema/raw/master/csl-citation.json"}</w:instrText>
      </w:r>
      <w:r w:rsidR="00A13E38">
        <w:rPr>
          <w:sz w:val="24"/>
          <w:szCs w:val="24"/>
        </w:rPr>
        <w:fldChar w:fldCharType="separate"/>
      </w:r>
      <w:r w:rsidR="00A13E38" w:rsidRPr="00A13E38">
        <w:rPr>
          <w:noProof/>
          <w:sz w:val="24"/>
          <w:szCs w:val="24"/>
        </w:rPr>
        <w:t>[9]</w:t>
      </w:r>
      <w:r w:rsidR="00A13E38">
        <w:rPr>
          <w:sz w:val="24"/>
          <w:szCs w:val="24"/>
        </w:rPr>
        <w:fldChar w:fldCharType="end"/>
      </w:r>
      <w:r w:rsidR="00A13E38">
        <w:rPr>
          <w:sz w:val="24"/>
          <w:szCs w:val="24"/>
        </w:rPr>
        <w:t xml:space="preserve">. </w:t>
      </w:r>
      <w:r>
        <w:rPr>
          <w:sz w:val="24"/>
          <w:szCs w:val="24"/>
        </w:rPr>
        <w:t xml:space="preserve">HSCs have the capacity to self-renew, which allows for maintenance of the HSC pool during life </w:t>
      </w:r>
      <w:r w:rsidR="002A555D">
        <w:rPr>
          <w:sz w:val="24"/>
          <w:szCs w:val="24"/>
        </w:rPr>
        <w:fldChar w:fldCharType="begin" w:fldLock="1"/>
      </w:r>
      <w:r w:rsidR="00CC1B4F">
        <w:rPr>
          <w:sz w:val="24"/>
          <w:szCs w:val="24"/>
        </w:rPr>
        <w:instrText>ADDIN CSL_CITATION {"citationItems":[{"id":"ITEM-1","itemData":{"DOI":"10.1007/s13770-017-0097-3","ISSN":"22125469","abstract":"In almost all human tissues and organs, adult stem cells or tissue stem cells are present in a unique location, the so-called stem cell niche or its equivalent, continuously replenishing functional differentiated cells. Those endogenous stem cells can be expanded for cell therapeutics using ex vivo cell culture or recalled for tissue repair in situ through cell trafficking and homing. In the aging process, inefficiency in the endogenous stem cell–mediated healing mechanism can emerge from a variety of impairments that accumulate in the processes of stem cell self-renewal, function, differentiation capacity, and trafficking through cell autonomous intrinsic pathways (such as epigenetic alterations) or systemic extrinsic pathways. This review examines the homeostasis of endogenous stem cells, particularly bone marrow stem cells, and their dysregulation in disease and aging and discusses possible intervention strategies. Several systemic pro-aging and rejuvenating factors, recognized in heterochronic parabiosis or premature aging progeroid animal models, are reviewed as possible anti-aging pharmaceutical targets from the perspective of a healthy environment for endogenous stem cells. A variety of epigenetic modifications and chromosome architectures are reviewed as an intrinsic cellular pathway for aging and senescence. A gradual increase in inflammatory burden during aging is also reviewed. Finally, the tissue repair and anti-aging effects of Substance-P, a peptide stimulating stem cell trafficking from the bone marrow and modifying the inflammatory response, are discussed as a future anti-aging target.","author":[{"dropping-particle":"","family":"Lim","given":"Ji Eun","non-dropping-particle":"","parse-names":false,"suffix":""},{"dropping-particle":"","family":"Son","given":"Youngsook","non-dropping-particle":"","parse-names":false,"suffix":""}],"container-title":"Tissue Engineering and Regenerative Medicine","id":"ITEM-1","issue":"6","issued":{"date-parts":[["2017"]]},"page":"679-698","publisher":"Korean Tissue Engineering and Regenerative Medicine Society","title":"Endogenous Stem Cells in Homeostasis and Aging","type":"article-journal","volume":"14"},"uris":["http://www.mendeley.com/documents/?uuid=c7d143ba-ee59-4463-93fb-14fb324091dc"]},{"id":"ITEM-2","itemData":{"DOI":"10.1073/pnas.1706508114","ISSN":"10916490","abstract":"DNA damage tolerance (DDT) enables bypassing of DNA lesions during replication, thereby preventing fork stalling, replication stress, and secondary DNA damage related to fork stalling. Three modes of DDT have been documented: translesion synthesis (TLS), template switching (TS), and repriming. TLS and TS depend on site-specific PCNA K164 monoubiquitination and polyubiquitination, respectively. To investigate the role of DDT in maintaining hematopoietic stem cells (HSCs) and progenitors, we used PcnaK164R/K164R mice as a unique DDT-defective mouse model. Analysis of the composition of HSCs and HSC-derived multipotent progenitors (MPPs) revealed a significantly reduced number of HSCs, likely owing to increased differentiation of HSCs toward myeloid/erythroid-associated MPP2s. This skewing came at the expense of the number of lymphoid-primed MPP4s, which appeared to be compensated for by increased MPP4 proliferation. Furthermore, defective DDT decreased the numbers of MPP-derived common lymphoid progenitor (CLP), common myeloid progenitor (CMP), megakaryocyte-erythroid progenitor (MEP), and granulocyte-macrophage progenitor (GMP) cells, accompanied by increased cell cycle arrest in CMPs. The HSC and MPP phenotypes are reminiscent of premature aging and stressed hematopoiesis, and indeed progressed with age and were exacerbated on cisplatin exposure. Bone marrow transplantations revealed a strong cell intrinsic defect of DDT-deficient HSCs in reconstituting lethally irradiated mice and a strong competitive disadvantage when cotransplanted with wild-type HSCs. These findings indicate a critical role of DDT in maintaining HSCs and progenitor cells, and in preventing premature aging.","author":[{"dropping-particle":"","family":"Pilzecker","given":"Bas","non-dropping-particle":"","parse-names":false,"suffix":""},{"dropping-particle":"","family":"Buoninfante","given":"Olimpia Alessandra","non-dropping-particle":"","parse-names":false,"suffix":""},{"dropping-particle":"","family":"Berk","given":"Paul","non-dropping-particle":"Van Den","parse-names":false,"suffix":""},{"dropping-particle":"","family":"Lancini","given":"Cesare","non-dropping-particle":"","parse-names":false,"suffix":""},{"dropping-particle":"","family":"Song","given":"Ji Ying","non-dropping-particle":"","parse-names":false,"suffix":""},{"dropping-particle":"","family":"Citterio","given":"Elisabetta","non-dropping-particle":"","parse-names":false,"suffix":""},{"dropping-particle":"","family":"Jacobs","given":"Heinz","non-dropping-particle":"","parse-names":false,"suffix":""}],"container-title":"Proceedings of the National Academy of Sciences of the United States of America","id":"ITEM-2","issue":"33","issued":{"date-parts":[["2017"]]},"page":"E6875-E6883","title":"DNA damage tolerance in hematopoietic stem and progenitor cells in mice","type":"article-journal","volume":"114"},"uris":["http://www.mendeley.com/documents/?uuid=f9af4c2d-26c4-4938-96b3-b9a48959f5de"]}],"mendeley":{"formattedCitation":"[9], [10]","manualFormatting":"[9, 10]","plainTextFormattedCitation":"[9], [10]","previouslyFormattedCitation":"[9], [10]"},"properties":{"noteIndex":0},"schema":"https://github.com/citation-style-language/schema/raw/master/csl-citation.json"}</w:instrText>
      </w:r>
      <w:r w:rsidR="002A555D">
        <w:rPr>
          <w:sz w:val="24"/>
          <w:szCs w:val="24"/>
        </w:rPr>
        <w:fldChar w:fldCharType="separate"/>
      </w:r>
      <w:r w:rsidR="002A555D" w:rsidRPr="002A555D">
        <w:rPr>
          <w:noProof/>
          <w:sz w:val="24"/>
          <w:szCs w:val="24"/>
        </w:rPr>
        <w:t>[9, 10]</w:t>
      </w:r>
      <w:r w:rsidR="002A555D">
        <w:rPr>
          <w:sz w:val="24"/>
          <w:szCs w:val="24"/>
        </w:rPr>
        <w:fldChar w:fldCharType="end"/>
      </w:r>
      <w:r w:rsidR="002A555D">
        <w:rPr>
          <w:sz w:val="24"/>
          <w:szCs w:val="24"/>
        </w:rPr>
        <w:t>.</w:t>
      </w:r>
      <w:r w:rsidR="00E97401" w:rsidRPr="00E97401">
        <w:rPr>
          <w:rFonts w:ascii="Times New Roman" w:eastAsia="Times New Roman" w:hAnsi="Times New Roman" w:cs="Times New Roman"/>
          <w:sz w:val="24"/>
          <w:szCs w:val="24"/>
          <w14:textOutline w14:w="9525" w14:cap="rnd" w14:cmpd="sng" w14:algn="ctr">
            <w14:noFill/>
            <w14:prstDash w14:val="solid"/>
            <w14:bevel/>
          </w14:textOutline>
        </w:rPr>
        <w:t xml:space="preserve"> </w:t>
      </w:r>
      <w:r w:rsidR="006235B0">
        <w:rPr>
          <w:rFonts w:ascii="Times New Roman" w:eastAsia="Times New Roman" w:hAnsi="Times New Roman" w:cs="Times New Roman"/>
          <w:sz w:val="24"/>
          <w:szCs w:val="24"/>
          <w14:textOutline w14:w="9525" w14:cap="rnd" w14:cmpd="sng" w14:algn="ctr">
            <w14:noFill/>
            <w14:prstDash w14:val="solid"/>
            <w14:bevel/>
          </w14:textOutline>
        </w:rPr>
        <w:t xml:space="preserve"> </w:t>
      </w:r>
      <w:r>
        <w:rPr>
          <w:rFonts w:ascii="Calibri" w:eastAsia="Times New Roman" w:hAnsi="Calibri" w:cs="Calibri"/>
          <w:sz w:val="24"/>
          <w:szCs w:val="24"/>
          <w14:textOutline w14:w="9525" w14:cap="rnd" w14:cmpd="sng" w14:algn="ctr">
            <w14:noFill/>
            <w14:prstDash w14:val="solid"/>
            <w14:bevel/>
          </w14:textOutline>
        </w:rPr>
        <w:t xml:space="preserve">HSCs divide under unperturbed conditions, </w:t>
      </w:r>
      <w:r w:rsidRPr="00784B9E">
        <w:rPr>
          <w:rFonts w:ascii="Calibri" w:eastAsia="Times New Roman" w:hAnsi="Calibri" w:cs="Calibri"/>
          <w:sz w:val="24"/>
          <w:szCs w:val="24"/>
          <w14:textOutline w14:w="9525" w14:cap="rnd" w14:cmpd="sng" w14:algn="ctr">
            <w14:noFill/>
            <w14:prstDash w14:val="solid"/>
            <w14:bevel/>
          </w14:textOutline>
        </w:rPr>
        <w:t xml:space="preserve">which make them </w:t>
      </w:r>
      <w:r>
        <w:rPr>
          <w:rFonts w:ascii="Calibri" w:eastAsia="Times New Roman" w:hAnsi="Calibri" w:cs="Calibri"/>
          <w:sz w:val="24"/>
          <w:szCs w:val="24"/>
          <w14:textOutline w14:w="9525" w14:cap="rnd" w14:cmpd="sng" w14:algn="ctr">
            <w14:noFill/>
            <w14:prstDash w14:val="solid"/>
            <w14:bevel/>
          </w14:textOutline>
        </w:rPr>
        <w:t>vulnerable</w:t>
      </w:r>
      <w:r w:rsidRPr="00784B9E">
        <w:rPr>
          <w:rFonts w:ascii="Calibri" w:eastAsia="Times New Roman" w:hAnsi="Calibri" w:cs="Calibri"/>
          <w:sz w:val="24"/>
          <w:szCs w:val="24"/>
          <w14:textOutline w14:w="9525" w14:cap="rnd" w14:cmpd="sng" w14:algn="ctr">
            <w14:noFill/>
            <w14:prstDash w14:val="solid"/>
            <w14:bevel/>
          </w14:textOutline>
        </w:rPr>
        <w:t xml:space="preserve"> to DNA damage</w:t>
      </w:r>
      <w:r>
        <w:rPr>
          <w:rFonts w:ascii="Calibri" w:eastAsia="Times New Roman" w:hAnsi="Calibri" w:cs="Calibri"/>
          <w:sz w:val="24"/>
          <w:szCs w:val="24"/>
          <w14:textOutline w14:w="9525" w14:cap="rnd" w14:cmpd="sng" w14:algn="ctr">
            <w14:noFill/>
            <w14:prstDash w14:val="solid"/>
            <w14:bevel/>
          </w14:textOutline>
        </w:rPr>
        <w:t xml:space="preserve"> during replication</w:t>
      </w:r>
      <w:r w:rsidRPr="00784B9E">
        <w:rPr>
          <w:rFonts w:ascii="Calibri" w:eastAsia="Times New Roman" w:hAnsi="Calibri" w:cs="Calibri"/>
          <w:sz w:val="24"/>
          <w:szCs w:val="24"/>
          <w14:textOutline w14:w="9525" w14:cap="rnd" w14:cmpd="sng" w14:algn="ctr">
            <w14:noFill/>
            <w14:prstDash w14:val="solid"/>
            <w14:bevel/>
          </w14:textOutline>
        </w:rPr>
        <w:t xml:space="preserve">. In addition, studies have shown improper </w:t>
      </w:r>
      <w:r>
        <w:rPr>
          <w:rFonts w:ascii="Calibri" w:eastAsia="Times New Roman" w:hAnsi="Calibri" w:cs="Calibri"/>
          <w:sz w:val="24"/>
          <w:szCs w:val="24"/>
          <w14:textOutline w14:w="9525" w14:cap="rnd" w14:cmpd="sng" w14:algn="ctr">
            <w14:noFill/>
            <w14:prstDash w14:val="solid"/>
            <w14:bevel/>
          </w14:textOutline>
        </w:rPr>
        <w:t xml:space="preserve">repair of </w:t>
      </w:r>
      <w:r w:rsidRPr="00784B9E">
        <w:rPr>
          <w:rFonts w:ascii="Calibri" w:eastAsia="Times New Roman" w:hAnsi="Calibri" w:cs="Calibri"/>
          <w:sz w:val="24"/>
          <w:szCs w:val="24"/>
          <w14:textOutline w14:w="9525" w14:cap="rnd" w14:cmpd="sng" w14:algn="ctr">
            <w14:noFill/>
            <w14:prstDash w14:val="solid"/>
            <w14:bevel/>
          </w14:textOutline>
        </w:rPr>
        <w:t>DNA damage in HSC</w:t>
      </w:r>
      <w:r>
        <w:rPr>
          <w:rFonts w:ascii="Calibri" w:eastAsia="Times New Roman" w:hAnsi="Calibri" w:cs="Calibri"/>
          <w:sz w:val="24"/>
          <w:szCs w:val="24"/>
          <w14:textOutline w14:w="9525" w14:cap="rnd" w14:cmpd="sng" w14:algn="ctr">
            <w14:noFill/>
            <w14:prstDash w14:val="solid"/>
            <w14:bevel/>
          </w14:textOutline>
        </w:rPr>
        <w:t>s</w:t>
      </w:r>
      <w:r w:rsidRPr="00784B9E">
        <w:rPr>
          <w:rFonts w:ascii="Calibri" w:eastAsia="Times New Roman" w:hAnsi="Calibri" w:cs="Calibri"/>
          <w:sz w:val="24"/>
          <w:szCs w:val="24"/>
          <w14:textOutline w14:w="9525" w14:cap="rnd" w14:cmpd="sng" w14:algn="ctr">
            <w14:noFill/>
            <w14:prstDash w14:val="solid"/>
            <w14:bevel/>
          </w14:textOutline>
        </w:rPr>
        <w:t xml:space="preserve"> can lead to the loss of</w:t>
      </w:r>
      <w:r>
        <w:rPr>
          <w:rFonts w:ascii="Calibri" w:eastAsia="Times New Roman" w:hAnsi="Calibri" w:cs="Calibri"/>
          <w:sz w:val="24"/>
          <w:szCs w:val="24"/>
          <w14:textOutline w14:w="9525" w14:cap="rnd" w14:cmpd="sng" w14:algn="ctr">
            <w14:noFill/>
            <w14:prstDash w14:val="solid"/>
            <w14:bevel/>
          </w14:textOutline>
        </w:rPr>
        <w:t xml:space="preserve"> their capacity to</w:t>
      </w:r>
      <w:r w:rsidRPr="00784B9E">
        <w:rPr>
          <w:rFonts w:ascii="Calibri" w:eastAsia="Times New Roman" w:hAnsi="Calibri" w:cs="Calibri"/>
          <w:sz w:val="24"/>
          <w:szCs w:val="24"/>
          <w14:textOutline w14:w="9525" w14:cap="rnd" w14:cmpd="sng" w14:algn="ctr">
            <w14:noFill/>
            <w14:prstDash w14:val="solid"/>
            <w14:bevel/>
          </w14:textOutline>
        </w:rPr>
        <w:t xml:space="preserve"> self-</w:t>
      </w:r>
      <w:r>
        <w:rPr>
          <w:rFonts w:ascii="Calibri" w:eastAsia="Times New Roman" w:hAnsi="Calibri" w:cs="Calibri"/>
          <w:sz w:val="24"/>
          <w:szCs w:val="24"/>
          <w14:textOutline w14:w="9525" w14:cap="rnd" w14:cmpd="sng" w14:algn="ctr">
            <w14:noFill/>
            <w14:prstDash w14:val="solid"/>
            <w14:bevel/>
          </w14:textOutline>
        </w:rPr>
        <w:t xml:space="preserve">renew, and moreover </w:t>
      </w:r>
      <w:r w:rsidRPr="00784B9E">
        <w:rPr>
          <w:rFonts w:ascii="Calibri" w:eastAsia="Times New Roman" w:hAnsi="Calibri" w:cs="Calibri"/>
          <w:sz w:val="24"/>
          <w:szCs w:val="24"/>
          <w14:textOutline w14:w="9525" w14:cap="rnd" w14:cmpd="sng" w14:algn="ctr">
            <w14:noFill/>
            <w14:prstDash w14:val="solid"/>
            <w14:bevel/>
          </w14:textOutline>
        </w:rPr>
        <w:t>can lead to depletion of the HSC population</w:t>
      </w:r>
      <w:r w:rsidR="007E5E45">
        <w:rPr>
          <w:rFonts w:ascii="Times New Roman" w:eastAsia="Times New Roman" w:hAnsi="Times New Roman" w:cs="Times New Roman"/>
          <w:sz w:val="24"/>
          <w:szCs w:val="24"/>
          <w14:textOutline w14:w="9525" w14:cap="rnd" w14:cmpd="sng" w14:algn="ctr">
            <w14:noFill/>
            <w14:prstDash w14:val="solid"/>
            <w14:bevel/>
          </w14:textOutline>
        </w:rPr>
        <w:fldChar w:fldCharType="begin" w:fldLock="1"/>
      </w:r>
      <w:r w:rsidR="00CC1B4F">
        <w:rPr>
          <w:rFonts w:ascii="Times New Roman" w:eastAsia="Times New Roman" w:hAnsi="Times New Roman" w:cs="Times New Roman"/>
          <w:sz w:val="24"/>
          <w:szCs w:val="24"/>
          <w14:textOutline w14:w="9525" w14:cap="rnd" w14:cmpd="sng" w14:algn="ctr">
            <w14:noFill/>
            <w14:prstDash w14:val="solid"/>
            <w14:bevel/>
          </w14:textOutline>
        </w:rPr>
        <w:instrText>ADDIN CSL_CITATION {"citationItems":[{"id":"ITEM-1","itemData":{"DOI":"10.1093/nar/gkz531","ISSN":"0305-1048","abstract":"&lt;p&gt;The DNA damage response network guards the stability of the genome from a plethora of exogenous and endogenous insults. An essential feature of the DNA damage response network is its capacity to tolerate DNA damage and structural impediments during DNA synthesis. This capacity, referred to as DNA damage tolerance (DDT), contributes to replication fork progression and stability in the presence of blocking structures or DNA lesions. Defective DDT can lead to a prolonged fork arrest and eventually cumulate in a fork collapse that involves the formation of DNA double strand breaks. Four principal modes of DDT have been distinguished: translesion synthesis, fork reversal, template switching and repriming. All DDT modes warrant continuation of replication through bypassing the fork stalling impediment or repriming downstream of the impediment in combination with filling of the single-stranded DNA gaps. In this way, DDT prevents secondary DNA damage and critically contributes to genome stability and cellular fitness. DDT plays a key role in mutagenesis, stem cell maintenance, ageing and the prevention of cancer. This review provides an overview of the role of DDT in these aspects.&lt;/p&gt;","author":[{"dropping-particle":"","family":"Pilzecker","given":"Bas","non-dropping-particle":"","parse-names":false,"suffix":""},{"dropping-particle":"","family":"Buoninfante","given":"Olimpia Alessandra","non-dropping-particle":"","parse-names":false,"suffix":""},{"dropping-particle":"","family":"Jacobs","given":"Heinz","non-dropping-particle":"","parse-names":false,"suffix":""}],"container-title":"Nucleic Acids Research","id":"ITEM-1","issued":{"date-parts":[["2019"]]},"page":"1-19","publisher":"Oxford University Press","title":"DNA damage tolerance in stem cells, ageing, mutagenesis, disease and cancer therapy","type":"article-journal"},"uris":["http://www.mendeley.com/documents/?uuid=49bdcadc-429d-45c3-81ae-fb988c1ab1f6"]},{"id":"ITEM-2","itemData":{"DOI":"10.1038/nature05862","ISSN":"14764687","abstract":"A diminished capacity to maintain tissue homeostasis is a central physiological characteristic of ageing. As stem cells regulate tissue homeostasis, depletion of stem cell reserves and/or diminished stem cell function have been postulated to contribute to ageing. It has further been suggested that accumulated DNA damage could be a principal mechanism underlying age-dependent stem cell decline. We have tested these hypotheses by examining haematopoietic stem cell reserves and function with age in mice deficient in several genomic maintenance pathways including nucleotide excision repair, telomere maintenance and non-homologous end-joining. Here we show that although deficiencies in these pathways did not deplete stem cell reserves with age, stem cell functional capacity was severely affected under conditions of stress, leading to loss of reconstitution and proliferative potential, diminished self-renewal, increased apoptosis and, ultimately, functional exhaustion. Moreover, we provide evidence that endogenous DNA damage accumulates with age in wild-type stem cells. These data are consistent with DNA damage accrual being a physiological mechanism of stem cell ageing that may contribute to the diminished capacity of aged tissues to return to homeostasis after exposure to acute stress or injury. ©2007 Nature Publishing Group.","author":[{"dropping-particle":"","family":"Rossi","given":"Derrick J.","non-dropping-particle":"","parse-names":false,"suffix":""},{"dropping-particle":"","family":"Bryder","given":"David","non-dropping-particle":"","parse-names":false,"suffix":""},{"dropping-particle":"","family":"Seita","given":"Jun","non-dropping-particle":"","parse-names":false,"suffix":""},{"dropping-particle":"","family":"Nussenzweig","given":"Andre","non-dropping-particle":"","parse-names":false,"suffix":""},{"dropping-particle":"","family":"Hoeijmakers","given":"Jan","non-dropping-particle":"","parse-names":false,"suffix":""},{"dropping-particle":"","family":"Weissman","given":"Irving L.","non-dropping-particle":"","parse-names":false,"suffix":""}],"container-title":"Nature","id":"ITEM-2","issue":"7145","issued":{"date-parts":[["2007"]]},"page":"725-729","title":"Deficiencies in DNA damage repair limit the function of haematopoietic stem cells with age","type":"article-journal","volume":"447"},"uris":["http://www.mendeley.com/documents/?uuid=46522e63-d78a-4d1c-bae0-db0be34e4208"]}],"mendeley":{"formattedCitation":"[6], [11]","manualFormatting":"[6,11]","plainTextFormattedCitation":"[6], [11]","previouslyFormattedCitation":"[6], [11]"},"properties":{"noteIndex":0},"schema":"https://github.com/citation-style-language/schema/raw/master/csl-citation.json"}</w:instrText>
      </w:r>
      <w:r w:rsidR="007E5E45">
        <w:rPr>
          <w:rFonts w:ascii="Times New Roman" w:eastAsia="Times New Roman" w:hAnsi="Times New Roman" w:cs="Times New Roman"/>
          <w:sz w:val="24"/>
          <w:szCs w:val="24"/>
          <w14:textOutline w14:w="9525" w14:cap="rnd" w14:cmpd="sng" w14:algn="ctr">
            <w14:noFill/>
            <w14:prstDash w14:val="solid"/>
            <w14:bevel/>
          </w14:textOutline>
        </w:rPr>
        <w:fldChar w:fldCharType="separate"/>
      </w:r>
      <w:r w:rsidR="007E5E45" w:rsidRPr="007E5E45">
        <w:rPr>
          <w:rFonts w:ascii="Times New Roman" w:eastAsia="Times New Roman" w:hAnsi="Times New Roman" w:cs="Times New Roman"/>
          <w:noProof/>
          <w:sz w:val="24"/>
          <w:szCs w:val="24"/>
          <w14:textOutline w14:w="9525" w14:cap="rnd" w14:cmpd="sng" w14:algn="ctr">
            <w14:noFill/>
            <w14:prstDash w14:val="solid"/>
            <w14:bevel/>
          </w14:textOutline>
        </w:rPr>
        <w:t>[6,11]</w:t>
      </w:r>
      <w:r w:rsidR="007E5E45">
        <w:rPr>
          <w:rFonts w:ascii="Times New Roman" w:eastAsia="Times New Roman" w:hAnsi="Times New Roman" w:cs="Times New Roman"/>
          <w:sz w:val="24"/>
          <w:szCs w:val="24"/>
          <w14:textOutline w14:w="9525" w14:cap="rnd" w14:cmpd="sng" w14:algn="ctr">
            <w14:noFill/>
            <w14:prstDash w14:val="solid"/>
            <w14:bevel/>
          </w14:textOutline>
        </w:rPr>
        <w:fldChar w:fldCharType="end"/>
      </w:r>
      <w:r w:rsidR="007E5E45">
        <w:rPr>
          <w:rFonts w:ascii="Times New Roman" w:eastAsia="Times New Roman" w:hAnsi="Times New Roman" w:cs="Times New Roman"/>
          <w:sz w:val="24"/>
          <w:szCs w:val="24"/>
          <w14:textOutline w14:w="9525" w14:cap="rnd" w14:cmpd="sng" w14:algn="ctr">
            <w14:noFill/>
            <w14:prstDash w14:val="solid"/>
            <w14:bevel/>
          </w14:textOutline>
        </w:rPr>
        <w:t>.</w:t>
      </w:r>
    </w:p>
    <w:p w14:paraId="40D11B06" w14:textId="0D299A30" w:rsidR="00E42C6C" w:rsidRDefault="001E5187" w:rsidP="00C75879">
      <w:pPr>
        <w:jc w:val="both"/>
        <w:rPr>
          <w:sz w:val="24"/>
          <w:szCs w:val="24"/>
        </w:rPr>
      </w:pPr>
      <w:r>
        <w:rPr>
          <w:noProof/>
          <w:sz w:val="24"/>
          <w:szCs w:val="24"/>
        </w:rPr>
        <mc:AlternateContent>
          <mc:Choice Requires="wpg">
            <w:drawing>
              <wp:anchor distT="0" distB="0" distL="114300" distR="114300" simplePos="0" relativeHeight="251674624" behindDoc="0" locked="0" layoutInCell="1" allowOverlap="1" wp14:anchorId="100CE680" wp14:editId="70B63744">
                <wp:simplePos x="0" y="0"/>
                <wp:positionH relativeFrom="column">
                  <wp:posOffset>-339047</wp:posOffset>
                </wp:positionH>
                <wp:positionV relativeFrom="paragraph">
                  <wp:posOffset>794663</wp:posOffset>
                </wp:positionV>
                <wp:extent cx="6981190" cy="5229211"/>
                <wp:effectExtent l="0" t="0" r="3810" b="3810"/>
                <wp:wrapSquare wrapText="bothSides"/>
                <wp:docPr id="27" name="Group 27"/>
                <wp:cNvGraphicFramePr/>
                <a:graphic xmlns:a="http://schemas.openxmlformats.org/drawingml/2006/main">
                  <a:graphicData uri="http://schemas.microsoft.com/office/word/2010/wordprocessingGroup">
                    <wpg:wgp>
                      <wpg:cNvGrpSpPr/>
                      <wpg:grpSpPr>
                        <a:xfrm>
                          <a:off x="0" y="0"/>
                          <a:ext cx="6981190" cy="5229211"/>
                          <a:chOff x="0" y="0"/>
                          <a:chExt cx="6981190" cy="5229211"/>
                        </a:xfrm>
                      </wpg:grpSpPr>
                      <pic:pic xmlns:pic="http://schemas.openxmlformats.org/drawingml/2006/picture">
                        <pic:nvPicPr>
                          <pic:cNvPr id="10" name="Picture 10" descr="A screenshot of a cell phone&#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2862" r="4" b="7"/>
                          <a:stretch/>
                        </pic:blipFill>
                        <pic:spPr>
                          <a:xfrm>
                            <a:off x="441789" y="0"/>
                            <a:ext cx="5622925" cy="4497070"/>
                          </a:xfrm>
                          <a:prstGeom prst="rect">
                            <a:avLst/>
                          </a:prstGeom>
                        </pic:spPr>
                      </pic:pic>
                      <wps:wsp>
                        <wps:cNvPr id="11" name="Text Box 11"/>
                        <wps:cNvSpPr txBox="1"/>
                        <wps:spPr>
                          <a:xfrm>
                            <a:off x="0" y="4685016"/>
                            <a:ext cx="6981190" cy="544195"/>
                          </a:xfrm>
                          <a:prstGeom prst="rect">
                            <a:avLst/>
                          </a:prstGeom>
                          <a:solidFill>
                            <a:prstClr val="white"/>
                          </a:solidFill>
                          <a:ln>
                            <a:noFill/>
                          </a:ln>
                        </wps:spPr>
                        <wps:txbx>
                          <w:txbxContent>
                            <w:p w14:paraId="5C9B72E8" w14:textId="40385D2F" w:rsidR="001E5187" w:rsidRPr="00C70728" w:rsidRDefault="001E5187" w:rsidP="005B359A">
                              <w:pPr>
                                <w:pStyle w:val="Bijschrift"/>
                                <w:jc w:val="both"/>
                                <w:rPr>
                                  <w:noProof/>
                                  <w:sz w:val="22"/>
                                  <w:szCs w:val="22"/>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2</w:t>
                              </w:r>
                              <w:r w:rsidRPr="00C70728">
                                <w:rPr>
                                  <w:sz w:val="20"/>
                                  <w:szCs w:val="20"/>
                                </w:rPr>
                                <w:fldChar w:fldCharType="end"/>
                              </w:r>
                              <w:r w:rsidRPr="00C70728">
                                <w:rPr>
                                  <w:sz w:val="20"/>
                                  <w:szCs w:val="20"/>
                                </w:rPr>
                                <w:t xml:space="preserve">. </w:t>
                              </w:r>
                              <w:r w:rsidRPr="00275439">
                                <w:rPr>
                                  <w:sz w:val="20"/>
                                  <w:szCs w:val="20"/>
                                </w:rPr>
                                <w:t>Hematopoietic hierarchy model. Long-term hematopoietic stem cells give rise to short term hematopoietic stem cells, which in turn give rise to the multipotent progenitor cells. These give rise to the Common Myeloid progenitor cells, which produce among other erythrocytes and platelets, and the Common Lymphoid progenitor cells, which produce various immune cells.</w:t>
                              </w:r>
                            </w:p>
                            <w:p w14:paraId="52940A98" w14:textId="77777777" w:rsidR="001E5187" w:rsidRDefault="001E5187"/>
                            <w:p w14:paraId="7732427D" w14:textId="14673AAB" w:rsidR="001E5187" w:rsidRPr="00C70728" w:rsidRDefault="001E5187" w:rsidP="005B359A">
                              <w:pPr>
                                <w:pStyle w:val="Bijschrift"/>
                                <w:jc w:val="both"/>
                                <w:rPr>
                                  <w:noProof/>
                                  <w:sz w:val="22"/>
                                  <w:szCs w:val="22"/>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2</w:t>
                              </w:r>
                              <w:r w:rsidRPr="00C70728">
                                <w:rPr>
                                  <w:sz w:val="20"/>
                                  <w:szCs w:val="20"/>
                                </w:rPr>
                                <w:fldChar w:fldCharType="end"/>
                              </w:r>
                              <w:r w:rsidRPr="00C70728">
                                <w:rPr>
                                  <w:sz w:val="20"/>
                                  <w:szCs w:val="20"/>
                                </w:rPr>
                                <w:t xml:space="preserve">. </w:t>
                              </w:r>
                              <w:r w:rsidRPr="00275439">
                                <w:rPr>
                                  <w:sz w:val="20"/>
                                  <w:szCs w:val="20"/>
                                </w:rPr>
                                <w:t>Hematopoietic hierarchy model. Long-term hematopoietic stem cells give rise to short term hematopoietic stem cells, which in turn give rise to the multipotent progenitor cells. These give rise to the Common Myeloid progenitor cells, which produce among other erythrocytes and platelets, and the Common Lymphoid progenitor cells, which produce various immune c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0CE680" id="Group 27" o:spid="_x0000_s1032" style="position:absolute;left:0;text-align:left;margin-left:-26.7pt;margin-top:62.55pt;width:549.7pt;height:411.75pt;z-index:251674624" coordsize="69811,52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Gc84uAMAAHAIAAAOAAAAZHJzL2Uyb0RvYy54bWycVlFv2zYQfh+w/0Bw&#10;wN4aWYbt2GqUwkuWoEDQGkuKPNMUZRGVSI6kbXm/fh8pyW7iDO36YOpIHo9333139NWHtqnJTlgn&#10;tcppejGiRCiuC6k2Of3ydPduTonzTBWs1krk9CAc/XD96y9Xe5OJsa50XQhLYES5bG9yWnlvsiRx&#10;vBINcxfaCIXNUtuGeUztJiks28N6Uyfj0WiW7LUtjNVcOIfV226TXkf7ZSm4/1yWTnhS5xS++Tja&#10;OK7DmFxfsWxjmakk791gP+FFw6TCpUdTt8wzsrXyzFQjudVOl/6C6ybRZSm5iDEgmnT0Kpp7q7cm&#10;xrLJ9htzhAnQvsLpp83yT7uVJbLI6fiSEsUa5CheSzAHOHuzyaBzb82jWdl+YdPNQrxtaZvwRSSk&#10;jbAejrCK1hOOxdlinqYLoM+xNx2PF+M07YDnFbJzdo5Xf37nZDJcnAT/ju4YyTP8epwgneH0fT7h&#10;lN9aQXsjzQ/ZaJj9ujXvkFLDvFzLWvpDpCeSF5xSu5XkK9tNTpCnwKSDHNvhVhJWCuE4GLok+Aih&#10;XKU90SVhhIu6JqZCHf3+W7t8H4fboCyNR/kRtvUaZSI5q+sD2QglLPOiCFAHJ8K9nRcsoPSg+VdH&#10;lL6pmNqIpTOoFVRw0E5eqsfpixDWtTR3Et5Y7Z+lrx4rZkCcNJZA2OzRQxiviPpGAroiuNV82wjl&#10;u6q2okYgGsFL4yixmWjWAiS1H4sUPEJH8bjPWKl8xyRn+V8IIJT5eD4b40hOJ5SgxiONWea8FZ5X&#10;Q3RDBB00Dtx+g82TSXo5X1ByTunpLNB42lF6Mllcji5jLzkSExBb5++FbkgQ4Dm8i/Cw3YPzwY2T&#10;So9450VEGwkItYee6AYsMTtD83+VfUwSXAhmv+Eg8Ow4+BTq9Q/dkq46e7VQ9sS3WO/JEdb/Ay+Q&#10;F1BNZvPpKJ11eXm7BwDYxTQybSjkExg/hBfyqWtZBA6GvAWIb2pLdgz531fSi974C61aBV2lw6ku&#10;AWEFLWQIKEi+XbexH06CibCy1sUBGIDqsb85w+8k7ntgzq+YxWuBsPEC+s8Yylrvc6p7iZJK23/e&#10;Wg/6yCZ2Kdnj9cmp+3vLQtupPyrkGSb9INhBWA+C2jY3GpEidfAmijhgfT2IpdXNMx7GZbgFW0xx&#10;3JVTP4g3HjNs4GHlYrmMcte9HtSjQc/rSjng+tQ+M2v6rHjk85MemMSyV2TudDuUl+hGpYxMP6HY&#10;ww1WRyk+a5BevJvfzqPW6Y/C9b8AAAD//wMAUEsDBAoAAAAAAAAAIQBiggErNygBADcoAQAUAAAA&#10;ZHJzL21lZGlhL2ltYWdlMS5wbmeJUE5HDQoaCgAAAA1JSERSAAACSAAAAaIIBgAAABwpOdYAAAAB&#10;c1JHQgCuzhzpAAAACXBIWXMAACHVAAAh1QEEnLSdAABAAElEQVR4AeydBWBU19aFVzJxJyEhQHB3&#10;Sgu0pe4tfTVK3am762v7alRf5dXd3fvXaKlRRUqBUlyDJCHuOsl/1oEJSYgBScbWaYeZuXLkuzOT&#10;dffeZ5+AGlOgIgIiIAIiIAIiIAIiUEsgsPaVXoiACIiACIiACIiACFgCEkj6IIiACIiACIiACIhA&#10;AwISSA2A6K0IiIAIiIAIiIAISCDpMyACIiACIiACIiACDQhIIDUAorciIAIiIAIiIAIiIIGkz4AI&#10;iIAIiIAIiIAINCAggdQAiN6KgAiIgAiIgAiIgASSPgMiIAIiIAIiIAIi0ICABFIDIHorAiLQvgSq&#10;q6u3u4GG+Wz53ul0bnc9nnTCjnDwpP6rLyLg6wQkkHz9Cmt8IuAhBKZPn47Jkydjv/32w8SJE/H8&#10;88+jtLS0xd7NmTMHJ510EtavX2+Pff/9920dF198McrLy1s83xMPWLlyJU455RTwWUUERMAzCUgg&#10;eeZ1Ua9EwKcIUNScddZZ6NWrF84++2zsvvvuuOOOO3D11Vejqqqq2bFmZ2fj+++/R1lZmRVUd955&#10;J0aNGmUFRnBwcLPneurOgoICzJgxA4WFhZ7aRfVLBPyeQJDfExAAERCBdiVAV9iTTz6JI444Ag89&#10;9FBtW4MGDcKjjz4KCqAuXbrY7evWrcPGjRvRtWtX9OzZ026jCIqMjERAQAD+/PNPK5TGjx+PYcOG&#10;ITCw/j1ebm6uFVEOhwNr167F4MGDERMTg/z8fCxduhTR0dEYMmSIrZduujVr1ti20tLSkJmZaffx&#10;GFehG2zRokW2TfaX+/Ly8pCamooRI0bYPvE9+8222FeKH9bH41nYRkZGhj2X29g39js8PNy+drWl&#10;ZxEQAc8iIIHkWddDvREBnyNAMdCnTx/8/PPPmDZtGsaMGYPExESccMIJOOSQQ6yAqaysxMMPP4w3&#10;3njDConi4mKceOKJuPHGG60IoagoKSnB448/bgXHfffdZ4XKJZdcUo/X//3f/1nLVI8ePax1hsKM&#10;4uj2228HxQ7bGT16NP773/8iKioK5513nt3O+iliYmNj8cQTT1gLFV161113nRVIFDMcx1133YXO&#10;nTvjtNNOw+eff24tYuw3hd5XX32FCRMm4M0337Sv+UwrGV2LFFYUYGz76aefljCqd9X0RgQ8k0D9&#10;2y/P7KN6JQIi4MUEaPmhsKBb7PTTT8cee+xhY5EoLFgoPCgiGJP01FNP4aeffsJzzz2HV155xbrW&#10;QkJCbEA2RcaDDz5orTwUShdeeOE2VIKCgqw157LLLsO3336L5ORkK3IYw0SB9sUXXyA9PR333nuv&#10;FSkUYrT6vPjii/jmm2+sGGO7LPfcc48VYV9//bXt0zHHHIObb77Z1pmQkIDff//dHrdgwQIrxmbP&#10;nm3f//rrr1YELl68GL/88gueffZZfPfdd3j33Xfte/aD/VQRARHwbAL6lnr29VHvRMAnCKSkpOCd&#10;d97BvHnzrOhZuHAhHnjgAWtpee+99/DDDz9YS86sWbOsiKBoqaiosMceddRRcM1ioyWHr2n9oYWH&#10;lhsWWoYogig86K7bc889ER8fD4qbVatWWTfeI488YsUQ62ZME8URxdmpp55a686jdSsrK8taq378&#10;8Ucrxt5++21bPy1AFEN0mTHInHXsv//+1qXG4HOOiefOnz/fijfW9dlnnyEnJ8cKJAomFlq0KBpV&#10;REAEPJuABJJnXx/1TgS8ngBjdGhFOfnkk62LiW4mlrlz5+LII4+0lhiKIVqK6Obia5dwOfTQQ604&#10;4fEURnSTuZ4Z21T3PV9zG0USz2dhEDTjlyiGXAHRjEE6+uij7TEUKhRdrsKAcZ7LZ7ZD1xtjovie&#10;wuqmm25Ct27dcNBBB+HLL78ErUbs95lnngkKMLrZkpKSrAWJcUo8njFMFIh9+/at7ZerPT2LgAh4&#10;LgEJJM+9NuqZCPgEAU7FpzuNAdRTp06tFQlxcXEIDQ21AoMB2Z06dcL9999fa11hDA+tQDyvYaFg&#10;oeB47LHH6u169dVXa0UTd3DWHIXNueeei6FDh9pjOXts06ZNVkhRBDUsFFphYWE2NopuwX//+9/2&#10;EIo3WoQYp0QXG4O/2d9x48bZ2CO67RjzRPEUERGBjz76CMuWLbNxVxRVdO1RVKmIgAh4BwEJJO+4&#10;TuqlCHgtAbq87r77btxyyy1YsmQJ9t57b2vN+eCDD7DLLrtYccEg7ldM7M+kSZOs+4q5jz755BMr&#10;Mug+Y4C2y2JEaxCtTI0VijHmVqLIYdlvv/2su41uNIokii2KmMsvv9wKMdZbty6ez220CjGO6YYb&#10;brDvXf2joGPwOAUQBReDxc855xxQ7HHmHcfEAHAWjpvuNKY4oCWK7j6659ge+8d2KPRUREAEPJOA&#10;4z+meGbX1CsREAFfIbDrrrtin332sVPv//nnHxsTRKFB6wzjiWgpojttxYoVmDlzprXg0DrDgO6i&#10;oiLrIjvssMPsdlpyKHw4m6xh4RR7us1cx9LdxplyFCQM/mY80BVXXGFjhGg92rBhA8aOHVsbg8S6&#10;GdjNdmk9ogj67bffwPghbmOf2FeW7t27274x8JzbKHxoKaIYo5AaOHCgdd8xVomxSVOmTMHIkSOt&#10;cBowYIC1Yh188MFWXDUch96LgAi4n0CA+ZHY1sbs/n6pByIgAiIgAiIgAiLgNgKa5u829GpYBERA&#10;BERABETAUwlIIHnqlVG/REAEREAEREAE3EZAAslt6NWwCIiACIiACIiApxKQQPLUK6N+iYAIiIAI&#10;iIAIuI2ABJLb0KthERABERABERABTyUggeSpV0b9EgEREAEREAERcBsBCSS3oVfDIiACIiACIiAC&#10;nkpAAslTr4z6JQIiIAIiIAIi4DYCEkhuQ6+GRUAEREAEREAEPJWABJKnXhn1SwREQAREQAREwG0E&#10;JJDchl4Ni4AIiIAIiIAIeCoBCSRPvTLqlwiIgAiIgAiIgNsISCC5Db0aFgEREAEREAER8FQCEkie&#10;emXULxEQAREQAREQAbcRkEByG3o1LAIiIAIiIAIi4KkEJJA89cqoXyIgAiIgAiIgAm4jIIHkNvRq&#10;WAREQAREQAREwFMJSCB56pVRv0RABERABERABNxGQALJbejVsAiIgAiIgAiIgKcSkEDy1CujfomA&#10;CIiACIiACLiNgASS29CrYREQAW8gUFNTAz5UREAE/ItAkH8NV6MVAREQgdYRqK6uBh8sgYGBCAgI&#10;aN2JOkoERMAnCMiC5BOXUYMQARFoKwIURZWVlbXiKCgoyFqQysvL26oJ1SMCIuAFBCSQvOAiqYsi&#10;IAJtSyAvLw+ffvopKioqaiumMKqqqrIPWosojPhwFe5TEQER8B8CAca3Lue6/1xvjVQERMAQ+Omn&#10;n3DooYfilltuwb///W9rIaIAoiutriiqC4s/lU6nE2VlZcjPz0dubi5KSkqstSkkJAQRERHo1KkT&#10;YmNjERkZWfdUvRYBEfBCAltvj7yw8+qyCIiACDRHgBai7OxslJaWWhEUGhqK+Ph4TJs2DXSZ3XXX&#10;XYiOjsbll18OipzmCkXR8uXLUVhYiLCwMHseBREFFV1yFE6rV6+2Vqm4uDj07dvXiqXm6tQ+ERAB&#10;zyUgC5LnXhv1TAREYAcIUMDMmjULf/75J1asWGGFEK07dJvRCkRx88YbbyArK8vW7nA4cPfdd+P6&#10;66+3FqSGTVL8UBhlZmYiKSkJiYmJCA8Pb3hY7XuKsfT0dGzatAldu3bFwIEDwTZUREAEvIuABJJ3&#10;XS/1VgREoAkCFDLvv/8+Pv74Y6SkpGC//fZDv3797GsKJBbGGb399ts455xz6tUSHByMO++8Ezfc&#10;cEO92Wp0oc2fPx+0PPXp08damSiyGotMcAkwPvNBi9LKlSttTNOoUaPkdqtHXG9EwPMJSCB5/jVS&#10;D0VABFogkJqaijvuuMO6vc477zwMGzZsmzNcwuass87C66+/vs1+bqBAuv32262FiJYgWqESEhLQ&#10;o0cPe3xDYeQSQ4xNovhiDBOtRXWPo9uN8Urjx4+3QqvRhhvZuHjxYixcuBDHHHMMKOBY6DL87LPP&#10;kJOTY9uhcHPNuqNAHDp0KPbZZ596tf366682ZooxV3UtWXPmzLFWtMMOO8wezz5zvBSEHBdF3S67&#10;7LKNVW3jxo2YMWOG7UOvXr2sEFXMVT3keuMjBBSD5CMXUsMQAX8lwD/o9957L44//nj7aIoD/+gv&#10;WLAA3377LWJiYsA4IcYjMag6KirKut7oRqNrjIKI4oQxRj179qyd8l+3boohChZaidLS0uxrxjEl&#10;Jydby5VLvNDyRAHFtnfbbbd6Fqq69TV8zTip//3vfzjooINsP7ifIujrr7+2sU6sn65E9nHw4ME2&#10;NmrixInbCKQnnngCFFv7779/PdfgRx99hD/++MMGqzNA/cYbb7TWN8ZOUSzRonbkkUfi/vvvr7V+&#10;Pf/883jyySet65DsXnrpJbuP2+lKVBEBXyIggeRLV1NjEQE/I8DYoKlTp+Laa6/F2LFjWxx99+7d&#10;rRuOoojCgkKJMUkMtKbgcZVVq1ZZUUQLCS00DQvFVlFREebMno3CggJbR7CxHFUbAbPKxD2lG8G0&#10;m+kP66fYoOigQFqzZo111TWsr7H3FFuuvrn201Lz3HPP2T6xv8cddxyGDx9uY6gocupaiFznUEix&#10;nob7aJXido5l+vTp1vX47rvvYs8997R9ppVo0qRJGDNmjHVJ0nLFWX+PPfYYJk+ebJllZGTgxBNP&#10;xJQpU/DVV19ZoelqV88i4O0Etv4iePtI1H8REAG/IlBghAmDqxlP1BpxRDidO3fGXnvthREjRtjY&#10;JAoYCpG64oixQ3QjURxRPDQs3EaL0Lx581Bk+hBhAradRpzwvErzzADu0uJizJ0711p8eD7FCetb&#10;u3attTQ1rHN73rOvLkFHCxatSizc1lh/uY9j5D6KNT5Y6h5Plx0FFq1C7Cv3HXDAAdaitMcee9hz&#10;3nrrLRx88ME4+eST7X7W0aVLF9xzzz1WAHL8KiLgSwRkQfKlq6mxiIAfEXjnnXesK4yxNa0tFAcU&#10;NxQATRXOQKNlhdP/m7IebTACKtvMgosywd9FRgwxXon1UlxQIEUZS0+BSQtAQdS/f39bDy1WrJdW&#10;F1dMU1N9aM32umKnueNpKaL16uijj7b94Hm0Ki1atMhan3gu3XijR48GXXQjR4608VKMZdrPBLqz&#10;cMYf3XkXXHCBfV/3nwkTJlirU1PirO6xei0C3kSg6V8JbxqF+ioCIuBXBBgr9PPPP+OBBx7YrnHz&#10;jzhFjEvMNDyZ4oFigJam5kqGEVEhRniUGwtOqZnpVmjcbbTk2GBqUwf3hZrHJiOGKJBY2DZFEvvO&#10;WXbtISgoyJYuXWrHyL4wMJxjYmqChgKJliiXAKQl6IMPPrAPutsYxP7QQw9h7733ti41xmhRBNrx&#10;NQKmPcbSSDPaJAIdSkACqUNxqzEREIG2IPDLL79YkcE8QztSKBoaK0weSVcTY32aOobbKYocRmBQ&#10;IFEY8bwyIyDCjPUo1FiJqow1KdQIsTKz3VUPn+nSowWJrjFacVpTXOe35thvvvkGjz76qHWpMQj9&#10;tddes6eRU0PrD/tBjiyMuWKhu5IPLsXCWW6XXnopnn32WevKpKhjssyGhWJz2bJl6N27d70g8IbH&#10;6b0IeBsBxSB52xVTf0XAzwlQMHDmGl07O1JcViSX9aRuHRQu3E5LSVPChOe79gea14FbYnZCjOAJ&#10;Nq47CidXTFPdOB+2Q1FEQUUR1ppCaxfjh1pbzjzzTHBa/48//mjTAVDUsC2Oq+Fiu3Xfc6ba+eef&#10;X9sMxRXdbvsZF9v69eutS5Kvf/jhh23q+f77721sEkWSigj4EgFZkHzpamosIuAHBBgMzGn1DLTe&#10;mULLh0vIuOrhNhYKm6YEEvd3Ni4rxiAxpsiVVZuB2g5zHpNSUtRUGOtRd5NDyVVYn6teVzuufY09&#10;83i6tRg/xHYo3Hge45eY0ZuF4qduXWy3oaDifh7XcDyu+lgP3W+nnXYarrrqKjsrjWNgTiSmFLj5&#10;5pt5iLUscYHfCy+8EJdddpl1F1IUXXPNNVasDhgwwB6nf0TAVwhIIPnKldQ4RMBPCFA0UNgwnmdH&#10;C61AFCsUCXVFkiuWhttdrxu2QaFBkbLGJICk+GAwNy1KrrrCjZXIyXpN/b2N28klTFify3JUt82G&#10;9bve083HZVNoFWJhPRSHt956q51Wz/bYNuODmis8hqxc/XAdSxHEfdx+xBFH4IUXXrDuuc8//9wy&#10;4f4rrrgCp59+uj1lyJAhYBoA5pxin2jdYmFgNxNs8ngVEfAlAsqk7UtXU2MRAT8gwCnpzMdz3333&#10;7fRisBRbtM64xFCxmZFGiw2THtId1lBUuPBS4NCKNddYWRxG+NBqY+swYqPcuNAoXkaYWWE9jIuL&#10;r1m4n0uXcPYYg6ddlidXnQ2feaxrvTjXPgosBpAzlomF+ynOmNepqcIs3nTruaxOruMYZ0TXW93t&#10;PI6xSRR+FFWudlznuJ6ZBoFije0y07iKCPgiAVmQfPGqakwi4MMEKCwoOvgHvjlh0BoEFBcUSS7r&#10;h0ssMT6Hr5sSSGyfgc97mjgoZqnOzc62gdm0SlFYDDKZrSkcXOKIfXEJJNbbmgBt9olZvJsrLc22&#10;47lNWdoYZ9SwkAfjlloq3bp1a+kQ7RcBrycggeT1l1ADEAH/IkCBwWnpXAqEyRd3plDQ0BJCIUOr&#10;EN1GtJrQ6tKS+OI5FB+0BtHyROsO66Owcbnv6vaNAomijsKkNS62uufqtQiIQMcT0Cy2jmeuFkVA&#10;BHaCAIUGkxm6pqjvRFX2VAouiiRXoXXE5ZZybWvqmSKJ/aGoYhZqPlP81LUc8VwewzYokGR9aYqm&#10;touAZxGQQPKs66HeiIAItIIAExhy+jkXlt3Z4rL2uGaD0XLEwGfG2bgCkVtqg4LI9WjsWIqm1NRU&#10;a5ViYLSKCIiA5xOQQPL8a6QeioAINCBAFxvXVHv88ccb7Nmxt7QiMUCZhdaefv362QBoJkbcWXcY&#10;z882MUq0Sg0aNMjWv2O91FkiIAIdSUACqSNpqy0REIE2I3DSSSfZDNDM1bOzhVakugHZtPJwiRDm&#10;+eFsstZakhr2g+dxqj7r4TR5VzB4w+P0XgREwPMISCB53jVRj0RABFpBgK6w22+/HS+//DJmz57d&#10;ijOaP4TWonnz5tUexFghBoFzWj4tQBQ7tC61pvA4Wo7oAmQwOS1SycnJrTlVx4iACHgIAcd/TPGQ&#10;vqgbIiACIrBdBDiVnpYeLqzKGKLhw4dv1/mugzlV/7bbbrMzzFiHSwhxxhnTCqxcudLOVKMFqDbn&#10;kTnZdRyfXaKIz0wdwHOYp2jYsGHo3r27qyk9i4AIeAkBJYr0kgulboqACDRNYM2aNZg6dapdZHbK&#10;lCmtFkqMC3rvvffw7bff4uyzz8bhhx9uY5Ea5imi4OGCrhQ8DODmjDVmumbeIFqWOMWfSRc53Z/H&#10;0C3HBIx9+/ZtMSFk06PSHhEQAXcSkEByJ321LQIi0GYEKFDefPNNfPfddzaJ49ixYzF06FC7LAgt&#10;P7Ts8JjMzEwsWbLELni7dOlS9DbLgZxxxhm1OZU4Hd8lfBp2rqioyGaa5nR9iiAKI85eozuNcUwM&#10;9uZUf7rnNFutIT29FwHvIiCB5F3XS70VARFogQBFzIwZMzBnzhybCoAChtYeihiKH4okZqAebLJd&#10;c8V6rqtWt3A2GwO2Gy76ymO4na48HlN3Wj/FFwUSLU98rSICIuD9BCSQvP8aagQiIAJNEKCQYfA1&#10;rT0UNIwnoouMgqm5wqVGKHhcs9d4Lq1FrI/b6gohHls3Lqm5erVPBETAewhIIHnPtVJPRUAEOoiA&#10;y0JEVxstRi63W11h5OoKF82dPHmynanm2qZnERAB7yegtdi8/xpqBCIgAm1MgMKIIolB13xNq1NT&#10;rrMVK1bY49q4C6pOBETAzQQkkNx8AdS8CIiAZxKgMKKbrSlh5Oo1j2N8k4oIiIBvEdC32reup0Yj&#10;AiLQhgRaEkdt2JSqEgER8DACEkgedkHUHREQAREQAREQAfcTkEBy/zVQD0RABLyYAK1MsjR58QVU&#10;10WgCQKKQWoCjDaLgAiIQFMEGMDNaf+MP3LNbGN+Jc54Y7JICaamyGm7CHgPAU3z955rpZ6KgAh4&#10;CIFvvvkGt956K5ihm0uQMHM2A7VHjRqFRx99tNEkkx7SdXVDBESglQRkQWolKB0mAiIgAi4CI0eO&#10;tAkoZ82aZTelpqba57POOkviyAVJzyLg5QQUg+TlF1DdFwER6HgCycnJuPrqq+u50vbaay+ceOKJ&#10;Hd8ZtSgCItAuBCSQ2gWrKhUBEfB1AhRDo0ePrh3mBRdcYBeqrd2gFyIgAl5NQALJqy+fOi8CIuAu&#10;ArGxsbjooots8+PHj8eRRx7prq6oXREQgXYgIIHUDlBVpQiIgH8QOP744zF06FCcd955iIuL849B&#10;a5Qi4CcENIvNTy60hikCItA+BH766SeMGDEC8fHx7dOAahUBEXALAQkkt2BXoyIgAiIgAiIgAp5M&#10;QNP8PfnqqG8iIAIeR6C4uAjZ2TnIzMxCUXExKioqERIagpioKCQmdjaWpE4mP1Kkx/VbHRIBEdg+&#10;ArIgbR8vHS0CIuCnBLKyMrFi5WrkFZUgMCQCEdFxCA0Ph8MRjKrKCpSXl6K4IBeoLEfn2Cj079cX&#10;cZ06+SktDVsEvJ+ABJL3X0ONQAREoB0JVJSX459Fi5GeU4BOyT0QG5+I4JBQIMA0WrOlYb7eUirK&#10;ypCXvQn5mzYgJSkeQ4cMhiNIxnoXHz2LgLcQkEDyliulfoqACHQ4gfz8fPz513wERsaja69+CDJC&#10;p6amxj6a6oxr8Vqu17Zx1TIEVRVjzC6jEGVccCoiIALeQ0ACyXuulXoqAiLQgQQKCwswc848RCSm&#10;IKlrD9Ny48LICiKzDluA+c8cgZrqaiugXAvWpq1bg8r8dOwxbizCjUtORQREwDsISCB5x3VSL0VA&#10;BDqQQFVVJf6YNQcBkYlI7tEb1dXObVsPCLAL1JYU5iM3OxOVxrUWHBqGuIREREbH1FqaAgId2LB6&#10;OUIqC7D7+HH1lifZttLGtzidThMMXmEtWMHBwbUH0UpVVVVl63QJMpeFi9auusfyJB5bbQRcSEhI&#10;bR18wfq5LzTUuA7rlDIzJtbXnLDjeewb62SbKiLgKwQkkHzlSmocIiACbUZg2bKlSM0qRu9BI4xA&#10;qN6mXoqRaiMqNqxdiayMTASHxxmxFGy2VZkY7Xx0TkxA9979EOhw2DClmuoarF48DwN7JKFPnz7b&#10;1NfUBoqPl156Ce+99x5KSkqsCDnggANw5ZVXWpfdFVdcAS6YS3FCIcPCvlGwMLv3ww8/XE+0PP74&#10;4/j+++/x6quv1lsW5f3338dHH32EF1980czAi8DSpUvx4IMPYvHixbZOrj136aWXYv/997fv+U9B&#10;QYE9/quvvgKFFPtwwgknQAv21iLSCy8nILnv5RdQ3RcBEWhbAiVm6v7aDZuQ3H94sxWvXb4Yubkl&#10;iOsyBAHB4UagUJyYU5xlyMxYaWa1LUT/oaOMZ67GzHQLRFJKX6xcswjdu3czYqK+paaphl544QXc&#10;e++9uOqqq9C3b1+kp6fb9ytWrMDzzz+Pk046Cfvss4+1/Dz66KNWHFE8lZaWIiUlxbTrqFd1amoq&#10;5s2bZ61IdXdkZWVh4cKFdlNubi7OOecck7IgEZdffrkVPtOmTbNtvf766zjkkEOsOKIQysjIwGWX&#10;XYauXbtaUXX33Xdj3bp1uOOOO6x1rW4bei0C3kZAAsnbrpj6KwIi0K4E1m/YAEdYFMIjo2w8UcPG&#10;Aky8Ub6ZpZadnYfOKaNQWR1oBEmlER01CAgMQHhwCOK7DkL2+oXIyUhDQnI3K0iizVIk2WmRRuRk&#10;oGfPng2r3eY9rUcuEUTR4yoUPs8884wVKRMmTHBtxscff2wF0r/+9a/abQ1f0OXGYHFaieqWyMhI&#10;K7JoBfr999+xcuVKvP3227X9POaYY6yFipYlCqS33noLs2fPxowZM2otYvvuu68VRTfeeCNOO+00&#10;DBo0qG4Tei0CXkdAAsnrLpk6LAIi0F4E6KbKys5FTEJK003wmIx0RHdKgTPAgeKKKvOoRqUJUwoO&#10;rEG12R8UHozo+BRjSUpHfJduti4al6JiE5CxKRM9evSwYqbpRmCtP3STffDBBxg2bBhGjx5tRccR&#10;RxyBww47bBsLDd1qgUa8NVe4v6ioCF988YW1DDEeiaLpr7/+sufyPcUbY4nuueceTJ482bZNC9Gz&#10;zz5rY5UY9/TJJ59gr732qhVHrjZp0aILsVu3zWN2bdezCHgjAQkkb7xq6rMIiEC7EGCcT2mFE7GR&#10;0dY11mgjRgCVlpQiMr4bKqoojGpQVmkeVTUICwpAsHlUmu0hoREoLCw3lpfNMUwUXxExscjMXo9K&#10;BjU3CIhu2BZjie666y5rfbr11lutxWjgwIFgDNIll1xiXWgNz2npPV1uGzduxAMPPGAPdQVsr1+/&#10;Hl26dLGB2gMGDMBTTz2F+++/H4xNio6OtuLs9NNPx6RJk6zAWrZsGSZOnLhNc7ROHXjggdts1wYR&#10;8EYCEkjeeNXUZxEQgXYhUF5ehipagIxVxTw1XowpiJYYTuenS42WIfMEB7eb13zPYCQKokDzzLgk&#10;V13Bxv1WbixOdJ+1JJBYTUJCgnWnMfbo119/xcyZM/Hhhx/ixx9/tC41Bk83VaZPn44nnnjCWqJc&#10;FiEeS5H15ZdfIiwszJ7KsTC2iBYiV6D3UUcdhcMPPxx///23bZeutPPPP9/GHJ177rnWRccxqIiA&#10;LxNo3h7ryyPX2ERABESgAYGqyio4jcHH4eC9YxMKKSDQTOOPQmlhtrEWBSI0OBARIQGIDjfPoQHm&#10;fQBCgh0oK841cUwm1sccz0LxwYzaThOr5GwsbYA9aus/mZmZNkh6+fLloBCi9YaWH7rHVq9ejT/+&#10;+GPrwY28SkpKwtixY7HbbrvZB607tBhxSj/dapy6z4draj/7RyFFq9F9991njxkzZowNwua2M844&#10;w7r7ePwee+yBVatWbdMqZ7bddtttmD9//jb7tEEEvI2ALEjedsXUXxEQgXYjwGn5tAYx75Err9A2&#10;jRkhkdTVxBf99SfCouIRGRoNM0nNnGMsRubksOAgVJcXobQgDb1GchbblhqMKanaWF1oVQrcIpq2&#10;qbvOBgoZWosoXKZOnWpdXdy9adMmaxWidam5MnLkSPBRt7BO1kehVLdwGwtdcLRWUSBxdtyee+5p&#10;t3Maf15enrVoccOJJ55oZ7V99tlnoLXJVTjrjqkFjjzySNcmPYuA1xKQQPLaS6eOi4AItDUBzuJy&#10;BNQYF1ilnYrvEg512+G28Kho9OrXD2tXLEF0516IjEowgorLkDhRXpyFgszVSOndE1ExnazY4vl0&#10;vbHe4CCHFSJ162zsNa1GTz75JJjriK41ip3CwkKb94jWJAZw1y0Mvmb/mysUOjyOQqluYYB3sUlv&#10;UG7WnZsyZYqdycY2dt99d9AStWjRIjAVwNNPP21PYxzUtddea9MPMEcTUxAwZxJntj3yyCMYN25c&#10;3er1WgS8koASRXrlZVOnRUAE2oMA42p+/WMWYrr3R7QRN64A68ba4nT/wtwcrFu1AqXllcZSRAlU&#10;bVxWQejRp59d1Lbu+Yz1yc3chMrc9Rhvlh3h+9YUutP+7//+z7q0GDfEGWyc3t8wSzan3tMCROtO&#10;U4X5jBhXxNxFLtcaj+XU/t9++8269FgvhRTjjhjrxMD1fkYMHnfccSaHU/d6VdOVxhlt2dnZNhfS&#10;sccei8GDB9c7Rm9EwFsJSCB565VTv0VABNqFwIIFfyOvKgjdevdvNA9S3UYpkpg9u6y0xD4HBgYh&#10;NDzCxhoxiLtuCTRLjqxbsRhdY0OUI6guGL0WAQ8l0LpbGA/tvLolAiIgAm1NIMVkui7OM2urGbdT&#10;k3FIWxq1M9lMPFGESQsQFRuPiKgYYxkyy4s0EEesp7y8FOWFOcoR1NYXTPWJQDsRkEBqJ7CqVgRE&#10;wDsJdIqPR1JsFLLS1hmB1LqfSMYlURRtdqm5orK3jp8CKWPdGiR37lQbbL11r16JgAh4IoHWffs9&#10;sefqkwiIgAi0AwGKmYEDB6AsNwMFeTnWIrQzzdCilJuVCWdJLgaZelVEQAS8g4AEkndcJ/VSBESg&#10;Awkwe/TQQf2wceUilBQXtjqgumEXKY4K8/OQsWYJRg0djDCTd0hFBETAOwhomr93XCf1UgREoIMJ&#10;dO+eggozO23JsgVI7DkAnTonbXGjbetCa9g165ozk9qyMzaaRWtXYsTg/kg00+VVREAEvIeAZrF5&#10;z7VST0VABNxAgIkZFy5eBpiEkEkpvRAWEWlyGm1eSoRZICmXOMHfBCxt3m62lBQVYtP6NXBUlWDk&#10;sMEmwWJnN/RcTYqACOwMAQmknaGnc0VABPyCQGlpKVasWIm0zBw4wqPsjLXQiCiTiygEzL7tNFP9&#10;q8yst7KSIhSZuCVUFKN7cmf069uvVWuu+QVEDVIEvIyABJKXXTB1VwREwH0EmG16w4YNyC8oRFFp&#10;GSqrqk3+I6fJe+RAsBFK0RFhiIuNQTeTKiDc5ENSEQER8F4CEkjee+3UcxEQATcScJqs21zTrLqm&#10;2q6tRksSM1mriIAI+AYBCSTfuI4ahQiIgAiIgAiIQBsS0DT/NoSpqkRABPyLQEZGBrgemYoIiIDv&#10;EZBA8r1rqhGJgAh0EAGuYM+FZFVEQAR8j4AEku9dU41IBESggwgEmsVqFXfUQbDVjAh0MAEJpA4G&#10;ruZEQAR8h0BLi9n6zkg1EhHwPwISSP53zTViERABERABERCBFghIILUASLtFQAREQAREQAT8j4AE&#10;kv9dc41YBESgjQhERESYhJBagLaNcKoaEfAoAsqD5FGXQ50RARHwdALl5eV49913weVHmFV7xYoV&#10;OOigg1BUVIQDDzwQw4YN8/QhqH8iIAKtICCB1ApIOkQEREAEXAQqKytx6qmn4v3333dtss/R0dGY&#10;Pn06xo0bV2+73oiACHgnAbnYvPO6qdciIAJuIhAcHIybb74ZcXFx9Xpw0UUXSRzVI6I3IuDdBCSQ&#10;vPv6qfciIAJuIDBq1CgcffTRtS0nJibizDPPrH2vFyIgAt5PQALJ+6+hRiACItDBBJj/6Morr6y1&#10;Ik2ZMgVDhw7t4F6oOREQgfYkIIHUnnRVtwiIgM8SGD16NI488kgw9ujss8/22XFqYCLgrwSC/HXg&#10;GrcIiIAI7CyB8847D/369cPAgQN3tiqdLwIi4GEENIvNwy6IuiMCIuA9BGpqauB0ViEoKNh7Oq2e&#10;ioAItIqALEitwqSDREAERACgICosLER2TjY2pWeiuLgEVWbaP2e2RUVHIalLIuIT4hEdFS1cIiAC&#10;Xk5AFiQvv4DqvgiIQPsTqEENNmVkYMXy1SjKLYUDYQgPiURIUAgcgUGoMlakyqpylFQUoTqwAnEJ&#10;keg3oC86d05s/86pBREQgXYhIIHULlhVqQiIgK8QYObsBfMXIGtjAeIjkxEd0QlBjiBrTQICzDBr&#10;Ng/VvAww/1U5K5FfnIO80gwk90jA8BHDrYXJV3hoHCLgLwQkkPzlSmucIiAC200gJycH8+YuQGB5&#10;JJI79UBAQCCqq6uNOKK7jc9GElEj2RKAQL42GwIdAXBWVyEjOxWBkZUYvesIxMbWTyy55SQ9iYAI&#10;eCgBCSQPvTDqlgiIgHsJFBTk449f5yDa0QUJMUkmGNsIIqdxtllxVGOEEi1Hmy1IlVUVqDHCyRHk&#10;QGhwKAIcJoMK/zeKKSsvDWWObOw+YTwiIyLdOyi1LgIi0GoCEkitRqUDRUAE/IUA11v7/deZcJRF&#10;Iym+mwnEdqLaCiRYYVRtVVIAyspLkVW4HqUoQk1gDQJrAhEeGIXkuBREREQZ/VRjZrg5kJaTiqCY&#10;CozffRwcDoe/YNQ4RcCrCUggefXlU+dFQATag8DixUuwYUUOeib1h7Oq2ogjYzkyFiJn1WbLUU11&#10;AApL8pFevApRidGIMe4zh4lLolutyFieirILkBLbF3ExnWG8cvaxNmMp+g7vjv4mb1JrSlVVFUpK&#10;ShAWFoaQkJBtTikqKrKxTaGhoca65URpaamxbm2JhzJHc3vd88rKylBRUWE8gJt9gnyOijIiTkUE&#10;RKBRAsqk3SgWbRQBEfBXAkXFRVi3Og1Jcd2NKNpsMaox7jSKI4olPpeXlSO9YBXiU+IR16kzqsy2&#10;UrOtqrLGiKUEdOraGetyV5rjyja74kysUmJsd6xevhYM+m5N+e677zB+/Hice+6525zz888/Y8KE&#10;Cbj77rttVdOmTcOee+6JvffeG/vssw/22msv7Lfffvjvf/8LCiOW6667DnvssQf23XdfexyPOe64&#10;4/Drr7/a/fpHBESgPgHlQarPQ+9EQAT8nMCG9RsQVM1p/OGoNK41UBwZ95rTWJEojuAMQG5hBkI7&#10;hSAiMgYlxWUor6i0xzhM7FGVseZEREQjPK4Im/I2oEdSX1QHVCMyPBrZRSFIT09Hr169WqScl5eH&#10;JUuMJWvDBituRowYUXvOJ598ggULFmDXXXe12zIzM1FQUICHH34Y4eHhJvYpEP/88w/uvPNOa0m6&#10;9NJLsXz5cuyyyy4466yzrCWJVqcXX3wRZ5xxBn766SekpKTU1q8XIiACgASSPgUiIAIisIUAXVRZ&#10;m7IREx5PXWRn8NtwI2NJohWJFqUaY0UqrS4ylqM4VJQ7jTiqQElphbEiVSPYxBuxBJk4o+iYOOQW&#10;ZBu3W7WZ3WbcWqa+yNA4k08pEz179qx1ddkTmvine/fu1g1GK49LIOXn52PFihXWukQhxEJ3WUJC&#10;gl0bzuVWO/TQQzFnzhy8/fbbuPDCC23s05AhQ3DQQQfVtjZ8+HBrVZo3b54EUi0VvRCBzQTkYtMn&#10;QQREQAS2ECguKUZpSQXCTBJIq5DquNg4a83laqt0VtjlRaqrndZyVFXlNFaZSlQYixOtTTw2wMQk&#10;VdU47TkURwzsjgiNRH5ukTmuokXmTCcQExODM888Ex9++KG1+vAkiiVaiehOYzB5SyUoqOn7YLZB&#10;caXA8ZYoar8/Emj6m+OPNDRmERABvyZQYeKDqsqrERQdZAUNjUgUN5utSEYgbZnmH2iM71yDLTAw&#10;2OQ8Mu+M5Yg5kYKDHda9xen91SZgO9D8x+2sh9anIEewiUuitakKoSGhzbKmcGGQNmON3nzzTSxd&#10;utRakT799FOMGTMGzNFEgcNCS1JxcTF++OEH61LjubQe/d///R/+97//mf4F2WPWrFkDxi/RvcbY&#10;pIceegjx8fG2vmY7o50i4IcEJJD88KJryCIgAo0ToHAxRiEjJhwm3si8cBWrlKiVmCsbCKmORFFe&#10;PhKSuiK0ssqKqNAQ40ozQiU0NMjOLsvPzbNT/ilWWIy8ssuSbLYwbRY2dkcz/zCgm7FBXbt2teKn&#10;b9++mD9/vo0j+uCDD2rPpABKTU3FjTfeaLdRONHVxiDu0047zW7jMV988QXoTuNsNroT6ep79dVX&#10;0aVLl9q69EIERGAzAQkkfRJEQAREYAsBupoY1lNtXGObhc0WZWQ0DmUObUHGIISY4M5IS1+GyNgi&#10;REZGIchYjuhWY6xRaGiIiUsqQWFmAXrHDzNnbZZVlFZ0yTlMA4Gc+9+KQksPp+sfeeSRtQKJQocW&#10;JMYWuQpdbYMHD8bnn39u3W8USBEREfa16xiKoilTpuD666+3AoljjY2NbVUslKsOPYuAPxFo3bfU&#10;n4horCIgAn5LIMS4vRzBZpkQI0wokKzxZ7MyYiS0yWe0WSmFBIehU0APpC/fiKLCHJOrKBhRkWEI&#10;Cw82rq48bFqThsTwXiaWKdwIqs0ii3VVVVciJDTYZtxuLWT25V//+pedzfbAAw9g4sSJVjS53Gus&#10;h9YgPih4OnXqZAO2GadUt/B4iqvo6Gi7Py4uTuKoLiC9FoEGBGRBagBEb0VABPyXQEREOEIjTJxQ&#10;ZRmCwkKstYjChlalGiOOTKJsE3O02V0WExGH4PIByF29Efnh+QgwwsoYnuCoDEG3yP5m9lmsEVW0&#10;KpmTWIepqKyiGFGxpo1GEj82pE6rEGOQGCs0cOBAUNAwN9ITTzxhD+V2V44jWocYg9Rc0DYTSbY2&#10;B1PDvui9CPgjAcd/TPHHgWvMIiACItCQAGOICgoLkJ9dhOjIODsDzWgbo4i2BFqbl2b5AaN3zFbz&#10;f7BZdy06uBPCamIQUR2H2KAExEcmIzSMuYiMKAoKNC41s3iteeMwr7ML0pHcIx4JnTs3bHqb9zyH&#10;sUecrUZrUHJysp3af8ghh9hZZ7QYDRo0CMOGDbP1MyXA2LFjrZVom8rMBh4/evRoMI5JRQREoGUC&#10;WmqkZUY6QgREwI8I5OblYubPc9EzfrCx+nC22uZFap2Vm5NFVptkkXY225Zp/1YpUTLRUOQwz8bC&#10;FGieHUFGGFEgmdd8rnSWY2P+Muy13+42bsmPkGqoIuCVBMxXWkUEREAERMBFIM6sq9alezwy89Ps&#10;FH5O2WfsUYAVPEbsGFca3Wl88LWZ6W8fAVueA81xVhxRGG05l9agzLyN6NYzWeLIBVrPIuDhBCSQ&#10;PPwCqXsiIAIdS4DB2QMHDURFYAEKTMA1lw+hdYhih9Ygip8gI4yCgo11KMT1MNv5nhYjCiSKI/Og&#10;RclhciTlFWahJpSxRAM6djBqTQREYIcJSCDtMDqdKAIi4KsEIiMjMXzUEGwqWoOSsqLNiRaNUGJS&#10;SAqmzULIPFMUbXlYwWTFkRFUPNZYjbjkSGFxLrJL12HUmOF29pmvMtO4RMDXCCgGydeuqMYjAiLQ&#10;ZgSYfHHRguWID+2KuJjOJolkjc13xIBnE/VsMhwxaNvGcDNm27wxViPzgjmGaHXKyktHQdUmjBg9&#10;BAyiVhEBEfAeAhJI3nOt1FMREAE3EMjOzsKCuQtRXRaKzjHJJrdRhBFDgSaZJLNhM//QZlFEgRRg&#10;rEY1Zq5/SXkJsgrTEBzlxOhdRtop+m7oupoUARHYCQISSDsBT6eKgAj4B4HyinKsWrkK69ekA5XB&#10;iAiJRrhZeDbILEjrCDSL0pp12ZgEsqy8GMUVBXCEV6NH7+7o26e3cc+Z6O1GChM30g2nIgIi4JkE&#10;JJA887qoVyIgAu1EgAu6cj2yyy67rMmcQU01zcSMaelpyMnKRW5OPirKK+CsdJqA7SCEhocgLj7W&#10;ZKnuhK7duiEkOKSpauz2X375BTNmzMDJJ5+MPn36NHusdoqACHQ8AQmkjmeuFkVABNxAgPFEL730&#10;EtauXYvzzz8fe+yxx071wmmsRrQCMR4pwAQc0RrE2KPWlvz8fLz55pv46aefbALIyZMno0ePHq09&#10;XceJgAi0MwEJpHYGrOpFQATcS4DLa7zzzjt2Jfujjz4axx13XL1FXN3bOyAzM9MuPEvL1n777YfT&#10;TjvNrpXm7n6pfRHwdwISSP7+CdD4RcCHCcyaNQvPPPMMunTpgksuuQQpKSkeO9qNGzfi1Vdfxdy5&#10;c3HwwQeDFiUuPKsiAiLgHgISSO7hrlZFQATakUB6ejqefPJJUHSceeaZ2Geffdqxtbatevny5Xjv&#10;vffw999/44gjjsCkSZNM9u3Itm1EtYmACLRIQAKpRUQ6QAREwFsIOJ1OfPjhh1ZgHHrooTjllFO8&#10;VlwsXboUL7/8MlavXo2TTjrJiqXQ0FBvuRTqpwh4PQEJJK+/hBqACIgACdA19fzzzyM2NhZTpkzB&#10;gAG+sawHZ9y9++67SEtLwzHHHIMjjzxyu2ff6RMiAiKw/QQkkLafmc4QARHwIAI5OTnWnbZy5Uob&#10;4HzQQQd5UO/ariuMp6JQ4nhPPPFEHHLIIcqj1HZ4VZMIbENAAmkbJNogAiLgDQQ4xf6TTz6xj1Gj&#10;RuG8885DTEyMN3R9p/rI2W4USix0vXHmm4oIiEDbE5BAanumqlEERKCdCcyfP9/mNGLuoXPPPRfD&#10;hg1r5xY9q3qKw2+//RYffPABwsLCrFCaMGGCZ3VSvREBLycggeTlF1DdFwF/IpCbm4vXXnsNf/zx&#10;h3UzMSbHn0tVVRU+++wzG5jes2dPy2T06NH+jERjF4E2IyCB1GYoVZEIiEB7EWC26i+++AIff/wx&#10;Bg4caDNhK0fQVtpMhsnZe2TUv39/a1EaMmTI1gP0SgREYLsJSCBtNzKdIAIi0JEEli1bZoOwuQ4a&#10;108bPnx4RzbvVW2VlJTgo48+snFZI0eOxOmnn6513rzqCqqznkRAAsmTrob6IgIiUEuAa5VxiZAf&#10;f/wRxx57LI4//njN2qql0/wLsmMgNwO6x44da5dX6d27d/Mnaa8IiEA9AhJI9XDojQiIgCcQ+O67&#10;7/DKK6+AbiLOTktMTPSEbnldH7KysqzInDFjhl2cl4kzueyKigiIQMsEJJBaZqQjREAEOojA2rVr&#10;8eyzz2LDhg24/PLLseuuu3ZQy77dTEZGhp31N3v2bBx22GFa5823L7dG10YEJJDaCKSqEQER2HEC&#10;jJ156623QMvRUUcdZV1CWlZjx3k2dSaXLXn77bfBNAlc5+24445DdHR0U4druwj4NQEJJL++/Bq8&#10;CLifwO+//26DsDn76oILLkDXrl3d3ykf7wEXxH311VexePFinHzyyXb5EuZTUhEBEdhKQAJpKwu9&#10;EgER6EACGzduxDPPPGPdaWeddRb23nvvDmxdTZEALUm03HGdNwbCc5234OBgwREBETAEJJD0MRAB&#10;EehQAkxu+Prrr+Prr7+2bp7JkycjIiKiQ/ugxuoTmDNnDt5//31QtJ566qla560+Hr3zUwISSH56&#10;4TVsEXAHgZkzZ+LFF18EkzzSnda3b193dENtNkGAs93ee+89UMRyQVyu8xYQENDE0dosAr5NQALJ&#10;t6+vRicCHkGAs6joTlu3bh1OOOEEa6HwiI6pE9sQYNby6dOn23XeuNYdUwPI/bkNJm3wAwISSH5w&#10;kTVEEXAXAS6qygVVmd15zz33xJQpUxAZGemu7qjd7SDAa8elS+h6S0hIsFm5x4wZsx016FAR8G4C&#10;Ekjeff3UexHwWAJ//vkn3njjDeuiOf/88zF48GCP7as61jQBLvHCNfC++eYbdOvWza7zNmLEiKZP&#10;0B4R8BECEkg+ciE1DBHwFAI5OTl4/vnn8ffff9sp5BMnTvSUrqkfO0GgqKjIWgKnTZuGQYMG2WDu&#10;fv367USNOlUEPJuABJJnXx/1TgS8hoDT6cSXX35pg3yHDRuGSy65REkIvebqtb6jhYWFePPNN/HT&#10;Tz/ZTOdcI0/rvLWen470HgISSN5zrdRTEfBYAgsXLsQLL7wAiqQLL7wQFEgqvk2AlkLmUPrtt9+w&#10;2267WdcbXXAqIuArBCSQfOVKahwi4AYCeXl5dumK77//3rrTmGxQ08LdcCHc2CQXxH355Zfxxx9/&#10;2HXejjnmGC0u7MbroabbjoAEUtuxVE0i4FcEGLT72muvYejQoWAQdufOnf1q/BpsfQKpqak2AeiC&#10;BQtw+OGHg0IpLi6u/kF6JwJeREACyYsulroqAh1JgNO8OYOpYZZrLnj66KOPorS0FBdffDFGjx7d&#10;kd1SWx5OYOXKldaitHTpUkyaNMkKpbrrvPFzxXxYPXr0APMsqYiApxKQQPLUK6N+iYCbCfzyyy94&#10;8MEH8corr9jM18XFxTbm5IcffsBRRx1l//hp3S43XyQPbp5xaVwQNz09HQzkplUpJCTErr3HNd+m&#10;Tp1qt3nwENQ1PycggeTnHwANXwQaI0DrENdIY6LARx55xGZSptWI07vPOeccmw+nsfO0TQQaEmA+&#10;rHfffdcKJSYK/f3333HTTTeBuZTopk1OTm54it6LgEcQkEDyiMugToiAZxF47rnn7Fpp7FV0dLQV&#10;S5ydNnbsWM/qqHrjNQRmzZplrZG0SFKAs1AwPf3005Al0msuo191VA5gv7rcGqwItExg+fLluP/+&#10;+2sPZN4bxiJJHNUi0YsdIDBu3DhreXSJI1ZBscRs6yoi4IkEZEHyxKuiPomAmwiUl5fj3HPP3eaP&#10;FqfuM+fNSSed5KaeqVlvJ8DM6vvuuy9yc3PrDYUz3T799FPss88+9bbrjQi4m0CQuzug9kVABDyH&#10;wJw5c8DgWgbRcpZRTEwMOAOJK7zztYoI7CiBqqoqXHbZZQgNDbVV8D1ntFGUM5+Wigh4GgFZkDzt&#10;iqg/IuBGAiUlJdadFhsbC4fD4caeqGkREAERcC8BCST38lfrImAJlJVWoLCoGPn5mSaAtQCVleUm&#10;R4zDWG8iEBWVYAKl48wj0mwTMBEQgYYEqsorrLB3VlZZa6cjKAghoSEIjQhveKjei0CrCUggtRqV&#10;DhSBtidQUlKG1NRVyM5ebCw2GYiOKTWJGSuMG6IaVVUBKC8LQmFhGIpLohEe1g8pKYORlJQkodT2&#10;l0I1ehmBaiOGsrKzkbppI1JLcpDhLEFhdQWqa6oR4QhGfGA4egbHokdCF3RLSkZopMSSl11it3dX&#10;Asntl0Ad8EcCJqQH60024VWrf0V8Qip69apCTDTNQwFbHnWp1BiLUg02ZdZg9eoYRITvgsGDxxgh&#10;FVb3IL0WAf8gUF2DtI0bMSd1Kf5x5GNTlxCUxUegJiIECHKgxnyHAqqdCCivRFB+GTqll6JvQRDG&#10;Jw9Av559EBxmjlMRgVYQkEBqBSQdIgJtSaCy0onFixegpPQXDB1SaIKfGetDYdRyYVDrqlVAWtog&#10;k7Rxb2NN0vpnLVPTEb5CoKqiAnMWLsAP5alIGxCDys7RZmiB5ttj7jjso+5IN3+nuCfQWGrjVudh&#10;15xQHDh0HGITOtU9UK9FoFECEkiNYtFGEWgfAtXm7vevv2Yh0DEDI4Y7ERTUdFCROdS42Yx0Mr/z&#10;wfXmm9KaVI1/FqaYbMQTzSKx8e3TWdUqAh5EoLykFN/N/Q0/JZagYECiUT0uYVS/k7Qgbb3h4DtK&#10;JMqnAARvysewRcX4V/+x6JbS3W7XPyLQFAEJpKbIaLsItAOBZcuWmJiir7DLLgzCblwc8ed8/foa&#10;rF8bhLKSIHNcDWLjK9GnXzViY7ZamjZtcmLJ0kEYu9tEhIdvnjq9PV1mwj5O32+4GG2FuUvnFOzw&#10;8HAjzra2x7pdC9i69nGKttNp3BnmONbFZ+5TEYG2JMDg6+/+/BXTuhSipE9SrehprI2ggjIE55Yg&#10;0FkNp3G7lXeORLUJ2qZQokgKLCjGyHkFmDxkL8QnJjRWhbaJgCUggaQPggh0EIGcnHwsWfIBxozJ&#10;MLPT6pmEanvgdNZg/vwAFGbGIDHWBGaHOowoAQpKKpBbkosBQ0tNfiKXsKrB8hU1KCzY39Q5vraO&#10;ll4sWbIEjz32mM13RFEzcuRIXHfddejTp4899frrr8eMGTNwww034Nhjj62tjsfefffd+PLLL/Hs&#10;s89i2LBhdqkI1seUAC6BNHjwYNxyyy3o27dv7bl6IQI7Q+Av41Z717EG+UO6GInTWDFxR5WViF+c&#10;gZ7pZUhwBMFhxHqJEe8bQqqxYXAiyrrE2HMpkoKy8rH3kmocs+u+CAlXLF9jRLWNzlsVERCBdidg&#10;tIUJsF6I7t0zmxRH7MSSJUbwZHRCry6xCAlyorSsBBWVpYiLciAlPhFL/o5ATu5mlwHdCL17ASUl&#10;80124vxWjeHnn3/GoYceai1BN954I/jYaAJejzjiCBMXtdjWweeZM2fazNm0GLlKTk4OXnjhBfzx&#10;xx/GClZoBRETS44ZMwbXXHMNrrzySlx88cWYN28eTj/9dBQVFblO1bMI7DCB3KxszMhfjfwBnc0n&#10;vjF5ZLZWVCFl5jqMzXKif+c4xHSKRFRcBJI7x2CXsGiM+DMDEak5pg+swUx66ByLPxPK8c+KZTvc&#10;L9eJtKA2y41oOgAAQABJREFUVnjD0FzhftejueO0z30EGr+NdV9/1LII+CQBCpiKiiVmLaqmfzQL&#10;CmuQsS4CPZMiTQB3qcmLVGrOqUSgdVuFGfdaBDqbfEgrllVgt3FOuz04ONBM/c81qQKWIS5urI1X&#10;agogsxVfffXVOOyww/DMM8/Uus+4/MMee+yBp556Co8//jhCQkJMAPggLFu2DFlZWTatAOukuEpJ&#10;SbELi7p+/IOM62LChAk47rjjaptlBm5anng+xZOKCOwogRoj0P9auRir+hgXsvmsbRuIzS01iF+6&#10;CUMrHIiKj0RRsfnelJWb6f415rMahHCTC6lPUieULs3BEjPbrSoq3FgGalDQLx6zZ6diYH4fRBpr&#10;7fYUfv6/+OILuyQPv1d0U59xxhk4+uij7feKy6r85z//wR133IHhw4fXq5rfKd6YpKam1rO87rrr&#10;rrjqqquQkCC3Xz1gbnwjC5Ib4atp/yGQlbUJsbE55ge76a9cZmYAokKjDBQnis2PfH5+EbKNWy4n&#10;rxAFhcUmF1IZYiODUVYQZpJJbhVaSUnV5thUkwqg8TtZF2W6wmgtoqWnbmxRdHS0XTSUVh8WxhUd&#10;fPDBxtrVHdOmTbPb+Afhk08+sX8AunTpYuOO7A7zT8M76KioKFt/w+2u4/UsAq0lUJRfiH8qs1DR&#10;JdpafrY9zwReF5cjJaMEMbHmxsIEchcWFJmlSwqQl5uHAnN+kfnuOE0cX6+QMMSt5Tpwm787NeZG&#10;YE18Ddalbdi22ma20KpK9zNvNriA83nnnYfx48db6ykFEb8rFE3ffPMNaHVtWLjw89dffw26tLm2&#10;4eTJkzFx4kQrtrgOYnFxccNT9N5NBGRBchN4NetfBIqLN6FLMgVM0wKppKjGpHFhzJHTip1ykx24&#10;0AilIJPbJTQkGJVVDIauRrUz0Ozfyi80LNBkDc6xLq34+NitOxq8Wr9+vQ0M5zIiDctuu+1Wu4nC&#10;hnfEtCx99dVX1l1GYUWBxR/wd955p1ZgMdB8zZo1mDt3rhVK/MPwwAMPoHfv3tYKVVupXojADhDI&#10;zstBVqxJg2ESP7qETd1qbDxRbhniYWLgzFervKwC5cb6WlRQYCYaOBEZFWG+P0HGEhtu8oeFIjK7&#10;EFlbKqCzrTghzEyGyMIgE9Ad4Gj6u1m3Tcbgvfrqq3jzzTdx0EEH1e5KTk62ruazzz7bfn84WaGx&#10;5Xr4neF6dIcccggmTZpUez5vSM455xwsX74co0ePrt2uF+4jIIHkPvZq2U8IMIynoiLX/EBvtfo0&#10;NvTgkABUmLvPwIBAkwYgEEHGPRBq7nKDTSoAiiRHoIm/qDE/6+ZuOJCvtxT+rgcHFxnLT5nZsq34&#10;cR1H11ldy5Fre2PPjB+im4x/BBhvxLgjmv5518tZbiysiz/2dNdxNXZu5901g7QZzK3FbRsjq23b&#10;QyC9IAfF8RRHzRQjblyrBtLdxs+gkzPYzKPG5MqgRYcPfmcCmDtjS2EsUlV0KDZWGjFlPrvBrQzW&#10;fvfdd62AqSuOWKXLzdypUydkZGS4mmn0mf1xfY9cB1AgUcxV1r37ce3Us1sISCC5Bbsa9ScC5rcQ&#10;Vc5SY+XZ+uPc2Pg7d65B+ppSxMfE2btdp7kDDg0x05ONCIk0P97h5lFmMmoHhZWb/fVrCHJU2qn5&#10;9bfWf0dxwx9fxj5069at3s7vv/8ea9euxVlnnWWFD91snKVGSxJjj+guOOCAA8x6cNH2DxBP5o88&#10;rU2csUZXAVMD8I65c2clr6wHV292mEBBWTHKw13yp7FqjCCKDkGhWV6E2cBCgoIRGhZmLEdV9nMa&#10;GhqGYGN9ZSxSeXkVysyxW4s5N8SBAmcF+F1rQYbZ0/iZX2cy4A8ZMmRrNVte8btx5pln2nd1Jzds&#10;c6DZwBuLTZs2WWsRj802S6bQbcfvaL9+/Ro7RdvcQEACyQ3Q1aR/ETCGFmMVchgx0fy44+NNDqHY&#10;IhNzFIGETnQNOIygqbKCJSws2Pz4h2JVWh76Da8w++q7A6qNf4E/us2VAQMGgK40xkm89957Vuzw&#10;+NzcXBscSkFEgcRC4cMf/AMPPNBaiPgDzplqdeOKaEHiH4zIyEgFllpq+qetCdBN5qxjLW1YP61A&#10;Fea7ssHM8uxqUmFEmPXWKDgc5rtjPpzmOdh8PiMQGhyMNdk5yDMJJo0dyVSz5WbFWGudRlzxc9ya&#10;4rKatiSAmquL31PeSDz44IN47bXXrCWJ36vevXvb9Bvx8Ur82hy/jtwngdSRtNWWXxKgQAoKjjar&#10;jQcimjHYTRTqm6EjnJgzMwvVeQlINNOUAyM3H1xhLEdrM/IR3y0fPXvwB35r4W97VWWYmX3W/D1w&#10;mLmzZnwQrT1HHXVU7XR/zsahaf+2226zYowJJF2BoocffjimTp1q4yWY14hCqaSkxFqL+EeCr13H&#10;bu2RXolA2xCIMBag0PJC0HncZDEiJ8PkOVo1awMGOmLNgs/RCGXiVPO9oFAKMTmRcs13Z0VSKCoS&#10;Y0w1W8VQgBFg4Sa+KdAIltYWfg84Q7Nh4ffm7bffthMcGos9ch3vsrzedNNN9ntIqy5jkhjD1Nx5&#10;rvP13HEEJJA6jrVa8lMCFEhhoUkoKAhAYgvep+ioQIyfUIWlizKRmmUyWVeHmJ9zE4oaUoqUgeXo&#10;28fc/9bXRyZ4u9q4D4xbLqIZ9bWFPV0D3377LV5//XWz5Mlf1up0wgkn4NRTT611jXFGjSuQm1OU&#10;Oett//33tyKKIovH00XHO+Hjjz/euuL89NJq2O1MICEyGmFFuc0LJPP9qDR5j5bu0gVl/2Shl8k+&#10;Hx0Waj6fJqavtAprywqxMikMOcOTTQgfvzybBZIN8C6rQmeHsdbWX8un2VHxBuOUU06xExh4A+Eq&#10;/F5dccUVmD59uk2Vwe8Hvy8NCwUSby5oKWJKDBXPJaBM2p57bdQzHyKwbt1Gs37ahxizS7EROM27&#10;wlzDZl4kTufnD73xdhmR1UAZbTkwK9uJZUvHYPfdD7HHus7Xswh4O4HMtHQ8v+53pI4zgryFwVDw&#10;OMzMz6jUPERmcakRI5xMWoy8lJhtLEesiseHr83GybldMHZ06/N10R3273//207LZ2oMuq5Xrlxp&#10;Z7Zxyj5dZ7///ru1ul5wwQU2rohWIj44gYH5jpgegBMZOCtUxXMJyILkuddGPfMhAswdlLquB/Ly&#10;F6FTXEs/9ZsHHhMdAD6aLwwaDTM5iwZLHDUPSnu9kECsmRHWd2U41pukqTBT9l3Wn8aGwnik6tAQ&#10;k3E7yTw2f2+4jfYiPjcs3JO4yeRQ6tql4a5m39MNds8999gEqUx5waSQnLHJRKu0vtJylJiYaGe1&#10;MQXGqlWrbH2ctUaRtPfee9t9/fv3b7Yd7XQ/AVmQ3H8N1AM/IbBq1WojkD4xC9VWmB/sloRP66Bk&#10;51Thn4VDTSbsI+1MndadpaNEwHsILF6yGG9WLkP2iK6NCp0dGYl1r20qwCErAnHE2L1NmqXm4/d2&#10;pA2d4/0EWncr6/3j1AhEwO0EevbshYryYVi/voXpbK3saWVltUneGIf+/XeXOGolMx3mfQQG9OmH&#10;MfkRcOQUGJtPW9xYmDqcVei5vADjew+ROPK+j0SH9VgCqcNQqyF/J8Cp+UOG7IFVK/uZHChVO4WD&#10;SfAWLAhFXOzeJmA6eafq0ski4MkEgozbbJ+BozF4kYnfM8t00GG2M8XkokfCP5twcOwAJHXtujNV&#10;6VwfJyCB5OMXWMPzLAKxZlHMoUMPwqJFfbFuPUXStrERLfW4tMyJ2XPCTKzD3iboc1hLh2u/CHg9&#10;gc5JiTiy20j0nb0JMMvvmKkLOzAmE4lkZpDF/Z2GQ8u6YOTgoTurtXagDzrFmwgoBsmbrpb66hYC&#10;XDaAeYLacpXtArOg5qLFv5n8J3+bzLkVJhibP/jN3xnTarR+A7AuNQlduuxjM+7WXXLELXDUqAh0&#10;IIF1a9biy/ULsKh/CCqSuaxOYCvikjaHaAcYYdXtn2wcEtwLY4aORFBoy3FHixYtwowZM+waaVyq&#10;R8W/CEgg+df11mi3gwBX3eZaZD/++CNuvPHGNs/3U1npNMt7rEZa+lyTw2iDyUNklhnpFGByp3Bt&#10;tQBw2Siz4odZC80sRZDlMCuDx5t9g8204REmh0rcdoxEh4qA7xDIy87FHysW4K/AXKT1iEBFksn/&#10;FWiW5LFDdN1kbJ69BuNOcxSUIi61AEPyQ7GXme3Zu1cvcy/iOq55Llx8mdPx+VvA57g4fe+aJ+Zb&#10;eyWQfOt6ajRtRODrr7/G+++/j549e+KMM86wuUzaqOptqiktrTCLW6aZLNUbTN6jdWY5j0KTSK7M&#10;/IYHmcy6EUYsJZk8SClI7pKC+IS41v6212uH04u5pEhSUlK97XojAt5IoMZYU9M2bsTfG1dhSXk2&#10;8mIdKDbLjZSbG4sakzcsuKIa4WUmGWNBNXpUh2NYfAr69+yLkIhtEze2NH4mdXziiScwc+ZM3Hrr&#10;rTaXUUvnaL9vEJBA8o3rqFG0EYHZs2dbqxFznTBjLhO6dWQpKSm3668xGR3XfeJ6bGEmK3BwcOuX&#10;Qmisv1wG4d5777UZsi+99FK7tEFjx2mbCHgTAQql4oJC5BTkIbe4yCzmXIYaY3oNDQ5BVFgEkuLi&#10;EWnW92Ggd1OFNw+MTWrJhfbpp5/a5JBM7njooYc2VZ22+xABCSQfupgayo4TYEK3l156CRs2bACz&#10;4fIHkALFl0pmZiaefPJJk2Zgfe3itL40Po1FBHaEAL/zTPJINzoXaG6uzJ8/3yaJPOCAA3DhhRc2&#10;d6j2+QABCSQfuIgawo4ToGjgyvZz5861GW5PPPFEhIeH73iFXnDml19+aa1khxxyiF1TKlhJ8rzg&#10;qqmL7UWALjTGF3FtNFpXWyqctHHHHXegk8nyfcMNN9gs2i2do/3eSUACyTuvm3q9kwTKTfTzhx9+&#10;iG+++QajRo0C11Tq3LmFlWR3sk1POj0tLQ2PPvqoiXkqxeWXX26STWrZA0+6PurLjhNwLQZLN3lr&#10;C2+UrrrqKtx2220YOHBgi6fRLffQQw+ZRK1LrFjq3bt3i+foAO8j4PiPKd7XbfVYBHacAKftPvDA&#10;AzZo+dprr8URRxxhZpFxnSf/KXQlHHzwwWaGXCEef/xxm8Zg0KBBPudW9J8rqpG6CCxYsABffPEF&#10;xoxp/QK0kZGRJs4vGK+//rp1r7ckrrifa6rxRuuRRx5Bjx497MPVBz37BgFZkHzjOmoUrSDARSVf&#10;e+01FBUV4eyzz8a4ceNacZbvH8L4K65AHhUVhSuuuMJk5u7m+4PWCH2WwPTp0/H5559bC+n2DJIT&#10;I6677jqzruEeNg6xtefOmjUL9913HyZNmoRTTz21tafpOC8gsCPpSL1gWOqiCGwlQHcSZ3Ddf//9&#10;YHAlLSbeIo7oLmjvQvfAY489ZvM8XXbZZfj222/bu0nVLwLtRiAwMLDFGWmNNU6rEN3NjElknFFr&#10;C39L+JtCYcZYJlqVVHyDgASSb1xHjaIRAgUFBXZmGu8Kk5OT8fTTT+Pwww+37qRGDvfITfPmzQOn&#10;F7d3YaZw5nu688477R8IPjNvkooI+BMB3ixMnDjRzmrbnnF3797dzhBlbBIDvdPT07fndB3roQQk&#10;kDz0wqhbO06ApnKKigsuuMAkX8y28UZ0qbU0hXfHW2y/M2NiYvDxxx/bYOr2a2VrzcOGDcP//vc/&#10;JCYmWn6//vrr1p16JQJ+QIAzWdeuXYuff/55u0bLOEaG9DI26eKLLwZTAqh4NwEFaXv39VPvGxD4&#10;7bffMHXqVCuM6C465phjvFIYuYbFqcScace4IN6ldkRhsCoTZPbp0wfPPPMMli1bhtGjR++Q26Ij&#10;+qs2RKAugdWrV2PFihV2EkLd7a19zc8/g67pduZEhjCu/dPKwtxpnBXL7yvd+qxr6FCzKK6KVxKQ&#10;BckrL5s63ZAAp9tec801eOedd3DaaafZHydf+GHiDy7FCdeD6+iy22672UBXxmZcdNFF+Ouvvzq6&#10;C2pPBNxCYNddd7Wz4F555ZUdap9WJM6UZbA40wHQqq3ifQQkkLzvmqnHdQgwfwktRvfccw/22msv&#10;+2PEHydfKnvuuSdWrlxpF8zs6HFxcU4KT7ooOVOHcVyMs1ARAV8ncP755+P333/HP//8s0NDHTBg&#10;gL3B2LRpE2jNprtfxbsISCB51/VSb7cQKCkpwQsvvGCn5TIDLuNmjj32WJ90A9ESRisOXQfuKvvv&#10;v7+dqcPgUwahLl261F1dUbsi0CEEYmNjMWXKFPu539GZaayDNxaM7eMMuR0VWx0yYDWyDQHFIG2D&#10;RBs8mQCnvTMJ3MMPP2zFEH90DjroIJ9eHoTTlmlBWrduXYcvnlv3s8BkehRKvAac1kyROnLkSCWX&#10;rAtJr91OYGdjkOoOoG/fvvjhhx+Qn5+PESNG1N3V6td0kzMVAPOMufKNtSZbd6sb0IHtRiCo3WpW&#10;xSLQxgSYkO3tt9+2f6AvueSS7cqU28Zd6fDqGDTNsXPdKAomd5ajjjoKu+yyC/773/+CaQgoUntr&#10;qQV3XhK13U4EKG6uvvpqXH/99daF37Nnzx1uiQtgu4K3ebOjxW53GGWHnejeX9oOG6Ya8mYCnJHC&#10;NZLoUmMeI64htj3LCHjz2F1958yYiooKbNy40bXJrc+c5cMlFhjMevPNN+Ojjz5ya3/UuAi0F4GU&#10;lBQcdthheO655+zN2c60QysUZ8dxUgnzs9EypeK5BCSQPPfa+H3PGID91FNP2cUguU4Y3Tpcgd4f&#10;C3Os8IeaaQw8pfDumksrMKnkV199hX//+9/blYHYU8ahfohASwROPvlkbNiwAdOmTWvp0Bb3M8cY&#10;ra9cHJvxfO6MLWyxs35+gASSn38APHH4jG3hdP0bbrihdjFI/iEODQ31xO52WJ/Gjx9vZ9V0WIOt&#10;bKh///42izDdD5zx9t1337XyTB0mAt5BgPmMrrzySuvmzsnJ2elOc9IFf984sYSWJC6greJ5BBSk&#10;7XnXxK97xIBITtkvKyuzvn+61Gg9UQE4I4brRO2zzz5gwLQnFf7g093mEkuLFi2yCfO2J8meJ41H&#10;ffFeAm0ZpF2XApcrWrVqlY27Y+qNtihDhgwBA7aZVLKqqspOemiLelVH2xCQBaltOKqWnSTw999/&#10;49prr8UHH3xgc4ZQJCnwtz5UmuR79eqFP//8s/4OD3rHWW2M1QgPD7fug5kzZ3pQ79QVEdg5Auee&#10;ey4WLFiAuXPn7lxFdc5mIljmF+PNId3VtKCreAYBCSTPuA5+24v169fbGCNO2+d0fQYwMoOzSuME&#10;mAxze9eIarym9ttKix9dbcy+zfxUDOamRVBFBLydAK24dPczHnJHcyM1xqBr16544okn7AxVzgr1&#10;lMkYjfXVn7ZJIPnT1fagsRYUFNhZabQacc0v/jhwpghXlVdpmgBnszFYNC8vr+mDPGQP3RAMsue1&#10;5pRmJcnzkAujbuwUAU4U4bqIb7zxxk7V0/BkWl050YEudC5225ZWqoZt6X3rCCgGqXWcdFQbEeAy&#10;FZ9++qmdxcGFWBmgSKtISEhIG7Xg29XwDvaXX34B4yE4q83TC2OQ9ttvP7tgMK1JDHClyHN3LidP&#10;56b+7TiB9opBqtujwYMH2xs8xt1xOZ62LPx+MI0GrerMezZ8+PC2rF51bQcBWZC2A5YO3TkCXNeI&#10;loTZs2fjlltusW4YmpZVto8Ac0B520yxAw880IpiBrnS9cZnFRHwVgJM+HjEEUfYnGzMLN/WZcKE&#10;Cbj//vvtYrd8ZgC3SscTkEDqeOZ+1yJnNDETLTNBn3nmmXbGBu/AVHaMALNYcy00b4vrodWLs3U4&#10;M5GuBH4eVETAWwlMmjTJfgc/++yzdhkCJ6kw9KCoqMjO6M3KymqXdlRp0wQkkJpmoz07SSAjI8PO&#10;ynjooYfAOyI+07+usnMEOJWerqvly5fvXEVuOvu4447D3XffDS4dc8UVVygg1U3XQc3uHAGGBVx2&#10;2WU29UZb5EZqrDd0qd9xxx12sVvGJXG2r0rHEVAMUsex9puWeMfz5ptv4sUXX8SAAQNsnBH96syV&#10;o7LzBMhx7dq1WLNmDZg80hsL488Y7Jqeno5nnnkGTMTHbOkqIrCzBDoiBsnVR2bF3rRpk40L3Hvv&#10;vV2b2/SZGes5szcmJsbOCI2Ojra/q23aiCprlIAsSI1i0cYdIcCAQgZgM+Msp6nyzod3PbwLUmlb&#10;ApwhRguM0+ls24o7sDYGap9zzjm46aab8PXXX+PWW29FdnZ2B/ZATYnAzhM45ZRT7Npqc+bM2fnK&#10;mqmBi90yT9Jbb71l06G0R+xTM8375S4JJL+87G0/aJe75Mcff7RuEwZh78zK123fQ9+qkdYW3lnS&#10;iuTthQt4cgFi3o1zbSotu+DtV9S/+s8bQCaQ5Ge4vZM8MvM2Z4NykgNvLLTYbft+1uRia1++PlN7&#10;aWkpGCRI827dwjgYJk2jMDr++OPtDKUuXbrUPUSv24EA4x8Y90BLHV2azMTLaf/Mtu2NhW5Dugv7&#10;9u1rXW7Lli2zyy74+/p73ngt3d3njnSxucbKDPcLFy60NyycZdqehfmSDj74YNveyy+/bOOTEhIS&#10;2rNJv61bFiS/vfTbN3DGiZx33nmoqKiwJ9IVwjuZ22+/Hbyr4WwLTuVWaX8Cqamp4MyZ6dOnW4sL&#10;fywZAF9cXNz+jbdzC/zjws8SXYd0z3rysirtjELVexmBCy64AN9++22HpLBgQt2rr74anPBAS9JP&#10;P/3kZbS8o7tKW+wd18mtvVyyZIk1H/MP87vvvmsTo3344YfgdPMnn3wSDLhV6TgCzz77LKZOnVqv&#10;QVpemN3XF0pUVJT90adV8sEHH8S+++5r00No0WJfuLq+OwZazk866SSb4JHL63DiQXuXY445xq5E&#10;wNgkWs7OOOMMJWFtQ+iyILUhTF+sihYj3qFQHLFwWjaXjOAXkq8ljjr+qjMInu7MuoV5pbzVvVZ3&#10;HHVfMwM3BXhaWpr9rC1evLjubr0WAY8j8K9//ctmv/7qq686rG+cIUwXO+NA//Of//iEJbnD4LXQ&#10;kARSC4D8fTe/eJyZ5iq5ubl2VpoCsF1EOv6ZwcwvvPACjjrqqNrGuTSBL65jx9gKinHeKd988812&#10;/StlFa697HrhYQT4HeTySUxzwjxwHVWSkpKslZ9WKy52y0XAVXaegATSzjP02Ro4m+i2225Dw+mk&#10;dO94a5JCX7lYnDnz0ksv2azUHJOvZyafOHGijU2aN2+ejb1wWTR95XpqHL5DgItv77///vYmpiNH&#10;xYkbTJXBmERa99s77UBHjs1dbSkGyV3kt6PdKmcVnNVOE7hajUAztZszfninEmD+a88yf/58+weY&#10;d/GMC+Ez/zCz7cjIyPZsWnW3ggCvB0US3W1MyNmwUNhWmjWcqs3npsb85wh02M+Ow+Gd90WMseK6&#10;VB999JH9A3DaaaeByz2oiICnEeCSSpzUwoWluRh3RxbGQfU2y5RwWZ/JkyfbuKiObN+X2gowP6Jt&#10;v9KeLxFy01jKK8qRtjENOZnZqCqoRE15NaoraxAQGIDAUCONIh2IiI1E957dERfTtqtJu2nIanYH&#10;CdCcTgHLVcX5bc7KzsJGs628pAhVFaWoqTSfH1N3oBHWjuBQOMIikWhM8t26dTeBpN55j7RixQqb&#10;VZhTnunSUGqJHfzw+OBp33//vU08+sADD7h1dH/88YdNWcE0KA3To3REx2hlpXuaSxNdc801HRI0&#10;3hHj6sg2JJA6knYr2qqorMDKlSuRt9bE+lRGIy4kDjGhMQh1hCHIEWQDACud5SisLEZBWT5yzH8B&#10;8Q70GdwXCZ2UC6MViH32kA1GUK9dtRyO8mJ0ighBp5gIRISGIMSIICaVrKysQpkRS/lFpcgpLEVx&#10;TRCSe/ZBn959jFXQ+5aBKS8vt7EezMI9ZcoUMNOwigh4ikDilbjrrrsQHx+PSy65xC0XpqCgwM6q&#10;Y740WpRodVZpPQElimw9q3Y/Mi8/D/N/n4fQNAcGRQ1G97geiA6PNX/gwuCgSy0g0FoBgoJDEBka&#10;hfjIBHQN7YqaPKfJvbES5Y5ydEqIb3fXW7uDUAPbRaDK5Axa9M9CpK9cjN7xYRjUows6x8ciMjzM&#10;iiO61ALNZ4cBnOGhocbiGIWu8TGIDQtA5sYNSDXCKsaIa29LykhXL1NNMKs4g9YZnzR69Gi7kO92&#10;AdTBPkXAHYkimwI4bNgwMC0Hnzm5oqMLv9OcDcr14phfjN8VWVtbfxUkkFrPql2PTEtPw/I/lqB/&#10;YD/0SeyPkJDQVrUXYNaziomMQ1JIIjauXY+Mkk3GfZKoXBitouf9B5WWleOv2TMRUpKNUf1TEBcb&#10;szkyjb62ut5zY0EyKglGZdcOOiwsFMkJZp288hIsXr4SIZHRiDauOm8r/MHnwrdLly7F888/b/8Q&#10;MbOxin8S8CSBxNxdFCmc1cbPqLsW7GYCVqZkYV4x9olCSaVlAhJILTNq9yOyc7Kx9NfFGBk1HPFx&#10;SeYPWxNNMrbW9fet7mtzfFBQMLpEdkHm+gxkVmahS7KW+2iCos9sZrbpv/6cg04owdA+KZt/fOuK&#10;Io6Ugsg8ikrLsCm3ALkFxSZw24nwkGCz2ewzn50YY1GKctRg8YpViI1PQrixPHlboXVs3Lhx6Nq1&#10;q82dtMasUUfrUkck6/M2Vr7eX08SSGQ9cOBAfPfdd8jLywPXHXRXYTLZ3XbbDU899ZTNa8fvi/0N&#10;cFeHvKBd75zO4gVgW9vF4tISLJq1EEMiBpk/VPFAdSNnWlFUg/TsDfhnyTzMnvsb/vprJpavWYzi&#10;soLNosn8oQswQbjDkoejdEURVqxc0UhF2uRLBJYtXYLwinwM6tVt87AaEUeVlU4jfNYYK9MspM6f&#10;iY1/z8Iy89mZ/dcCZOXxs2M+XNXVJjahEwYkxmDx33+hfMtyMt7Iao899rBJ87jsChe+nTt3rjcO&#10;Q332IQIUIcxN9OWXX2LDhg1uHVm/fv3sElG8gbjxxhvteo5u7ZCHN+5zFqRKE4TK/A+M4KfPl3EK&#10;dcuiRYvsWjm80+Qin/wBZQbiunea69ats1lJeT6D3LgeFD9QdR8MpOYMGs5OYIZfZpd27V+7dq1V&#10;5pxV1FJZtngpYrOj0COxT+OWI/P3q7KqAn8v/wt5f2chPjUanTPjEJ0VgdKMYqzOW42AiADrZqM1&#10;gDOV4oJjsWzDUiT17IJgY1lS8T0COTm5SF2yAKP7dTfxaY0EWJsf5SoTlP3X34tQnrYCXR1liA1y&#10;IiaoGrGBlQg0wnrVxiyERsQYt1qEdcdFR0cgzyyAm1fmdEu8RFtdpbCwMLs8CVNRMBM34y8Ym+Qu&#10;90ZbjUv1tI6Ap1mQ2Gu6t2hBmjZtmtvXrOT3g+4+LgjN2D3GR/laFv7WfVJaPsrnZrFRoU+YMMEu&#10;T0CzZt0cFOnp6faHs6SkxFhg/rKi5oQTTsAPP/yAoUOHWlpcd4y5I/iBee+998A1xzhFklMlq82d&#10;tqtwBg2TKDIXCxdpZc4gZjOm24PHlZWV2YR2F110UZNmzKLiIvz9/Tzs2mk3hIQat4YROA1LNZxY&#10;sHQughcGIKWiKyqMWKpw/j973wEY2VVefSTNaDSSRhr1upK2evt6va6AjW0MmGJqiCH0hJYEAgmQ&#10;hCQ/JUASAqSQQkggEFpoCcUQMM0FG3dv77vqvY9G00d6/zlXGu1IO9oqrWZG79sdzZtX7rv3e/fd&#10;e+5Xo8botoCebVOc9E5VtmPtdZtQU0ZJgqpIUHWy/xim1lvYvHXLwiLt3xnOAUXmeOKxR1HnjGBN&#10;PVWy0yk6DgGSJEf+tsOoK5hCIBJDOEp3f14rj7Xignz2rDz05JYbsXuR22W4EqIq7sn2Qey+4WaG&#10;Dsj8WFdDQ0P4m7/5G4RCIbOKz/aAmhnetZek+unkxZbcIM0J8mb7rd/6rRUHSYl6fe9738OXv/xl&#10;Uy872XiCK2e+54tXzuzP6K1cGi4LqPzoRz+aB5AefvhhSLpTX19vVpM6T+JPfYtk5Pnyl7/c2DF8&#10;9atfNatoDazS26ojJQMkbStootIeKF/Z2972NvzJn/yJ+a2y5Lmg1Ag33HAD9uzZo11nUWc7pVyo&#10;XBQcCegMjPQidiqM9dH18EX9mIhMzAGkQmchyuFFy+gadJ5sQ8U1lXDk5pv7NJQ0YF/XfsSvipvw&#10;AGfd3N6xJBzQ8xeoFuhWLCJNwIn+JDCieD1S90i0vTAWilxvJd3QNYqCq/6n/pYITaZyWlpazsp3&#10;N+H3IzIxitqrmJx2oVpNrWKfls3RcG8X1rgIjsJR+AJ06w/HTB920f5IwSO9lBx5ouPo6unH5g3N&#10;pix3YQFDS+Sgl95tsp3IdJIU+NOf/rR5fz/0oQ/hpS99qQmcl3hGmd4+u/6ZwwFJbrRgViJbzSma&#10;P1aalMJHY5OyI2hufNOb3jQ3fq103dLh/llng6TJRROVogs/9thjRkWWYLQAkyLv6rjOS4AjdVyt&#10;NJUJWROSMtYLRIl0jtRvEpEqhkTio4FXk1qC5KmgDp84riiqJSUlkEovFU1b05gY8qHSXZnq8Ow+&#10;C4OUejUEawmKYghEA/BRNTIcZPSj0Bj8kUlMxgMomnLDOZiLkclh6th4KQUKhQXFyI84jVj3HDew&#10;D10GBxQI7hWveAUkhRRAVt/SdiKpqoDz7/3e7xmQ/sMf/nDenSSBfPvb324kmjpfAEsRcFWG+qEk&#10;k/qtVZ1WxMk0NjZKF30HnPJ0TCE8EkAa9wfhiE4am/5QNG5A0vhkAGP8TAbDCEmiRBWchyq3sfHR&#10;pGJyUFlShImxEQqmUhWeXJPM2dZEIKCkyMaSCEuNbpPNgSvNAQEjqXvlbZkuJMNxBbPUfCmtiExP&#10;bJrhQNYBJDVLk48mGk1Qio0ikk2SdNN33HGHWUUnpEEJcKSJTTYLSmMg8JMgASSVl7i+tbXVBHKU&#10;vZGkVCKdkwyWtO/QoUOmoy0WcyIUDgFBC0UEMouR0kPIYNY9TVWaFUd8mtIqqtcCnPiCsRBi0zHu&#10;m6lDXsxh1G9zZdGl25tbisGBwbld9sbSceDXv/61AUdSvd5zzz346U9/iu9+97sGeL/+9a/HyMiI&#10;sX+TTZzAj85JSIZUC0mLBLDUhxK2Mdr++Mc/DmUCV/BDGXXKHfdd73rXPGPKcXo9eovkabYIgKHk&#10;MU4JZw5BeE6OehEVtVTDxSk1itKDTcdmwI9lPP/j3DdXFEFRCaVI0WCA709s6RiWBiU1NjaaiUCT&#10;1B/90R9hIWhNgyraVVgFHFBQ04MHD5o5Il2aK5OSz3zmM0bKrXdD851N9A7PRiZoUpKUSCqCn//8&#10;57jlllvws5/9zEiBlM9JwEmgRhPTKI1StWLX5CSDbtkwadJLkIDPE088YXKS6RxNcvpW9mRNiPrW&#10;dZJOaSLUMSFw2S7deuut5t6JspK/VQdHjMH7HJRCLTrP5cDF+4dzwsjPyYcz14H8PAaJzC+iKo3b&#10;uU5+y0A3B9POKXMsuayC3AKMByhVsmlJOSBwLTG51Kef+tSn5kTS6gsaZF784hcb1VrCjVYRngWI&#10;lBJEdmoiGWs++9nPNhJG9ZkEqYympqbET2MboEStMqi88cYbzf4QVXbu0nO8uuxPRS4npthXQEsj&#10;JyOwF+Q7UEw7o2kCJbeia7PPOqnCYwYb42zA12GmH7J/K/L2NG3dppPqNVehDN/QO//a174W1113&#10;HZSKQhKlP/7jPzbRjjO8aXb1M4QDiqytPqi8gsqlmOwgtJJNkBZEZiISEshWSolvNYatZspKCZJA&#10;jGxDXvCCFxiAJBsQrcg1UQnwJKRHAkl+2nM84xnPwK9+9SujVnvzm988Ty0lIKMgW9/5znfmPupA&#10;sv6XOk1lJcqRTYmQtzzfJKrUOZJQpSIzKU5xVuIktTjloLq2Fr2FA3PAyFtQSrVcBcrdZfAwmnaR&#10;owihvBCi1VMo91BdlwBbLDovJw8RGgbatLQckHrmkUcewV133TUHjhJ3EAAXKNfAIqCujwC6gNH9&#10;999vTpNEUterf2rCTkiWUkkiZRegPisVb4Km2LeN1CnxrBMHEt/sk+UlHuSVVCLEPlbkzoen0I0y&#10;TxH3F6GU0qeiQpcBQiPxfNTX1Rq7pcTlss+xjJRJFv/ZSVo8KR5MS0uLUXUmnk12ttZuVbpxQJoM&#10;STS/8Y1vpFvVjGT8z//8z41KOh3rdyUZdo5l6JWsxtLeSxOOJiHZb8iDRSoLebDddtttxvYgMSEJ&#10;RGnFLtQsVdg//MM/4FZKfZTgT/YKmrB0riKPbtmS2htMZWgSvPvuu41R9oW2RJnVrVzOcPJAUoTj&#10;VMRD8kzr39CHnsN9qEetkRpFqVpT6ghJiCzakLR5u9BMQzsjjUrMabx2yqL0gPZTNi0tBwSEBbo3&#10;btw4V7AmWHlNChAL0AggCXgLQEvCKEN99UOp36T2VX/cvn27kTqqEPU1nfulL33JqN7Ur4aHh/Hf&#10;//3fxqsy+V75vEeEfc4YGPE5p6I8Ry7WMzDcob2jaHIwN5vHzbxsTtOfHTwmCVJvkNKjumbUVin+&#10;1mzHYT2kcsulp1uukU6mKj079uk5veMd7zDPSmkYJE16z3veY6TP2dFCuxXpygEtQmSfKHs4zVMJ&#10;m9d0qa+k1ZoDNRdKeq2YSXpfVhudS3yRsbwQqNEEI1GmgM0HPvABtHClqFWjwEwCICW+Ew3VhCVA&#10;pdgpkhIlSBOXvIukQtPEqI/UaCpLpONy4bwYEnCxnLILiZ7zMk1S2zbsQmhbDCdKWxEpiKGAolCH&#10;y4HhwlEcrT+N2qsbUVvWyIrMLyo2TfulIsa4sWlJOaB+pcFCHmgJEmhSTC2Fj5Bo+otf/OKcbZHA&#10;+p133mlUtQMDA8b2RYaR0vurnyZI/UgecYrjJbWu1L3yvFKSyWSvq0KmBJHb/gxCSly94JvAu4r5&#10;2DZu24VuxtoejTIfG2NiOVlvKnfRGXYht3YDtm/eQLA9H6DLeDuP+f+cBEmrgSQhlmpU76ScK8R7&#10;m2wOLDcHJFWW17TU9QvnouW+94WULwmXhAYal2QHmTzeXcj12XBO1kmQ1NH0QDUpiTQxKQ+OJhqR&#10;jkm9pYkp8Z0AOjr+27/922Yl+e53v9uEhZdEQAOmUL6uTZDA0lve8hYTrVdlJZeROOdc3yo37p5G&#10;MBpEyWLeSCqAEoJ8pwtXb74OA9V0C+cEGwkNmwnTU+bBzto98FDtNqdaS9yUVR2fnkBdNYGTTUvK&#10;AYFtAW+p0uQMIFJsE31EiuacTALP8lyRtFKG1wJRb3zjG+cklDpX/VaSpo997GO4/fbbky8/a7uc&#10;wKrnSCcvOtMfzzpJO1hmY10VSplKpKunj6lGRk0fdrsL0ULVbX01ExsLHPG8OeLvcX8AruKSVSV9&#10;lM2iJMkPPvigMeRWmhK5ZC+mIp/jl71hc+AyOCCAJPtYfRS8Md1I2pMPf/jD+K//+i9oTnz/+99v&#10;TE7SrZ7LVZ+sA0jyQFPgq4RKTO69cpPWBCWS6kPHJQXYtWuX0QFrwkuQVup/93d/B3kpyU1fcVOU&#10;+DIZHOlcgSJ5GOl8uUiqvIshBw1ni8qLMdIzgpLiM/YlKcvg/MVoTUwsSklRZSOxECdGK4f7Zlf+&#10;SfObuZ67w0xAGnKGjZ1UyjLtnZfMARkzarCQekb9Skb+iqouezUZ7iu0g+yLEipaAXFJJ2SULbG1&#10;bNcE3CUhSl45qo9dCNCWPdJpSoGCdNcvpG3RPICzsFUs00OvtK2b1hFPrTU42mh01XWk3k0GR7qW&#10;5w/6gqjZuH5hSavit+zFNHZI5SYViDx6JFm2yebAcnBAAFxqto985CPGcSDZ1nA57nepZWpBt3bt&#10;WrOAU6ykl7zkJZdaVEZdl3UASR1OtkYJ0sow+bfUGpqoROqMkgwtJIEdeSIlSGlJzkXyiLkUWtOy&#10;Bic7jqIp1sx0ERdgKyQgxI/A0vlowN8HTz2lABdS7vkKs4+fxQGt/CSllAj661//ugHIY2NjxitS&#10;+nqJpAV29EmoXzWoSF0mSYWCRuqYQJW+BY4S22fdbMEON/t4WU0D2vt7sHU9veLUL85FAkH8CBPp&#10;Y85PdQ3B/vDIGKKOAtSu4mTHWmRpwlIYAIVd0BihSUESPptsDiw1B5TqQxkfpJYXIE9X0uKhlpJn&#10;maEo3I1yHWb7O5F1udjStXOlqpfA3NDkCGLDYUY1vjgJVKryzD7OgBHGWDoaOoarrtkMSTtsWh4O&#10;SLKgQJHS1etz8803G0P9F77whcZGSRIk2RlovwYWqdgEpiVdEjjX81cUbcXlEZCXJFPbCyNup6p9&#10;SUkpTrV1oJRRrwsKluAZs66SdB1s78OaTTtQnuQ1l+r+q2GfbBalLlVIBkkG9awuVlK8GviUbm1M&#10;x1xs5+OR+ta//du/majW51uQn6+s5Twu6bdMAGQqIM9wjWdSw2UrZV0utkx7UOMTPhy472nsLr0G&#10;nqIUtkQX2SCLdikHevfBtaXQDOgXebl9egZxQIbhbYeexrUbG+ASSJLK7DLocGsX4sXV2Ln7mhlJ&#10;02WUlW2Xyt1Zsc0UUFZR+o3tVrY1Mkvak6652M7HXtVb9rIy2Uh30CHTAKmhlchdEvGEScv52php&#10;x20J0go/sQImqc3zOBlY8ASq85lLjbYql0RGdwKcHjyOQHUI23dtN6EALqks+6KM4IAkTaG4ZcTd&#10;VSWFcDDH2nnVbQtbRsmRBrtj7b2YyC3Czqt3M3df3sKzVv1vSQsVqkFA6X6GdFBya9ko2pR+HMhE&#10;CZK4KBsfpftQCJCEzWz6cXemRlogKFCuvHn/8R//0bwLyQGW07XeF1svGyBdLMeW4XwNtFFXjCqT&#10;U/DmlTJ6durgkovemuBIUY9PDBzDWJkPu6672rY9WpRZ2XVANnVBRgo41daOQkbLLmS0bBNX63zC&#10;JA5w9DBgTrYIDp7uQSi/FLuu2WNCSGQXh5auNVKvKdisIqJrlS81qRJ9JkjhP+QKbQOnBEdW5jtT&#10;AZK4JXskhZkRGE9Xg+3kp6r4bFosyLFJAZLl/ZlN0tXzW/smc8PeXjYOrF+3Hk03tGB/YD86h1vp&#10;Jcf4SJIKzUqGzrpx0rFx/wj29T+NcGMUu2/aQ4B1cTYpMiJWnCebMpMD8qbcsOsGHBsMYP/JLoyO&#10;+2e8LgWCEh+5riW22cxAMEQHAcZuah1AUeMGXMfAcDL+vlCS1EkD4mojRTBXLq2PfvSjxjhfxtwK&#10;6ClSZG5F4lcIEJtWjgOSamSq8bBsFeXMIXskkULMyFEg4eixclxd/M4Cdaqv8o/+2Z/9GXw+37yT&#10;ZduYqWRLkJboycmjSZ5IJgXEJZZZ4ilBWX05ugLd6B7sxFQohjwrF3lc6StytpngKBmYZoLacCTE&#10;zOwjOD12En0Fg6jf1YgNNCqdyc12cRVQNnl5JshLYTVGS704bq3M2epbslGQoXeqZ1RcXIS6hiaE&#10;6f7f3jeCzv4h+CnRiIYj7CsRBENh+CYC6B/14VTvEHomokxFUo3NO65mqpG6i171qT6K2SRax4jd&#10;q43k6SZpkt4d2Y1o1SzQpGChAqwKIWLTleOA+uOBAwegQKyK/KyP+qW8rfS+KBF5ppCCyOpd//a3&#10;v228KQU85GafznZJqpuMt/UMvvKVrxgJWGlpqQF2Ak0KlSNpd6aRbaS9BE9M+dwUiPJtb3vbkhlG&#10;T0z60dHajomhcTgiDuTGGPVoWlIAmpnkWYjlM9pxsQNN65pQzTQpSl1yqaSYTkrcqejgWq1kk4j0&#10;UnmSbtd97nOfM5Ov9P3yfjsXTU1NY4J9cnCgHz6GHgjRq1G51Vy0d5PdkvL7lXq9JhHyuco537HH&#10;H3/c9BfFdspG+4PztT9x/NFHHzXejH19fWaXYq0prYzt8Zbg0PJ/awx79atfbZKGa5Gq3wJG2la4&#10;hmc+85nLX4kluIPqrfdKoUKUH1QkqZICmCanG1qCWy1bET/4wQ8MSFIb7rvvPhNcUgtwGXNnHFFU&#10;btNlcICSI4sxbyxOEhbj2FxGSakvpXjSmgxMWmO+MWt4dNgaHR+1JvwTViQaSX3BJe6lWsBiBmeL&#10;sTgusQT7suXiwLe+9S2LK0hraGhouW5xyeUyJY+pG8Xql1xGJl9IyYX1yU9+0uJELKuvuc+nPvWp&#10;TG5WRtad0agthjWZewZ6Hq961assxhnLmPYwKbrFkB/z2kDpjMXAxRnTBlWUwXItRga3uJgzbaGT&#10;Q1qOX+djqm2DdBmQlsw1gf+8XI0rsvJyJIZVpO6iwiJ4S7yoKKtAWWkZPMUeph9Z2sSBigQtKZhW&#10;W4mVS4I1WtXYtDIc0Arse9/7npHUpKOIWgEz5XHzV3/1V8YbLsEl9Rm9H9lOhw8fNnncFqrWJek7&#10;depUtjc/rdqngMDqjwmSikdSi0yyR7r11ltBcG082hLtkH1ows4tsS/dv2V3JPVzwnZK2QUUNynT&#10;yAZIl/HEpPaQWuov/uIvLsv26DKqsKSXyq7igx/8oPHQSaTBEGj66le/uqT3sQtLzYGFxoyyZ5Hh&#10;r3T4DQ0NqS9Kg71KySEbvM9//vOmNgLYlEaadyMNqresVWhqajKJrZVL6wtf+IJJjC0jbgXUU0gA&#10;m64cBwRSlR9Tiz3Ri170oozLG6Z+8/a3v93YIGnRLdspLTRkxpEp1NnZide//vXo6uqaq7JsxP79&#10;3/8948YE2wZp7hGee6Ojo8N47ciATiTDTA2KWilqpZJNpCSsP/rRj8xLqUFfuYK0qrFpeTmgwGtK&#10;O/KHf/iHkKuyvt/3vveZNATLe+fLL31kZASf+MQnTOT2//zP/zQ5CgXwBLpXI2lCkzdbDe0Dbbpy&#10;HND7k7BFkvR1YeLoK1eTpbnTAw88YKRgygn6gQ98YGkKXeZS5N360EMPGYPtffv24cknnzRgSamU&#10;ZMD9ute9bplrsHTF28mFLpCX3//+981qXtIUDXz6/fd///dZB47EDnkcKJS8PEFEmujU5nT2ojAV&#10;zeA/UknRnscMLIqno2BxyiavHE2ZQIr9I1VGwrNNfeX48eOrFiDJGP5CUsZkwrPNpDrKzEETsAy0&#10;LzVHZjq1V3lD77nnnoySvGgsULolfUSK+C8Bg5wZFqqi04nXqepiS5BScSXFPmVsF/pVbi1JkT77&#10;2c9C4vVsI03S73nPe+aJR+VF8cgjj6ClpSXbmps27ZF7sryfJJ4WKVmy8n9lgv2EAicqOa9spZJJ&#10;iXylJrDJ5sCV5IAWc5Lg2dK7K8n17LyXbYN0Ac+V3kNGTKhTpVdVOHjZWWSj8bJW/sqrk9Djq83K&#10;Uq94IjYtHwfk2quVVoJkLP+a17xmHlBNHEu3b60Klax3YTykvXv3rgpD7XR7Hqu9PhrDbHC02nvB&#10;0rTfBkgXwEcl5Dt27NjcmbK3eNOb3mTUbHM7s2TjzjvvNOo1qdhkbKrAhDLAFSi0afk4IJ19MuCW&#10;saZWwepr6U7KPq7UGwpup3ha11xzjamypI6ZZFya7ny262dzwObAleWAbYN0AfzWQJ9wWZZBttxJ&#10;X/nKV2ZM8LELaOK8UyQRkLupPgcPHjSTn52KZB6LlvSHJHQKriZS2P6XvexlJmP8zp07jbHzkt5s&#10;GQuT7dr73/9+40nE2E0mZIS8PO3cZMvIdLtomwM2B5aNA7YN0nlYqzgOSimgOBR33XUX7r77bpOQ&#10;7zyXZd1h20h7+R6p1JcCFnJLVhyXTEhSeSHc0Lsjo9lMM8y8kLbZ59gcsDmQ/RywAdJ5nrEkJ/ff&#10;f7/JLSN1k002B5aaA4p/pDghyxFodKnrapdnc8DmgM2B1cIBGyCtlidtt9PmgM0BmwM2B2wO2By4&#10;YA7YRtoXzCr7RJsDNgdsDtgcsDlgc2C1cMAGSKvlSS9hO0ORMMZ8PoTp3WaTzQGbAzYHbA7YHMhG&#10;DthebNn4VJexTadOnsTgkRNwReIIF7lw1U3Xo7K8/Kw7TtGmRmH/41PxmWPMW+pwOuDKdyHnrLPt&#10;HTYHbA7YHLA5YHMgvThg2yCl1/NI69pECHj2/fIBbAoBZR4vhiZ9OJobRtOuHaisqsTo0DC6GVKe&#10;qAiOnBzkRGLcnsYcInI5EWcIgSJvKdZv2oCiwqK0bq9dOZsDNgdsDtgcWL0csAHS6n32F91y36Qf&#10;R3/8S9xQXI0chxPIzYE/HMDpwBgCeTkYm/Bhq6cCpcUlyHfk8TPr4k2wBH7isBCMRTAWnMQgf226&#10;4VqT9fyiK2JfYHMgizkwxTWFf5LvyUgP/OO9iIT8fHMsuAqKUVxSi7LKNSjxuMFXzCabAzYHlpED&#10;q0rFJrVPgJPz8OAwJicmEaYLv8jN0PQerwcVlZVGqpGrCd2mszjgY5bmgimLWIemaxZH8ekceNxF&#10;uNpdjKmpGELFlSgucFOXNtutZoGRkSBx25GbiwIeL/dWwDXYh862dpQzYnS2cjsUjiBGaZqnuDBr&#10;23hWJ1lkRyAUxiijgvtGhxEKBdlfptkXCuAp8aKC4TOKi4o44a9uk8goBa7dXe0Y6bwP0yO/QGnO&#10;YXjRB2fOuJHCTk17ELRqcApbAe9tKGu+A03NG0HB7KqnaWryI1T7T8UFJcHYW2DYDAecruwZXaLh&#10;GM0W4pjmu5PDxanDmQeXiyYLWfDaxEJx+Hzj6Bvtw2TQz6wCMRS4OD4UlqKuop4Lg2Lk5V/5hq4K&#10;CVKccWZ6e3ow0NGP+GgMJTnFKMorgjM3nxGygdh0BJPTk/AjAFdlAWpb6qD0CbnZ0PMuc+icAZVB&#10;9DNP2NDh49g2XQBvocdIhCQVkhRp7psAaAYM8aZz4CixL+k8jl6TAT8ORCdw/W3P5sSYfUvhIAHB&#10;0w/+BAgMw7v+GmzdsZtRsbNnsL6QbqWJapB5DHvaTiE42A33dAie3DgKcnWE7x2/glN5mLAoaSyp&#10;RnXzBqxhAmjnKhSN9PUPo3X/N+HxfRlrCp+Ct2AKOXotFnYZsY5rE184Fz3BHfAV/xYatr8WTWsa&#10;xNJVRVqjjYz40NPfirHQMfhjJxCa6uOYPoX83AoUOVvgzd+Gmop1qK+tz0iwFA5G0N3bjWFfP8aj&#10;/QjG/ZyvwsjLoT1nXjG8zmqUF1VjTUMzSko1LmdWF5gY8+NE51EcmdyHvvw2jJcMIlxAgJQbgzNe&#10;gKJQKby+WjRZG7G94hqsX7Me+YX5V6yRWQ+QhkdH0HrwFArGnWgobEBZUQVyJeFQR9JnZqw231O0&#10;sRkJDKE71AOrKgcbtm9EaUnpFXsY6XSjGJez7YzwPNE3gKnhMXij02gs8KCwoHD2JSTz5gARtxNg&#10;KQGYEgDJnKPj4reu0XYuJSsxPDrSjRvufC7yGW05G8gfCGJ8dBQutxuBUASj+36IqysmsLffidKt&#10;z8WGq7YaFijCdEdbK0KTE/BWVqOpqQW5WSY9CQRDOHHkAKI9J9FQEEN1UT7y8znjqw+oM+hLqxN+&#10;tCIeC8bQPUkVbHEt1m6/BrU1qyMo6zRZcPr0SYzu/yA2Or+Dcg9FIYY353kjZs+ZCObgeOBOFG35&#10;ODZtvZqLDR3IciLP+vqGcbLrVxjK+T6mvY/AVdYLZ9Ekcl1kH9dk01GaP4byERmvwPToLhSHX4CN&#10;1S9Cc9NaOFdAEnGxTyQ4GcKpthPo9B9BqKgfeeURuEpzkFfAD4dLYkBM0Yk4OjGNyFgenL4K1Bds&#10;xsamrZTKey/2dlf8/KnYNA6fPIiHfT/D6Zq9CNWNYcodZdef33/5qM3c7JhwoaSnFtvGn4Fn1T8H&#10;Smu04NRlaUNWA6T29nb0HujChoINqC6t4+Q8w+xFOalnow/FtL1j3Wibakfz7rVobGhc9JJsPTA6&#10;Po59P/gxduUUobyweM7myPAnAX40EpltcmEOLHGfBmn+tvg9RUAklWWuldTx+XuayPSp4W5svOUm&#10;eLMAhCqp7NHHf4GyqWFE4YQvmotNngDq6eAXCcbxhK8O1z7vN1CQ78TeJ9CevAgAAEAASURBVB5B&#10;fvfDKC+2cMpXhC23vQaVFWVZ05UGaax//KlH0DA1hOYKN/IkETJgaJEmmq7BPxQJDPsjOD7pQOWW&#10;67Bx40bTdxa5Kit2Hz16FIED78JO7y9AB08zGZzVMPGHM4XAlCYMg4Fm9+l9pHYbh0evxfTGz2Dn&#10;7pvMGuSsMrJkh5xiDx5+nH3kn+Fa938oqhlBYm0h3iSTWCSioAnhiXwE225E+eTbcP32V1DaQlOA&#10;NKXBgSE8dvQ+hKo74GmhNKwwj485Z24tn1ztmTZaXHDSfKSX4217BXbWPAubNm4yarjkc9NlOzAR&#10;xMOH78P9Jd/F2MYuIJ/SUjM5J55Yck3PPNVpPsncyXw0HNuK5zvuxtVbd8ORP2vOkXzJEm7nfZi0&#10;hOWlTVHKbzW4rw+7y3ZTCnS2G7qpqJ4HP9OYgpVD2xrzkLSPtjVFpSijBcDJtuPI8eStuoSbeZSy&#10;jfb1Y02UqxOnRJqzHVU806bpy+YPf8ySAUt8ScnLnr5edPzqIPoePYaRjj5E3bko8hRz8BZK5eUE&#10;UCHag/mduaik7Vem0/FD+7EmdADra4C6whhaSiK0z2Jbyas8qpQ6fHmoXrcD/X19CJz+NXbWxmmb&#10;5MAEpSZWOT36igrp/DdlbJbE3jwBzgykoWECxUd+ia2uCTRUFM4AnNmuM9cc009mJnxNXqal2kcq&#10;LHCiJn8a7bRP81v5qKR90oJeZs7Lhj9dXT0Yffrd2O29l+oftmghn9RINn4imI+20VK0j3rR4yvF&#10;eIgn0/6vKJ/IiJRL/Fnt7sVAz1FM5j+Tjg+Z/z6Zhi34EwlP4ZGnf4x21/tQtvteuEtCMwLJBeep&#10;v6hPJfebfNcU3LUdmMh9AO1H6YVbsA3FtA1MN1K/f6T9x8jb1gNvcy6lRXy4bIm6RnJ7Em1U/c3M&#10;xfHCLQlTTQDtXW2IDDtQU1nLdWp6jSOhyTB+cuD7+EXDNzC5sY9qZEG/hU9rxo4s18pFDvu5GRrY&#10;YAMSOTb4avvRMXwa7p5yNNasWVYgmJUAaXBoEF1PtmN35TUocPMlWHTgGcfpzmPoaG1DL/W8vuAY&#10;PUVcjNXD1QWvcdFIrDy3DMc6jqK42gM3VSerhTRBD4/74OgfRbGDA/LCNzTBCPVeSYdmJ73wdAzH&#10;Ht6PnH96AM0/OIJGPoeShzowvr8D3ZSYlDZVwZkn1M/uziVxXySAuiZ28tkJMlFsJn1HaTjZf/oQ&#10;mlyjxjDUDGWzQFDLeRlUjody0DMWQqT9CWwrm6SYX1KVHOSTdac6etHXyT7YegydJ/ajp/00PBU1&#10;7G/pN4Cf67kEgkEcevRBbKUNQaV38fcuHJnCyQE/Tg/40DkyiSFKjSRlLC6YWQ06HLmoLcxFaydV&#10;3UXlKC3NPjV3gEappx75JHa4vsAxh1xNNUZxdydBUQc/JTkB1LrGUOmcgIP6lf5JL8YjHpS5AzPC&#10;W84xFY4unOoJo6j2Oew7V85O41x9YqmOyfj68X0/RV/Ze1Cx9bBpc6qy+TohFnAhMFCL8Gg5pWt5&#10;cLjPACmBqljJI+g6QlvT0j2cH9KHT709fXi048co2jOCwlIHu4RaM0OJLX1PU70WHrYQGqDkiAus&#10;HAcNttkMdaE8vjvuujh6+7toGlGImpq6lCByttgr+jXNZ/jAgZ/jvvpvIdQ8wtbNgL/5lWB74g4U&#10;t1Wi4mQdSjuq4B7wwornIu6hTpGLTTkJharH0D/Sh4qRNaitrp1fxBL+yjqAFI1FcfjRg9jq3sZV&#10;OY3WUg087GW9w504vvcISluL0Dhciwqu0GKDEbSOnga1SnRVpx5XExjl3q6IE21jrahppOF2miHy&#10;JewLZxU1MjwMFwFSSarlbeKNTbpqmoP0kScOoerT96Old4hHGCiS0jkH/1aNTgJP9qJ1DV/adfXq&#10;5zQydHACGEJpQx09FrSEzkyaJDAYPP4EmvkCSzJ2hnIwMBbGJCfD5hKgINiDdd4YVSkCRzNnudns&#10;RncQNXnjaHD5KHkKYCowSklAPWNLVZ0pKs23pP45sv8pVPnb0VDOF0gqtYVEECQV2t72YUxHJo2k&#10;qMxJ6W08ShAQxCSttis8Lq4nuaak4X6ZYwrHuodQ2diSNXZqCZYcPfgoKoY/QNU/34sUrNLc2O8r&#10;RvdYKTYX96CQiluyiV5a9LrNnUKNm9644UIa7haiqihoitW6wxk5jfbgbtSvuSptJsZEmy/n++ix&#10;AziZ+4cER4fEmpRkxXP4Hm5F+1PP42LjBvR3b8dY1xaEh8pQ4BmhqipsWO1yxxEpeAoDJxqwpnoX&#10;nW6T39mURS/7Tr9/Eg8d/j+4rh6Au9i5WJdAcIiLygNhjHOB4Q8EGAaCDkY9THZNSX9BKd8cNkWL&#10;DVf1NLq4wPDE6+D1podN0omTJ/CD3C/Ct6mb77jA0XyS3MgRKEDl001omKygV3kuvBU5KCX6K+op&#10;w/RwAcKVAVgcF7SgnqwYgb8tiE2unSgsWh7hxcr3jPk8uuxfne2dKA97UeqhTcciA8+wbwDte09h&#10;c986VIXLEY1GzaciXIat/RvRtbcNg+N9RhCgMmrK6uEaz0dPT/dl1y+TCgiMjKKQIk5j/KAZMPER&#10;X6Ub0bexLeEGO+yQDJS/vR/1jIc0QWAka5xBRPgdo4fgFGoZR8nzzafRPzBgeJtL3UBDXgFO0Q7D&#10;SjWhpjmzxA658Q8ybIRryo9cqgvniEDpRMcQfvzAF/Gj+7+E0wSMNVUFyHNxFiOv5mYvliEbnYJC&#10;eqW4HRysHSjiObFIMGX3nSs/zTaG6K0W6T2JFqrVUoIj1jcYjuNg5wiqHRHUFliIczGjUAgFBNDr&#10;KF0cp8TyZL9/hjfsD8X0VqmxxtF66kSatfbyquMPRBHo/DYai/sXLUgu/13jXmwgOJqKWhidAIZn&#10;P1prBBihZJ17kCET8jDGScWgBval6uIJ5Ax+HaPjPClLaIxSxmNjn0fZlicXBUfTBEftjz0bpw+/&#10;EBN5HNMpKYoTfAaJ1fsmtuPYA7+Jid7aBJtQUjsBX+m/4OTpwyvPJT63w8f3w1rbh8KSxcBRDus/&#10;he5DE5gmMHCs88HZ7Ed+ywTyWsYwyrG3b18ECnfA4kzIDM/WEA73PEZThvCKtzEcCOORkV9idEMH&#10;wVHSODlXMwu58TxUHFjDBWMhXM0BRHKDCIQpdXcE4V4XQCMoMT1Yz7lH11Myz6G0Y90BPN32mIk6&#10;M1fUEm6kqukSFn9li5Jn1HDHIBpLmha98RSXYK2tJ9E00gCLK9ah8AiGgyMYCg5jJDxKkewU1o6t&#10;MWq3KfU2EbnUWLQGw51DxAhCBtlPUcpxpybZMeVrbEAQ26xvoQJFshMftG2O8Ztz/vixHtQeESSy&#10;4CMoGuGWfulbvyMESXXHBjF2sIPnq6xpNJVWINI9wAGdsV4yiMZZ31/f9xM88YvvY/zwL7CpQv2C&#10;TJilOF/ip08+habio9hQehR7jz+Nzr4g2gcm0TMcYKwPigOSiexIIKJ8iteijBWUKaQu0NvZSi/H&#10;OD1Ez14ZmnYQFJ4cnEAp3XfdufRa84foukwpCD8jEwEDlBrctF2j2/ZkiOhglpXNpfmY6D7N+GUz&#10;McsyhSfnqufI8BC8sV9Szcqz9NwXEts+xpmdiiKCx2nQbIPqf7q0zwIkYR86ORlVS7nTj94AxZOz&#10;/MrlpFE2/TAG+zsXlpqRv9W3jpx6BDlN36b6+uwmiH1q+jANdwf6rsVUcZjxkAIIToQR8nFyJZKM&#10;5/G3qxidTz8HMdpz6Xxd59m4H6fHvo2Af8G7yGNXkkZHx9EVPYDihtTdQXWJ+C0MngjC2cSlZ34E&#10;QV8U/uEw/KMR5sSMIn9NEKH4BMZa43PtK/A4ECzvQCvDbKw0dfZ04GTFU5im9G6us86rlEWbojJU&#10;TRUhpzKEgC8C/0gIExwr9R3kM3LUhlEVKEVBXwmfnxSQuYhUTeBA7qMYHR6dV9pS/cgqgDTOQFN5&#10;fhoDM+LsYgOPPzQOx2AuiuNF8McnMRH2YyQ0ihHaH/kiPrOvcIqeNxRyyCbJgF2+TWVu6rPHYozf&#10;kz0rs1SdaNw/gYNPPoUnfnQvaoc4QOdyVBIgIpgBg0TOgSLqwc0+7ecopn9BP+NIxSOUG3GC58Ae&#10;pGTAx60Av7m24RYdFqgniI5STKoRin9yKEVqchai8+Qp/tTOzKCx8Qk4hw/hWk8brq3xM8AoX6Wk&#10;6gs7xhmvRKZG0qhFYmH0DAbQ0ePHqU4fHtzfh3EfZz7aJy2kkoJcTPYex+FDhxBg6IB0Jw3Q4aEe&#10;VBVzxlfDU1CUXjZ+gpzSfAsBnj/B7TH2l1EGbJ3gJOZnWAT5Lnud0+jn5GYkbCzKRaPtwpgPIwzX&#10;kS00PnAIFS4CmLMf/UwTuT8YL4WLfUPspIkb+88MKCLLEOaLpH16LV2MKxWKzVcvVLgG4R/cu9ij&#10;yCg2+idC6I/+GIW1A8mv11wbxEKBnsH2azBVGEeUzAlRWiFPqSDfr6A/jDAldlO5nGyjdRht32iu&#10;VS/Nd3GcKruXDiUdc+WtxMZJ2h7m1VMSlHDHW1AJtXG8kx2A6nfLESP4i2KS9oz+Eaql+VE7w4E4&#10;nDVs40AY0aQho7BhGt2+UwTTqd/LBbdanp+89anR4/BVDxpQk/omufAMEvxUxBjAmZ+5NhIssa1h&#10;quajFKsWlk+juN975tXhsNtXcQrdy7QgyCqANDwwjAonVWspJh3zUNjTAtEAHBRL622LKfpzPGSA&#10;0UTUx+0w93F656iUF8lj0LEzq1atjD0oxuDAYOrnmwV7T586hePf+wkqHjuB3d1hrM2ZVZcIBBkg&#10;pG8yzgAlbicA0+xxJ9VD1CIb7bIcU/OJLgk1zbeDvyVbmKZEKo+umTmSQAkQ8dqG0nJMDzDKsp/q&#10;lQwhb5kXuUVVzDnHeU4DG5uSTPl501hbuxVtPi9OjHqwoXELbtpZhWdfU49nX9tADy8P1U20NxLQ&#10;lMotQSzH6crF9bWTyG+7F/sfvjftpSdjY1StxoNwLSo9YrwWzuZxSmfzyKgovyPROKUgEQIlrvQ5&#10;+0epqoyzb7HpfEe1ypwlsqac0ZDHBhdXRyVOzYRv9noO/m0opM3ZucjBHIey31PXUPcSa+XR7CIG&#10;1bZM3TTMiaN5lMolUwFVmFF/+0zfSj6Qgdtj48OwSh+nDVrqypMNCI+VIxhhvKMc2mkxmnaUNn9h&#10;AiOBpAgDLcYYgXoqSjsdgvOJ/nWmIL1x+uRXnsKg77gZ3syBK/wnTqQ7EuqFu3LBAJJUD4tmDiFf&#10;DHmlfE/o4BBlzLAQAcPkKAEgFxMRAsAY1dcW7fm0FI36JF2ZoXwP00Hl9TOK/fJIWJKquehmiOLO&#10;3px2TBcpztEiNJULh6R7LvqUU7MTYzsjAYHBCFPtxBFjHD7FTsolqHWEkjtDDiJ0eukKtFG9uDgP&#10;F7nreXerf2UNTVJc73HSMPsc5FCUrVkzkDxatDkok3Yxupgrt4CTnYODDkcfjkoW1Rwces6UxCfr&#10;znGbFCVndmbPVjBCCcdje3E1hWb1zmIUJtwiBIjmPmyvQE2yem0WJOVQQlDSUoXh2hKCIq4GGAvI&#10;SyVBFZUEZfxmIglucaKr8aBoY81MEttZYCUpkoe8nmQqk0yhstISFDXtwuFBgkIt5RcSeXTD1g24&#10;auNb+Hkbt7lyFRoiLye5OjreeQj7j30LP3jwIQQ54M0bOcjiAoqdNtU7UBZuR1+a274FGBXdZVGs&#10;kQz0FvBDsXvyOKOzaZzcCZY56ytfn4tuzEoxIq9JGWerqzmSFzh0lChycoKgZFPXZjrp9YmGaT9y&#10;rpGX55QVTHCBRskQ+UbHWnhoZlTOoa2C2rQSrlsKuY+ZNDAeo5G2mwuLBHP4LUAVo2RcvMx0Gh5v&#10;R56365zNsGi7YtElXM01UmiOKwo+GifoluRkTjJNXlpTyZMrAZLHRx4e5ISc4h0+512X5mCQ0tOw&#10;c5SedjP1T1WqWUtq8td0pEbywU6xXVpwTHHcnebvRBuNLF+LrlmSwbZFydPgMFUiK0QhZhUYk0qG&#10;0uH5A11ShWhyYTkYHY9g0IB/DhhKpeLkOJjHl0VjhkICyPbV4uIzQdxDyWEEQ7E+AqSkhidOuMxv&#10;vmLZQ2GK7fMdHEkWI3au0gK6zZaeRmwiDrfDDQ910w4FEuExN937C51uA45i3jhKCuherA45SwJP&#10;kQhVAVlGeqm6TpxC40iY6iCOwprwTWdk91NvNf2RjNAEqG0zgXGDg5KZ2LWPL2p1bSWO3LkRlV/y&#10;ERRFKDliTCSWLWkSI+JQxZaP3udehW3NDTMASb1bBfAFL2AZIXplZBJdtW0nDlBd1D74MNZWs+ZJ&#10;fUXbDk7s1+9omWmSfHN1nPx86sRpNvaHuKE+TO/ITuw7VYtnXL1pBkDNnD17LoGExRUxwWs6U4SR&#10;wZ180qZ/pFKTst2SLjnpqRgmHwqZPCxK9z15okxzMnNRNKJ9TnoTTTAcwoYizv5zvLSYNoITvnig&#10;fabPpDM3zl03VT8vL//c4IXtLKY9VwntNbrocNLkpukAL3RzaBN7JU0p5vZY3I1oTj7qSqh+nOPX&#10;zDm5TBR9Drx67kqm0dFAeBi5brZvEVKzHcUB9p0QxxdOpuxDCh7oooG/k+OKk/3KQSRpItXTkNtV&#10;MTxXkq7NZVydwFQ/AYcZ2OaOXakNeV3HaCOVqwe8CGnN7qQDRzREoEBpqtpXwN96vlpoCEQITMh4&#10;OdeiBJ8AOkGEFbyYZg7jKze2KivDZA6NywmCtAhKSbRLDHopUfeVI7+CCydG3te8NBXnuMC2uYr4&#10;zXZG+6nZKUvSIbI8K2+Ki4mAAYopy76MnVkFkPLoGjxNVL0o8Y0ocBXC21JBQ9l+rEcz5ysaeuVL&#10;lcRBPM/FmD9FaC/oRklzGYPW0ZZJ780s6YHpHtlGYaZYGTxwFM9gZzT+94k2c2Iy0iKBJJGWMnqR&#10;FffIACgNMdyWwTUZVUAVW+PzduAobYw23HsSpWZi1zEGuyNwPX3nJjS8ZA8lcbJVYVnGJ5XfLI/D&#10;OY1RMwt8SuqxccsOHBhsQ124m8lXyb+Z5po2m22jQ5v5OfM3B77JMdriEFSQdV4X05MEJDnjjyTS&#10;yrdtkB5y+Wuxo6k56Uj6bYoPZ4T6qeunFWBTRTFOdIfosZYPL18tRRWX04NyrxVTTDIR4/DpLEBV&#10;ySwSmC1K3TFbUrFoUnMWViEyQdsqOi6ci9ZWjuJg7xp0cmKsd49xPJrpXHIsHYoWMYZYNbYyaF5e&#10;Hvcn+h2PaQjMdzOl0vwuda5bpe0xOd7kcAJcjNTsgrJxlHrbEJrYRt5SMUlgpP6iYzKNyHcLJDmR&#10;z8VtefOxeUVpCJq2aCGpTrYCJGA2zbANelSJR7iwGjkcXz21TuYSLaDXGtWIHo3TfMZURecQPbmK&#10;BAgpyZ50mgTQBd4ZSW2iHPW5qWWQriTKP9+3TBCYNnjBCHf2VZNraGbxZBkqywtQSEsZB/XtSqki&#10;0JvPNjrCBXSoiiGwfYG6kPNHHjVByxFLL6sAkpuxEELDIUovzkHshevqNuDAxr3oONmNhnAdQVEx&#10;OydzQuVModPVi/CGGNUbO+aBI5UYt5hhWMu4LCMFbnTXVGK0pxNVUq0JD3GQMRtmW6MH3zKifFo7&#10;8lvH9Jtfeq01yuibuuNqVwnyX3szujfVoufRduTQk0Q6gambmtHyjM3MhUepnIK5aPQW4FI5Wlno&#10;clmeZhgVs8/lFdOtONbFwWmRyrOJYs8MTWNdbQseP7iGLOhCT6ARN21onOXF7Ck8f4JGl92Ojdh1&#10;022MBE+pXhqTgrH6pbdOJT1K1JvH6r1uDE+WoIPu/A2UEpXJoIaMEbgao4ZubCofu7gwkYroDL9o&#10;Y8BukV/IRYz4mOGkJhRVbMP4SC3Hqa5ztsZJlcOu+k5G0C7DqWAVXxNOjHzXLEpn3ZR87GropOSN&#10;M8hc35opbiLmhbt6J4HTOYvPiIMFLjrTRGSEnlqKqqZr/Va//RFMPtSAySkvYx5RMsmgo+qOeVzI&#10;5XFMy/W7Udv0KxTXDs5jlxyVnblU8J9DgrOcjHJSupU37aL8NTgznKa4mdroqacJwmAxgn3UfNSG&#10;TKDZaUrtNY7KZjEnnI8pHq/YyThi5EeiS+h7mpIlBUBeKXJxIVQyXYY+uefr3U5JOYgzNMPAun44&#10;2urhrWedaXOluSGHAMjy52O0n6FkNvUgTpWakYyZcjh3xBzw5NEmdBlWBFkFkEorvRjtHUM9mlI+&#10;gsROB1+YnVt243TxCcaqaYPTz5GEPWnKQwv55lLsWrODq1oO3olepgvZFyenA8yZRfuZLCMH36gN&#10;11+Dw2MTmOwYRWOuOym9CId0dWoDmLRNpmgJa5gzyyABJ+3Tbr7qXqouS5+1AxM3bUaUICif6N5D&#10;9Yqx75JEZWbZNnM+L9VLECRocq7gS6yaXyxJ798/xNWMn8HdylLMRly6Sacu3GeMTAUIuVTduq6W&#10;k/6r8dCR47hx8yZc1UL93MIlLHnp8XiYjoSiljSnklIvBnNcbOs0H+2iI6BpxfYGL1NFONAz6kcO&#10;nSQ00E2zP7iJLq9Z42V6FgGt5AYzZAQNND2NlTPdK/lQhm5XVLegl27pLVNdM2uLxdpBPkg6tL56&#10;lEbtVD9GPWQN1dWOAIqVZkSsnsermd/DsQ3wVjNQ5GLlZtD+EncdBgIac2kcmYLURrHAXenDuuvv&#10;Qde+58AXqocxNSJ/cqfoLEJJtsBR3dWPz45RMwXp2ikGAS7Ka1mxYJGufCZxjhYz0CMT7crldRHK&#10;YT+o2e7CwCEvgh0EVeVhSlhowEDQMTXoRF6gGNVX0USkfL70SNzJpeTFU0TjtRWiwqIi1MQbcTxC&#10;jrvNgL9ITXIQbBlClyuKYGstSgdpzUrQE+e46csLYnR7P936J9mvz/RsLa+c/gIG2W1mHLrF+bfI&#10;Dc+7O6sAUmUVbWByZKzFeCwmncUi7ecb5aAdwFUt2xGs9WMiMmMAWkrpR6Gbq3W9cQsGHrlph6kW&#10;yYa8Yam4ooSxO190B1oPH8OTJ9tROjyJCqo8SiUaZSc1Ex8nMuOxxYnfQdG1QtzPjDhklpkX+VvL&#10;NoKgHNonlVJlaSRFRsarU2fBUQ5fEqF98VjX8XkNUTq3oZG2SRlEradOovvAA9hG3flM6pCkyrN9&#10;EzTGfmDfkxj392Pbuj3YvamZfOSAxfd4z7Zm+AJObG4qJ095ncaNBTRNPs4YX54ZEBackhY/S0oY&#10;l6TQi8nIMDyyHlYfWIT02NcxbU8dpUnjFJcLdxdyYCsrlNpgtv8kXSvQNcZ+2FJZlbQ3szcrmW29&#10;rfTltLf6GSP288Evzq6ZhvK4ixKjqnzfmYbrmhTXKVqCv/AubKipPXNuBm9VlTXjaPd6NnW+aixV&#10;k0rqB7HR+z8Ybd3ENUsLDbSpeioep1rtCDwNg6kuQWSsCjUFu/j+rsw7VsgcjIXxCkQDfSYuVopH&#10;OldvZXyqv4aq6F4n/L0xxEamjZSwuIwOMVsclLKe3SXi9PzK85egrqVurpwrveGkNK+BpgIunwdh&#10;2tMlA5yz65KDcJ0PvVUBBh4uRA4XBhaBYKw8iOk8xXgyE828yzwjlagvWcOxdd7uJfmRVQCpuIgG&#10;15X5GJkcRpWXA8S5etvsscICzwwoEju1L8VEJcA6ONlPsTWDt5m0G0vC+7QrxFNYhF3X7UFgx1YG&#10;mhvghzntGDpBhrQKfSB7EQdnc+GdHF8A26Iu2nRR/J3gmZEksZcaKdPswK/JXxOf6b36JpPFZ334&#10;U/ZHUYJPi0aVhVKjZAjFBOo6jmFP+RiK5WKk9iSRvGoeOniQLrf/i+bCKA4c60Z1+ZvRWCcV4xQG&#10;hibp2k6zdYHMBdfqdyGNMUO+YZPAVl5e6UyyIfLWt6DnVD828zmelwig3FwtuxVVXKT2C1QtBFZk&#10;zfgkY9iU1KK87JyKc1NMpvxxUJ3TsPklaHvs69jlfvDCBvaFfWSRxrZO7EDF1XeTt0u/ml7klsu6&#10;21vGRWvrbXTXZxqOwnMzQUfz+a7Vbj9kPskV0zF9NOQkSMNWfHAPaqrXzz+QOOEKfGvxuaZ2PQ4N&#10;HDN2N+e6pWk9G1DawMVnAyW2HDs1FqtlifYlX69DjH2MspxGFK1wYt6NdVtQ1deCzpq9s3VOrunC&#10;bUrBHAxYUH3Gq1ltORscUZ7KcDxrx7ajcdeahYUsye+sAkjKFN+0oRkdj7Qyp1MVxXMXMEik6lnJ&#10;rOWTiTMVSW+sFxvXbU4+krXbRQVurG1pAfjRIGJezNmXUO6z2nPi6DEce3AvdlB9ZgzX+bIarzaB&#10;JA1D/G9slqR3Fgk0iWYPz31z/xQBQy69TZZDhzxz06X/O8kAjrnhsTOqNbV3tom6W4yqtSFfBzYW&#10;RyHMUBTowmMn+jE+EeOkzyixDIa2e0M5k4rKsDvpQlMOwaikR0btph3pT43NLdjbehRNoQAXHOeW&#10;IpnWqMnJ7U7VRILy1gkLjddsoco7q4YqNDKv41D3e9HddwhryjmLJXWBVKw47z52k8HxIkyUvwfX&#10;rrvqvKdnygkFfD9ayu7AkfYdKNh64LxsOhcbk98kbQcooSgN34XampU1m1jbtA7Hn6pFtKUH+QWK&#10;FHZumjvOxaa29UluW+JqLWij3RzL69gfUp2QOPEKfFdXV2F3x83oGzqBeHWQ1Tnfou/cciZVmaMk&#10;SjobcG3pLcxft5gB6OU17ny1vLzSV+DqKj4IB9F150jb0tydve/k8HEUt5Si3Fu+NGVmUCnqIIKZ&#10;ctVXsMd8Wn7mU325eQsnrVt240CcYn+5zUhXog//G/CjbcVIEqBKfDTh6yNbHPPR+fpkEENmq1ri&#10;Kaax5CbsY8bs1kEGPQzS0CipIQ7aDFR5m5l1nakyaF86OdWE6hJeQxubDQ0leO6eemahpn1RMkjg&#10;IBYITeMobQqe9tWgbsPVJk5QJnCnuNCNhi27cGw0bsDdZdeZvOhiBN2pyrVoaGy87OLSrQAJVTdf&#10;/UJ0FX0EA+NU61/OBMZrx/0unMx7H7Zc/xqCyXRr7eXVZ+O67SgeeSuC4wwNsaCoVEPHwn0Lf6sI&#10;2TeHTrwA25tfYoycFxR7RX8WUC29ufpa+E8q0G6q2iaPLGeqljgzwZPEb52hfX7mbquOb0NT0/JI&#10;V87U5PxbufREu37ds7D+9B4GAtOsklzb81+/8AyBo7xxN64efDY2r9uy8PCS/c77MGnJSkuDgoQ7&#10;vRVlzAJ+DPkhBxNeXoZxGntZx1ArRrzj2LZ7B71rLkAilQY8uBJVUHiEyupq9MeYyX6AxnN0oZ2M&#10;Mvx9LMTUB4xGTv/MfPJrxmiXL4MkTHpr9VlAkiAN0pW3Zm0zbcMyg8cKwFZV1whHeQsNCGvQNkz3&#10;4gDjPxXNNFKi79rSSrSOlNFTrYb2R7fjhu2NKC8tQDFjepi4JwvHCIKlw8P0uNnwHGy99mbU1DK5&#10;5owMfQHH0vNnKY21+ybjTHegtCPyuErxsC+k6rxsmN6PJ+Jl2HnDzVTjUiKVhZTPAHjFlQyL0VtK&#10;O5EnGHctREnrRTR0lr0DtO04gvdh001/SBfp9PZ4vIjWzZ3qIJ88tGE5fWKA+bj2mUjicwe5sbCX&#10;ne+3rh07sgsbcj+GqzZxcl14QXLhV2i7jIvvoXYaIk/3wO1N3QkWVnOx39ofHOdC5WgDbtr6HCbC&#10;Xh7pysWyprDYjbJgLTq7OzBRQ5swNvP8cqKz7yJwlBNwYMv+W/CS9a9GSfllzPFnFz9vT9YBJLVO&#10;GdFLq8sYc+U4GWkx4BrtPrRku1DiqVJvnB48gT73AHZev4s6/fToZBfahCtxnjha3VCHqbpK+CqL&#10;MVHrxXhNCSbryjBYIBXTCCoVuIxquHmU/Chmed1L1+XqdWszSpUi8FJMD41qiuirmzbiRJ8flq8P&#10;3iKCPIIfF21stjSvwc6NW9BQzZfYSM8EFudxY+6HbL16I16s33UTijIwnIT4UVFVTbf0AHxDgyh3&#10;5xEIXgTgNf2CCWspOToWLcW2G25BmZfvbhaTm7GzqhqvQ6t/M0YG21GY00+pITuIeJH8niR4kLQ/&#10;GM7Badoc9Zd9DNuf+buoKEt/j8dEMy72u9hTBGd4O9pO98BRdYxj/EwJqVh0rrIlsB09sRm1vk/g&#10;2p23MwTAxZZwrtIv/ZjMC2rKG9B7ZByTeYMoKE160Cz2Qmup8wIER5GDVbhp3Z2oYviWdKKK8kqU&#10;jFRjsGcY/rIhpkch2Dlv6zRgqmWCRrSDHS3C1gO34MUNr0ZDU/2yNi8rAZI4plVneX0lIxW3YWRg&#10;CMV5RXS15kp0fr87w9yk/Qrkd2TkMCL1MRot76ZNheJw2JSKA7L7khdTTW0N6hvqaVvRyO8G1K5t&#10;wSSNb3pOt8JLg2UnI/vOI/FbxG/Z2/TRQ6Fm/bqMAkgzDZj5awyVK2txcoC5g8YGUVGcaCC91mR/&#10;laxKS1yY6HOzpyrAXR9j2FQ3b2FfXQAqE9ek+bckgLUNaxj634HOHk7201EUMfIvmZB6lDc84B/+&#10;D4aiODYUwWBRE+M/3ULDbG+at3ZpquekhKSucTPCnuejbbwZo2PjsJg4m3GDjXo7IYhTMHYlrR2d&#10;LEZ7YDs6nO+EZ/tfYsuu2xhEMjP7y8VwsKKiHAXh69B9kob7hUdpkK0wEecn08V4WoyAcvTgLVgT&#10;+ltcR3Ake590Iiffk9qyBoycjGEkMIj8MqqRzhM2I1F/tVHwwdfFTnJsDW5Y91yqppcXPCTufTHf&#10;6st11XVYE9lIlWIE43kjiBdTcirnHdLM85z5O1NuQulInShVcyWt9bi+7YV4yca7Ub9m+duXQzfi&#10;mZrN1Cbr/spQra2N+ayOd8Mb5UReWMu8RsyUzThHOVrdsvXTjMETYZJaf2gcvcE+BAqDWLOlGWvW&#10;0HXwgl7BrGPbkjRoml3r5IkT6N93CDsDdOVWLA69IZIgJ77poaVw+3sZ12Xn826npC6z1SlRBj16&#10;4uH7UR84wPQjnLT0rhvDdn5Liql2643jVyg0RY9LC5UMbFdAaUuMkXGf8jdh920voxQh8ye8voEB&#10;ho3Yj3x/H2qZZLKM9lcFBAPGK4/tVz6pGMHxBBNtDoQsjOeWomr9VqzfsJFAOb0mLz6xK0Iy5+vt&#10;6UF/91FMT+yFFTgBKyYXdQJtB0MdFK5DfvkNKK/dyIVIM/vJFalWWt1keHAcTx3/HnyeL8Pd8hgK&#10;SoIzwUVT1FKvWoSmFsHudXD0/ya21b4BG9dvnBmDUpyfDruUY+3Q0QOUDj6F3KZRBvFVyhSGWGHl&#10;FAdL3wkSfNB7FBqdRqS9GHXT23D1luvgob1jupNvdAJ7Tz6Jp6YeQH/dKQQruDBw0zmFSXdnJma2&#10;Oc70KZOMozdUg+bBbbih9FZs3bCdHo0X4C27BAzIeoCU4FGYwcL6evswyqzx0XEGCwkTbzMBoLpb&#10;jswlChjOvMyFyroq1NL2I995ZR5Aon7Z/N1HG6VTD/wa9f4plOcyHD55a1SWWh0RIE2EAzjdyDhM&#10;z7jxgldM6cyvSWaof/pn38Yzq4ZMFOjDI24GQ2QaHILwtSVTqGUwNyXHfHq8kuqCTYjRzq0OvTQc&#10;nUZ/4TbcdNudxFLJw2A6t/bcdYsTHA4ODmCgpxshStamgzTqj/P907qMgV1ymPonn7ZaZVxV1lP6&#10;WLhoOPJz3ycbj0aillk8xOXswP+K9izJohIZr3aKkzdd3Z1oHXgQI1O/RG7ZUeR6upCTzwCklEZM&#10;x7jQClL979uEwuiNWFN6O9Y109jbkzkLsLFRH04zlEj35AnmLhyDoyzKeYox/hhhfZoBMKcjNOpm&#10;hOlcfzEqnS10/tjCuatuxr4xUzoI+/Xo8Cg6+tvQFWhHz1Q7Jq1xyk4jVDcXMYl5GdY41qOxpAUt&#10;DCVSVFp0RVu2agBSMldD4RDTWsQYY0aBpxSKnp5ZnLQLbDujZDYt6fZkMIi+zi5MjAigTqB0wIf1&#10;Li9D4Beg3T+CyPVbcNXW5fNGWNLGXEBhB/c9jclTDzERZTFarn0ec0UxfS/DRbTu+zXzth0hcOKq&#10;r+k52LV7D8Z9E+hsPWnCHDSt3WBUlhdwi4w7JcKkleKBjPIluJY6TqkWFEXbJpsDl8IBZS3y+4MY&#10;Hu1lCI1ehMKTNPWzaP+n6NGVqKloMdIUV5qp0y6mrcFAGD7fGAMnDiAQnKSaNWLsbN0FRajg4qKy&#10;vNrEOVqOQIkXU8/LPXeaqark7KO8cbLHVCLePBqbFShsiLQOK0CrEiCtAJ/tWyZxIEyVWvvJUxg/&#10;dgq5TDkxTSPv7bc+yxg8J52W0ZsC4COjY8zP5oa39IxnkX8ygGMH9xEgxLFlxx6mE0l/Ufjo6CiC&#10;BLg1NEZ3MulnMgUCAYwQ9FbTo7EgzYCOBll5W9pkc8DmgM2BS+GAPXpcCtfS8Jo4Izv/27/9Gz79&#10;6U/TtoVGb0l0+PBh/MVf/AUeeeSRpL1Ls3mQ0aL/+Z//mdlCFAfowkgqts1bt2L7nc9B44ufgx23&#10;3bys4Ehg5b777sP4+PiFVXAJzhKQqK2pngeOVKynuAjX3fRMXP+MZ2cEOBLI+KM/+iPccMMN+K//&#10;+q95nJEU6L3vfS9uvPFGw995B1f4xw9/+EN8/OMfN5KqFa6KfXubAzYHMpQDNkDK0Ae3sNoCKP/+&#10;7/+O973vfWcBoX/91381k8Wvf/3rhZdd9m+Bry984QtGZXmxhRUztUk97b2KljnFSHt7u5nIJQWx&#10;6eI4IAnMxMQEent78e1vfxtRqsgS1N/fj1/84hfQd/L+xPGV/P7pT3+KQ4cO0R4lO2y5VpKX9r1t&#10;DqxWDmS+q8xqfXIp2l1aWoqrrroK3//+93HbbbeZyUHqjyeffNLYtbhmPcTC4TC++93v4vTp09i2&#10;bRte+tKXzqki9u/fjx//+MdooKv++vXrDfB59rOfDV2jVfkJeqXJrf/FL34xWlpajMpFOdQkMZmc&#10;nMTnP/95POtZz8K1115ryv/Rj35EGwG/uY+u0YSrclTGvn37jGpGEq/XvOY1JhebpBKaiDdu3Ijd&#10;u3fjJz/5CZ566inU1dXhN37jN+bsc6T2+c53voOhoSFzP9VRv1VnXSc6cOAAWltbcezYMTOJSwLy&#10;rne9C/nMoK1zdWznzp140YteNJMuJQVP7V0zHLjlllsMD7u6ugyPtVfPtqmpCWXMkya7IpG+tV/g&#10;xOv1mr6lviTbAvW5LYzA/vTTT6Ovrw8qU30lQY8++igefPBB00ee85znzD1HHT9y5IjpC5IG6rqb&#10;broJ3/rWt8w9nve855kiBIDVd+RkofPV97/85S/j7rvvpk2KC7/85S/x2GOPoYixq9QX161bl7i1&#10;/W1zwOaAzYGzOGBLkM5iSWbuELAQ+Hj1q18NgRyBFZHAhexDdu3aZdRgUplILfKJT3zCAJiPfvSj&#10;+Mu//Etz7hNPPIFXvepVBlBpohFwEJCQdOqd73ynkUJJGvPVr34Vr33ta2k4yFgtNLRVYE7Rn/7p&#10;nxo1jMfjMffVJCQJw8mTJ42a5h/+4R8MaPvbv/1bvOENbzCTlY598IMfhCZHkSbgP//zPzdSC6kL&#10;BWgEyqQ+fP3rX2/AlsCR7v+Vr3wFR48exZve9CZ873vfM8BQAC1Bkpz97Gc/w9jYGGQr093dbWxp&#10;/uAP/gB///d/bwDSBz7wAXzkIx8xRoGJ6+zv+RwQKLn66qsNIBY/RepHAhyvfOUrqSr0GFWWzvvj&#10;P/5j07/0zP73f/8XL3jBCwxYEnASn1/+8pfj3nvvNf3jN3/zNw0YV3lf+tKXDJBRf5WkU6BdgEr0&#10;0EMPmfvcf//9BlQL8HzjG9/A3r17TV9JqHcFij70oQ+ZZy1QLoCkZy76x3/8R/ze7/2e6S9qwyte&#10;8QpzvTlo/7E5YHPA5kAqDnBitSkLOMDVs3XzzTdbX/ziF61bb73V4uRlWkWAYX3mM5+x7rjjDuuf&#10;/umfrF/96lcWV/EWpSrm+OOPP25RWmNRVWYRtFjveMc7zH5KjCxKZSzan1gqW+UkruGkY1FSYxHU&#10;WJQGWbfffrv1yU9+0ny3tbWZ67m6tzghmm39+Zu/+RvrJS95CQOUT5tyf//3f3/uGCdZ60/+5E/M&#10;bwIc62Uve5nFCdbc45577jH7qeIx9Va5X/va1yxKfiwCJXOMNlAW1XwWJ2SLE7lFWyOLah9zjtp3&#10;6tQpa8+ePRYBnUUJhSmHQM9cK36sXbvWoi2V+W3/OZsDBMoWAbLpR8997nMtAiGrp6fHovTHonTS&#10;uu6666wf/OAH1sMPP2xRemMR4JhCKBm0KN2xXve615k+tGPHDus973nP3A1U7pvf/GaL0iTzrD/1&#10;qU/NHft//+//Wdu3b7f03HVP3T9Bet5//dd/bRHQW/X19ZaesUh9iADMbFPVbL3xjW802wROFqVY&#10;FsG++a0/b33rW60XvvCFpi1zO+0NmwM2B2wOJHHAVrGlQo0Zuk8raak1ZDTLCQsEBZCNECcofP3r&#10;XzdqMKkYZDPyZ3/2Z3N2IwMM6KfVt1ROkgCIpJKQ1EmqETcjiUvSIkNnSZSkPpEUh/3IqKsk/dEq&#10;Xyt0qd1EkkTpXv/yL/+Cjo4OIzXYsGGDuUZSp2uuucacpz+SehFgGTWeJE4EXEZqJJWhVIUiqdiu&#10;v/56cx9JLNRGqXZEBFvme3h42Eg2OGEaCZrUeJJ8iAdqh+xkJF1Te2WrZVxKKdkYHBw0ajhOyKYc&#10;+8/ZHJCK9c477zSSGEllZOMjr7aEGlbPVP2iubkZBEymAHm1EQAZCaF4LtXW85///LnC1Vf0zGTo&#10;L4mUJEoJklTwm9/8pumXUse9//3vTxyae96SWG2lsb/Ok2pZkilJH0V61nq+IklGdX8uHoyEUxJP&#10;SUJ1vdS76k822RywOWBzYCEHbIC0kCNZ8FuqMamtuKI3oEiTWGKy0ESniUmgSftkO/T2t78dAgc6&#10;lkwCQJpMZKSrCUvHBUxkA6KyRVKdKL2IgJXUdlJ/6BwBso997GMGZMleROBGKg+VKUp2v37GM55h&#10;9qtMTb4CSJT6mEkzcb6u0bauk+Ft8n4BHE14uofuLdWPwKJ+q33J50rVRqmDsXnSBKn2/e7v/q45&#10;V/ewKTUHxE+BHz1rqcDEY9n+CEgL3IgSzyWZ3zqWMJQWiJL9V4LUd5KfZ6IcHU+Ukbg28VvHKL1C&#10;Z2ensUOSqvZzn/ucsV1SeQlArfOSrxWYlg2b7OVUluotAK7fNtkcsDlgcyAVB2wbpFRcyeB9mvRl&#10;eKzJRrZFWvVLqqQJTh+BEbm7ywhakhtJmSRt0mSyefNmUKVlJhCBIa3sNYFI6iLpgGx+BIJ0noCG&#10;rlGZMor9nd/5HSMd0Ape18qGiaoR/Pd//zdk86PJMTFZaoJKnvAEWCStko2KDGdVPtUxxsYpYfOi&#10;CVGSIaoRjcG3pFMCXCK1U/USUY2H//u//zO2TwKBIt1XH9VBAEr1E48E5mSkrvbbHm6GVYv+EfgQ&#10;uJFdmex5JG0UGNF+PUvxV89MADcRTkJ2cJLaKERAVVWVkdgkP3fdTP1Vz0BAVaBapLJkS6b7qS/I&#10;hk72TIl7/dVf/RWogjP3lXG+pECScFKNjIqKClNG4lz9kLRSz14SLUmp9NypCjZSsASIMhfZf2wO&#10;2BywOZDEAVuClMSMTN7UxCOJkD5SLUnlIK8tgRqpGwQKJAnShELbC7Oa1sQh4KNzBXIkBRJouuuu&#10;u8zKXscEKHRc6hSt1nWeXL4FjKQe0USkiVC/aQNiANh//Md/GLCkiUznqk4yppbHk4CVfqs+yaRJ&#10;SxIJ3UOTmYCSJDtSrcggV8bcUqcI8GlSlaG46qn6SD342c9+1hQn6ZOu10Qp0CUSQFQdZfD9d3/3&#10;dwa40c7JgCQZBQskVlamV9ZrU/E0+COwomeWkLTIeFrgRN8C2QKpApfir/qVQKnUavJilGpMxtIC&#10;VOqfKic5HICu00fqUxlXq1yBK/Ul9RcZ0gs8SxL527/928ZpQEBK4EyxtwRu1KfkCScpkjzWEqS+&#10;8uEPf9g4DqhsORAIRAm4qx7q21LrJksyE9fa3zYHbA7YHBAH7EjaWdIPBFQkCdEqXrY+cuGXl4+8&#10;dTTJSTKk/TquSSrhXUYDZbPylp2R1FQCUZLUaL/cqAW2NJEIoEitolW9VupSgQmcaOIUyBDg0GSj&#10;cgWAZGvy85//HMePHzeu3QJZcuuX+7ZcuVW+pAMJkp2QypCL+KZNm8xu1VsTptzClThYEinZsYjk&#10;QadwBLKFkiRD7uMJkreb7qfgmAmiMbaZFAUAi4uLjXeb2qRJXnWSysWmszkgYCM+q3+IzwKn8i6T&#10;1Ecf9SX9FiCSKlf9UPZoCrEgkKpnlpAeqQ9K7Sk1nUjnCSirP4nUB7RP/ejWW281z8Yc4B/1t/vp&#10;xabyBYL13BIkKZU+6ntSqYrUB3U/SUsTz1z9SJJHnSNJpPqITTYHbA7YHFiMAzZAWowzq2y/wIhs&#10;kTRhyQ1fqhJJAwQyBDiWi3RfARWFAJAU4kt095YE6FJI0irZMUlyJamTPQFeChcz5xqBZAExGdy/&#10;iTZykjjaZHPA5oDNgaXigK1iWypOZng5WrUrpYQ+Up9IzaGVtwxbl5MkkZBqRWqTywFHqqMkaHQV&#10;NzZPNjhazqeWHmUrAKpA0TOf+Uyjmk2PWtm1sDlgcyBbOGBLkLLlSS5ROyRBkku0VGmyDbkSJC80&#10;qT0SbvuXek/Zs0ilonrbxreXysXMuU5qNPVV2cfZKtLMeW52TW0OZAoHVjVA0uCqmEAJY95MeWjp&#10;Xk8BHhlwy1DWpjMckApQAM7myxmeaEseZZIkJmzP5h+1fyVzQOOVDONl/2XT2RyQzZw+q8H4XvZ4&#10;ame2LQZldqFneKmmFmf3ikvfs6rd/OXGnuz5culstK9M5oBynyn1h03zOSADYakBbZrPAQUgtfky&#10;nyeL/VLIDQVrtSk1B+QwkggXkfqM7Nmr9EtKzZRtpGeYSDO00m1b1QApsdpY6YeQjffPtlXNUj0j&#10;my+pOWnzJTVf7L0XxwFJ2JQHMNtJc5dCVSiMRraRNBCySU0HWtUASYOyPTAvfTe0+ZqapzZfbL6k&#10;5sDF7bXHrMX5pThZiVAPi5+VHUfUzmzsC1KtpcszXNUAKTteE7sVNgdsDtgcsDlgc8DmwFJzwAZI&#10;S81RuzybAzYHbA7YHLA5YHMg4zmwqgGSXINt9+Cl78PiqfJe2TSfA4pGbfe3+TzRL/s9PJsni+3R&#10;e6V+ZFNqDqwWNXaindmoYku0LfUTvrJ7V12gSMX5UToDuUgq35MygytFgfIzyd1fGcttungOKOWE&#10;UoiIrzKSlJGdUo0oNpHSmyi1yGokxeoRX2RUqajPSrorvijB6tVXX21SqKxGviiljaKey2ZEufQU&#10;RV180fuZSG67GvmSqs3iiVLlyP1Z6VgUFkFjlnimpMur9d1K5pXGH9muKH6bPnrftE/9Kx3cxZPr&#10;ejnbGl/1UbsElOXmr6C+6huZbJOk56VQH3pWapueodqktmnfSj3DVRcHSYPNa1/7WpMdXJ1LD0bf&#10;yin205/+1CRnvZwOvFqvFRBQpnS5ayfzVbncfvjDH5oktquRNwJCL37xi00eO/FFpBWSMtT/5Cc/&#10;MRPcauSLYvkoue0TTzxh+KH3UHxRnrYHHngALS0tq5EtKdusPvTyl78c995777x3q7S01LxbN910&#10;U8rrVstOLcL+4A/+wABHLXQVa0ygUXz767/+a2QTfwSMlXxZ+SSVoknJmkWKIabkzomk0pn27BU3&#10;7x3veId5dvLME/hX/k3N10p9pRyOK0IcmFYdcUVvEX1bZPjc5y1veYtFZL7qeLGUDaZkzmIy2Tme&#10;ir8cuCyuBJbyNhlXFhPwWlQjzePL+9///oxrx1JX+Gtf+5pFUDSPLx/96EeX+jZZUV6qMeu9731v&#10;VrTtchuh8YU5I+f1I4091AhYnHgvt/i0up7SQ4tajrPa+pnPfCajx1lKiiyNiclzsrZvvPFGi4up&#10;FXsGkqCsOhIQeuMb3zj3MJht3KKYf9XxYakbrE7O3G1zfGXqEIsZ1Jf6NhlXHkXHFqVIc3zhyshi&#10;dvqMa8dSV5grf+v222+f48vmzZutoaGhpb5NVpSnMeuVr3zlHK+YXsWiui0r2rYUjWCUeov5F+f4&#10;QzWNxSDAS1F02pXx2c9+dq6dCSC4kiBiqRjU3t5uUYI81zaq1SwGHF6q4i+pnFVppC1Vx9ve9jZQ&#10;2sH+BbzsZS+zM78bTlzeH+mJ3/3ud8+Jed/EDOu7d+++vEKz4Grp1NXfEgbaBOdYv359FrTs8pog&#10;G4q3vvWtc7FcxJfKysrLKzRLr9aY9c53vnNuzHr9619vp6xJetbKv/g7v/M7c3uuvfZaM67P7cii&#10;DSUQ37Jli2mR1NJSL5aXl2d8C2X/S03OXDu4eMLzn//8ud8rsnFJsCoLLtKq/u677zYqIaYcyYIW&#10;pUcTtNKlvYRFXbjFtAjpUak0qIX62x133GFJWmlLj848EBprW7QvMGoDRkE+c8DeOosDktDedddd&#10;Zsyy362z2GP19fXNSZG++MUvnn1CFu353Oc+ZyQt27dvX1EV1FKzVCrE2tpaS9Kje+65Z6mLv+jy&#10;8j5MWhFktsI31YpMEiRZy0vSkTCgXeFqZfzttaLxeDyoqKjA6173ujnpQMY37DIboP4lCZtWSVoB&#10;2jTDgYRUTUbZnPxttiRxYGx8AsMj43A6ZiILqw9pvCLIxhve8Ab73UrilTZluCzj/7GxMXz60582&#10;vFpwStb8lDPD//zP/xip4q233po17fJ6vSa/nLzXPvKRj6z4M1x1XmzJPUluhfK+0otl09JxQJ1b&#10;LraZ6lGxdJyYX5L6mz42X+bzRZ4qXNrZ8X2S2DIyOoojj34NrvhJxEtuw/U3vxSOvFzTf/RuJcwD&#10;ki6xN8kBSiBAWxbcdtttWc8PecHu2bPHAOZsaqxCxCj8zs0337zizVrVAGnFuW9XwOaAzQGbAyk4&#10;0NXdjfEjn8aO5oN4vO1mrLvu3ais8M47c3TMh6GBPlTQbsu23ZrHGvuHzYEl4cCqNNJeEs7Zhdgc&#10;sDlgc2CZOOB2FyOGUiA3B5WuDgKhnnl38vkDOPL4NxHr+BRO7b8HgWB43vHFfoRCEcbPOY4jh/ea&#10;GDOLnWfvtzlgc4Cvn80EmwM2B2wOrBQHAgzyF6NK1qb5HPBQ7R/O24ihkVKUFU3AP9aFqWnZ5c6Q&#10;fyKAkpyD2L62A454FzMBhBKHFv2OxqZw4MmfINr2SUy0fsWoMRY92T5gc8DmgA2Q7D5gc8DmwMpw&#10;oItpVx755b3Y++jD6KZKSakFbJrhgMvlwObdL8Yx/8sQCech6m+l/dEZ/kzFY8h3AvGoE1GUz4WQ&#10;OBf/+geG4Az8GtvWt9HeK4I8p53T7Vz8so/ZHLAlSHYfsDlgc+CKcyAajaH16EHsqS/GhsIouvY/&#10;iv17n0aYThM2zXCgvLwU9euehbFQOfKne+Hz+eZYMzXNHFW5cXQM16Kk7pkoKSmcO5ZqY4rYquf0&#10;E2jytsKKOxGKlNsJpVMxyt5ncyCJAzZASmKGvWlzYKk4IK+sjo42HDq4H729fZSOnFGPLNU9Mq2c&#10;Kc3SszQ0PITi3CmUlZUwyF0pbriqDsWT3Xj64ftMQt8IAZRNQHVNLSZyNqLRcxJtx36NaGxGHTkd&#10;j2I6ZmE8vhVN67YgFAzh9KmTCDP/WCo6ceI43OH7UVnuR0dfFZyVd6CqsizVqfY+mwM2B2Y54LA5&#10;YXPA5sDSc2Dc50f34W+izr0P3Z0tGF3zKmzbsYexa5b+XulYosJnBENhqoGcGBwcQCgwCf+ED97y&#10;CmzYdBX6uzqwppxSjxyu0aanTByyjWuqUUfj47YTT6HrZAHK61vQ2NSMYiaSzlS+xeKWAceKD+Z0&#10;5Fx0OwoKXIhaXlR4AjTU/il6uncwEWv21rdGAABAAElEQVSzKScSy0FuSRNjxbhwfP/P0H/yZ7Cu&#10;fzs2bNgwr0ucbm3HxOmv4JqW47RVcqIzeBN2XnMdJVCrpDPO44b9w+bAhXPABkgXziv7TJsDi3JA&#10;wpEYjWBFTidtRri6dzujWNc4hubYBB45xYmptIqBIpvmlTE8PIqhwX4z4VVW1dBdu2Le8Uz8Mcxg&#10;fccpOZuOhkxwzBKnhVJ3PioLcnC87SRC0Tim/CMob2ZbLUmVKF2jxE1UXFyIHUUuBCeD6Oo5jEMd&#10;x5HnKcembTuhIHKZRP193Ti6917yYRwOpwtF5VehvmUXqqurGNPowsFJDgNEWjQXbanoxqHWx1Hi&#10;rSTQmYTskHIcRYiQn+Ghx1BXHoQzv2CORTLpaiU46jn6P7ih+QDiU7nY23Mjmra/CN7zqOTmCrE3&#10;bA6sYg7YAOn/s/cdgG1d19kfQAIEiMG99xBFSqK2tx0nrpNmNk2TNt1Jm+69d//uvXfSNmmbJs1o&#10;06TZ2/GMtawtURT3JkiQxN7g/30XhEzLsi3LlEjJuBII4OHh4d1zzz3nu2fdl/HgX++uy6v0clik&#10;BgJBnD3+Fawmp7kqL4LFXoesxYXq4kVaR4oYDGtBf/1ZnB15EvUNTSixFxnSqxja2MkPoM5xjnTK&#10;YnD8DtjveSe8npu3cOnM7CwGTx5DX0MFaqpqiX8yBEm0EgkPEAxpX7qpxTH01Zeh2E7xY9xuebBA&#10;jS6gxP+lLie2lzqQSSYwuziHwTOrOHDXfblrXW/G3aDrL/G+u1xfQFNnENl0EZaCj2H2VDvGHXeg&#10;s+8VqKu9ejC8umpBmTeBlthnMXxkFDZLBLVlQcyv2gjMFY/ENP8iN+OKcoHX4UgC508/AevSZ3B7&#10;yxCKGa90bPw2tOx+B9pamzaoh4XLFChwa1OgAJBu7fHdlN6tEDDMzkwhsDCHMirJLrpU5Gq5FVsq&#10;ncG5E4+gxfJh1DcziJaKLBZzIslA2MqqKLtMcECF73ElkZwdZ+X2lAFI/BrGB5/ErprHUVaheJss&#10;IkNnEQyGb1qAFGEczMUzp7Cvow5l5V6CH3bSACMSQOYMAqTKCg8qy7VJNI+ti0nK8YY5OffSAKUs&#10;wWUxmmvKMDU2j+XACmNobp5NOe1ODxYjVWhaDcPmWCUQDqCu6iQWl4dw8chpzDe9Hr0793NuPHco&#10;qFxzpFSOjnxqrfOhOUOLI1ceyVQxxidPEwiVoKI4TlKvYnZuActLfvjGHkZ76aNo7V7g75Xj/NQd&#10;qOl6860JjkigUDCOUDjI2k4Jstkq7CU2Vqx3o7zMQx7KsVThb4ECL5YCBYD0YilWOP85KaDMpAsD&#10;5xEaP4/aogi6S4owc3EEFzNp7Ny99zm/dzN/sLISgiV8GC1dQWIhWoYIkGxc6cOiwn1U+NJuPGYt&#10;ylCp0SVi3CXAudPH4U0/SiBBcJTNWVhstgy3aBFYujnbhfPnUO+2sU8scChwdKW2ZiEyhFFg0Zpr&#10;LXeqgQLrvrX2OfewcxdnqARDNxVAam/vxoXYD+LwyKfR5B5AtTdKpZ2gGzWMyrInMTgzg8OPPIDt&#10;u1/N7SKuHDDtW1hCUWqerjPSk3ykZhWfsZXYszjQ9Bj8oROorIkhQ/JNzP8VP8/gQJ0fLg/jwMIO&#10;DAS/ETvueRuqKm5ey6Tp8GV/wgRFUzOjmFo+gihrQiXt55EpWiSZUrCGK2Cbb0dJsh91rgNoadjJ&#10;gPcr0/iyy27pt2m68VdWVrgIi5ntnLS/o/Yz9Hq8HO/nz2Tc0h270s1JHORY/kqf3pBjBYC0jsyh&#10;cAjLK8umcJ2DTFfFgFJHydM+/XWnFl6SAhFO0qWlZbhKnRT8LtazeRSulVE0cMUWjFngYlBqe5kN&#10;51f8tyy9Eok43CW0HBVxNmfXzeZsMYJRBhez5x5XxEx0T0kYY2OTSMf9sC5+CNsaxrEcKoenJEF3&#10;UxwN5QGcGfwcwoF9jFlxIpWMIh5ZQDwaQGVtN3YwyFsCcSu2cCSK8JIP/b0tvL3Lgc7ld5yXfM91&#10;3mXH+balvBQnL5w2cUgVAmA3QSvmJrM7+vfDV9cK38wYwctpIDmGCoef8UST6G0dw+LSRzFwaAxT&#10;Dfejf+/tl2KTllfCGBo4iuzKYeyoeYquSRJhDSBd6joPlTiSaHRyfq191tc+wY/JdXrPx0LACU/t&#10;fiQZNH9xaA7NTU03/Z53qWQWFwbPYWSFlcRrPgl770WUuGIotef0qeaciWxjwl8qbsGkvxmjY69A&#10;w/j3YNe2+2ixvcmABMfZN7+I0emLWIxOI1lCHVUcpfc+CctqEazpEtgTZXCjBu113WhubiFfkBg3&#10;WUtEkljyL2N6mZXjY/MIJ8NGfnpLyghyGykfm1DBzEub48bBlsJebGSipZUljF4YQXYpTUYjY0kW&#10;WbNIOtMorXehc1sXSp032aS6jpMjys1FR5lSHJkZhjXK1YylhFV/HWhZ9TMeQuGkZSgvLcdCaBZ1&#10;3jSmXd04eO/91/GONu/SFwfPo2jur9DZMEmpnAMvWT4fH3ByOwcW9+PrPbvbsa8vQvO/nVaDJnid&#10;IdQTDD1xPIWx0WnUNrbgG+4s5gakMUSZZbQU8vB7xYwbycBJ14mtmNtK+G5H9x0/tWVTs0dGRxGc&#10;GMTevg7SgerJlDXQRMrHFeVcbLnJJfXFZtxuPEfqzFiSdH7+O2vn673Ok/vIt4KR1Qq09uyi4CSf&#10;MbZJO9zbim0MjM89tNv9Vs3OisaSXPlTCSzOYm70UTTYH0d34ywXZLQoTnUi6noL6hq7aRlIYGn8&#10;S2h2PIGmmhUUSR9cDo546AWbddVU4j639EpUlowhEl6Cq/1d6N9z2wt+daueEA4mcOTsx+Fz/Rm8&#10;3U+hZE0si4vUBI7WNx3XsTRZKDxVB+vYD+Bgx0+guaV+/Wlb9rWA0cDoKfgsF2CtC6KkKgtbKfle&#10;vG9mAbMkOUcyBI1xrtOSc3a4Qy3ort2LrvZOuhe35oJqPcFj4TgujJ3D8dARjDvPI1K2iIQ7ghQX&#10;jcz7RHHCAUfIDe9KDbqTu7Cn4g50tW2D3Xn9fae3NEAK0ie9wOqxQX8QKQomMVVpmQtl1WWor2ug&#10;ILVibHwMc6en0WRh4CIDSiPMOEllkyihwneVVCK+GseszYeeA9tRW127flxflq9n5+cxcvIwyojw&#10;K0pAZc8U4/kwShmIHGcgapmjHl0MRF6kGdgXGiVmsMC54xXouiz1+FYh3rEnv0Jg+B7yBq1EsiBR&#10;KU3NefHEIydgDw3QikRLm2sfvulNPWiqpRtOnicqvFPnPTh/+KsEmItYSFXitle+Grf1h3kNinRL&#10;XtyLShLvGZyd2An3tp/bkjEkGQKYY4e/jnavjXRgjBBdqk8DnjXwY4BSDug8/Rn7uQZ+cscuOzcP&#10;lgyQyn02Mh/AcpQuFAKkVZUIkAiVVa2Yll4CpbSlGPayKmzf0U/r79ZdRSuIeuDsUbiDH0Bv2xiD&#10;uIsxu1SGUIrWsdUMLWY+uNx0066yj+vZQSzxYhqBVYxe23jcibO+fmawfTda2zpezBW2zLmBlSge&#10;PfUeJNv/DGWts2Zm5EkjTtDrZLSYyRI2w07WYsawsWI48wIukTAWtCF8+tvogvxdlkPo3DJ9u/xG&#10;xPrDQ0M4Mfc1WDsW4Wm0Gn21/jyBB0mHfOOM4FJjFYlQBuHhEtTF9+DgrrvIR1u3YvrY6Bgemv0s&#10;ztUeQrZ6itkZGUSVvPGM0dXIqncMVYjaUD7RjH7/vXhV22sZ93l9ga7u5JZrWQrjkeERzA3MoDxd&#10;hqqiMgrTHDOlV1KYujiBuYZZeBn86T+7gB7nNswFR2FJ+rgxJFeiFLjxzAoWVmaYTdOK7qIOXDg8&#10;AMd9DuPrveUIdpUdGp+YxMTxx9FSxL2hCIbmk6U4OrmMzqoiMm8xPPYaA46yjD+ZXJ5DrceKca74&#10;K9xeRBk8WcqaLrdSi3PVlghPwMP4DxIg1yixIjErHKs+eCiXlM0dy/gRTWglJ3HGB5VWNJaFuyjA&#10;1SCVVyTI7xBUmJgcnnK5tYDHixnTlGLa/FZsK8srDLmKololDASE1M08Pa54w5d9qH6btvZ86eNL&#10;Ly5dpbOewd95sMUFjQDlKvktnYkTa3HVyX3dJicncJoupb0Hb6d1aWuKODdLGezedzcOP+6nZewD&#10;aKgN01q0RNqtuaMFjBSbtr7lgbPIlCeZSGTIxAPPJhfPY7kJRxoDsztQ1/tOgiO5QG++FucC9+un&#10;P4Rk1++gvClguqruigzppBXLY11YmetAOFRPt5qLn1sJjBJwlvrhraAe6DwLZyUXcl6C6wMfxFNH&#10;HPQK/AEam+q2HDEEjs6ePYMzka+i7EAMjtLinMsw31+GOMaXV/lIIx3lfCMVip0WOCqL4Kiwwkm5&#10;W7I3jQWWhHj0eAj37nkQbq8SI7ZOy9Kkd+L8cXwm9VFM7TsNqzOFV3/kDOzxJD73vXfAGiqB0++G&#10;PVgCS4rLIcbbJbxxxKvCWO4dx6PUzbPnx/CGyHegZ9t2U07tevSu6LfZrseFN+uaAkfnTp9DdCCE&#10;He5eIzhD4UlmD83RdL1EeZpFq7cLRSErzp47jX01ezHtP4t6awhtpQx0o2vDQcHkLrajzulEKDaH&#10;6GoxaorqMMlKvw1NDdRjeem0Wb288b87xZT08WMPo5HB10sxO/3BbWjwViAUX0alm4Ay5cGOpjbO&#10;VQuG5pjuThDlo095McFVzdI0pifG4SyrpBvp6YkaCIUQYNaWUr8Vr3EztEVWgJ4YG8L87CTGh07R&#10;6/8w6iqo2CiQ862k2IqppXJaLReQAEF10wH091BoFRMESaSb/w5M+opMjZwM+bR/Zx3KGVR7CRwZ&#10;ZbjGZ3wKBpkZ5ziAmtqtJ9AnObZ2xguYQONLrrU8NfJaW8/51zkyGKlG61CMgemqjaSMQAGeIqFK&#10;dd2czj/SGOu/y3fmmOah/vNZ3ymmhdjO1WeNm/Ff8zOYDiRRU99g3HD6ylZrumeHq5axQXRFu6aM&#10;pSNnMRIviQDrGi2TqZQdy0EXphfdmFrwwLdUilDESWBYzEUdrSUMZL/EP+u+qkul4qsIrfagrqHl&#10;8isjFk9hYXEZM5MjfAxienIYs3z45mfh8nKfN7otN7Np+I8yU3Sx6pdQ2TF7iRNEocBkA8YPvxaz&#10;U7cjmG5EysbSEE7OKz5SlOGxVDUCSx1YGd+GLA1ypVU+ZrgRVJedw+RpL5qrb2OQ89YC0cPDQzgZ&#10;/CIq9sdgd2jxuTYdKD6WRtJYvBhDiDFqikNKO6LI2OLMmk0g7EsiOJVBJk5ZU0YdVmVlFXYfFofi&#10;aK5tJ39sDRmr9c2Jc8fxiex7Gb9JEJiIIcgEAhs/iK3WIR3oQ+NMA+ppTa22l6LKUYoK0PMT9MI9&#10;XQnrggupyjgWOoYxM865E2lH1XWqH3fLAaTRsVHEByLYWb0Lg3PH4UjNooM1VRpJ5FpZh7JRTKxM&#10;IMhsgEZPExkrCk92EfV2D3NFOYMifLACMNaK/pW73FiILnAVVocgV/rOOjdfb12T5fUQZArAHTj8&#10;KFqscm/Ysa2uC9Us2icg5HXGEEkUo6euw8SBjFMxzYZmkKabQLEgvVzRdJC0jkQA4ysJNNEvHmA2&#10;0nkWEpw+ewQLQycxz8C8qrpG8/3rcf8bdU3p/hNPfhrOwPvhzT5BnjmExqrlywCzhQI3heqqMsRL&#10;tqGsYRsO7rTBW0aeokvXNAoIrysNh7cBKdc29G6vQ0cjfXGShGpU+EkGXiqV28L6SLIChOg6WF7d&#10;h6amrWcB8NHtalvllqncNsS4CNWRfF8uvdCBtYOkQ5wrxbHJOYyOjGB66DzmRgZZXXvMuMQXOQ+z&#10;BJwuum+FgZ4TIJlLrl0zD6L0zC/VlBYxBX4G1spmWn3JgFu0uSibVmIeLMyMMy5tibd+GTDi2Gcy&#10;xRidrcDFSReBcgzWrB8llkXabFdMvJJv2YYZfxnS5BmvS5mSOavC+i57qEgHxxhm4OpjPSUqGG58&#10;u7wSxMjQOYye/QpiM/8HT/IrKF99BJXWx1FZ/HWkl09gNliP2oZ21um67L7WX/w6v/bNL+GU/49Q&#10;0f/wJUuB7mb+XC/riL0B4eIarLq5uChKkVXSBIxZRkvQ2SRNzOxR0DqRZgHNoK8bCR+TIuomaWVh&#10;WYD0JFbn70RDPUHj5nXvGdRTkPKT45+HZ18QNmYBq+nWkvTgTz8VZ4HQEGzNEdjqEhzLNC0vrELP&#10;R5E7g+JKjj3LiUTm0whPF9FiVgx3jQX+6DxSs9SB9Qwj2QJteHQEH0n8O1Z2ncZr3/0UqiepX+5o&#10;Rjjexc2U+9FSVgJ3E/tTTkRYygfHz0LXm72CVvcKFp1NlcI+XMG41wz8PUx0uLiCzuIdcHueXnxv&#10;VDdvKYAUpZn/wpMDDOLag4u+M6jMLtEqVI6iOIkc5QQi6HEwTqGGgnckMIuasnaEGCfTpa0M5KgP&#10;04WhRzS5lqZM1qR1w8HCfnNxZkkUVyBQHGQl3JdPLJL2zzp99BAq6UoK0HXUUd2BirIyrl6XMLE8&#10;hboyO610XtR4yzA8O0MQNE23RhZ1HgdsVIQLoSLGdWVQ6y3GfNqBhMWGkaOPcDUwhjbXKnprSxHx&#10;++C3EMBuQevI+okmtTMzchx9NYe5fxhTtp3ZZ63Gc+cz7sqZRFNDBk31SdgZbH1hxIKLYxRmVGte&#10;k229yoysBFobuR+ZwNMlPW/F6cFSPHrIj4lZO2rKnbxWihYC1biJMaWbGSvOMoIw+7OV6fqbvYGv&#10;ZVUrtaRR5qaAEkAxYCV/A2sdUwfXlND4lA/nTxxBZvwEyoMjqEn7UUtlX5kJoDThx+ryNObmfVTO&#10;KVoctSDhCn/9Nc0l164rS9ul93qh93wQXJZQWY4HCFYbmre0hbKsohrTsyusZXSeFrB14IZ9i8Yc&#10;ODVchSgzGVvKh1DvmYbbvkJZRP6jNdfDDMpqFxdwtgDmlksxu1yFSg/5xUaZlyc4ny3UtV7bMrO5&#10;/FgkTWZGj9Cq8kmUpz6Pnsqn0FY9w7jLOEnHOK6sA8mMi/O2lNaY3ahv7Ng0AJFl7YLj576ERPuf&#10;wKnyGWu9Whxsx9iZNyJdzkBdZnNlCfgylO9pPmdpiZTc0ndVE8msMQgaLaWkZ6gJKVogyppG6JJa&#10;xOKYF03eVzDr6/oH/Jqbf54/2q/x6Jkn2NchlFY8be1JUyXNPBVD1h2Coz2ODDuUpns/TTdVhlvZ&#10;6CFAqP5aWLW+pJquN1plg6Msj1FTjFKqq9nxZRoI2jmfNjfZKBKK4aFT/0lD6X9j1VOMWLkD89vK&#10;uZdgF9rHGlHbRb51E9ByDDWW6mPW9HHtmfO7yJOFhxYyx1gFYiyd4msfgXXAzYV7H61kT1vyn4fU&#10;V/3RLQWQxscmUEK3hcfuxqL/NHrc3JqAwZCEpjmARDO+itNZmRYSZpxHiasOqSiVPK1LBhQJRMmK&#10;JIAkYa5gMYIjG1MmZ2kGdNirELAH0dS8NZD4VY/ySzhxZm4WwcGjXLFm4S1p4HYGlRij6f30zAg8&#10;FDgNZaWYoyvDzwyZSIo1W+gKaCpzYiliofm0nvFJjVgIB+j+yOL8fATO4BTdmRGEaHWaDUoI0JLC&#10;FOaArYrxAFubrtS58C9HCKZPEuSQVy6PEVlPZ8URUU9n0xZ8+Yk4Blj3KLY4iPOjcZQ4q+n60cm5&#10;cy6VByDtZha8OHboNIr8R1hscxIRawe6Wug6sqXQ6J1GYoXpzSPDSFlqWYiyev0vbsprCfVxugRq&#10;3HaWemCMmcDJJdCiW+J7NR7TR2cHRrBw5jG0JcYZG8itSGgrSlOwUxZSMSsMMwsneaXaEoUlsoih&#10;hSjdUExhdqncRv5aeqnf0YX5bA7rT/6Re+mieyK0QPDNgoq1dLVtlTYxPoKhwdOsbeQ0Lmcbhfr8&#10;3Ay8OEIwuAaQSK94vATHLlYxGWIUbRXjjP9PMlSA1gSu5ZJJC12SFtKOPEY+LClOcQwW+VkGY75G&#10;un0TOZdbjkjseg6017vG4UgeRVPpCYIixs85oywFUIHBxd2YTT+IQNHdiNruQcJ5L2xV96O9c4cB&#10;45tFu2AghjO+f4J7+2OXrEeJFSeGD70FSS8t+ax5ZMACUwFTXIjlQBKtSOtAUu7ec3PNSktEbLkB&#10;9tUQrbtMJY/GURp+kLWpNn8u+Vjk8+zKwyjbTj21ZtJSBfX5U0lkHEHYmxJIJzhfOMbKWkuzz3pt&#10;wKEBg7lpoVlgKydoIg1iM6xL1mxDxhpDYsqJlsa2tXmzOSN6cuws5of+Bg/8B0tYcIH8+Kv7ECpq&#10;ROvFZlT1sD8EPCrjoP6pQrz6aMZUAJDyQUZBPSz2VYJIBm2PliHITM8VWlU7wju5cGWSyAa2reV8&#10;fYkdW5z1YVtpJ6vXzqHBQYFK9Ama8g1AYpAftXeOg1id10piC2tKJJumJz2kBRkbYJ71ngc5LJTH&#10;5s2mmpp1NzeySQfNjFxEDZVzMO5AR1UFTk2McO6uMH3fgjAnZ5mzGNsbcjEkI/4swZGDViPWralo&#10;RW1VFaapoIqsSUxy1VpHIOQBNy8NOdDb2E4cmsRyZJT0ZvZbxc1RxK2qvhPTJztQV35SSVNioFwT&#10;exDgmPfKZlMjg41PFWF69Cx2Vs4TJDKWKD6Ex496WCeqE047y0ow+6+5NgMPV0Xiv3iCKyNaU2Qt&#10;zqxGqRBZGXjVYaxFqgjc0TSPmtACzs10INXeQ0vBxq6Ycjd+dX9XySAXLgxgNRZCRTsVjBjmuRqt&#10;icOjkwheeBI9Vp9J5otxfsrVk6LwM19l/4uoGAQY9CgvYgRXcozZXlTu+3bTQrUGwNb/zPrXl/82&#10;r1XN4NUpWpa3SlNC3sj5h1G7+hmMJN7B2Ik3mVtbZYCMxFO+rTJIe2CyAmUlk4z1myEfCBCB+67l&#10;VtUSbWpaMKtGUgl5TrzUVDaN9IodAxMN2N09nzsp/5fn2Gihcq9y1R3wYsnXwrikdgb27kTL9h2M&#10;IWN8xxrr5r+y2c9LKyz8WHbczB0NtbC3b+AA4jbKCyr9DEGRQEJa+/tJmcriQCKLn1QCQnFesiLl&#10;+YuGTljL0pgbO4jKzgtw1AwzmPk8ejK9XDhvbm9HJ7klTCNr/1iZicdbETuEppnVFeHCsicHjjRf&#10;0gmCQQEj9jXfN2VoF1EWFNs5dxgzq2arTyB+MYLgtA3uegIturbisTsY9L05MWWqc3Q2cBjj96Tg&#10;Xa3H5K5qekBXUTVYg4rGVWagChwJ5LJ/CY6pxpLWI8kZuXgtrKtno+5epevRQkawsBtVDXSdXmiE&#10;v4/7FA48hU6GcOi8jWq3FEBKJnLp+fPM9nFrpksaUfjSXsy4IgKk/N5PnDAO2V2ZBbNaVMrVa4aC&#10;g6RQcS1+ZqoAcyAoccx3gile1+ZFCkma9hhn8TJp4WgEq2GmmNLFsRCy4OzMODPRIiQP9xdjrSMX&#10;3T6HR1bItMAFXxj9DV6el6FVqQ21RPIJFpKcDcwRCJDOpGudi0GmUSf2ttLXTNqOLswQYNFqYvFi&#10;T1PzTUHV5sZ6FnL8Lpwaz2Jv25mcUOVkTXC1P7fkJJ/QvcgtRiwW8hxZkAtU7ptFSwmlndhR8aCZ&#10;FGsbkWZ6BMMWPDlvw4N3sugb6dlSG8V48wEEZljPh67cXT1lFPREnJKYatxwVMYUq2+QAboRbtux&#10;OfE1qVSKdZ7OMKByAXt62nIBoOrglRqFWzgUxfSFE+hh7EyGi404BbweCQrDNOdohstCikCj1Ozk&#10;LwfrR62yhkspA4+bkpO4OFqB/Tu7jNK49BN5mlw6cPmLVRBPMJZj68QMqjKBu7wVHgbSRiNHWQer&#10;n4qNMijMJAbvGv0ItJeW3XSrxbCjfprKkOCIijFG61GMFgQFs0usqYmvSuhWEaAi9ahcCbjLpnB2&#10;vhIrARfduGEy3prCIJ8GGOR9euF+upjuQnVnE7ZzEeMQU27RthgYQVHl1KW7S8cZebXQzbgUWonE&#10;N1SweavRJeDA46QIacMiikSQNDaYuSjaWPmwcGESzzLBZLYZntYhBFLnqJjfTMuuIMnmNIG8QMZH&#10;t1/u9zVispQsTyQZb6Qq6XKn5YBgkuAhRZAkK4vAoJoAksBRlnNHgfoCFCqxYquLY3k8AW+zA2kP&#10;3bC0/rd3tJnv3Og/AWa7TtoGMNfOuN72fVwkZVA6xa2HMm5YGGYgS6D6mIzrIeuRAJJ0B4eP4yb3&#10;WZYB9qr7xJQMyliCQW8S1fNuLrTtGLMMIByk27ly4yrGb92ZcQ2j56DVKEGN5GLke1bpjwI5jCGi&#10;D4dMw9WnpImWXBS8HlYgnYn4UOFpxxTr1XTIHSdwpGW+mE61VbgDuYT0FIuT1VQ2YiwziR3N/ddw&#10;ZzfnV2S9sKbjzK6y01q0woq9ijeihaOIBbtamrHCLLRT0wGyOV0iXN07SbtiVKKxusYw9sAss5tY&#10;6DBIZldMkj9sx94WgiPGz8iylFldQZTlAryd2xjPIxfK1m+UO+jdsRMnY99CV8YcOpvnqehK8fDh&#10;NKaGHyd+8WLv/l24gzWNLBTU7Q2reKq0m+7E4yh3ZDARcqOroxEHdsqNSz6jm+ShwyV46nwRgZUV&#10;zXUp3HebjSUm7kJpSYa0p4J7BhCggGdMUybF7JW8GeEGky1CYHbyqWOooubZ1kvQYtAfAeFzNQq3&#10;0YkpVEcnOSUZB0LBl6Dgi3PVHyfQSrIfOfeapp/VxI/oUjQAMGYNDBhmNqR/CsvhJlR5ySeap6KJ&#10;0SLP9aO5z+mNoot8CwEk3k/Pzjtw5ugyEpHjSJz6J7om7eguG2V2FflhzVLtW3agyjXJ91SKJG2S&#10;K2mVlYgxK9RYkQgMRACt64yOJGMWmUw2Wd/SqCxlDNdSE/ciY3RvvhEgrURZ363uTvTt2k8Fw+/y&#10;2nJxFstqvgVbNL4Ea6myRHPDHVmqQSLLWlE0BWnRlQNJnA8kkqwqAkl6Lf7Iqg4SrSkGFLF/yuLK&#10;Un4ViX+oDgILHfB2DBEsza3Npc0DSJK1UQt3JXDkxkF/45z6qXSSyRzs21ocjiwsBggKQBAo5WVA&#10;vm/qt7GcUc9Z0wRNLhaQTKdYG4lWaIIQ//Ii2tFm6Hmj/0wuM5vcM48HPnYSzpUMHvlOLg78XtYm&#10;5DhyTBQ3JpCkPgoAyoqUoazQOFs4fsXUxQYske9lGTSAif0sZeC2c8kNv3cW80tzBEjdG9Y1Tq9b&#10;p9U01dJfO4+2slaukk4TbZLAmRhX7RnGjLCAnI2zggHaCa7uZ7lFxHiCBSIrOuCLVWMy4kezywsL&#10;QUDOPkv/PhX/cHCJ0fE9zHhgLERzKV0fm7Ni34xRcruY7VJSjpPTE6xpRHMHV6h2azW6WQhylcw8&#10;7idAqKY5fyGCrkpm40SL0N/cQHCUZmXgMaxwS40IFWBnFbNvWPJ/W22LAUeBYAAzgRlamoowylia&#10;A13bNqN71/ybEl7b+vbgxGP3ojHyaYxMsfjc1MOMrfJjhfro1EkbtndsQ4U3xCJtGbz6vkYcPlmK&#10;UQYoNneX4449VNjSTGxyqc0yIHl84CzOFDvRtb0f9x4EGmtpLlDLr/5z74gNsgzersSq9x5aBzZu&#10;pbR2+at6ujg4yCwxK7a1t3CuSKlTKq9v699SC8v9EfJNo5XBtMJ0KiyZYu0igaSYrEgSiqSHLEh2&#10;LWDYigiUbOZhdB2zBoPw+1cIkNbFEq3/nfW/r9ccpAQTLxbiRXT3Vl3+6Q17z2li1mXrf9DrceP2&#10;V7wVM9N3YPz8F9Hk+RJqqlhEdC2mLcNFA1kFLeSfLMdfwbecUgQAtIiRXjEqDtFMCMdBpSG/UzHB&#10;QCrFfbloTdJ3yp1BLvya+JqKUkBcjeCrrjwE3/Qn8cQXj5s1ILIxWtHL0bf/DdxaaWPjN3I/+tL+&#10;pll0NJeVZ4YUyVAVg5S5cGUBDcN65KVVWZHWAIQsMVKuymArFnokO2XJU8YVJWBEXpXLhutjgoZK&#10;sQlplHwWC7+0u37x3zZuQmuUFi/dkZqF8YacEw5m5vFQHkAIEAkICjwkyd+ynqkTKpWiWnQ5cJSz&#10;xGTpcltl3y2lScSXGHtL92ostnnu5uWoH/HKCCMRZOuk24z1jVzcjqm4nqCPY5MbxxwoMiCJIFD9&#10;lJVMYEg6R30tIo0yBH8CVHLRFTOWye1zY6UiwBwrosoNbLcUQGpsasTjpx9DaCbEehhVCJXWwOpl&#10;LYxkHDOhOW5cyD2tCHqmKDRrag+yKFUIR8afxMHWOxib7cXZ0Dhdc2m6j7hi41yK0OpUXd5P4Z3F&#10;nGMG+3upuV5GTfvRNW3fjTOPTKGPCjEYc2F3SyOFDi0CTOcvsYWxEMkYC5GLZvoQd7EP0a02sjjN&#10;ODA/g7QVMM8aLTR1WyiEy5n9tswK28MLY8zIIfhkdd/td99501iP1g+9iwHJrortrJT9VU5gZkcy&#10;xZj12YygTTHmSkrKNM7p+roM3vgg07Bp1rdzlU+IkNP6XAWdG2KqLjcb7a8JGU/wwACtCR3MHKom&#10;A67pNXMdKsEo608dGtkFZ8292Ln3PloKxKk3tiUZNxZj0P32LvKB2pVAirq+7niCQjwbVmq6gJBW&#10;irRaUKEp9kjWoxhBdJwIgA4R0k9brBBUUSDKlSvFIDK4GKC8GF6zhqy7ttFw69/rAMdhbjGMQfJr&#10;w479zI6s0Z3e0Kb7vsj9whamTqLE3Yjmjn401D0N1GSxaW1lennRN2H85EW6pE/l7o/jnKG7TBaD&#10;ElrOFOQvQJkR3fgQUEoSHEWpOORiUMxWJqNzyFVU/AJEethZJFE0zkoZ8ZpGs/C1gyUoDrYf5Yan&#10;J5m/QqDBuI8x1gmKRr+BAOmGkuiqfsxhdyHMrSa4lDDnZ9Oskm0GXW9zA296J5Cuh/iFxBD9i2it&#10;zOF3faaP1571VbJJlkA0SxOjrchLK+jafNVnm9J4b+ua7iYd4zFaA1c5frp39UkgQnE5ij8yYFAF&#10;ZtW45rIaF5t4ZS02SRNHY0/wzDqqDGtYo4H5wo3/E2csYIRp+19+214Uc2BU8bwySd1Ay6np11r/&#10;chmI7J+sgrIIUn7IemT4nSDPyASdy4cWjDaGNRRxcZCxJAge1xaWG9S9Wwogzc0RBGXtaC5vJuHo&#10;0436SOAElZIT1XW9BEEhHGcm0f622+mznGU20jT6WeRwfOZJBgn3cLfrXTT/RwiOWHPBym0TuKJf&#10;YGZWmGbq3Qf2UJFvHVP9Bo3/C14mEgqis0zgB+ioaYSVbssxZtyEEvMoI2g6NMnPq1jIi5WBF8Os&#10;MbU0QrdZFE1M35RA1wpXIWD2IvqI+b2l8BwamX0wyqDv+v47UVtz45XXC3b6ak9QnBHVd2dzGjMz&#10;dyPgO4YEN+3t2daLcjcJpqWfGgUV1VYOHK2Xg/x4icHrrqLcqo4Jk3TLcRUkv9LaV3MXyP1V1lJJ&#10;xUHsu/01LN53hRPWn3ydXkeiUboo0jTErgVMX8XvSHGv8juyDUm58V3un46THjmLEgUfTyjhJ2Qb&#10;czx/Hg8ZJZ+m4DdNXRcd9bx2yBzXHx7z+SMYTFdh5yse4JzenI1tVTwzOPQ+7GkY4sKiFBNP9WKq&#10;4n509exnps3TcYx2xuKJBk+3fOfYNVXT5lsd0cO85gu5jHL7zdHmps/1WHeOUYrm5LXv5b6tK/DL&#10;WWahNmI6fh9c5QS53EexobEW9fXMBd+CzVPagPmIUj5XzN0VsZ6TMh0NydRxvjNPpInoopgj44rh&#10;GdrYWZZIC321imHRQyfrW+IbW4mCvJkGb22jBUbcuXnNFMvNsuhnJpKz7OlW8jye6+26m9MHfOg/&#10;HwpY1pG1Q+vOyx3TjNOkWiWIcG6iDrOzFpWb+8XZEaK1RyVBdH8aDXP35r7zryx52ckDxuKnT9XZ&#10;/AnrviUAqeNF1P3FJnPGXGpD/twyAGmO6ehzx2fQy21DZgODrIgdQiuFuI2rrEQ2AD+zISZjGfQ1&#10;7mMswwwLF06jxU3hSSReTzPzzOI5LBeVIFPiQYQWAavFAR9rsjTta+EeWdpl+5Yh1VUzTkK1NGZp&#10;7aF3bTHpZmxXCTNrxrlS9aPcZWVgdgS3tZTRXRY3lZDbq220DkWYeWNjPFIxU7RT6G9immmpDeOL&#10;PlMc0M5V3YkFZr7deRe6Ojuv+l622olasUdDiwysjcLtTuPe21ws1vcNJuytpZZB2UVc2a2bzOb+&#10;n/V+FW2NDjw2XIvq9CytKDzL2cyaUjqRDwltCYU1ECBLgI0WTglEKYbNaAluVGxXbJ+0ktHsupfn&#10;b7IIMRCIrjYpJ5WAFODJKXnqL2MJY6y+UXDFyjySopNCM8osJ0AFr0out5iZ31/323x/YTYMn70O&#10;u+66m4UrNwcc6Y6CARafZc0iTxkTO7i9RUPlYcz6B3D2Sd5X+2sZd0TXAvszOzvLRAW615QBqXHm&#10;k0pilNA9Ek054LExDpDWDWVYyepko3uhhJYC0U86xMHMNR03lcRJO5FafBJkDaMSEveSe20dmWh+&#10;YFxPO3buv9/EMK3/aKu9rqlow8BMF8kyYG7NWTHHLC1md1LNKuBd8W96CAhlSDPFHAkICTLkY3EE&#10;lBTDovd5oGThIsRVN4VkuIJlXnbTuiI+27xmZ1ymI0Mrc5xZv5StatwOlIzEe9dAay7knnJ9YX+L&#10;5UJTsDJPEyg088b0Mzd3ciKCtKAlVhlfCDtQWVbNF5vTPPzt3Y8E0D15CJ/4mXuxwppMGRuDsLlV&#10;DLth+md4XfNfPE35V0QvhNyOirFSf814SzboHBKEI4pVuduYae1Me1hcdmPDDm4JrZ/g7tcjp0fQ&#10;ZW/HJLcNaafJrryEqzTlxXLV6WR+tIuCZJEKv4izKhWbwjY300RVNZtlAIppymslIFrlBErSVRJg&#10;TZFpbh7ZV92LBN+/HMGRplA4EkYRK2BXMEh7OhDF8ckLDP5MUVFZcGyKVrV6bnXA2KImbwsm/DGm&#10;74cIRuPYUediPJITuxub6YKbZOYbTdk05dM2QEHGrSA4PkFmsGU7Oowi3Jzpeu2/urjox4WzT8Gb&#10;epz1eWhFounDTYtRj5dWIzW51y7HDZJieuh4/jMqxM42gs/lPTh3gRsjUyEqXqmMaciL3E7i9Ahj&#10;SdxW9HfGGE+R4CKQF6BlU4Jys1qJEiHoEjMt358XuBkH3axF3lrEfWNw0IJhlDmVlo2VcAV6VEJD&#10;+x9S7FFh5+KQTPwRhSD1gKm6EeTquowu2mc0ESIPkvhyZinOlWk3bjt456ZvVOvmFh0+7h7fQoug&#10;BkxCvqk+wPF8CKPTpxBg1WvCIGM97GicNTyU75uVdCl3s9J1pJyW7WVDA9ElTRmWkZmNAMi+lppl&#10;I41kTeSaxGRFGsVCMOVfqWSAP91wcunm3b36AX6/vW4BkckPk4dd6N+ztcMGKsq9cA7fx3iyz8JB&#10;FF3q5W4Gdj+t0s05JSlAIEVK0C6SWGnVVcyRmixHsgwVCVCSz3SeAd5SrnTbuKvGkPXvYzmS7tzc&#10;NN/anD/KovYW17L8wkXW/ZKI4Bh7CYAmOd85P8yCQkCQQMimwGV2VmKkiO4z8ZfAhCpvC0TotfjN&#10;9FUnxW0odhNIzHvQsGddDN8N7mozd644Wt+DJ/avoJwL6f6vjWPSU05QWMvSC9TN7J8AkPqQUf1B&#10;Wr2s1NdypYmvBQKVqWc1fWT/eK6Ab4YgMkprYHWkhfXO6ja0V7cEQPL5fCxAWIIgg2Tr6HsvL2Ig&#10;NdOKGQUq+z3RqYryx5gS3cXDPtZIonuAgaMmb1ZFJLkXkVbrFsaVlNBEV+thjZBwkHEldBvN+ZHq&#10;Y2XaDTbdbegoXqeLaaPPpLJAKHT2NDNFP5zAYtqO8/4M2stLDNmqnA1ordcGkQkCpHOmMrYvaMWu&#10;plbjkhwfXMCjF1mfqtbNbRBoYnXaUOGw4vDiFIIEVOU3WdmECLMkzx39BNqdX0JzMzPV8mhF4EUe&#10;NzWFBum4fEVkP5lM0vS1+1lV3MtCdU5uDZC3FhQRMNx1oBhtrT04dLoIPV3cuiXkxGOHF7HEasdR&#10;Rs2lknfg9j2M0aFizDLpQD74zWraSy/BmJc5Hy0k1QxaoRLSIuQ5GwGMlFNNYwsW58+ijdvVSBCW&#10;0JKY4R5iakXKyjNp6hSCVF528l0JFZ5NApHnyuYUtlcwEYCLnjwg0hfXk4HHp1mctGt//6aDI91a&#10;c0srVvzfihOjH8aOxjHuqSXmoNXCHccuzxRpJnDHQzldzvf5FzzG4w1VERxfqiWt56gYaLXj5yau&#10;jXFcshjl0rsFIEkvAidV+1dVEhn3YmlWp09Wo6+K4Gw9jXhpNVXV3tHCDX0nP4pDj/pQXtOB6lpm&#10;CK5z/eXO3Py/Dlqf2yq+EQPj70dJ7zlTKbqm/SRCA62sjySzGvtMPpJRVZZVgSAzP/SeJDXWJfER&#10;CSOwpM+RKCF4vEjrBCu3h78Z9dvlwtv81t7Uhanp48g2xskpzBZmrTnCBGZkE/Swar8sQRmVdGCq&#10;u5rAgYCSmuaUgKBAkpk3nEMCSlnG2xZx9wLF6VfSlehUMddNatXlFXCU78OJXQvYeYaeicFZjL1q&#10;GfGVBm4hwntlmZNi8rFiyBhaZGRrhvFFmvOSs6bOE2NdbTxH1lfTZ8ofqmpuZJtAY4JZid6NTaIq&#10;+m22TaLXhvyscPTw+WGUcz+jGKtit5c6YRXg0ZYhshCpOjYFuJ/p6quVbdxmbQmNZKQiovAcQOLn&#10;AkkMfjP2ZmU+sOz8UpK+bkcNV3oB1Hc2vCytSHa6KOMUzAOjU8z0yyDkbuI+QH0oiQcMEE2kvOhp&#10;biV9mco+MUqTf5BmfQbeMW6gmhkxUwsL3J7Ej+5aB0lMxkc5/EHGdzH4NEB/cXXbNiqzzZuw18KA&#10;U9OzKFr+H/S0zHDSrlNq5mIKQLZhcNyN8yOsXsutVSq4MgqFrfjCo0s4e3IQQ5PcWqS8jBM5J9go&#10;CY2SHJvImdDbWtLMUnNj7iK3M7EuMbiSMUmWevR1uUi3OKZ8JfDU3kbwuTl0k7vCzrT5sek5TExO&#10;07zNLUa4d4q68bQ2Zt/WumdeUMB53cziW2TBu5iPMR+atTk3QM7VxlWjrkuhV0JlJouTYtfsfDip&#10;BKbSdO+29LEEAktxCCCZa6/9gDQjW4oLnkmulFu37yJI4Bze5FZEwV1T24zlZDOzHFlHjPulrfIe&#10;7cYinesDQx0ZaMsQgISAoJRA/qYJehhMnU47MbHo5YLNT2VPmEh+EyAimYyyt3MlLeuRwJHcbjYq&#10;S+0ScHFhO5pquR9dpepnXbpo7uKiF39X16sv4xYl6dOILp3AxPgY5hdjXDcKVdjWtrLJ38/mPpe5&#10;qzF6IYps1cMEAFk4ypgdO1nHBVotQ6hoJRP3kd7G7UJ+yVshZG0xwIj8JNCg9xaCBRu3sGnZ8ynE&#10;Z+7BvrpfZLHOyyyTm9RdF+MXfZPLiDgYS0s3m8SL3Eeh+RTsVXRFcSwNj2hIyQfGBUUQJFChjD2b&#10;wIMAEs2JxuXG/iZnuFl2tROrvjIucu+ju3djAcSLIZXuL7WQxnDyKSxsY4jGHW0IVZGfJzzMuiS6&#10;59iasdRF2dFLbjbyuemj6dtaP9Vn9o9l35mARWNIiRWvdr1lw7er2nxJ8mIofIVzFcAVCXAncStd&#10;Zqssr889vRiZzQelgLYM0R5rbiJTh7YzoJChMz/DPZoMp5HJTJyHQJFWFnq/JqUkwBUWYAL8npZc&#10;V7iDW/eQ5uG23j5U1NQZVF9ZWYHR4Yvc4y6AEP3GXQza1kr2wswEplZmcLCNe7QFLWjnRq3DMzM8&#10;Nolm7ik0H7Ciu4Y7LtMyd2LiAmMrmNbJ7WDc7o31F9+IkYgwtqTMyYDRK/AEw0JxfKCE+4wdQjww&#10;jzOlHXjV/f3G2pJaOIqd5XHMhSfx9WM2vOFVtdTzzEaii3J00sr9sSy4bz95lfzsorWhqKSMVoM5&#10;uhWYCcgaUlZaWbQMLGbRyYzSwDaxNTQ0UKlUw8/9+IbOnyOYoeVWGVpaZFyp8bBcCD07d3PT42V0&#10;JkbN9jKqGGwy1giwc8XfOOc4DXPp/SopQUsV3Y4RukAOtnGVn7+8GFOv9cx1jpoy5YpcFVSEFLRb&#10;pMlisXPXHgS4EAgGQpifuYiJuTOwpYd47xTu1lJu6uxhPE0Fam2n0Nt08Wm2ooWpo4HKMl5DwNOD&#10;9krSjBtDF7NopJ21fPJGO7lRiC2pLFgCIFOKkfkOliJxoa1+gbQRgdaagBHpvBQowehSn/mdGtcU&#10;WqoXOZaT6IrNYDl0CL7heszROlPk5bYNdT0M4G6Bq3Rza5Q5SovR3/J2HD17GPaD/2uAYNsdX0Tq&#10;MQ/XwXTPOBJGfBcR2ImP5JJRMzFsnKdStFZa2SzcZ66YU7el7/PIJFxoXf1ZtLQ0rxFo858EeHZ1&#10;HsAjQ+NIlQcMqCtrY8kHprCnl9OwVVA+KOaIw6qFiuSA1guaC6aPsiLxGgYYEjBnVji/yBOMHUGT&#10;ZQ8aGzfPvZan7s62fnRdPICZ4o+jZYKhCgea4OthMeKRVlY2Z3+oijlKlAMqb0E+V9YevyxOVt9k&#10;AdS8Mu42ziH/rAXLNUvY738Vuvb05H9mw55vCQvS5PAEqla5cV18AXWySMh9pocKhqkJABF9+ukm&#10;K3VVIsnga28JGYcB2obyskurmKRcb1yZK9hvnoKotKQGMRbXamprMqu33MVeXn/FmC5a5dwMqJPp&#10;evz8CTRaw/BHuLpnBeCh+QmSlzZOCuCuarepazOysISRpRn01TPQnf7h7dyeo7K8nIXr/AzmXuQ+&#10;YkVwde7h1gabFzB4raO4xGqwcT8373WFOVlzgtgwEfuf4Ir/2AkfKuMnWAGaZfPpzo3atmGRQKKh&#10;mG4WslgpFdnAfCkCiRau2Bk3s8A96xhzcMcuZoaxnkc6RTcvV0cJ1GE+7IS9cjtu211GYckib0vc&#10;2DF1B9q6D/I9L7aJTQLaQ4Cr+iXLC/MscinrTv6G+GL9ax2mRtd+ajZ3FUaWuTs3q+C5GWujRaDc&#10;aHY9ZBHhcwkFoLb1nWbQarSmD3t2dHNaEvjkUYG5tv48/TuqkTITYbX2tm5jfs/fyVZ4dvDeZWVr&#10;oNu5om4Xx/Q2eBvuQWXz3bzf21Dfugcz80EWxDxL5Z9XB+Qq8lQtQXU8Vc4kh1q6JBVrREVJHrKb&#10;h9GUBFnc3idaxzjBLo6DHb2tS+a7l/rO60QjDpye7sds5gFUdrwR1e0PMjusjVbAGIE4XU2sTO1m&#10;VeLasmU0uhk3SMtSeOE4wXuQC6QeWpQ2F3hWVpYju9yD8dlzsNdOcK4k4a4eQ3KugvWMmAlLQKCN&#10;WqVYTfwN+UjPFilVAnELs2YdsQhad34ONtcKymb+GHfufjOtLUTkW6i5KQxWGS4yMct4PdYHUrye&#10;g5u6BoiprawAXszFvhCSAs4NWOAEMtYVPdO0qPgdG2mRDRYjM0fLa4UdZf5eFq5lWRD5YDe5lVC/&#10;lsQ4Zg8/gV5uWL3SWYHWkUlauFgCJFMPZwWtSJQJsgaamCT1SxYk0z+6Dfms7ZVslmIEx4ox6V5A&#10;ZaQBb6z9DrqJuUjb4HbTAyQxyyJdOZ64i773KMqYPVRM4pnYIxLZaCW6zOys1DyVDNH100PFswBt&#10;Al0shtGSVZpL24zIP8vHRDQAu7sDwTTLlneX0Te/8YTf4HG8IZeLs2TC7NA5ujFpiSMTr8SWWO03&#10;w41/mY1DNwFjttHI2KQ5xha1VTq4YS248qXlqIK7NUdiGPVPcOdx1pQqqkLfXir5LeAKebGEK6UZ&#10;fI6be05ze5AVWn20Ki8tYcyABDPfLodcCAUXaEuiYrO30gLXwdiBBMIrU0wcYOCtsv9dHbj/dhe6&#10;mlPoaefWLHUMXCYLLvpL8bUnYzhxjhsi19EkvrsS3W1Oxi5V4SIray9k70Pb9vu4sebW4UelJ8s9&#10;01SlWjKcS3nwYp5F3fwLPjOwwMvNjSu4U+8MV7aLrKFl1ij6iCsVxRrFmXbO9SQWnC2ssL4L/T1t&#10;xoV0CRzpkqRzbun89LPicma5kbC7sYPKfnMtHrrF52p2yhoPN9rz0OUoy4yDckdbfSwwpsuROsZj&#10;siKqg2pyqawy8yjCRAnyVrSGGz/Xct5VYClayUc1luP1WEk00yXnRV9rGPU1XKxc3mh5HJlvwWr9&#10;u7DvtlehhrFjbpcT9Y2tXP3swIivhkDdxbo7EXid3BOOIK2U91FduYQkLaZB7CTPbX4ZgNqaBmQW&#10;9mB6im7u8mFWYI6hovUCLXJRpBYJoFhOgcKc9FNgs42B2Nyuh3LJzpCLqvLzaNn7abqsPCib/iOC&#10;o29lPBjP3YKtuqqWm8yygOzCNF1r3Myb7rYSJsoEhximwAlj9yhWh/KG883E4RirSg5I8AjdWNzx&#10;gFYnJ0uteJY7cFfvg/Bu0pZEVyJvrbeKBSvr8eVdCeqAedz/vjNINoVwtrkJJdx6xMnEFFbmyQEk&#10;zutLrkQBI4JAS5TxsGNWTLh9SnPAG63fi77eHTm5cKUffAnHLHRR5SXYS7jM5n51YmICwePLzI6q&#10;xLL/OHqZQWI2qVUskgnSpuAmcp0lQJqmObutqpMC4Tg6eMyr6toSSCRDhsJoMhpEpKga1Z5mXCwa&#10;xW33384VPc8pNJIyi5NHvg637zxqKVyWuGfO/KqbptF+uDweTJw5ikyYNuxkBLXcd211tRq9zW2m&#10;FtWZ6VFaXaJ0mdjQdPBBNLOo583clpaDLLYXwOLMWdjDD6O37jwFGUv6c0+2gTEblrk9TS2ri/d2&#10;cC+kQBZfenQW6eAYsvZ63HNnB7o6aN2UgVOzj+yXydrwlceTWBn6IjN20oh59uNt39zBooAEIJaf&#10;4NYQt1Gpbj0+TNPMf+SJx9h/DyoqGESt+SajuHFz5ECRATOKutRDHeY80ykr3Ddpyb+EwIqflaFT&#10;BmA6mSVXyY2LK8so4GXVZUq6uab5voi19mApjqevq2MsPMqyE5n229GzvZfvb642OTWN0SPvwZ1d&#10;JxnjxT5fAklr/RDNuBhMkx8i5LEEY1MYosu1HS1zTmYAMc05R488uFrXfwKkoekmWFp+EV3dPes+&#10;yL0U9fz+AEaHTiPj/yotSMykoqVKoNW3XAJL809g1+4Dz/reZh0YGhrBmdl/Q6bxQ3A3DxMcUuTE&#10;GKw734Swr51ZyqUkheJW4rRIzKK0ihYK7u2XmXotXU0/jn277uV3tpbl6HJaqmL2uQtnMRB+DCVd&#10;Abiqi5jtRWPAQIrlRWKw0IJWxPIiqo4tXllVQdEIq2kzJqfYaqdF1onaTB8O9tyL8sqtEWO1vo8J&#10;6ubHzzyGR20fRqbuFGKVNkTsTji4QXPVeB0qirl4IBC0MTRGFiUTr8f+c19s+C2UGwTvVaFGvMby&#10;bTjYf5uxpq2//ka9viUAkvaxOfbQEewp2c24l1EizHF0MH2Qa4ic0KDMiJPCwyx66M+WosZdz0cN&#10;5leGYWEhyGIKEMHEBFevXk87Su0eDCQH0Xf3Lm4BcPO5gTaKOa50nSgLBV44wyq8wRVU1Dejua0D&#10;ZZ5cLFE0Fsehrz+GFtI/RIHV19hHPZllHROBoxhWJNTbD2DPnj1XuvRNeUx4YHiE26oMvhcH2o9R&#10;UZHZTPA2n41SZ7f4MsptWBZWmLZPd5rS+AUQLjV+nsqU4EsPLcO28BADjul6W+3E6990gAG8pUjW&#10;/xK2a4W0Rdu5M2fhYPJDZxtBLwFTrt9Su3zkgY15VqfXjuX7kg+iuPQsgc9ryJ2WB0F6re+b7+r7&#10;eqwBJAPG9BmwsBTCqLMLt999r3l/M/25MMA6bIPvw8HOQboTyB8KNLkcJKlDPGzoYJ5zL81BkuSK&#10;zQArxh7RPTuY/AEcvPt1dGnmv/zsbywsLmN6YoDVi+PGNWWzO9DR3QeXa2vFC4aDcW5gfBJT0c8g&#10;Vvol2GtGuXHpIt1M5At2TxWy0zEvEst1KArei6rsm9Db9koG8TJW9bm7/2yCbPKR2Zk5nBk9hhXn&#10;EEpaSeclqQAAJ6xJREFUYswCI0iOWhBd5h5rK9yKI57L+GL4FWUP5SsXoK5EPbZV7WO1+x10q3GR&#10;sUWbKoKfvXgGXw58GqNtTyFVt8JwKdqRmehiZ5kTF/dps4cI0JnIkC1JM1Mtjog7DBt3YNg2vx8P&#10;1r4Z3V1d13U8bwmApPGfnJrE7NFp7K/aTxfPFGvLXESpJWlWpWb3cIuTqbOc6DYXHpp+GBWsg9Rc&#10;3EiDpJV7rinigWY9QtUVZq0tl3IrhX29NEXTt11oV6SA5PHlckZGg0Nf+Qx6rQsYXmRKs72ccfIr&#10;zMJJY4lVXNMNO7iR6wGaTrkkuMXaqZPHkJz+EPa2D1BIS4FfRh291aJVhMvp82dSgApxiNlvZ05d&#10;4Ao4gNq2vbjnQBojsw2wtv0cuq+w8n/mBTbv3eTkFPyjA9i7vTXXPwNa1FHRgZ01gEbP6riO5T/j&#10;s4krWn9s7bz137scIOkaAk/56xtrldxIYcSb92PHrv7NI8Y1/PK8bxnDR2k96ngYK+FyXJjvQUf1&#10;GOorGaR2OR+9iOtnWY4hyWQKC2O9VE7i/HQ3EuXfhh0sfFuqPSdvgRaNpDDPHRR8DNJZjg4xWH+Z&#10;izLV1/LA7WhBjWc7q/WzhEEVfZSXTcmbpfuyJk1PT2NkegDLmVnuwxhmnCwzr1k0VuUhLCy9Uhyn&#10;ayrDjcLLOtDR3MV4Mq7EbpK2sriC4yNHcSZ7GDPlQ4hWryDtYtY5w2WUuWdNscYVY+hKlyrRFOjB&#10;Hvud2NO5H26tNq9zu2UAkhKHhwaH4D/rQ5+Xqeg014XiQQYwKrXWBg+zgoKxFVyIXUTrvja6hNyY&#10;GZ9GcG6FKJzmfcYiOcq5JUlzDZroC7Xbbg0Bcp355xmXT9OccuSrn8EBAswo526QWYSq6jvDuiOl&#10;XXvR17fD+JWf8aVb5I0C2M+eYWDr+AdxW+c5WgGk6F+MRBZosGIpSIsRV0zVTA6Qi+DMeC88234W&#10;bW2tW5ZS2n7k+NcfxZ3bW9hvrlgFbp7PxWaAErsjoPRiANJ6YCULkgFK/C0+qw7XYQa873ngTSah&#10;YMsS67Ibm55dxPDpzzHD8VMMwI7jxPwbGET9OkTG3o/b2h/n2de2mNBmrUeGdyNh20kvZZRBrUF0&#10;uE+wrpIdk8lvQFvfA2hpbjSGqstu6eZ8u8ZKhp3YA8UDypBrjLk3Z4+eddeaNnFa6QO03sdZ0T6V&#10;zukthYB43ASEzBLWRq43ZeP4BRi24PPPM8HnIpYSPoQZEqPYTrfNizpnI+thdaK2ug7ususPjPI0&#10;3Lr2t/wdXuWz6ids69nG0v4enDnN1ONlOyqY+l/MDIZIMoyhyDALiwG9B3cwaJgxSmyVLFyVYvaQ&#10;NhvV9xVwqlojhXZtFFDAYGllPU6Pz6KqtAjBTDHCzjp07NmLhgamad/CTdkzu/q5sS/558TYe7Gf&#10;rhLF/19qqhnB/6ZdCTgZAZ9h/I2CbPlFpWhTIHIbXGZtbL3Yo7WemCfFDdlL3fAzlb2uhgHkeS21&#10;/qT8a6O19IYdflZZgDyB8ic/x7N0gE7Vg5Y3xTMcmY7D3bmbriAF6m7tFo0lMDc7h6WFCWSXHuJG&#10;xScZhB3B4Yv70bL7jayfVI9TzNBJxlnzhcG4Fm1bYxo7vp538rowT7Y1d1o0UorTU11MgWeF96Ym&#10;9PbfTSy6itOHPo5dZf/N3/ofXDh1DkuLbyXP7qfcy19oa9Ptee+OXVDiiB63atPUcTIT1Om6BWUp&#10;x6+MhUr12JbdZtL7TbkGjSvnuEU8yv83ut38WWyXUUy1dRpaGxj970DclaDfksFsdTY0bm9C1/Yu&#10;Zok8E32qoJu2EpHbR3UzCu3aKSDqVdaw+q+DaZzuBpS39WEba9/cbNWyr5UCYp9q1geaD3gZHzCM&#10;Sm6LoEmt3dUDQW7ey9IR0mFF2v7BgCdRjMkB3FX85MR2DC7uATe8RgUtcFZtIUCENLHUTXfbfay+&#10;vXVBkuZNgtv6+LkZcX0NYzyEXPJKO/9C/eUSeHklhKl5lnuIxuBhFpdZj1x+rpDhpaZr6YRLJ+U+&#10;0TGRj8dHFqIo7jxIZd9vhGnuhK33V0a18fEJXDzxSawufhx1Ngb3NwxzbBMYmGhCquIt6N2xm11i&#10;vOToDAYnrCy6GsHF+U7GS1aj3BGkhU6WM3acjJTh3nYypFkFoPh+admFaIyZW/z4QuA+utG4+o59&#10;mcUqm9De3sHM3EbGy02jk/E6jRXzWJ4bowuXWZieui2d+bf1RrJwR9eVAmJvMnGuXIMWCDpwXX/x&#10;OS9+y1iQ1vdQ24LU1taax/rjhdfXnwJ2Furr7t52/X9oi/6CrGjdfftx9tGvoSs7aTwkgzPNTF1/&#10;NTOOMsy28TMi24+dDWdYZZspGWxjPlYErvtuHOjZiREGLR4e+RgaXCOsf2NHsrib6cjMed3irbau&#10;DhOD503Goo0bbxo3m4Qas4n0ep6gaGwhiFWnlwUIuzG3soLZwWns66qnK5FiyAR3X97Jy0DR5R/z&#10;fZSFYBfhJe22Mc7GoM4rnLX5h2J0AZ4+9iirOH8eu+suskgqo4hJn2DQjoHZPi7i3sJ90W43riGV&#10;Amjpuh3+zCkG72eQ8LwJttJqXJx9D/o7hvk9Auf5OowG95K2zPQp4g7wljQi6CLutmBf5cfpTjuK&#10;KQYml2bmWU35U5iobkJrawv8zW/CKYKvXe1j2NE+gnn/f2Dg0BA6976dVt7NLyS4+SNVuIMCBZ6m&#10;wC0JkJ7uXuFVgQI3ngKqb1Pk2kULAAEDnFixvx777ng9XRlMNWbx0nmfH2dOvhsHbceYTp3CQqwN&#10;Pfu6WQHZjt1792OGdYKCy9zVm0B/T1Mr4+m2/jR1cXf6yvomnBmaRG97Iy0bVOxM3ddG0gu0GoWs&#10;rPu0905UsqaYapnkY7aODQ9z13sbahhUWlpKYKXgEYEqASazbFwHkgzgWj+eqxjjBrWVHf2k0daN&#10;GczQdHTmqa+iJvlf6Ohk4PUakAuH7Djpez1a+l/Lis4tZhuRXO+0vxqTRrJBTKw0oW5nKytat+Ep&#10;3y6kUkMMvLZhKnE/+u95OzetZfIDNw9Ok69UX2mZhUwvPDXIjaSPwe8bQMT5AEoDH8PQqc+guub7&#10;mA1JvrT8EI5OfgFt7mNoqAmwOOdDTClvQX3DWzdrob5+UAuvCxTYMhTY+pJ3y5CqcCMFClwdBZRG&#10;3bfvAUyMqYCfC/tbO+hGYR6uGhVfO7fNsOAdOHSmhlsezHJPuley0nLO9SsM0MQaUXrcTE1uth27&#10;dmHgvJUZKdoihXsiMtHBWuxGSX0N09e7qMyfBjGK2dpJl9ictizxzWOGG05bkstmI+NKbi1Rw4KS&#10;RAwKwnq65bGSnvl7IW6evFxcgYNK9d3CTSFZ0cAMK8dz81gNMD1i0YQV52Y60Nj3IPmh9Vl339jU&#10;zNIQP8xCkm5aftroSFTlZIeJzRjydaNp+6sYQ5m3LD5N1zpWE56rex1mlkfR5X4cQ+lu2FreicjI&#10;AMLhEDO6qrn9yV4s1Ldh6OwTmBx6EmXFI9yGKUhMygKEcmcUWoECBQoYCtwyWWyF8SxQ4GajQJCb&#10;JCcSKcZolRqrys12/1e6X7M3IrPaFNen7VCutqSDamiFQmEGDvsQWGIl8ogf7WUEShUEjoo3Mi44&#10;IaO1BxMrzkwHUdp7Nzo7Oq50K1vq2NjoMCbPf5o7z88z7oqApqQZnoY70NOzw1gWX+hmU6wZc+Kx&#10;f0O7/f8wmnkn9t3FbTJYQflKLU6eeurJL6Ap+0EWc62Hp+enDeC2EfwUr9urLk1A5PcvY3aKLj9P&#10;Gbq33XwFNq/U/8KxAgU2igIFgLRRlCxcp0CBAgU2hAKCQD7fAsbOn+IWQn7W0SpGpYcWKVmUBJYY&#10;xD3PeKYxSw0O3PtKgrGbI3UpyF3HEwmWvqCLzcntUF5MLaIIS2YMHHovaq1fxILrF7D/4D3PS+tw&#10;hCUijn0RjtCnEbO2o3nXO+jGa3re7xQ+LFCgQIFnUqDgYnsmPQrvChQoUGCTKSAnT11tDcrL78PY&#10;yAjOz0zBubKINk8RN0POws8iWxEWAuy7nSnqNwk4Ekm9HroN9biGlmKckSXLzQ2Z9se8nhe8gjYG&#10;3nfnG3H0yWJURD+CuTPvRjj4du4NuLPgRntB6hVOKFAgR4ECQCpwQoECBQpsSQoo8Hp7by96+Bhh&#10;MPfg5Bi83KetqqcOPZUVLNlxbWBjS3b2BW7KNz8D5+okw7JY+/8qQWEJd3Xv3/cqnPr6NPrLuJ3D&#10;RACDq+8ypQQUA1ZoBQoUKPD8FCgApOenT+HTAgUKFNhkCkiVdzEQW4+XY9N+f1PDR3BbzRh3A3Aa&#10;kHS1dPDSNdm47TUYHbyAPa2ncHjy0whwK4qK8q21t9rV9qdwXoECN5ICV47yu5F3UPitAgUKFChQ&#10;oECB56SAQq9qGnswvNDGfSbr4fKqGOfVt/b2NmTKX886VFUoxjK3qUhc/ZcLZxYo8DKmQMGC9DIe&#10;/ELXCxQoUODmoEDfzn0Y4v6SClBvaW1/UTctb9qOPffg7AkgYYmypES+PMCLukzh5AIFXnYUKGSx&#10;veyGvNDhAgUKFHi5UkA5gIXoo5fr6Bf6/WIpUHCxvViKFc4vUKBAgQIFblIKFMDRTTpwhdveFAoU&#10;ANKmkH1r/qiK/F2Pputmn2+H9+vxo4VrFihQoECBAgUKFCjwEihwwwGSFGWGVXEvf2yEctY1C+3a&#10;KHD8+HF8+7d/OyYnJ1/wAhqrj33sY3jyySdf8Fyd8E//9E/4tV/7tas6NxAI4B/+4R+wsLBwVedf&#10;7Ul5vrva86/HeRvB49fjvq7mms83t0TbrdS3WwWM53k2LytfaJw0Buk09zEptAIFChTYEArc0CDt&#10;cDiMn/u5n8P4+Di3Unra2CsB0N3djb/8y79khdmrDyAcHBzEsWPH8B3f8R0YGxvD7/7u7+KP/uiP&#10;UMedxW90W1pawic+8Ql88zd/MzfkrLzRP/+Sf8/v9+ORRx7hRpjJF7yWitb9zu/8Dn72Z38Wd955&#10;5wuef/HiRVy4cOEFz9MJp0+fxp/8yZ/gLW95y1Wd/0InjY6O4j3veQ9OnTplQLl4413vehfuv//+&#10;F/rqhn7+L//yLzh37hz+7M/+jFtLbOy0CwaDBrC+8Y1v5H5fNRt637rYww8/bMZkz549+L3f+71n&#10;3P/hw4fNsXvuuQe/8iu/suG//WIvqHH+m7/5G/zxH//xdaHFi72faz1f8uQXf/EXMT09fekSNm4T&#10;8upXvxo//MM/jJKSkkvHo9za5d/+7d/whS98gRlqcTQ2NuLHfuzHcPvtt18652Z7oYXS17/+daMn&#10;VHlcfRf4E2iU/LnttttQW1v7krt19uxZU9l8+/btOHLkiNk0WPS7kU33kB9ngVztWai5tpF6RDRT&#10;/7Zt2wa3221oK/7Q6+vVJPfFx3fcccczfkK6IBQK4eDBg5iYmIBk9N13323GOH+iaCKd/sADD7wo&#10;TJD//uXPkr2JRMLQ9fHHHzd4o6Gh4fLTnvX+hlqQxOASthqkb/qmb8LrX//6S49XvOIVzyDQs+70&#10;Cgek+D7wgQ+YT0Twr33ta4jFYlc48/of+tznPmcUxfX/pWv7BdH+xIkT3AAzCjHuQw89hPn5+UsX&#10;055ZAqfrlffi4qIBTaLr7OysOVcTWCBGdB5hleP1wGdubs6MwdGjRw0YyV9cwm29QNdxTYyvfvWr&#10;OHnyZP40I9zz76V49fsvpWkivO51r8MwiwwKuApIV1VVmWdZwG5k0wTV/VyP9thjjxnAer0sJ7Lm&#10;ib//8R//8ZIgz/fj//7v//DpT38askBuhbaysoKvfOUrVwX0t8L9Ptc9SJh/+ctfNoL8zW9+MwR+&#10;pTT/8A//ED/1Uz9l5oq+6+Mmv9/6rd+K97///fjGb/xGfPd3fzdKWUBT/P7JT37yuS6/5Y9LOf7y&#10;L/8yfumXfskARemKH//xHzfHBBzPnDmzIX0QPQWmI5EIvu/7vg//8z//syHXvdqLSJ5qYfHWt74V&#10;v/qrv2r690M/9EMGGEhGb1STbJaHQDw1MzODd77znUYPbNT1r3Sdv/qrvzI8eejQoWd8/K//+q/4&#10;zd/8TXPss5/9rOFZ8XG+felLXzL911g8n+U6f/7VPEt2aXGqcf6BH/gB6Hevpm3sUvYFflErAYfD&#10;YSbvgw8+eMWzpXSFakUwoV4p7Gru+L0e7QldSpnLHaQVk5SPmtfrNecLCEjA7N271yhmnTM1NWUQ&#10;+cDAgFkltLS0GLCgiSbFsnPnTng8nmfck4CAVjKdnZ1mVSalLoDRy8q++SYrlvql+xazS8HLqqL7&#10;k7DWvQkc9HPn8vW7mee/f6Oel5eX8Y53vANtbW1GyQngCBT9wR/8gQGr+fvIW/Y++tGPGmGs4zpX&#10;x//iL/4Cr3nNa/D3f//3Bt1r1SraivH++7//21jwRAsxoVYNf/7nf/6McdO1RKN3v/vd+Ou//mtD&#10;IwHb1772tUZICRDJHScw9lu/9VvmelIO19J0XQlYjcX73vc+M0b56wiwaYJqNa4moKixHxoaglaS&#10;ssJIoAhYiUY6VsEKzmriPfGixlarPoH9+vp685lWQrLA6Xw1WXbEozt27DA8IJ7I01cTX7wi2vb0&#10;9DzL2qHf0eqrgxuxNjc3m+uIrut5T78n4CuQKh4W3997771wuVzmt3UNzR/xnubdtTZdQ6t19VNW&#10;xu/5nu8xl9JceOKJJwwN1l9fc09zR7whi51otL6dP3/egN/29nYzF0UzKUTRXZ/pdzTn8tfR5319&#10;fZfGQAJe/da80vzTXNa11HSvGivxmUC25tzu3bufMf5aIGh8RSfN+/XgXfchWaEx1DU0PpozapIF&#10;omn+mtdzPmseiV/e9ra34ZWvfKX5ff257777DCDSnJGVVYtE3a8EflNTbq+17/3e7zX3LcX7qle9&#10;6lly7dLFtvCLXbt2mcWW5p/kgeSAlJwsRxr7y2X1tXZFdNZDfKPfkmy4kU3yQHpOAFhWZs1jeVoE&#10;gn/7t3/byFEB3pfa1Df91vpnvb6eTbTUnPn5n/95s4gqLy83Pyda66Em2uu8/HuBIwE58b0A1kb0&#10;Xb+j62u+rh9vHX+hdkMBUv5m8koi/379s5jiqaeeMsJLgk+TQUT6r//6L3OaAI0IKDOzBKBcQ1LY&#10;ei8F8tM//dNG+GnVqxWXFK6UmSxWGiApTpmfZbrTikRATIwiYSmlLbOfGFTKVRYOgTUJarnuJIg0&#10;SbVi1wTVdaUsvuVbvsVYZPS5ViQCDhLiYgzdk/qgKsAy/be2tq7v7g17LSaUQpNS/vd//3ejGP7f&#10;//t/l9xkeQbVs1ygP/qjP2pWVFrV6Hs/8iM/YgCPVqkCSrIYiH5asWq8NKF/4Rd+waBzCTTR5fd/&#10;//dNPNH6Tn7xi180lja50bTKFWCVZUdm7V//9V83rpyf+ZmfwUc+8pGXVDlZilzgVGBMk2J90wpU&#10;Jl2NuRSL+qrxEW/8xm/8humvQJ8UlPquZwkvKVqtaHVM1xTviZf/7u/+zgAT9UkgL78KVYyWYq++&#10;Rguczte5ehZ9dQ8CEboHCUUBQikBXVuKTSs98Z4UtHhKvyX+1LXyfCway0KmY+I3nScwKDAs96f4&#10;WEBMCl68J9BxLU3X0PhIiP/v//6vGS/xieaB7vENb3jDJQujAITc6AKdEkiah5pv4g0BHQHTT33q&#10;U+Z76qveC8SKFwRsNAZvf/vb8V3f9V2Gv0QrXUf8qzGRpVmy4J//+Z8NMBII1UP0+87v/E4jCPWb&#10;4lfRTLyouf+nf/qnl+isMddiSp9rTHUtuTP0LDe/+qTPRT+5DiWoZf3T2Gs8NJ8VEvC3f/u3Brxe&#10;C02v5jviC/3e+qb5J96V+0lWFY2H+CYPjvLnam7rnOsJ4vK/dT2eJZPzixIpWTXNw+cDRlqMCDBq&#10;4SCeFw9I3groik6ydOq1+EEP8bDmZF4frX99Pfr0fNfUOInv1MR7mmtyZ4sHrwQStBjSXBcP79u3&#10;z+g/0Ub88h//8R+GXyVbNCc0Z9TyMkiv833W6+vVNE/uuusuIwM0hxSWobaeznqd17/SKbKeSa5J&#10;lq5fuKy/R+lZyXUZJbSAlPzWInL9OOt8zQ/pZl3/8t+82v4/U3Osv4vr8Dp/UwI0UqhSsHqIKJ//&#10;/OfNL0qIapA/9KEPGfeZOq9VqpheTcpHq1IJXSkHWaLy1gituDUhJIAVDyQApe+KwQSEJOy+RmUi&#10;ppESFkNJYeshgaffEqCRCVAKSkpaZk6ZP8V0Ekz6DSlfNTGpQNIP/uAPmmtKycrUXVZWZoCazpdg&#10;1TU0SAJdWi1sRhPzqInuWlXKIiAwIPAnRScFpCahLGuA4rk0QeWSEvNJiUkJiz6aeGo6T0JLtJbS&#10;1qpWzCvBI4UnN5aUVV4Q6TuyNInWoo2UnxTTm970JqP0dC8aEylkCYn8Pel7L7YJSItP8oBU/RcY&#10;E5gTL2iFqrHQb0iJiifk/tWE1vhLuD766KPmmARL3pWr78gyogmqcW2n5UJB5Wp5/s7fq95LSOSP&#10;558FHGWN/MxnPmNAuBSc+FFWjX8neJXbSr+n6+u+xFOil2gv95GahInG4/u///uNcJSg+M///E8D&#10;ZASOtNLWuIpXRVONte7lWppopz7LeiFrle5dTW433Vd+zHRM9673uk/NPYEK0Ueg7YMf/KDhCfVR&#10;81Dz5sMf/rDhQX0uq436/BM/8ROGHuIH/YbmohYukhU6T2MmIKpr63zFlAnIaxz1mUCW5ILmtUCP&#10;5rHoJfCm+9KiSfPy4x//OGT+F53UJ/G7wJ3uTeMhftGYCYCJpopb0/f0uY4LhIhXb3TT3BUYkHIU&#10;EL3SFiziB/HOcymZG33PL+X3JJPEg3p+ria5I6uDFoBaGGu81X+NnRa14n+BJtFFr8UDW6VJvug+&#10;taDTokk8KQu+9M6VYgolw2QkkJ6UdVjz6id/8ifN4kp8+t73vtcsgAW4ZDhQbNpmAGXJSo2FFifS&#10;+ZIHlzeNq/SJYonVX80x6fPn4ltZ7TWuGmd5iEQLjbv0sBYskgOS+RpnATKN/UtpN9SCJGKoabBE&#10;gLzAlrDJK0NNAhEpv9oVqJHylVASg2uwZbXIo0Ixl64nQSVlLkaR0tV3tOqVIJGyEEiSe0jnaPLo&#10;oVVF3j0iQCCrkphUKw0NglaXappQQvJS2kLjYl6hU4E43Z9+T31Q/3SOgJnAk35Xg6Z7FUjQik6r&#10;IbkMb3TTvekeRMN8032LHlJ6+cBE0VGASOBTliK5maSIxZDqh+igsdM45QWWvi+wI9O+lJrOE9CV&#10;ohTjijZ66Hy5NxRIKyuBlK7O1UQX3WRR0H3q8VIVj/hCD/2umn5DAFX3qusLJEk5iybiAYE73a8e&#10;4gsBYQkqrVJ0X3mAru9KOOXdRlLcUuBq6ot+M9/y95B/r98SYBRokSDL87gUv8CN+EO8J4va/v37&#10;zdd0z1L4At3iPS0QtCrSs86Ru0+/o/vSvYt/80pCwCTPl1LsGotr5T2NZzvBoL4vy5isu+JzCb/1&#10;sS4CFgIvAhziCYEM3Zv4RosggeF80KasvQI3UvSiXX5+iudEe9FEv6MmS5wWPpq3up7mnawpagKJ&#10;AqwCuHJBCkBIaIoeAvYCyuJhgXYBLoEsWYcFosVnooveq2/iYQF/WRi0ihf9RE+BKwHE9fNZskh8&#10;ciUlZm7sOv7RfeUf+Xl4HX9uy19aIEFz/P+3c6e3bQNBFICRTtyDGxDgHvzbpagUl+JSUkr4MXjA&#10;gNBlUhR1zAAObZHc3bnfzK6iu0jvX8MZG58BzTq8/Ijf8BVxj2/QNbvbmuQvW0u2d+VEcZH/8A06&#10;rsT2dTnZua424lNs3yFsvqizpNBDxtK9UZTU2DTevME/fJsv8W3Fh1iZXG96v4uxiiV+xM/4avLR&#10;dImKRfGYHwNW9CxOyPN0KqboQCEdSLr391w93xQghVmoFhg5RAn0uQcFC4SSlqpfMCNs5NkEB1fC&#10;loQQQ/MZA/McAUUx0DqjFEhDnEpglIw4GieqBA0bR+vfFohEL0E4Z4PMlfVIBtbhyujdM5dEqOOy&#10;FVlfQKk1+B1fVQ5k5CwOACix+KbDx8fHCPZ0VowRivN6B5jUHXLfD/mSOQBmDuR5ctHBUsEBUz7L&#10;s0BtgFHGzly/vTpbwtEkW5UGuasmjE8ntoUkfToH+KwB0b/2rkDDwVQiWZP7Wa/fkXtZKz3XIORv&#10;lPuuukDsotoX+VmDxM32piCGnszjzIltW+d0dD1sKyH3IndjW0Nszz2BR1fmUKt+HODMP9ZtHGtm&#10;CzoztnToF0ij95BAbdsM757hV57zN96zjZDnjevHM/ENMsBDlYP33McXorcQvsxDfuYhz+ghfusz&#10;HTpbfYoXoFix4Dk/EpKA67kQ20UCMv2wDb+bg28IxnNlmjl+e6VnVTTgRz6qZSB0SmxfElGV86tn&#10;J50XtsgOkJimCBGn2QUArZtIfmyCvSlW6d5nW5I4pEDTOWFbfoA7xYYCoX4b0drxVL/lK9b5scuh&#10;OFHsGwNvcp0OIx/bgsQu8cNZVwWGLVB+lphoTeICsCo/ii+ugG7iQV03uwYOjYHoWUxUdCt6dc/I&#10;Dv9kJd/wWbKYQ/PemjNTeeecQU7vAyVQpm8b6C6leieEJDbDe2/6bqb1ueeRyp2CVI0hVTFjkhAF&#10;TtV8SKCB0jkaZE451qLr8f7+Pj7GAClBIPW+Z3S6AAFG4YC0RFXXm/FvccUvY/0ZOnGRke0GRsUB&#10;40ACh0qfo+mU6SLhQws7Tme99XeHnQER7wjY+Pe3LQxkbnO6cgDGzHg953ldAXPmOe+Q4xLSbQGM&#10;gB0OYmwJ23ySbJKwOawtMqF3+gKmdHpsdXkvtpPnD61NEmdDIYEMCIxzkrHEzMaA69DfAbCptAS5&#10;t6FLA/yEbCEBq7ZS8CQpCoASwW63Gx+zdnOwLd0/93Sh8IAXlahO01KZWr8qHEADls0viMX2Xff7&#10;/bhOstPx8Q0rn1sbvuk+RNa6OrpqgElkLOgBQNU/teAVR8agS2CHPSNy9jd9GyO6zDyuxrcVLJEC&#10;eOSacw7GsVUIJLFzJGmZE5EdPvlw/FlAV+VWoDY+fMV/6HSaJPiUdZE9niRKXUc2VEmyTee7fv6s&#10;v4u3OauERz4vUYpJAKLt0O+hi6K74qoTwVdiQ1vKhc0C2tYjPokBui38VUelEptgczXOiB3AET8z&#10;hpiNx4AFZxO9d8gv6thr/i7n2sIGVOXaFCLkj19HGhSkzkryT9dDBPCI3SHxFa86hfTsHKszwNEz&#10;uYi5c/X8v92S2Va+MgTMOROgvS1JIp8DG19Du0xg0haspHMESesiaUWGBC4tOwDG74RlLOTKSXxm&#10;Hig1QjKWLpazIIIuoVOIaouyVNsSDCP17RnBxreDKACAsP2kegeSUp2ZX6CXOLT0cpDclh+etEWd&#10;NQE2tiBJRZLSjrQeSZ8DWQ/5Akvk5R7QR34qZIBQsrNFQ370RwbAAJkxauCRIbo6T+YZctCl8ZVK&#10;YxobmQ/wckbE1ohqmDGrGhA74PAMXQXlG2BzyPq0XCU1+pJIjO2/IHBI11d66VQSrrahayAAeUbS&#10;wbuzSICdAMSe8BNiq+HN1hFAAiSYK+cc8p4OhIQHsODP7wKaylZHwGFLZ+uAELLXlbN3bxsPaGCn&#10;bMh2gf11227IPeCdPvnQ5+fnGHDYMV2xPSDLtvEcwiOd4ts5IfwAjgIdco8M2Bh+tPqdP7PFxt4k&#10;Lj7ojB9A5MrGBEtnFIC+PGM8/PAb23fGZWO2trwLRAI3tuDIyja2rQbVKaDvnIN3Egckhaw9crI9&#10;Sce6hLZO6cWWHd7oxvYv3vBBL/yD3IEiesGLJETOc2WKz1OU+EXOQCXf0ykSA/M1cO/bmtC142ts&#10;HY9sFmiyRvp4Boo+j/Fil4E98Gc6AyT5CT8GZNkjP5CYxW1dRHbAPjK26xYgwpz0K+5lDYoL4E4+&#10;qiQG2EHhV2KY5G8LDfhnK/z9ZyiC2Sm/1UUTi8SbjG288FzHvvbvVbbGFpuszdr5DvJMfY4fA/Zy&#10;Mz0qBCr5TMfaOHyfD9Mze1c8+dvulFwnfoj3fAaZB1U5jB+c+OemAMmiJSuBE5gIMQ6KljwJKG3S&#10;3Id+BQBVYm03AjmQI2Ny+FgSSOuNoWhbAjg+k3TqvqZvEUG1nARJajpVgrxq0vkiictBWuhWMjcm&#10;0jGRjIwZ4qDWAP26rzoVWDmo9yjc+Ax8C4oRWqPE7HCbJEvmeCZ/SYCOgCIgFnARfMnR4TfJX3IU&#10;ZBifgCMY0w05el73wxicFijBu0Sf7QoVEmOW1CQzQIZj0x3SBVBp6Cg5TzMXIBnLu8axNklVwJAw&#10;zCchJqFLvLEbbXq6Bfh0La2LbnW52KkOpkPmIQmeTsmX/HRtODDAbP9bkmW/AIEqkXN+DYECQDWH&#10;jga7YF/kxukFc7Lm7MC2hBi7sT1JhsB8iL1mfx+QkwAc3iRn67LlRc+x37x36VWQdh6H3Vgj4EUe&#10;7BsJWs7i4JNNSMx48N8XqObYElAB3JAN4Io33SXAmF74ko5iSIA3r3NigJlAD6CYA+AhB/rFI/1J&#10;jvhjZ848RJ+qcDGHPgBQSYhNuG/u3RCA/U6+ZM6GFVySkHiDzGkrnQ75s79V5Yoov69BbIU9OVvx&#10;MyQDfoc31bK1RZfAo1gFEFgbWZIbHtnyMxCfoZ9TSV1xBkiyA5169qhrJPYA12K4okzs0n2x5cM2&#10;6M8P3yZTcr4l8U/2p0AVZ82PT6Bd4pcPp8Q3FG9igPjJP8SddMwV7/zL5woB/jaVITmszav46geP&#10;ruRMJ+J+dJlnxIeQWKa7jE981LjgbCHeFVn8QWEl3ombfFRhJf/iz06Bbjs9W4Mf84phl/L+Z3hp&#10;2w3YSOXIFSMqfIkCOIKEp4RpwscKga9F5tFBAA60uSHTJK7MmbXk73u56jDoRABIDO9atJbM1xh3&#10;yZh5N9drye/ScczL9nQzdbR8W+yWtvdbvs89f+7+KblIbg5O60ReQpfMxZ8dBNf1U4kq4iQsyQYQ&#10;ehS6hNdH4SXrZPe2mhytmBbPeSZXRZXiWzGcoxju2SnQgQOEnMkBmJHzlnIGneebr86X3ZJsEesW&#10;0V3I+t8GoHuMAAqAUG7EZ/jxPGCPL/HBeR27HMASGQIbAJnCLM2DY3Ms/Vx31joVSpXwK0/q2Do6&#10;YFsbkAVqQuRBX4qw7NLknmv0rNCsBSvA5AjAVM9Zi2fJzXuA9Dm6e4CkEnKwklIFxIomzzF37fsM&#10;zJaRKvR7qORU7o9CggaApJLSDWp6LAkIKmxPMNHpUA2/Ku2Hbq/Wue7RtUhXQUca8NKh07lx5ktV&#10;KvY0tQRaAq8ngbsHSA4RO29gK0Pg2pK0PVXv0L125iMRJO8cERnm6+WPtP5XX6tzNWzPeR1bPa9M&#10;wKJKEeC/Jtm6c/ZIt0F1qWOtHd/UEmgJvKYE7h4gvaZamuuWQEugJdASaAm0BLaUwDonDLfkqOdu&#10;CbQEWgItgZZAS6AlsFACDZAWCrBfbwm0BFoCLYGWQEvg+STQAOn5dNoctQRaAi2BlkBLoCWwUAIN&#10;kBYKsF9vCbQEWgItgZZAS+D5JPAPFEmWhHPcHTQAAAAASUVORK5CYIJQSwMEFAAGAAgAAAAhABua&#10;SIjnAAAAEQEAAA8AAABkcnMvZG93bnJldi54bWxMj09rwkAQxe+FfodlCr3pJpoEjdmI2D8nEaqF&#10;4m3NjkkwuxuyaxK/fcdTexkY3ps375etR92wHjtXWyMgnAbA0BRW1aYU8H38mCyAOS+Nko01KOCO&#10;Dtb581MmU2UH84X9wZeMQoxLpYDK+zbl3BUVaummtkVD2sV2Wnpau5KrTg4Urhs+C4KEa1kb+lDJ&#10;FrcVFtfDTQv4HOSwmYfv/e562d5Px3j/swtRiNeX8W1FY7MC5nH0fxfwYKD+kFOxs70Z5VgjYBLP&#10;I7KSMItDYA9HECXEeBawjBYJ8Dzj/0ny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yGc84uAMAAHAIAAAOAAAAAAAAAAAAAAAAADoCAABkcnMvZTJvRG9jLnht&#10;bFBLAQItAAoAAAAAAAAAIQBiggErNygBADcoAQAUAAAAAAAAAAAAAAAAAB4GAABkcnMvbWVkaWEv&#10;aW1hZ2UxLnBuZ1BLAQItABQABgAIAAAAIQAbmkiI5wAAABEBAAAPAAAAAAAAAAAAAAAAAIcuAQBk&#10;cnMvZG93bnJldi54bWxQSwECLQAUAAYACAAAACEAqiYOvrwAAAAhAQAAGQAAAAAAAAAAAAAAAACb&#10;LwEAZHJzL19yZWxzL2Uyb0RvYy54bWwucmVsc1BLBQYAAAAABgAGAHwBAACOMAEAAAA=&#10;">
                <v:shape id="Picture 10" o:spid="_x0000_s1033" type="#_x0000_t75" alt="A screenshot of a cell phone&#10;&#10;Description automatically generated" style="position:absolute;left:4417;width:56230;height:44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1OExwAAAOAAAAAPAAAAZHJzL2Rvd25yZXYueG1sRI/dasJA&#10;EEbvC32HZQq9qxu9qDa6Sn8QSoViow8wZMdsYnY2ZLcxfXvnQujN8A3DnI+z2oy+VQP1sQ5sYDrJ&#10;QBGXwdZcGTgetk8LUDEhW2wDk4E/irBZ39+tMLfhwj80FKlSAuGYowGXUpdrHUtHHuMkdMRyO4Xe&#10;Y5K1r7Tt8SJw3+pZlj1rjzVLg8OO3h2V5+LXG9DNVzN92xXNy/BdzBduViXc7o15fBg/ljJel6AS&#10;jen/44b4tOIgCiIkAfT6CgAA//8DAFBLAQItABQABgAIAAAAIQDb4fbL7gAAAIUBAAATAAAAAAAA&#10;AAAAAAAAAAAAAABbQ29udGVudF9UeXBlc10ueG1sUEsBAi0AFAAGAAgAAAAhAFr0LFu/AAAAFQEA&#10;AAsAAAAAAAAAAAAAAAAAHwEAAF9yZWxzLy5yZWxzUEsBAi0AFAAGAAgAAAAhADLXU4THAAAA4AAA&#10;AA8AAAAAAAAAAAAAAAAABwIAAGRycy9kb3ducmV2LnhtbFBLBQYAAAAAAwADALcAAAD7AgAAAAA=&#10;">
                  <v:imagedata r:id="rId12" o:title="A screenshot of a cell phone&#10;&#10;Description automatically generated" cropbottom="5f" cropleft="1876f" cropright="3f"/>
                </v:shape>
                <v:shape id="Text Box 11" o:spid="_x0000_s1034" type="#_x0000_t202" style="position:absolute;top:46850;width:69811;height:5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tqGxgAAAOAAAAAPAAAAZHJzL2Rvd25yZXYueG1sRI9Ni8Iw&#10;EIbvC/6HMIKXRVM9yFKNolbBw3rwA89DM7bFZlKSaOu/NwvCXoYZXt5neObLztTiSc5XlhWMRwkI&#10;4tzqigsFl/Nu+APCB2SNtWVS8CIPy0Xva46pti0f6XkKhYgQ9ikqKENoUil9XpJBP7INccxu1hkM&#10;8XSF1A7bCDe1nCTJVBqsOH4osaFNSfn99DAKppl7tEfefGeX7S8emmJyXb+uSg36XTaLYzUDEagL&#10;/40PYq+jwxj+hOICcvEGAAD//wMAUEsBAi0AFAAGAAgAAAAhANvh9svuAAAAhQEAABMAAAAAAAAA&#10;AAAAAAAAAAAAAFtDb250ZW50X1R5cGVzXS54bWxQSwECLQAUAAYACAAAACEAWvQsW78AAAAVAQAA&#10;CwAAAAAAAAAAAAAAAAAfAQAAX3JlbHMvLnJlbHNQSwECLQAUAAYACAAAACEAAsbahsYAAADgAAAA&#10;DwAAAAAAAAAAAAAAAAAHAgAAZHJzL2Rvd25yZXYueG1sUEsFBgAAAAADAAMAtwAAAPoCAAAAAA==&#10;" stroked="f">
                  <v:textbox inset="0,0,0,0">
                    <w:txbxContent>
                      <w:p w14:paraId="5C9B72E8" w14:textId="40385D2F" w:rsidR="001E5187" w:rsidRPr="00C70728" w:rsidRDefault="001E5187" w:rsidP="005B359A">
                        <w:pPr>
                          <w:pStyle w:val="Caption"/>
                          <w:jc w:val="both"/>
                          <w:rPr>
                            <w:noProof/>
                            <w:sz w:val="22"/>
                            <w:szCs w:val="22"/>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2</w:t>
                        </w:r>
                        <w:r w:rsidRPr="00C70728">
                          <w:rPr>
                            <w:sz w:val="20"/>
                            <w:szCs w:val="20"/>
                          </w:rPr>
                          <w:fldChar w:fldCharType="end"/>
                        </w:r>
                        <w:r w:rsidRPr="00C70728">
                          <w:rPr>
                            <w:sz w:val="20"/>
                            <w:szCs w:val="20"/>
                          </w:rPr>
                          <w:t xml:space="preserve">. </w:t>
                        </w:r>
                        <w:r w:rsidRPr="00275439">
                          <w:rPr>
                            <w:sz w:val="20"/>
                            <w:szCs w:val="20"/>
                          </w:rPr>
                          <w:t>Hematopoietic hierarchy model. Long-term hematopoietic stem cells give rise to short term hematopoietic stem cells, which in turn give rise to the multipotent progenitor cells. These give rise to the Common Myeloid progenitor cells, which produce among other erythrocytes and platelets, and the Common Lymphoid progenitor cells, which produce various immune cells.</w:t>
                        </w:r>
                      </w:p>
                      <w:p w14:paraId="52940A98" w14:textId="77777777" w:rsidR="001E5187" w:rsidRDefault="001E5187"/>
                      <w:p w14:paraId="7732427D" w14:textId="14673AAB" w:rsidR="001E5187" w:rsidRPr="00C70728" w:rsidRDefault="001E5187" w:rsidP="005B359A">
                        <w:pPr>
                          <w:pStyle w:val="Caption"/>
                          <w:jc w:val="both"/>
                          <w:rPr>
                            <w:noProof/>
                            <w:sz w:val="22"/>
                            <w:szCs w:val="22"/>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2</w:t>
                        </w:r>
                        <w:r w:rsidRPr="00C70728">
                          <w:rPr>
                            <w:sz w:val="20"/>
                            <w:szCs w:val="20"/>
                          </w:rPr>
                          <w:fldChar w:fldCharType="end"/>
                        </w:r>
                        <w:r w:rsidRPr="00C70728">
                          <w:rPr>
                            <w:sz w:val="20"/>
                            <w:szCs w:val="20"/>
                          </w:rPr>
                          <w:t xml:space="preserve">. </w:t>
                        </w:r>
                        <w:r w:rsidRPr="00275439">
                          <w:rPr>
                            <w:sz w:val="20"/>
                            <w:szCs w:val="20"/>
                          </w:rPr>
                          <w:t>Hematopoietic hierarchy model. Long-term hematopoietic stem cells give rise to short term hematopoietic stem cells, which in turn give rise to the multipotent progenitor cells. These give rise to the Common Myeloid progenitor cells, which produce among other erythrocytes and platelets, and the Common Lymphoid progenitor cells, which produce various immune cells.</w:t>
                        </w:r>
                      </w:p>
                    </w:txbxContent>
                  </v:textbox>
                </v:shape>
                <w10:wrap type="square"/>
              </v:group>
            </w:pict>
          </mc:Fallback>
        </mc:AlternateContent>
      </w:r>
      <w:r w:rsidR="00275439" w:rsidRPr="00E97401">
        <w:rPr>
          <w:sz w:val="24"/>
          <w:szCs w:val="24"/>
        </w:rPr>
        <w:t>HSC</w:t>
      </w:r>
      <w:r w:rsidR="00275439">
        <w:rPr>
          <w:sz w:val="24"/>
          <w:szCs w:val="24"/>
        </w:rPr>
        <w:t>s consist of Long term HSCs, which self-renew, and Short term HSCs</w:t>
      </w:r>
      <w:r w:rsidR="00275439" w:rsidRPr="00E97401">
        <w:rPr>
          <w:sz w:val="24"/>
          <w:szCs w:val="24"/>
        </w:rPr>
        <w:t xml:space="preserve"> (LT-HSC</w:t>
      </w:r>
      <w:r w:rsidR="00275439">
        <w:rPr>
          <w:sz w:val="24"/>
          <w:szCs w:val="24"/>
        </w:rPr>
        <w:t xml:space="preserve"> and </w:t>
      </w:r>
      <w:r w:rsidR="00275439" w:rsidRPr="00E97401">
        <w:rPr>
          <w:sz w:val="24"/>
          <w:szCs w:val="24"/>
        </w:rPr>
        <w:t>ST-HSC)</w:t>
      </w:r>
      <w:r w:rsidR="00275439">
        <w:rPr>
          <w:sz w:val="24"/>
          <w:szCs w:val="24"/>
        </w:rPr>
        <w:t>, which can differentiate into</w:t>
      </w:r>
      <w:r w:rsidR="00275439" w:rsidRPr="00E97401">
        <w:rPr>
          <w:sz w:val="24"/>
          <w:szCs w:val="24"/>
        </w:rPr>
        <w:t xml:space="preserve"> multipotent progenitor 2-4 (MPP2, MPP3 </w:t>
      </w:r>
      <w:r w:rsidR="00275439">
        <w:rPr>
          <w:sz w:val="24"/>
          <w:szCs w:val="24"/>
        </w:rPr>
        <w:t>and</w:t>
      </w:r>
      <w:r w:rsidR="00275439" w:rsidRPr="00E97401">
        <w:rPr>
          <w:sz w:val="24"/>
          <w:szCs w:val="24"/>
        </w:rPr>
        <w:t xml:space="preserve"> MPP4), common lymphoid</w:t>
      </w:r>
      <w:r w:rsidR="00275439">
        <w:rPr>
          <w:sz w:val="24"/>
          <w:szCs w:val="24"/>
        </w:rPr>
        <w:t xml:space="preserve"> and </w:t>
      </w:r>
      <w:r w:rsidR="00275439" w:rsidRPr="00E97401">
        <w:rPr>
          <w:sz w:val="24"/>
          <w:szCs w:val="24"/>
        </w:rPr>
        <w:t>myeloid progenitor</w:t>
      </w:r>
      <w:r w:rsidR="00275439">
        <w:rPr>
          <w:sz w:val="24"/>
          <w:szCs w:val="24"/>
        </w:rPr>
        <w:t xml:space="preserve">s </w:t>
      </w:r>
      <w:r w:rsidR="00275439" w:rsidRPr="00E97401">
        <w:rPr>
          <w:sz w:val="24"/>
          <w:szCs w:val="24"/>
        </w:rPr>
        <w:t xml:space="preserve">(CLP </w:t>
      </w:r>
      <w:r w:rsidR="00275439">
        <w:rPr>
          <w:sz w:val="24"/>
          <w:szCs w:val="24"/>
        </w:rPr>
        <w:t xml:space="preserve">and </w:t>
      </w:r>
      <w:r w:rsidR="00275439" w:rsidRPr="00E97401">
        <w:rPr>
          <w:sz w:val="24"/>
          <w:szCs w:val="24"/>
        </w:rPr>
        <w:t xml:space="preserve">CMP), </w:t>
      </w:r>
      <w:r w:rsidR="00275439">
        <w:rPr>
          <w:sz w:val="24"/>
          <w:szCs w:val="24"/>
        </w:rPr>
        <w:t xml:space="preserve">and </w:t>
      </w:r>
      <w:r w:rsidR="00275439" w:rsidRPr="00E97401">
        <w:rPr>
          <w:sz w:val="24"/>
          <w:szCs w:val="24"/>
        </w:rPr>
        <w:t xml:space="preserve">megakaryocyte -erythroid progenitors (MEP) and granulocyte-macrophage progenitors </w:t>
      </w:r>
      <w:r w:rsidR="00E97401" w:rsidRPr="00E97401">
        <w:rPr>
          <w:sz w:val="24"/>
          <w:szCs w:val="24"/>
        </w:rPr>
        <w:t>(GMP)</w:t>
      </w:r>
      <w:r w:rsidR="00E97401">
        <w:rPr>
          <w:sz w:val="24"/>
          <w:szCs w:val="24"/>
        </w:rPr>
        <w:fldChar w:fldCharType="begin" w:fldLock="1"/>
      </w:r>
      <w:r w:rsidR="00CC1B4F">
        <w:rPr>
          <w:sz w:val="24"/>
          <w:szCs w:val="24"/>
        </w:rPr>
        <w:instrText>ADDIN CSL_CITATION {"citationItems":[{"id":"ITEM-1","itemData":{"DOI":"10.1016/j.cell.2008.10.048","ISSN":"00928674","abstract":"Bone marrow hematopoietic stem cells (HSCs) are crucial to maintain lifelong production of all blood cells. Although HSCs divide infrequently, it is thought that the entire HSC pool turns over every few weeks, suggesting that HSCs regularly enter and exit cell cycle. Here, we combine flow cytometry with label-retaining assays (BrdU and histone H2B-GFP) to identify a population of dormant mouse HSCs (d-HSCs) within the lin-Sca1+cKit+CD150+CD48-CD34- population. Computational modeling suggests that d-HSCs divide about every 145 days, or five times per lifetime. d-HSCs harbor the vast majority of multilineage long-term self-renewal activity. While they form a silent reservoir of the most potent HSCs during homeostasis, they are efficiently activated to self-renew in response to bone marrow injury or G-CSF stimulation. After re-establishment of homeostasis, activated HSCs return to dormancy, suggesting that HSCs are not stochastically entering the cell cycle but reversibly switch from dormancy to self-renewal under conditions of hematopoietic stress. © 2008 Elsevier Inc. All rights reserved.","author":[{"dropping-particle":"","family":"Wilson","given":"Anne","non-dropping-particle":"","parse-names":false,"suffix":""},{"dropping-particle":"","family":"Laurenti","given":"Elisa","non-dropping-particle":"","parse-names":false,"suffix":""},{"dropping-particle":"","family":"Oser","given":"Gabriela","non-dropping-particle":"","parse-names":false,"suffix":""},{"dropping-particle":"","family":"Wath","given":"Richard C.","non-dropping-particle":"van der","parse-names":false,"suffix":""},{"dropping-particle":"","family":"Blanco-Bose","given":"William","non-dropping-particle":"","parse-names":false,"suffix":""},{"dropping-particle":"","family":"Jaworski","given":"Maike","non-dropping-particle":"","parse-names":false,"suffix":""},{"dropping-particle":"","family":"Offner","given":"Sandra","non-dropping-particle":"","parse-names":false,"suffix":""},{"dropping-particle":"","family":"Dunant","given":"Cyrille F.","non-dropping-particle":"","parse-names":false,"suffix":""},{"dropping-particle":"","family":"Eshkind","given":"Leonid","non-dropping-particle":"","parse-names":false,"suffix":""},{"dropping-particle":"","family":"Bockamp","given":"Ernesto","non-dropping-particle":"","parse-names":false,"suffix":""},{"dropping-particle":"","family":"Lió","given":"Pietro","non-dropping-particle":"","parse-names":false,"suffix":""},{"dropping-particle":"","family":"MacDonald","given":"H. Robson","non-dropping-particle":"","parse-names":false,"suffix":""},{"dropping-particle":"","family":"Trumpp","given":"Andreas","non-dropping-particle":"","parse-names":false,"suffix":""}],"container-title":"Cell","id":"ITEM-1","issue":"6","issued":{"date-parts":[["2008"]]},"page":"1118-1129","title":"Hematopoietic Stem Cells Reversibly Switch from Dormancy to Self-Renewal during Homeostasis and Repair","type":"article-journal","volume":"135"},"uris":["http://www.mendeley.com/documents/?uuid=51e39185-5323-4c17-a465-532cdb1880bd"]},{"id":"ITEM-2","itemData":{"DOI":"10.1016/j.stem.2015.05.003","ISSN":"18759777","abstract":"Despite great advances in understanding the mechanisms underlying blood production, lineage specification at the level of multipotent progenitors (MPPs) remains poorly understood. Here, we show that MPP2 and MPP3 are distinct myeloid-biased MPP subsets that work together with lymphoid-primed MPP4 cells to control blood production. We find that all MPPs are produced in parallel by hematopoietic stem cells (HSCs), but with different kinetics and at variable levels depending on hematopoietic demands. We also show that the normally rare myeloid-biased MPPs are transiently overproduced by HSCs in regenerating conditions, hence supporting myeloid amplification to rebuild the hematopoietic system. This shift is accompanied by a reduction in self-renewal activity in regenerating HSCs and reprogramming of MPP4 fate toward the myeloid lineage. Our results support a dynamic model of blood development in which HSCs convey lineage specification through independent production of distinct lineage-biased MPP subsets that, in turn, support lineage expansion and differentiation.","author":[{"dropping-particle":"","family":"Pietras","given":"Eric M.","non-dropping-particle":"","parse-names":false,"suffix":""},{"dropping-particle":"","family":"Reynaud","given":"Damien","non-dropping-particle":"","parse-names":false,"suffix":""},{"dropping-particle":"","family":"Kang","given":"Yoon A.","non-dropping-particle":"","parse-names":false,"suffix":""},{"dropping-particle":"","family":"Carlin","given":"Daniel","non-dropping-particle":"","parse-names":false,"suffix":""},{"dropping-particle":"","family":"Calero-Nieto","given":"Fernando J.","non-dropping-particle":"","parse-names":false,"suffix":""},{"dropping-particle":"","family":"Leavitt","given":"Andrew D.","non-dropping-particle":"","parse-names":false,"suffix":""},{"dropping-particle":"","family":"Stuart","given":"Joshua A.","non-dropping-particle":"","parse-names":false,"suffix":""},{"dropping-particle":"","family":"Göttgens","given":"Berthold","non-dropping-particle":"","parse-names":false,"suffix":""},{"dropping-particle":"","family":"Passegué","given":"Emmanuelle","non-dropping-particle":"","parse-names":false,"suffix":""}],"container-title":"Cell Stem Cell","id":"ITEM-2","issue":"1","issued":{"date-parts":[["2015"]]},"page":"35-46","title":"Functionally Distinct Subsets of Lineage-Biased Multipotent Progenitors Control Blood Production in Normal and Regenerative Conditions","type":"article-journal","volume":"17"},"uris":["http://www.mendeley.com/documents/?uuid=306d7a1d-1121-4815-9713-59269be9fe02"]}],"mendeley":{"formattedCitation":"[12], [13]","manualFormatting":"[12,13]","plainTextFormattedCitation":"[12], [13]","previouslyFormattedCitation":"[12], [13]"},"properties":{"noteIndex":0},"schema":"https://github.com/citation-style-language/schema/raw/master/csl-citation.json"}</w:instrText>
      </w:r>
      <w:r w:rsidR="00E97401">
        <w:rPr>
          <w:sz w:val="24"/>
          <w:szCs w:val="24"/>
        </w:rPr>
        <w:fldChar w:fldCharType="separate"/>
      </w:r>
      <w:r w:rsidR="007E5E45" w:rsidRPr="007E5E45">
        <w:rPr>
          <w:noProof/>
          <w:sz w:val="24"/>
          <w:szCs w:val="24"/>
        </w:rPr>
        <w:t>[12,13]</w:t>
      </w:r>
      <w:r w:rsidR="00E97401">
        <w:rPr>
          <w:sz w:val="24"/>
          <w:szCs w:val="24"/>
        </w:rPr>
        <w:fldChar w:fldCharType="end"/>
      </w:r>
      <w:r w:rsidR="00E97401">
        <w:rPr>
          <w:sz w:val="24"/>
          <w:szCs w:val="24"/>
        </w:rPr>
        <w:t xml:space="preserve">.  </w:t>
      </w:r>
      <w:r w:rsidR="00E97401" w:rsidRPr="001B7FA9">
        <w:rPr>
          <w:sz w:val="24"/>
          <w:szCs w:val="24"/>
        </w:rPr>
        <w:t xml:space="preserve">See </w:t>
      </w:r>
      <w:r w:rsidR="001B7FA9" w:rsidRPr="001B7FA9">
        <w:rPr>
          <w:b/>
          <w:bCs/>
          <w:sz w:val="24"/>
          <w:szCs w:val="24"/>
        </w:rPr>
        <w:t>Fig.2</w:t>
      </w:r>
      <w:r w:rsidR="00E97401">
        <w:rPr>
          <w:sz w:val="24"/>
          <w:szCs w:val="24"/>
        </w:rPr>
        <w:t xml:space="preserve"> </w:t>
      </w:r>
    </w:p>
    <w:p w14:paraId="0B3E8A5B" w14:textId="7CFD7738" w:rsidR="00BA7BF8" w:rsidRDefault="00BA7BF8" w:rsidP="00C75879">
      <w:pPr>
        <w:jc w:val="both"/>
        <w:rPr>
          <w:sz w:val="24"/>
          <w:szCs w:val="24"/>
        </w:rPr>
      </w:pPr>
    </w:p>
    <w:p w14:paraId="4FF269C7" w14:textId="77777777" w:rsidR="00276D0A" w:rsidRDefault="00276D0A">
      <w:pPr>
        <w:rPr>
          <w:sz w:val="24"/>
          <w:szCs w:val="24"/>
        </w:rPr>
      </w:pPr>
      <w:r>
        <w:rPr>
          <w:sz w:val="24"/>
          <w:szCs w:val="24"/>
        </w:rPr>
        <w:br w:type="page"/>
      </w:r>
    </w:p>
    <w:p w14:paraId="163F40AD" w14:textId="6902080A" w:rsidR="00E42C6C" w:rsidRDefault="00E350C0" w:rsidP="00C75879">
      <w:pPr>
        <w:jc w:val="both"/>
        <w:rPr>
          <w:sz w:val="24"/>
          <w:szCs w:val="24"/>
        </w:rPr>
      </w:pPr>
      <w:r>
        <w:rPr>
          <w:sz w:val="24"/>
          <w:szCs w:val="24"/>
        </w:rPr>
        <w:lastRenderedPageBreak/>
        <w:t>As mentioned, lesions in the DNA can act as replication impediments during S-phase. To prevent replication fork stalling and the formation of</w:t>
      </w:r>
      <w:r w:rsidR="004A79BF">
        <w:rPr>
          <w:sz w:val="24"/>
          <w:szCs w:val="24"/>
        </w:rPr>
        <w:t xml:space="preserve"> secondary lesions, cells employ </w:t>
      </w:r>
      <w:r w:rsidR="00075D50">
        <w:rPr>
          <w:sz w:val="24"/>
          <w:szCs w:val="24"/>
        </w:rPr>
        <w:t xml:space="preserve">DDT system, which allow replication to continue in the presence of replicative stalling lesions </w:t>
      </w:r>
      <w:r w:rsidR="00075D50">
        <w:rPr>
          <w:sz w:val="24"/>
          <w:szCs w:val="24"/>
        </w:rPr>
        <w:fldChar w:fldCharType="begin" w:fldLock="1"/>
      </w:r>
      <w:r w:rsidR="00CC1B4F">
        <w:rPr>
          <w:sz w:val="24"/>
          <w:szCs w:val="24"/>
        </w:rPr>
        <w:instrText>ADDIN CSL_CITATION {"citationItems":[{"id":"ITEM-1","itemData":{"DOI":"10.1038/nrm2852","ISSN":"14710072","abstract":"Aberrant DNA replication is a major source of the mutations and chromosome rearrangements that are associated with pathological disorders. When replication is compromised, DNA becomes more prone to breakage. Secondary structures, highly transcribed DNA sequences and damaged DNA stall replication forks, which then require checkpoint factors and specialized enzymatic activities for their stabilization and subsequent advance. These mechanisms ensure that the local DNA damage response, which enables replication fork progression and DNA repair in S phase, is coupled with cell cycle transitions. The mechanisms that operate in eukaryotic cells to promote replication fork integrity and coordinate replication with other aspects of chromosome maintenance are becoming clear.","author":[{"dropping-particle":"","family":"Branzei","given":"Dana","non-dropping-particle":"","parse-names":false,"suffix":""},{"dropping-particle":"","family":"Foiani","given":"Marco","non-dropping-particle":"","parse-names":false,"suffix":""}],"container-title":"Nature Reviews Molecular Cell Biology","id":"ITEM-1","issue":"3","issued":{"date-parts":[["2010","3"]]},"page":"208-219","title":"Maintaining genome stability at the replication fork","type":"article","volume":"11"},"uris":["http://www.mendeley.com/documents/?uuid=ba920948-5f94-33e1-b543-f7ce557bdeed"]},{"id":"ITEM-2","itemData":{"DOI":"10.1016/j.ceb.2016.03.015","ISSN":"18790410","abstract":"Accurate chromosomal DNA replication is fundamental for optimal cellular function and genome integrity. Replication perturbations activate DNA damage tolerance pathways, which are crucial to complete genome duplication as well as to prevent formation of deleterious double strand breaks. Cells use two general strategies to tolerate lesions: recombination to a homologous template, and trans-lesion synthesis with specialized polymerases. While key players of these processes have been outlined, much less is known on their choreography and regulation. Recent advances have uncovered principles by which DNA damage tolerance is regulated locally and temporally - in relation to replication timing and cell cycle stage -, and are beginning to elucidate the DNA dynamics that mediate lesion tolerance and influence chromosome structure during replication.","author":[{"dropping-particle":"","family":"Branzei","given":"Dana","non-dropping-particle":"","parse-names":false,"suffix":""},{"dropping-particle":"","family":"Psakhye","given":"Ivan","non-dropping-particle":"","parse-names":false,"suffix":""}],"container-title":"Current Opinion in Cell Biology","id":"ITEM-2","issued":{"date-parts":[["2016"]]},"page":"137-144","publisher":"Elsevier Ltd","title":"DNA damage tolerance","type":"article-journal","volume":"40"},"uris":["http://www.mendeley.com/documents/?uuid=6e979009-8fe5-420a-8019-6c503b9bbdce"]},{"id":"ITEM-3","itemData":{"DOI":"10.1093/nar/gkz531","ISSN":"0305-1048","abstract":"&lt;p&gt;The DNA damage response network guards the stability of the genome from a plethora of exogenous and endogenous insults. An essential feature of the DNA damage response network is its capacity to tolerate DNA damage and structural impediments during DNA synthesis. This capacity, referred to as DNA damage tolerance (DDT), contributes to replication fork progression and stability in the presence of blocking structures or DNA lesions. Defective DDT can lead to a prolonged fork arrest and eventually cumulate in a fork collapse that involves the formation of DNA double strand breaks. Four principal modes of DDT have been distinguished: translesion synthesis, fork reversal, template switching and repriming. All DDT modes warrant continuation of replication through bypassing the fork stalling impediment or repriming downstream of the impediment in combination with filling of the single-stranded DNA gaps. In this way, DDT prevents secondary DNA damage and critically contributes to genome stability and cellular fitness. DDT plays a key role in mutagenesis, stem cell maintenance, ageing and the prevention of cancer. This review provides an overview of the role of DDT in these aspects.&lt;/p&gt;","author":[{"dropping-particle":"","family":"Pilzecker","given":"Bas","non-dropping-particle":"","parse-names":false,"suffix":""},{"dropping-particle":"","family":"Buoninfante","given":"Olimpia Alessandra","non-dropping-particle":"","parse-names":false,"suffix":""},{"dropping-particle":"","family":"Jacobs","given":"Heinz","non-dropping-particle":"","parse-names":false,"suffix":""}],"container-title":"Nucleic Acids Research","id":"ITEM-3","issued":{"date-parts":[["2019"]]},"page":"1-19","publisher":"Oxford University Press","title":"DNA damage tolerance in stem cells, ageing, mutagenesis, disease and cancer therapy","type":"article-journal"},"uris":["http://www.mendeley.com/documents/?uuid=49bdcadc-429d-45c3-81ae-fb988c1ab1f6"]},{"id":"ITEM-4","itemData":{"DOI":"10.1038/nrg.2017.46","ISSN":"14710064","abstract":"The interplay between replication stress and the S phase checkpoint is a key determinant of genome maintenance, and has a major impact on human diseases, notably, tumour initiation and progression. Recent studies have yielded insights into sequence-dependent and sequence-independent sources of endogenous replication stress. These stresses result in nuclease-induced DNA damage, checkpoint activation and genome-wide replication fork slowing. Several hypotheses have been proposed to account for the mechanisms involved in this complex response. Recent results have shown that the slowing of the replication forks most commonly results from DNA precursor starvation. By concomitantly increasing the density of replication initiation, the cell elicits an efficient compensatory strategy to avoid mitotic anomalies and the inheritance of damage over cell generations.","author":[{"dropping-particle":"","family":"Técher","given":"Hervé","non-dropping-particle":"","parse-names":false,"suffix":""},{"dropping-particle":"","family":"Koundrioukoff","given":"Stéphane","non-dropping-particle":"","parse-names":false,"suffix":""},{"dropping-particle":"","family":"Nicolas","given":"Alain","non-dropping-particle":"","parse-names":false,"suffix":""},{"dropping-particle":"","family":"Debatisse","given":"Michelle","non-dropping-particle":"","parse-names":false,"suffix":""}],"container-title":"Nature Reviews Genetics","id":"ITEM-4","issue":"9","issued":{"date-parts":[["2017"]]},"page":"535-550","publisher":"Nature Publishing Group","title":"The impact of replication stress on replication dynamics and DNA damage in vertebrate cells","type":"article-journal","volume":"18"},"uris":["http://www.mendeley.com/documents/?uuid=8490d72e-8907-4bb1-b436-af0a6bb2c2dc"]},{"id":"ITEM-5","itemData":{"DOI":"10.3390/genes9120634","ISSN":"20734425","abstract":"Replication stress results in various forms of aberrant replication intermediates that need to be resolved for faithful chromosome segregation. Structure-specific endonucleases (SSEs) recognize DNA secondary structures rather than primary sequences and play key roles during DNA repair and replication stress. Holliday junction resolvase MUS81 (methyl methane sulfonate (MMS), and UV-sensitive protein 81) and XPF (xeroderma pigmentosum group F-complementing protein) are a subset of SSEs that resolve aberrant replication structures. To ensure genome stability and prevent unnecessary DNA breakage, these SSEs are tightly regulated by the cell cycle and replication checkpoints. We discuss the regulatory network that control activities of MUS81 and XPF and briefly mention other SSEs involved in the resolution of replication intermediates.","author":[{"dropping-particle":"","family":"Kim","given":"Seong Min","non-dropping-particle":"","parse-names":false,"suffix":""},{"dropping-particle":"","family":"Forsburg","given":"Susan L.","non-dropping-particle":"","parse-names":false,"suffix":""}],"container-title":"Genes","id":"ITEM-5","issue":"12","issued":{"date-parts":[["2018"]]},"page":"1-21","title":"Regulation of structure-specific endonucleases in replication stress","type":"article-journal","volume":"9"},"uris":["http://www.mendeley.com/documents/?uuid=e86fd52e-633f-4f83-8591-31b74a274cd4"]}],"mendeley":{"formattedCitation":"[1], [5]–[8]","manualFormatting":"[1,5–8]","plainTextFormattedCitation":"[1], [5]–[8]","previouslyFormattedCitation":"[1], [5]–[8]"},"properties":{"noteIndex":0},"schema":"https://github.com/citation-style-language/schema/raw/master/csl-citation.json"}</w:instrText>
      </w:r>
      <w:r w:rsidR="00075D50">
        <w:rPr>
          <w:sz w:val="24"/>
          <w:szCs w:val="24"/>
        </w:rPr>
        <w:fldChar w:fldCharType="separate"/>
      </w:r>
      <w:r w:rsidR="00075D50" w:rsidRPr="00F41689">
        <w:rPr>
          <w:noProof/>
          <w:sz w:val="24"/>
          <w:szCs w:val="24"/>
        </w:rPr>
        <w:t>[1,5–8]</w:t>
      </w:r>
      <w:r w:rsidR="00075D50">
        <w:rPr>
          <w:sz w:val="24"/>
          <w:szCs w:val="24"/>
        </w:rPr>
        <w:fldChar w:fldCharType="end"/>
      </w:r>
      <w:r w:rsidR="00075D50">
        <w:rPr>
          <w:sz w:val="24"/>
          <w:szCs w:val="24"/>
        </w:rPr>
        <w:t>.</w:t>
      </w:r>
    </w:p>
    <w:p w14:paraId="4E3DCFEC" w14:textId="3E656393" w:rsidR="00EA0926" w:rsidRDefault="005B56C5" w:rsidP="00C75879">
      <w:pPr>
        <w:jc w:val="both"/>
        <w:rPr>
          <w:sz w:val="24"/>
          <w:szCs w:val="24"/>
        </w:rPr>
      </w:pPr>
      <w:r>
        <w:rPr>
          <w:sz w:val="24"/>
          <w:szCs w:val="24"/>
        </w:rPr>
        <w:t xml:space="preserve">The DDT network comprises four distinct pathways </w:t>
      </w:r>
      <w:r w:rsidRPr="000F5279">
        <w:rPr>
          <w:sz w:val="24"/>
          <w:szCs w:val="24"/>
        </w:rPr>
        <w:t xml:space="preserve">(see </w:t>
      </w:r>
      <w:r w:rsidRPr="000F5279">
        <w:rPr>
          <w:b/>
          <w:bCs/>
          <w:sz w:val="24"/>
          <w:szCs w:val="24"/>
        </w:rPr>
        <w:t>Fig.</w:t>
      </w:r>
      <w:r w:rsidR="000F5279" w:rsidRPr="000F5279">
        <w:rPr>
          <w:b/>
          <w:bCs/>
          <w:sz w:val="24"/>
          <w:szCs w:val="24"/>
        </w:rPr>
        <w:t>3</w:t>
      </w:r>
      <w:r w:rsidR="000F5279">
        <w:rPr>
          <w:b/>
          <w:bCs/>
          <w:sz w:val="24"/>
          <w:szCs w:val="24"/>
        </w:rPr>
        <w:t>)</w:t>
      </w:r>
      <w:r>
        <w:rPr>
          <w:sz w:val="24"/>
          <w:szCs w:val="24"/>
        </w:rPr>
        <w:t xml:space="preserve">: in one mode, termed </w:t>
      </w:r>
      <w:r w:rsidRPr="005B56C5">
        <w:rPr>
          <w:sz w:val="24"/>
          <w:szCs w:val="24"/>
        </w:rPr>
        <w:t>translesion synthesis (TLS), specialized TLS polymerases are used to bypass the lesion by inserting a nucleotide opposite the lesion. TLS polymerases feature larger active sites to accommodate damaged nucleotides. Moreover, unlike high-fidelity replicative polymerases, TLS polymerases lack the 3’-5’ exonuclease activity required for proofreading. These features make TLS polymerases highly error-pron</w:t>
      </w:r>
      <w:r>
        <w:rPr>
          <w:sz w:val="24"/>
          <w:szCs w:val="24"/>
        </w:rPr>
        <w:t>e</w:t>
      </w:r>
      <w:r>
        <w:rPr>
          <w:sz w:val="24"/>
          <w:szCs w:val="24"/>
        </w:rPr>
        <w:fldChar w:fldCharType="begin" w:fldLock="1"/>
      </w:r>
      <w:r w:rsidR="00CC1B4F">
        <w:rPr>
          <w:sz w:val="24"/>
          <w:szCs w:val="24"/>
        </w:rPr>
        <w:instrText>ADDIN CSL_CITATION {"citationItems":[{"id":"ITEM-1","itemData":{"DOI":"10.1038/nrm2852","ISSN":"14710072","abstract":"Aberrant DNA replication is a major source of the mutations and chromosome rearrangements that are associated with pathological disorders. When replication is compromised, DNA becomes more prone to breakage. Secondary structures, highly transcribed DNA sequences and damaged DNA stall replication forks, which then require checkpoint factors and specialized enzymatic activities for their stabilization and subsequent advance. These mechanisms ensure that the local DNA damage response, which enables replication fork progression and DNA repair in S phase, is coupled with cell cycle transitions. The mechanisms that operate in eukaryotic cells to promote replication fork integrity and coordinate replication with other aspects of chromosome maintenance are becoming clear.","author":[{"dropping-particle":"","family":"Branzei","given":"Dana","non-dropping-particle":"","parse-names":false,"suffix":""},{"dropping-particle":"","family":"Foiani","given":"Marco","non-dropping-particle":"","parse-names":false,"suffix":""}],"container-title":"Nature Reviews Molecular Cell Biology","id":"ITEM-1","issue":"3","issued":{"date-parts":[["2010","3"]]},"page":"208-219","title":"Maintaining genome stability at the replication fork","type":"article","volume":"11"},"uris":["http://www.mendeley.com/documents/?uuid=ba920948-5f94-33e1-b543-f7ce557bdeed"]},{"id":"ITEM-2","itemData":{"DOI":"10.1016/j.ceb.2016.03.015","ISSN":"18790410","abstract":"Accurate chromosomal DNA replication is fundamental for optimal cellular function and genome integrity. Replication perturbations activate DNA damage tolerance pathways, which are crucial to complete genome duplication as well as to prevent formation of deleterious double strand breaks. Cells use two general strategies to tolerate lesions: recombination to a homologous template, and trans-lesion synthesis with specialized polymerases. While key players of these processes have been outlined, much less is known on their choreography and regulation. Recent advances have uncovered principles by which DNA damage tolerance is regulated locally and temporally - in relation to replication timing and cell cycle stage -, and are beginning to elucidate the DNA dynamics that mediate lesion tolerance and influence chromosome structure during replication.","author":[{"dropping-particle":"","family":"Branzei","given":"Dana","non-dropping-particle":"","parse-names":false,"suffix":""},{"dropping-particle":"","family":"Psakhye","given":"Ivan","non-dropping-particle":"","parse-names":false,"suffix":""}],"container-title":"Current Opinion in Cell Biology","id":"ITEM-2","issued":{"date-parts":[["2016"]]},"page":"137-144","publisher":"Elsevier Ltd","title":"DNA damage tolerance","type":"article-journal","volume":"40"},"uris":["http://www.mendeley.com/documents/?uuid=6e979009-8fe5-420a-8019-6c503b9bbdce"]},{"id":"ITEM-3","itemData":{"DOI":"10.1093/nar/gkz531","ISSN":"0305-1048","abstract":"&lt;p&gt;The DNA damage response network guards the stability of the genome from a plethora of exogenous and endogenous insults. An essential feature of the DNA damage response network is its capacity to tolerate DNA damage and structural impediments during DNA synthesis. This capacity, referred to as DNA damage tolerance (DDT), contributes to replication fork progression and stability in the presence of blocking structures or DNA lesions. Defective DDT can lead to a prolonged fork arrest and eventually cumulate in a fork collapse that involves the formation of DNA double strand breaks. Four principal modes of DDT have been distinguished: translesion synthesis, fork reversal, template switching and repriming. All DDT modes warrant continuation of replication through bypassing the fork stalling impediment or repriming downstream of the impediment in combination with filling of the single-stranded DNA gaps. In this way, DDT prevents secondary DNA damage and critically contributes to genome stability and cellular fitness. DDT plays a key role in mutagenesis, stem cell maintenance, ageing and the prevention of cancer. This review provides an overview of the role of DDT in these aspects.&lt;/p&gt;","author":[{"dropping-particle":"","family":"Pilzecker","given":"Bas","non-dropping-particle":"","parse-names":false,"suffix":""},{"dropping-particle":"","family":"Buoninfante","given":"Olimpia Alessandra","non-dropping-particle":"","parse-names":false,"suffix":""},{"dropping-particle":"","family":"Jacobs","given":"Heinz","non-dropping-particle":"","parse-names":false,"suffix":""}],"container-title":"Nucleic Acids Research","id":"ITEM-3","issued":{"date-parts":[["2019"]]},"page":"1-19","publisher":"Oxford University Press","title":"DNA damage tolerance in stem cells, ageing, mutagenesis, disease and cancer therapy","type":"article-journal"},"uris":["http://www.mendeley.com/documents/?uuid=49bdcadc-429d-45c3-81ae-fb988c1ab1f6"]}],"mendeley":{"formattedCitation":"[1], [5], [6]","manualFormatting":"[1, 5, 6]","plainTextFormattedCitation":"[1], [5], [6]","previouslyFormattedCitation":"[1], [5], [6]"},"properties":{"noteIndex":0},"schema":"https://github.com/citation-style-language/schema/raw/master/csl-citation.json"}</w:instrText>
      </w:r>
      <w:r>
        <w:rPr>
          <w:sz w:val="24"/>
          <w:szCs w:val="24"/>
        </w:rPr>
        <w:fldChar w:fldCharType="separate"/>
      </w:r>
      <w:r w:rsidRPr="005B56C5">
        <w:rPr>
          <w:noProof/>
          <w:sz w:val="24"/>
          <w:szCs w:val="24"/>
        </w:rPr>
        <w:t>[1, 5, 6]</w:t>
      </w:r>
      <w:r>
        <w:rPr>
          <w:sz w:val="24"/>
          <w:szCs w:val="24"/>
        </w:rPr>
        <w:fldChar w:fldCharType="end"/>
      </w:r>
      <w:r w:rsidR="007E0241">
        <w:rPr>
          <w:sz w:val="24"/>
          <w:szCs w:val="24"/>
        </w:rPr>
        <w:t>.</w:t>
      </w:r>
      <w:r w:rsidR="007E0241" w:rsidRPr="007E0241">
        <w:rPr>
          <w:rFonts w:asciiTheme="majorHAnsi" w:eastAsia="Times New Roman" w:hAnsiTheme="majorHAnsi" w:cstheme="majorHAnsi"/>
          <w:sz w:val="24"/>
          <w:szCs w:val="24"/>
        </w:rPr>
        <w:t xml:space="preserve"> </w:t>
      </w:r>
      <w:r w:rsidR="007E0241" w:rsidRPr="007E0241">
        <w:rPr>
          <w:sz w:val="24"/>
          <w:szCs w:val="24"/>
        </w:rPr>
        <w:t>TLS polymerases belong to the Y-family of polymerases and are comprised of Pol eta, Pol iota, Pol kappa, and Rev1</w:t>
      </w:r>
      <w:r w:rsidR="00732414">
        <w:rPr>
          <w:sz w:val="24"/>
          <w:szCs w:val="24"/>
        </w:rPr>
        <w:t xml:space="preserve"> </w:t>
      </w:r>
      <w:r w:rsidR="00732414">
        <w:rPr>
          <w:sz w:val="24"/>
          <w:szCs w:val="24"/>
        </w:rPr>
        <w:fldChar w:fldCharType="begin" w:fldLock="1"/>
      </w:r>
      <w:r w:rsidR="00CC1B4F">
        <w:rPr>
          <w:sz w:val="24"/>
          <w:szCs w:val="24"/>
        </w:rPr>
        <w:instrText>ADDIN CSL_CITATION {"citationItems":[{"id":"ITEM-1","itemData":{"DOI":"10.1128/mmbr.00034-08","ISSN":"1092-2172","abstract":"DNA repair and DNA damage tolerance machineries are crucial to overcome the vast array of DNA damage that a cell encounters during its lifetime. In this review, we summarize the current state of knowledge about the eukaryotic DNA damage tolerance pathway translesion synthesis (TLS), a process in which specialized DNA polymerases replicate across from DNA lesions. TLS aids in resistance to DNA damage, presumably by restarting stalled replication forks or filling in gaps that remain in the genome due to the presence of DNA lesions. One consequence of this process is the potential risk of introducing mutations. Given the role of these translesion polymerases in mutagenesis, we discuss the significant regulatory mechanisms that control the five known eukaryotic translesion polymerases: Rev1, Pol zeta, Pol kappa, Pol eta, and Pol iota.","author":[{"dropping-particle":"","family":"Waters","given":"L. S.","non-dropping-particle":"","parse-names":false,"suffix":""},{"dropping-particle":"","family":"Minesinger","given":"B. K.","non-dropping-particle":"","parse-names":false,"suffix":""},{"dropping-particle":"","family":"Wiltrout","given":"M. E.","non-dropping-particle":"","parse-names":false,"suffix":""},{"dropping-particle":"","family":"D'Souza","given":"S.","non-dropping-particle":"","parse-names":false,"suffix":""},{"dropping-particle":"V.","family":"Woodruff","given":"R.","non-dropping-particle":"","parse-names":false,"suffix":""},{"dropping-particle":"","family":"Walker","given":"G. C.","non-dropping-particle":"","parse-names":false,"suffix":""}],"container-title":"Microbiology and Molecular Biology Reviews","id":"ITEM-1","issue":"1","issued":{"date-parts":[["2009"]]},"page":"134-154","title":"Eukaryotic Translesion Polymerases and Their Roles and Regulation in DNA Damage Tolerance","type":"article-journal","volume":"73"},"uris":["http://www.mendeley.com/documents/?uuid=245b172a-235b-4aef-a305-f1f370a5b035"]}],"mendeley":{"formattedCitation":"[14]","plainTextFormattedCitation":"[14]","previouslyFormattedCitation":"[14]"},"properties":{"noteIndex":0},"schema":"https://github.com/citation-style-language/schema/raw/master/csl-citation.json"}</w:instrText>
      </w:r>
      <w:r w:rsidR="00732414">
        <w:rPr>
          <w:sz w:val="24"/>
          <w:szCs w:val="24"/>
        </w:rPr>
        <w:fldChar w:fldCharType="separate"/>
      </w:r>
      <w:r w:rsidR="007E5E45" w:rsidRPr="007E5E45">
        <w:rPr>
          <w:noProof/>
          <w:sz w:val="24"/>
          <w:szCs w:val="24"/>
        </w:rPr>
        <w:t>[14]</w:t>
      </w:r>
      <w:r w:rsidR="00732414">
        <w:rPr>
          <w:sz w:val="24"/>
          <w:szCs w:val="24"/>
        </w:rPr>
        <w:fldChar w:fldCharType="end"/>
      </w:r>
      <w:r w:rsidR="007E0241" w:rsidRPr="007E0241">
        <w:rPr>
          <w:sz w:val="24"/>
          <w:szCs w:val="24"/>
        </w:rPr>
        <w:t>. These polymerases differ in the lesions that they recognize, and the bases which they incorporate opposite a lesion</w:t>
      </w:r>
      <w:r w:rsidR="00732414">
        <w:rPr>
          <w:sz w:val="24"/>
          <w:szCs w:val="24"/>
        </w:rPr>
        <w:t xml:space="preserve"> </w:t>
      </w:r>
      <w:r w:rsidR="00732414">
        <w:rPr>
          <w:sz w:val="24"/>
          <w:szCs w:val="24"/>
        </w:rPr>
        <w:fldChar w:fldCharType="begin" w:fldLock="1"/>
      </w:r>
      <w:r w:rsidR="00CC1B4F">
        <w:rPr>
          <w:sz w:val="24"/>
          <w:szCs w:val="24"/>
        </w:rPr>
        <w:instrText>ADDIN CSL_CITATION {"citationItems":[{"id":"ITEM-1","itemData":{"DOI":"10.1128/mmbr.00034-08","ISSN":"1092-2172","abstract":"DNA repair and DNA damage tolerance machineries are crucial to overcome the vast array of DNA damage that a cell encounters during its lifetime. In this review, we summarize the current state of knowledge about the eukaryotic DNA damage tolerance pathway translesion synthesis (TLS), a process in which specialized DNA polymerases replicate across from DNA lesions. TLS aids in resistance to DNA damage, presumably by restarting stalled replication forks or filling in gaps that remain in the genome due to the presence of DNA lesions. One consequence of this process is the potential risk of introducing mutations. Given the role of these translesion polymerases in mutagenesis, we discuss the significant regulatory mechanisms that control the five known eukaryotic translesion polymerases: Rev1, Pol zeta, Pol kappa, Pol eta, and Pol iota.","author":[{"dropping-particle":"","family":"Waters","given":"L. S.","non-dropping-particle":"","parse-names":false,"suffix":""},{"dropping-particle":"","family":"Minesinger","given":"B. K.","non-dropping-particle":"","parse-names":false,"suffix":""},{"dropping-particle":"","family":"Wiltrout","given":"M. E.","non-dropping-particle":"","parse-names":false,"suffix":""},{"dropping-particle":"","family":"D'Souza","given":"S.","non-dropping-particle":"","parse-names":false,"suffix":""},{"dropping-particle":"V.","family":"Woodruff","given":"R.","non-dropping-particle":"","parse-names":false,"suffix":""},{"dropping-particle":"","family":"Walker","given":"G. C.","non-dropping-particle":"","parse-names":false,"suffix":""}],"container-title":"Microbiology and Molecular Biology Reviews","id":"ITEM-1","issue":"1","issued":{"date-parts":[["2009"]]},"page":"134-154","title":"Eukaryotic Translesion Polymerases and Their Roles and Regulation in DNA Damage Tolerance","type":"article-journal","volume":"73"},"uris":["http://www.mendeley.com/documents/?uuid=245b172a-235b-4aef-a305-f1f370a5b035"]},{"id":"ITEM-2","itemData":{"DOI":"10.1016/j.str.2009.02.015","ISSN":"09692126","abstract":"Abasic sites are among the most abundant DNA lesions formed in human cells, and they present a strong block to replication. DNA polymerase ι (Polι) is one of the few DNA Pols that does not follow the A-rule opposite an abasic site. We present here three structures of human Polι in complex with DNAs containing an abasic lesion and dGTP, dTTP, or dATP as the incoming nucleotide. The structures reveal a mechanism of translesion synthesis across an abasic lesion that differs from that in other Pols. Both the abasic lesion and the incoming dNTPs are intrahelical and are closely apposed across a constricted active site cleft. The dNTPs partake in distinct networks of hydrogen bonds in the \"void\" opposite the lesion. These different patterns of hydrogen bonds, as well as stacking interactions, may underlie Polι's small preference for insertion of dGTP over other nucleotides opposite this common lesion. © 2009 Elsevier Ltd. All rights reserved.","author":[{"dropping-particle":"","family":"Nair","given":"Deepak T.","non-dropping-particle":"","parse-names":false,"suffix":""},{"dropping-particle":"","family":"Johnson","given":"Robert E.","non-dropping-particle":"","parse-names":false,"suffix":""},{"dropping-particle":"","family":"Prakash","given":"Louise","non-dropping-particle":"","parse-names":false,"suffix":""},{"dropping-particle":"","family":"Prakash","given":"Satya","non-dropping-particle":"","parse-names":false,"suffix":""},{"dropping-particle":"","family":"Aggarwal","given":"Aneel K.","non-dropping-particle":"","parse-names":false,"suffix":""}],"container-title":"Structure","id":"ITEM-2","issue":"4","issued":{"date-parts":[["2009"]]},"page":"530-537","publisher":"Elsevier Ltd","title":"DNA Synthesis across an Abasic Lesion by Human DNA Polymerase ι","type":"article-journal","volume":"17"},"uris":["http://www.mendeley.com/documents/?uuid=803ea0a8-6dab-47d4-b30d-c72ec630b935"]},{"id":"ITEM-3","itemData":{"DOI":"10.1016/j.molcel.2007.01.018","ISSN":"10972765","abstract":"Human DNA polymerase κ (Pol κ) is a proficient extender of mispaired primer termini on undamaged DNAs and is implicated in the extension step of lesion bypass. We present here the structure of Pol κ catalytic core in ternary complex with DNA and an incoming nucleotide. The structure reveals encirclement of the DNA by a unique \"N-clasp\" at the N terminus of Pol κ, which augments the conventional right-handed grip on the DNA by the palm, fingers, and thumb domains and the PAD and provides additional thermodynamic stability. The structure also reveals an active-site cleft that is constrained by the close apposition of the N-clasp and the fingers domain, and therefore can accommodate only a single Watson-Crick base pair. Together, DNA encirclement and other structural features help explain Pol κ's ability to extend mismatches and to promote replication through various minor groove DNA lesions, by extending from the nucleotide incorporated opposite the lesion by another polymerase. © 2007 Elsevier Inc. All rights reserved.","author":[{"dropping-particle":"","family":"Lone","given":"Samer","non-dropping-particle":"","parse-names":false,"suffix":""},{"dropping-particle":"","family":"Townson","given":"Sharon A.","non-dropping-particle":"","parse-names":false,"suffix":""},{"dropping-particle":"","family":"Uljon","given":"Sacha N.","non-dropping-particle":"","parse-names":false,"suffix":""},{"dropping-particle":"","family":"Johnson","given":"Robert E.","non-dropping-particle":"","parse-names":false,"suffix":""},{"dropping-particle":"","family":"Brahma","given":"Amrita","non-dropping-particle":"","parse-names":false,"suffix":""},{"dropping-particle":"","family":"Nair","given":"Deepak T.","non-dropping-particle":"","parse-names":false,"suffix":""},{"dropping-particle":"","family":"Prakash","given":"Satya","non-dropping-particle":"","parse-names":false,"suffix":""},{"dropping-particle":"","family":"Prakash","given":"Louise","non-dropping-particle":"","parse-names":false,"suffix":""},{"dropping-particle":"","family":"Aggarwal","given":"Aneel K.","non-dropping-particle":"","parse-names":false,"suffix":""}],"container-title":"Molecular Cell","id":"ITEM-3","issue":"4","issued":{"date-parts":[["2007"]]},"page":"601-614","title":"Human DNA Polymerase κ Encircles DNA: Implications for Mismatch Extension and Lesion Bypass","type":"article-journal","volume":"25"},"uris":["http://www.mendeley.com/documents/?uuid=76eb1c83-ca0f-4b66-896f-0cb152c262e0"]}],"mendeley":{"formattedCitation":"[14]–[16]","manualFormatting":"[14–16]","plainTextFormattedCitation":"[14]–[16]","previouslyFormattedCitation":"[14]–[16]"},"properties":{"noteIndex":0},"schema":"https://github.com/citation-style-language/schema/raw/master/csl-citation.json"}</w:instrText>
      </w:r>
      <w:r w:rsidR="00732414">
        <w:rPr>
          <w:sz w:val="24"/>
          <w:szCs w:val="24"/>
        </w:rPr>
        <w:fldChar w:fldCharType="separate"/>
      </w:r>
      <w:r w:rsidR="007E5E45" w:rsidRPr="007E5E45">
        <w:rPr>
          <w:noProof/>
          <w:sz w:val="24"/>
          <w:szCs w:val="24"/>
        </w:rPr>
        <w:t>[14–16]</w:t>
      </w:r>
      <w:r w:rsidR="00732414">
        <w:rPr>
          <w:sz w:val="24"/>
          <w:szCs w:val="24"/>
        </w:rPr>
        <w:fldChar w:fldCharType="end"/>
      </w:r>
      <w:r w:rsidR="007E0241" w:rsidRPr="007E0241">
        <w:rPr>
          <w:sz w:val="24"/>
          <w:szCs w:val="24"/>
        </w:rPr>
        <w:t>. The second mode of DDT is fork reversal (FR), which is believed to be error-free. During FR, the nascent DNA strands of the replicating fork are reversed into a four-way junction (also termed ‘chicken foot’). The third mode of DDT is termed template switch (TS), here the newly synthesized sister chromatid is used as a template</w:t>
      </w:r>
      <w:r w:rsidR="00F93BAE">
        <w:rPr>
          <w:sz w:val="24"/>
          <w:szCs w:val="24"/>
        </w:rPr>
        <w:t xml:space="preserve"> </w:t>
      </w:r>
      <w:r w:rsidR="00F93BAE">
        <w:rPr>
          <w:sz w:val="24"/>
          <w:szCs w:val="24"/>
        </w:rPr>
        <w:fldChar w:fldCharType="begin" w:fldLock="1"/>
      </w:r>
      <w:r w:rsidR="00CC1B4F">
        <w:rPr>
          <w:sz w:val="24"/>
          <w:szCs w:val="24"/>
        </w:rPr>
        <w:instrText>ADDIN CSL_CITATION {"citationItems":[{"id":"ITEM-1","itemData":{"DOI":"10.1016/j.ceb.2016.03.015","ISSN":"18790410","abstract":"Accurate chromosomal DNA replication is fundamental for optimal cellular function and genome integrity. Replication perturbations activate DNA damage tolerance pathways, which are crucial to complete genome duplication as well as to prevent formation of deleterious double strand breaks. Cells use two general strategies to tolerate lesions: recombination to a homologous template, and trans-lesion synthesis with specialized polymerases. While key players of these processes have been outlined, much less is known on their choreography and regulation. Recent advances have uncovered principles by which DNA damage tolerance is regulated locally and temporally - in relation to replication timing and cell cycle stage -, and are beginning to elucidate the DNA dynamics that mediate lesion tolerance and influence chromosome structure during replication.","author":[{"dropping-particle":"","family":"Branzei","given":"Dana","non-dropping-particle":"","parse-names":false,"suffix":""},{"dropping-particle":"","family":"Psakhye","given":"Ivan","non-dropping-particle":"","parse-names":false,"suffix":""}],"container-title":"Current Opinion in Cell Biology","id":"ITEM-1","issued":{"date-parts":[["2016"]]},"page":"137-144","publisher":"Elsevier Ltd","title":"DNA damage tolerance","type":"article-journal","volume":"40"},"uris":["http://www.mendeley.com/documents/?uuid=6e979009-8fe5-420a-8019-6c503b9bbdce"]},{"id":"ITEM-2","itemData":{"DOI":"10.1038/nrm2852","ISSN":"14710072","abstract":"Aberrant DNA replication is a major source of the mutations and chromosome rearrangements that are associated with pathological disorders. When replication is compromised, DNA becomes more prone to breakage. Secondary structures, highly transcribed DNA sequences and damaged DNA stall replication forks, which then require checkpoint factors and specialized enzymatic activities for their stabilization and subsequent advance. These mechanisms ensure that the local DNA damage response, which enables replication fork progression and DNA repair in S phase, is coupled with cell cycle transitions. The mechanisms that operate in eukaryotic cells to promote replication fork integrity and coordinate replication with other aspects of chromosome maintenance are becoming clear.","author":[{"dropping-particle":"","family":"Branzei","given":"Dana","non-dropping-particle":"","parse-names":false,"suffix":""},{"dropping-particle":"","family":"Foiani","given":"Marco","non-dropping-particle":"","parse-names":false,"suffix":""}],"container-title":"Nature Reviews Molecular Cell Biology","id":"ITEM-2","issue":"3","issued":{"date-parts":[["2010","3"]]},"page":"208-219","title":"Maintaining genome stability at the replication fork","type":"article","volume":"11"},"uris":["http://www.mendeley.com/documents/?uuid=ba920948-5f94-33e1-b543-f7ce557bdeed"]}],"mendeley":{"formattedCitation":"[1], [5]","manualFormatting":"[1,5]","plainTextFormattedCitation":"[1], [5]","previouslyFormattedCitation":"[1], [5]"},"properties":{"noteIndex":0},"schema":"https://github.com/citation-style-language/schema/raw/master/csl-citation.json"}</w:instrText>
      </w:r>
      <w:r w:rsidR="00F93BAE">
        <w:rPr>
          <w:sz w:val="24"/>
          <w:szCs w:val="24"/>
        </w:rPr>
        <w:fldChar w:fldCharType="separate"/>
      </w:r>
      <w:r w:rsidR="00F93BAE" w:rsidRPr="00F93BAE">
        <w:rPr>
          <w:noProof/>
          <w:sz w:val="24"/>
          <w:szCs w:val="24"/>
        </w:rPr>
        <w:t>[1,5]</w:t>
      </w:r>
      <w:r w:rsidR="00F93BAE">
        <w:rPr>
          <w:sz w:val="24"/>
          <w:szCs w:val="24"/>
        </w:rPr>
        <w:fldChar w:fldCharType="end"/>
      </w:r>
      <w:r w:rsidR="00F93BAE">
        <w:rPr>
          <w:sz w:val="24"/>
          <w:szCs w:val="24"/>
        </w:rPr>
        <w:t xml:space="preserve">. The fourth mode of DDT is termed, repriming, and it allows </w:t>
      </w:r>
      <w:r w:rsidR="00276D0A">
        <w:rPr>
          <w:sz w:val="24"/>
          <w:szCs w:val="24"/>
        </w:rPr>
        <w:t>f</w:t>
      </w:r>
      <w:r w:rsidR="00F93BAE">
        <w:rPr>
          <w:sz w:val="24"/>
          <w:szCs w:val="24"/>
        </w:rPr>
        <w:t xml:space="preserve">ork restart directly behind the lesion by newly discovered primase-polymerase Primpol </w:t>
      </w:r>
      <w:r w:rsidR="00EA0926">
        <w:rPr>
          <w:sz w:val="24"/>
          <w:szCs w:val="24"/>
        </w:rPr>
        <w:fldChar w:fldCharType="begin" w:fldLock="1"/>
      </w:r>
      <w:r w:rsidR="00CC1B4F">
        <w:rPr>
          <w:sz w:val="24"/>
          <w:szCs w:val="24"/>
        </w:rPr>
        <w:instrText>ADDIN CSL_CITATION {"citationItems":[{"id":"ITEM-1","itemData":{"DOI":"10.1038/nrm3935","ISSN":"14710080","abstract":"The remodelling of replication forks into four-way junctions following replication perturbation, known as fork reversal, was hypothesized to promote DNA damage tolerance and repair during replication. Albeit conceptually attractive, for a long time fork reversal in vivo was found only in prokaryotes and specific yeast mutants, calling its evolutionary conservation and physiological relevance into question. Based on the recent visualization of replication forks in metazoans, fork reversal has emerged as a global, reversible and regulated process, with intriguing implications for replication completion, chromosome integrity and the DNA damage response. The study of the putative in vivo roles of recently identified eukaryotic factors in fork remodelling promises to shed new light on mechanisms of genome maintenance and to provide novel attractive targets for cancer therapy.","author":[{"dropping-particle":"","family":"Neelsen","given":"Kai J.","non-dropping-particle":"","parse-names":false,"suffix":""},{"dropping-particle":"","family":"Lopes","given":"Massimo","non-dropping-particle":"","parse-names":false,"suffix":""}],"container-title":"Nature Reviews Molecular Cell Biology","id":"ITEM-1","issue":"4","issued":{"date-parts":[["2015"]]},"page":"207-220","publisher":"Nature Publishing Group","title":"Replication fork reversal in eukaryotes: From dead end to dynamic response","type":"article-journal","volume":"16"},"uris":["http://www.mendeley.com/documents/?uuid=6b0433dd-d146-4a3f-8bc8-42e7296410df"]}],"mendeley":{"formattedCitation":"[17]","plainTextFormattedCitation":"[17]","previouslyFormattedCitation":"[17]"},"properties":{"noteIndex":0},"schema":"https://github.com/citation-style-language/schema/raw/master/csl-citation.json"}</w:instrText>
      </w:r>
      <w:r w:rsidR="00EA0926">
        <w:rPr>
          <w:sz w:val="24"/>
          <w:szCs w:val="24"/>
        </w:rPr>
        <w:fldChar w:fldCharType="separate"/>
      </w:r>
      <w:r w:rsidR="007E5E45" w:rsidRPr="007E5E45">
        <w:rPr>
          <w:noProof/>
          <w:sz w:val="24"/>
          <w:szCs w:val="24"/>
        </w:rPr>
        <w:t>[17]</w:t>
      </w:r>
      <w:r w:rsidR="00EA0926">
        <w:rPr>
          <w:sz w:val="24"/>
          <w:szCs w:val="24"/>
        </w:rPr>
        <w:fldChar w:fldCharType="end"/>
      </w:r>
      <w:r w:rsidR="00C80250">
        <w:rPr>
          <w:sz w:val="24"/>
          <w:szCs w:val="24"/>
        </w:rPr>
        <w:t>.</w:t>
      </w:r>
    </w:p>
    <w:p w14:paraId="705708BB" w14:textId="0FCDB375" w:rsidR="000F5279" w:rsidRDefault="001E5187" w:rsidP="00C75879">
      <w:pPr>
        <w:jc w:val="both"/>
        <w:rPr>
          <w:sz w:val="24"/>
          <w:szCs w:val="24"/>
        </w:rPr>
      </w:pPr>
      <w:r>
        <w:rPr>
          <w:noProof/>
          <w:sz w:val="24"/>
          <w:szCs w:val="24"/>
        </w:rPr>
        <mc:AlternateContent>
          <mc:Choice Requires="wpg">
            <w:drawing>
              <wp:anchor distT="0" distB="0" distL="114300" distR="114300" simplePos="0" relativeHeight="251677696" behindDoc="0" locked="0" layoutInCell="1" allowOverlap="1" wp14:anchorId="616A4FF1" wp14:editId="197313DB">
                <wp:simplePos x="0" y="0"/>
                <wp:positionH relativeFrom="column">
                  <wp:posOffset>10274</wp:posOffset>
                </wp:positionH>
                <wp:positionV relativeFrom="paragraph">
                  <wp:posOffset>104882</wp:posOffset>
                </wp:positionV>
                <wp:extent cx="6400800" cy="4523483"/>
                <wp:effectExtent l="0" t="0" r="0" b="0"/>
                <wp:wrapSquare wrapText="bothSides"/>
                <wp:docPr id="24" name="Group 24"/>
                <wp:cNvGraphicFramePr/>
                <a:graphic xmlns:a="http://schemas.openxmlformats.org/drawingml/2006/main">
                  <a:graphicData uri="http://schemas.microsoft.com/office/word/2010/wordprocessingGroup">
                    <wpg:wgp>
                      <wpg:cNvGrpSpPr/>
                      <wpg:grpSpPr>
                        <a:xfrm>
                          <a:off x="0" y="0"/>
                          <a:ext cx="6400800" cy="4523483"/>
                          <a:chOff x="0" y="0"/>
                          <a:chExt cx="6400800" cy="4523483"/>
                        </a:xfrm>
                      </wpg:grpSpPr>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3700" cy="3803650"/>
                          </a:xfrm>
                          <a:prstGeom prst="rect">
                            <a:avLst/>
                          </a:prstGeom>
                        </pic:spPr>
                      </pic:pic>
                      <wps:wsp>
                        <wps:cNvPr id="14" name="Text Box 14"/>
                        <wps:cNvSpPr txBox="1"/>
                        <wps:spPr>
                          <a:xfrm>
                            <a:off x="0" y="3863083"/>
                            <a:ext cx="6400800" cy="660400"/>
                          </a:xfrm>
                          <a:prstGeom prst="rect">
                            <a:avLst/>
                          </a:prstGeom>
                          <a:solidFill>
                            <a:prstClr val="white"/>
                          </a:solidFill>
                          <a:ln>
                            <a:noFill/>
                          </a:ln>
                        </wps:spPr>
                        <wps:txbx>
                          <w:txbxContent>
                            <w:p w14:paraId="14D1ED8A" w14:textId="06F50620" w:rsidR="001E5187" w:rsidRPr="00C70728" w:rsidRDefault="001E5187" w:rsidP="00C70728">
                              <w:pPr>
                                <w:pStyle w:val="Bijschrift"/>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3</w:t>
                              </w:r>
                              <w:r w:rsidRPr="00C70728">
                                <w:rPr>
                                  <w:sz w:val="20"/>
                                  <w:szCs w:val="20"/>
                                </w:rPr>
                                <w:fldChar w:fldCharType="end"/>
                              </w:r>
                              <w:r w:rsidRPr="00C70728">
                                <w:rPr>
                                  <w:sz w:val="20"/>
                                  <w:szCs w:val="20"/>
                                </w:rPr>
                                <w:t xml:space="preserve">. Four modes of DNA damage Tolerance. During TLS specialized TLS polymerases does an error-prone bypass, by inserting non-Watson-crick base opposite the lesion, FR remodels replication fork into a chicken foot structure. TS makes use of the sister chromatid to synthesis an error-free tolerance(green) of the lesion. Repriming, allows fork restart directly behind the lesion by a newly discovered primase-polymerase PrimPol.  </w:t>
                              </w:r>
                            </w:p>
                            <w:p w14:paraId="54927F07" w14:textId="77777777" w:rsidR="001E5187" w:rsidRPr="00C70728" w:rsidRDefault="001E5187" w:rsidP="00C70728">
                              <w:pPr>
                                <w:pStyle w:val="Bijschrift"/>
                                <w:jc w:val="both"/>
                                <w:rPr>
                                  <w:noProof/>
                                  <w:sz w:val="18"/>
                                  <w:szCs w:val="18"/>
                                </w:rPr>
                              </w:pPr>
                            </w:p>
                            <w:p w14:paraId="13201CB7" w14:textId="77777777" w:rsidR="001E5187" w:rsidRDefault="001E5187"/>
                            <w:p w14:paraId="7DCCAC5F" w14:textId="51FA64E8" w:rsidR="001E5187" w:rsidRPr="00C70728" w:rsidRDefault="001E5187" w:rsidP="00C70728">
                              <w:pPr>
                                <w:pStyle w:val="Bijschrift"/>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3</w:t>
                              </w:r>
                              <w:r w:rsidRPr="00C70728">
                                <w:rPr>
                                  <w:sz w:val="20"/>
                                  <w:szCs w:val="20"/>
                                </w:rPr>
                                <w:fldChar w:fldCharType="end"/>
                              </w:r>
                              <w:r w:rsidRPr="00C70728">
                                <w:rPr>
                                  <w:sz w:val="20"/>
                                  <w:szCs w:val="20"/>
                                </w:rPr>
                                <w:t xml:space="preserve">. Four modes of DNA damage Tolerance. During TLS specialized TLS polymerases does an error-prone bypass, by inserting non-Watson-crick base opposite the lesion, FR remodels replication fork into a chicken foot structure. TS makes use of the sister chromatid to synthesis an error-free tolerance(green) of the lesion. Repriming, allows fork restart directly behind the lesion by a newly discovered primase-polymerase PrimPol.  </w:t>
                              </w:r>
                            </w:p>
                            <w:p w14:paraId="3DDB0F22" w14:textId="2FFDB126" w:rsidR="001E5187" w:rsidRPr="00C70728" w:rsidRDefault="001E5187" w:rsidP="00C70728">
                              <w:pPr>
                                <w:pStyle w:val="Bijschrift"/>
                                <w:jc w:val="both"/>
                                <w:rPr>
                                  <w:noProof/>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16A4FF1" id="Group 24" o:spid="_x0000_s1035" style="position:absolute;left:0;text-align:left;margin-left:.8pt;margin-top:8.25pt;width:7in;height:356.2pt;z-index:251677696" coordsize="64008,4523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sa3HqWgMAAP8HAAAOAAAAZHJzL2Uyb0RvYy54bWycVV1v2yAUfZ+0&#10;/4B4X+18NIusulPWrtWkao3WTnsmGMdoNjAgsbtfvwO207Wp9vUQ5wKXy7nnngtn77qmJnthndQq&#10;p5OTlBKhuC6k2ub0y/3VmyUlzjNVsForkdMH4ei789evzlqTiamudF0ISxBEuaw1Oa28N1mSOF6J&#10;hrkTbYTCYqltwzyGdpsUlrWI3tTJNE0XSattYazmwjnMXvaL9DzGL0vB/W1ZOuFJnVNg8/Fr43cT&#10;vsn5Gcu2lplK8gEG+w8UDZMKhx5CXTLPyM7Ko1CN5FY7XfoTrptEl6XkIuaAbCbps2yurd6ZmMs2&#10;a7fmQBOofcbTf4fln/ZrS2SR0+mcEsUa1CgeSzAGOa3ZZvC5tubOrO0wse1HId+utE34Ryaki7Q+&#10;HGgVnScck4t5mi5TsM+xNj+dzubLWU88r1Cdo328+vCHncl4cBLwHeAYyTP8Bp5gHfH0Zz1hl99Z&#10;QYcgzV/FaJj9tjNvUFLDvNzIWvqHKE8UL4BS+7Xka9sPHimfTEfKsRxOJZgBx2FL8Or3sJDTjebf&#10;HFH6omJqK1bOQNnot+CdPHWPwycHbmpprmRdhzoFe0gNXfBMRS+w0yv0UvNdI5TvW86KGllq5Spp&#10;HCU2E81GQEH2YzFBkdHuHioyVirfl9l5KzyvwvklcHwG9oCbZYeFCPoRZ8jIQW9/q7DT+dvZ21Fh&#10;s2U6W5zG1j7oBBxa56+FbkgwgBUYUByWsf2NG9CMLgOlPYCIDHhCK+CKciN7GB3x909deFcxIwAh&#10;hP1FEocuvA/t8153ZDI0YnQLXUh8h/mh+mH7b6maLRezdGy4F1tysUjRoVFKY1/9I1+opK5lMYos&#10;EHlRW7JnuHXbSnoxBH/iVavAv9JhVy+HMIOOHhMKlu82XbyeTkOIMLPRxQM4sBpVxJ3iDL+SOO+G&#10;Ob9mFpc3JvEg+Vt8ylq3OdWDRUml7Y+X5oM/qolVSlo8Bjl133cs3AL1R4U6h5djNOxobEZD7ZoL&#10;jUwhfqCJJjZYX49maXXzFe/UKpyCJaY4zsqpH80L3z9JeOe4WK2iU3+Z3Kg7gytoErUaeL3vvjJr&#10;BhV71POTHpV0JObet2d5tfO6lFHpjywOdEPV0YqvDKwnz9iv4+j1+G6f/wQAAP//AwBQSwMECgAA&#10;AAAAAAAhAMfjXoRDdAAAQ3QAABQAAABkcnMvbWVkaWEvaW1hZ2UxLlBOR4lQTkcNChoKAAAADUlI&#10;RFIAAAKEAAAB/ggGAAAABeYfdQAAAAFzUkdCAK7OHOkAAAAEZ0FNQQAAsY8L/GEFAAAACXBIWXMA&#10;AA7DAAAOwwHHb6hkAABz2ElEQVR4Xu3dB3AbR74u+lenTtW57946t+4799R6k9de22t71waVSIqK&#10;VrAVrBytYCUrW5Ys2ZZkWZIlW7ZyzjnnnHPOOeecc875//D1dJMgOCBBEgABzver6iK6MRgARJgP&#10;PT09/48QERERkaMxEBIRERE5HAMhERERkcMxEBIRERE5HAMhERERkcMxEBIRERE5HAMhERERkcMx&#10;EBIRERE5HAMhERERkcMxEBIRERE5HAMhERERkcMxEBIRERE5HAMhERERkcMxEBIRERE5HAMhERER&#10;kcMxEBIRERE5HAMhERERkcMxEBIRERE5HAMhERERkcMxEBIRERE5HAMhERERkcMxEBIRERE5HAMh&#10;ERERkcMxEBIRERE5HAMhERERkcMxEBIRERE5HAMhERERkcMxEBIRERE5HAMhERERkcMxEBIRERE5&#10;HAMhERERkcMxEBIRERE5HAMhERERkcMxEBIRERE5HAMhERERkcMxEBIRERE5HAMhERERkcMxEBIR&#10;ERE5HAMhERERkcMxEBIRERE5HAMhEWW4BQuXyKFDR3SNiIhCjYGQKEytWr1WPoqKdkz5qn5j/cyJ&#10;iCjUGAiJwtSRo8ccU0aMHCsFChfTz5yIiEKNgZCIwkL+gkVk2fKVukZERKHEQEhEYaFb997S4vvW&#10;ukZERKHEQEhEYeHAgUNqLOGly1d0CxERhQoDIRGFjS9r1pXRY8brGhERhQoDIVGYevLkaUSVQJg8&#10;ZbpUrlJD14iIKFQYCInC1LFjx+X3zt0josyYOUc/6vS5e/eeuLLGyvYdO3ULERGFAgMhUZiy64UL&#10;5xIobdp2kF9/66JrREQUCgyERBRWNmzcLLnyFpLHj5/oFiIiCjYGQiIKOyVLV5DZc+brGhERBRsD&#10;IRGFnSFDR0iDRk11jYiIgo2BkIhCZv2GjfpS8s6dO6/mJDxx4qRuISKiYGIgJKKQQSAcNXqcPHz4&#10;SLf49vU3zWXAwCG6RkREwcRASEQhg0CIaWoGDR4uV65e1a32Fi5aIp+XLKdrREQUTAyERBQyJhCi&#10;9OrdP9ldwq9fv5bc+QrLmrXrdQsREQULAyERhYxnIDRl7boN8uzZc71EYl269ZTWbdrrGhERBQsD&#10;IRGFjF0gRBkzdoIcPXZcL5Vg//4D6swlN27c1C1ERBQMDIREFDJLliy3DYSmLFm6XG7fvqOXtlSt&#10;XlsmTJqia0REFAwMhEQUMmPHTowPfz169ZVZs+bK0aPH5OLFS3Lv3j159eqVXjLBpMnTpFqNOrpG&#10;RETBwEBIRCHTrXtvFQYXLV4qO3buVhNQp+TOnbtqTsK9e/frFiIiCjQGQiIKCQQ7hMEVK1apOo4i&#10;7t1ngBw8eFjVk4MDS7p066VrREQUaAyERBQSx44dl9Vr1umaZd36jTJ+/CRd8239hk2Sv0ARefny&#10;pW4hIqJAYiAkopDAEcbecMYS9BqeOXNWt/hW9PMyarJqIiIKPAZCIspQOLJ45qy5uubboCHDpUnT&#10;FrpGRESBxEBIRBnq+vUbqpfw2rXrusXe2bPn1MElZ8+d1y1ERBQoDIRElOFmzZ6n5ihMSf1G38jQ&#10;YSN1jYiIAoWBkIgy3Nmz51Uv4cOHD3WLvQULF0vpcpV1jYiIAoWBkIjCwoSJU9RRx8nBxNWxufLL&#10;pk1bdAsREQUCAyERhYXDR45Kn74DdM23337vJm3b/6JrREQUCAyERBQ2hg0fJTt37tY1e3v37Zds&#10;0bnl3r37uoWIiNKLgZCIwsbOXbtVKExJxcrVZdr0mbpGRETpxUBIRGGlT9+BcuTIUV2zN37CZKlV&#10;p76uERFRejEQElFYwWnqJk6aqmv2bt++reYkPHT4iG4hIqL0YCAkorDy6JF1OrtzKUxA/d0PP0rP&#10;Xv10jYiI0oOBkIjCztJlK2T2nPm6Zm/tug1S6NPPdY2IiNKDgZCIws6NG9bp7G7evKVb7BX+rIQs&#10;W75S14iIKK0YCIkoLM2eMy/FsNev/yD5tkVLXSMiorRiICSisIQxhF269JAnT57olqROnzmrDi65&#10;fPmKbiEiorRgICSisIWjjTdu3Kxr9urUbSQjR4/VNSIiSgsGQiIKWzidXb/+g3XN3py586V8pWq6&#10;RkREacFASERhbfiI0bJnzz5dS+rly5fqVHbbtu/ULURElFoMhEQU1nA6u5Gjkt8l3OGX36WjuxAR&#10;UdowEBJR2Ovbb6AcO35C15LatXuPxMblT/YAFCIi8o2BkIjC3tWr1/Ql38qW/0JmzZ6ra0RElBoM&#10;hESUKYweM17q1m+sa0RElBoMhESUKQwZNlKKFCsVcWXQkGH6GRARZRwGQiLKFLbv2BmxhYgoozEQ&#10;EhERETkcAyERERGRwzEQEhERETkcAyERRbR79+7pS0RElFYMhEQU0VI6iwkREaWMgZCIIlrRQkVl&#10;+ozZ6vLX3zSXtu06RlzhkcZElNEYCIkoYi1dtkLy5IiTL8pWlNVr1kpcngJqXr9IKwyERJTRGAiJ&#10;KGI1rNtA+ka9Lx9FRUvN2vWkd98B+hoiIkoNBkIiikiHDh1WQfCS68/SMuqf4nJfPnL0mL6WiIhS&#10;g4GQiCJSt+69pX3Wj0Rcf5DdrjflY3cgvHjxkr6WiIhSg4GQiCLC1avXZOOmLTJu/CRp/11LyZ8r&#10;v+odRCBEKZElm3xTu6707d1PFi1eKsdPnNS3JCKilDAQElFY69dvoNo1jFIsWw5pFvUvGeT6h6x0&#10;vR0fBlE2uf4mY1zvyY9R/5Ty2bLF3+bb+o3k6dOnem1ERGSHgZCIwt4vbX+WmnnyJAqAKZV2Mdnk&#10;q8pV5fqNG3otRETkCwMhEUWEFo2+lua5ctqGP+/SK+oDKVvkczl16rS+NRERJYeBkIgiwoMHD6TO&#10;F9WkU0xW2xBoyjjXu5IvVz7Zs3efviUREaWEgZCIIsalS5elQvFSagyhXRjc43pTjRtcvWadvgUR&#10;EfmDgZCIIkqXTp1lnuvvtoHwqesNFQjv3runlyYiIn8wEBJRRPnmq/pq3kG7QIgSmyNODhw8pJcm&#10;IiJ/OD4QXr/OIxCJIkm5oiXkuutPKvwtd72tpqLpFfV+fCCsmf8TWbxkmV6aiIj84fhAiBPLE1Fk&#10;ePL0qcRG55IDrr/K11Efqd3DOH9x9YpV5PPonLLB9ZZ0yZtThg0fpW9BRET+cHQgfPLkiRTIV1DX&#10;iChcnDlzVl9K7NjxE1Isdz4VBAvkKyRbtm7T14iMHDVWcmSPk65RH0i7lj/qViIi8oejA+H4CZPV&#10;hmXe/EW6hYgy2slTp+XQocO6ltiKlavVZ/bjLDGyc9du3ZoAt23Tqo3UrFBZtxARkT8cHQjLlCwr&#10;3aI+kFpVa+gWIspIZ8+dly5de8r27Tt1S2KjRo+T4SPGSIXK1XSLveUrVsnjx090jYiIUuLYQDhn&#10;7nzV03DF9Sf1d/fuvfoaIsoImGOwV+/+8nvn7rJ27XrdmlStOg1k9Jjxuubb/QcP9CUiIkqJYwMh&#10;Niodoj5URyU2iPpYOv7aWV9DRKF27dp1GThoqAqDKEuWLtfXJHb6zBnrh9yVq7qFiIgCwXGB8Nat&#10;W7Jm7Xq1Ubnk+rMKhJtdf5OY6Fyyb/8Befz4sV6SiELh+ImT6qhgEwZRZs+Zr69NrG//QfJti5a6&#10;RkREgZKpA+GNGzdlw8bN6ujDHxp+LSULfaaCYH53+GubM0f8vGUo1XPkkJhssRKVJUYqFy8pP3/3&#10;g0yeMk127d4jjx490mskokBas2ZdoiBoyuTJ0/QSiRX8tLgsW75S14iIKFAyfQ/hjJlzJGvWWDUV&#10;xRzX3+WQ66/y0iMIepfzrj/LStfb6lypRT4pnKEnyL99545UrV5bZs+ZJ8+fP5dOv3eVho2bqpP8&#10;p1eg1wenTp2Wz4qWkh07dumWxPA88HzwvNIipfVT5Ljjfg9MmjTVNgyi9O4zQC+ZYN36jZK/YFFd&#10;IyKiQHLELuMRI8dIodjcctr1F9sQ6F0mu96V6BxxagOUkTwDIezdt1+2bN0uL1++VPXUePjwkbTv&#10;0EnmzV+oW9K3PjsMhOQPTCmzfsPGRGXVqjVJQuGtW7f1LSzft2wj3Xv20TUiIgokx4wh7Nmjt1TM&#10;nUdu6VNe+So4FVaWrLGycNESfcuM4x0I0yOQ6/KFgZDSCnMKjh03UXbv2RsfCPGDxcARwxjucfCg&#10;/fyERESUPo46qOTnH9tKw9y55IXrDdswiNNhFYjNLRMmTtG3SBsEn/oNv5F2P/8q1WrUUQEIvSJf&#10;1WusNmo1a9ePPxMDlm3cpLkaLJ8rbyHJHpNbevTqq8Yteoc4nKKr1Y/t1BlWnj17pibW/qRQUbXO&#10;CpWqyYULF9X8ayVKlVdtlarUUCf5N+tBGwpCFcKV5/qePn0qI0aNUY8hS/Y49fhPnDyl7tc8n46/&#10;/q4eX+EiJWTJshXy+vVrdb1hAlvX7r2kbIUq6r7wnD2fqwmE6JVEbyXWZR7rjp2749d57fp1ad2m&#10;nbo/XI/d20eOHosPhPj/tGnbQRWO8Yx8EydNjZ978LT7/dKv/2BZuDDhR9mkydOk2pd1dI2IiALN&#10;UYEQapSvJCd97Dqe4HpXKletqZdMDBPiVqlWy7YsdYcjTwg+CDEIdjdv3lLzq1WuWsPdPl+N3cP0&#10;GghYd+/ei1+2/8AhKuQdO3ZcBbopU2f4DIQ4EhrhrWLl6mp5hCi0vXr1SgVPTMmBdfXpO1AdkWkX&#10;LsF7fbW+aiAX3Y8Vt8XjqVWnvjowB7dBSJw1e64KctNmzJJSZSvJxYuX9JosJhBiPXgMDx4+dIe6&#10;9omeqwmE+J+VLFNRDh85qh431l2sRFm1DiyL2/zya2d1GdfjMZr1Yzc3/oe4n+s3buh7p0h1+/Zt&#10;1SN4/37CWNa7d+/KuPGTdE3cPxi+VAd5ERFRcDguEBbMW0Ce+ughXON6S/LlLaSXTDsEH8/ANH/B&#10;IqnXsIl7g3df1dHzhh40hCEsi949zMMGCHeYgqPpt9+7b3/ZNhBevnxF9Tyadl8QnBCyzpw9l2wg&#10;vHTZBNaE60z4Wrd+g2rH9ZiyB/D40bPnvevW8zbGnj37VJt5rngMl69cUePB+vYbGN8jiFCA54Te&#10;WazXhENPZv1NmrZQYZVz0WUOmzZtkanuH0B2Xrx4KYcPH1U/mu7cuatbiYgo0BwVCJ88fSqx0bkS&#10;hUAcTWwuo+cQGx4T3NLKBB+EMEDwwnq9C4KP97Jg2s6cPZsoxJkAh3CFYGQ3lg7hDrt20fuGguUQ&#10;pJILhHbr81ze+zGaYOYrEHq2e7b5el6A3dZ4LHhM3vdnmHXliM2rnpvZpU2RDb3v+zzGC3rr0q2n&#10;tGzdVteIiCgYHBUIjx0/IRXyF1Dhb4rrHcmXTY+pyx4jS11vq55D1A/anFg/tbuMPQPN8BGjVY8f&#10;jvT1hmU9e99MDyF60NAT6BmcTIA7d/686lX0DFRgdrVily52syKEIUClFAjt1mfCF3oZ0e75fOyC&#10;H3jexkAPIXaBI7yZ9Vy8dEn9P+x6CDFNEHoYzeP2ZNa/ctUaNXbwh1Y/cfxghEMvb+cuPdQwBV/i&#10;cheQdesSep2JiCjwHBUIV6xcLc0LfiJfRX2sgh+mYYGu3Xqp+k9R/5S8OXLKYh+nzfKXd4A6dPiI&#10;2gWKAz4Q1FAQDhGGsCzG502eMj3RGEK0e4c4E+AePnyoxvhhDCHO8oD1YH2nT59R94PA9PSpNQ7Q&#10;BCv0emK3NcKmCWGe6xs8dIR8WbOunD13Xo3Xw/hHu7F/kFIgxLhFjJ00YwhxH+gB9FwPDihBL9/e&#10;vfvVY8XzL1exqpw/f0GNW8QuYYwhxDowbhHBz/N+ETDxf8LYQ/N8KPKsXr1W5vg4KwlgEurPipXS&#10;NSIiChZHBcJRI8eo4FfaHSRwBhJPOIK1aaNvJI87ECI0pYd3gEJg2bhpszqSFvePI2fRK4Ije7Es&#10;Qg56u9COo3wxmB7h0FcgRLhCUEJow/JYZ/WaX8n5CxfUkcdoQ0GgwlhFhCc8BoQw3Ad6A9Ez47k+&#10;BK5BQ4ar22EZPB7sfobUBEL0dvbq01+NMUTQxXpwxDB4rgchb+q0GfHLIXzigBgDjxltuA6le48+&#10;Kiyb+8XzwUE6uD2OpKbINHjwcPXZ8+Xrb5pLvwGDdY2IiILFUYHw5x9aqaNpkzN33gJp+13ozpXq&#10;HbaInOLcufPSq3c/XUsKR5Djx85JjhUlIgo6RwVCjMnzB3ZZhgoDITnVkqXLZdHipbqWFM5BXqdu&#10;Q10jIqJgclQgDEcMhORUOF8xxr36UrJ0BTVGlIiIgo+BkIhC7sSJk2pycV92794rWXPkUuNbiYgo&#10;+BgIicLYkydPM2XBAUE4Gt6Xnzt2Uqd+JCKi0GAgJApjAwcNU6d1y2wF4wNxlL0vUdlyytZtCfNZ&#10;EhFRcDEQEoUxnNM3sxZfcKR/ydIVdY2IiEKBgZCIwkrtrxrK0GEjdY2IiEKBgZCIwgbOVIO5By9c&#10;vKRbiIgoFBgIiShs4HSLDb9upmtERBQqDIREFDYKffa5LFi4WNeIiChUGAiJKCxs3LRFcuYuoM5T&#10;TUREocVASBTG7t+/75jS/LtW0un3rvqZExFRKDEQEoWxIsVKqYMsnFL27NmnnzkREYUSAyFRGLPr&#10;ScuM5c6dOzJj5mz9rImIKNQYCImIiIgcjoGQiIiIyOEYCImIiIgcjoGQiIiIyOEYCImIiIgcjoGQ&#10;iIiIyOEYCImIiIgcjoGQiIiIyOEYCImIiIgcjoGQiIiIyOEYCImIiIgcjoGQiIiIyOEYCImIiIgc&#10;joGQiIiIyOEYCIko6NauXSfZcsToGhERhRsGQiIKOgTCd959X9eIiCjcMBASUdAxEBIRhTcGQiIK&#10;OgZCIqLwxkBIREHHQEhEFN4YCIko6BgIiYjCGwMhEQUdAyERUXhjICSioGMgJCIKbwyERBR0DIRE&#10;ROGNgZCIgo6BkIgovDEQElHQMRASEYU3BkIiCjoGQiKi8MZASERBx0BIRBTeGAiJKOgYCImIwhsD&#10;IREFHQMhEVF4YyAkoqBjICQiCm8MhEQUdAyEREThjYGQiIKOgZCIKLwxEKZg7rx58v/93zckLk9B&#10;FhaWNJbonPkkKltO2+tYWFiSFqJQYyBMAQLhvz6OkiNHj7GwsKSxNG3WXGrVqWt7HQsLS0LBZ6V8&#10;xcp6C0QUOgyEKUAgzJYjRteIKC06/tJJypWvpGtE5As/K5RRGAhTwEBIlH7cyBH5h58VyigMhClg&#10;ICRKP27kiPzDzwplFAbCFDAQEqUfN3JE/uFnhTIKA2EKGAiJ0o8bOSL/8LNCGYWBMAUMhETpx40c&#10;kX/4WaGMwkCYAgZCovTjRo7IP/ysUEZhIEwBAyFR+nEjR+QfflYoozAQpoCBkCj9uJEj8g8/K5RR&#10;GAhTwEBIlH7cyBH5h58VyigMhClgICRKP27kiPzDzwplFAZCHw4dOqz+egfCkydP6UtE5C9u5Ij8&#10;w88KZRQGwmR8VrS4VK3+pbz7jw+kWfMWMnjIUH0NEaXk9u3b+hI3ckTJuXfvnr7EzwplHAbCZOzc&#10;tUv+7d//Q5XKVarpViLy1/TpM2TylKnxG7mp06bLpMlT9LVEZCxZslR9Tpp800w+LVJcOnfpKqNG&#10;jdHXEgUfA2EK0DOIQHju3HndQkSpUb9BI/kf//M/5X/95/+RD/75kW4lIm/tf+4Q3wlRr0FD3UoU&#10;GgyEKUAvYcNGX+saEaXW2bPn5L//8Ce1kVu+YqVuJSI773/4L/VZwbaHKJQYCP2wYeMmfYmI0qLO&#10;V/WkZKkyukZEvvzYpi07IShDRG4gPHFEpGtb36VXR5Fzp/XCGeDKRZG+vwXucTy4LzKkp/XcDuzW&#10;jUSR4czZs7J37z5dIyJfTp0+zd5ByhCRGwg3rRZx/cF3iX5TZOdmvXAGOHpQJN+HgXscN6+LlM5j&#10;Pbd5U3UjERERUfpFbiB89swKSShL5iSEwDVLE9qxTEYJdCB89Urkzi3reT1+pBuJiIiI0i9zjCE0&#10;vYV24at/Z5FSuUWa1hApm1fkk3+JLJhh7XZtWNmqx7wlUrGgyKrFIq9fW8EL16Ft/FCRBpVEcr0n&#10;Uv4Tka3rrfViudVLRCoVtq7DenCb49aE1raB8OEDkX6/ixTOYt0Gy588Zl0He7aL1C5jrQvX1yhh&#10;3Z/nY8JzWbHQWh4hEY+hWjGRnH8XKZrdWv+Tx9b1/jwPihxmGIL38AhT0juUYOFMaz2zJ7nfWy91&#10;o0MEeogHRQ7zvrcr6Gx48VwvGESB+Ow5+fNLAZH5A2GnltZ1puT+h/UhL5JNJMufRKoWtQKSue7A&#10;HqsXzuyexTKVPxUp+LFV/8x9u3OnRLZttO4P7bgPrMfzeu9AiF69ZjWtZRDcsE6su1CUFSJPH7cu&#10;I7C1bWoFOVxvbu/5mLDLGCFxVH9rGRQ8HwRbXI/HYnoTU3oeFDnMewqvn11J71AC81n5vl7G9q5n&#10;hED36FPk8N5GeJeW9UWePtULB0kgPntO/vxSQDgnEH4eK3LskHVwxtmT1q+owT1E7t0RuX5VpGQu&#10;azlsVD2D1M/NrS+D/btE4t5JuI+Jw63r0UN46by1nmljrV4+hD/vDQwKLqPt8D7rV2e7ZtY6uvyU&#10;8BwQCg/ttXr55ky2evLuutftHQhNgETQw2NBbyHWawLDtDH+PQ+KHJ6BcPJI6/X1LOkdSsBAyM+F&#10;E5n3Pb7Lz5ywPkvYJnRuY7WbjoJgwnYJ94vvevzYT4tArIMczTmBsEWdxL/yELhwu06tRIpFW8ug&#10;eAdC0+vivcHYsSmhRw4FPXsIXQibdsubAIkvl47fWV37tUpbbXXLWSEQvXxmfVj3t7VE9u6wPtze&#10;j8kzQCIcAjbi2JijvVVDkauXUn4eFDk8A6F5Pe3gfT5rotXzHf036z0wdXTCrq+5U6yhB+iFRm8y&#10;3pPDeov8+oO1bryHHj20dqFiuerF7TeIvoZj+Boa8dx9/9jI4jY9OyTs1jqy39oYVy1i9ZYnN7TC&#10;DIMol9/qucFjx23xGUhuCAckN0yEnwvnMtsIvP8Qpgy77cr1KyId3N/zeA+htG5khUc45X4PYvgO&#10;hvoM6GJ9JvD+xOfDLOPrs4f3O9rx+bh/z9qWoD6ir0iT6u735gfW53n3VuuzjG0W7h+fQbNdM59H&#10;rAOfNVM3u7+xPD5TuD/zXeD5WUP5rbU1bAm3M0OTyDGcEwg9ez1OHk3YZYwNCEKh54bWn0CIjQjC&#10;GkKbZzDEOvFB8hUIsSx6I/GBMwVfGOhhRJjEFwE2aGZ9KCP7JX1M65Zblz13/eIxIWyiHc/3CgNh&#10;puIZCPE6r12WUNA7DPii79DCWibbX6zhCfiLutn1Zd6LpuC9sGhWwmflu7oiYwZa72W8F9Gbbtfj&#10;YJY3BRu3bRuSHxqB9yGuwwYNPevQp5PVhh9G168lf3vPz4EpdcpaB5PhefgawoGen+SGifBz4Vzm&#10;fYz3BH5Y4D124axIm6+tdnxHY1wpQh3ej2hD2EMxt8NtPD+f+MwVj0nYNuBHFb7jU/rs4XsbofTr&#10;albdvF893/NYZ9l81nWojxmU+HmYbZ3n5xOfJfOeR8HnEN8F+E5A3fzw8tyWmW0GOYYzA6HZADWq&#10;YnWzJ7fL2C5IoXcQy+B+8asQG2FskM1tsH7vDczy+dZ1nhtC3Aa7mPEY8CWw3b1ebJzQc3L+jHsD&#10;Wd66jV24M7t+8aWwcZW1vmuXrV4PLGMXIoEbvsjlucHxLub9bca24osdPWYIcviLNrxXMATBs7d6&#10;0xprV7PnBiS7e2OGZbGOWT7CIJjlPYdjIBDivvA47YZGXL6Y8FlbOlfk9s2E0IeeD7wnk7u953sa&#10;veD377rv917Cc8IPPLshHBfPJT9MhJ8L5/IMTt4FPzAQ2PAZwPsEbeidxkFIeB/hxwjaMETH8/OJ&#10;OWMxjGffTutzhraVi1L+7HkHQqwf94PveHxG8P6cMd663TdfWsvg84Fthve2ztRNoMXnBL1/aPPe&#10;RuE5gvmuwDJmm0GO4cxAiC5ztOFDiY3ET99YdfMh8CdI4YAOXI+N5rgh1nrQi2E+XN7Le4a1miWt&#10;o35xPT7kCG8rF1qXUfBhxYEv+OLB8sP7iNy4lvgx4QvB9KTg1x0ORMHGEHV8ASCoMhBmLp4bHBwN&#10;69lDiODz8kXCBgchC2ELsIHB7jC0Y1eW3TLgvWHEfeE+fTHLew7H8Nzg2Q2NwO6wXr9YdXwmsQHC&#10;e95stFK6PZYx72mEVSOlIRyQ3DARfi6cy7yP0YOM3cHmwDv0qOGHhOG5HHat4r2Jnjq0IZRh6IP3&#10;eyi1nz3vQIgfQfhc270/PW/jHSrt6thmmPViG2O2m557mS5dsHo20W62GeQYzgyEGFtndimhYAOD&#10;DRIuY3l/ghQ2LvhQmd1xKNggmWlf7D7AOLuKZ7c9bosvFfSsoCcEBwp47i7G9fiiuXXD/jGhHdd7&#10;PgaETTP9CANh5mJeO8/X0xt+aOB6z/FQGA+I3UFox3vWbJS8x0yZzwoCGqYxwmWEKmyQ7Nh9tsy6&#10;8VnwNTQC7zu8//ADCmOusDzCH9aR0u2x69f7PQ3owUluCEdKw0T4uXAu8z42nwf0MKPXW7W5txMY&#10;t+q5HL6jPd+XKHg/Ye+O93vIu1cupc8ePkuegRC3Abv3p/fnL6U6AyGlIHMEwrQwEz2j4HJa4YOG&#10;4IWCyynBhgsfeCyPD6g3BEP8cvR1vR3zGLBeX7v3KPL5EwjN0AQsh+XBc2OC3bQpbZQwlAK7qNBL&#10;l1xA8t7gQEpDIwB/zXAIFAQ4M+whpdvjfe4dCPGeRzs2cL6GcKDgsq9hIgyEzmXex56fh2XzrB8P&#10;aEePNt5jZs8SeqwR9PBDCe9L9Aziu9rz84nPGHjOBoF5AsMpEJphR6jjewE8nzcDoeM4NxASRRrP&#10;DY6vL2vPge/Y9YWeN/OLH7tcEZz82SihV9GM3cPtTJjz5L3BgZSGRpgfLNjdi2VQzDgpSOn23kMn&#10;jJSGcKQ0TISB0LnM+9jz8+A5dtW8Jzw/f3jPD+pmvd9QMMTH83q0YW8R3sOoY9cyxoWHUyBE3Qw7&#10;wl4mPFbPvU0MhI7DQEgUKfwJhIANT70KCb/08Rdf/GgHfzZK2IB43p/neD3De3kjuaERhueuKQQ9&#10;T8nd3q6HEFIawpHSMBG7DS45g3kfe38ezJHpuM78KMJBWWaMIQp2H48eYAVIz/cQftSYzx/e5zhg&#10;EMIpEAKGHWFWAXxuMLUNpp7y7NEkR2EgJMqssAFAgLLr3Qu2lIZGpCStt8eGD7dB8QypEKhhIuRs&#10;5n3k/R7zDm343GH4D8JiOMKR0pivFGHVfEdgLCHGFPKHkSMxEBIREaVXpPUyY/iFmUsRveUzJ4h8&#10;Uz2hznN6Ow4DIRERUXpF4rAD7ALHpNUIgaZguMba5QnjfckxGAiJiIiczAwvScvwDso0GAj9gUl3&#10;MYEuBqcDBttikDuOVjTnYw20UNwHERERkRsDYUow2Si60D2PCvM+eisYQnEfRERERG4MhCmxmyYg&#10;FGHNTLGB++RYDvLhyNFjjipERBQckR0IMYcSzj2JQbEYyIu5xTAnFHbxomcPc0HhNFU4awGg/Zfv&#10;rSOocH7gOZOtyzgPMOYrw9kRPvmXFfgQyOZOseoIf5inCZOLYr0mEGJeM0z8i2Vw2zEDE6YYePjA&#10;WmfhLNZcVTh12EmPDRpmuMcpjXBbXF+jhDXA14S//p2tx9a5jchz9zqTe67kWBUqVZO4PAUdUWLi&#10;8svJk/oUW0REFFCRGwgRhHBSfUygibCFUGfOA4xJNzH/kzljg5n41pxGCBPW4lRZpvcPBZNyIuCZ&#10;yUSxDs9AiNsgEO7bmRAIURDQcD/mdjgFEAbmmhngPa/HfR8/nPA48HjxuPH4cb3n0WmevZAIp8k9&#10;VyIHaNb8B+nTz/2ji4iIAi5yAyF2p5ozFkwdbfXMbVlnnUII50DF5KHmdFVmlnmc2QB1BDSc4ssE&#10;QpzOCifGx7kpzSmtzO7g5HYZm7macJovBDW0IaAh1CHcYQoC9E56ngapy08JJxVHKDy01zpYBb2V&#10;6CG02y195VLKz5Uok1u6bIUULlJC14iIKJAiu4ewZX0rJKGg9wy7h3FUrtmNenCPFfZQdm+1whWW&#10;xa5c7Jr1Z3ygP8ugR9DzlECeQRO7lHG0ME6IjjaEU4RAc0okFPQ+flvLCqVml7F3D2FKz5XIAQoW&#10;Li6r16zVNSIiCpTIHkOIcXrYHVwiZ0JYQjE9gp5BrWUD65Q8pjcQgh0IEfRK5rJ6Ek1pWsM6kf/Z&#10;kyI/N0/Y9WuK2b3tfR8pPVciB+jRs4+0+L61rhERUaBEbiBESDqyX2TzWmuXK8La0F5WSELwwzkZ&#10;ASfl9wxQdcpagQyCFQiXz7cu40AT7NIF7DrGgSQIb1gPzh+JA1Qwx+D5M+5gVz7xOj3v44E7DPrz&#10;XIkyuYOHDstHUdFy8+Yt3UJERIEQuYHw8kWr9w2hqH5FkVWLE8b/eYY+c7JutKOYHjhITSBEz+J3&#10;dRMfZewrEF67bB3hjHrNkiLjh1rjCbGrF/e/cqF1GQXLYyxgufzW8jj6GbuNPe8D4xT9ea7kOGfP&#10;nc+0xZcatevJ2HETdY2IiAIhsncZo8cNk0YjGJmCA0bQbngeKIJQhvNNGv4EwpNHE8b7IcCtWZpy&#10;IIQTRxI/Nkxbg7GE6CHEQSGTRybeXYzrceAJppcB7/vw57mS44wcNVZ69e6X6crQYSNl1Wr7sYJT&#10;ps6QCpWr6xoREQVCZAdCQG8awpyvSZw9j/BFaEN4Sy0EsrRMEu352OzuF48N0+P4ut5bSs+VKJPA&#10;fIN9+w3StcTu3bsv2aJzye49e3ULERGlV+QHQl8w1m7sYJEf6lu9b5gGBuMJ06J0bmviaCIKGfQS&#10;Hjx4WNcS+6ldR/m1UxddIyKi9Mq8gdBzNy4CIaZ/ScvRuHu3J+yixaTSRBQSmzZtUbuH7WzctFli&#10;4/LLy5cvdQsREaVH5g2EYHbJpmU3sYGpYdp/a/U0IlQSUUjcu39ffu/cXW7ccH+GbZQqW0nmzlug&#10;a0RElB6ZOxCm1+ULVs8gJrg+tM+6fIon2CcKldlz5snq1et0LbEhQ0dIvQZf6xoREaUHA2FyBnYV&#10;aVBJV9xafGUd/UtEIXHixEnp13+wriV27tx5NSfh6TNndQsREaUVA6Evr1+JFI4SWbVIN7jt32X1&#10;EuIsI0QUEugJPHTIfvxu4ybNpf+AIbpGRBnlxYsX+hJFKgZCX6aPFSmdR1c8NKsp8vuPukJEwbZx&#10;42aZOs3+4JIFC5dIkWKldY2IMsr6DRv1JYpUDIS+VCliTR7tDRNBo5cQp5sjoqC7e/eedXDJzaQH&#10;l7x69UryFygia9dt0C1EkWf79p2qRLLjx0/I+fMXdI0iEQOhnXXLRXL+3ZrL0E7TGtZZR4goJGbN&#10;nitr1tgfXNK5aw/5odVPukYUeRYsWBzxPWzXrl33OU0URQYGQjvYLdz7V12xsXOz1Ut4ib+GiELh&#10;2PET0n+A/cEle/ftVweX3L5zR7cQRZbMEAifPn2qevK3btuhWyjSMBB6w7mO/TlwpEl1ke4/6woR&#10;BdvgIcPl0OEjupZYtS/ryPgJk3WNKLJkhkAIM2fNVaHw8JGjuoUiCQOht99ai7RupCvJ2LbBCo5X&#10;L+sGIgqmDRs2ybRpM3UtsQkTp0jlqjV0jSjtrl67pnZ/Xrt+Xa5fvyHXb9xQk6NjDOvNm7fk5q1b&#10;cuvWbbl1+7bcvn1H9UzfuXNX7ty9q8a73r13T+6h3L8v91EePJAHKA8fykOUR4/kEcrjx/IY5ckT&#10;mTt3QVAD4ZMnT0NSDhw8pAIhQ2FkYiD0dPe2SI6/imxdrxtSgFPj9eyoK0QUTNjoYkODjbK3W+6N&#10;dFS2nGr3MVF6oLeuZ69+qvTo2ddd+kj3Hii9pVt3lF7StVsv6dK1pyqdu/RQxQShtJS+/Qb5HQgR&#10;OLF7NjXwnOzuN9iFoTCyMBB6GtlPpHYZXfHD5rUiUW+I3LimG4gomGbOnCNr1tr/YGv1Yzv5rXM3&#10;XSPKGK9fv1YFR8Cj4HzbKJinD+X58+eqPHuG8swd7p6lqodw5Kixqkc8Nex684JRbt68GR8GFy9Z&#10;pu+dIgUDoadi0SLzpumKnxpXSf4AFCIKmKPHjssAHxNRIyjG5Smoa0SRw98xhAiYRQsXldLFSuqW&#10;8ILngDCIXccUeRgIjQUzRIrH6EoqbFglkvVPIrftT8BPRIE1aPAwOXzYflfU56XKy3z3xpUokvgb&#10;CKdNnyk5s+dUR9X76inPSOi53LVrj65RpGEgNGqVEhneR1dSqdEXIn1/0xUiCqZ16ze6N4yzdC2x&#10;/gOHSIPGTXWNKDL4Gwi/qFxdeka9Lx2jPpTmTVvo1vAx1cdBXxQZMjwQ2o1DCHV5tmmtSPa/pH0s&#10;4PoV1u3vcR40omDDkZ3YLYUjPb2dPHVa9Z6cO3detxCFP7MtSs6SpcvVe/uS689y2PVXdfnkyVP6&#10;2oyH8ZAU2TI8EJ51f3GbQagZVe40rCLSqaV+RGnUoLJI/866QkTBNGPGbJ+nq2vYuKkMHDxM14gi&#10;3/ETJ9X7um12lzXdmbtUyppV+vUfLBcuXtJLZSwc6U+RjT2Eusgx34NgN2/Zpi8lA6e7WzZPV4go&#10;mI4cPSYDBg7VtcTmzJ0vxUuU1TWiyIL39px5C9TUNrWr15K42DyqN7B87ryqd9AEwsWut6VYztzq&#10;ukL5CsnXDRqrs/ksW75Szp1nDzmlHscQpuDQocPy3bff6RoRhYuBg4bKEZt5zrDrKk/+wmoia6JI&#10;g/k265WvJC2j/iUjXO/Jetdbcs31p/gg6F0eud6QPa43ZarrHSkXHSM92rbTayJKHQbCFHT89Xf1&#10;C+zChYu6hYjCAXYZT58xW9cS6/R7V2ndhhtGikxnzpyVMoWLSu+o921DoHe56Q6MX0XnkPbfNNNr&#10;IEo9BsJk4PRD2bLnlAYx0dK77wDdSkThAAeVYAzw7dtJDy7ZuXO3+iGHzzBRJNqzZ5/kjs0jo13v&#10;2YZAz/J9jixSp1KVVJ/BhMgTA2EyRo0ZJyVyxMoK19tSKB8nvCUKN5h+Zp2Pg0u+qFZTJk1O5UTz&#10;5HhNv/0+bErV6rXVD5t5rr/bBkGULlEfSs4cceqgE7t1ZFShyMNAmIzyJcrIWNe76kNXIWeczJ7D&#10;g0aIwgnOlYqxhHbGjJugNqhEqTFoyLCwKghXdaNzJAmCpmTNGiM/tetge9uMLBR5GAht3Lh5U9as&#10;Wad+mZkP3Rz3L7S6NWrL8eMn1OmDiCg84FR2R48e07UEV69dU5/hAwd4Gi2KXAsXLZXfcmZPFAI9&#10;S5m4PDJ7zny9NFHaOT4Qnj9/QVauWi2DBg2VZl/Vk2L5C6mNSP7oOGkf9WGiD1713HkkJltOicke&#10;J9VLlZVfW7VRM7NjrMejR4/1GokolHAKrxkz7Q8u+b5lG+nSraeuEUWeYYOGJDuOsElsNOfdpIBg&#10;D6Fbn74DJGvWWBnj/tBtcv1NHbFl98FDue/6o+x0vSmTXO9KB3dg/LzgZ3Lo8BG9JiIKtZs3b+mD&#10;S5KeKWjlytVqChqiSNW++XdqHDu2P+Pc2x1sq6Kz51R7rdDWNeoD+an1T3pporTL8EC4fcdONQFn&#10;RpcKlapJvuyxsssd9jwDoK8y3/1hjM4WK9//0MZ2faEuHLNBToae+vXr7c8FW+zzMrJo8VJdI4os&#10;dSpUlkXu7c2n0TklX75CsnrNOtmwcbOULF5aqubKLRPdIbF2pap6aaK0YyD0KOXKVZbSOWLkgsds&#10;8HZlqfvXGnYrN2/RynY9GVEYCMnJDh06IoN87Dbr22+gNG7SXNeIIseTp0+lUJ5P1PamT9+BujXB&#10;6DHjJXv2nFIw9yfy6NEj3UqUNtxl7KVjm3bSMHcueeZ6I9kwuGr1Gn0LIgoHOK/r0WPHdS0BDjjB&#10;Z5aTy1OkOXb8hNSo+ZU6mNGXI0eOyc/tf1GnvCNKDwZCL5jYExuPiz56CZtH/Uv6DRislyaicIFd&#10;aTNnztG1xOo1aCJDho3UNaLIsGLlan0pZctXrNKXiNKGgdDLiRMnVSC0C4MoI13vSctmLfTSRBQu&#10;bty4qQ4uwblgvc2cNVdKlK6ga0RE5I2B0MvqNWulZJ788QHwiesNdQCJqW91/U2qluWGhSgcTZk6&#10;Q9Zv2KRrCR4+fCRxeQrKps1bdQsREXliIPQybvwkaflJPhX+MLUMegvzxOWVqlFRst71ljx0/VHy&#10;5covL1++1LcgonBx8OBhGTx4uK4l1vHXzvJT2w66RkREnhgIvfz2WxcZnTNKGkVnl88LF5V58xfJ&#10;pUuXpV27DiocYu7B6OxxcvLkKX0LIgonffsNkmPHkg7C37pth0RlyykPHjzULcnDZ5+IyCkYCL00&#10;rFFHBb9effrLixcvdKtlzdp1UqFkWckfk0tWruJRxpT5YaB6r979Iqp0695LVvn4fJYp/4UMHTZK&#10;/chLqVQpV0lmzZ5ne12oy/379/UzICIKDgZCD69fv5Zm9Rom2/v3/PlzGTJshDpxPlFmd/XqtXSX&#10;LVu22bYHs9y9m/TAEsA4Qvzg87dki8ph2x7qwkBIRMHGQOjh3Lnz+hIRBcL9+w/U+cLDBYKVP6Vl&#10;67bSNutHKozt27ffdplQFyIoV76S9O03QNeIAoeBkIiCZuiwkbbTwISz69dvSJassbLX9abUzp5N&#10;evTsq68hyngMhBQsDIREFBRLli5Xp9uKtCPyR4waI41irLlIF7velgJ5CqgJ64nCAQMhBQsDIREF&#10;3IyZc9Qk0UuXrtAt4e3BgweyZ+8+9bjLFi8l211vxs89Gps1RoaPGK3OhHLh4iV9C6KMwUBIwcJA&#10;SEQBc+bsOXWkL8IgytZt22Xf/gMhK/569eqV9OjaQ+pX/VLyx+VTYwXzZ4+V+jHR0iPrP+PDIMog&#10;1z+kWY6sUixHrFoue7acUrV0Ofnlp/Zy/MRJvUai0GAgpGBhICSigJo9e158IBw0eLiMHDU2JKVf&#10;/0FyNhUHhuHsJXWrVJdOcTlkv+uv8sz1RqIg6KsMc70nRfIXkgMHD+k1EYUOAyEFCwMhEQWcCYWz&#10;Zs/VLcF19OgxGTzE/gwlcObMWSn82edSrkIVqVCpWnwpU+4LyZcjp/SJet82/HmX6a53JCoqWoqX&#10;LJdoPcEsmIeQyGAgpGBhICSioJipxxFevnxFtwTPjJmzZe3a9bqW1IBBQ6Vi5eqyavXaJGX6jNmS&#10;Py6vTHC9axsCTVnnekuyZ42VQYOH2a4nWIWBkDwxEFKwMBASUVDcvHlL+g8YLLt379UtwYFdvwie&#10;mC7Gl6Kfl5GFi5boWlInTpyUHNnjZJHrbdsweNz1F/k0Zx5ZsHCxvgVRxmAgpGBhICSioNm//2DQ&#10;T/O4det2mTRpqq4ltWHjZomJy6drvnXv2kPtErYLhLddf1QHlNy7d08vTZQxGAgpWBgIiSioli4L&#10;7tQzI0aOkT179ulaUq3btJdff+uqa759U6+hbHb9zTYQonzsDoQHDx3WSxNlDAZCChYGQiIKqmfP&#10;nulLgXfx4iXp3qOPz/vA/IIfZ4mRvXv36xbfyhQtIRdcf1bh747rj9I+6kNZ73orPhBWzPdJ0MMt&#10;UUoYCClYGAiJKGJh4uuFC32PDZwydYY6sjglT54+lWzZc6rgN8T1D8niDpENatWVbNlySuuof8oD&#10;BMT8edRZTIgyEgMhBQsDIRFFLJxn+PTpM7qWVPUaX8noMeN1zbdjx09IsTz55YusWdWp6qZOm6na&#10;cbBJi2YtJG90nEzN8aF0aNtBtRNlFAZCChYGQiKKSBjPN2z4KF1L6sjRY+pAkJs3b+oW31asXK2W&#10;/b1zN3nw4KFuTbBo8VIpXriofFWlum4hyhgMhBQsDIREFJGmTp0hGzZs0rWkevTqK998+72uJW/U&#10;6HFy8GDyB4zcvXtPBgwcyiONKUMxEFKwMBASUcS5e/eumnvw1u3buiWpAoWLyfIVq3SNKHIdPHhQ&#10;X2IgpOBhICSiiLNx0xaZOm2GriWFXcD5Cnyma0SRr+MvnWThwkUqEHbr3lN69e4j+/alfPQ8kb8Y&#10;CIko4gwdNlJNeu3Lty1aStfuvXSNKHMoUaqM/Nf//YP827//h/z2exfdShQYDIREFFHOnj0nvXr3&#10;l1evXumWxG7cuKkOEDl8+IhuIcoctm3brsJgnnyf6BaiwGEgJKKIgnMSL1myXNeSGjN2glSpVkvX&#10;iPyzfcfOiCh58hd0/yDqa3tduBaKDAyERBQxXrx4IV279ZLz5y/olqQqVq4uE5M5tzGRnUFDhskb&#10;f3pTcuUpIEWKlQrbkr9AEdv2cCtvv/O+vPf+v2T8xMn6P0zhjoGQiCLG3n37ZeSosbqW1J69+9Tu&#10;4vv37+sWIv/913//Qfa630OUfnW+qqcOhKHIwUBIRBEDPX+bN2/VtaQ6/d5Vvm/ZRteIUoeBMHAY&#10;CCMPAyERRQQcLIK5B5Pr/cuVt5CsXbdB14hSh4EwcBgIIw8DIRFFhHXuoDdj5mxdS2rBwsXyWdFS&#10;ukaUegyEgcNAGHkYCIkoIgwcNEwOHz6qa0k1+rqZ9O7LMzhQ2jEQBg4DYeRhICSisHfi5Cnp22+Q&#10;riV14cJFdTDJSfdyRGnFQBg4DISRh4GQiMLevPkLkz0v8ZChI6T2Vw10jShtGAgDh4Ew8jAQElFY&#10;e/z4sTqY5PLlK7olqdJlK8n0Gb7HFxL5g4EwcBgIIw8DIRGFtZ07d6uzj/iyZes2yRadW54+fapb&#10;iNKGgTBwGAgjDwMhEYW1ceMnJXv6q3Y//ypt23fUNaK0YyAMHAbCyMNASERh6/KVK2p3MXYb23ny&#10;5InkiM0rm7f4nqyayF8MhIHDQBh5GAiJKGytXLVGZs+Zr2tJYV7CkmUq6hpR+jAQBg4DYeRhICSi&#10;sNWv/2A5fvykriX1Vb1GMnjIcF0jSh/PQHj58mX1l9LGOxDevHVLX6JwxUBIRGHpyJFjMmDgUF1L&#10;6sSJk2ruwfPnL+gWorQZPmKktG7zk/yf//pv6T9goJQuU44HKaXR3HnzZOTI0fGBcPKUqTJ+wkR9&#10;LYUzBkI/sOubKPRmzZorq9es07Wk+vYfJA2/bqZrROkTE5tL/u3f/0OVWbPn6FZKi2w5YuT//V//&#10;W/7H//xPqVK1um6lcMdA6AcGQqLQunf/vjqY5Pr1G7olqaKfl1ETVhMFAnoJEQbr1uME5+m1cdMm&#10;9b/8y5tvy+nTp3UrhTsGQj8wEBKF1pat22XChMm6ltSateskV95C8vr1a91ClH7oJVy5yvcZcch/&#10;6BnkdjOyMBD6gYGQKLRGjR4nu/fs1bWkWv3YVn79rauuEQUGegkpMA4fOcIDcyIMA6EfGAiJQgcH&#10;iXTp2lOeP3+uWxK7c+eOfJwlRnbu2q1biIgovRgI/cBASBQ6S5eukAULFutaUhMnTZWKX3ypa0RE&#10;FAgMhH5gICQKjVevXkmv3v3l9OmzuiWp6jW+ktFjxusaEREFAgOhHxgIKRKcPXde9u0/ENFl0eKl&#10;MmToCP2Mkjpw4JCae/Dq1Wu6hYiIAoGB0A8MhBQJEAgnTJwS2WXCFNmTzMEk3Xv0kW9btNQ1IiIK&#10;FAZCPzAQEoWHgoWLy7LlK3WNiILi2TORySNFurb1XWZPEnn1Ut8gxLautx7D2MEiTx7rxhS8eiWy&#10;foXI7Zu6gbwxEPqBgZAo4y1dtkIKflpc14goaB4/Evm6mojrD77L9/Ws4JgRJg63HkPVIiJ37+jG&#10;ZFy64N6QlxX5LJvIuVO6kbwxEPqBgZAo42FXcfeefXSNiIIGE74jaN287g5T50XqVbACWNMaIlcv&#10;We24PqMmhk9tINy02lqegTBZDIR+YCAkylhXrlxVB5McPHhIt1BYCfddjLBwZmAfR6DXF648ewvt&#10;egWvXxHp0Fzkk39ZpXUjd9tV67qdm0VK5bZuP7SXSImcIgU+EuneXuTEEZHGVUVyvecOdkVFDumx&#10;w3OnWLdpWV/kt9bWOgtnERnWW+SFnpvUOxCifZb7dahYUCTmLes2uM9zp63HgNtj+Sx/EimaXWTF&#10;QivM7t4qUrOUSM6/W49tzMCE+3AgBsJk3Lp1S/1lICTKWJhm5suadXWNwk6472KETi0D+zgCvb5w&#10;lVwgRPCr/Kl1Xdm8VsHl8p9YvYimZw4l3wciDSuLZPtLQhtCGNpxGSHw2uWEsIeCsIgAhyCH+oAu&#10;1v16B0KESCyDMNioSsI665YT2bAqIRDivj+PFVk6V2Sjux3Lo61myYTbIOQ79JSYDITJ2LlrlwqD&#10;pUqXlYaNvlZlw8ZN+lqi8LJ9x05ZtXptpiylylSUSVOm6WdKYSfcdzFCoAPcg/vh8byCLblAOG+q&#10;1V4uv8iViyL33P8LjNVD27QxCYEw+k2RRbMSr6tGCStQ4gARhLnc/xA5sCch7KG+a4v1vx3R12pD&#10;mMP9eAbC27dE9u0UGdlPZL77OwLLr1tuXW92EXvvMsZzwHNBG3oh0SuIdeA+0YN58qh+gs7CQJgC&#10;hMB/+/f/UKXNT+10K1H4QSAsUqxUpisFChUVV9ZYdco6igDJBQizOxA9RdhNiA0wdgU+eiAypKdI&#10;6TxWjw16dH76RuTObet2/TtbtzO7n+12I966Ye26RI8SAgjWNXqAyNOn1vXegRBHnWLXIXqzov9m&#10;/UVoMeEupfWZx9S5jYg5zSJ2n+Lx4bGhd6t2GZE9263rwJ/nEW6Sez3N/7SIO2ghWOE5lc1ntbVr&#10;JrJhpXU534ciRw8mvo1ZF9pxPf7H2L3r3fsHaMf16NHD/9NuGfQuIqB+86X1v8f1vgIhgjxeT7TV&#10;Km097o7fWe9HtK1cZK3TYRgIU4BeQoTBLFlz6BYiCrWTp07rSxT2kgsQZkNuCjbyGIvX73erjt12&#10;2OWHDT/qCBUYn2dCBAoCGsKbqSMEIKS1qGP1NCFstm2aEAr66OE+3kFk6uiE3YwIbviLOtrTsj4c&#10;yYqwhzYsa3ZTYh0Iwp63QbF7HuHIn0CI54vn7lk6tRJZ69VT53mb1ATC/btE4t7xvcz0cdYPCbyG&#10;31QX+bFx4vtNLhDidfJ+7Nil7EAMhH5AL2HXbt11jYiIfPInEKInZtMaa9mHD0W2rBMZ7P6Oxbgu&#10;GD/UWs5s8E2IwMYaBwo8uGeFOLQhoHlu4BHo0NuGdS6ZY+3CRm+gZxC5cc1aN+p4TOgVXDbPCm/Y&#10;/XnqWOrWhwDZ6xerXqmQtQxug14ztGGdmP8upecRjpJ7PdGziXb0suG5vHxh9eAd2W/dzjuIgb+B&#10;0LNXEQeMoK1YtPV/8wyE588mfS1T2mXs+X/HwS5w/67I5rUiF8+Fb29tkDEQ+gG9hOfOuT/gRESU&#10;PH8CIQ5E8JwgGBvx82dEJo2wDgQwPYTegdCsz/M+EKQQyHBUKuooCHaVCltHAJtdvJ7rwFg1BA7U&#10;m9W0dhni6FiEEoTV3dtStz48RvN4EAzNbmfvXZ0pPY9wlNzracKcuW5QN+u5oiA8pycQoiA4I3Sa&#10;+/j1B+v/7xkIEb5NuMO4RNwvAjjq3oEQ99GkusjqJQnrwGPF48bjQR27vPFedCAGQiIiChx/AqEJ&#10;eoBeJYQohC7semzV0Npoey7nT5B6+MA6sABHrqLdFARMHABiFwhxn9h1a3YVoiBM4ACD1KwPYx2x&#10;axl1z2B35ID7fj5ICDuZLRACDgop+LF1PQpeQ4y1RC9begIh1lk8JmG939ZKmM7G+32EHkGzSx+v&#10;KY4aNuMB8Rhwu+rFE9Y1ZpD1+Ab3SHzUM3qFtzv3wFEGQiIiCpzUBkIEBQQGBAL03ICvXca+ghTa&#10;sJsSu/xwKjPcBrsCcb0JI57rOOuum7BhxothN7IKD1fc63iSuvXh8eAgGNTxuFAH83wxHQt2RUZi&#10;IPQHdqHfuWXtuvd8vdPC8z2CXmSsF/9/0+vqC+4X94+wbgcB0KwPj9cwt/NudyAGQiIiCpzUBkIc&#10;jGHC2Xd1rQMwCkUlXi6lIHX5okjJXFa9fkWRVYsTAhqmQcF0KN4BrstPVh29Uwig6FUytz9+KHXr&#10;w2My89qhDUdQY3nU0WOFnij0hGbWQBhIdu8RCgkGQiIiCpzUBkL0/ODADbPrDn8xJgw9hghr2KXo&#10;T5DCGD3Po3ZRMFbRTPvivQ70JP3c3ApsZnmEwpPHrOVTuz48D/RwYhe0WR67MREG0ctodxsGwqQY&#10;CDMMAyEREWU8hCPsusPftEIoQ4jAevA3pd2MYO7Xbvm0rM/zNp5hmCjMMRASERERORwDIREREZHD&#10;MRASERERORwDIREREQUPDuDBuaoxAfiB3brRDZNM40Acc9BNcnytw5M/y5BPDIREFBQFC38mffsN&#10;0DUiciwcYGNOBWjO2YzJwXEUt79HE9utw5s/y5BPDIREFBQMhESkeE5cbY4iT+30Mv6EPbv7Ib8x&#10;EBJRUDAQUtAcPyxyaK91GadOwy7CsYP92/WYFqG4j3CD6XOwOxfncMZ8ip/8yzo9H/73OKtLg0rW&#10;qf5wujlAwEO9aQ1r4m4UXMZZWmZOsG6L61cstCYfx/oQ7jDvJM4fjB5D7EKeNdHqOYz+mxUAxwy0&#10;zjLiGQjbNbPuH48Lk4Cb080hDHrej6lXLGhNPm5ug/XjNTVwdpoOzUUKfGSdqhCvNYIqbofH5RAM&#10;hEQUFAyEFHAIDP1+t0KE6SUKxUTGTpwsedtGa3JwnFMYE2ojeOF/gFP3nT6ecOYWTKiN+RYx2Tbq&#10;OIcwQtT+XSJx71iTi2/bkLh3zzMQ4mwuCIS7t4n0+DmhDWevMZOVD+iSOBBiMnFMEm4mAS8WLXLp&#10;fNJeRLvbmPMum1MQIjSa54br6pZPuF9zfmWHYCD0x6Bu+gIR+YuBkALOe4MPoQhrZvJqhAennO/W&#10;/F/RQ4iwhR6/aWOtM7Xg/4H/P66vW07k2KGE0w+a18bcHmdiwXmcU3rdEDJxykKEsEWzEpbB7dBj&#10;d+pYwjpwhhn8ODhywB04P0gIbskFQnMbE1TNbXDKQYRFBNm9O6yeUfPYGAgpkfv33G+WP4p0a68b&#10;iMgfDIQOk9wuxvt3RVrUsXblYWNrYMNvdjOih6haMZGapUQmDLN6bbAe1E8cscJYvQoJvTdYf+c2&#10;1q5A1LGr77fWVm8RruvZwTrqFPDYdm+11pXz79ayZlckYDcweh4/j7VCAHqeuru/8/G4AT1aeJx4&#10;DmhLafnMYMemhHMzo+C1QKg6e9K6Hr1r6GVDDyBeL/wfzLI/1Bf5tpZ1eWQ//4L8ptVW3fTcebNb&#10;B05riPs3wS25QOjrNt6PA7xDo0MwEKZk3jT3B+FdqxuZiPzGQOgwye1iRIjo9YtVR48Sghp6axCw&#10;0IZdhYf3WRtq1BH6qhe3QojZWJ87nTgQFs7ivp9WIuOGWHUU9BbhfMRmmaG9rMeGXiCEG7TjeiyH&#10;69HzhB4/89jwmPHYzW5Fc85hz9Bw53bKy2cGCNHoMUOw8wyG6E3D+DzP18+EwZYNrNc7u/v/bHrd&#10;sPuYgTAiMBCmBCdZx/iF2LdF1q/QjUSUEgZChzEbVl+7GM1G1oQE08OEsIHAZjbUWMfwPlYgWT7f&#10;qpuQkFyw8Nzl1/E7qw0B7cGDhPFt6EFEr+C+ndbyOIjg4F5rtyauR0BEoMOuyNmTRM6csJb3DA1X&#10;L6e8fKTD/xD/a4S0U8et54TAbv73GDcI5v+Cgtdx1WJrm2na6pS13gfJvW4miJn3B9pwv4DXH729&#10;eP1Ouf+3KYW7tARC8x7DfeMx4LmP6Gu1MRBSvC3rrN3Ft2+J9O8sUr+ivoKIUsJA6DAp7WJEryD2&#10;tOA67EbEBhqX0cuG3cHeG2rw7jXyJ1gAeu3QhiBx5VLCbWqVtkIcAiMCIdrQ24Xdv7hsCnYp4zE+&#10;dIdJ8LwP9BCmtHxmMKq/9dzwmqIXFoHXe4zfQXewN/9HHE2MsYIIi+b/gv+TCZe+Xjfc/ru67td8&#10;i0izmlYbelzbf5vQ8/rrDyKXL6Yc7tISCK9ftQ42wTJ4z+I1Ru8m6gyEFK9VQ+sXJdy+KZLD/ebY&#10;4P4lS0QpYiB0GGz4k9vFCPHByh0CsesYl01vYCgCIXYzYyygZ1k619r9icCD3k0TBlAQ9C5dSHof&#10;KS2fGWCcJMKd2f2OgtcVIc9MvfPgXkKPYMv61v/FHKSBZfEjAexet5NHRYq4X1e0Yfk1S92vlTv0&#10;oePF3B/aERbR7k+4S0sgBLy3MJQA94fxoHj/oMcQzwE93A7BQOgLuv7xJsKbx+jr/nBgkDQRpYiB&#10;0EH83cVojiRFG4rZzQvBCoS33D/mTWgxYwpx8MfmtVaPFsINvu83rLRuj93bCHt4HOaxeN7HzRsp&#10;L5+ZYJc4/u8ogR4fadaN/yPeQwZ6k9FuDgoKJhywhNcPwc88P7yGeC3N+84hGAh96dFBpGlNXdFu&#10;XnP/Wvqz+0tqjW4gIl8YCB3Gn12M2OCa8Xwo5gATSG0grFHC6q0yRxn7CoS4TxPo8NgwjZh5DJj/&#10;DvdrdmWXyy+yZI4VYNFbhB5EHMziGQjRA5jS8hQ5zPsOryd6CfG+NQdEmTGQDsFAaOfpE/cv1/dE&#10;1i3XDR5wdFnjqrpCRL4wEDqMP7sYwQziR0HQMvwJhC9fWN/BCF9ox+7F0QOty8kFQvRYDu6R+LEh&#10;WJozXJw/Y238zXUo2HWIaXTQc+XdC5nS8hQ58HrNmex+7+kjz1Hw/sLre2C3XsgZGAjtjHf/uv3i&#10;U13xcu2KSNQb1gEnRJTIy5cv5dix4+qyZyAcO268+ksOYHYD+trFuGyetcFF+EMITC1swBHKfK0/&#10;OTjoo1dH3xNMm12V/k5AndrlKbyZ1zO176tMgoHQDo6WmjFOV2xgzqxvqusKEXlasnSZCoMfubJI&#10;8RKl5J1339fXkKPhoAH03JkjR1s3ssbfhdLU0SKFo0Ru3dANRGQwEHpbvsCamwq7JnzBEU/4QsP5&#10;GYkoie9/aCX/9u//oQp7B0kxu11RMM0HBvOHWsWCIp9mERnWWzcQkcFA6A1jUgZ21ZVkYC4rzJlE&#10;REmcOn1ahcHSZcrpFnI8s6sXJSPG2aGHMuufrANePstq7eYlongMhJ4wgBS/XjHLfkqwDJY18yyF&#10;wOEjR/UlovBXuUo1WbBwka4RZbAm1a0DUhBGsdsaZ6MgongMhJ4wMzqKvzr/aJ3LMUQwWP/OHX0U&#10;HVGYW7mSk7hTmDA/9m9cteo4MrloDkdNKUKUEgZCA3MM4gtj9zbd4AdMPYDb4JQ7IXDv3j2ZPXue&#10;rhERkV9wMAvOeGE8eyryyT9FRnFaJCKDgdAY3D1tZyHp1Mqa6ypERowYI5u3bNU1IiJKFs5GgnPS&#10;7/U6BRnOPVw8RuT+Pd1A5GwMhMYn/7LOaZlaOHE7eglDdL7DpUtXyO+du3M8IRGRPzBW8IvPdMUD&#10;5iTM+4HI2EG6gcjZGAgBp6rBKYzSquP3Iq0a6kpwnThxUgVChkIiohRgnkOcQWThTN3gBdPPlIyz&#10;wiGRw4VFIJwwcUriMmGyjPcs4yfLuPGTEsq4STJ23MTEZewEGeNZxkyQ0WPGJ5TR42XU6HEJZdQ4&#10;GTlqrCrrv2tiTUWQVqeOy+Oi0bKke9ekzyUIpUvXngyFREQpmTnB6gX0BVPP5HrPOjsVkcOFRSDc&#10;vn2nbN+xU3bs2CU7du6SnTt3W2XXHtmFsnuP7N69V3bv2St79uyTPXv3yd69+2Xvvv2yT5UDsn8/&#10;ykHZf+CgHDhwSA4cPCQHDx6Wg4cOyyGUw0fkMIo7QB1R5ZgcPYpyPP5UW75MnzFbX/Jtn/v+Q1W6&#10;de+twmDPXv3kwoWL+hEQEVEiNUulPAn1kB7WeY1DfdYUojDDXcZ+qFSmgr6U8RCKEQZnzpqjW4iI&#10;KInVS6zx3Vcv6QYfrl8Vyfl3kQnDdAORMzEQpgA9lR9FRcvyFeExpxp2GS9c5P6iIyIi336oL/Jz&#10;c11JQf/O1jjyp091Q+a3avVaqVCpGkuIypx5C/R/PnwxEKagbZv2UiAqmzSo7TGHVQYaPmK0vkRE&#10;RLYw6wN6B3f5OUfspQsi0X8TmTRSN2R+CIQsoS3hjoEwGZcuX1a9g6Nd76m/W7amYtLqIHj58qXc&#10;uHFD14iIyBbOIlW3vK74Cae1K19A5Plz3UDkLAyEyRg6fJTEZIlWvzQ7R30grb5vpa/JGHfv3tWX&#10;iIjI1rlT1pHD86fpBj+ddd8u+19EpnAvDDkTA2EySnxaTAa5/qEC4RXXn1QvIY5eJiKiMDWkp0gx&#10;9w/5tOjWTqRiIeyO0Q3Je/LkadAKUagxEGqYwgZzHP7UtoPUqFxNCuQpoAKgGoeiS72ojyVXbB6p&#10;XLq8fPdDaxk0ZJhs3LRFHjx4qNdCREQZBqehK5XbmkomLU4etU5zN22sbkje+g0b4+eEDXQhCjUG&#10;Qrc5c+ap8Fc+Nqf8mPUjGeN6Tza5/iY3XX9KFAgfud6QPa43ZarrHfk16kOpHhMjMdlzSq+fO+g1&#10;ERE5V6/e/TK07P6xufV9fem8fkSJXb/uxxjs31qJVP5U5PVr3eAbhvEEqwSb3X2mtjx89FivLfOb&#10;MmWGDBw0LM0FM4SEuwwPhHZH4mREad+mneTLHisnXX9JFAKTK/VyZJfG1b60XV+oy5Gjx/R/lIgo&#10;Y1y9ei3Di+zbqR9NUtirk6Ij+0X6/S5y/LBuyJxwQga7nsnUlFGjx+u1ZW44AQSe7549e9X/La0l&#10;3GV4IOzarZcUKVYqLEqB3Pnl8yzZ5IZXz6Bd+SHqX1IoOqftejKiMBBSOHn+6oVcenhV14jCQ4F8&#10;BeXJkye6Runx9OkzddasU6dO65bMa87c+bJkyXJdy7y4y9hLtw6/SINccfLU9YZtEETpke1fUrN8&#10;JX0LIvI28tB0iZr6uSw4Ex4TuhPNm79IDQ3C+fEpMJYtXymz58zTtczp8uUrqnfw5s1buiXzYiC0&#10;8UvL1jLK9Z5tGDzs+qtU/ryUXpKI7BSYW01ab+kuJRfV1y1EGatW1RpSJSpKyhQrqVsova5dux7Q&#10;sHTq9Bl9KXzMd/+QWLBwsa5lbgyENlo2bS4rXW/bBsK7rj9Kvlz59ZJE5G3CsblSfsnX6nKxBXVU&#10;nSgj7d69V/UOLnZ/rxeIjlO7ACkwpk+fpcaxB8L+Awf1pfBw/boVeK9du6ZbMjcGQhtli5aQQ66/&#10;2gZClKxZY+X27Tt6aSLyVGR+bZl5yjrf9vwzqyTf7CpqTCFRRun4a2cpFZVFfX/jzFO1qlTX11B6&#10;HT9+Qnr3GaDOpJVe586dV1O5hYuFi5a4fzyE/zmIA4WB0MuzZ8/UL8lb+sCS1a63pFhcXumW/eP4&#10;QFgmLrds2+77SDYip5p2YpGUWFhP1yxVln8rA/c742hECi+PHz+WffsPSEx0Lpnj+nv8dzi+49es&#10;XS+3bmX+cWGhMHzEGNm5c7eupd3du/ekZ69+atxeRrt167bqHbx06bJuyfwYCL0cPHRYzS242/Wm&#10;1M6dW4p9Vly279gpFb+oLtmyxcos1zvSNDaHTJw8Vd+CiAyMGZx0PPEg8/WXd0jU1BJy/TE3vhQ8&#10;jx49kl2798jkKdPk546dpHKZChKVNVZ9n1fPkSM+DKK0j/pQ8sfkUsGw5Gefyw/ftZKRo8bKho2b&#10;5caNm3qN5C9sI0eNHqdr6TNs+CiZMXO2rmUcHFU8c+YcXXMGBkIv6B4uHxOrvihGjByjWy2z58yX&#10;fHkLSuW4XNKhZWvdSkQw9/QK+XReDV1LrNHa9vLbzkG6RhQc27btkEK58kkHd+Cb5HpXdrp/2N93&#10;/TFRGDTlpbtgaBB6DrtGfSBZs8bIrDAIIpEIe9Z69OwrJ0+e0i1pt3bdBtUzN3t2xh29fO/effUY&#10;zp2/oFucgYHQS/dOv0vjJt/67LLGr8fOXXtI9dLldAsRAQ4kGXV4hq4lduDWMfloSjE5cfesbqHM&#10;CBM/Z3Rp/l1LcWWxDiCxC4Le5Zzrz1IgW4w0rt/Idn0ZUSLR2LETZeiwUep0fukpq1atUWEsI0Ph&#10;8uWrZOq0mbrmHAyEXjCI1B9btm6Xhw8f6RqRsy05t07yzv4i2YNHftzSQ1pu7qprlBk1/fb7sCjl&#10;KlSRKHcoxClI7UKgKbddf5Sy2bJL+RKlbdeTUSUSDR4yXIW4GTPnyIIFi9NVMI4Q68KJK44dP6Hv&#10;ITQw9AD3fToMp8AJNgZCIko3HDgy5OAkXbN34cEV1Uu44/p+3UIUPAMHD5NCsbnV3LF2YRC7jL/O&#10;HSc/Nv9O34LSY+DAoTJu/CRZuXKNbkmb4ydOqkCG9T1+HPqzyqxevVYmTXLmMQIMhESULqsvbpGY&#10;GeXkwfOUe8y77R4mDda01TWi4PqtczcZ73rXNhDivPU1y1fWS1J63L9vjbk7dOiw9OrVT168SPs0&#10;U5jXcNjw0boWWk+fPVO9ksePn9QtzhJWgfDMmbMycNBQn2Xz5q16SSIKFzVX/iB99yU+AMsXhMYs&#10;00rKygubdEvo4IADcpbmDRrLKtdbtoHwsesNiY3OpZek9MC59M1BmDhaO61T0GAuQ4xDzCjr1m9U&#10;vZxOFVaBcMeOXero3rbtO9oGwpWr0tcVTUSBtenKLnXO4ltP/J+ofdihKfLFsma6Fjrr1m2Q69dv&#10;6Bo5QfFCReSIxy7jK3p+WVPyuAMhTr9G6YMDQRYtXqouYzuOUJgWOJjz3r17uhZaCKPde/SRw0eO&#10;6hbnCctAiBNmE1H4q7/mJ7UbOLU+mVNNZp2yNiChsnfvfp6yzEEePXqstieYduaJ6w35PfvHql4h&#10;d141zywCIaYQY0dD+o2fMNn9+dqnLqspaNzBatHiZbJ9+85UlYULl9i2h6JMmz5TdTw5WcQFQsxk&#10;/n3LNmpqmEpVakiFStXUqW682/bu269OuI3EX7JMRSlSvLT81K6jXLtu/RrEKXIaNGqqjujC9XXq&#10;NpLzNnMOLV22Quo1bCLdevSWchWrqvX07jtAHYlkrv+yZl35+psWUrhICXV/GAi7fsMmqVWnvnxS&#10;qKhUrV5bFi9ZJq9evYq/DdY5YOBQ9XgLFi6uHpvnrPnogsdzwnVYZuq0GQE5NRBRoOy8fkAdJHL5&#10;UerP84kzmuA8x6GEISkY57Rv3wHdQpnZnj37JF+OOBnhek9tV9p36KTa8V2O+o8x2aRFjqzSp09/&#10;1U5ph3F3nr3vGN6Fo40jrSxfsUo/A2cKy0A4c9YcuX3nTqKCIIhAhMsIWLnyFpKevfupD/ehw0eS&#10;tB08eFi+qtdYqlSrpaaIQR3BDaHu4qXLcurUafmsaClV8KsAIQ/34W32nHnqMdWsXV99wWzesk3d&#10;ptPvXeX58+fx1yNQDh02UgW3ufMWSo7YvGq9CJljxk2QLNnjZPQY6/Rd5jb1G36jZnhHAMZj7/DL&#10;b2qdeD4IgqifOXtOvUkRLPG8GAopXHyzvqP8umOArqVe2cWNZPQR+3kLg2XUqHEqFDp5t5BTYB65&#10;gjG5pHTJsuoMJp6OuF//7374UX0PN6/fSLdSWly6fFl69WaozgzCMhDaldhc+dU5KU0gbNb8h/h5&#10;AO3aELJwm42bNqs6HDh4SPIVKCKTp0yPD4Q9evVVIcwXhDfP9bx+/VoNOsVtsQ5zPWZXBxxthd6/&#10;H1r9FN+LiBCHAFmxcnXVQ2lug6AKuH+EP9zujvu5oJcRQRbBFcx9FitRVgVEIrCbvytUZcjcMaqH&#10;78z9tM/kv+z8Bsk1q6LMnD/X9j6CUfCjDIGQoTDz+/XHn2TEqOQPdsLZp8qV4kkG0mPHzl0yZWpo&#10;f9hRcIRlIMTp40zPoGdBcMJfhL/+A4fE95bZtaHHr1TZSnLx4iVVB7McwtexY8dVqEM4MzCWxBzA&#10;goJub1zvvR7zOHHeS1xvwiGYoDl8ROLD5k0IRKj1vg3g8SIQXnb/2sJf9BAirJrH0urHduo+cd9E&#10;YDfLfyiLPzANRXK67xkuS9atsF1/sIoJhAyFmZuvs015ww93HliSdvPmLVRH51Lki7gxhCbUeQYu&#10;uzZ/A6HnfeHk3OiZM2XS5GnJBkLc1vt6fwOh9zpNIEQbdm1jbCN6JbGL2rN43oYo3HVs005fCg+7&#10;9+xVQbBf/0Fy+/Zt3UpEaTV4yIiAnMOYMl6mDYQYIGoCmGHCGnoSMRu6dyC0g/CG3joESAPrNm3e&#10;4Q4HhlSuWiN+PCBgl2/ffgPjewWTC4Q3b96UNm07qOeD52VgDMyatevlwcOHuoUovGGQOT7PJ8Jo&#10;Y4EffWPHTdQ1IkqPh+7tEX5gPX78WLdQJIuYg0pQMD4Qf/0JhDgPYYlS5dWRughReMN26dZThTJM&#10;P2HCoT+BEI8JAe/JkyfqIBHcF0IbdjV4hzvssh48dIQKozjSGEcWo1cC94X7xzqSC4QYg4ijkHEQ&#10;Cp4Pbn/lylWp9VUDVa7f4DxqFBlwkv4m0dmlc9ceuiVjPXjwQG28iCgwcJ7hYcMzbiJpCqyIOagE&#10;BaHs+vXrfgVCQK9a8ZLl4m9ftkIVNU4QPXapCYToDcQBIWY9OHgFR1aZ673DHYIijghGqMPy2WNy&#10;yy+/do6fVialQIhQiXGUOLLY3CeOcsZUOkSR4rNPCssa11uSI0cu2ymdQg0/rJx4wnoiO0+ePE13&#10;WbFytZpVgzKHsAqEwYDwh5CFKWXMPICpYcIbNmhYDwrW6Q9zEAx6BdMCwRCPOzX3SRQOZsyaI7HZ&#10;YtTkv6Vz5pLefdI+PU2gYJgIEVkw5MkcXJWeMm36LL3GwJs3f5G+lPFwQJrdzAX+Fs/ha+Eq0wfC&#10;9LLrzSOi5NWsXku6R72vAuFE17uSJ28huXot9RNYE1Fw2PX4pbUEy5eVq6mx8+EAgRBzAqe1MBBm&#10;AgyERCm74P58rF6zTg3baNm6rRrm4Hne2OzZYuWbZt9J3/6D1DlP2VtHRMnZvXuv+h5p0rCJbqFg&#10;YyAkojTr09M6DRhKjDv0lc8ZJ81jckhv3TtoyiDXP6R1bHap5r4+bw5rbC3Kt02aydNnz/TaiIgs&#10;OJ1r26wfqe8JTmsTGgyERJQuP379jdSPtcYL+lt6ugPjV2XLy42bN/VaiIgsmLIqS9ZY2et6U2pn&#10;zyY9evbV11AwMRASRShMXh6Xp2BYlNzZoqV11L9sw593meJ6R+Ky5JDYXJ/YriuYpUixUvq/R0Th&#10;CqccbBQTrb4vFrvelgJ5CsjTp8Ebq0gWBkKiCHXk6LGwKdu275RPPyksQ7P/M0kA9CzrXG+pXUDz&#10;FyyyXU8oChGFH8wTumfvPnXih7LFS8l215vx3xuxWWNk2IjRsmr1Wjl37ry+BQUaAyERBcTJU6cl&#10;W/Y4Wej6e6IQaMpx11/k09z51Zc6ETnbixcv1Pn66zdsIvnzFVI/FPPH5JL6uXJJj+yJ9zZgDHKz&#10;2BxSLDZX/Pjj8uUqyY8//axO5ECBwUBIRAFTqlR5me56J9GXuSkXXH+WSsVL6iWJyOlw5q0aFatI&#10;x1wxst/1V3nmesP2u8O7DHO9p0LhvPmcFDuQGAiJKGCy58glm11/s/0SR8kdk1svSUQZpUKlamFT&#10;SpauIDmzx0r7qOSHm5iCH5wIg4U/K2G7vnAtc+Yt0P/98MVASEQBgbkI8UWNnkB8cZ90/UVqR32s&#10;fvmbL/N80XFy9SonqCbKSAgn4VRw6lYcVdw96oP47wq7gjHI2bPGSMsf29muJ9xLuGMgJKKA2Lxl&#10;mwqE+OLGtDK4XPurhupv+6gP5ZI7KFbLmVO279ilb0FEZFm2fKX6rhgQ9Y8kQRBFjUHOmVtNfk/B&#10;wUBIRAExbcYs+TQ6TkrF5JRinxVXZy6BVavWyGeFikqeHDmldbaPZdbseaqdiMhTv7795Scfu45v&#10;u/6oAiOnnwkeBkIiCoievfpItmw5Zdz4SbolsZGjxqovdJy+jojIW8smTWWC613bQIjysfv74wRP&#10;exk0DIREFBC/tP1Z7ty9q2v2MA9g/wGDdY2IKEGVUmVlp8f8g/Ndf5cbHudEr5jvE05bFUQMhERE&#10;RJTh8uTMK49cb8h611tSNVduqVejjtrr0CvqfXnhbm+fP4+MHTdRL02BxkBIREREGQpnIInOnlN+&#10;ye5SQ0swxASwi7hFsxZSMldemZrjQ+nU4VfVToHHQEhEREQZav2GTVIwZx6pV7+xnD17TrcmWLR4&#10;qRQvXFQaVKuhWyjQGAiJMpnnz5/LnLkLZOCgobZlzLgJcvfuPb106Ny6dUt+atdRqlSrJe1+/lUe&#10;PHyoryEip5s4aarMnpP8DAT43vr6mxby+vVr3UKBxEBIlMk8efJEWv3YTsqUqyx9+w1MEgiHjxwj&#10;165f10uHTv+BQ6Rg4eIyZeoMOXjwsLx8+VJfQ0RO9+zZM30pZWfPndeXKJAYCIkyGRMI6zVsIvfv&#10;39etGQ9nIwi3x0RERBYGQqJMxt9AuHTZCvmyZl21C6ZwkRLSvUcfWbhoSZK2x4+fqPE9terUl08K&#10;FZWq1WvL4iXL5NWrV2o9o0aPkzp1G0n9ht+o20yYOCX+Onj69Jl069Fb3TZ7TG6pWLm6LFm6Qr5v&#10;2UYaN/lWKlWpoc71uXfffrlz564MGDhUSpapKEWKl5ZOv3dVu5oNTEo7fsJkdRv0NmId7C0gIko/&#10;BkKiTMYEwpq168v58xfk9p07icrDh4/Uchivg6P5EOaGDhspU6fNkFmz5yZpmztvoeSIzat2N2N9&#10;GIOYJXucjB4zXq0HPX+4zQ+tfpI+fQfKmrXrVbuB8T4Ipp279lTrxTquXLmqgmWuvIWkZ+9+KjAe&#10;O3ZCmjX/QY0x3LJ1uxw/cVK+qtdYhb9r166rXcxduvWUz4qWkuUrVqmjEtu07aCC4bFjx/W9ERFR&#10;WjAQEmUyJhAipNmVDr/8pg48QSCMzZVf1q7boG9phUTPNgQ59DQi7D16ZAVJBDP03KGnD2MREQj9&#10;CWWeu4wRTBEIEQBNQN2wcbMKiCtXrVF1OHDwkOQrUETmL1ik1o/7mThpSvygcgTLshWqqPGJRESU&#10;dgyERJmMCYSmN867hxCBDIEK4Q+9badOnda3tAKhZxv+ou59QnkTHPftP6CCHnYn37hxU12HkIgD&#10;V8xBLOaoZrtAiCBnDi7BfSCwtm3fMf626DlEIMRtzcnvmzRtEX89eiRLlCqvni+eNxERpQ0DIVEm&#10;4+8YQoS6UmUrycWLl3RL0jZ/A6HnfWFXboNGTdWuXxSMR7x0+bJtIPRcL8Ih7gvzjW3esi1RwVHJ&#10;c+ctUPeJ3dje1+/avSdVRykSEVFiDIREmUwgAyEO6KhctUb8bmZA7yKmszE9id6B0JeUAiF2C6MH&#10;cMeOXbpF5OrVa7Jg4RL1eBD6MHYRj9F48OCBuh3GGxIRUdoxEBJlMiYQ+jqoBLtvsZvWn0CI5QYP&#10;HaF65nCkMY4e3r1nrwqDOMAD9xWoQIjHirkTsQyONkaPH3oNMa4QB5ngceNIZixz5uw59VhwEAwO&#10;eJk9Zz4nqyUiSgcGQqJMxgRCcxCJdzG7ev0JhICDSTCWD71zuD2mjvnl187x08EEKhDCoUOHVZA1&#10;jxXT2GAXsRlniF3POBDFXI+wOGjI8PgDXoiIKG0YCInIL9hljCCHwBlMZpoa05NpB0cm47GY3dhE&#10;RJQ+DIREREREDsdASERERORwDIREROQIc+fNk46/dNI1IvLEQEhERI6AQJgtR4yuUbjDa7V27Tpd&#10;o2BjICQiIkdgIIws77z7PgNhCDEQEhGRIzAQRhYGwtBiICQiIkdgIIwsDIShxUBIRESOwEAYWRgI&#10;Q4uBkIiIHIGBMLIwEIYWAyERETkCA2FkYSAMLQZCIiJyBAbCyMJAGFoMhERE5AgMhJGFgTC0GAiJ&#10;iMgRGAgjCwNhaDEQEhGRIzAQRhYGwtBiICQiIkdgIIwsDIShxUBIRESO4B0I799/oC9ROGIgDC0G&#10;QiIiytSOHT8uvXr3kSlTp6pAiJDR7NsW+loKV56B8PLly+ovBQ8DIRERZXqDBg+Rf/v3/5D//X/+&#10;r/zj/X/Kw4cP9TUUbvr2GyCt2/wkb739rnTp2k1KlyknT58+1ddSsDAQEhGRI3xesrQKhXPmzNUt&#10;FK7+67//oF4rlFmz5+hWCiYGQiIicoThI0ZKTGwuXaNwNm36DBUGGzb6WrdQsDEQEhGRYwwZOkxf&#10;onCXL39B2blrl65RsDEQEhGRY9y9e1dfonC3YuUqfYlCgYGQiIiIyOEYCImIiIgcjoGQiIiIyOEY&#10;CImIiIgcjoGQiIiIyOEYCImIiIgcjoGQiIiIyOEYCImIiIgcjoGQiIiIyOEYCImIiIgcjoGQiIiI&#10;yOEYCImIyBnWrxS5dUNXiMgTAyERETlDsWiRz2N0hYg8MRASEVHm9+ihSLY/i0T9UeTOLd1IRAYD&#10;IRERZX5jB4tULCjSuKpI3066kcLVyXvnZOe1A7pGocBASEREmV+JnCLTxohsWCWS/a8i9+7qKygc&#10;td7SXT6aUkzWX96uWyjYGAiJiChzWzZPJN+HIi9fWPVGX4j0+926TGHnwoPLKgy229Zbqiz/VrdS&#10;sDEQEhFR5la3vEj/zrritn6FSMxbIg/u6wYKJ7/vGizfbugkL169kLyzK8v8M6v0NRRMDIRERJR5&#10;7d0h4vqDyKXzukGrX0lkQBddoXBx7fFN1Tu47dpeVZ9wbK4UX/CVukzBxUBIRESZV9umIu3cxdva&#10;ZSJx71pHH1PY6LlnhDRa217XLCUX1ZPxR+foGgULAyEREWVOVy9ZvYO7t+kGL1+VExnUTVcoo915&#10;ek+ippaQ9Zd36BbLgjOrJM/syvLy9UvdQsHAQEhERJnTwK4i9Svqio3VS0TyvC/y+LFuoIzUf/84&#10;qbOqla4lVn3Fd+p6Ch4GQiIiypzy/1Nk6Vxd8aFWKZEhPXWFMsqjF48lZkZZWXlhk25JDL2GrqnF&#10;5eaT27qFAo2BkIiIMp8Z40VK59GVZKxcJPKJOzg+faobKCMMPThZqi5vrmv2mqzvIJ12DNQ1CjQG&#10;QiIiynwqfyoyboiupKB6cZERfXWFQu3Fq5eSZ1YlWXxurW6xt//mUXUE8sm7Z3ULBRIDIRERZS4b&#10;VorEvSNy/55uSMGKBSKFXCLPn+sGCqXRR2ZI+SVf61ry2m7tJS03c7qgYGAgJCKizKVZLZEeP+uK&#10;n6oUcSeTAbpCoVRwbnWZc3q5riXvvD6LyY7rPM9xoDEQEhFR5nH8sDXVzMmjusFPS+aKfJZV5CWn&#10;NgmlicfmSomFdXXNPz32jJAGa9vqGgUKAyEREWUenduI/FBfV1KpUiGRcYN1hUKh6ILaMu3EIl3z&#10;z/1nDyRaHZG8WbdQIDAQEhFR5nD/rkj2v4hsWqMbUmnhTJFi0SKvX+sGCqbpJxdL4Xk1dC11hh+a&#10;KlWWf6trFAgMhEREFBDbt++U+QsWu8simTcfZaHMm7dQ5s5bIHPnLpA5c+fLnDnzZbYq82TWbJS5&#10;MnMWyhyZMRNltkyfgTJLpk+fJdNQps2UqShTZ8gUlCnTZTLK5GkyCWXSVJnoLhvatpRn1YrrR5M2&#10;L8vklT0tm+rHErry5Inzpr0ptai+TDiW9lPSfeoOk7NPL9M1Si8GQiIiCggEwvUbNqmywZSNm1XZ&#10;aMomlC2qbDJl81ZVNpuyBWWbbPEsW7fLVs+yDWWHbDNlO8pOuXr1mn40afNg93b3498Y8pIRgdAu&#10;mIaqtJ3eTQXC5Bw/fkJfsocexs8X1rVdfzBLZsVASEREjrB9x05VyIIAn5ElOZcuXZbfu3TXNd+m&#10;nlhou+5glsyKgZCIiByh5bffqULhr2+/gZIte5zcuXNXt1CwMRASEVGmd+bsOfkoKloVXKbw9fz5&#10;c8mfp4CUi42T4SPH6FYKNgZCIiLK9Hr06ivf5cgq9bNnVZcpfOFAodhssTLJ9a6UKFJCt1KwMRAS&#10;EVGm9vDRI8mf5xPZ7PqbLHe9rS6jjcJTlYpVpHvU+2qC8fzRceqodQo+BkIiIsrU0ONUKWecdQYT&#10;d8maJUa1UXi5d+++rFm7Tu3Wv+L6k3qtBrn+IfXrNZKTp07rpShYGAiJiCjTuHz5imDamzFjJ0jb&#10;9r9IlcrVJDomtyx2vR0fCLtFfaDacB2WwbK4DW5LoXPh4kVZtnyl9Ok3UOrUqC3R0blUGKwX9XH8&#10;a4Vixn6WKPK5/PhjO3eYnyq79+yVp0+dN3djMDEQEhFRprBr1x4pmvcTKRgdJ7VioqVd1o9kuOs9&#10;WeoRBlHQ+zTX9XcZEPUPaZnNJV9Ex0juHHFSsnBROXL0mF4bBVuzZt/JF3nzqYCO8YJrXW/JSddf&#10;5KnrjUSv1z3XH+WQ66+yzP06jna/nr9GfSiuLDGycNESvSYKBAZCIiJKNwSpcCijRo+TrFljZb47&#10;8HmGiuQKgmGenHnVmVXs1hnq4iT169SX+nny2L4uduWEOzDmjM6lznJDgcVASERE6YYJn+PyFAyL&#10;kiM2r9rFuMb1lm2o8Cyz3cERy8bE5bddV6jLoCHD9H/UOWpUriatc8Xavj6eBb2HBWNzy+Sp0/Ut&#10;KZAYCImIKNMZPHS42g28y/WmbbhA2eL6m+pNxKnjnKhCpWrx4/MyusRGZVe7gu1eJxSEwUJR2SRL&#10;VA7b24eq1P6qof7vZT4MhERElCl17tJDSsQkHF3sXT7PV9DRux5xerhwKghcx9zBz+61qh/1sbRp&#10;1tz2dqEumRUDIRERZUrLV6ySElmz2wYMlOJxeWTxkmV6acpI589fUIHQ7nVC6R31vvz84096aQoG&#10;BkIiIsqURo8ZL62j/mkbMFC+y5NLHYRCGW/T5i1SKC5votfnhp6LEGWJ622pW/VLvTQFAwMhERFl&#10;Sr/+3FHGu95VgeKw669qfrtvoj6SO64/qrbh2f8pnX7rqpemjDR12kxpUuAT9bocd/1FqmTNqnoM&#10;h7neU21nXX+WYgU/00tTMDAQEhFRplS/ek11UEmXqA9UuGj1w4/S6vvW8rH7Mua92+D6mzSuU08v&#10;TRmpR8++MjB3DnVmErxWXbr1VLv8y31eWipHx8he9+sYlSVGLnHy8KBhICQiokypyCeFpWhMTilX&#10;vJQsXbZCt4oaN1iqyOfSOGeMlPq0GM94EQaaNWgsVeJySZ2qNWTnrt26VeT58+fSf8BgFRI/jcsj&#10;W7Zu19dQoDEQEhFRpnPu3Hlrl+PQEbolsUePHkv/gUMkKmuMnDh5SrdSRilXtITMmj1X15Laf+Cg&#10;fNu4qUybMUu3UKAxEBIRUaaDcxNfuXpV13w7duy4rFm7XtcoI1y9ek1evHiha8lDMKTgYCAkIiIi&#10;cjgGQiIiIiKHYyAkIqKAevjwkYyfMFkGDhpqWzAOjAdyhL9du/fYvn6mHDl6TC8ZOi9fvpQJE6dI&#10;lWq1pFad+nL06HF9DaUXAyEREQXU7Tt3pGr12lK95le2QQJhEaGRwtvsOfMkNld+6fR7V9vXEYEx&#10;1HCfWbLHqWlpcMTxg4cP9TWUXgyEREQUUCYQdvjlNzVtCEUmEwj37T+gWzLejh27wu4xZRYMhERE&#10;FFD+BkLMDfhlzbry9TctpHCREtK9Rx8ZNmK01KnbSOo3/Ea1Yffgw4cPZcSoMVK2QhUpWLi4NP32&#10;+/ipYu7evSfft2wjjZt8K5Wq1JAKlarJ3n371XWeMA1Ng0ZNpVuP3mrdnxQqqu73zJmzia7HukuW&#10;qageA86ve/PmLfW40FakeGn5qV1HuXb9eqLb9O03UK0L66xZu36inrM7d+7KgIFD42+P3rZbt27p&#10;a8ObP4HQ7v+2ddv2JG1Y7sDBQ6oNryFeS/QUP3v2TK3H7r3w9Kl1nYFlsD5MJ4S//QYMlhEjxyR5&#10;vzx+/FitG+8H3BfeH2fd92+8fv1a9S7iMZrXbOWqNardyRgIiYgooEwgbN2mnQpPqHuWJ0+eqOUQ&#10;OLBxxwZ96LCRMnXaDOnVp79q+6HVT9Kn70BZtnyltG3fUT4rWkqdueLUqdPy3Q8/Sq68heTgwcPx&#10;94V6z979VOC7ePGSWr8n3A7rQADA/SIIIpyUq1hVLl66HH89CnaH9u47wL3MOfmqXmM1Xg0BAveH&#10;0GJ3G6zz0OEj6vpSZSupx/DgwQNp1vyH+NsfP3FSrQ9B5do1K1SGMzynHLF5ZeOmzUleQwTxV69e&#10;2f7f9u47kKQNU/vgNcKPBNxm4aIlqo6AjB8Ndu8F74CG9w3Wg5C6efNWuX//fpL3y6rVa9XuZNw3&#10;3i8Iom3adlDBEFMMwbr1G9TzwmPD64T7yh6TWyZPma6udyoGQiIiCigT0rChtivDR4xWyyEEYOO+&#10;dt0GVQeEB8+NN3qnsAwmLTYB4cqVq6qHCRt+9LbhvhC8khuXaIILevNwYAKgxypfgSLqcZjre/Tq&#10;G9+riTCK+0YgMsxtEB7MbTDBtVmnuQ0e94aNm1XoQe+TYW4/f8Ei3RK+TEizKyb02v3fvNtQEAQR&#10;lk3vKl7LceMnxb/Wdu8FO967jL3fL/iL+sRJU5K8X/A6PXr0SL5t0VK9XxDYAa8dgikeH4KuUzEQ&#10;EhFRQJlAiN2r12/cSNSzhGKCG0IAggMChIENPI4evXHjpqqboOC52xI9Ra1+bCf1GjaR8xcuqPvy&#10;DGXeR8fiVHXYxYz7QmAzzONEsDTX4/4MPBYTfAxzGwQchA/v23gGFgRfhCf0cJrHgh5MBEKsO9yZ&#10;/z164zxfPxQEJ/y/Tfjz/B94t3n+z0xoBPyv8P/Ba4JlcRvzXvA+Uh29huiVtQuEnu8XrAvrbNK0&#10;Rfxt0XNYolR59Z7B+vGalilXWf04MMs0bNw00f07EQMhEREFlK8A4A0hwDtwYQOPoIfdgWBCSUqB&#10;0PQ6AsaaYTetKQgEJrzZBULPcOd5vb+B0PM2noEFIRXXL1q8VDZv2ZaoYPezCbDhyu5/782EP8//&#10;gXebv4HQ839txoaa1xC9d9glbxcIPd8v6HnF9dgN7P0/xw8F7LYvVqKs/NKpS5LrUW7fvq3W40QM&#10;hEREFFCBDIQYe2dCg4GNdrUadVQoxO5A70Box4QUz3Fi6BXEgQieu38972fGzDlJApFZDmEP4cL7&#10;Np6BBeEEjx1tBk7TtmDhkkTPOVwFKhDiIA+EO8/XFcz68RrbvRfspBQIzbQ0WJ+BXcN4LfB6IWgi&#10;XOK9Y8ayYtcyxibiYBhzkIsTMRASEVFAmUDo66ASc0CCP4EQYwRxIAY24gh/2GBjfBjG5i1ZtiL+&#10;vvwNhNhVeObsOTUxNnbfYlcigqFdsDl9+oy6HmEG890h2JgDFvbu3W97G8/AgqOUcX94PjjaGI8d&#10;QRKPHSEo3OH18XVQCQoClT+BEObNX6iCGiYlx2uP1wCvG8byYV2BCoR4b+GIY/M6474w/hTPY/ac&#10;+aqOI9bxWDCUAGEQPb14nXHwCcYYOhUDIRERBRQ28NjYo3fMrpgNvz+BEHBEMKYGMbdHrx52CWKX&#10;q7kvfwMhxpshDGA9xUuWU2EHocAuxAB6nLCcuW8cnGCmKEkpEMKhQ4d9PvZwh9fHPG67gv+5v4EQ&#10;zxcHkeBoXtwWrwHCoJkOJlCBEC5dvqzWbR4nAvigIcPjwx5+DOCx+3osTsVASEREEQEHGpiDGVLL&#10;M6SgZys160H4Q+AwPZup5Xn7SAiCwYTnj/9DKM5Ug/vADwZfwxbQjutD8VgiAQMhERFler56AInI&#10;wkBIRESZHgMhUfIYCImIiIgcjoGQiIiIyOEYCImIiIgcjoGQiIiIyOEYCImIiIgcjoGQiIiIyOEY&#10;CImIiIgcjoGQiIiIyOEYCImIiIgcjoGQiIiIyNFE/n8tIJLU/mv/igAAAABJRU5ErkJgglBLAwQU&#10;AAYACAAAACEAO6YOtuIAAAAOAQAADwAAAGRycy9kb3ducmV2LnhtbExPTW/CMAy9T9p/iDxpt5GU&#10;CQalKULs44SQBpOm3Uxr2oomqZrQln8/97RdbD0/+/m9ZD2YWnTU+spZDdFEgSCbubyyhYav4/vT&#10;AoQPaHOsnSUNN/KwTu/vEoxz19tP6g6hECxifYwayhCaWEqflWTQT1xDlrmzaw0Ghm0h8xZ7Fje1&#10;nCo1lwYryx9KbGhbUnY5XI2Gjx77zXP01u0u5+3t5zjbf+8i0vrxYXhdcdmsQAQawt8FjBnYP6Rs&#10;7OSuNveiZjznxbHNQIy0UkuenDS8TBdLkGki/8dIfwEAAP//AwBQSwMEFAAGAAgAAAAhALrBpbu8&#10;AAAAIQEAABkAAABkcnMvX3JlbHMvZTJvRG9jLnhtbC5yZWxzhI/LCsIwEEX3gv8QZm/TuhCRpm5E&#10;cSMi9QOGZNoGmwdJFPv3BtwoCC7nXu45TL19mpE9KETtrICqKIGRlU5p2wu4tvvFGlhMaBWOzpKA&#10;iSJsm/msvtCIKY/ioH1kmWKjgCElv+E8yoEMxsJ5srnpXDCY8hl67lHesCe+LMsVD58MaL6Y7KgE&#10;hKOqgLWTz+b/bNd1WtLOybshm34ouDbZnYEYekoCDCmN77AqzqcD8KbmX481LwAAAP//AwBQSwEC&#10;LQAUAAYACAAAACEA5IuyvA0BAAATAgAAEwAAAAAAAAAAAAAAAAAAAAAAW0NvbnRlbnRfVHlwZXNd&#10;LnhtbFBLAQItABQABgAIAAAAIQA4/SH/1gAAAJQBAAALAAAAAAAAAAAAAAAAAD4BAABfcmVscy8u&#10;cmVsc1BLAQItABQABgAIAAAAIQCsa3HqWgMAAP8HAAAOAAAAAAAAAAAAAAAAAD0CAABkcnMvZTJv&#10;RG9jLnhtbFBLAQItAAoAAAAAAAAAIQDH416EQ3QAAEN0AAAUAAAAAAAAAAAAAAAAAMMFAABkcnMv&#10;bWVkaWEvaW1hZ2UxLlBOR1BLAQItABQABgAIAAAAIQA7pg624gAAAA4BAAAPAAAAAAAAAAAAAAAA&#10;ADh6AABkcnMvZG93bnJldi54bWxQSwECLQAUAAYACAAAACEAusGlu7wAAAAhAQAAGQAAAAAAAAAA&#10;AAAAAABHewAAZHJzL19yZWxzL2Uyb0RvYy54bWwucmVsc1BLBQYAAAAABgAGAHwBAAA6fAAAAAA=&#10;">
                <v:shape id="Picture 12" o:spid="_x0000_s1036" type="#_x0000_t75" style="position:absolute;width:54737;height:38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AZWxwAAAOAAAAAPAAAAZHJzL2Rvd25yZXYueG1sRI9Na8JA&#10;EIbvgv9hGaG3ujFFLdFVSv28lKIVvU6z0ySYnQ27q6b/visUvAwzvLzP8EznranFlZyvLCsY9BMQ&#10;xLnVFRcKDl+r51cQPiBrrC2Tgl/yMJ91O1PMtL3xjq77UIgIYZ+hgjKEJpPS5yUZ9H3bEMfsxzqD&#10;IZ6ukNrhLcJNLdMkGUmDFccPJTb0XlJ+3l+MgvH3qRhePnmdmpdt5T6So1tujko99drFJI63CYhA&#10;bXg0/hFbHR1SuAvFBeTsDwAA//8DAFBLAQItABQABgAIAAAAIQDb4fbL7gAAAIUBAAATAAAAAAAA&#10;AAAAAAAAAAAAAABbQ29udGVudF9UeXBlc10ueG1sUEsBAi0AFAAGAAgAAAAhAFr0LFu/AAAAFQEA&#10;AAsAAAAAAAAAAAAAAAAAHwEAAF9yZWxzLy5yZWxzUEsBAi0AFAAGAAgAAAAhAFQEBlbHAAAA4AAA&#10;AA8AAAAAAAAAAAAAAAAABwIAAGRycy9kb3ducmV2LnhtbFBLBQYAAAAAAwADALcAAAD7AgAAAAA=&#10;">
                  <v:imagedata r:id="rId14" o:title=""/>
                </v:shape>
                <v:shape id="Text Box 14" o:spid="_x0000_s1037" type="#_x0000_t202" style="position:absolute;top:38630;width:64008;height:6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XkexwAAAOAAAAAPAAAAZHJzL2Rvd25yZXYueG1sRI9Ni8Iw&#10;EIbvC/6HMIKXRdOVRaQaRe0KHtyDH3gemrEtNpOSRFv/vVkQ9jLM8PI+wzNfdqYWD3K+sqzga5SA&#10;IM6trrhQcD5th1MQPiBrrC2Tgid5WC56H3NMtW35QI9jKESEsE9RQRlCk0rp85IM+pFtiGN2tc5g&#10;iKcrpHbYRrip5ThJJtJgxfFDiQ1tSspvx7tRMMncvT3w5jM7/+zxtynGl/XzotSg32WzOFYzEIG6&#10;8N94I3Y6OnzDn1BcQC5eAAAA//8DAFBLAQItABQABgAIAAAAIQDb4fbL7gAAAIUBAAATAAAAAAAA&#10;AAAAAAAAAAAAAABbQ29udGVudF9UeXBlc10ueG1sUEsBAi0AFAAGAAgAAAAhAFr0LFu/AAAAFQEA&#10;AAsAAAAAAAAAAAAAAAAAHwEAAF9yZWxzLy5yZWxzUEsBAi0AFAAGAAgAAAAhABKxeR7HAAAA4AAA&#10;AA8AAAAAAAAAAAAAAAAABwIAAGRycy9kb3ducmV2LnhtbFBLBQYAAAAAAwADALcAAAD7AgAAAAA=&#10;" stroked="f">
                  <v:textbox inset="0,0,0,0">
                    <w:txbxContent>
                      <w:p w14:paraId="14D1ED8A" w14:textId="06F50620" w:rsidR="001E5187" w:rsidRPr="00C70728" w:rsidRDefault="001E5187" w:rsidP="00C70728">
                        <w:pPr>
                          <w:pStyle w:val="Caption"/>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3</w:t>
                        </w:r>
                        <w:r w:rsidRPr="00C70728">
                          <w:rPr>
                            <w:sz w:val="20"/>
                            <w:szCs w:val="20"/>
                          </w:rPr>
                          <w:fldChar w:fldCharType="end"/>
                        </w:r>
                        <w:r w:rsidRPr="00C70728">
                          <w:rPr>
                            <w:sz w:val="20"/>
                            <w:szCs w:val="20"/>
                          </w:rPr>
                          <w:t xml:space="preserve">. Four modes of DNA damage Tolerance. During TLS specialized TLS polymerases does an error-prone bypass, by inserting non-Watson-crick base opposite the lesion, FR remodels replication fork into a chicken foot structure. TS makes use of the sister chromatid to synthesis an error-free tolerance(green) of the lesion. Repriming, allows fork restart directly behind the lesion by a newly discovered primase-polymerase PrimPol.  </w:t>
                        </w:r>
                      </w:p>
                      <w:p w14:paraId="54927F07" w14:textId="77777777" w:rsidR="001E5187" w:rsidRPr="00C70728" w:rsidRDefault="001E5187" w:rsidP="00C70728">
                        <w:pPr>
                          <w:pStyle w:val="Caption"/>
                          <w:jc w:val="both"/>
                          <w:rPr>
                            <w:noProof/>
                            <w:sz w:val="18"/>
                            <w:szCs w:val="18"/>
                          </w:rPr>
                        </w:pPr>
                      </w:p>
                      <w:p w14:paraId="13201CB7" w14:textId="77777777" w:rsidR="001E5187" w:rsidRDefault="001E5187"/>
                      <w:p w14:paraId="7DCCAC5F" w14:textId="51FA64E8" w:rsidR="001E5187" w:rsidRPr="00C70728" w:rsidRDefault="001E5187" w:rsidP="00C70728">
                        <w:pPr>
                          <w:pStyle w:val="Caption"/>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3</w:t>
                        </w:r>
                        <w:r w:rsidRPr="00C70728">
                          <w:rPr>
                            <w:sz w:val="20"/>
                            <w:szCs w:val="20"/>
                          </w:rPr>
                          <w:fldChar w:fldCharType="end"/>
                        </w:r>
                        <w:r w:rsidRPr="00C70728">
                          <w:rPr>
                            <w:sz w:val="20"/>
                            <w:szCs w:val="20"/>
                          </w:rPr>
                          <w:t xml:space="preserve">. Four modes of DNA damage Tolerance. During TLS specialized TLS polymerases does an error-prone bypass, by inserting non-Watson-crick base opposite the lesion, FR remodels replication fork into a chicken foot structure. TS makes use of the sister chromatid to synthesis an error-free tolerance(green) of the lesion. Repriming, allows fork restart directly behind the lesion by a newly discovered primase-polymerase PrimPol.  </w:t>
                        </w:r>
                      </w:p>
                      <w:p w14:paraId="3DDB0F22" w14:textId="2FFDB126" w:rsidR="001E5187" w:rsidRPr="00C70728" w:rsidRDefault="001E5187" w:rsidP="00C70728">
                        <w:pPr>
                          <w:pStyle w:val="Caption"/>
                          <w:jc w:val="both"/>
                          <w:rPr>
                            <w:noProof/>
                            <w:sz w:val="18"/>
                            <w:szCs w:val="18"/>
                          </w:rPr>
                        </w:pPr>
                      </w:p>
                    </w:txbxContent>
                  </v:textbox>
                </v:shape>
                <w10:wrap type="square"/>
              </v:group>
            </w:pict>
          </mc:Fallback>
        </mc:AlternateContent>
      </w:r>
      <w:r w:rsidR="000F5279">
        <w:rPr>
          <w:sz w:val="24"/>
          <w:szCs w:val="24"/>
        </w:rPr>
        <w:br w:type="page"/>
      </w:r>
    </w:p>
    <w:p w14:paraId="08B5AAE9" w14:textId="07BC5216" w:rsidR="00783D0B" w:rsidRPr="00534449" w:rsidRDefault="00EA0926" w:rsidP="00C75879">
      <w:pPr>
        <w:jc w:val="both"/>
        <w:rPr>
          <w:sz w:val="24"/>
          <w:szCs w:val="24"/>
        </w:rPr>
      </w:pPr>
      <w:r w:rsidRPr="00EA0926">
        <w:rPr>
          <w:sz w:val="24"/>
          <w:szCs w:val="24"/>
        </w:rPr>
        <w:lastRenderedPageBreak/>
        <w:t>In the presence of a replication blocking lesion (see</w:t>
      </w:r>
      <w:r w:rsidRPr="00EA0926">
        <w:rPr>
          <w:b/>
          <w:sz w:val="24"/>
          <w:szCs w:val="24"/>
        </w:rPr>
        <w:t xml:space="preserve"> </w:t>
      </w:r>
      <w:r w:rsidRPr="00B136EF">
        <w:rPr>
          <w:b/>
          <w:sz w:val="24"/>
          <w:szCs w:val="24"/>
        </w:rPr>
        <w:t>Fig.</w:t>
      </w:r>
      <w:r w:rsidR="00B136EF" w:rsidRPr="00B136EF">
        <w:rPr>
          <w:b/>
          <w:sz w:val="24"/>
          <w:szCs w:val="24"/>
        </w:rPr>
        <w:t>4</w:t>
      </w:r>
      <w:r w:rsidRPr="00EA0926">
        <w:rPr>
          <w:b/>
          <w:sz w:val="24"/>
          <w:szCs w:val="24"/>
        </w:rPr>
        <w:t>)</w:t>
      </w:r>
      <w:r w:rsidRPr="00EA0926">
        <w:rPr>
          <w:sz w:val="24"/>
          <w:szCs w:val="24"/>
        </w:rPr>
        <w:t xml:space="preserve">, </w:t>
      </w:r>
      <w:r w:rsidR="00C30875" w:rsidRPr="00EA0926">
        <w:rPr>
          <w:sz w:val="24"/>
          <w:szCs w:val="24"/>
        </w:rPr>
        <w:t xml:space="preserve">exposed </w:t>
      </w:r>
      <w:r w:rsidR="00C30875">
        <w:rPr>
          <w:sz w:val="24"/>
          <w:szCs w:val="24"/>
        </w:rPr>
        <w:t>single</w:t>
      </w:r>
      <w:r>
        <w:rPr>
          <w:sz w:val="24"/>
          <w:szCs w:val="24"/>
        </w:rPr>
        <w:t xml:space="preserve"> stranded DNA (</w:t>
      </w:r>
      <w:r w:rsidRPr="00EA0926">
        <w:rPr>
          <w:sz w:val="24"/>
          <w:szCs w:val="24"/>
        </w:rPr>
        <w:t>ssDNA</w:t>
      </w:r>
      <w:r>
        <w:rPr>
          <w:sz w:val="24"/>
          <w:szCs w:val="24"/>
        </w:rPr>
        <w:t xml:space="preserve">) </w:t>
      </w:r>
      <w:r w:rsidRPr="00EA0926">
        <w:rPr>
          <w:sz w:val="24"/>
          <w:szCs w:val="24"/>
        </w:rPr>
        <w:t>is rapidly coated by Replication Protein A (RPA)</w:t>
      </w:r>
      <w:r w:rsidR="00C30875">
        <w:rPr>
          <w:sz w:val="24"/>
          <w:szCs w:val="24"/>
        </w:rPr>
        <w:fldChar w:fldCharType="begin" w:fldLock="1"/>
      </w:r>
      <w:r w:rsidR="00CC1B4F">
        <w:rPr>
          <w:sz w:val="24"/>
          <w:szCs w:val="24"/>
        </w:rPr>
        <w:instrText>ADDIN CSL_CITATION {"citationItems":[{"id":"ITEM-1","itemData":{"DOI":"10.1016/j.molcel.2007.12.016","ISSN":"10972765","abstract":"Replicative DNA damage bypass, mediated by the ubiquitylation of the sliding clamp protein PCNA, facilitates the survival of a cell in the presence of genotoxic agents, but it can also promote genomic instability by damage-induced mutagenesis. We show here that PCNA ubiquitylation in budding yeast is activated independently of the replication-dependent S phase checkpoint but by similar conditions involving the accumulation of single-stranded DNA at stalled replication intermediates. The ssDNA-binding replication protein A (RPA), an essential complex involved in most DNA transactions, is required for damage-induced PCNA ubiquitylation. We found that RPA directly interacts with the ubiquitin ligase responsible for the modification of PCNA, Rad18, both in yeast and in mammalian cells. Association of the ligase with chromatin is detected where RPA is most abundant, and purified RPA can recruit Rad18 to ssDNA in vitro. Our results therefore implicate the RPA complex in the activation of DNA damage tolerance. © 2008 Elsevier Inc. All rights reserved.","author":[{"dropping-particle":"","family":"Davies","given":"Adelina A.","non-dropping-particle":"","parse-names":false,"suffix":""},{"dropping-particle":"","family":"Huttner","given":"Diana","non-dropping-particle":"","parse-names":false,"suffix":""},{"dropping-particle":"","family":"Daigaku","given":"Yasukazu","non-dropping-particle":"","parse-names":false,"suffix":""},{"dropping-particle":"","family":"Chen","given":"Shuhua","non-dropping-particle":"","parse-names":false,"suffix":""},{"dropping-particle":"","family":"Ulrich","given":"Helle D.","non-dropping-particle":"","parse-names":false,"suffix":""}],"container-title":"Molecular Cell","id":"ITEM-1","issue":"5","issued":{"date-parts":[["2008"]]},"page":"625-636","publisher":"Elsevier Inc.","title":"Activation of Ubiquitin-Dependent DNA Damage Bypass Is Mediated by Replication Protein A","type":"article-journal","volume":"29"},"uris":["http://www.mendeley.com/documents/?uuid=0cd88c41-1fc0-4100-befb-ace6772b85e8"]}],"mendeley":{"formattedCitation":"[18]","plainTextFormattedCitation":"[18]","previouslyFormattedCitation":"[18]"},"properties":{"noteIndex":0},"schema":"https://github.com/citation-style-language/schema/raw/master/csl-citation.json"}</w:instrText>
      </w:r>
      <w:r w:rsidR="00C30875">
        <w:rPr>
          <w:sz w:val="24"/>
          <w:szCs w:val="24"/>
        </w:rPr>
        <w:fldChar w:fldCharType="separate"/>
      </w:r>
      <w:r w:rsidR="007E5E45" w:rsidRPr="007E5E45">
        <w:rPr>
          <w:noProof/>
          <w:sz w:val="24"/>
          <w:szCs w:val="24"/>
        </w:rPr>
        <w:t>[18]</w:t>
      </w:r>
      <w:r w:rsidR="00C30875">
        <w:rPr>
          <w:sz w:val="24"/>
          <w:szCs w:val="24"/>
        </w:rPr>
        <w:fldChar w:fldCharType="end"/>
      </w:r>
      <w:r w:rsidR="00F3337D">
        <w:rPr>
          <w:sz w:val="24"/>
          <w:szCs w:val="24"/>
        </w:rPr>
        <w:t>.</w:t>
      </w:r>
      <w:r w:rsidR="00F3337D" w:rsidRPr="00F3337D">
        <w:rPr>
          <w:rFonts w:asciiTheme="majorHAnsi" w:eastAsia="Times New Roman" w:hAnsiTheme="majorHAnsi" w:cstheme="majorHAnsi"/>
          <w:sz w:val="24"/>
          <w:szCs w:val="24"/>
        </w:rPr>
        <w:t xml:space="preserve"> </w:t>
      </w:r>
      <w:r w:rsidR="00F3337D" w:rsidRPr="00F3337D">
        <w:rPr>
          <w:sz w:val="24"/>
          <w:szCs w:val="24"/>
        </w:rPr>
        <w:t xml:space="preserve">RPA recruits the E2/E3 ubiquitin ligase conjugase Rad6b/Rad18. Rad6b/Rad18 subsequently mono-ubiquitinate the sliding clamp </w:t>
      </w:r>
      <w:r w:rsidR="008703D9">
        <w:rPr>
          <w:sz w:val="24"/>
          <w:szCs w:val="24"/>
        </w:rPr>
        <w:t>PCNA</w:t>
      </w:r>
      <w:r w:rsidR="00F3337D" w:rsidRPr="00F3337D">
        <w:rPr>
          <w:sz w:val="24"/>
          <w:szCs w:val="24"/>
        </w:rPr>
        <w:t xml:space="preserve"> on lysine residue 164 (K164) </w:t>
      </w:r>
      <w:r w:rsidR="00F3337D">
        <w:rPr>
          <w:sz w:val="24"/>
          <w:szCs w:val="24"/>
        </w:rPr>
        <w:fldChar w:fldCharType="begin" w:fldLock="1"/>
      </w:r>
      <w:r w:rsidR="00CC1B4F">
        <w:rPr>
          <w:sz w:val="24"/>
          <w:szCs w:val="24"/>
        </w:rPr>
        <w:instrText>ADDIN CSL_CITATION {"citationItems":[{"id":"ITEM-1","itemData":{"DOI":"10.1016/j.celrep.2019.09.054","ISSN":"22111247","abstract":"DNA damage tolerance plays a key role in protecting cell viability through translesion synthesis and template switching-mediated bypass of genotoxic polymerase-blocking base lesions. Both tolerance pathways critically rely on ubiquitylation of the proliferating-cell nuclear antigen (PCNA) on lysine 164 and have been proposed to operate uncoupled from replication. We report that Ubp10 and Ubp12 ubiquitin proteases differentially cooperate in PCNA deubiquitylation, owing to distinct activities on PCNA-linked ubiquitin chains. Ubp10 and Ubp12 associate with replication forks in a fashion determined by Ubp10 dependency on lagging-strand PCNA residence, and they downregulate translesion polymerase recruitment and template switch events engaging nascent strands. These findings reveal PCNAK164 deubiquitylation as a key mechanism for the modulation of lesion bypass during replication, which might set a framework for establishing strand-differential pathway choices. We propose that damage tolerance is tempered at replication forks to limit the extension of bypass events and sustain chromosome replication rates.","author":[{"dropping-particle":"","family":"Álvarez","given":"Vanesa","non-dropping-particle":"","parse-names":false,"suffix":""},{"dropping-particle":"","family":"Frattini","given":"Camilla","non-dropping-particle":"","parse-names":false,"suffix":""},{"dropping-particle":"","family":"Sacristán","given":"María P.","non-dropping-particle":"","parse-names":false,"suffix":""},{"dropping-particle":"","family":"Gallego-Sánchez","given":"Alfonso","non-dropping-particle":"","parse-names":false,"suffix":""},{"dropping-particle":"","family":"Bermejo","given":"Rodrigo","non-dropping-particle":"","parse-names":false,"suffix":""},{"dropping-particle":"","family":"Bueno","given":"Avelino","non-dropping-particle":"","parse-names":false,"suffix":""}],"container-title":"Cell Reports","id":"ITEM-1","issue":"5","issued":{"date-parts":[["2019"]]},"page":"1323-1335.e5","title":"PCNA Deubiquitylases Control DNA Damage Bypass at Replication Forks","type":"article-journal","volume":"29"},"uris":["http://www.mendeley.com/documents/?uuid=f5cd7bd5-6162-4e45-9e7a-9eab520a5610"]}],"mendeley":{"formattedCitation":"[19]","plainTextFormattedCitation":"[19]","previouslyFormattedCitation":"[19]"},"properties":{"noteIndex":0},"schema":"https://github.com/citation-style-language/schema/raw/master/csl-citation.json"}</w:instrText>
      </w:r>
      <w:r w:rsidR="00F3337D">
        <w:rPr>
          <w:sz w:val="24"/>
          <w:szCs w:val="24"/>
        </w:rPr>
        <w:fldChar w:fldCharType="separate"/>
      </w:r>
      <w:r w:rsidR="007E5E45" w:rsidRPr="007E5E45">
        <w:rPr>
          <w:noProof/>
          <w:sz w:val="24"/>
          <w:szCs w:val="24"/>
        </w:rPr>
        <w:t>[19]</w:t>
      </w:r>
      <w:r w:rsidR="00F3337D">
        <w:rPr>
          <w:sz w:val="24"/>
          <w:szCs w:val="24"/>
        </w:rPr>
        <w:fldChar w:fldCharType="end"/>
      </w:r>
      <w:r w:rsidR="00F3337D">
        <w:rPr>
          <w:sz w:val="24"/>
          <w:szCs w:val="24"/>
        </w:rPr>
        <w:t>.</w:t>
      </w:r>
      <w:r w:rsidR="00F3337D" w:rsidRPr="00F3337D">
        <w:rPr>
          <w:rFonts w:asciiTheme="majorHAnsi" w:eastAsia="Times New Roman" w:hAnsiTheme="majorHAnsi" w:cstheme="majorHAnsi"/>
          <w:sz w:val="24"/>
          <w:szCs w:val="24"/>
        </w:rPr>
        <w:t xml:space="preserve"> </w:t>
      </w:r>
      <w:r w:rsidR="00F3337D" w:rsidRPr="00F3337D">
        <w:rPr>
          <w:sz w:val="24"/>
          <w:szCs w:val="24"/>
        </w:rPr>
        <w:t xml:space="preserve">Mono-ubiquitination of </w:t>
      </w:r>
      <w:r w:rsidR="008703D9">
        <w:rPr>
          <w:i/>
          <w:iCs/>
          <w:sz w:val="24"/>
          <w:szCs w:val="24"/>
        </w:rPr>
        <w:t>Pcna</w:t>
      </w:r>
      <w:r w:rsidR="00F3337D" w:rsidRPr="00F3337D">
        <w:rPr>
          <w:sz w:val="24"/>
          <w:szCs w:val="24"/>
        </w:rPr>
        <w:t xml:space="preserve"> (</w:t>
      </w:r>
      <w:r w:rsidR="008703D9">
        <w:rPr>
          <w:i/>
          <w:iCs/>
          <w:sz w:val="24"/>
          <w:szCs w:val="24"/>
        </w:rPr>
        <w:t>Pcna</w:t>
      </w:r>
      <w:r w:rsidR="00F3337D" w:rsidRPr="00F3337D">
        <w:rPr>
          <w:sz w:val="24"/>
          <w:szCs w:val="24"/>
        </w:rPr>
        <w:t xml:space="preserve"> mUb) increases the affinity of the TLS polymerases for </w:t>
      </w:r>
      <w:r w:rsidR="008703D9">
        <w:rPr>
          <w:sz w:val="24"/>
          <w:szCs w:val="24"/>
        </w:rPr>
        <w:t>PCNA</w:t>
      </w:r>
      <w:r w:rsidR="00F3337D" w:rsidRPr="00F3337D">
        <w:rPr>
          <w:sz w:val="24"/>
          <w:szCs w:val="24"/>
        </w:rPr>
        <w:t xml:space="preserve">. TLS polymerases can displace the high-fidelity DNA </w:t>
      </w:r>
      <w:r w:rsidR="00534449" w:rsidRPr="00534449">
        <w:rPr>
          <w:sz w:val="24"/>
          <w:szCs w:val="24"/>
        </w:rPr>
        <w:t xml:space="preserve">Polymerase delta </w:t>
      </w:r>
      <w:r w:rsidR="00534449">
        <w:rPr>
          <w:sz w:val="24"/>
          <w:szCs w:val="24"/>
        </w:rPr>
        <w:t>(</w:t>
      </w:r>
      <w:r w:rsidR="00534449" w:rsidRPr="00534449">
        <w:rPr>
          <w:sz w:val="24"/>
          <w:szCs w:val="24"/>
        </w:rPr>
        <w:t>Pol δ</w:t>
      </w:r>
      <w:r w:rsidR="00534449">
        <w:rPr>
          <w:sz w:val="24"/>
          <w:szCs w:val="24"/>
        </w:rPr>
        <w:t xml:space="preserve">) or </w:t>
      </w:r>
      <w:r w:rsidR="00534449" w:rsidRPr="00534449">
        <w:rPr>
          <w:sz w:val="24"/>
          <w:szCs w:val="24"/>
        </w:rPr>
        <w:t xml:space="preserve">Polymerase Epsilon </w:t>
      </w:r>
      <w:r w:rsidR="00534449">
        <w:rPr>
          <w:sz w:val="24"/>
          <w:szCs w:val="24"/>
        </w:rPr>
        <w:t>(</w:t>
      </w:r>
      <w:r w:rsidR="00534449" w:rsidRPr="00534449">
        <w:rPr>
          <w:sz w:val="24"/>
          <w:szCs w:val="24"/>
        </w:rPr>
        <w:t>Pol ε</w:t>
      </w:r>
      <w:r w:rsidR="00534449">
        <w:rPr>
          <w:sz w:val="24"/>
          <w:szCs w:val="24"/>
        </w:rPr>
        <w:t xml:space="preserve">) </w:t>
      </w:r>
      <w:r w:rsidR="00F3337D" w:rsidRPr="00F3337D">
        <w:rPr>
          <w:sz w:val="24"/>
          <w:szCs w:val="24"/>
        </w:rPr>
        <w:t xml:space="preserve">and replicate over the lesion </w:t>
      </w:r>
      <w:r w:rsidR="00235D11">
        <w:rPr>
          <w:sz w:val="24"/>
          <w:szCs w:val="24"/>
        </w:rPr>
        <w:fldChar w:fldCharType="begin" w:fldLock="1"/>
      </w:r>
      <w:r w:rsidR="00CC1B4F">
        <w:rPr>
          <w:sz w:val="24"/>
          <w:szCs w:val="24"/>
        </w:rPr>
        <w:instrText>ADDIN CSL_CITATION {"citationItems":[{"id":"ITEM-1","itemData":{"DOI":"10.1016/S1097-2765(04)00259-X","ISSN":"10972765","PMID":"15149598","abstract":"Most types of DNA damage block replication fork progression during DNA synthesis because replicative DNA polymerases are unable to accommodate altered DNA bases in their active sites. To overcome this block, eukaryotic cells employ specialized translesion synthesis (TLS) polymerases, which can insert nucleotides opposite damaged bases. In particular, TLS by DNA polymerase η (polη) is the major pathway for bypassing UV photoproducts. How the cell switches from replicative to TLS polymerase at the site of blocked forks is unknown. We show that, in human cells, PCNA becomes monoubiquitinated following UV irradiation of the cells and that this is dependent on the hRad18 protein. Monoubiquitinated PCNA but not unmodified PCNA specifically interacts with polη, and we have identified two motifs in polη that are involved in this interaction. Our findings provide an attractive mechanism by which monoubiquitination of PCNA might mediate the polymerase switch.","author":[{"dropping-particle":"","family":"Kannouche","given":"Patricia L.","non-dropping-particle":"","parse-names":false,"suffix":""},{"dropping-particle":"","family":"Wing","given":"Jonathan","non-dropping-particle":"","parse-names":false,"suffix":""},{"dropping-particle":"","family":"Lehmann","given":"Alan R.","non-dropping-particle":"","parse-names":false,"suffix":""}],"container-title":"Molecular Cell","id":"ITEM-1","issue":"4","issued":{"date-parts":[["2004"]]},"page":"491-500","title":"Interaction of human DNA polymerase η with monoubiquitinated PCNA: A possible mechanism for the polymerase switch in response to DNA damage","type":"article-journal","volume":"14"},"uris":["http://www.mendeley.com/documents/?uuid=923aa206-25c1-4f1e-9327-4071de58577d"]},{"id":"ITEM-2","itemData":{"DOI":"10.1016/j.molcel.2005.03.032","ISSN":"10972765","abstract":"The replicative bypass of base damage in DNA (translesion DNA synthesis [TLS]) is a ubiquitous mechanism for relieving arrested DNA replication. The process requires multiple polymerase switching events during which the high-fidelity DNA polymerase in the replication machinery arrested at the primer terminus is replaced by one or more polymerases that are specialized for TLS. When replicative bypass is fully completed, the primer terminus is once again occupied by high-fidelity polymerases in the replicative machinery. This review addresses recent advances in our understanding of DNA polymerase switching during TLS in bacteria such as E. coli and in lower and higher eukaryotes. Copyright ©2005 by Elsevier Inc.","author":[{"dropping-particle":"","family":"Friedberg","given":"Errol C.","non-dropping-particle":"","parse-names":false,"suffix":""},{"dropping-particle":"","family":"Lehmann","given":"Alan R.","non-dropping-particle":"","parse-names":false,"suffix":""},{"dropping-particle":"","family":"Fuchs","given":"Robert P.P.","non-dropping-particle":"","parse-names":false,"suffix":""}],"container-title":"Molecular Cell","id":"ITEM-2","issue":"5","issued":{"date-parts":[["2005"]]},"page":"499-505","title":"Trading Places: How do DNA polymerases switch during translesion DNA synthesis?","type":"article-journal","volume":"18"},"uris":["http://www.mendeley.com/documents/?uuid=a5fb7e3d-6f8f-4a81-9141-2e8fa6a8a942"]}],"mendeley":{"formattedCitation":"[20], [21]","manualFormatting":"[20, 21]","plainTextFormattedCitation":"[20], [21]","previouslyFormattedCitation":"[20], [21]"},"properties":{"noteIndex":0},"schema":"https://github.com/citation-style-language/schema/raw/master/csl-citation.json"}</w:instrText>
      </w:r>
      <w:r w:rsidR="00235D11">
        <w:rPr>
          <w:sz w:val="24"/>
          <w:szCs w:val="24"/>
        </w:rPr>
        <w:fldChar w:fldCharType="separate"/>
      </w:r>
      <w:r w:rsidR="007E5E45" w:rsidRPr="007E5E45">
        <w:rPr>
          <w:noProof/>
          <w:sz w:val="24"/>
          <w:szCs w:val="24"/>
        </w:rPr>
        <w:t>[20, 21]</w:t>
      </w:r>
      <w:r w:rsidR="00235D11">
        <w:rPr>
          <w:sz w:val="24"/>
          <w:szCs w:val="24"/>
        </w:rPr>
        <w:fldChar w:fldCharType="end"/>
      </w:r>
      <w:r w:rsidR="00235D11">
        <w:rPr>
          <w:sz w:val="24"/>
          <w:szCs w:val="24"/>
        </w:rPr>
        <w:t xml:space="preserve">. </w:t>
      </w:r>
      <w:r w:rsidR="00235D11" w:rsidRPr="00235D11">
        <w:rPr>
          <w:sz w:val="24"/>
          <w:szCs w:val="24"/>
        </w:rPr>
        <w:t xml:space="preserve">Poly-ubiquitination of </w:t>
      </w:r>
      <w:r w:rsidR="008703D9">
        <w:rPr>
          <w:sz w:val="24"/>
          <w:szCs w:val="24"/>
        </w:rPr>
        <w:t>PCNA</w:t>
      </w:r>
      <w:r w:rsidR="00235D11" w:rsidRPr="00235D11">
        <w:rPr>
          <w:sz w:val="24"/>
          <w:szCs w:val="24"/>
        </w:rPr>
        <w:t xml:space="preserve"> on K164 by ZRANB3 and HLTF are believed to regulate FR and TS respectively, although the relevance of these pathways is still unclear in higher eukaryotes</w:t>
      </w:r>
      <w:r w:rsidR="00235D11">
        <w:rPr>
          <w:sz w:val="24"/>
          <w:szCs w:val="24"/>
        </w:rPr>
        <w:t xml:space="preserve"> </w:t>
      </w:r>
      <w:r w:rsidR="00783D0B">
        <w:rPr>
          <w:sz w:val="24"/>
          <w:szCs w:val="24"/>
        </w:rPr>
        <w:fldChar w:fldCharType="begin" w:fldLock="1"/>
      </w:r>
      <w:r w:rsidR="00CC1B4F">
        <w:rPr>
          <w:sz w:val="24"/>
          <w:szCs w:val="24"/>
        </w:rPr>
        <w:instrText>ADDIN CSL_CITATION {"citationItems":[{"id":"ITEM-1","itemData":{"DOI":"10.1016/j.molcel.2017.08.010","ISSN":"10974164","abstract":"DNA damage tolerance during eukaryotic replication is orchestrated by PCNA ubiquitination. While monoubiquitination activates mutagenic translesion synthesis, polyubiquitination activates an error-free pathway, elusive in mammals, enabling damage bypass by template switching. Fork reversal is driven in vitro by multiple enzymes, including the DNA translocase ZRANB3, shown to bind polyubiquitinated PCNA. However, whether this interaction promotes fork remodeling and template switching in vivo was unknown. Here we show that damage-induced fork reversal in mammalian cells requires PCNA ubiquitination, UBC13, and K63-linked polyubiquitin chains, previously involved in error-free damage tolerance. Fork reversal in vivo also requires ZRANB3 translocase activity and its interaction with polyubiquitinated PCNA, pinpointing ZRANB3 as a key effector of error-free DNA damage tolerance. Mutations affecting fork reversal also induced unrestrained fork progression and chromosomal breakage, suggesting fork remodeling as a global fork slowing and protection mechanism. Targeting these fork protection systems represents a promising strategy to potentiate cancer chemotherapy.","author":[{"dropping-particle":"","family":"Vujanovic","given":"Marko","non-dropping-particle":"","parse-names":false,"suffix":""},{"dropping-particle":"","family":"Krietsch","given":"Jana","non-dropping-particle":"","parse-names":false,"suffix":""},{"dropping-particle":"","family":"Raso","given":"Maria Chiara","non-dropping-particle":"","parse-names":false,"suffix":""},{"dropping-particle":"","family":"Terraneo","given":"Nastassja","non-dropping-particle":"","parse-names":false,"suffix":""},{"dropping-particle":"","family":"Zellweger","given":"Ralph","non-dropping-particle":"","parse-names":false,"suffix":""},{"dropping-particle":"","family":"Schmid","given":"Jonas A.","non-dropping-particle":"","parse-names":false,"suffix":""},{"dropping-particle":"","family":"Taglialatela","given":"Angelo","non-dropping-particle":"","parse-names":false,"suffix":""},{"dropping-particle":"","family":"Huang","given":"Jen Wei","non-dropping-particle":"","parse-names":false,"suffix":""},{"dropping-particle":"","family":"Holland","given":"Cory L.","non-dropping-particle":"","parse-names":false,"suffix":""},{"dropping-particle":"","family":"Zwicky","given":"Katharina","non-dropping-particle":"","parse-names":false,"suffix":""},{"dropping-particle":"","family":"Herrador","given":"Raquel","non-dropping-particle":"","parse-names":false,"suffix":""},{"dropping-particle":"","family":"Jacobs","given":"Heinz","non-dropping-particle":"","parse-names":false,"suffix":""},{"dropping-particle":"","family":"Cortez","given":"David","non-dropping-particle":"","parse-names":false,"suffix":""},{"dropping-particle":"","family":"Ciccia","given":"Alberto","non-dropping-particle":"","parse-names":false,"suffix":""},{"dropping-particle":"","family":"Penengo","given":"Lorenza","non-dropping-particle":"","parse-names":false,"suffix":""},{"dropping-particle":"","family":"Lopes","given":"Massimo","non-dropping-particle":"","parse-names":false,"suffix":""}],"container-title":"Molecular Cell","id":"ITEM-1","issue":"5","issued":{"date-parts":[["2017"]]},"page":"882-890.e5","publisher":"Elsevier Inc.","title":"Replication Fork Slowing and Reversal upon DNA Damage Require PCNA Polyubiquitination and ZRANB3 DNA Translocase Activity","type":"article-journal","volume":"67"},"uris":["http://www.mendeley.com/documents/?uuid=a2ec7f55-a23d-478f-8a8f-006a2002177e"]},{"id":"ITEM-2","itemData":{"DOI":"10.1093/nar/gkt1040","ISSN":"03051048","abstract":"Stalling of replication forks at unrepaired DNA lesions can result in discontinuities opposite the damage in the newly synthesized DNA strand. Translesion synthesis or facilitating the copy from the newly synthesized strand of the sister duplex by template switching can overcome such discontinuities. During template switch, a new primer-template junction has to be formed and two mechanisms, including replication fork reversal and D-loop formation have been suggested. Genetic evidence indicates a major role for yeast Rad5 in template switch and that both Rad5 and its human orthologue, Helicase-like transcription factor (HLTF), a potential tumour suppressor can facilitate replication fork reversal. This study demonstrates the ability of HLTF and Rad5 to form a D-loop without requiring ATP binding and/or hydrolysis. We also show that this strand-pairing activity is independent of RAD51 in vitro and is not mechanistically related to that of another member of the SWI/SNF family, RAD54. In addition, the 3′-end of the invading strand in the D-loop can serve as a primer and is extended by DNA polymerase. Our data indicate that HLTF is involved in a RAD51-independent D-loop branch of template switch pathway that can promote repair of gaps formed during replication of damaged DNA. © 2013 The Author(s) 2013. Published by Oxford University Press.","author":[{"dropping-particle":"","family":"Burkovics","given":"Peter","non-dropping-particle":"","parse-names":false,"suffix":""},{"dropping-particle":"","family":"Sebesta","given":"Marek","non-dropping-particle":"","parse-names":false,"suffix":""},{"dropping-particle":"","family":"Balogh","given":"David","non-dropping-particle":"","parse-names":false,"suffix":""},{"dropping-particle":"","family":"Haracska","given":"Lajos","non-dropping-particle":"","parse-names":false,"suffix":""},{"dropping-particle":"","family":"Krejci","given":"Lumir","non-dropping-particle":"","parse-names":false,"suffix":""}],"container-title":"Nucleic Acids Research","id":"ITEM-2","issue":"3","issued":{"date-parts":[["2014"]]},"page":"1711-1720","title":"Strand invasion by HLTF as a mechanism for template switch in fork rescue","type":"article-journal","volume":"42"},"uris":["http://www.mendeley.com/documents/?uuid=c47c7858-c603-4801-a6af-dbe4c9e840fc"]}],"mendeley":{"formattedCitation":"[22], [23]","manualFormatting":"[22,23]","plainTextFormattedCitation":"[22], [23]","previouslyFormattedCitation":"[22], [23]"},"properties":{"noteIndex":0},"schema":"https://github.com/citation-style-language/schema/raw/master/csl-citation.json"}</w:instrText>
      </w:r>
      <w:r w:rsidR="00783D0B">
        <w:rPr>
          <w:sz w:val="24"/>
          <w:szCs w:val="24"/>
        </w:rPr>
        <w:fldChar w:fldCharType="separate"/>
      </w:r>
      <w:r w:rsidR="007E5E45" w:rsidRPr="007E5E45">
        <w:rPr>
          <w:noProof/>
          <w:sz w:val="24"/>
          <w:szCs w:val="24"/>
        </w:rPr>
        <w:t>[22,23]</w:t>
      </w:r>
      <w:r w:rsidR="00783D0B">
        <w:rPr>
          <w:sz w:val="24"/>
          <w:szCs w:val="24"/>
        </w:rPr>
        <w:fldChar w:fldCharType="end"/>
      </w:r>
      <w:r w:rsidR="00235D11" w:rsidRPr="00235D11">
        <w:rPr>
          <w:sz w:val="24"/>
          <w:szCs w:val="24"/>
        </w:rPr>
        <w:t xml:space="preserve">. In addition to </w:t>
      </w:r>
      <w:r w:rsidR="008703D9" w:rsidRPr="000D61FA">
        <w:rPr>
          <w:i/>
          <w:iCs/>
          <w:sz w:val="24"/>
          <w:szCs w:val="24"/>
        </w:rPr>
        <w:t>P</w:t>
      </w:r>
      <w:r w:rsidR="000D61FA" w:rsidRPr="000D61FA">
        <w:rPr>
          <w:i/>
          <w:iCs/>
          <w:sz w:val="24"/>
          <w:szCs w:val="24"/>
        </w:rPr>
        <w:t>cna</w:t>
      </w:r>
      <w:r w:rsidR="00235D11" w:rsidRPr="000D61FA">
        <w:rPr>
          <w:i/>
          <w:iCs/>
          <w:sz w:val="24"/>
          <w:szCs w:val="24"/>
        </w:rPr>
        <w:t>-mUb</w:t>
      </w:r>
      <w:r w:rsidR="00235D11" w:rsidRPr="00235D11">
        <w:rPr>
          <w:sz w:val="24"/>
          <w:szCs w:val="24"/>
        </w:rPr>
        <w:t xml:space="preserve">, TLS polymerase </w:t>
      </w:r>
      <w:r w:rsidR="00235D11" w:rsidRPr="000D61FA">
        <w:rPr>
          <w:i/>
          <w:iCs/>
          <w:sz w:val="24"/>
          <w:szCs w:val="24"/>
        </w:rPr>
        <w:t>Rev1</w:t>
      </w:r>
      <w:r w:rsidR="00235D11" w:rsidRPr="00235D11">
        <w:rPr>
          <w:sz w:val="24"/>
          <w:szCs w:val="24"/>
        </w:rPr>
        <w:t xml:space="preserve"> can recruit other TLS polymerases independently with its C-terminal domain</w:t>
      </w:r>
      <w:r w:rsidR="00783D0B">
        <w:rPr>
          <w:sz w:val="24"/>
          <w:szCs w:val="24"/>
        </w:rPr>
        <w:t xml:space="preserve"> </w:t>
      </w:r>
      <w:r w:rsidR="00783D0B">
        <w:rPr>
          <w:sz w:val="24"/>
          <w:szCs w:val="24"/>
        </w:rPr>
        <w:fldChar w:fldCharType="begin" w:fldLock="1"/>
      </w:r>
      <w:r w:rsidR="00CC1B4F">
        <w:rPr>
          <w:sz w:val="24"/>
          <w:szCs w:val="24"/>
        </w:rPr>
        <w:instrText xml:space="preserve">ADDIN CSL_CITATION {"citationItems":[{"id":"ITEM-1","itemData":{"DOI":"10.1093/emboj/cdg626","ISSN":"02614189","abstract":"Polκ and Rev1 are members of the Y family of DNA polymerases involved in tolerance to DNA damage by replicative bypass [translesion DNA synthesis (TLS)]. We demonstrate that mouse Rev1 protein physically associates with Polκ. We show too that Rev1 interacts independently with Rev7 (a subunit of a TLS polymerase, Polζ) and with two other Y-family polymerases, Polι and Polη. Mouse Polκ, Rev7, Polι, and Polη each bind to the same </w:instrText>
      </w:r>
      <w:r w:rsidR="00CC1B4F">
        <w:rPr>
          <w:rFonts w:ascii="Cambria Math" w:hAnsi="Cambria Math" w:cs="Cambria Math"/>
          <w:sz w:val="24"/>
          <w:szCs w:val="24"/>
        </w:rPr>
        <w:instrText>∼</w:instrText>
      </w:r>
      <w:r w:rsidR="00CC1B4F">
        <w:rPr>
          <w:sz w:val="24"/>
          <w:szCs w:val="24"/>
        </w:rPr>
        <w:instrText>100 amino acid C-terminal region of Rev1. Furthermore, Rev7 competes directly with Polκ for binding to the Rev1 C-terminus. Notwithstanding the physical interaction between Rev1 and Polκ, the DNA polymerase activity of each measured by primer extension in vitro is unaffected by the complex, either when extending normal primer-termini, when bypassing a single thymine glycol lesion, or when extending certain mismatched primer termini. Our observations suggest that Rev1 plays a role(s) in mediating protein-protein interactions among DNA polymerases required for TLS. The precise function(s) of these interactions during TLS remains to be determined.","author":[{"dropping-particle":"","family":"Guo","given":"Caixia","non-dropping-particle":"","parse-names":false,"suffix":""},{"dropping-particle":"","family":"Fischhaber","given":"Paula L.","non-dropping-particle":"","parse-names":false,"suffix":""},{"dropping-particle":"","family":"Luk-Paszyc","given":"Margaret J.","non-dropping-particle":"","parse-names":false,"suffix":""},{"dropping-particle":"","family":"Masuda","given":"Yuji","non-dropping-particle":"","parse-names":false,"suffix":""},{"dropping-particle":"","family":"Zhou","given":"Jing","non-dropping-particle":"","parse-names":false,"suffix":""},{"dropping-particle":"","family":"Kamiya","given":"Kenji","non-dropping-particle":"","parse-names":false,"suffix":""},{"dropping-particle":"","family":"Kisker","given":"Caroline","non-dropping-particle":"","parse-names":false,"suffix":""},{"dropping-particle":"","family":"Friedberg","given":"Errol C.","non-dropping-particle":"","parse-names":false,"suffix":""}],"container-title":"EMBO Journal","id":"ITEM-1","issue":"24","issued":{"date-parts":[["2003","12","15"]]},"page":"6621-6630","title":"Mouse Rev1 protein interacts with multiple DNA polymerases involved in translesion DNA synthesis","type":"article-journal","volume":"22"},"uris":["http://www.mendeley.com/documents/?uuid=4820ee30-09a6-3780-b2ee-7ed204631897"]}],"mendeley":{"formattedCitation":"[24]","plainTextFormattedCitation":"[24]","previouslyFormattedCitation":"[24]"},"properties":{"noteIndex":0},"schema":"https://github.com/citation-style-language/schema/raw/master/csl-citation.json"}</w:instrText>
      </w:r>
      <w:r w:rsidR="00783D0B">
        <w:rPr>
          <w:sz w:val="24"/>
          <w:szCs w:val="24"/>
        </w:rPr>
        <w:fldChar w:fldCharType="separate"/>
      </w:r>
      <w:r w:rsidR="007E5E45" w:rsidRPr="007E5E45">
        <w:rPr>
          <w:noProof/>
          <w:sz w:val="24"/>
          <w:szCs w:val="24"/>
        </w:rPr>
        <w:t>[24]</w:t>
      </w:r>
      <w:r w:rsidR="00783D0B">
        <w:rPr>
          <w:sz w:val="24"/>
          <w:szCs w:val="24"/>
        </w:rPr>
        <w:fldChar w:fldCharType="end"/>
      </w:r>
      <w:r w:rsidR="00783D0B">
        <w:rPr>
          <w:sz w:val="24"/>
          <w:szCs w:val="24"/>
        </w:rPr>
        <w:t xml:space="preserve">. </w:t>
      </w:r>
    </w:p>
    <w:p w14:paraId="6459CF15" w14:textId="5F9D677C" w:rsidR="008703D9" w:rsidRDefault="001E5187" w:rsidP="00C75879">
      <w:pPr>
        <w:jc w:val="both"/>
        <w:rPr>
          <w:sz w:val="24"/>
          <w:szCs w:val="24"/>
        </w:rPr>
      </w:pPr>
      <w:r>
        <w:rPr>
          <w:noProof/>
          <w:sz w:val="24"/>
          <w:szCs w:val="24"/>
        </w:rPr>
        <mc:AlternateContent>
          <mc:Choice Requires="wpg">
            <w:drawing>
              <wp:anchor distT="0" distB="0" distL="114300" distR="114300" simplePos="0" relativeHeight="251664384" behindDoc="0" locked="0" layoutInCell="1" allowOverlap="1" wp14:anchorId="3497E87F" wp14:editId="6ECD7E9D">
                <wp:simplePos x="0" y="0"/>
                <wp:positionH relativeFrom="column">
                  <wp:posOffset>-195209</wp:posOffset>
                </wp:positionH>
                <wp:positionV relativeFrom="paragraph">
                  <wp:posOffset>1047037</wp:posOffset>
                </wp:positionV>
                <wp:extent cx="6520721" cy="5301465"/>
                <wp:effectExtent l="0" t="0" r="0" b="0"/>
                <wp:wrapNone/>
                <wp:docPr id="23" name="Group 23"/>
                <wp:cNvGraphicFramePr/>
                <a:graphic xmlns:a="http://schemas.openxmlformats.org/drawingml/2006/main">
                  <a:graphicData uri="http://schemas.microsoft.com/office/word/2010/wordprocessingGroup">
                    <wpg:wgp>
                      <wpg:cNvGrpSpPr/>
                      <wpg:grpSpPr>
                        <a:xfrm>
                          <a:off x="0" y="0"/>
                          <a:ext cx="6520721" cy="5301465"/>
                          <a:chOff x="0" y="0"/>
                          <a:chExt cx="6520721" cy="5301465"/>
                        </a:xfrm>
                      </wpg:grpSpPr>
                      <pic:pic xmlns:pic="http://schemas.openxmlformats.org/drawingml/2006/picture">
                        <pic:nvPicPr>
                          <pic:cNvPr id="13" name="Picture 13"/>
                          <pic:cNvPicPr>
                            <a:picLocks noChangeAspect="1"/>
                          </pic:cNvPicPr>
                        </pic:nvPicPr>
                        <pic:blipFill rotWithShape="1">
                          <a:blip r:embed="rId15">
                            <a:extLst>
                              <a:ext uri="{28A0092B-C50C-407E-A947-70E740481C1C}">
                                <a14:useLocalDpi xmlns:a14="http://schemas.microsoft.com/office/drawing/2010/main" val="0"/>
                              </a:ext>
                            </a:extLst>
                          </a:blip>
                          <a:srcRect l="14559" t="-1" r="13823" b="38369"/>
                          <a:stretch/>
                        </pic:blipFill>
                        <pic:spPr bwMode="auto">
                          <a:xfrm>
                            <a:off x="195209" y="0"/>
                            <a:ext cx="3839845" cy="4451985"/>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0" y="4387065"/>
                            <a:ext cx="6520721" cy="914400"/>
                          </a:xfrm>
                          <a:prstGeom prst="rect">
                            <a:avLst/>
                          </a:prstGeom>
                          <a:noFill/>
                          <a:ln w="6350">
                            <a:noFill/>
                          </a:ln>
                        </wps:spPr>
                        <wps:txbx>
                          <w:txbxContent>
                            <w:p w14:paraId="708F2C2E" w14:textId="0ECD6DC2" w:rsidR="001E5187" w:rsidRPr="00C70728" w:rsidRDefault="001E5187" w:rsidP="00C70728">
                              <w:pPr>
                                <w:pStyle w:val="Bijschrift"/>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4</w:t>
                              </w:r>
                              <w:r w:rsidRPr="00C70728">
                                <w:rPr>
                                  <w:sz w:val="20"/>
                                  <w:szCs w:val="20"/>
                                </w:rPr>
                                <w:fldChar w:fldCharType="end"/>
                              </w:r>
                              <w:r w:rsidRPr="00C70728">
                                <w:rPr>
                                  <w:sz w:val="20"/>
                                  <w:szCs w:val="20"/>
                                </w:rPr>
                                <w:t xml:space="preserve">.TLS regulation. TLS can be regulated by either monoubiquitylation of PCNAK164 or via the not catalytic site, c-terminal domain site of Rev1. </w:t>
                              </w:r>
                              <w:r>
                                <w:rPr>
                                  <w:sz w:val="20"/>
                                  <w:szCs w:val="20"/>
                                </w:rPr>
                                <w:t>Mono-u</w:t>
                              </w:r>
                              <w:r w:rsidRPr="00C70728">
                                <w:rPr>
                                  <w:sz w:val="20"/>
                                  <w:szCs w:val="20"/>
                                </w:rPr>
                                <w:t xml:space="preserve">biquitination of </w:t>
                              </w:r>
                              <w:r w:rsidRPr="00534449">
                                <w:rPr>
                                  <w:i/>
                                  <w:iCs/>
                                  <w:sz w:val="20"/>
                                  <w:szCs w:val="20"/>
                                </w:rPr>
                                <w:t>P</w:t>
                              </w:r>
                              <w:r>
                                <w:rPr>
                                  <w:i/>
                                  <w:iCs/>
                                  <w:sz w:val="20"/>
                                  <w:szCs w:val="20"/>
                                </w:rPr>
                                <w:t>cna</w:t>
                              </w:r>
                              <w:r w:rsidRPr="00534449">
                                <w:rPr>
                                  <w:i/>
                                  <w:iCs/>
                                  <w:sz w:val="20"/>
                                  <w:szCs w:val="20"/>
                                  <w:vertAlign w:val="superscript"/>
                                </w:rPr>
                                <w:t>K164</w:t>
                              </w:r>
                              <w:r w:rsidRPr="00C70728">
                                <w:rPr>
                                  <w:sz w:val="20"/>
                                  <w:szCs w:val="20"/>
                                </w:rPr>
                                <w:t xml:space="preserve"> is facilitated by Rad6/Rad18 enzyme 2/3 conjugase, which is recruited by long stretches of ssDNA coated with replicative protein A (RPA), upon stalling of the replicative fork. </w:t>
                              </w:r>
                              <w:r w:rsidRPr="00C70728">
                                <w:rPr>
                                  <w:i/>
                                  <w:iCs/>
                                  <w:sz w:val="20"/>
                                  <w:szCs w:val="20"/>
                                </w:rPr>
                                <w:t>Pcna</w:t>
                              </w:r>
                              <w:r w:rsidRPr="00C70728" w:rsidDel="00111A8A">
                                <w:rPr>
                                  <w:sz w:val="20"/>
                                  <w:szCs w:val="20"/>
                                </w:rPr>
                                <w:t xml:space="preserve"> </w:t>
                              </w:r>
                              <w:r w:rsidRPr="00C70728">
                                <w:rPr>
                                  <w:sz w:val="20"/>
                                  <w:szCs w:val="20"/>
                                </w:rPr>
                                <w:t xml:space="preserve">-mub facilitates the polymerase switch from a high-fidelity replicative Pol δ or Pol ε to one of the TLS specialized polymerases. However, Rev1 can recruit TLS polymerase independently from </w:t>
                              </w:r>
                              <w:r w:rsidRPr="00C70728">
                                <w:rPr>
                                  <w:i/>
                                  <w:iCs/>
                                  <w:sz w:val="20"/>
                                  <w:szCs w:val="20"/>
                                </w:rPr>
                                <w:t>Pcna</w:t>
                              </w:r>
                              <w:r w:rsidRPr="00C70728" w:rsidDel="00111A8A">
                                <w:rPr>
                                  <w:sz w:val="20"/>
                                  <w:szCs w:val="20"/>
                                </w:rPr>
                                <w:t xml:space="preserve"> </w:t>
                              </w:r>
                              <w:r w:rsidRPr="00C70728">
                                <w:rPr>
                                  <w:sz w:val="20"/>
                                  <w:szCs w:val="20"/>
                                </w:rPr>
                                <w:t>-mub</w:t>
                              </w:r>
                              <w:r w:rsidRPr="00C70728">
                                <w:rPr>
                                  <w:i/>
                                  <w:sz w:val="20"/>
                                  <w:szCs w:val="20"/>
                                </w:rPr>
                                <w:t>,</w:t>
                              </w:r>
                              <w:r w:rsidRPr="00C70728">
                                <w:rPr>
                                  <w:sz w:val="20"/>
                                  <w:szCs w:val="20"/>
                                </w:rPr>
                                <w:t xml:space="preserve"> via its catalytic site.</w:t>
                              </w:r>
                            </w:p>
                            <w:p w14:paraId="3F9EDD9E" w14:textId="77777777" w:rsidR="001E5187" w:rsidRPr="00C70728" w:rsidRDefault="001E5187" w:rsidP="00C70728">
                              <w:pPr>
                                <w:pStyle w:val="Bijschrift"/>
                                <w:jc w:val="both"/>
                                <w:rPr>
                                  <w:sz w:val="20"/>
                                  <w:szCs w:val="20"/>
                                </w:rPr>
                              </w:pPr>
                            </w:p>
                            <w:p w14:paraId="4CA8C872" w14:textId="77777777" w:rsidR="001E5187" w:rsidRPr="00C70728" w:rsidRDefault="001E5187" w:rsidP="00C70728">
                              <w:pPr>
                                <w:contextualSpacing/>
                                <w:jc w:val="both"/>
                                <w:rPr>
                                  <w:rFonts w:ascii="Times New Roman" w:hAnsi="Times New Roman" w:cs="Times New Roman"/>
                                  <w:color w:val="2A59A7" w:themeColor="accent2" w:themeShade="BF"/>
                                  <w:szCs w:val="16"/>
                                </w:rPr>
                              </w:pPr>
                              <w:r w:rsidRPr="00C70728">
                                <w:rPr>
                                  <w:szCs w:val="16"/>
                                </w:rPr>
                                <w:t>.  å</w:t>
                              </w:r>
                            </w:p>
                            <w:p w14:paraId="021E9349" w14:textId="77777777" w:rsidR="001E5187" w:rsidRDefault="001E5187"/>
                            <w:p w14:paraId="42FF3909" w14:textId="6A051123" w:rsidR="001E5187" w:rsidRPr="00C70728" w:rsidRDefault="001E5187" w:rsidP="00C70728">
                              <w:pPr>
                                <w:pStyle w:val="Bijschrift"/>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4</w:t>
                              </w:r>
                              <w:r w:rsidRPr="00C70728">
                                <w:rPr>
                                  <w:sz w:val="20"/>
                                  <w:szCs w:val="20"/>
                                </w:rPr>
                                <w:fldChar w:fldCharType="end"/>
                              </w:r>
                              <w:r w:rsidRPr="00C70728">
                                <w:rPr>
                                  <w:sz w:val="20"/>
                                  <w:szCs w:val="20"/>
                                </w:rPr>
                                <w:t xml:space="preserve">.TLS regulation. TLS can be regulated by either monoubiquitylation of PCNAK164 or via the not catalytic site, c-terminal domain site of Rev1. </w:t>
                              </w:r>
                              <w:r>
                                <w:rPr>
                                  <w:sz w:val="20"/>
                                  <w:szCs w:val="20"/>
                                </w:rPr>
                                <w:t>Mono-u</w:t>
                              </w:r>
                              <w:r w:rsidRPr="00C70728">
                                <w:rPr>
                                  <w:sz w:val="20"/>
                                  <w:szCs w:val="20"/>
                                </w:rPr>
                                <w:t xml:space="preserve">biquitination of </w:t>
                              </w:r>
                              <w:r w:rsidRPr="00534449">
                                <w:rPr>
                                  <w:i/>
                                  <w:iCs/>
                                  <w:sz w:val="20"/>
                                  <w:szCs w:val="20"/>
                                </w:rPr>
                                <w:t>P</w:t>
                              </w:r>
                              <w:r>
                                <w:rPr>
                                  <w:i/>
                                  <w:iCs/>
                                  <w:sz w:val="20"/>
                                  <w:szCs w:val="20"/>
                                </w:rPr>
                                <w:t>cna</w:t>
                              </w:r>
                              <w:r w:rsidRPr="00534449">
                                <w:rPr>
                                  <w:i/>
                                  <w:iCs/>
                                  <w:sz w:val="20"/>
                                  <w:szCs w:val="20"/>
                                  <w:vertAlign w:val="superscript"/>
                                </w:rPr>
                                <w:t>K164</w:t>
                              </w:r>
                              <w:r w:rsidRPr="00C70728">
                                <w:rPr>
                                  <w:sz w:val="20"/>
                                  <w:szCs w:val="20"/>
                                </w:rPr>
                                <w:t xml:space="preserve"> is facilitated by Rad6/Rad18 enzyme 2/3 conjugase, which is recruited by long stretches of ssDNA coated with replicative protein A (RPA), upon stalling of the replicative fork. </w:t>
                              </w:r>
                              <w:r w:rsidRPr="00C70728">
                                <w:rPr>
                                  <w:i/>
                                  <w:iCs/>
                                  <w:sz w:val="20"/>
                                  <w:szCs w:val="20"/>
                                </w:rPr>
                                <w:t>Pcna</w:t>
                              </w:r>
                              <w:r w:rsidRPr="00C70728" w:rsidDel="00111A8A">
                                <w:rPr>
                                  <w:sz w:val="20"/>
                                  <w:szCs w:val="20"/>
                                </w:rPr>
                                <w:t xml:space="preserve"> </w:t>
                              </w:r>
                              <w:r w:rsidRPr="00C70728">
                                <w:rPr>
                                  <w:sz w:val="20"/>
                                  <w:szCs w:val="20"/>
                                </w:rPr>
                                <w:t xml:space="preserve">-mub facilitates the polymerase switch from a high-fidelity replicative Pol δ or Pol ε to one of the TLS specialized polymerases. However, Rev1 can recruit TLS polymerase independently from </w:t>
                              </w:r>
                              <w:r w:rsidRPr="00C70728">
                                <w:rPr>
                                  <w:i/>
                                  <w:iCs/>
                                  <w:sz w:val="20"/>
                                  <w:szCs w:val="20"/>
                                </w:rPr>
                                <w:t>Pcna</w:t>
                              </w:r>
                              <w:r w:rsidRPr="00C70728" w:rsidDel="00111A8A">
                                <w:rPr>
                                  <w:sz w:val="20"/>
                                  <w:szCs w:val="20"/>
                                </w:rPr>
                                <w:t xml:space="preserve"> </w:t>
                              </w:r>
                              <w:r w:rsidRPr="00C70728">
                                <w:rPr>
                                  <w:sz w:val="20"/>
                                  <w:szCs w:val="20"/>
                                </w:rPr>
                                <w:t>-mub</w:t>
                              </w:r>
                              <w:r w:rsidRPr="00C70728">
                                <w:rPr>
                                  <w:i/>
                                  <w:sz w:val="20"/>
                                  <w:szCs w:val="20"/>
                                </w:rPr>
                                <w:t>,</w:t>
                              </w:r>
                              <w:r w:rsidRPr="00C70728">
                                <w:rPr>
                                  <w:sz w:val="20"/>
                                  <w:szCs w:val="20"/>
                                </w:rPr>
                                <w:t xml:space="preserve"> via its catalytic site.</w:t>
                              </w:r>
                            </w:p>
                            <w:p w14:paraId="4374259E" w14:textId="543BD620" w:rsidR="001E5187" w:rsidRPr="00C70728" w:rsidRDefault="001E5187" w:rsidP="00C70728">
                              <w:pPr>
                                <w:pStyle w:val="Bijschrift"/>
                                <w:jc w:val="both"/>
                                <w:rPr>
                                  <w:sz w:val="20"/>
                                  <w:szCs w:val="20"/>
                                </w:rPr>
                              </w:pPr>
                            </w:p>
                            <w:p w14:paraId="01DF7316" w14:textId="0C58F703" w:rsidR="001E5187" w:rsidRPr="00C70728" w:rsidRDefault="001E5187" w:rsidP="00C70728">
                              <w:pPr>
                                <w:contextualSpacing/>
                                <w:jc w:val="both"/>
                                <w:rPr>
                                  <w:rFonts w:ascii="Times New Roman" w:hAnsi="Times New Roman" w:cs="Times New Roman"/>
                                  <w:color w:val="2A59A7" w:themeColor="accent2" w:themeShade="BF"/>
                                  <w:szCs w:val="16"/>
                                </w:rPr>
                              </w:pPr>
                              <w:r w:rsidRPr="00C70728">
                                <w:rPr>
                                  <w:szCs w:val="16"/>
                                </w:rPr>
                                <w:t>.  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497E87F" id="Group 23" o:spid="_x0000_s1038" style="position:absolute;left:0;text-align:left;margin-left:-15.35pt;margin-top:82.45pt;width:513.45pt;height:417.45pt;z-index:251664384" coordsize="65207,530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gp5WJAwAANggAAA4AAABkcnMvZTJvRG9jLnhtbJxV227bOBB9L7D/&#10;QOg9keRbbCFO4U02QYG0NTZZ5JmmKIuoRLIkHTv9+j0kJTuxA3Q3D5aHnOFczpwhLz/v2oY8c2OF&#10;kvMkP88SwiVTpZDrefLP4+3ZNCHWUVnSRkk+T164TT5f/fHpcqsLPlC1akpuCJxIW2z1PKmd00Wa&#10;WlbzltpzpbmEslKmpQ5Ls05LQ7fw3jbpIMsm6VaZUhvFuLXYvYnK5Cr4ryrO3PeqstyRZp4gNxe+&#10;JnxX/pteXdJibaiuBevSoB/IoqVCIuje1Q11lGyMOHHVCmaUVZU7Z6pNVVUJxkMNqCbPjqq5M2qj&#10;Qy3rYrvWe5gA7RFOH3bLvj0vDRHlPBkMEyJpix6FsARrgLPV6wI2d0Y/6KXpNtZx5evdVab1/6iE&#10;7AKsL3tY+c4Rhs3JeJBdDPKEMOjGwywfTcYReFajOyfnWP3Xb06mfeDU57dPRwtW4NfhBOkEp9/z&#10;CafcxvCkc9L+Jx8tNT82+gwt1dSJlWiEewn0RPN8UvJ5KdjSxMUB8nwPOdQ+KsEOMPZHvFU8Q31N&#10;94r9sESq65rKNV9YDWZj3rx1+tY8LN8EXDVC34qmIUa5J+Hqh5pqtDkPhPXKrlaMxRGt3oErUvZG&#10;sU3LpYszaHiDspW0tdA2Iabg7YqDUuZLGTKkhTXsb2TspzAfjcezMIlnoARi5sOp5x7GcTgdTmaR&#10;GdYZ7ljdl9eXELGxoCJZbb+qEmXQjVOhkiMq5jPQDoFO+Ygws+loHPk4Go3z2TTwcc8qIG6su+Oq&#10;JV5AIcg9xKDP99b5pA4mnv2N9F+pPMpR63dCJ3yunYg++YHCRWd7yLE6Af1/zXLoJVLzbg/EGqC4&#10;OMuPfgj/VDuCLWTWmflZJm6H/Y5Dfj9m2k/W0UiPhtOLrB/bdwd7lo9GWbhQP47jHkEPKdni6hiO&#10;swD8XgPnAdtDxl5yu9Uu3GKTvsqVKl9QJCgfbiWr2a1AL++pdUtqcMfjNcC75b7jUzUKsVQnJaRW&#10;5td7+94e7YI2IVu8GfPE/txQf1k0XyQaGSAAtcNiNL4YIIZ5rVm91shNe638QOCF1CyI3t41vVgZ&#10;1T7heVv4qFBRyRB7nrhevHZYQYHnkfHFIsjxDrqXDxo3Vxxxz+HH3RM1uqOzQwO/qZ46tDhidbSN&#10;jF5guioRKO9xjqiCz34BGgcpPE6Q3rx+r9fB6vDcX/0LAAD//wMAUEsDBBQABgAIAAAAIQAll4OA&#10;9ygEADCgBgAUAAAAZHJzL21lZGlhL2ltYWdlMS5lbWaMesnO41iWXhS60IsCCt55HYhCt22wM0mK&#10;4qDozOimxHmeSanRC87iPFMkV41+Anvvhbdeeu2FH8ELP4CB9taA7TcwfykyMzIrKysJUL90h++e&#10;c+65Z7r/b969e1fu73fPv//tu3d//Zff/Xr37n8O++//+O7de1pm3r37zTvoP/3lu//3r9+9+4sf&#10;hjy//e993n/ZG//+N+/e/d+f9L37l9+++6f//BfvdoB33D//9t3f7i9L8Zd9yt9/N/Q/7D/+zb7u&#10;Pv3de4bS3v7+q33c3+x//0qjmK/gr9Hf/9W//K///j9+/zv4PfS+CfLff/MNKMejH/mj//6wtxmg&#10;etH6po37MYuHvZfaX1X5B/yt7x9BtY/i/j3xHGic2b6Z2uEf/vHTp30WO3wetP/S/DQe3iPPYdba&#10;xuBlxy+b9NOn38d19Lbu21qf15fiOh3v7wkIQWDQnILxbYInS+Bz5nfUffo0jH3sV7//3Td/t7R+&#10;WMTj+yBOs/rbD//nv/63D++z6NsPLipDcnuJ7xm39bG5KVa4FeEp+vB3n373zfJxqdpq5/X9UpX1&#10;8HH59oO/kxJ/3L+/NYMf3j+HjMW3H8i3jveerL2/NH38Hv0a+yqEEfw9fvoaRk84RvzN+wMEYyBE&#10;gDD8FYx8PBw/Hg/vPz8fPv1u//ZNHyUfDYr5vNz+69sP93FsP4Lg4/H4+oF83fQpCJ9OJxA6gIfD&#10;V/uIr4a1Hv3lq3r4wwvkOxwqHsI+a8esqd+/4fpBM43ffvjwttD3z4uvKPx+nXbqy+cqUQjGZVzF&#10;9TiA8Ncw+HPzdul8P7Eevn7K5uuwqcDFb/dJ0J+axPJV+ssTUzCr0j81XZZ/eXJV/ezMYTTiHwT6&#10;s/QOT/0x4qGZ+jDeh//h59geRnreJfl5Z34FED3vYvxZqKwsp11J/bHpfx7wiwG/JFFL+zMCHcH2&#10;5+U5jFRW/fza3+3iSyr7sLgedm3aFe1ndGgYmfpXCYVp/oQsdm1if5mQn+eg/eKY/Ggz9o5dZgj4&#10;/bnY1f6bKPyYNH3lj5/8ti2z0H87IOA+9Bvwh64f+HsbP2ZjGT8P6Pfn5nlSyXL8cesb/ttRK7O3&#10;E/yx9Ot9V5avojjxp3L88InJ0mm3Ddh7SzK/AV8jf4zwav0x8JOwn9LwzS6tj98ZOsof408H6AB9&#10;BcFfQbgFEx9R9CMCARD8EYK+Af9o7Bf8PfuaKEvWX4Xyw8ifYFx2SzvGvwbji5E/h9H0VtOUn172&#10;lP/hfLy/XN4sKP7+38p+mNVjM9z/3Yu1J+DnaT9BtO5TFdR+Vg4/kfOb8H8s5tfefrd/b/2t3w/x&#10;m0X49sN3JuFLVfpBGd40dzdpHx9ZNN4/HQ4vkX/R9ANVfzzpHmfpffx0QLEnN89Zn9t+adpnJRY0&#10;mv1h3ufGX5qXVbuj/QSecvBIkrpZ3AQjJc9kSpMmeeZJkgJxnRxs9j5H7Gnz2dODp+RJJsmjXpQK&#10;CUDk8zmT+/i3hyb/+g8L+bek/jZ5f3TyDAJHkiqYIjgIJclaz2YyAQOS3ztTnT6TNn1ObeacFuxZ&#10;vwqXR8qe01SiyEa8PBrxCUidSZkiH2+vTpFHjSYJlTrLFnPWLXp5BOwyhNxCJN+/D5o7P0KFIqHr&#10;vsKVvdsGYzTP/ifg9wO/nPQrv4PEzqie7kxTIfmgjRfLJG+QumzsrNGk/+SeI9+40+kXy89PnSEf&#10;PLuLhbuQxc7e3pfy1E/HvQB18rJzu8sl5C96I+1DL/sCFJnql71tl8gOVMv7ZsnGTgrDG/yiOzRL&#10;H+gsvNK23LL38+Iueqadn4D2yN3l5ZYRF2NNZ7rUN8MqOnG9ItpFsfW6wNRNuUf2jbMoaOJ5oZGF&#10;yz293YVddJ0JOaPiiOd+PYIa/QSEVQu6eS5T+i68RF55cm+He+tX4xC46HxFDDiqo2PstXjCwUCC&#10;qPT96nMZX4nZcVXyBrgUqOmUbXytbk/ALqiFQ1yjYt6KbtViWdt109D72NwYJMnv7PPUWd/VRb/S&#10;l10hgjfZ3mnqfKFN2aYZ21DufHpb0hu9PgGbgHswMmccTeXCOEIWzvQmUAaV3n3TXt3sikuXM6KZ&#10;SizQ6RLZxSN9sizkN4bNoiJibITo1O2xpu0TEAK07S6YxShbNqoZZXR1nTbwGDj2YKO8VVHju20f&#10;sPAUHP4c+09AgCoF1y3R7Fa1U1jfsKTo1KL1/boTq67D1rHvgBn0SfKxqwl5od9UjCLIk33scMa7&#10;fvnxBPxxGyERMKCPMox4oMy2GCcr+nS6lbZHj6hvrL5HYU5/cozGQw3T9GQDVTh1X/suuKnyBAyh&#10;2ecCoITaLuxrUMmn5JAwNceaXWxrItsC1phAs9Nj4HSLRKi74EOZ3zV4NHxkXJRwHcNyYVSXqg5P&#10;QE5hEn835YA6xFIz+7WJogRLXOJdjIAD+muZ8fHhYT08mg4JOtt0SxT49rqyBnR1nPIa0HSQ5mrh&#10;l8ATUJwW5/CrP1qv5arEULw5MoaTOlFa6Dsq3Cc51NrOE1AoSInnIsdYVb1/CIujyE6U9cP+0ZnA&#10;Hke70gqG+kN51LNZluyRFCxsPWa+Tqadxeby8XxQ5AcAKab8BGQvsQUEdI0MTbaZRmwn4uFuCl0o&#10;l9Ptiru4eyFNc53snGmDgUFlNOhQ1c8PyZ3TWh6Vi+ta8+tA8GD9kuF6Q5V86LETGt2hxAp6Z1Rn&#10;FHfV9R4f6zG4t9J6Ma6wRNuFtPH+JQOKIweYiCUpCa5ilkYDhV4iywF8Al6TLFPtO2qA64A4J3mC&#10;oBo7AvkBhtzp2ouIKSbYVDwAUYM5p2W5jscpqODo0WqXjYbiBtbSi8pnyRl7Asaip3oPlLqerBtK&#10;4KHpXrdhYVepBuXajlQOzqRNEqFr5R8S+LqIZ4Vti1h0VVOe7oZ9nQnyJu4SFDnhCUi5PkYDdGoe&#10;5nadxjypYCLWGWxDeeKQHFNobKU7nc54bEH7Fw0fD8czXOw7hjCwpuNpmrXtqgJQ3LFPwIQV8mDm&#10;Qo+/axkz5Jt4+7WKNJCQDxGE0nuVX2WYcX0CupJ3VGuEhiRBihpHiGMPQm+T0S+kwvSTT+IijQsL&#10;19bVHSXhzffFR2+XVzRD9PzURHGlSD4PGnEPEk/AoSoTIkNAUrxC4/Tq+LNtbdJPmX8SrkAbHMr0&#10;1rumihrSEzByXVc3ZDZWLjqDqqXjTrBVcYe81bZdR7VeFAD/ujaHYjc7Uct16dzcJGa3HzG7J0Gw&#10;yReTZCsbJRuvk8LG0vXe2Sc+xfHbpg11rcoWNNmhap6nHOFOEwiEB/QOX+69XHXANfA9q78gQ5CY&#10;6HmZIscUjkjhAS6MPins3epAtF5u4YwZm2jtgyPXEszxCExJOZ1x8HH2tuuy0MSBk1Ab7k4Q2i8n&#10;2QeGGyZwnZMTSd/S6Ek1X+aL1uC7sXarzPDcobymKXp/4DJMG5yQnTnvXm4M8YhrqT5tPYrFtoVZ&#10;QTuvUw0XYSAZEqDsatV3x3LCuyeFx/EK9vIQLKulYH3mnY5Ff97YfN++QFQ592ZK9NUZJzLRAoSW&#10;J/ZGlMnGAU6C1m5/6H0uTNxEv3ponj4Bi+ye5dMxSTPa6yoF8NrROuYLdlINNqC4Js/vrEytKljh&#10;9YBILSHfconK5Qao1xIB+3jzrTOapebl8jrLdTpdj82jKBfC6025g9DRsPNuQRSGJM7VslNa/Vpz&#10;+aTwNbjT4AMMTNly0lnspMEbLRaZVi6UYt38cRjjkbIaX+yepjgDK4mYTwqcuXEs4pOi1JOu9efx&#10;CZhY+/4YF4qTiTBT524pHXGVluBKFil5S7F6wKmqEMwcu8PE1GgxdTuoG2/yTkkUfsQbQBFMGKzy&#10;Nv8CxMsjlCkaesQjninPeM+z3mFjofrqFhAxifR5iVAEcBDTKgRr8vEB1w+E3fcXAaGV6SKKXmN2&#10;5OlsSy/A0yGI0v6PfewX7tXl4xu42UQbez1+4jx689yWhGJoBM63aNo9qUjYkX65PFl2qDC9UGal&#10;l/J5uGfyZHF4QJwUuUyKQzWdusfZwONjVhZXtuEeCuYHpQUgpYdWCp5OBmCUTrpoyw1B4ycgsWIW&#10;mg5JX1VrCTkTDVlpK9BHRFTvGPfAdx9Z3BJW5wdVUs+ZrymKLDE/+MkMrDdiAcW58F/B0tjP2zlS&#10;ggUpmvv9wt88LJXBticCsVbi3RnjJ9nZ/Zh9okCS4ogF8EeewPdIhSj7LjeywFLUNNSCuX0ZB4TD&#10;WmBcGr2QxU0hLrJXxnVLbNi1dhy8bt1Sx5LLkRq1cBuxEolW+2T6ZqladqOmTZffDH2PsRk7yPon&#10;y28OePfCdrBuY7/uRiroZPNh5rnA7hYUOHM2He0kRmAVoAiBxPosKlvoMtk0eKLcHRgwlA2GY/2y&#10;mp+AZOtkkM45pqoDfBlLHGPDu0QIKGII8HG5s8SonThYhAMoMqETeI9VI8r5TCFu9yh9GAey19NU&#10;7klxgJ+AfyoQmWtvAx9UeUtyGx9P+nDDsaWKUf9CjA9oDYPMgjMCE9njyj+osGWOxEsPF/wam/Sx&#10;OuLT+kBl+5jJp+xscaNCtOaG1UJ0MJESDM1Kg6H0frLDpo4KKS7ZmPRgU224fJ5Lry/Eo/ekkNfu&#10;hkbfgGSJ0aSMUBMODF4CTrDBjHhta4Yh6YznqyoFXygeK/p1Dz2OjkCS7MnU5f6cHXnI87DZpl4+&#10;RVzW21bi2Xe+c+n3aOSwOMQROwPuNAI+qDJbj9SgFfjJxpwTxBhGsXSPhSmSag1HeOUbZRYv6fFJ&#10;oZOazBnbmHRLkGZxTiTmtLZaPyYStxAZj9sICUvNrorWKmCRakSxOdj2nl4tDvvjA+u8HD0x4O5p&#10;vEkultPwLKtyEUQXDQPOi4PODYjGB7DMt/wK2kGBaY3FFeV47U/efe5LZidSxS8yn66tvCj8a5ex&#10;xbm4XU13s/VZJz+Hh88Y8RUoMrB78h/QRMxl5h99KC1q95yMJqtcEDLgos7GrhcneQKqSCVtCnqY&#10;T+YNn6rG95EGaEN5aEcedHhAZOGs4AtXnSMfQnwvUO3VB5cjvpWXpDuRPCeeMlPJkoR4JeBoP199&#10;75GPtJmPWCahgIPnhFsOWkU5fH9FmLwhBrYx+rUAujZ0iyyHmMLO9IuwOYBZOoJ2zaaDvujqk0JN&#10;SPL6jtHreYZpLkhaFxfDSVViWsJwOtpdwwkiaq+aMLC5FpNiVeNhvKHB1YtmLij7QlgaPO45MRVf&#10;IbFrAGLWi3F9CDFtAG1zu163QiyS5dR3ipfl+crK1vXi53bkQN3NhssGzy2UvSx+T7fZScl8cYRZ&#10;88FETwpnpKv3U+QoHZrnbX/z4DrRE1dSb7ejGhZJx/v9lkUNeraTdbqzYgeIgw7K1BagGcRaRp/o&#10;EV3DHQq/ag5orGK0HKjjHPQ0fEP8jlflfgEvW79yPJnid6fYk5AbdT3g9s5qddQ6JIIlC77dLuRl&#10;gw4MKZ6NoTmwj5faONyP8rWXL3HYXT99Yo9e3/RzoJvjaowQD6YGfOYsxuV8Cy2J7QDWYyKOeOsc&#10;gHvvPwE3zQduwhVrFTk3KpWp9aG57WrcbZAEsUjWbckX/upHyeKi2doKETOiPCC4F8IXYLAJvilC&#10;vmzIW7RwYtG1R5BkziqKbJ5fD72F5ouVzwgxT+FM9cMkOzSuqbPitmC55yKwMMoxOp+iuXhSKEnC&#10;rYrZQ0r1ZqcpZ44RXW/qwrt3mymR0K5VuayDgRAncA5aH9cKhnUolM8WEF3J8RrE4mUjpofhfqaw&#10;G+yQOZJZC5GGMz5GpaOU0coAMibkwzgaRAfuwbU9S6IaEyMeX/drC13fZt+zr4V998dgNorIPx2M&#10;8bUpuk+TitwUIZQAnldM2uqg+jBLsnI8nQI/ho5jnzn60GZlHd+cJCeE21lYOtFp3XTRV+t7CT9e&#10;BnYP9UKwSPYkL4ygyJ7uI6bkpmHYAb3RPWNOy3EwNUrOqVauLEw/HgLnSCQw4xApWLVNUh2V4Jx0&#10;bC/YTxlWjyKUPT0gmrqpO5LC9eaiXcqLZ/t+zMNCpHTN7R66PppP5k9rAt9T9+p4Ar7aXAnwtU0i&#10;6tht2RQWgfPsMElnk/KA7HWrdH40JmU/s3dW0IQ10hpiusJ5dpMdbg8ACgflhFdV5GTDdAy2+u7h&#10;nEAAKGmKcrBJ4IRAcAMYUQfNiMr1qtzeHQ100bFTS7R14bPkNCL0+MCGRzm6x011wldILInZIGaj&#10;HqaGpzyGij9uD/RaCSZGEW0iw6fYE8EmsFshOF0XdYCEEbo+giZxCpexW7BPEys9XOkHjrwc/Yza&#10;sR6Aa3v1wkNriUDj3zGveyyFPPg6AZCS7RXoySa6hDowcXuWrKJemDqW3AaB0fPNDU+ottLKzEJP&#10;GQ41Y+KhzViLo7tXPCCDmnEZjAFCrZwd6XhQtpt/b+AHFBZjNzWL0Z+usjw3655xN6ZVmY6gzBaJ&#10;cgP1BNRRNZYXdOBvZ6kg4r3OQuBjvCcOnZod2Gb1jXZs9bjIQAdv9/KdTBSpZO7yFGyx9fz0Fjvh&#10;g4BaxPbCJ6DPcS02i1YSQf1Rjok6qfcsgWhb6XqAlqlXUTeAdiOuGYK5F1ceg0EIFFcYp/IEoOiF&#10;Ze1lQ6ikH9z6VXOYc42SEn/MvSMgUbcg3/ghBFu3MG6WGETxHkKRq0RTDtxYAH4F4AirUuxY2zs0&#10;szDwqeGwC5CQvhu9/LLRGR2QaNf6xBuQAncETciEhmemanh0J9ulfq4AgXWwDkvFB695bREuG6t1&#10;zIIBeLKh0LoXxQQuLe1XIaiOYqRc5yA69diNiw0/8A0Emnuk05c+smwSXe8652cQ2cHWWGuz0dRf&#10;HpAyQRuw0vqp8F5Hb8ybldG6obBlfOm3uiwr46YPCT6FfNYcu8SS6PpUSDbWOxixrDFDZ8Ix5leN&#10;p9AcB0lhilJoZqhcfcU2U8dpeH7atj3hVqZMsN7KpsEqUZLKs7DrwfpuvilDzczQKXY7pIpFjmCp&#10;33kohC9rgaeJMc7uEV/m7bnLRK1y6DVgOR1cAtwbEu2GKYCroSm2Z/BAeY9HIXQHfDNconyQ4544&#10;X8Jt4y/EHjRx0Zyd2wmRghu2J65PQKogJMEoH5mTl4A2A9Tdr62FjlX2MXVigM1ApBW1haePh6bt&#10;brnQhBvfG2m+55ux4J0JW6KUxcqMxdSegALl1uhelLm1cF6NOADlAe4sErOXgoiFEiThtNZsVhxv&#10;VHM6j32F7JdiIjq2TjWiJV3I0G0PQ2WxWwclewJeZMrufnCki4X2UO/1mhMcVpgfz123qcGIThZT&#10;X8tccDt5P0wb6gB8gMObxHXZmcE3cq94FPcXy5Z5FAygbyEtQlaQM8Qrf9Kza+WUlVxAtV5lBrOu&#10;NHzEu/oB2VHSqjz9sI8hOy3brh5mCWvMI8PnZHoCsvClH0sQDSlXIwKfVxRBwaROKq6Ph3e348El&#10;BT4/aeWGAJvHCSeuQ4cYNrXVw4GZwcJ+AuoHCvaJ+zopAzYGexQMjbjam2dR4s6cvprrbjFC85w1&#10;qLpcspYkzPNcnct1WRYZZZuFKY/25UDvkYO0UR08Se2itMyTwtGG3HUU+gdI+kw1CzybHtlaN/Do&#10;gFP1KTqU/QzoAHskANED6QMFqNaNlePWYMq9mhOe91BsdCyvuPvlE3C7maADF605X/bSz3WvruBm&#10;p8f1A/TZGgJHq5P3yhMca/csHulkL5fkSOJvuxwDprzMbVJ5K8jTt8MQ6U/ArLiHnZuV5nhFvGG3&#10;ogGZL879mKvYXTYzgTxcjjirCTVqH+pyc1nYTxwccaVOEY49792tO1luvCC4l+4J2PQiTh3rQ2/j&#10;l8mz1spT+ntO71d6GnHU1g7GLcWFuY0LeqBQhHmP6KboCIGxu5nT7SLQCHD2cZMCb/arjt33AyA6&#10;CD3rpwrbKP2+V0MSYBTBBznPq0U8/D2QvYeem2cPSFRvwl5HShPHjXl57gQ6Sy0n1m4ueamB4Ekh&#10;R+VrqAsihttYkMpyGAHAXFXznqfXmsymSN1hxlnrgNJSTKbhD+XEr9GjGMKrsNfFquZYz4tCxh1U&#10;v8K5azfUW3yB65swEYk0GXVpEdleCDiFuscOQL1fee/FXL7dU7sIOvhZuxf1iftIWGQPSoViHRrB&#10;kK95Dd+wJ4XeUCx7/USTGg6yqjLCvgw3XAW4zfyh9pFQiltlj0uLjtB62WFdw/CyAQoClbRgjpke&#10;V0p+JY+uTzEdD8vJfgLYGrYJYRKuOLh2ub3/x0/PDJbbavB5mkHTgjeHOoTLroq7V8RqTdsDKpBi&#10;ZASU/DWFXm7U6dW1ji0nMveEL8DAiA7EY4/pruI4/EFREya2LjU/6rdJkZrBvSg6o86bX8Wusylz&#10;hXsgD/SY09n5i+X2rN08SvWFkLeC4cw9mlbvOWUR74/YCi2o9eT5VqnsnmFiFLqbNL/WyKpaELUZ&#10;KUU0MHMXILYRj4HInzLcKztlcnBvJQm4B9E0uMobgSxONMkrND3Q1iVBNEyHq9XdiwTsIjJ8FTuo&#10;Z6/WfOkv8uQEmZ9VR68tX46eSDmlY1V7G3LJIvATWwHKqE5sqqj79QIhI+79zEsLbitRFnagvGC4&#10;gqDsjcn2jDDylT4uMfgqJFigvjYlO8QNaotDT3V983CKawRfnZWgueJ4z3RfVB/7vX9Pa5v+FtaB&#10;ZYzC9Wa1N1jchjN74R0OLi6uwz949JU8hoIdVufg+BCjcDeGlaRo7F7xoIG9BqYRVbIiJe1gcJ60&#10;nJiZ7FL4bhbe1yO9pKPtNL7Joai03CJ8oF5Hb+u6PpekWTrc4z3WhywDU9rcTaQbyozoXuZ1eqP1&#10;9msKUjicg4BnnWm3i9vKovSqVTaD3iceR7xRuTfIyzgcQvsE0YXRYJuy3Pdi7tWu9/JPV4PuVmiB&#10;ZJt52zw4IhzBUAHnVqWDBlnvHS0CTsRnAbybwuHI37KBfgLutXPDyFQ9EI0BK6IQ6ynZ3C9IHMW4&#10;bJs+l2u8xQB8EWMxPrjlHD8W09iLVMueidi5OOGT3hj5ci3IFH0COh3hSkLOrynLuVD2iCo11vfA&#10;W7KC2Ybg0u/D8aasY1GGLFHm0S2DkkvH3TmaWjoWOJBiQbmn1MyP5xeFEiHvaciqIvNZAbkwnMrK&#10;1dnDFZkrZEWv+7/7SJFH2D6mYFdYDsrGkhufZ/TLxuqyul/aD9F9HitMTs+vyGF30qJJEcib/aP2&#10;o0mK9lXtxfuY+8h1SrLzVZbCJR5sgAZZ+ggfek/Utom7HydVoxBkWAnVgS0frE6vcG430svS9pdB&#10;uKTy+vDO93yvDjJ1RSetPoxJ7hqlmIz2asAub9Ix70nlvO2XTtEqQxpBysl666uWsiIZfsqQg/sR&#10;vh0dn40FobRwIy1Kg0c76jgjwVtRY77fOzlcr0txMbb9kjko5GJFsy+tnH0nkD3pPj0BmeFo3A6P&#10;adRnTo6mnMsZltFnQZMNwmuXbjQZ5ArZNupsNDwN95a41dIxvmFn+XpwJXca/C12QwbpnJcedkM4&#10;QL656gc4D3WXsGRyucgFpTpcRuRJ5Kk3+NDhnrwdY/lCqoi4aicFuE8ZH5m9Gce38QJ1gStl+Osu&#10;gKTxJvSrYUga0KWL/qGL0E6ZyXu8DZO3uBU4cxuCQ7qiA4Imtn6UWzSgE5kr91AEWdlazs5UuBfR&#10;Y+LJ8gLWKAr/f0a+bOlRJFnzgbhg3y4lQOyIfbsDJITYQYBATz+eUvVUd9ecY2OWlpb2Z6ZbBHh4&#10;+Lc4m0aYgP8GfjTCYKEuAQaMSAHgYzumd9wIg/3Qsc9SCrXCPHn1uvPG+LY/0mdX1nVbbUbqX+Wv&#10;g005hHAyqsYR+oQcETTF4eVWuXABrnwpavLVXBDf5Tu/TmwB3uoVJfEtK48BtZD8496WgXg5+5sZ&#10;XumPc1jYp0EFvVBmwbDbsgNvtyKuyIGR05F8LliZbam06E5ODcqMPDarNEk6JruWxJpuihpWvuq6&#10;rgTU4/OrNqRMZs7+CU836f76hNKK5rfbZ9b2w70SVEJxHWxey71BpG8lG8xYfZR3j8SAooSGcrhQ&#10;PFs4joNMs/3TpC6G9E6HNlDHewBU8rjwkPjXZK6YgOAiqI0U4FZWJO1BAQIawCoDvfGONIBmbrzF&#10;sMT0kiVH0IHg+VXsMGqGbZeggxMWIOvfFCJY1xd+zXetc0TjtRQ3Qh8VmsSMYLlzc0w0TDqJWVgC&#10;by7Jg5qeMNcLY00Zf3hZIqigZuPPZL1CAVKvbdWE+szrLA3PIUKWV8Y556B9fKSuLxpK9zPjwS33&#10;WnmDAXc48oYbjboh0G1/D9+08ci4NFr2hMkTIS2f6YKnFXb/dI0oA39NdWGyxhdXlWu3nTK5irPF&#10;HRHyekAxoR/mKWssCuH7un+39f0bsMtwwLEc/0fABSWWNjmicyKfK8lZ2m4E92ip+aIpqg++mKOr&#10;pVMY0PP9uOLnB7ZXU+na4qsEfKxdiv0bEHvF/HwtjCsZpiV4IcjC7F5ZW2y383rvGAPUjeIKjOnn&#10;ROncC3jXJzVNIn2pp1tI7NMdS++X8XWj1rH5AZ+NOd1jE00O6awUbQMs/ZFa5/G1MQ5wXVC1lewO&#10;BTkB3fsW1pHN2nuRNKFss9Dk3bvbPNx0U4b8D5dfcchzPuqC2drs2UZ7Bdrcju4aPL0AL8+3cpO/&#10;ls1SCvcgoHnD04a3hJkdbvwmuf0wHCCdl5G9++B8JX68jWE8d+ojq5zROLoGcKMmiRuOoidhFD/g&#10;aGBeN+/V4W7yyYEFFGvdKOHmSRY+pTq/Py4lO7UW6PT65y8em1EoRKTKy7bHJVFsO1IBTo2nte/u&#10;m5ExyizPSLQ4q7FSi1sIRsQyxOtUAkfkyFHOvLa5OfZpasug0L8vJbzS4d6SXPXmPCAahxNiQVj+&#10;sD/aUG/3CW1RJLbQu5+59LPHI6AfnzWyZLmW6ly4Wwwn7uexTYq8mL8BFf0eZC36JGih47sHq9Yj&#10;9xofZKnV7YdzRgZPI4ijYFvU9qRGf6xPXi7Rg/gU1yvogfvx4TCmt+gFL78B3REargf28aVHpoTM&#10;cV3eHAduisbbg6Hf9V3si/wR7uH1UzrFPZajHj2dq3bmSXkV8HHmVQJ4M81CD/UbsEPpYV+sK+pZ&#10;G/r98e8nWRLCTQVqWze93fOTyZyXNbygw7/M47iroXiS6042lZzvrwY/8V6SLt+AV6F0tMIFeQyS&#10;+KUShjErESuzr/nOPKLkTUqZt0vgoyviwFwpr3do4mH4vgAPGZtdPnkiQ5RZeQan9hvwXJDe+zg9&#10;iXjWbMHZ5ud0VhlUmuWpCcC1spQB9ZLObXMqGp+57RKJRoB1uY4UUgFeit3nH5EOWoyRf1dAh4tY&#10;bO0K0wg6r+Gen7dvRI4ftDMpEVyibYbLOeSZlRynlLWjLI8oAMQFcXV7qaAefd75yyq9llz+nZRi&#10;SAbwIKWgRN2OcmUTI8DduXNmYdtzpUGJZV0VDh9340FVO0/GW14q7HV/E2s8UvdgDUla7Hgf1WX/&#10;u2UghcsNfH+SvDKryrvh9VKNTwIn0oo5Gku98KqlO49EwR7MJIZgJarpK1YED09zqeQPu31ziZ0Y&#10;7TAUvgFNTxXLj0Gijm1G9T2BjnjI3OJJL/fcNckLRXqu6DZN3QjXWnynThbYDq1L1HHZrQo7nxXL&#10;LJrqK+d+A37/ZNxy7siUofGOrL/NOTLG2ACAWOf1kHLdalTGuPwj6xxp8r4c6onDpEdB2LAzHS+N&#10;eD6X7mY734A2quCM/Q64u2Lg8PAr823TMUZeYtnGSrvBEUvcUmUgtsydwymffaPNO83fmxPABlzn&#10;UpUUNhkXo/r0DSh3KaftnfHMxUTM6klp44OcLKplSybNYwurznzmWd6nCPVJIRBTl23JCsSlMk9+&#10;KkRsZruLvg038/W79XQdb8DHuArLJjUel3jPF8s5GxtMNVOoUMTG6ucLSxLVA9wzxWinXu5kyZhh&#10;/Di7jvDgzj9b1684SKzPLYv44HBmo7ssojIUT964VMzR+xlpp1ofF+hhBBDay86Pn1v1GK1xIFvf&#10;I3Tpw1RQxC3Lw0/iHH+3TD009In0IniW0JNpMjd0YxCUfV54FAdnJouK176EPmtDqOqPdhfmwF7j&#10;9YEbyceYiGa2b77ejzGIQ787xbA1SxAiH+tWTR6gPdzD7CGZbwYbh5Vc930unBNxgD8ChY4hNwtE&#10;epkYGVu2p/8x3lDpgBtHdOO16deKkDmBSSeVjliCK7DcMPLLCkR/AnwCuU/vbE0iZZm1B/aWY8Wk&#10;KaR5ruVNRyj8c2GJ42pKbNHeQaIhkOm7ZXAdMe6d5NkbmQjQVSkMXSyKIgs3vJX6ceWyFznu2kE1&#10;j9dJ8G7lwNtgr+5lP3ClwvSPVrAPRboa5XT7BtyMo1X3p65Y9mbGwJIHt1v9SoAmRqonxuiejNX1&#10;GjfhBX4pCvNhUKViEqrKRCRRrsSRDJ+Lp2jteMu/AVuMhtaN8tWghC6OlZW4BDmjBrzS6g1Sv7Nd&#10;FOmyScnnKj8zjwft6RDUyVO7gURYHejbbtvT6UPYpx9FUO+zvXJIDFKZiyS26B8JkrKZH2haDuel&#10;v2Whzq898rywkXNl9heHvVveu0Qxz/Sy9b4ETcOKZqS80B80S2iXqpkJuZQ1sje3cBV9pkAN9qgt&#10;OsVAHF7zNp/4bX6QLcE5+i64wwCObMeKqFkRVprpRmJ28tplgu+WE9PZH6Rf0xrnLg2S+udvufj+&#10;xhFop402iDOl1Q2bOOUMcPlHDLzgOZ1kVxxpIaRkLQmv+1nZlW/AvPHcY8vkUbZtNR24wn9z9jpw&#10;8U7fdjrHqHt088DmoCZIjF79LC0Pw1K0xEMD4jWIpffMyEhwa8CDv6MHYoyZPkijP4iTAP5ubNyf&#10;Ef5EqTNZIMrBNqQwo87Rc8vGuUQ3Okvm9qHlvXhbBevCDTRnQWXc6fM6Pb8rNDl0Vz2r+oykHN0q&#10;zj18IBkqjUBdvrcpY2RfTekdG7eVZklPGXuZBSS5GctmIIMT755M9FJzvCNy/N3LCeoLgmU013uY&#10;ukWZTVd19K99sfRyl1nn5PBj0TviEC0qtyBf9LkpXJxST0MouXd3mKbz6uOaFoLuvX5X+P/2ilTr&#10;UnblgLfgmGwrUZtuH3mvbwOj5RPTVaA6IjhVrvj9D6bJ2PA2JcX5d/TcNS7k6Z6Z9yyakdzCL/qw&#10;3UTdDSZ0iNWm4Vf9cN96ORYp3HqDebY8aUBF3hc50JmO2cvrY6Mr6b4Q3xU20uUDm3ggL8+ZjKc0&#10;u7UE7rEsmOSRe1pPsaP3T20KgZ/k75zW8PYZnEdimkvyxhhAEutYETGkajnc76QUWxz6mL73z0pF&#10;c9HA40tQPqeejxemQZo2AnemShIqiTz6S/i3tPoF4O11RULrhJMYgV+x30l5Yc54KdTP7sNlQD0j&#10;c0ClfloyZTXBqJ6k5+AhgOz8FD+ep4A2bBzmu1sNgnrkc76YKo5S+jkZbUT+nL9brgh3HLpd4Y3I&#10;NF0stcYOoNIYTgaUz+yKL29v9yxnieywg1+WRVxp8CM+1Wd15EH814UDYKv8y6a1juzmWObKVutt&#10;L6JGen2wE32FMrgPJyBl+Ffoi/8uQiVTZSVgv2SwJ7LkV1Bcbh+Ce4Wb/TvLNUYrzlTjMvp+ZWwi&#10;zHS72RqF+mbzQnViyzNP9aCVUG3Xs6QQTOp1MKUqCKgaF4vD8eD9nfDD9GYh7HfLh0uQfAw1qH+e&#10;AcCW9CqknbwL86Q0DAUWaSzygK2R74pXxnQsNcV0rC8MM0mLVvpEZ5DHUaz9pY7WHyuSv1DwDyW8&#10;5KW+ot6peiVhsedHehwPrvrcK+ZMl6iZbjryIvs2uuNYD84vybz30LaI6hsKmt+alzNy+nWwzCBc&#10;KGLe511v/Y5gZezFXSEFj3xe80IS5Sur2xq0mB9bo13swDmc5A+D0SU3q7L9Ot2BhlLvnke5Pymz&#10;K3FZMS+adD4PoczQS0c316f17oDCrMEf473XALQWwQJISm1TI/VnZ5BJ4PJC/7+y8vcM//MFftO1&#10;uoWvMSf9vMOqNTX07G41z03N7uBOVd6HESetvzmsMtxeoWdzK2Q26pQa8VthdqMf+InpZ7NIkDWW&#10;37UYCPNFmqbn1GT65XLe/Ba/6q/uH2XknPXDvc6GSQxmWeD4Hwe7jeD6jfWiclrhrQUI9fbgVIQC&#10;YbfisSUfzc6YMNtJKaVd8vwMx9D2qVQ+F4BaavEi2+oJhlr8UhtvvwI7i6hKtn+AGAh2yTwDldzh&#10;HrnNn3bgzCpqrEFtBGTcQ49bybHtp7t+wqdPMn3+K9/ZH6z4D3/KgwergcfL2EHhdmi0hvdeQvpD&#10;StUwnNVA3A1zF6aB1NQTuZ/C6kIiRVeRWOYiwZv43SmflsLXsRavzW1qXtNbxRrXTUclJafGe1we&#10;AtjHdapb8PgRyvPhbVV9vB4SOtCzMOYP1hhvd/ysWyXICN+TwsA0cMBnWPUavJ2g9jI2ilfZfhIE&#10;KdppxRH8lW5vR0WoAyU11JE5pyKHqeTeNme/PeWjj21F4a+c+fyeYUqs2hnd2e7s7VFSUw+Xg2Gl&#10;/nHuaFZkb9VcvfE37YLc4SIWyHRiRTLaCFwHkmn08lgjjE/ZO/Pqwvz4rnBfKdTrn7wj7a/jsY7h&#10;e6TayPZ3+Sb+MYEaoZw0hqhyz+OfjrWYQWdQvKPWz/o78uNtMNN1w2f1R230vKtKURSmhP3tMbA5&#10;i8mI25vuM/Wsk/6eFO7NrkidRXFgXTHnTKv9a1S8OwXDJalMH913ha6KTPxZLvkcOC9yOfe1/pKF&#10;gsIELdTrZFvzgdpxPXfuGRygk1EHxGO7aerEs7kKMqAeoJsm0ces97+XAsTgjrZ2ZqflEopWIxuG&#10;8qZ7EC14sgn7aojkWD/AGOXJYRVGMqXaRYp/PPKvzv8vA58nflr6u8Iajx2oAC32AQtv2m85Ix+Z&#10;bBG15HnVMyXThK7fwXQqq3Fb3eeUL6Uzg3b/JqrW9mnjsWTZv8D7N+Ch/jum506HD65+bUMyM4/6&#10;cpRJtOnAbeoCTrZka/Zl1CYaC0xp1yv56jMlyHUavIgn8rIU34BWvlgn39Xw0NldPG0nC7fkSxYc&#10;QRrkyVEnI43SAWYH/NWi5+vLygV2nVGPvUbQS7TC2TK2SmTmoo3cb8BRk9Mup87IdvVYh/Vk2JP4&#10;PA3JavQ4NRBEUsTn2gZEjIMRDCwfAP3JoOCqJscGo3BWuS0eyzvGT8/yGzANeqo7DSaT25OaDHLx&#10;gQGzy7O9At0YecidT8A4bMxc9iHM6R7l0Gx52ZWAeYQhaCPwBY7EA4Y5GrC6/4igh3WoOsdI4OPy&#10;rkZQA3N1+kwzVcmoWs/HupMFsxxc1O20KvkgOwvo86ihubP4nk7xFSgWbAaPUpRx3neF5GPLdwGY&#10;b+xSC+Nzzqdt15sbJjclLuCCXV3Taw++vORBq3elBFn5cFno7qmx2NK+EgaPQjda5C929Nuy0ffl&#10;8aGfzaouxjbQI5tFkUZdM2QAc83FPHTBw/ziERa5vNUdXpsefdWa96eKJcEgfVKz8m8uKuz2XeFn&#10;HvGFhitzXDIyaFE7VQJ7lopsOTXqbUCfto0LpKaXQsU8N+ik6IyvQigk0YNTU++GJpCK4ca4C/pL&#10;bA1QfONa6Mets+wGFnpAnJB5tAT5iCXEYuYcyHh3Zh8vk4MOzpPavBkEgiiT3PeO5kLVnlaAkvRj&#10;/N166bEt5ZQmvAZ/XbcuT4Jb+sgLlQxBmluYckQbBsBKj8Oyli5DGgm80vZJ5BMrDOoUz6811oAH&#10;57Qj3y331aXUZtXa+v4jItk6+cxo3KG7Vuhy0YSjI5fLRaHlsekJM20IOOChyoQsbQR8zcQWiDbS&#10;096R8/EXrNhvNXWzZXPxzcfBiPx1Rx3AeGV3oxcMkbVZjNnWyASrdDwv2E4v5xJQmnWAShYSBPit&#10;YAKj2jH6jG0/kaugIvGNlBOHoKQdoQcNn6rw6C73N+uzu1VCNjWehlKGPZ313QelGFS+M5yJuI5L&#10;uKzt6lI3TLnYr/ytfrdca7V9qVtuLw0EZ9DxOhHynOV51o5g+HvB5ET6p40NwyoIz2RQr+Iqvorx&#10;vGApNC/DJvw4IEJ/3X4CDXePlgjMB2UadR2zWcPHIV8WzGdeAHcWTbs+Eu9dDalacwmQ0GDMXIRT&#10;UIHYdhuhFF/2KXQpMA+5Cvkzn1DqPuZhBcgTE/o5JmHyDQiLibiIG/cflMb7HEICo1Xvbzz697/T&#10;4fABCkPQ+V+alPEXARI+t852qEXxEN7xbbrANQW8CV3kRdGnTU81+KhYW2P86XSHXF2XR2S/u6mo&#10;WYdv0pRWmd9Ff96aKiLLCIroGVcO6MkT+gJzJdmW+0wM5CBO5aw/wkQRCtQzval5RdaagkdACq6R&#10;q1E7GOn/UEJ4/vi+FIa+TXxZ451+1U3tAJMndo5FFyRKmChNavJGGfn4Gt8fCqFrpEMio/yMmV/7&#10;vLwaE7acDJkypceiZnvzDXh9hVpqhB/GHd5n55Lx54McQMPNWNlLOossJ5q4l+BruD7j9MCJ9jhF&#10;WjERdPkwWyzmgFm7c+1qHCL/eykGTBoxa5p+AGoO9+v10ioX0nWwQhCbWLvYL9wqCLlljYO9G2qh&#10;qmot5bnUlJlHEWWc8Kh4fqG7xLLsr3wNaUhbqLYdPB11azrfuW3uPKZ+umRG3c9tKuzFlAfvUkC1&#10;Eny0VzuG4Z73vpPvuqOQhXU+WbNfo/jy/ukplMtWYNWwWtDs/jslolWqWQ97LslZlLBaXTzRMjQT&#10;oeeVA2Migl6ACYt0ZqGvuB2Uvw52WeYHvjIv3ni8/GwZ21kzgDKmm7TScQVG0FQc7OQxSVzOXu7m&#10;SHAvZq8c5zCkzYgybkEQWtmp+E7ZfV+KjjoKjJtCMrtw866Qz9gZcMqsIyitQL5Zqz76c98S7CMT&#10;w1nP6I19fsRRy45VMQhuD46nkZTbxcx+K7TpVYu3IMsX8vXh6PFzyj2ZK0uE5GdbsSvjQhmsf73Q&#10;oDks/J0p53NX+jNY3yuFDySyXQymB7tH5De/AnsfDjTTH6ED0tWO4ANlmUlWYz4MvCMsIk80T+A8&#10;GvbXS7fjd++e2ceIP6EJVOe7DA7v2eDY6PMs8Xn80c6CH1fvOkVOzOEOV1ZSTYJMbRgMx3fTlROV&#10;wRduf4ksOQLDsRqabN5C+aO0almyqM1Kw6s8Zo4c+CUnvs+QbFfkCUPJxekup0EAJqXMp+4wGa4g&#10;15xTZEWvetbcRQxKEXIrp4sCiAe0ZdCv4nhGsKbBCS72UnHnfyska4E0cOlhyP4DZv0f4i6st0PI&#10;An1xJ03UpDdzed9i1iESUZQHx/Q3nLo7dsPbXIO2VYaEvNG8hpvzlwkqisIxzZ+kgheHOIIcjTfT&#10;obkZTo6YHCQvePaVONziaWRqtWjQqf2kS1vX138AK+LXisCgy35Sh9v7DtMpNEszqP7E8Cv+XDdo&#10;IPohWgmQ8lbp4ar0MCZk3TwbM8OjbSoeqNQoS/MKKon0RU35oYBL7OVli9M+ML/oiLPa3HIwA4LD&#10;Svh8S4dQd3VXanT1MTysy/MSgd7Kn95QIV9C836CdLe0nZN+F/x9Kf8axfmb5FNZEFJrJDQYBIag&#10;spvC57zjbZYUV2bzAD6n5bVGGoWXc70BvE9UHxlO42Jav8TGcs+yRBjK1AWM90CCkq3AaG4CHZxe&#10;ZUFfTefqOLXZfCdf/rffnL98DvfjzbQJMVW+At+DYioLshoThQ7RBxAY/jZ3/uefgst8YY00ArO+&#10;E3YZvSSCPP062L2HmcfoustU5GA8F7rr/8+E48viPlHcE/EHp4sWu0eEAs/8+wx5pNNghjbgFOlU&#10;g6IfKPjOKbt+B8gIsvv/vMhIhe4i/+PEOD3shmRm7cfOFTcQMLQ8nuCTN8+IAqgTRnUia63YUwsm&#10;ijPMekQR441nuXn1MC4xQX1zjE8iVPnTqgIW28Py39WK/2ny6H97/v8AfX/94++W/zXj/neA6YzP&#10;8U3GvN0CRZEVk+ih+vhICnpkwfRNuZhZDiN2z1m5OaglHsQzYhjXUuYfO4dj0yLji7rhQD2UGJ5R&#10;vaK6dSds0rkn7Dd2Hp/ZJ3pjXA5WWEIx8bUz89uFfnAHeTIb6zOOJ9IUdu/43cslbc9CaiMCbzMm&#10;LRps2knMFVo+YGDvzIYt1PuenfGew0CO2sV0Z1RsXVZNi5dUA2enIBgPufNoTw9e3y2PmeucGSef&#10;D4Et1oU1WWfPCOXytLczXZOr3fKK1cQN+/H6zvZGAwaLZp1fjGd04PIB38ZgrM8puz6a4PwNGAeP&#10;qk1uzn0nPtdG10+5cE+kfx7I79HUSsvuWM82wqHheaZ5vTaT4PvTcL8HrvHTRht98qYqwRCtSx8D&#10;lzXhfNAAkYvaQcGOKYBt4XOh2zU7nBEO1OSBn79ZO01Jx4u1SvYT0BLPUWRwJ4rvClXvVNdNgtyB&#10;NwH5kRTP9ABrsLTVwC0Lv5KXdpKGhNjdWjsX5zNwK2roVHhM1fL7DKPZh/ByMSUt8+tPC4h2oGmq&#10;z/Oex0AxgJk1ffxtmGrvLyTlRSyjMYbAdZoXyjCtYRBQVmmo5rpktCWZLTtyuc+Bkn9XOBX/l2UL&#10;jOk6vAlTX5lFM1RyJMDw8YeMkKRKOquc3vSJMGqn89UBJkLMq3eXDvmpAI6V/SAW4nwDkvcMuRlx&#10;jFrLOIb7gOHPW7j4xREFubdoMBNicr7ryUJgoCcDi1AYPLGJjfBfTGkHMJON7gfqHXjUnatvwD35&#10;FKWZ12S9AuJXFW7bDG6Z7TyGCW++a/E5WuILeSPwV4/Uo4d1z2cdt+vBDWuGMyb8v3taz3A1pj8U&#10;cMHrvVNffH7peeWdUQmiKFwUwRC1Bpqr4aSWv97URw82unqJPdM91GPfzM99kS8N4FfpUwqOj8n0&#10;Z/jpekEiKPNJtYQa3xJtd0xIl4t9YfvYkjgYpwIZpox4r34YMxAxteBYeqSMZ6o356o6B8WoXZ94&#10;3rhxa96/Wxbt8dWgB3quTKC3yNOM3F46tTL2eltEcRxdRdZ8ni94hELi7ojhAxWL7xrP2CuNoM2z&#10;4x55NPYMQ177EUHS6HnNfu5CIi2r5HVgaHpNZWPJwyTZ+34KNHxDL6uB0K3tJGZlmuAEUUaMIO5U&#10;diudrBr5uXwX1fn2/r2Uz36u3FWaKny67kPBvGTSbWEW/1v0PBI8BzWWH+wYdBOzF2U4yxpFka3g&#10;eX1rUjV8s6i9fULiRCjUN2Ay1ZRG0ZRKU09f0ae1UvX++Z50mNVWDvWvchzMK7vMHtGseee4jis2&#10;8OUJdPKxkxKrR6M+P0f6/pWvtHGfhub5Pmol3UYs7HHOI90LwOg3NPAhmOe0GnfmpLBd2tzi0PMD&#10;ub1H+1jDVwGGQDzQ4E6tse2ddu2Xh8azVZgK6ez7GT6wY7RKafUCApJ7mjenNyEV936oy1QCi2R8&#10;wdCjicKwJJz0IPNo1ljnnUAjobbc7W233y1H5P9h7zvgpCjP/61BARuiRoJxhWBb73b6zhxwur2X&#10;293bpoBbZnu73dl2GrEbwYLGFkRFJXZFJRFRNKKiJv7V2BBBUcRgN1jJz5b/M7N33N3cIVkO5RbX&#10;T6J777zvO++87/d9nud92lsKsZqI05nGMyYI6KS0JDhA+YucmjNHPaEO0D50OLpIf9pjM2qTqlRS&#10;ak3pDRE/lchlvJATxlPRW3V6PcjyjoTQYbcxRyOsD3yF6YrSWUDBV9sD/+kOlA2VgNOMqKmo35gB&#10;40rKgZMco+jWl5k4BZsqogFYS71m0uvF4E+rNldT95kcenuFNLpZ1M0QdoIyFdOydJ4kOb8y1CH1&#10;QUIZyBuiwjXljCeXNYWMLkNMitjBw9udMMjTMprD/MlKVObwy7trBx+XtGDLsoQsZZYGLXi66HQ5&#10;rZ640+wmDCV3Ih1XemwsuNsHukCOjZKKpDpfhMRVEKSuLxcTkLrFlMoZ1SzhJEGmEj4ZwU14pyCM&#10;FWy0tIP15xg3zYGaPOVxy/RM2IczZKTMFrmURiMrZSlX2aKnoqqE2x7tMEVzKnC91YNLTY4lkNrh&#10;sarKkeYcROjKjFl7PtiZBWG8EPBglayngOhNQWcclzt06aLCJUNSGV2KwykVxN4pcHnOC97KEVmh&#10;C07wzlK3vccfG5W5rcpS3oQWGXu0SGY9HjwZgzDH7mDaBE6+AROR9HdCBKW3bFHZujJKk8LgJ2jw&#10;/Y5YIdBAUYpUy3QZDr0QHp8XPjnTGYRwMo/fwyHpWKaYRRNua9oDrhEGImOuOt1El9PhzIdjbvDj&#10;0gSMXBVS4wSlvmo65EvoVErKJ1fTYTeWhX1NCR2GkljSqy5HPKQfL4W1kCyBgvRTZipXLHWRriTp&#10;jTJuv83tieNKKVohQA3l8oPYkaWqBqLgt3fRXJe9nE+RMmW2tvVYE4RM2tM2v8ziSVYcnlwB0XTG&#10;wfEcQmLkWFJbos2O7jJYCb1qCEpWl3SUIa+wMrmkFYyccrfcgxRCEXVEb3PrahQ7xngj4PtQjOkj&#10;CBdSpnRejZ2TokYHGUqgVSqlprTargLk2spZw54KZOSwx93xuNlUcXTRXlu3SaVAw1FMmkQ8cbT2&#10;yUTIo+qM6aSd+XgkVZWCotwA0cReio0wpB4FUSFsk5nt3hwSMKnQGF2spDwduEtlCoSUoCjJOToK&#10;VR0YGw0mfQ3YcSzocoVjfr+z1OkiYmHaDj6KRYRwaH0+hGUotZ/ykuAy41RBNgUKYsXzAasPaK/f&#10;lTTFTVo3uNtnfGpbTp3T1oANx/EuULHkIVKeMUDYhUIHC5u2FrlywaQiwkZj2Y4nKlkfYmTAXqOJ&#10;0JqQ221x+/JSPyRbrUpBGY9EHPKgN9jlET4Z5F44/lZBw6WLW7IkRDmZFcoKhXYFwhVnTmHqAM82&#10;WTraQWeiSBSHyFI67CNT7pwLtardRaM0HNKagyFPWurT1TrkugNUh58lIZ9DPBOUd+RjkJxLli25&#10;wcEplUTysqRHBrliPKhJjpjd4GGTgih1xhbXdBWi6agGsVS1UUd3POWK07VPznu6CjmlEtcZ45o4&#10;BDVFI2QkkvKTJAJa+bQcBRMt1+GkHZk0B3rOtEfnJMJlD1hSTY6cCbKJ2NBwlWXUKZ1Z4RM+OYmx&#10;pqocchlJbR44NkUtfjh+GvW0l3XBEU0Zh/hKYHEZ3E2qu6oOR8CfRw0VcyCWSsQzAUOHDrTQUjnj&#10;1niRbkTo0IxqA6kO1sVAmrJCSa92+2L+ChopW6MoI4/7cuokeBTppEn+bBkKaMNUOOBlu2w5SKCB&#10;c1lvnLW5TVo/eFRQFqfQIUdbutwgMWfBnY8sdmPyHLhPkTln1qmNRkBLWbVV5CA+2ixlHw2u3mkw&#10;gDnIHGScsto9eAwNOPnwR2UgUnJRtU/W6s0Vm0KmT9Egjtii+U6k2yw3yiNlitDHEgY3nmBshFRv&#10;pTB90KM2mFALJGthvFJw1M5SQMage7pkTqbVHeaa5GDrNGjythIaVsST6XjaV8naIESfI9TWsp8o&#10;d1chuwumIyDVCWOwm+QUCp7lFCOFKMRO1h8BHQyWx5NoztylruhqJ3qdMp0M+yD4uBCIOeiwsiLV&#10;+4LydLGTtGQ0lJ7zcj4qG1WELEqpFc8C8NWcV2YGjyFLqpAP2/KwKUicAr9OC1sS5hDt5v/wsKly&#10;Tlb2mrWdg85d4ADtcnJ21FNOFawdUfBnNHaBZRhlu5KWnFKr0rmj4G1SDldq5Mug1Gq9aS8Zk6V8&#10;3R533k5GEKnXw2rhy8DTq5uFiH21wpeE00EFj5MVrdsOqwT6rqjfneP00YpLky3HVcoOgwITRqi3&#10;lcKkJVTSmqxKu6yaoosBjrcaxzkmV6XM4CUnx90ZyFZmDsncPiyRcEBSPRDwSEPCXulAtBFNUm2s&#10;OpW2qqW2ygad3GaJdg/60N7DZKc8DQJPGofMUmkrqBfBNcCqhYBhW0KVMFUzvmhC67F5cDIk9ciF&#10;EQYgF7OxpPUioNvVeLmqVuUoeDpDFQNE9NGJCoREeErlqLvbWwU3EyRRSsTDcnDaZP0MzIncnDAB&#10;0LNYivLq6JrkEAvm1VSOdDmDnNGA00ghoc0kg7gvSaYJutPn0PiiCnVWZzRZq4GtHNi2KFSEEYJX&#10;l8/rJvReSGcWRCuqnBbNJVJuDe3rioCmPgXSg6dY8dEeaRW1QsoblbTTbpOl5N3hAJ7Cs+EK4+fk&#10;OjLQnWFrRn9dsurIGSC6iim5FUDd3JAFa4AyJKVP490Q2QSek2QEnEY9oQoYWShwo0tpPVJjNA7q&#10;Mn8aEqGopMIIveA7S1fNQdZnDpAEpTbkIi6DweNOhBSol6rYKG2sYshD5GokECFksYTbrx5oFe23&#10;nEKHQzwN+N1+Z15hycM6hstw8K24FZQ/q4tRbmPICb4zDOcrhVOuEBd0GNVUzJntLJVVdLymWXLg&#10;NlNWNvArY3KZK2xDIcQBvDfKeFJVLMQrrkreFA2r3R5VESJMMyE9MCiNQ+PWdJriUaVbkVUohREW&#10;FAqLOziE7m5bS+p2lPIYJCYzEaVgqgKkqOASOux2gee8sjPRWagYrcoCuEawIcyTY8PgtJhJl4JO&#10;2ok7DJgXhpyJc7IueVVRojoRMsWROaMbGGmXRdPlou0dmbRF6FCaQ9OFWAVCShLquAECXyBMNA5G&#10;kgIkWFXq7FZPIJxXhQ1oySxzhDuMRNkcqbpcHjoRLHTmLDQoias5d8kZybiyZaFDiszlqDwHQQtE&#10;AVzw9CipifjM+orWQsXMyWqiWiHLSMlrIA3uTNTrBjOEloWd1FXVer0RSOOKJUIRTR4saI5orUN9&#10;CMyslW6I+NAm4nqDHGJNszkm3dFratrmVAr7JJFOgA1fGKEHhHJv2FcwJ0CTbasi1QhiZmX+OI4m&#10;tVqfrUtnVSiLuKMb9O8BzO3iIFGLSRozsemyp+SlQtouDnJgltXmEtgShA5ppSzIGzEZ4A9SLxuR&#10;Re3yUNCTVrCQMsFQAK2TEy9wrlTRaouxHoPDUVbECQhiiwZRjChmshVIcGjokme6SvqaXa/gMidx&#10;xkE4EHk3KZXTej+GgW0yV4Hg/YofDXFxhyaMl+wRRBZjPITV2olWQKzPll1WcFQv5iGQAoeElD5z&#10;XFVjo1TcVDXkZTptqhMx2YkMZO3wVIqoJVnJ0jnSqTEGZeo0oSHAU6Oc8UEOfQekC9AzEXNSGUml&#10;aYhBTeS1WcRVlFdri4JHLT4yojSrChCcW8i7C2imkEhrOI3CTvg1el56MKst9k7aRhNsoGQt5rs7&#10;AgmmEzSk1XIpLHPrQe9SVrJGp0krzGFHhKM9gYTKmgnFY5BwC8I9/GQ1kQShXCPVKHSleASS/1J0&#10;NxEPWoPZIHhbokqfnyA5q15lzMb8uLEgz2XzcW1P+lYvyD8JS1RtguxVRa/ciwX8GibjqCSdCVNH&#10;QSfrVATleWkgo1EWVUxcZpR5wclHVy7mIboSfLoSXC5b8viqzorMU9PbyGzKjNUTQbA4ZgZ3E0rh&#10;L7JVxmU2KzDWHEs6IqyNKVZcRjVitiaxH0el8MkDqsQ9yUgqn2UzEGjMdpkhsCQcIMPWcLdVb0Lz&#10;VMRgUuty4Nvhy7tNMo2LYJwVA7h7p0sptdOdZGpz6KJS1S5XB5XrMnoBi1VXKBQpl/OBfJ8ZVKHX&#10;mOWyLi4ew6U6kOFxJhJhKiopSA2QKy9nJhMyU76aqNno4wy4HppZr4IjyGTULcfIkAHBdYUo43TI&#10;4l6EKeJxNZc0dmiKwXAM1bm0EaWhQsQcWbqC66v2UBpCF8wIC7I7J4zQmMuDhazDBtSNi+s8MXdZ&#10;lzKFUj5ljLaaCH9ZE/VlQtqcTw8po/KlqtysZ6muRN7uM1S5sKMbtIEBL1oguiKModYhDJtKOZJq&#10;cDE3yAJuBW5OZYwU+C6bsWCXEdLyMvYk5MdwITJ3pJLqUIdNHUk7BEKTnWCEg+CEMMR7dYeqVkOQ&#10;rYkisVQxaHTiFXieSsrCScZjSTKqAO1W2vUWe5lx5UO4JqRXqkulmL0COIrpCQQB/8WEjZFD7I7M&#10;7OpWhzEOXJdr8mEBtDAGJVWw5jV+rw6T5bqdha5oouCJ2avdbFmuinVoSGdSiQSUuQpqNobNdEzq&#10;ZSxctzKgoxNkJmOhcA5LOKudNWpjScRtbi2pUYQVCiUwGIUFt5nB11zjiIOCt6ywRhP2Labwsor3&#10;5WfchYKzyyONeiyaqstoZrWItcNoxmqyDYTFdLLuVJAC9yHfwJxlNX4vk/n78njXknSL03jXkzIe&#10;UpK3DZn8nE8cb7G0gacWF8iEWIO6vViMh9vkFBvGQoFAC2R0QlsYkgi2BBmKbAnKMfhfCMNDBCaM&#10;b2DbviH29KvOhoppuO0A+oUXtYaha4bAsFAQJVsCgRDaQuABqiUAvmTwL4qSs4ycoAi0t+t+zQd1&#10;bcvH4e6OQKpfHWHopJqPCsQIBldq1UoUZVBCQZMMooY0Pgitonv7HqL9oHc44K6ROH8jgCoVKBTa&#10;c/lsNtImXA5QmzbR80Ht1Ww+XmLD2nw2LVy6se0U8tMgOI+NtMX71oOftzjMWxiVh0kGR1qA6YVb&#10;iDAaaAkiKN1Cs5BFkgxQcliXabJBzfvGxF9HUHscHrwq9fTer/lQvQND2M6FqY1uiPZDvSa/1bWp&#10;dSN63tdFLwD6LU6/2wB6gKuPF+ASjmq/B/z08dcAONmugaW9D+Cah7quCRDuDWkLgGSRzbRD1sYS&#10;3JjDhvklhPtEesv7ht13VUCtAmAJwrrbIzy2RHdXSLis5OgUN7WYSWay5czRUW5qb7c9rcTdDk1L&#10;dsiXFQKwA3pf3/O14tfzL6p91RDAV2NyLYrKCUSOIRTNb2iEYVS4kkJQFSjnYUMParr1/ssxNgN3&#10;YyB0C0K0QMYXlGhDmTaUlCL8DRm9XQm1tt5JIRvhILkLq4gCaRvqagon0dvTwKpb7zIEWZaibHgQ&#10;smqrLgBPGYhu5XHfOrXLtrqSPT0J94xspaveQW9tMFvte7uuyRiA810X/7vulw17Z2uZgTubVhMa&#10;NQZpY3EFcG4V3ICyfTubbOF9aag2DG9DKLgBp42/9abWVXNnD0lmfsKdPXyUKH5KlMjbUKSNIJso&#10;4ZlIzybZCfR/2CjRaAeiREFQKgVBogwQFJyklL3f1k/A2Do37iclCLQEw9pIvA3HmyhpcJRokZ8S&#10;JcBugNfImyhpdJTIB6JEqVartWqcViMqLUao1cOgJZQL2A1OthFNWsIfSHpncidwnKZcPki47lU1&#10;ieXyHY1/AmkjmSaV3FXwX8qEey777Xc97a6lg9KKziA7dkegbRjVRjbPIDuZIwz7DKJV/pRyA6CE&#10;aRNu9G3qM3ai3DB8lKh+cpTwVz83tV47U7ocPkrUPy1KcJDBiCZKdq4MNnyUaH5ilADTwZooaXCU&#10;KDEcpyhahVI1C+qOlV4x3s5CNO0sjS69KvGfEiV4GyZvchweIztV6zVsjqMkflqUEFQb2tSNNjpK&#10;tCINOiNXoUotSqhROcloaLz3/LYd1jjQoIP6HGhJ087S8CihB0qvOxolJNr0/+Ax0tgcR2yN2OEo&#10;AQG2ecbZySjZcda4rVoj+jvJDlmplyk1oI/sIPsEhdEacIDH5CpaRaDD8H7BMBcKsjvd1DwLhHRn&#10;6hSbe2RYfuRakYeYcofuEcHblGyeXJp8JN/AfASRQ2CFGiNRBAOfJxTy6CtJBiIvEJVGSdNqpvfT&#10;6j+3YTTvkU2QYOpu6pN3rkTe5CPD4yPiUyukm1QiEMqgVuCMUqPd3j0C+6Ima8EeafqC7GQ+Mmw9&#10;qVgDplSiaqWWBv9RTElp6S0BYvVSUkAJJOEn2ki6DW9S0oZHiSgCSqFSaJW0Gq7lo0lCI9/uCCiq&#10;BUV5lOBgv23qSRsdJRDmjfSPgKVxAqdxlRpX0GoMR7Zbmy6gBGJbcDm4pDelsp0rlQ2b4yCohiQQ&#10;iiIUuCC7K9U4rsZBbgecoBA5vf1yCUq7ACUYATogadOvrLG16ZSSUmgwBSnHcA1/wlNQWlSpUGrl&#10;KlIhV5CQemNQWMD/FCcHtIRxYRDbAv9r+pU1PMdRMlqNGichU4ICRSka/qJVSkYDmVRUJEFutx6A&#10;asEoF0LxcXJE0+bS8CgRyyVqpZKRY3IGkVMqrRbZHlqCAiyAlgjaIgxyclBSBBsR/u6QWaNGGXdC&#10;rNqwZYP/LelS/ZSfdzRHQXJ0oTQEsICZSIqAzX3Lwg8324JKgiGoXHKsJRCKZ7hsIXZc7yLUm1dl&#10;O1evlhdhYMqf3vxBg1METesX/9Tm5AJ5rpiz57OReIptt+fhC6bJfqRGH5vlcxC57NE2faDgjhfi&#10;wRRrg+RAOb6Hdkj2W2CFIWytxo/1A1fYwp2MkLomE6putasBlQb3ZrUHomyhvZakix9ET8HgmpZA&#10;ha/rjHez/2NqJMgCpI6n28rtGEO1MvAPTvIrXivrewEvqddKY+2QCq4VQRA5CQnJesuGqlmE5Jzt&#10;Fpj/eJrl2Hyht7ZQ3tdgy9T2G3y/tDu9SwN3uHCFfuX8iPjsT0Nl1tnO7DjaDNcWgddYA2m2XZGP&#10;B1IWFz/oAeV9A+eZifAPzExvFW0gHU9Va437N+0p31bjENvuYKPFVEAwafR1CuU/3tRVzbHtthyb&#10;kfC/+r9ZeLL1xgDzAqTDckIu+ky03V37S0K2ImgrVuntZ2ClrXcWyqZz2UKcY3uRXpuYvuKtN+Xn&#10;HW6rZPvmvpXjIr0DGPBU3MmOTqXSO+3CUCxVwEEYaErLEAsj1BAPByAxGBC1biTQz4BPqqFlWz2M&#10;FFRgrXCqnWp3SjB+/0+NZTnesCFBW5FWOTI1HUiyWS7SmooHsVaylaRxTJBa+en8uQE0aNVaYWQD&#10;Zr4XauK5HxpMtdKBpGYL3RJTpl6KZU8FOAHPQ5GtgRyuh47w9CwVb1fBndxDj4PHVk8lC9D5DBfY&#10;Zj0fm0ply9uspkwFQsmha9VKBw54y8cP+ZG9M+AsB7hQTJfPFnN1zsH/yL165g24t64tyr9G2JFq&#10;Fm7SS3GS2uslwvuFAfevJF54fmr7+hGoJkhVopKtNlJlU1ng9GIOVRtf76oNnMItz2o/todnbemi&#10;NvKCMN3CFHhiQIV7ht+veIjxi/pIZ8Nsu8riM/U0Fv7edjOO5z92h00FNzb3tBSKtt0yBGBvFwQK&#10;oCk9TYWybTdN17aAuHVv8bY7qAp7Q9y+p3TbzYP8nhG3rhVutfHQW2zLIsCPHQuEnn0t4LgJhP7z&#10;XPtd2zk7BAhoTS7ug/EIgwK/qyUOPjXoLwMNg9ajbsIwqIddijQIePD1iAe/DEiI+EwTELq2fkxB&#10;AIQuz7IgfTYKHgZt0Z9Zdhj0/l2PRNSOI01ADBYeekp2oAwhIlAjUYJQpooNdLIYtD/rpA+D2tfN&#10;M0RLuuvRB0uvJqJRSIRoRZqI4LVOdWlctpDCQYoH1XSUlFimw7aR+KYziMQEPxtImgDFt/DP9iki&#10;hk8sGBE266QWqKj5SOMf0xHABqDCN50mARoNhAzRxNZJM8TLWjcToUXArBMXotGPSFjQAsX4RcGC&#10;Fq1L3bBgdn1YkDwseHbyCyIX5HBxMYgR7YL0Aid/cWwEF233uunFLs5GeMlzi9zZQMKFaFnrFC6G&#10;SyzEwskuRiswXuZsSCaCiVb2Z8bFrs5EQLJoUGCI5YMmMHaoBkPey0caTuyU71xOsqtTDFBa8Kqt&#10;LQeSRlJtiUW/OmmGWLNUt+g5XGyIBzDidBig1rJMxwXxk1di8HebNopCXCwB1okNXCSn1I2NYaox&#10;xO8fcdDYwlDgR0OpMXYyPxG/fhc7mYDGs4edEA2GC7Hisk6CIabldRMMQiTn7GLAkAvA4PVbDab2&#10;lIs4Qb24EC1r3bgQvX4Xg4Ugfgr68AaDxTBlT/FxtwmL/k57gnEErKo8uWgwNjLoTFAnvRDLjXUD&#10;Q0RvdjF6wasvel0xMB4aGMR2NsqZZLjYGNS+bnBgw0OHuPnIPJXwGGk8MUO0MnWSjeFDY9eWMwTF&#10;eEMCQywpNIGxQxXjYHLv5Sfws7Fc+8S2858dGuIB1ClsiM/MI46dgF68FxxAQBpKzSWe258dG2K6&#10;VSc2ROxoxEGDR4ZwPgFbfEMBQzSxdeJi2McTsQPALgYLOJNY4EwC8ifRYLgQy/Z1AkPcvO6jCSEC&#10;5i4GDICDZTroxEGhwQOjgU6t4oWpExhivXbdwBgmIxGdq0YcIxFOJvAv33SKB0Yj6TPEK1MnMsTN&#10;60YGNTySISZZIw8aPDMBVAA0+KMJ0UDmd1K07eqEhnhl64eG6P11chMxzRtx0BDkDOApPdBoIGSI&#10;d12dyBCvzM+NDBHJGXHAAG8dCy9i+KYLjhmN5M4l9nmpExnDZifDdM0Qn7hHHjS2sBPw0mgsSUOs&#10;aKoTGsNmJ2LnkDrZiZjmjThoCKcTEDJ64pv5hKmNYlQTM4R6oSESFOrmJ2JHwzqhIUb2yIQGeO/0&#10;RiySDSRrDBMbYtefurExyCpXJzjELG3EgUM4vArgEFiKvIGwIZ7bOunGsLExTJYifv/woDFUPtS+&#10;hBg1XrD1fKBbTQC5PXkfa+k3+jKf6vKBKuTZFthRX+kQySj7NRRSndZyi/fkRxVKttpo659WmwTh&#10;O37GVKcqIakET3N5QQ2oSOOwY9H5qM5dJWpdN8EVta+T3A4i18PbVICd7dkAfftOLIINhAXTRMWW&#10;qRr0YwfmL6MZ/hIBuCGgZxOOaFDQvaPs5045BNnbMl+1eWpmSG6rk1TIeVDQdGOAopHEMhEFbyj+&#10;QQmUQt4YoKCalGILFRz0YweyD1IARZ8MN6LZRyMd7huZUogPnyMaFI1kd2xkUOCNJGg2Uix4I4MC&#10;ayRBE2vKFINEiS0FO1CmQBtJ0GwkE3QjU4qGkjObCs0tdEH8YwfSCWJHKilGsI1AmY9HY9wv00oA&#10;J8stttlfDPsdpKmv21IwqIc6FYAiTjEiD3DgAdZrtf/FIEPsxNUExsD7kATLopDvDaKXfkGBS2Lv&#10;vLpxIY582sXohTgPYAMRjGGmYhk2MnZ1VsJLGD1XXPDuCA2EjEErU6c5SezbVzfREEkJuxjNgNCU&#10;xsSF2B94Z8ACB3D2nIK3Axb9Wg9P9PwpTnVD9Sl8qssebXMOfYH2tBxcFA53yYeLITbfrghng6zE&#10;rtZK4Or1fCBflaC8n+402YBaPY4Ntdep2UIoH89x8WymnX9QK3Wote2j4d1t4EuTZrmA8Eh84t7h&#10;f/+Yx8UOe1nzJXVNZXO6mtNV1wzUVbmJruZ01TUDdVVuomuHTdfoaSdWcoFQkuUkbCY8fVJ50ont&#10;+8GvApdnA2n+VzaY2A+XIBL+v9OmyVTZYoaToDJTPFw4mYFyxwwZ700us8MdoYV2oTFflX/U00SR&#10;55TZyskoxPZQOCYh+DAUEpXIEbqVJGkJisKRk8ZmyJQplg3zNeG5hP8/TaCtNAMVcLyVpmbAuzMc&#10;m+EKElDYwItlqnw292P1zYECZ8mG45E4Gz5W3YYhGIKgiBylSRJHpAh6DIIcc5zMwobjgR/rxh7I&#10;w1sl/CQ4ZPY4G2INmUgW5sKQShVhogJcNg+D5B+3t8scbCFbzIfYgjBZqWzeCfPL8n84EQmK9dTS&#10;VDidkwtw/AMd/0DoHZpr4RuhzIXOQiSk8EaXC5FQPc1AIgw5We5kGciCMhdb4WbIoCjH5rm48EKL&#10;CpHIe+o6Y4FwPBOFzpwxeAFRK4ZXuGLFdBAkyFrv+Xj6xz5+y9r2La0w+z1rq42nODYv06bgU9Rs&#10;KBtmZWY2E+VisEY4Jm9v7wHSaP2Fb3gsl56y9KDlLyx+u4MZe/WbqTOOmOzTn7n6spBt3J6lAyV3&#10;Hju3cshJnx01+8TO5+RTs48uT2ouiMkeVj2qay8teeiObzY+d2fui1fvHD/zjM+OT7WnHAf+nfl6&#10;wkOGjyenNm+Y/d/ff/HepsWWObefO94x8T/fbti4Uf7WLZsuvYE68uzcobPv1puf8M8LT7+qdcob&#10;j7616fVv96PmOpbF55CG1ZELydTJJ/jQZ+67aOIDU+Y/kHv49Y1nf7X3AUH38ruOo1bMvnDO0l8d&#10;TV50rG/TPdr7xoWfdBTuXW06wHtdYswhe+7n2/DYH9daLn3zhHfP9U287On1hu+JaRs+2fjmxgPO&#10;8D/1+cMXPznuh4NPOP2Q6zv+UL42e9C7R11/AnnV+V8Yjv9DlGOevHm1ZO76zY8sNqKXXvLRCx/O&#10;7sIkkw53fPXId1POW/rRtA+QJ1+c+vXdLav8nqpj7lPmRX+44Nl1b92QmffnlYtaXthv3vuvrlj0&#10;qnfKF1/o3/7eoL8q/8plYzyJV9pWec41vb/65Xd2u0fnuuvpFsMfJfq845KHOsNz/v3MqYkx94xa&#10;vP/yc8b/9SnPmM/nPrJpj3UneB3e1vv8+6+xT3uwfOXqu0at1BQvGr/5eanj+n1fTP5q3ukHn30q&#10;8+KUie23PmNdHz38pMWPzVv0Ytc/UPfS1H27rz157rKTH9vo27iR3LB23MXj/0zO586YeOyoZx6Y&#10;M39FK33fvqb7VqZmhud35Z/0XLz4ixUnvXHb8yvecZ0+9wXfRTMfPOe/HW1TDpC5F12+glr+2vRj&#10;r79Yd/KsNUvGptYdfvZa77MH7fWHa9oMt0kOlZ47wXDLe/qvkSdW5P7fuROO2OfSDS89fcKGsya/&#10;mXn+lk9/f8f6uafeuLt1BXVI7O7vXIHHpniXnPfc6FNXHf7h6+O//uCNNZsVwbFnXXRW6Ipln510&#10;7pSzSEx+j/42dFTUublwx2dfT1j9bO769uAX+57bvun+v5691+KjK9f/8fbTbhj34lfY2vfGHLzw&#10;b0sWrHto1RmVeZ5XFk66bPlv1PZXvbf+c9T4d49lpo5zfHLc+kOX+f690lG85MwJt8WOtF4n+9sY&#10;+Vvr/rzp5RmV72dcc9g3D747y/FEYf0s7LZvx399yBrFF/v+ZcmU01eelbAe90ynUiK5bOZ+Gz7c&#10;bFHfNHP+Ba/++rf/XnXYSa0LH5547UGPd4x+/aKDDzn47aORDaskN8876e0HD37/2MmntLWvuvxv&#10;F31+3JmHPepecl71L/sfeP2p3//r06O+POfFZa//fRaz5LSlivHTN9z8wxzHOTc++58XF1x33ge3&#10;7fbSp99vXPna4jP++9GsT35YVn3ktPlPJzZ573MEdk9XWpDNbd9evYja8HDrX6/Y9PxJly5yH37r&#10;+5Ou2OeTyNKT39k0/+2CodrxrnktOuGNUb/ba7fPg/cs/GasHV34+Tl3YDe9e/xjhf1/uPu7tUd9&#10;fOI3111d1dmveXPtc3O/u/f9o+6+XuWiZq46/qLO4z5cQN120VHXXPEItqmYvyL6xXNXzzrh9Xdb&#10;37Fye6vvsr69yLDbsU8t32PSR2NOH3NeqHU3fTA4dfrYp44Yu2j3r8fe++S8pX/61b/QP/pOmrfG&#10;t5Yef8FTppsfOKRtXstJHxx9PDZ7M5La851pE5dtNo966ezrzluQK9/07+iq9wr7TFomXX7y6es7&#10;Zt37dU7y8EvdsXsPu1n++8s9z7+2/P4jTvtX/Eq2m63e5Lnqgyu/usnz6XufPLZk342vVA3HnPX4&#10;LSRLT7nhmx8+63h0lnHPrx87fz/i+vnvs2tnf7qmcNMRex8jf8Z92fHHnGG4ZdbxT58Rf3DWQ8Gr&#10;X3nu8taZt8/8wvjy8X+/0HN5aEn41pnxE2YaHp+2asp7Z6x7ZdpcyebO2R23tyr2sN67h+2wedRR&#10;iuo/RlXb9E++8I+DU7+aOmb3V0a3rPjPXh9yGnde8Ql59z67Z8xPtp8/79v/qp/5v0lHTX7/mGf/&#10;8d6BT95315fG1DUvX2LsWnDFhrm7L9v/FKT7qtV33LPA9rlj3KTTKdemC/Y5/97ILEK39Ldjrn31&#10;+9Bx6078+LXWJ97NPv9W5XLt6sUb7l/+VnF/r+qHvzPmZ+cconhQNQW7dvKScX+6eOUXh48qbVzg&#10;U0iWzY8ceeEN+31+tWLG3uaXxnYu+Jwozv5urQx95jV71/S771zHPrfy1H88efPv9NnEhtsmYvmr&#10;vl4/+cPAR6dUzn7vwA/GYV+dcrbr+TOvPjI2Gr1h8xM3T3l67d1/I15bNGWJbHN1+gu37M/dGpt4&#10;kOq8+R89veiL+Q/MMk+YoTrMrnnWdcidyd3vbDVeuuz8lz+3vO+UpUatOfDW008Ze/naCdcy5oDr&#10;uhPOXOl403bjVPt/P/783AM+/N2k1g13tB826q3MjAs9C+50p/Y+5lXJ1X+98ZNpC8Y8vPnjL1f9&#10;Jj52n5vCjz/+2cwbz/p1Uas0HDnvEfNzt/755RV7abv1R73qvv6VryZuen/dhjlL7x9tX7jnGuXX&#10;twcWJh8vjHGealxywZH+W6eeevvG+DHf67+66aCq9qzpM37zlxefarvgnZX7j12Qf/+g8zZOHv3c&#10;AeP9R/52qu2q719iuVP/Oe6qUYVXD97Xdcnb/3kQOX1mx92u9Xucdki34y/EY4G71nw8ebX0uMXt&#10;8scXlqd+ldaO3q11n/LYVbmn13zoW7ji6JNO7vLc9eWrf3l4/+WvfPjS/fvtcTB+3etndu/7whML&#10;Nx746ZxLsOLmN6458493rD7v9zNH3SC/6vzE5udGPXre+mtkT0wg3TO1juq/bj971s3kI95nr175&#10;sW+v7vK63d/4uPTdfactXUFdd7ExOPsJ09Mn3nrLzJdcBWKv2K/+eXCncfR9X351rWz2w0u/eu22&#10;RxdefOb3hz/262eOX9p52uNhwyfrJnYeKDlt8gvhgHyP3x166KHL73xgSjn8z09e8q34gDh0//3n&#10;zNZPnHrYiuymic+PnnvRG0e99uU6iTN31Lt3BReGV3UY/vDmB/iea99OnfjcPmdcQ6anXe3d+NWR&#10;N6F7vTh64ctjqBMO/L9zXr8tZnjDoW+59NeXmKbfrjjr+NPmz7x4478XTfnr68lPyzOn0PhtpyiP&#10;nLLH+elPZue8Xb/dO678+/3mKaHX1xe0N96sCBx37AdHzNrde+Uy5IGb97vy5D/lJWv3XbrmhN90&#10;T5756tudkhvudi0+9W8T3thw6gzJlSt/f5zmN7+fwDw0dnGYOCjw24/G3biAnPPC5Gce6Yi9O2fN&#10;DLfvB8PiSXt8kirdu++j1Yv2KZ5z2WEnTewYP+FPL/3fKavfbsstn6Y951Z0XHpl6ZGzH1x7U9e/&#10;RnVOQadsVkxbk1v53lvtWGlK+jDtxxe8/siby5/5VhPGuz9zTkouXG803xw1d17yzZ8u+f9k3FVT&#10;HIC2JWBCIMHd3d3drXEnDcHdpXEP7u5uwaUhjbu7u7tDcHcIc+6dOzVTNW/7B6yXteqr3TCbRe97&#10;E4G8sjV124PXGGJe7mt2v4UsATDkzUCNI+zIr1UH5kEIoBVVfmqRXi+GOX7QkxatyezquCDGhZzt&#10;LF0fPrUkD+c/fZICbn/uX6KP8Zuzd0iD0Xncw20oOnT/STFjavH8dH54cY9vUNQULFWZZUuVBIVL&#10;B3zuwhmZxhMitm9pHaxqNSQPSbBy4Vykc+F8zLsq/vY3UxlmoCKVYYDBbZpUWv73xazaK0tQEFe6&#10;KsV4VTPofszY3KXmHJ1lyqkf1J4CRKlsiMDHO/tTlKLiY2dqYCTS5l1U6MvDJP8L0VBNTy0ApPf1&#10;TwX5svlUAEJTi4gnPJlBBRNe5k8j3wxPOVe0ppfOWqMYeC4DNZ5SwiNY7vACRX9JQqW30XXjRLpW&#10;6ZXmD6aMPAUf3Jy2Nxcn+SWGFJ13lw7XrwGjupS9cI8/yYb73a6zl/2TvvtDWOrkTdxrqa/YaY9e&#10;V/RIV7nvS2n5Q/XVcOg2HNJMJ0e2Elk+bPKWLmc62lIzADRh5/zp7+lvdS+x+3yFz76fUfzy4SWv&#10;b/t0Et8whgNhM6VhRtoylBXJJFFuxD/9/Kq93fk5N7CZowPFDVoE+y8uwaea1VtFpf1VU4YQj8qn&#10;SuqzizRa4jhS7nY9bqQ6zbYW3QWW1zZ4QeK+uPGafYHzFgTB2OtT8vM2lHYR6ZUWROmfF5+fJmWi&#10;qucNUd6wKvSwFdVn1v9u5TD+4Ovpc4nyj/NwK17aMXeBPHWuMrN6HvqjPVifsLvZOj3fXg+HKx0s&#10;Da31cCqtGhsbiGP4UsOgcwTa+NyV9dw7+jtVMSssbVvtkjT1iYvNY0f0mespzyi8t7gyayRF56Th&#10;fusNmU6Y/ENcVlSlVWIU0loQIouGg4rpyAZt8UcPi/gx6QS58bW7u2UBmpej1fsB/TfaZh5Bkznk&#10;UnReEctmHkRdBZyRtuIqUStbfp+bhnEDaVFQSaC9IWaRKJrW787EBIy9L0qw421BfvoS/tVh1hDj&#10;ZzvktxOCJrV+geUaO1s8GeToRbYtwMjd+CnqRCsDwmjshJt83Heh9wv7Ga9d8sxDha8JW9XiauUo&#10;xcG3AI3We9nFXzFdrwiKQvHFXUQYsLMkPywt3OU+nMUGDOMj+EzBfCnblBjJHAkshiNODj90dimo&#10;ZRHb8xEsHmQlhyhRrr3oG1pN8BcjjGe7v9J7a2DFXik5ZdHeqMkn8kcjPRDJ7mHh0dWvOTmNMEFg&#10;ESlLu7Z63604Xa37O7X4uLIK+X0/VIQys2N3I9EDc40fU8Rl7g9Zcnte8XDyjnNuXndE207SrVsr&#10;ueInzBhgRbVweRDyaVK/rMPoNf1jxJaQ6VXcUZxyqU1gUWukbionGCD6uI624bEzL7wmMDkSCVZv&#10;yorTF2PKpMpMHNtJgi8YuiX7YitgB30EOSv1nmlk/3Io/N6Cb197Nm/7jM97NwQY/hHoFePP3QbN&#10;iDixAR+Luv4qlM7lYGGmrhQ0N7EbAaXHhxidsFuGaYTJFDSZwFZkMqikWLRx7w/mLrIc2ZDPFgvB&#10;YwGnOVr+ARKoAf/Rh5DZJ70R1Lq5GL6u9+yozjPwRP5IrDR0Z90zToSLTf5IG8/RQM3NM9abjlM4&#10;ntmxnQVQweq0CFACLcXCl0q2rPytsmUgJQKrswEhHaklcM517xs/6/Fdp/DtRikFQnwuul89ZhyX&#10;1sx0gc5MeLr9ZM0bY4DrX9ByfJR52d/LLQP/wNAIsUrx0zMfO4eFTQKJI843chAk+FZwYyQiET3n&#10;FLQjqa3JQycMG8ORjVA3vKzkgPqiN/oxOYFY3ecBEZEiYS5haatjWekWVvTZynT0yl94R1I25/dT&#10;aSxX2sAGZVbiNImsBUgMjuqUcbvG6LkWuZYpK8fG11emZRCoWf7pMnw0aiYx5Q72gYJcmInxBySJ&#10;sze0DuZ7ivbBEFSedE1Gf1QBTO4Keph1Tgbwft6io6cDWuEV3tbHQFCx4MQwd9VayVhHqD+wqHwh&#10;gxT7rx7xllAdYD93Bi27Iu6l8Bip0vT0r7LkhP3b0dIW3n7/0tYKt3WX7LM6Fggs+S1zrQ/8pd63&#10;H+ePrhuGcEYm9Sp7YWHe+uBubcUctiobrMc6b/OjdAQwTi0p6NdkufphVjCHSaXzUxXbkgNckYQi&#10;jGvzN9kFtWohUKVH59vwPSn4tNQw1Hsh7UljDukDO3seKlEEQPEE2VXb6flLjCP71kZypK3OxZsY&#10;4e6RflWmKbrRctKcfZL9NN/Cw7JGiSiupdCQ6RV2877tr4PkMak4NV9Gr+RvePtMh2PHo8lY1QnX&#10;+d0w2jRUdxmLMQuIE0pzX8pTASC1SSE+EKAi0cqvRE2zRJ0luQAG/xBwmfb9gUUkVVD1tgLSjSrJ&#10;nruMZZ8yrqXBJDHB0mnQ04qn4/gW2XaUg+vl5lbCqvnpPZJavAFyUMsGAqcgB5MASIi+1khjc2Hh&#10;TiqPRNekhAhTqE9OqM8KwgtfSMfv1Hf5kbc7iS7WUB88CZGqUB9teC//uVShGzMSgrunkuLjtV/F&#10;o7rRPtryGdOCSERMSigNgteunSmx94+GLJ399Lv6lrubU3BXQogO3T+3rBk73pg6+rn6XvX/7XlR&#10;vYReSiQEoL8v2HC8g9DJXdC7V/Q8YyE7IVz+6MTgY6eJQa+abYUqagoZS/gzpQOPiarqxh6v0Iae&#10;b9ZcJU7+vDBtze+2vCEL8s/ewx9Y84dJ0YMdZk1Vrtfv1VaUPZLdS9bahJW0oBaoS/AjGAOwd+qd&#10;1e3zYzd7tjO67YXNUFqFCBpD33WP/7ZyIXP8+Xpvc1zYg6QU18Gw+93z4aLcYVqe1MHKklkBjXCP&#10;wQWkD1S5taoIn8X7hbY/uQOD/GThaJ+ve0KO04LYS4xt6qA+A32iEbxMorEx6Kgt7NkX/2EdWCWM&#10;XZ8UXWFTQYD8UVA1PuAXY2P3RalSuz2D/kLioPLoj7sr1RQTmmt02tEUtHiDGwJsvjNmByp35tO4&#10;kUQ9ZYpp5L+UonQpbfJ5fDpYWfbf431OI3vKvs7W0hFW53QyukFB5vMW79eXD9kcHm0etos4bS9F&#10;Am7a+T/3xjK4hkDiEeGmCme4U0Ocx692XGnYpBPJMV5gdhX0O3WnfWkaCpleJOYo8oRe3Z/Ja+La&#10;W/ccsXo9RGAlZ0RX2Adib92PvAki1XGJT+AXocj7HAdnO2T5J5MQ9gt9NpkTrgupp7VSJ9hNSV7C&#10;bB+rmW8CKNcURswxnXt8nl0KdzwbcCT1LSbWuIxdvmNeYQIrTK18NlebRsek/jw2IiU0bqlDD8ry&#10;7qIW0A6/aKsz0Bo8sSHSe7mCWVdzzS8c3QYNvyiGCCUJgXVKw+NXa5C4jNub1+lRzWV0Vai2XXeu&#10;4vSJxGx9MQcwPy/LdTYUKgHI20aOCbL9zFKQdgEBaPqoN52UZb6ZsgKht9gq9ejRNjXgNUT61p8B&#10;1+0Mu1D5yF994M3/IrwUos9uSQhsXEn3iDy4WvxchHVwANPmIpgh9o+3dtmINsaZcPZdOnbwEyOD&#10;8tjljLgR64bMrBjSkrUa4AMqNMyfvYiCmzO/n/GvD7TIzrR98BJcjMLX8eAzjs24gZBZN463y9Du&#10;LLLcuN1m7Jc2TuqRWjO4EpXTW9VKC45axrgwSuq1+x+z6E6uoUxyTlZu6OjkBWOpeyozLjO69a5+&#10;XmkqLK0zqwgQ+Q+HR9cE2mAi6FrvQd6tjNMBK+bE7l4pNfoFI2S7kRqC+8lcWXkSjfA+x9y3+GHM&#10;7GGrMSc/CgSQdBXQ5UgmmCPtA7vjB0naL2EZ7unxpSDbG5dCWeu2iKyL8vlzGw0m8wmW3q9hjjev&#10;ophTTVrdRuEQYXpKa6kg1NeGY+WsffRbqy+xx8XoTQ72F0oIlI4a5HwMxZbma3AIcsy5Hp4/sc54&#10;Q2YTJqiZllJaeTCYkaKVHiAgiO39J3gU3RuAZe2doARfISE/YySndgn03sBOo3UgDI/YOGg/jSg4&#10;L5SbcXnx837oj832a8/s8hKN1X3TsWYHDwYQHjojOpH7hUnCz4+vV0R4U2VfmnHKaiGgSYVTY5mY&#10;Jt+ocnAHWRKQrfTAQE/oCJdhTW4c7X4PVvpBFmWzTavmgFPLW65xRM2pyPdHh5/bgxP2EdyOt3Zj&#10;6rZkk1H4QRWhFCtxMRg9GExUaaCw+QbtnbsbjE5Rl27w6+3DwwHF+QLCw1/4l6odI1yA6KiWZ2oO&#10;AcJ02oeVPDdsHzajiFfus4yzXLej/doSd+eifw0dheN1OllV8dcpSYeNHCMCMzEm7kvOlI6stCIl&#10;ii9xML1TtZ84TzARPZnIX1c5Bzukox1lgFoHGRCtEknClMou1IQg8mmMfk6CUVXMpgYY+a0psQEJ&#10;yHOGn11BpHkxR2GUiFCni6zH4QVfjPF3i8RUmWZPl3OcLDo0MxJDQS2iKs0Pr6sJyELy9sweWm4j&#10;ZV+RvcIKzzara3mwVy97GnLGNfD9a4cdxPc9/s35BHQgUHht0B00fhN06yualmkERTvV73gwamIC&#10;E5FrBIX4JUnpn18XsFnOjTcboySTXQwkyZ399PjnFOzSxTEHKjLuoe/8VD7kZCJC/Jc9H+SBjA44&#10;9D4s455Eg8hFlNPqGOOGYQAMIAiM5UU2barc2VVnuVtOREXzivQT4bg2DTN0xuWhbd+VK2cFovjT&#10;Qx7M6EeL42kOlq0lBP4mHBTlhUWneGNDSWdJeijs50d6PKp+SxpbKKG+V5upLLdpKW306cUUmsUG&#10;mnEyeiVAFhUnT2DBD0vbG9vFDNcDt0Rh0kQVs4PlqCKmwzLO9iVOxEpLWjUdXd2j5wta8VvJIhz5&#10;rb2P/Z+vLcVnh+klcubL2xvrvImSWZRJohIF3dmDmeV5CyXjD55/AEzd5DEGiVFcusHvWckuk8cC&#10;HrqPRxaPR80bsR5gX2FCyXcV9AEiBSKpG+oNkPxPPrNKH3D7S2pn6ujW2nFtM9s5c9fGFkbumRA6&#10;1zChuYTAmb3sLmjUN+DHldAbZwuhEjloZP+mdrCkvdHlEmdycw7fQ6F/893MYVfu111oBzkFBuD3&#10;x9iW0OAG2aw+by3ISw3bW0EdVtVsEQ3lNzisnIZUY28y+mknL6SnSzz1Ec2xUv8YuXXFfK+poSeK&#10;TkEmmbwth4YeVm8PnoHcQPJMQuxroBqWWWCUbZTMzMofp+b3i0ZJt6kdEvG2YujSMIF/hwzqkMLP&#10;f5u/RLE7AfPqCPzgmj34S9UFegyEekRC4S/fcJ0Du2MQfbahgx9PGu4YTLzFmdnK+LExOSlPA1KU&#10;oZ8vanHIHH+WgPf6n+61rtKhe2lqC9dInAs0l4CzjTV78mQGcuqs6HCEjVbf2MqKvcsjt4ltod2d&#10;nGNSOQ4IzAp3ctJzX7T7ZBP1pMuYlb+mdze+m8vboxaZIaE4KwFuZbWaVpw4W+nIvTkhVsWSKKP5&#10;j93igBsNPvkihJNJ0LBJ+LQ4BRX6RljNMzk4qrRoE3kjQ5mT2OLswtCNjlQzgxxlWtwNnWER01Lv&#10;GLHYROAqGuqD9RtMre0cNrUgYh4vyqTfr7vez7/uotOJ7CVMe5GCPpIDHEBlBm56bLsLFN1pryhM&#10;RH3wUZVQul71KBAk8dWM8DfdlG/Ekl2vmKFYRsfp7xCc1jpZhX3C5v6eKTq06KzLmPGoo3rCzb+n&#10;wiL3gkk6d2iuv0Q7JiA41L/5V98ouyn02Hg8bI1zQUSgIVWZmn81UzNn8Pf76sQaYarqhFJr5Dgi&#10;mgRxcmHgYE6MjTqmWKOfGGVjWnBYJDnZl79wyxDqpE80AOipRxQ5g3q9PFTqrymfOBIJYvBbQ6sH&#10;WoMzTWrh3Rk2jJsw8t8u/bq8MFGji23m3lPzsbdCn5RjAYbHQulf3KygT52XjOQZNS2jTqtWZh/l&#10;YbjCbdsOOtVpnRFnIYxxSQuNyvAzFnP6fU2DiugDth6N/LHb9Us07QpjRe6PFO/xKovb2AP58xuk&#10;42c5z1UPVcizu6lTFuzVr5BZHh+79lDQ7n252+aKPau0pnTInSsMxMaQu7cTpXoWHPOyCJafzrU/&#10;UcaPnG2zzgRZvU3S1riEyRcd5Lhy7PSwhmE1pV/YetKNMfIu9rVEf0M0gNectFD++DYi+YWD9qDM&#10;tGNksZzClOLcnKAfat7OZ3AugzDYIs5kvtI7yniRHhVOA0EtCSZ5h+EH0zIoPU2J37WY2clHKZF4&#10;bDG7755M7f5FUhxGA5pncFWiat3UwvMkYzUNaOG1lIK/BCz9HZsJYrdgOfnbKPngw1NaQo9tVrzX&#10;L1DdcfzmcfUBtCMi78dSzYvxVAMeEqmFyUTUEUdysEY6R6YolE5YZs6xZnIwZ9QJhw0vk0xmJQQn&#10;S828tuIg2U295RPqLf12TWGGuT1PQ7Sciq2LFDaUHz6A7uuTRWzUC4IDIRLMYxCsB0iLqpnq/yi6&#10;8lXdh4n1go99gIpltGDC5GRJZH+k5GzqjQGZSDtMtPz5pHW8tdnzoSGsZPOR1T3kOd0zt6qynspW&#10;5H4FdtwMzvBZOdpBKUNy+FrvMaqqGKuq4k3MBYJTzQNTJ/Bx62+4YW70+NJS3DJJ6hj4cyazMy32&#10;l1Hl3YcqySDre+1NZFVp47COPCtMHRmTtwMWTqMWmytVf2aZlK2W8mBzl0mW96Wux2tVcNktUTSU&#10;MOjC0/YVjWcXjKwoj9u7vdobJOWAlZM4ONrHE3vBL3V/FOfHom2ShaODtxsso+FmnKa934xq62GJ&#10;OyJkX06CsGLpfjMdYbhlKQJmz/lL/MzLnSEZ1cIQ7qCSOIshHjQmflxR1KCSKEye9D9BPxgvfsBw&#10;Ujh1rYhCwrzRs+4DaTAzGywT5QQT5N640c8XB14UYYDGLQ0aIIboawloBalNsatRE7413P3qiWDw&#10;/nAmn07lPydXOUbXmzCWiwiWyZkS4hlqlhnYRO26aNLmfdqvKxqSN3rQyUmNl+GHNKIeUwrwiovJ&#10;piiPKhHkf2SpQQlRhvnyH3bl/xnqbT6FkNw/EjtD+pxPI+RJVFHe0hXoFX1nNYp0/oYq/1Y2XuMM&#10;56OLYaFXUdO6zDd1NzbthQ/1AjaSUPWJoC6uDaRHiTCYXGRSavvBKQpkxgpl8UlO54iYs6nlqZ6v&#10;2eJP5kbQxjvg9T22FlG3+7Yi12FBMODLBpPhji7GDtlzDEK+K8llP4DblVZ7wkO8Y8M7ltivVuHn&#10;plDyE8k06kU04NO0sDyDwg885/uf7spYN0KalwubRzmwWPv3+scKqBEad6pFdLIoVO56iQ7/K9y9&#10;hI6ZI2AzVqFnu6FUzTuijjBhpwa2rXdAwtElh9HOyHkLeYazNpNj2+uo/OSDc8cFrQmRQhmjpSjR&#10;pwrvEHgwb5h5+OtwCSGixZg4LJXLmI2y9kEKd1Vpq22UTfnQ+WEle1fXnb8mncdnULqLE8Ck2NQo&#10;I6xkJ8mmnBF21eAD9TPD4N2fioskowxGVwJv8G3+wf/T6255s5sVHBtB3SoWiStTkbaiXNeiaKpT&#10;zE48rxXfzKx92OLe5jNiqqazUDrfhoh58ir1sOtwd+nf3vC2fwkOzkkdtzYfiNgZIIIv68FkpUPy&#10;Cgb3IviooZTIx5upv2P66I/U9Yt/qd66g6sKRfdO7CsIM1i+diV1MYcN/eD6KpvmZWuE3bZVy6z/&#10;iPb9TofHU26LUcO78j+l2/D3xF5j50J82aBNYXUmRnOZjPpGnPFXipQn0M6wu1pHkqpoXhyd4fam&#10;Ut1tSKckX/nZagCupRhAQ3774wV1W8iaNV2Wy/O7obgdf7Y1640IAbyKsDjjPZcD2lmbE/3r/AF/&#10;WkJ6EHx7v+gz6/Zw/6HJqHP7S/IQAe/h9QXl5DfNOI7RFv+7E+rNRyviI7MrLlr072ekMzVGjrPX&#10;9cSWs+HNQuvQlY7vq4c9CnB2POGndOVd2K5J08pykT3B5LVw4ZU2UtpVYHgMm7blviF9vwMd4mX4&#10;wrRbdQ1nc8iXf1o3M06MO6Dz7GQS4mPaH+sH6D9ZL1J4gteCCLn6ZZ8BEi0F4XM6IalR3Gif4IEF&#10;qiwa+6hGij+nsIMIPyy8dbOGZDGgUpwPYZ7UimDlV5pN8xWC0XNXGA9Dra1UZW/ur4e5+eew7lbj&#10;cyINi8iL6/CDzIER8jyRPfg1/1yL1u70hxdjnVuc/Iuk/HSKN+ca1pdOAMvX2nkuz/tJF/Vl096P&#10;zyOrLomGlKyxy5q+iLgl/2rK40brQCTduaJ+wiSiLPGG06VdIBJRAaSgU5+pE1Rbv9T+4WGU39TJ&#10;6jUeE/ybrZlk1mljWYOl0/PQUTMo8zasEXJXxlttq5XPJTtIgMWaYY9kNNutmYNiohyoIcP/XFX7&#10;vvVHIJ+6NW/NpOlSc04EsvjkhKFYujw4iVdTeD5kE9EpUZPVeChptjf6IPQ4Ij/0Eb8QtsH+Rlj2&#10;vVXbdgGpe7TxsTknyhNP4DRXotztM++2BQpWbgBU4Vm+YqLpvhrpls/TuujHUWXLr/rP3QtN0a2P&#10;f6vuD/5L48TtcZQRBa2aBaoIA/O/Ty9PV2QKML9vBWB+v/0H3C8MwzCfzcS8ReavFqXDCnhtVkPP&#10;AxD84iw5OWOupu4dCOHsTSYUr8WZnr//EFiVY5gMZG5DoM7EuxUYqup0neWmyg+uCfzVcX8yUyfx&#10;m3WotPPbK7jKVauAO2NzblwNl5ysmYZHDkWAmR3unDV7hcq9EpZbM5AYIknvfEPQDla2TSQnu7FU&#10;7tvrHx8NSfZtxswFlzhJpMuRwJG8eqXf4YmbO++o1xK7uUKv/qCybZrCDZRsB4HaQBVuSQCLyOvA&#10;K3iW+Zi1awz8ygAE1r96zWlVP9jHqwcp1sigv+1w7YROVPFC/RsJbgCSJrgNv6SRbWO1fS1HcK2+&#10;tQOnOSQ7GW6lcdq4mPwhUFw4XnbiisB3y/WKcf/p+RVcQMmMFn3BOcrI6K2nqCV7Vu39l2t1M63F&#10;/IZw6Ge8kuIhDkkXlq7bZhOSnabFzqX2Ipj8fO1Rv6NiuGOznVZo/ZyboC7laTSb1/okrq20pTE3&#10;Z75sD6zoUr/0e0Nsp/QTSSVS8QIL1WP2PKtGWD8H9s/yA6F6kh89U6bsNn2/VG38GBnk0lM37EaC&#10;EiVsNSn9hKz425e/k5Pr3JJRwd58L2PGxJF8+A+NjEEDCkSky/lkjAK2ys/GMw/xyHT8aZ1mqEnb&#10;a5UhVZGoT7Djt/va5Qt56TKxmQm+z7/bfhUx0vQJLxSBxRKksfUn504ms+Y3L/5SBaN64M+fw0Hq&#10;vHEC1N/UXUOpy2E/7rAF2PlnsdTKVpZva5KBHyH13yDBlY9LklDm11di0f3LGMI6r7cNONiE7VbY&#10;aolThCf2u2LCJLvrjtIUTSq5lLAohqcfvSxt/IuneimNbR85ddmH0WeKGpCiLwofUogVPV/Jko9w&#10;JKYe9iVTvZhinPkixMcDmBTxVQISuMrdagqMRSvjzP/TTXNV/MLkXucb3RxyrSGf+Z+MUc9T3mPL&#10;0cVqfOX8BO/Wx+/DdW82/syVKr+6InPnPfsu23NsvOsfkyru7QPlwsfl0O30XfNPnmaz3Apo5gL5&#10;mLd07SV80lsT1eRSRJsl5kJXuPY1ldBPeNd3ZjjQ2TSNXZWEXU152QmHGKx2RynHACyU1eXbHzXo&#10;eZcSV0AU9433GxKiO6MobUdFxHuPFJk1fMFtmu7Mx4yvLorrw8gLgXkbhR9BxrTZosfzjR31rBe0&#10;++F/NnMP0q26HqzKs1SiAiaNLsRUgrXRQfxOJJwSc2lX9klF3nh6x5MnDWsfzGaSq+BqjrJV9l0D&#10;6YT5RyHDwFTSq+G8Kyk1JCZMQ5NdYwur3VoSfUy0QkmP7snbdXMHg9Hep67tDn4fzJON/UlrF3eF&#10;E++kSnNzmZxmfvVh2XNP5XXaW2oO4mQTWNajTtjwg6y375SQRfTy06S0vUcmWa1IWqoPWDLPnQY8&#10;wQeVcf3x70vcICN1YaGdtthhs8SMeHd7hfo4pouCpvb+ho3rrzLhPikK4V1VIco2tMaz5yGy0x9H&#10;UlP525THyWLE/L+hCCpcqIqkZYIHSGint7t9Xn1Efd73kwkO94//+ReruLctyOvuit8AXnNo1msd&#10;ld6QizQnc7UiEXbLaiROtob8hB+VCx33inrdfsFPsaMLOjYdTcvksuBgAarVsi4pyzEOUY51kPto&#10;xqmufVTcsnEe93uow/w89ypajN2yEH9gJGYfAwxOU4OfGh9nvw1Uw0tdNRU8KGsJ3x/zwC6oQKwE&#10;SbAvw5c3fhHZundyppv3EoeokvmWBdmbGzQg5SXhWlGHBAFYSxE/9Jplf4CwaN62u9UHkFFz13Mp&#10;XpW7uoUJQOxvKkpOtfkWOs3NW8RNdcsrT22fWqoe4ZT9167GBTqzwoHIuDtax0MnV1bWelWwTeNG&#10;chs3gCCCWNMYL4Nk+ScvYkFVR/HjmCJl4S2qs8GRhjZLqdjaV8bo88bYgD80REVCIlFsU6hwi9wn&#10;haI38IyF2r9ZyoxfFh/99f66esWycCU08AKZAYx4grz03bx9erDI3CGDvuatN9wHHroiAT4eP6S5&#10;lH9EMfCxsD3hKds3s9LeXj73PrkIFiVP3hXb9i6iDSLIc5tokNmiDD1f/vpix20RRqXNtTts9OS+&#10;o7VYOi78s2DPhRrJft5m6O/FRyq+oFsS4382oI+fXG2Epyu7vKehAsPuzaDsgYm7e27q7hJal7sd&#10;NqL44m1dVBLD0bVqmZfb9WrS+zPSL9+gVBnh7f5/q/rfrvF/dKKEtauLqrkzwAHk6GD/X4aT7z+G&#10;9P+QTDL2/1aVrP+bMOqyigMBcnJ83P+jGP8f0ajPKmv+Xw8V/kMaef6PbuRl52bVtDb7j3Pk5fu/&#10;yJFPUEePl4uBht2O1lDSxlBK3lCMTc3SXEqJQoPVXoyV3ImKmUqUGSilyufAwmHspA0EqQrQKigx&#10;iXDL2nBRCkiJI4grmVPo6bhQajIzstCxASgBDgCLn6qiCqZCNGJSsobSkkxi4s5Khs5qakIS3Az6&#10;mmy6RraKTAZO+kbWtsyUKuTqCP+Lty+Ph7J7/6+QsoXsRWMZzGA2M2MbI8Y2GNvYGQzGOjMYu0hR&#10;tqJCqVCWLJGKKFtRlohUlL1IoWwpZGv5DuV5en7P5/v9LX/8Zl5zL+e+znWu876v65xzv17Xe25P&#10;BVUsypTgEaDrQnPF6ziaOoUQ/UnO5oZ2FkgpM5o00NSUQNbUClBV19bz9VLX8SeqWUrby9oYGUq5&#10;+gfhfGEc6q5YNWVnKW1JfTQQC7OXBKt4IGVcDL2oLjQHDSucs6u3jLu0f6C8r2+IF8LNFAdzVXdS&#10;slfQ8QlB6+HcjQ2dOTC6bgg5kqM5WlVGiUhAYAxM7BTsZXCGUhaevkG+WF11Q3OwFMNJj2GIDfTV&#10;dpDCu3q6gCydJQPx5gFmPrbWUA4MzduAJo+jaeLsXLX8YTRFSaMgKZiJmbluIJXopaeoaqkEdAT7&#10;GOiagy2twQQcimiBNbWW1TajkegWHlY2Thz2KGUtD3NDby8VN2cq3c46UNNGCqMqGwyyBbuAvaR9&#10;rWEaRGWQkxVOPRhOhqgTvPGy2iGankgKimaBt5IhunIE6GmGSBoqeYMDNbB6lsaKHoxAAsgZ4g40&#10;dvCXIQRKSitqWtu66eMDaUBJVSBVzsLI0NYOZ6Oh7Ua1MqdJG0M53Myl/fCGanIwPT9zP4qDNt4I&#10;ZQORQVm5eJAssPpO8tokZyc7DT0nOVdVoA/E3t7MFmthp3wYYuXnLYNwCQLKcaiSSE5wXWMNVbyU&#10;vr2Wrp+1LQJvKKWBBtGlpe0DoU5eShamDh728kayQD1nWiDMw9EXh5HUtCXLq/p5GtElPTlQllCk&#10;EdbW09vD08PIXcEgEKlKcdTzRsFMGG44iIlfgB/u98Zfz97dVMYEqe4ne/Q/JIFvhctmYDlC8XQP&#10;SjjFA6pLCfVxp1ga6AAQKBQAvpV5TNpOGt86/Uea8P8YY7/ThpGIf8STHckMqxdoehgoJ2fmchhI&#10;OaxlpAFUUJVXo2DtNAmWaKKWj7O9l7ayJgliqGunD7GUoeJNDksFGCnomcsDYRxuJDTZl2bqQAdL&#10;asqZWThQLJztwYqaJC0cREfByZrqpebhrQuW8sE5aoA1lV39zeGOkkRnkBYchHdAeoQEuHLowRmS&#10;UEUwzBGsBiHr4y0Rsm5KOOkgjB0VpW942BGjKSmNtgGF6OrY0fEMiD6WmYygoksFEkzsnSBaHlgC&#10;nQMNtED423uaWurLyCiYmWIUSJbWRjQcDI/xpZpA/O18ghw0iPbWjlAVaYyssgrDnWphHEgxokgr&#10;WuurWHq5wTlsTG31jT2xdF0HpJlVEIwoGUQ2wBoYGFtTLcAWWkiUOg4vizSSc0H4YijBRnicrwpF&#10;hW5OcNM0QxNVrM0MMRzmZioMJzzEMESWAvOQ1cNA5ECeepYMKFUBbKsICnTWBZN9UJiQEBM7iIoX&#10;FCtjZ8xwtw+A0RXsqC50a7CZPAfVUQZtSldwcDENhJGCVLyDSK52dnC6g6qsGpLs9B8dZjPl/LcD&#10;aNODfbSpPuQggCeZGkT5xzC8lRPPLPFnMCkF27n/f+7hEBgJqutPI/vQt65vnTMz6JnsBMdgRggF&#10;sLkhQfVD6O6bfEcAXHUrtf13AvxmBjtA+Y/09c32fvnxL/81dYTiIsh0qD2FSvUPY7a05dU4gr0x&#10;AL7FcAAwX2q7SXT4y7M39f/umA6TD7FlNkpZWQXJZDH8y076Zlb8tt1bvIYt+7et/WXeX8YHOSK2&#10;mAQAxBYspL/t3ir/3SoOtg0UkxUBZx4zo+8/gfSPRhBQ002pPzRuI7HJTtjU+FvL/7vGLbx+2/hP&#10;IP6bjiO3J1SEGgJqSaZ7/Qup7YrbeyYi25yCI3CAz+ZItNmrrQ/APZQBoIS7ewOCQtyYhA04gOFP&#10;pf59+a8S2O+KHP/XNdEApf9VK8c/WkVvt4r6t+Q/BJlgAzi27EP+bySR2yqV/y34z8b/6mCAfwBg&#10;8xf97wXSljP/vkebfBJKUBAA8YvcQgxxC97k8pjivMl0OoX6h6v8gwK0vYT6I1SY8ft7kRX0O5wI&#10;TEIQPZj8O6yY7B4mzegPd96cLH5bgd+i9QAQWxQVqCmZRpE3IUdQmKQa0C9ukRnOAGodxNTHnGc2&#10;I/EPu7bHGEeojQ8ljGlQkI8X/a9I3RLfjhkmo4nJ1PnN3cH9OpP/Ra3+k8mDgEOY7W5DwSQvhfkz&#10;/LDMz3b4b5rwW6cOOYiyydiB2hiZWRsbKBAiGD5kDyaqSpYUrxAqmQHV2wx/Jg2HuVqka9ODfP46&#10;1/dhBAUzcWYAkKgt1s82Y5tJJkL8Wplu8pe2JNRU/7Jnc7iA/0Jlq+GtRWiQozJsE8/NL2qLSvTr&#10;+D9v0UwWEgrJ/DFfUgMDINU2R4F/ftFMWhZTE5OstbndPGZSkJAqgE261j8lt89QaLU/7u2m+f8N&#10;QtpMgKgEq/8jXNT+hcvWCgP6Fy5wJPpvYJhzwCY4/8YGhdq05+/t30fb1m/v0ehfKKowB98/jxEq&#10;m/3eLPlVl0myYpb8ktiU/VV/u8a2tv9/ewQC8Qf6iD9CSzvIffO5h/nnCmgojhzw+0FGBY7ejJSt&#10;S0rKCKb/UcleQQBlxBbgOpt8MCU08/1nm9eYkx+MSR9jKmDOsExX1yfTfKgR8lv3EfSrxIdKQQAQ&#10;mxBZbhVsRvB2RGzf782qRCapMNjdG2rqz6CRqVuitr+erJivk4Dig8lUH3dtuheVAoBBicEUmg1A&#10;VfXv2/l3fEDtfvcDBVf7Oyy3DPjtdf8DLU1VWRXxe9KBM0NPGYX+e0IxTDp9fq+VlS3/4bL1ny6H&#10;xMxttCs2ftJXcwxFcBmSLyRZ+wNlC9I+mIzzs/Lpsmq3oiw6WMVjjQOaSTv1zPnCLMxfJpaMPRp/&#10;Q4vzexmKDMTImrLk9DeREV6mppM5xOXpV2Xqnxo2Yl4Z56ClhZwA3KqJItjxOefnaBOTfLe0fGLy&#10;yv07/DtwO0ewKZcuge/R6m/tyj0XCNqfPtSHPbPjhNf+/VMta4KETvbnzu7Y6Cjq0omZqfnMnSe+&#10;tcTqjF8qUPrx+orJ2mO5wm66SwwXbxQQriYrtmGzj8UQeXs55dqHQRBtQ03JpIOYn+52Xwvzah/A&#10;lrOJvVDGzKya7TD68A/YxtEnVQNfV7+BdphONAWKXmTbpbpn5uSbWaEHNGVbzkBwGLv2hG7DE+yq&#10;/p7bOScGWexKCzRj3j/fiTgRR/Xjn3bEPnrjJjK/j71qkDrrFGfuqcUdXmR9rJw9EnG06xHdZM9Q&#10;DtXm+iz8p+aA7GNOGXXV0pxsknpIaEjQysLS9Phcb3WWf1iKTVpIpFZM60JbluauNxzfSM/uxb35&#10;+EpjdUXy04P+4k+HdEb3bQAaXH7uZGHn/vHurNb3teZGLnE0ZrzgjMHpbzOj2LXglx/g7lqnDgoL&#10;cr9zl21pI5y+mgFTg/sYMZ689OklenVlo450jzxrvKgSoz2UGfMTHP02P8YjKqc2vKOHMuqh5FLB&#10;eDU9i/LrL09IyUL7d3Q8Ha5Tijmi/TY1p74m/3Xrka/zwzFjY3nNQIPUCxfENZyPjr8HqZICi77M&#10;1i5avxKGONc5sVSHLNvedK7nUfEXJdx7yt1UH19xavedsmRersUXRWnWBVb1alp01cyup2OTQZdG&#10;+CGZ9S33x0mrb79JPcSpKmD4nPkNnN8b8y8XGlYm4S+zPvV46kM431ZEyn2d+117w+FLGrIH4FOy&#10;lIQ0EpOOln2azmMkaHnfI+OKMbRQqPbOjUxuhpmaIc+FjSd5jIsY89SM9Am2L+C1s6bPIz40hETm&#10;aPcTVUxULIWvG/eX9wlOW0f2hPXVz9xfer2U9iDhh9J33ugqbJ/ZxNR0MfGwBag7uWz8+qr8a8EY&#10;oPleG53zukAC3haRAXxiBLQFWX5VKHwCL9SpzXWyoYP3cefFB+BimPHSxut1kWrIY8KV/aq3Ptfx&#10;eHdpZbwdrpzcd7TveF9032Mbx97VyX2XXZAq1avVyMHLsz9FN5oZVrk91/XLktViILHGE5OMj6eH&#10;EHQF2+bv7WHj0qtc5Fpz6Sizw6anL18IFjC1cDuxW6Ral3CySI9zCElL/XqSNe2MjDHuWmKo77tr&#10;yI+3rUCkdLox9Joton3+tMOOgj7j+V5tpeMWnWlBDtdDfIrRVio6KvEWndO5k20lIa/8hq/rfZSr&#10;skyPOemgy16tCDQYHNQuT7aof1iyPJcr5Gfo+jJ/F1EU9WnXYLJNyrKmvtKIepP6gIM/zTeZyuNX&#10;KHvv2uD1wfmK9ajua6nLBSuXlm4LO3XK1E/6XRR8bhNLQBFe6UCyZn4QLzzT2XFl8VnCLjuhHRiP&#10;V7TPleF2I4o5ShAhr1PperTAqkShyj1C3fmVTfs3VGLbTprYKOP9o6KLbwf29bJ6ZmLmmoM932GO&#10;xZ+IV0spvHBqZdeBTPs+tADaI+vO04jJ1h2Tc1+/7fZftFpUvcuBSMg6kvWdEEeIM8krwhbxEv2J&#10;Z68n4P2/oCIuP1/t8oZjEVjYm2ovUYUUudMTbfyeOfDJAysi7KIbBzZEv6dEFnSX3G+8+Tn8HTnI&#10;Pjssu9682yigoEbbCXrTr15OswiW6Qip7jZjHXNzqBeaWR9R1vdWlEafxV8++3CJ4+2eU6Ge/DoR&#10;4+fuUtn7IsRjD0aqmQS0ByJZSuoH7vuuhIpyNcJfPvTtm3l1w6zM68ej4aF7w5jplMbL9e2Q6dNf&#10;rdf9c5ZPdVVMt/McWfrJd2iI3Kp2Ur31p9kOdkdJcSHGudnliD2nXEUV4wm3We4eV/BAXHN5aLQq&#10;cfRY4e3dCN7BI+sH0c2mq8INxzLPsusF8IDJKqcTRNpj95qzVQQIdTcDS+I5A/gexKmWnOw0Z2mF&#10;8V15yKjZFWK+7/OCiOICSqZJ5iIX/uweIoA9jQy+1oS8yKMMEPR8pBjOeocM6Tr+jCwRtRN4lpPT&#10;FXtkovGE3IJAqhv6prYgo71gh433o+oanv53u73jhWQEXuyk1vCpvPUciVW7eCq1RF8uuA0zwnFr&#10;zGAkfq1GnPM2b9iY6chJvZoDpwL3zbdG1xza12QWIKgcCJdowYWLGC/sqXOVwyQXDoiSXnC/zuOb&#10;z2WPdBOVwEFnY40XVC+824tJKl5wXNI/NMBypEIhtLnX7viDAXFUSauy3d5bb0cDhOfzTiCmzc94&#10;fT545TH4RhtnOB8079B6QezuhtMou1MhdmdscwVGm1Qq2Hc3RYcfswWlC/XyOxh1fjjwJH+iKtam&#10;B+xAGKyK7+P4UZXa1xw6dPiAz35akVIGrjbDwNHnwERvKHhs/2qHlaGGt9xcvtQQobUq4WsPdsiM&#10;/QPgarvcC0l1E2DwiVRL0PkXcHXTieBY0x7Q+gVTIltOnpG68dQHjLUFipR7KjgJQuQebVFZVGog&#10;7NjJdr5pbwNgj0xibNyYfAmbXGmhemlxWXDKzV7uOvy9dkPZOoKnb65+HS7so8TrYvalsw8KDG70&#10;XT178kqP1kdR5+aZcBb/cSWkeu2pm/lZHyCRiVfyMwf0loSiW27m3xogvUx0sOCnWMhNxxTVPoir&#10;UkyDHWvsXVw2WRlefJi2uIszK4wsfCGXtUNtSiY3P6FddK91orzalGJH/X62nXw7Z3Q1JwR4OwBq&#10;U9lkYTtX/5s358+s+fn6ltYdRS1iLA05jPk6oMUTp7PPBzGcIe16tTKZE8lHPlSSUo+8l6iXg/Rr&#10;hjwbCcoU5s4Hc9yNLfd+R4slVOHRg0UDVqcz8y27jroZDFmEVom7Px4KDG3IcZUbwodW5rgVD/mE&#10;1uWQvYbsQ+/muE/tTojtDXUOaOm+xzmr8zNS6cutAf76l5A7VwcbBxuHYwaexRU8rBgLDwCrHsyu&#10;6pwT/mpc/+hmlcugdWg1yb3xrt+cSmjO976b9w7M6oMgwGvXMtJ6LPXdCm9kpH/hlxO8lt9iHCtj&#10;ZOlh44FGJXIVxL9MFCPu9xUT1X1aolade+FlsgPxgK/xXIlmSG7qyyR1ovC00esSjeXcKy9PORe9&#10;eZmwrj9pVHnNsPQavs4q7UmapO3EZafMAwwiojDZqvA6MqWol+sy/o43+mleLfLMZO8uB8OrPVIO&#10;Jp356mJJbrxl9DKN6ZvqefPXN6aPP7FRmz4XeeNKidX5siulXtO1RouD4B2HkNo4Vl4uO4DrHmv1&#10;PaqJOtj2fXDzHRw6kvI3wNp88qXgMi753a15rBknLM3FnhxWzFgWpSU/OxAIJlof5ygFW50INzym&#10;axjrYXjcqiPNl+Fk2o6vBd6bSB0ppJ3d/dF8Lxi320NHsITD3py7FMe9nnO3GbbKG99sANuFjTdz&#10;lTkd+wK2u63nEIynrZdnCF/vrTKXd7/qzNfenevpPD1Mrzf4IC9e8G7L39UJXh8UcwoWg49DeoB1&#10;JrYfxEjFB4LT6S9of3twJShB4oV75K79rlJtrjufFBbb8XK+UI5MPVmxR6jVLePxToXdiqlAu6AT&#10;57gdZT157AfIeMWThRVcbW72qQxs9zO4HU+n+0GbsV1OZzkDyZBHerUiwlP8TmnGgT6Q5gqnC52B&#10;EanvOCyaP2c3JWW3dGQ/up4dLwi/0lvLbzvJ1f0e7HT+To2Y7ZSYU7rLmDB85/5aof5JdadMl/FI&#10;p6sHAnD0lpTapJH0jZGMLD1aRv5B7gL+kJFsxwBjemt5Lfe9idCRKxoBBvMtObWcYRP0F95IF2QM&#10;Mr4+aN98x/1VyvzT6Bpo46NbX/xGzrhMqaxCR66OZrBjjo2OH/9mezRr9G3YmubRq1pj2piLCU1W&#10;F3f3knd3nbCHHZhscroot4+MVTx2cgGkGNt6m/XCI4QEeDBN+sx7+MhZqEdtFEjBozAKWOaBsjkv&#10;F8BJnzkXWSVR9ngmKbL0yk2vmdrIPOdxjSbGfctbPX5LDvdN/V+Ozlxd8ryv599fP5b6pnjfdMH6&#10;NWwZdLpsvehB+adHpBr2lbc7MSeo7ccN7Pa7NAlTUqKU/IC2V54oR0AiIMceL7Ay3oIwcVNni1nK&#10;kd7l0gE4aVmyWN+jITvhmbVe7tt86IeeA7uGXdlnYzWD7WdTbo0fUN0x2rYSmGjaQlZ9NJVvobr7&#10;8VvW7BPEALHuBVEfnu5mtge2kL7rNQJazc8C2W62+QewHE3IWmD/Jhqz/NSTff5htLr4vjEyJrX4&#10;c0N3S2e4uP+76K6HTl2L9x+vc10dFYCdNIFHv86AUaI4wVP7o7Ove/ObpOHhPkVpHc9fmQimU3zX&#10;4636i7/vLjon2zuAhBMIyr0jVTAlgkLvUBWcRtDofRMMEyfI9Q4Gw0kEld7XSwsampScGz9/RgWX&#10;6NX/fPp4CRFN0OodbQAdEFd9p5P5TDBYj4QXnhl3ijVmgCBPKTWKtr2vQpedpPu7qhlzTnL9zISs&#10;aJJW/yh3AMuEVVV41Qn166bXe6dPq5d1BzqLnACfME84x4vbP3RWh6fZXEdYvzmK/AMmq8grxMV5&#10;8uSriBDJNPGOJEwyJhWT9P4JfVD6COXqbCbLl+KDGTiGXWq7Rc0u27diTplKD+vGHC963C254eq+&#10;QFooqxO5sQ/N2tjR52p1W03k1vDqm8GHYSVffUsvyw4He73WC3v1OtjgNShKYhLPi7HK1NtbIpYP&#10;3NWoq8+qlfyT3mp0WiCg/rXEvf65uA6Gop3ICNcPccV9ntczYz+WPhDL9yy1970rJvaNyC2Mjuty&#10;VRa4+2SlEn/07KEJubXMb4qN7Z4DuxubQ1dZQptMB9jqyftmT0bfPsTTBFLl9hpTzI5bDNgJeQSs&#10;mQ3p+yym4SY3e6NzmlHXkLoo69J8dLUubEhomHzkVtW+r622DSMXBjgcj/g1vhUamb4/10KqGR7+&#10;voP9reutVfEo4dHeJHW83IzArTXcwdRDER377099frPo8WnDPae0t2H6kjrJtud8SHz3S+tg65yJ&#10;89imhItzrW+assI7NVI+W3L+WDH9hOzjWrAZRbAsh0Q/vXXgDSUaeicv8+juZ+Nqt1QGD5guxRMr&#10;kjpgl94EN6xkzwv2I6oJ4iZtHiSCbf/KMsvI0qG2Mqx66Xjy6Fp4PRn/6Avflwp5/wjZ81QbmQx+&#10;HbEL1NDj8TvWel4j2+mGRrHlrIJs2pxSMhhs1cFrOtfv6rEVFvr3HmY5j7ZcHiiQFKAp3GXnrc41&#10;kPkeN8QxO/OJpmOybmAW9vV+mNd8ziWNsPmRNdKTlvTC2WKTSzhR3Uk9TOYN/4bBBo/P5dCfAoYN&#10;d35Kqh9udH3a9LKxYP+NTMVv4QLYBdlCImiOjeMNvtyjwKGKWmQkwDanYV80qJ1+7AzbFXr7G+7s&#10;qNNtlVyL+10nU8bFl4YMQcjjni90AHM06pXatOkP2SOHe70lFsI4Hb3iu+YmeRYjwlstPhdFxMUT&#10;hc5+559Ga9m+Uf6p77wULnYlKHVOJPRi1EWKuEwMV9cDA8W0Liffo3u5Rw7Pv5a5nl1nL7ziuqRf&#10;144YcHj7WH7DpDmK2/KdN9+XY5pNVcRB6rzNdBfjTlabW6q1SIhK9TvWg8cJqb0bivYfUVdVjoDS&#10;v3hD+nq15ewzE0ftDl3dewp0u0f3Mk83Y13pyxliU/etLxNGlWlnalYT1yApeR1WLLSVgqnRQeGa&#10;jsDMUyoezxXzrAYm2C9UfwxxXVN0TWabhQBOTnyzD9QCkts65LnbrdC9yiLfFc07+QBpEhVmEhn9&#10;1Hstz7KuD5w7uM7HKLY9J+mx44VWkwS75fezG2tuI1DhFtO1NAztjNurFcDooD77uejTbmw3YqOz&#10;UBXVNwSL/VUCfoJCk56Nv/rmPIIkuJ1UhRibl75nYbBgok7NWWIEYpR+PF4V9nxQmwQe2zeT9723&#10;/Yn6mJxmU5rXh4MkV44v2VYCCvdKyH7mEriuVXup3o9NisUDbF/3LgxYh3LXnDp2z0nIU+fF6vdv&#10;5JFzRwJvlqd/F/15z1B4f0BRUbIUn1BnnnVZOMfE7dXDnh0Sud+iMkhPgmqUecByGc6Old8/yxhF&#10;bqw/OFCr0t0GeiM0Kuh/JuziIXOxrzBOGxEzvefY5EqujfucEivGkeyX7HeHAjIF70Tc7nK7e7rc&#10;tcy1Q+7sq/tnn3/n/XKD7rHDNjeIg/dq4aJ4ky8waucTzYZzt5o0G+PCFrQWoSfFwx7tOSfLaKVW&#10;GCKT2Vt9K4xFxmkjrcItWq0hAkT19+Fq2pOGZ7KVhDvPf7GPsHC2muaNxt5Vo47eoen8WNy3oTLb&#10;+vXkV44NKcA36a9h6VI2J/Szf6C41ysWm9h3Bl68uwhC7K/4LPMtAo5KZPCYTbDbHYjJCFkYzrC+&#10;Kxq1O8vsPoL97tE4LXYBGC7jDsJGr3P1/YMXVPf3nasCHaO9lDWOvlB+6VuVwDuPVwUdEdXK473w&#10;qZlx0498/i82xg/e6bza41LIcmmK8sBF8YTwwcxWo8QRN6g4v8JAQfBF9sSD/Wl3H52ZupPJJ1xq&#10;j93IhOEX1hbyfcZxQ4dXvqwEaGFMaEu4PkBmT+jlR309epF8xW75jENSrmIbLP4X1A89VU/szLxd&#10;97Hd7iQi/orrqRaJYcGj8TaWZ4Kf238O8h5t3pfEGCyzqpTNPmbgs78c1t/rC5Qxu1NYc/dTPjVC&#10;4gWtvD2THtV4psQy4WIoa/GGyHiTokXqBa7wbsyqHrdUi0SGF6+cDKZE1OsbXbci/SW5bDKnygpP&#10;SVTX/VIeDnx1GdpDDwK99poHQMe1y2qFpCVyz3zEqzeh2/rNOV8npwddeEqMbTDYe9n55qJyQ/In&#10;sbrG26HozlwzC548yxvf4oPXhEvzL03aLJotzA/zkcOImtGnsI/AWo+5gnSFCUnPpuDK8g633wRZ&#10;kedVHiuzoy6NFrItcdx3tZX3XXE9wx0qNkPCpTT0RJkj27LICXJktkM3qvk/e9155kLU7FS5s5ql&#10;p8xRLGyStb4MWkv/lB2coPIsXePz11sTHqNFhICyd/73KdkKCsrS0dShiy8K9NUNrhXJ7AvjMq4c&#10;FgCpFjQcEzpdom/aclZtKFvNueym3gte8Ze8cCskW8ITEV8ZySKe80vaXzR+Aj/OpC9xGyKKHXT1&#10;3mBQudf1w64XhVYOJfN+oBU62KEgch++sH63ijXdORdaECfW7g225hayYNFfyJPV5AW1BlS85Wmc&#10;9A8OX5SfFOFhqMpLk/ySKpbcLgDCI3NhbSAQm5GovYNPU/tLIyVurnPiiWgRTgWd45aZw+JfJ0W7&#10;GnXLVAwV4Prh/FLvzUzcB77Fa8JThqjl8XdLKhog0X7F6dPSV97vLpd0EEboIqlP4T1xEcYpSwbY&#10;J6ulyQ8N1nDlcbWQPHbEZeuy0pny0s/pyc9dbw5HJjSLsERHhMLy2eHLNiIVN4xaqVHuqh63Uy5a&#10;Vtu4lZf6R6c4NPkmKRJTyA5Jfdegp1z9KoPjwLb1w3cqowyeLmYImi9Pn51Ee9ZVBVQFO1G5Pp4v&#10;izn/kaicwGiIgE+1Y5vbLA2W9neA4pLadjrHGiU6WtlPHKNcKjyHFuYhlxhbefP33C7aNfPK7vB6&#10;2q7Et8KeHyhIV4PLKeQfifOKVUPlP+LT5l5afQc/ZKnqvMpNS/p6b6Ayx7ZDSklLNAC14N8T/9j9&#10;/aQDxG3F3SzPPTAf+yprxVyuv0qoOHlflwEnedi7JoC/61Oo44GGwl6D5RKRGbBOdMj5adLc+6z3&#10;ew9g3ALr6IweX8Xuuqzs4/N83FdGtLm0pZ8aPhFdPROQKi7uDUYODPx8SJ99l2ntQxGslkTlGqzT&#10;HG00r/U9hoqMLRPbvGMMa8K1WklSD08S+7j3OJ43r5S88/keMLsur/cK6y2TKhjKW1U6aP0NOWH4&#10;e0zoNPJIuXPSM9vX66+QHJq4GeX4lwklmTc45U+XVd6os+kXx4UHVD/YO/U1ZuyzlTij7GicbwDi&#10;zudPyHqOG3KziCjYpVH+Yz+XUcu2CXvq1j/Cjl4Ii1yM3RNcJ/HyZa7Ei4KcybpIQojvusXR2KvP&#10;HXedy0rt9ZEYHkfEOjbftt6v0JI3ZsXfa+eo1/V4qNQXZ5Cj6+sYUpKjPH8m44QSjhET4r0wD0zV&#10;HTDOBo6V6zR1hkqtGK60UxtEbjbMlH6omyd+ELteydnPb37os5+RsNoHLWomd8D+x4LHwj4ZFF/V&#10;eD09dS0deNVMqF3kuNLwQFu5HFb2LA9u9dIx/FPddwJOJjT1FpG0wwDZ1Iq1x6ZykksJklxvoZLH&#10;+HJVPdwchB1kuQgdz/OUcEOBIFgBD0igh7Uz+siFJOXedLq//8q16E/Rn+5Hh3U9t8cxCD6TQxdz&#10;uugKK9gEWvsj5Rspj6XioEN8HzwHms+BAk+ErNJ8V0/JSJooBc+LQOzjnQ0F8kKM0tQi+/e0VxYK&#10;8VlcK5fRzpL+Ei9j9vZjjNrHmM92CZFZb1lSsU4pKlIodAKXrIMb/AsAzWgiLM/m+VoR3916dLM0&#10;TdU0V1fxYKC9ok6Enh5FdJHAGDrPVv/DuSH5yERSSMShb2Numq9obxcI3ex1rQGv98aLdQawWsU9&#10;KYrnLdrVolvz8CRfvcypSs97wmCHxF4OXFSewDld1LFzjnJWQFJiUbw/8OO7F+MDwPXCQ+9vll6X&#10;9EkLtRUsfpa+OA9G8CoUeuEx3iZjwKtI3HRGjehNLxJ096BXVCc+/d7Dew4O7+Yy7oarsI/+FwAf&#10;IODfley8zoIhDYdDlJycgGFdnGL2nzRAgY8wfUWRcHlSFBVO7WP2owCzzCgAKXkQU3K31usrdEZX&#10;qWX1DUJr1KAWjWIUJVEGJL5/hs5EuyerKTy1N3AF9+Gp8CLZbzjgOR0KBAZ1T0rhN05sVcHciVj6&#10;fhqsDvZO348l0qgmXZMeGnRR5chQgnawy+2nAKZOpQxwS52n0ucrK60onxKN5AuVj7sWoaCioqzU&#10;B7WERaAtiuRHFybz3mxuO7ZvfdnTXrejNdXZ9JNt3mT4zgcvX2xe2tDenbl19dwwfl3d3XW8fd07&#10;3j3My+uXtHd06KcuNPY21P+ySPt4R3/mPzfBMLXD/+TC/AGk4YUjZD9EGLSSKFsccto1RQm5U8xH&#10;hkPmOC0kOTESVPDSJHVSs2N6QXHM5GjqCUoODQA5Cq7QLVK7yWY7K2dN7pbctzwHPb8Rr4p/CVpt&#10;HtU5MYe1xfm4ow92RhboEY9dcXs8F52y1+nxOmUJEBoeKojh3OtknE7ZUHBWqDMyh69QvCmsGjoV&#10;z1VPVpA2spNwBCCqJkQVI5WojDoKUe3W3WdxOZLxm+ARU3udp/4fzLzvwvwWZwLCJw0MTUUTLjjB&#10;bQe7rEUxfj0ZQIDWpApcWxKx2HewAktPWAmzwBMpXsECJGs/VnYvb08e3fbstgmHdzDXhs7M7ejp&#10;x9ZV2+//bghvIFu2Duz7ee/cGh/z5fuZF5/LPPjsQk/vF5Bq0Gwgp0BM5qKJeG42KvNknAevbSwO&#10;TtAMCUuSl9eCfL7mlewaRuMJmMAIUGBE8xNK0G/GpF+kY36AaAbk55fIb0dJJtJkIEFJTm4O4OmC&#10;oUwPTNcXuRfozWyD0GBtcjfoq6yrQxutnaGr1s99LkGnJi6gCY12ImZA0l7YnBDoRIEe0cN0wkWl&#10;nCcxIGcQX6mnICEobaMyYwg1w41OjW8lJkiCEYEsCVrcPUPzIOmeZKfkNFxl+Gr89f4V/jY/5/fR&#10;Ob+PLudPMeNOxi6YGCH7pR9DzEakGYmgY5YYTZE0GuuwEC2gYQhpkQafG2IPYCEXqaShiL1jkLLf&#10;nFQnzWxeOK12MTPtbGNy6KU/dPwtM/irzbeOXh+qnLtjzsr9+15Ze4Sb72yKz44/8a+/Lnk+8/CP&#10;W9KvwqvmOnz43KFfP7qeOFKX2vP2sWOwy8wHqgGg6kcRFGfQCNekiIJaEU2zfo+HqS0qcoc1Cz9B&#10;c0uaTaQAbQD2NGVoi8lgHTM4ZZpmHY6RjjkpqyydpBsNO/oU+9gl2HGKSB9XzH9UTJdQsi4xprk0&#10;6hmxdBV4evCEhUp4xhTEMiqIZUSQwSTdtGjHHMuuT8eg88jIp4N0WfpLxUwRiqnpt/qNLgZr4eKs&#10;AKMn9crKch8u9M30zYzeFG/HeVscr0fr8TpulbXFsVJcLa31b0Vb8Dau0/qao0PslLb7P3Wd97jz&#10;wft6Q3oOveh6Mb1M1qPUJbVCXUSaikQQY28RHmPp1k9s2JZiGg0Sa5UNHfxRxkgmMiOncM/pUrX1&#10;OItZmO8d16qMbsm6YiiM0l1y4XEigXi6P5JG0lndEqZy4IejecPMHYmVLailrg5Ho+VTqM+Nyf4I&#10;RjzeMR441h1x0wvLb37Sf6f5p13bMw+uXcs86Fnc2bxs4+aljZu+N7N7/muHjra3HWSDhW837f3z&#10;jb1LdxVOGth0dhhh3L/zHF6wrOP1+iVdHY+GZ3fPPbCh/cghyDTDQ1AD1fF9UAE5ceNp7JTBgZjU&#10;8L+T2c5XZqgz1JPqTCcwgfJmW0zipNG6zPY82cR2k9/z5y395C5xWPk6vJCZR5Y5jpN74j3pntPG&#10;iZzEOVmH3cZzHOzgVosgiNC3WkQByjBYxpDNmkgXRC9MMSxLxxQ6xuqc6IVf2TSet2oW1pJiXjBs&#10;yCreNqDKY/qwAxR0GG5RRz8W2GfmcZe5GxzbzWEuhbHhmCf2CzdEtlvEIr0nsnBZYNqEDQIj/Ey+&#10;+idgB8wCcMJXhRolJ0DSaaTWVOekawarSRq+XXxRLAb5v6tINa8mUFdVVRcZGHAODHTxI1dAPOu4&#10;Y/6s4xqUmklOZq1C3/Bd2Hu+otTr8Eq6Z9AjgstwhA2znjAbLbAILFP2GfPD6+8N/eKda/jL3U/l&#10;h8r4vq+fwmcz05lF+K0PX9q+le4Je4DUIiAlw67wD6NYz8NPWkO5GtjARTQZWf1R3YbzzMLNptM8&#10;YLPTJGBTzREKUDEB5uTlEt2sTPVsWfrAzBZmJ1uSfp00aaSGHybNopTCsJuFaUL7/nPq46IzUT1U&#10;ne1Tn4c7epbEn1xjVLBBwWqx8lbOylkCao7KWBx20S7ZWYvi8/o8PtYSZP1h7HZCo1pDYeyzu8II&#10;knQsNhGO13CizBUu9fv8PkjRjJOJjA+XVlRW0FiA/B3eg//73qJX61a1zlnbc2lj5gSu6nm3ZMbs&#10;XcvnHM18yvcpuU8vzlweOJjJHP5R6dGKkhm3D9x8OFEDrfchxN0COzrQ/yivGiApjirc3TM90zP7&#10;N7u3d/t3uze798/xc3jLHQtLbmIsMJA7TpGfPVjBoohWmVMWjELE8gz/CRaYlCSpIghIlBAQwgY8&#10;zpSQixV+TIwmypFSiBFMJCXUiYh6sru+npm7YFGlOLVv3+ue7p7u915/773vGuUSjTEmy0gQuSJV&#10;JeZATOY3PKr5kvJnhJm6qruIGnaJyl3rbHhEZ0MjOnNOXcjz9RsjSoM0vRMgo+PG5aZRpQEQpjWu&#10;Ozh1edymPWLNrZ1C063fCOto/8Fi+4Gi6yDP2feCLyTMM5w/jlyw3XBZeVIUYoq6S/2lSlRKiIOB&#10;7nVZlvpK18y9gnCdh2uQzMRA4pAYdDikuRLmG5ayvZBVEIduVy1QxMCi/+3AhsM8MeNr/KevVNjn&#10;1l1YhyRgiWu5S5yaCUJ8Hi1XLN/JWk1+ctBEexoQ03Qg3NTiBUUAVcP/3gEyPDBQkGh/4Qeke3g6&#10;yRc6YI8nQBXfAi0I6PWjmCBGeLmUnzzNLJvyLUmLj2u2eEOjxatrLR6NWTwYtsqsMS4tqdNt9BAV&#10;BB1AaSvahQ4jcQKkjF1QAA4h6tOhcxsSzOGmJiH5tLTz5xHtXBvRzk1DsxDN1M4e8Vzmtmtz36IF&#10;R3oBtrKZ3Ip0ITuiEl68cQdo8Z4Y4BAAZ9wOlv40tzQuGjEh0ZZiypR6dZLUqs5Q5wsbhEFB/qr6&#10;jvAOXCt+xc3L3kC3iI/R/eKHjKoiniSeE4nCja344klB5399pYt5Z8rHe/PQZjYXOY+a/GTeV8H7&#10;LxrTQvDN2tppTAmFpkHSpKgKU6kgijpV/ZRCC9xMAtSWVBVRImIiOxhiqkAcGIl9ZIrhgep1Fz1M&#10;T9LfU5HOZLzP0SxjHVD4sCzIfWSD4XTo/+/1uv7R9drHYdzWLWR+OQjBuataWkunuVul05zggnEg&#10;d3Mgp4DkIggy09IsDbAdBNiOAGwfR2Lp/OSMlfjwxlDe6eX6GjICIEia25tkmltLKlxSNfAZZH03&#10;w53WesC6hldJgN7GhlIip0QkBU5z8VgFiBUpiavV4UuxhD8lGv4UV/PRWhDLU00fPRm+MM6tyDYh&#10;Hji4V+A4hp/s3T5AzmO58Ax5tIQKN4fgWjSSwcKPbj1N3v+wKFpeI44Br6Gox3BiAshAEdN5SCQ/&#10;NDwyEe4azG7eEQCkOwLA+1kLxSzXjZfD9t4C9/3rQYhaS0sf0Av018iNIuis0RX2YL/m90cCkYgo&#10;aqLfEXBExOcDx9yvuYVAIBghetTwzi6bHTDCC+gCZb4217u4rDuwODgvPD/yeOAZooViguCLOZTy&#10;Ol3GMs+D+SHkkZsn8yyU713m9Su/eyDceMmuT4aNOD+OHO6N4qinjutAMu+nZJ4yVLl0kQ3U2Y6r&#10;nSPoxBtmQgcmzuZQNpvNlWko/jGRByaxOlFD2jQEZZ83SSBNQ0vxJtz6czz9hZeKx068WezfdxpH&#10;B3+LI6uvfOcXxUFyFvfgZweKz/3u3eKuo6dx90+Lfy++iZM4kseOJ4t/tCK9WADruVAQHTHGLvN+&#10;0U9mabP8C7WFftHhjHncbhQI8oCFmK+OqfzcTOPnYBwDIvwsLKyHMfzCQdf/tLWN404bx++MX6Hb&#10;TW7avFPLmcrhihmJXiZuQ4Vlhu0YAd3E416QRyM2aXyi46EnMteKZ4qb8Ndf3pl9YOK64mba7/Yt&#10;O9bzk2KhcEDAW765aG25i+c7uwH5DoIWgiiBbxlxn8ONfa2V3VUPsp4qUdH4zpj5L5v/NYBZpuFd&#10;3N5ccI4IjhHB11f6Q94XTgIfyifqk17ejtYnNZt7bA7vz+ejddZ7GK/ZnL837geh1j2zcqY+x7Go&#10;sqdyhbLKvdqzXt3kecr1vKfP8yf3Bx7N7XTqXo/f6/V4PU7FFyHxcIUq+byay0mDilIRCIdiAR5G&#10;QlzpgQCKJ0x7BoMej5vF6tw7JO7adty2TGUG7IQZuiV+Yimr1yyv6a0RahLBu7WxdGestm1czUF0&#10;NEexkhT7AoQuB3lyx/HUtnUTvEunJvgCUNwEUhvd45sooCk3f9PtD7JjnaEyw5PyaFO8vikc2XAO&#10;Oo8jN8BgOJTyAlL6gNxGZUoDSNQSVUCjWJjh/lRhFUmQDZZVC+MJuFO16VpmZRTfTR772euPnH27&#10;o2HuA6UbA3O/NH9cfNZ7ePf67Z1Pfb/YTPtnn16941y0tqbz4WIOT1y3ZbJDLjwstLStnvGFDTyf&#10;UsDXpoOvqfieFwmHfsNHMSQU/IZBUFMYxYROuPCGduENb0sLuHw7lAC8Rq2ZQPEY1CDUqhOczc4l&#10;zs1ss7LNedI5BPHM2eUkIuRhxIomP1awE7JLWLK93awgYLaqKDqjfkjVIBnQCfUTQhX41BVdRUxZ&#10;xvAywsxkoyHVxXAv28agDVWMixgNqcUEbyXfI4TwHq9OuyhppksggzlJhyilfWRT3rEEjBriFc5l&#10;KEw5BTWoccCY4dBVqHF4QLQLG17XWOWLH+LgEeRR+0p/OaL4MGfMDxXgNat8zcCwBhjWaoZLVDo5&#10;OZMxgRGufiYOpU1FoLUNGLm3cPot/I3xVYlxeMtrBUho/jXYu3zVKrEREhvQ+UPCFTyNnoEc9itG&#10;3dvyJZm8KL8qk+sMP8l2M7KSPcoA1pYxQhhmDgGxF+Q+3GXEsPBPQqDoS2NEhDSSJ7N6hHSMccj5&#10;7GrThcF3tRuXzZSS+ymcuHCVaxydmdiMVuTgwblc2aSWcr8syfWtrW1rXqlqWji2dZIg/uNXz22Y&#10;+qnGGRWL5/A9gluQrWsCzc2LPem/sQhD/NlzqX4M56+Ky7cNHyp8XoNaFJoKjOczgOR7ip3oPg0N&#10;Hxp+RLPWue1xTZLsLpIapcNkEH1WXInKge6Xo+hrdB5agDeibrIfreEkRJEhHkArYOx+aN8LvJ/P&#10;hfFzgd4FSgPNAwrbfR1AnwOaw9sw9jifC2ss5+uYfCXqZlXoy3ReqQDf205PoQeBdoK8R7yE9kkp&#10;1APtvTDvhIhQGx8Dc7ZL+9HT0L8D3i+Fvp3AF0B7N8iLYF6zLSvyt1GIcyAJ+hthncft89YLr6BW&#10;cWXpPThLBtacCbQBvtEFfDrQLBhTBvzjQBvxKbQJnyrtgffA0Vr4/kbeD/QJm38S1lkP79thXg20&#10;14Ichn1IwD1AcaAGcgCliB+9/G/uyz82q+qM489777n3fQtiC7QbP4KAooAIlBKYOoTOFSigIGJb&#10;gmygNo5ZcPNnmHFQVoTyo8ahNIhYgSCwViNO2JCwicuU4QZkZmVzsmUTSaZsuhFg0dLefZ7z3ltf&#10;bsECc//sTb75vufc8+M5z3l+HXgo5y9LnxvslTl65tYzIX8oU1ukZZyUCfb8GbjCuS44CmdlyBZH&#10;VQwT3OFSCVeAnmCqs1/mmZskgb6e9o7y2ADYnerpz+AGUy6TaSeQc5q3XdZqG9xs8UDQbNbJeveE&#10;XMu3R/xazlGOvoeBUzLU+bsM9q+UhdhXEesvAnWs+TdrD+VyG/sPgYebo9aGloCV7PVxpCfVDe1F&#10;3Out7HVa/YH508B47qUSzFV52H+o6lzvPVHach1j32fMTAX9X7bg7GqTOkfns9aVoR1u/IxlI2Nq&#10;0OtfYAPyVIYI1s5C8O1N1ukOfNALDAFHwUZQAa4Hk8AA9hb2da29YjNqm9Y+sA1vLzpENmuz6TPU&#10;2ftM+8yGcC3dp6//glSE6Ktrqr+ozSLLy9Ha6lNqMxFb+66wdv+RnlNtqpXxPXNMxqsM1gexrYjV&#10;75BZ/aGWRF4Nr8WOq9RmVb6IVS9qa1Yn+ETIozLOmm99BHZFrghtvSriSBetPEc2seZs/05iynop&#10;Ng9KsftDudP8U4rcgTLEy6eP8zB2m3NMbk3tkeHc5RTaT8d4jSLZmLjH28M5G9BnozyLTu8zjc7l&#10;pjHheQ3BB2TCfV6Ds8D+b8NxJPakvykrMr9daP/FwDnkNRAzG4IPvcYg4Dyr1CeSxxL5oE/E9P8Y&#10;VIKrU4MSa1IViZ3JEsnxRU6A75hCud4rlK+YPdxPHnEeX6C/xPurvObWyDLTGLyTqJRKp1GWJPPk&#10;DqeWmMZeziGpUuj68Hcz7OgMm4vbUsSRvcZZY35oU71hH/87EOL9EKfASexoEjbZXXODxmebH4jR&#10;YEnaXoNPW+1znzwPr4jsM2anFTH7vCRul3G2uYX4HvkpciyLzq/xUWOcxkiNcxpnovFxzpi/3KnH&#10;jjUO75cZoV9fHmIiMr4X+j5xmPsuCwJ/XLDF3x5sdbsEW/0C/v8BeMEWzj2/NadOD1rCfDowyqXp&#10;fukY5VFvuMwL49kmG2+Oy1M2j5Za+bL8l2Sh18S9EwOtvOtDH0SfyF1hZqPztbKSc3R3l+KP9IOZ&#10;qhN7FyLdNC9oTnRXo2fNRTVS5b5LvaBzh0tnmy/GSBmy77N95FRl7fPKZKN/TApMCbF2j5TrXek5&#10;VB69+9RD0imVR5xolGHmR4zJkw6MW291UChbrF3o3AoKKnSRvEuS2Oxkxuh6G+ycQukS6mOT1YWd&#10;Ty2iNqy6YE0/T2619cQxec4rkTJ8aEOyUjbwfhH8YitrPM+8EpWFeT1svl4tt+Nf1cSmamKOWPuf&#10;ETS5DZxnPnEduJXoqEG6eZXosMKevcikY+xS9R+3Xq5SG/FXE4e1nlgty80gGetXSA19NR5xkn1X&#10;0LcY/83Hd5cxv3cYt4W9l9Gvc8doLaM1gvpLslC6+pW2DhArg9Yp7O9+IBvciVKNHX8ttRo9PCaD&#10;MWktGi8Dw9Kw7QUhVqZh+3LSnOjr5sj3td8ZLm+zQ0eqdc2hr5pF8m1TKgXuMHy3sww2v8VXP5Fn&#10;3GyZZd6SZ8xOWalt05WnzTbOv53aUvsPyi3a77xNe43MMKOYXy33mlnygPsytvc76WDu5q6Z5z2O&#10;nfRj/nHWDZE4IjPcUnxrCf8/CV7QcXaP7UGZwhTLYDsvA1bWCDGZnUmcaiJ3irz6/wx5kbVVzkjG&#10;s8hnz6nrMk/HmGdkFHo6DK5Mc8tUp0YawHrnj/J192b5XmJrsAu9jouhOLNtRiQeBUPMCPkpWMT/&#10;a+Cfg5fSbWq3EfIueIy1X4df0XeBwrlRRirTVwfWgF9H3zKh+5ytPxNez2DXGe0d5BqQOBHsUsTH&#10;o+eR7DfS3BDsUmCLExX+QslNPiy5bn/6L2NerO31xJ92SD9Xgn+3J9PngV9+hh4LM88Y3Qf8pfPA&#10;4QzuoxzmhouW7WLB/S4E37D6/Ujy0jYklyYOBYfh0sQhyXEfwgYB7cG0u0b6jO6J/idtf+z+sBVR&#10;ncf74+34vbbXdl6RWZmI7KDVHlbJaIUZw3gQb6f2yWiF/wbf3mjbNlvawQy52l2rMmGD/du2/SnS&#10;X+H0Q9YeOgefA63tg8QIoGPt/E4yXqG+q3C2814Drd9HyFhFhl5Hql7dtenv0f1E9xK/H+QrNAdk&#10;AnwVfB08DZ4YcabPxv023hfFkrONiflG/rnW/H8CvvMW2Ave/F/vlRBsFeQA/zB1yBjqyEbqk9ul&#10;SqSZWHJ6KNhMHLoN/j19ZO+WgaAT/zvT9y34WZGmk/y/n/7GNALH9JT1YV3Znb6fhHNT4XrT0vOb&#10;fiXy6QnwUnp+Uz24h///AuTzpj/Br8NrGP8h8xbDv0h/b55F+2Gwm/Yx2nPBdP4/AefB14CuoAvz&#10;axVaj7R5h37hfPb3x/kyNctdyNkb3gU/Gn9DnDdH99kOx98a0f23x174lmjLaT3wZnqPum9b5tvn&#10;8944EXOfLZkwJUEzNeUlWkdrLav1s60fQ7bvN1vHsq9IbsTIk6X1q9bOWr/Cuv5S37PylCDXbCtX&#10;mDcyY2vihNSBHNAz5ArGfOL0Dw4Qe7Kx75O8jTYpaF8KStMIDpK7ssl1rxF3T8L7afeCT0Y5LYqt&#10;bWJsOznti25faI68iJxaEGJWDOfqj3BtiAmKeC6+ULSXuy86l58jR2fm6f+2HeX5CFmjpUCRLAx2&#10;KeJ1aZs6oJ12e3XuhbbjdccFt2N1SdSOo833uO1F9UwP6dGKmN9dKPRtYXZ8VvtHMsT9uNXfwjY6&#10;GpsJ4sCAMIduJF5Q/we9ADkqWEXfgtRpKUi9KAW0dwDyZss/4HL9Bj+XqBFxTgXNtH9AO8fst2On&#10;hyhvz57jdqv1ua0P0ZmNg0+o/DIUfBV0AS+DedFd6xuSvd9xyLr6zjUzgpPmAIjVgO3yCLkPvEg7&#10;m3Y2sTjX70zcLpQt/F8Cd4A7EN+ngruJ5bd4e4Nm/xE7ZiLfxpkHpZg4f69pZM0jwS+J6fNMi2Qn&#10;L5Gl5M4qcmhvvtcyt5p2Htwt2Uc2sc5O5q/QHOAfJw+WkQ+zNHewb6nUgQrGTjHH5Sm3oxSxTj9z&#10;RHJDzvea5A7NV/4Q5pDz6BsID7B8RIaZmVIExrDeKM01bgM2cpS55B8nV3a7k2W3eUHuZ71tHeql&#10;Lmuv1KXKZVxqodT69VLrrpMq+tYlH5d1/iBZqmtEeVVzYvSfYiqR7GVz/jzaPUK+MTpzvCaw8s2U&#10;m8jLGzP3jealxpFLj3N+9lZZ26ttyPHLQTnnMPCp+H6qI6c++E2aZU6Y4x9uzfmlMhM5x6hOrW5n&#10;ylR3Ae8+zem6/2b4kHzTLAGhjuOyRHuhl+Zz1UJRbcL/MlCs92wh0lXtytpSGiXeB/a+JuideZ3w&#10;4Wy9/+BV1Y/FfMY70t18DLAhlVOBfXUHyxROHT56L76CDZonqZnqZXEIxgab7by5dl6RP+0/7Jd/&#10;bJXVGcef+/6krW2BUtc2UNzoCqPhhzB0CAy4sgIFoay2A8xkyqWCE3VC3IYGUGEtUrMhzmEVAhMI&#10;tMhMYCDFpG5OFFzQLTa6zSAx/Ah0C2YwohTu2fc557z33r79lUX+WOK5yec+7znvOe/5/TzfAyai&#10;X9Vop0GcSkJrk4hTTiU9LcF88fpZ/cQh2Eesd9HWWMqW87cMfarDOv8IeoioAPPI485zhiCf9+ed&#10;AOsPfo50kRy7tnKuJqFeNu51PEZoKns4Ed71ssexvsK86bL+QSr1J2G/ZlCpu4+K7IegX96Ar+uP&#10;tSvDumbTU/anVOh8hxbafSjGRErF8UgrLJQ6Y51H/t9gNyBdQ/OtD+luzNdq8AB4GuNukxyDVgA4&#10;Lw9rFjFWQ+TreH8CzNPPA9Qz8sbSAUnwjQbamQLKiU9Bm/Uc2o5SzHoNbWxFX9CO3RvnLwTq3KsZ&#10;otuZ6vwAZ6w9t4dBXbYjwiCf7TfD6PyCMMhnGw2D/Ggn/eiqXFf96Cq/OAzyi69DP7r67qAwyB/U&#10;Tf9mhEH+jP+hH13Nc1EY5Bd1049ZYZA/K9wP+CfcY+NHcDfdA/uRjvfnYGfCYvfF/4Rn3C9EtU5/&#10;pMv9BmwCL4BLIKqBzxMLUKYG9p9gJ5iTJH4Utj/JX9CO2AiGgirVFteNH1ZtS3Sb8X2q/rVXdH9T&#10;0vEbwRnVnmybfW8T7CBQr8vX6nZfVX2Pb0yW5/c8Rlnv1STCBt/H+4GwFUniv1eIN2H3go/B2+Ad&#10;/Vyo54PHfJC/lfQLdMWppzr2hxyr/QYiGbMfo5nS577XLlZJjYE4s0v6OwHfN55GeZnQIZspyrqB&#10;fbi7SJZf78YQmwj6BFpB6oWT5DpvUb57mhY4D9IU+wB08VT4W7Th/Jru4m+z32bNYa+jO0A5xzD4&#10;TY6FM+Bza9L3S/3SG2X6OWfR3xeoGXe2WncuZbA/94cj/SuMZRv9zH2MVvRaSs3eZ+hrC1UjXg30&#10;FtBY90maFtxtvaWU5t4AXaBtRoQWpvVHfgPi7hmaklYDXfc+lWPObg3aTsyDT/2Qz2sGpRfHzMWx&#10;9ldLwEzZZ/QXOsxxSqDHoJlkvP4h5iQm+zOL46ezmxx7NZF7AbF7Og3x06C9RlBtWh5t9S5jHB7a&#10;KmFdl5j7kXYDFfv30c1uDRW7lVijEujmU5jnOyk9sPDtzf5C8t35og3abZuzWOrFvk4j5UntgNiV&#10;sME3GmiTu5rqsCeGh3VNoKMSmsKVa1wZtJEYDyzHz8T4tU3RG3LekV/m5FKJm4u9A93Rweo++bm0&#10;C2XXB3rWb6Yy34bdSdXeL6jCvQPzkkMV/pvU159KeazPfF/quqUco90voEUrqBh7/3Z93n8K+CxN&#10;1Wd8OfI/BHvUeeTzxfnybCLvWr3Ovx88Dpao9/xOrFLP1y6o78t3j6vy13AORR2mzWI9qvlEIe8h&#10;N6XqVKlHlbZubxO6Xu6f0h5tSH92ZfkMY4/kJPRwoCc72o2wi4M0dN4nOKPPou5NwAt0dNii7PPQ&#10;KCuVldqQ7Q5tX+a9xlovbBO6ugvblX5N0bHqnAVW6eq1IXu3tsWBvu7JJvR3OyuETmcl9HpPtorS&#10;pO7U1n8G/hAaNLA6PzvFeh3uT6lWrgnZWseyfi9jfe1shRbtBt53jPck9kB7qhh7A93bGR4iCeM/&#10;0B6t87vE+yXqgV4Dw4iLDPr8hEK8qGnV/JaxI0SMsyGMuCjhu1sneJvRLug1TOEfVUj93w2YA/Jx&#10;gnv1ldbjWNgtUBmMf0GzPkAIxH15XE3b/7fZNWQms4NChjrj3ueEcjpDQhpVpltJNCMNSDLcUOZr&#10;HiPlokLGzGMyz0Nmrpm4xkzheX/WOkfu1/f1/J5/nufZOXvvs9dnntZn7bxWbRZ9CGg+afTBwjMB&#10;N6fVTaxx/eqdr5uffwy++nDMjN279/01UTG6cYUrQfYvxCvO0R4Hv1UJHqls/ui9NKRCgbJJo2Xz&#10;yy278b1w2qa0bmHLa3y52+ima6Plj7YcG+UeN26FfeW81st9z+0586jAP6M4zdHv9Nwbxg8hL2Ib&#10;3z82+PuZkDu+83x638iwW5s+oah/rfhPy2bFfOt2+YUqbe2Bfccfb5mgfpo+tkW8Zn6/f1IX3qr/&#10;qkpaSvzNPufKlYnMOd/0ckSf624lNYoFzdmgp7WKXnoP39FpcF716/0rxYXsPW1fXNtQkn3CrbjD&#10;q73Fjxs6N3m4JWp4G499l+x6rq304EbOqJp7x8suXf9wbvDMRsWdzvmca5Ft+aCv5MSI3gfay2V2&#10;D4s3zHs70Cl8WY9TdQNcra4+/W1QmYWOrZ5bhuxX/3Fjc1J1x281G4dsS296e9XvnZIO33Lr4Gd5&#10;Lc8jb0uu3aOVRU1fWybULVKefnxX+25H6gK/8JBFA11XZ39YFR8953vdV7VWvA3YcrDLqzqj5kUt&#10;+BRZ2NbXvXlhjQtJk2NtKhn7+oc8q1fiUCdzUez4QeeOyMa6zQ+fE1uveX6rpHmR+UXt9k2JbhDV&#10;Q6iXvDwrrese/2ljTrtLPv6e0Sex575qJzKsT+Z9T7/wLqz9++gD9ucf9G7gOmek8vZit8RNaxYH&#10;VL/yOW+f46aZY2oGbD/SIGNW3y8hZYPSVstd9oZsrlw+8pZvSErnCZN3Xl1Z0+Gog9rl/q2T79I7&#10;z5k86uHUoISpHy6oD8TvDhu6OC810Tdw29T7cwY+6Vn19oATrgnT1gyyqPJ4UrlwVbnC7pnTnf/o&#10;6lrbZ9iMHnPu3Q58vqVN7AbH5BWHNLYVT1ja5FyuGXvxU9G90dun53YOGX9hxNgpqUHbK6RNqfpx&#10;csylxavPvmpa9Ffknh1bG+j75BZ87nAnPD/HZ0LI5hPr3K/u7XmrZ36PV03bHY73P9T1kdAm2qXL&#10;2YyMpYueL49bsbL/MllAuRVtY3oFdXUOvZ6T86Fj4sIRbdKbKtImX38/wDcn1i10mGAxJLvVVo9z&#10;LmPqv4yd9XfUsdhqCb37fwmt1frDjbszQ6c/Teg16GbXTEXujm6b7tRJ2JX12q5u9pyetX2X7K10&#10;fuI77aay32I7359da1R89+fbYuMqnSmOvqn9y2vOm3uvZpxcW+tb1rl1h29Peul7Z3XTj2vafTF+&#10;/JTVtHVMSdbB+Bt+C6+PfvW96OTK+u8/fFqhnPF8y5kpd5ae2Xf2q9Bn88bgtPZBlba2u3Px7rBB&#10;Rf2zVyuv71o/1j3D4FQ0rcjhVTOPd7L2OWO3Tw5Lq5OpDFce3ewROHTa6gttg23Sguvu+9D4i+KI&#10;/8ONlQornkjq26Jdi8HLuy0e3/NulxmH+o4aeFDWdl//o2s6nHDr4f+b4+mzY+PPf/grwmHSK8u5&#10;CRd69usvTC66d6A4o1rscuPAv4I+ffK+17TA4VrqtvuLSoTEk8t7NkpJsDwfsiLpw/Q9G3sdTrgi&#10;cVl+VjbrfsaAttke1kqPDoZDH8r9ldx+VOQtl0sLgywfPf3toyTf1v2Y+vTbUQ12dWw2In5NRHmH&#10;GnfO5jvszfhy/MPcsUUX36fs9h++sNrLxvr7yzptvbWvZr8QK9eLr7+9n/flRdzkD4vf5Cnffa7z&#10;ut4Vl+Ty/7zsmn039GnKu70uctu6t87Ns3prkZ79IvV2UttndXteiK+7JmLa30ffFY+NzLyXZbwt&#10;Vq806WCAtOH/yeX7X/qp8oJz+0O7RLZJ6/jMtfXa1GN9i6pLLEPTO16flrT0Y/z+ksdD05bMTp39&#10;eUZKvadDl25u9T1zX1jQ0l1nXmke79pe3iKuS3enkfcT6rZdc6SWl65KrSWFKXvdO86bXaHBUJsU&#10;l+qyjBH1Oq/s3XjA1pYWsdZr5xYezaj4vuDShqy8nSvkbbVVvbZHnd41YftMl3cdXhQHfT2f+a7A&#10;ftzos5p9yennw57Nctktnv3i8Dgx7e2IsxqHD22GRFf76DG3/8G2vaJau50fpnXpZNjjuisiusfg&#10;7VcfTM8OdO5l23KFbGfFkonHc+46KjRHD4/r+Xur9lVmd8rbMSl2buCf4+84ew6ud2z20GOLpm5N&#10;V9Y4E9n0dYb7pdZ1W7XO63MhpdDj0tnZW9tZ363rnja+2UR5hRX6gRtcq7o2PTa1ePLK0Y3HLWvq&#10;3NEwc2xK7isfZ8O05DGV3XukH0nwdbH0GzCvatdZrZ5Zdlqb/iJQ5jO/erpyQoRx+oKs5/6e5ftv&#10;j/DdPaXus32XQtq/PeXnFOk6Y1bm0fuLB4dt/d1ixvS1y4+vPrx46/XF3dsedbOa/Kzmy0jHWpFv&#10;k4/OfT0n8Za/d53ermsu5y1pNKum9YqZs1r4ejk77HBUadYPmd1ZuuSU1eRLG3p1mdvt4fmWSWED&#10;XFsqNtRY08aouH9cv+tbUt6+ysd/vzCz76w/hb+/nAr7R7dxQGK9t/atrnycNs9f+JC0e/epkRMf&#10;iLOnPSh7tePTBc1Pjzk5v4lv5ozBjQIuGA/7rjvVo0lGj9UeVR5ZuV3ZZnv3t8gF3st+GxfYp7De&#10;8Ip+ZTpm+Ee3fvlHV4uQA/UDyuaV9RtRa6fBp6LngXqbTik8M62arP+7euTsK6tfjlmmrLFuenaZ&#10;0d1aVc1uEVL58wSXgKqbqjablTH+4oFyr+Ycq5Apv/8pp2HC4tfZw68FtS7rMd0yNdEtZVBxeO7E&#10;Ozv23z3s1mDw7qqbC7bXP/S+U8X9gV4Hd4eVb/whK7X8VadMT5vmm+uVbzEps8j3iNbG41hwaLPz&#10;Zdv0Pd3dPTo4fM+EdRWPO609YpWa7P3mqlVYvYUVnLL8VuTUsvQodCycklz9i3T3Gitp/esnb7f1&#10;HV+x26B/7o+btde595Zgh8ebTkOTMgMq+5Tp0P/oV9uX8YWdjxy83WbcykZPKq8ZXzGg4qbcHYHL&#10;izp9c6i14O2Q8bk7ApYXuXa5snRTjbhqRQ12J6/6ejyksNGi+kceiyme4X9urjo3r0d5TbHz/TPG&#10;onZ2Po07h/2+vo3r4CzvyEsOax5kRAfFex7P3T+kT1q0ZmvyXm1MmWH2fm1Xlmt2oIy0kt/BqIm3&#10;rBoPL5tX/UmZuEbZdd2v1XllP3xuRNmJ3SoHDBWrx8wNumoxbFqd9sFJAftbBi96fed+cP7X50V9&#10;7iUVjOtUEv4q6qN18fp7Pt1DVG8qxC571XuU45uauf5Dwgf0cPA+1EAaT56pdH3CuIA6mzZX9Ims&#10;bmOrlLstKKrQY9JYSYnbsWpxdbqsqbA3p3B8e/H2QLfxB3ut8/q9wbvfS1qm3hx11rHm0Rkfbtyp&#10;eP/olxmKgJujnHuPH3G/mX2lozN27GgxvcmwBLFhr5lfP1qqmsybXHzf20JT6HLqgunfoMC2n1xf&#10;+n0sHDf40uXAo7YVE5s8rxc5M8x33RWXbZZrF6y8brN++arrUeubpS+ZFSa/fNO7mmfkipcHvEOU&#10;H99+Se086aF3//TrHbx7ep3uua3f+svurpkWB5tmyVfcbD9Anxcx9fuTu2khh57eD+iz6Hz7ok/t&#10;l1WptunqhD3tKrb0zKr29/uol1lbYk8nR3/d0K391imd0v9utSBwzp5qfpu6TSs0TgsZXNtCHbB0&#10;wri7jTeVe1C2w6WSuRGefpXJVp8nXDxQNaD+4b5lG7os1u1pVemRWPnWmZ4RteNVL9v71M+OOdE7&#10;beQspY3XlKXbd7+NutKtR88RrXb3KLLW9Ovy1uX1fgebNoZVreJWuP7Zo+ORihfdGse3n9/064R7&#10;y32dnj/5kHJj4kDn+Dp2Ocl3tBfSS9RzXtwcdtj32slXZXUOU8NqHN7tsnh1+KicRg9nlogPy2sK&#10;un23PdshyWNkg7B2ScYHDxs9tPi07M0Sx6HOD9aLzvceebdcPj++3caOVZ42srJtdMLm5ZB5w05E&#10;nhjR16pO8pFVyh7aKReevuhTvHLvprF+VdacfzT9QscWnnGW3rPe2itONKh+0HdlbMMiY9+YZyOm&#10;VaqpfPBk+PC5L9JzCq5E3YiqVihcWx+RmnPBJ7B/ePy15cWq4ikvsoridl+OylV0zt14+uHCSQ4T&#10;M/uHx0YP3TY8vPbN43kPW1wqObc6bvLV/d/q25xIH9hJud6/idX5w+u/nbV1m7nh+p0sxwehq3Z1&#10;6JF+q9PnGv7KoSfjn1nsWxv1/OOYs8rMx0FTnxV11vTYlRCtPKsb2iHGN/xsx1VbHxSNrH/TcUzx&#10;Tr/p8xauCLEdFqeaX1QS9rHskANb9yX4fkrc47m/4Ytn55P6NbpYftmDDkEeXxMGhvmf7fh10bh6&#10;Vc5euHEzf8yQzDafR2TMLchcM7xjg9PnJzk5e49pYl+06IbT0IJpi59PDYu3jFlYdVe/S1M2TO78&#10;JDW1e865yw3qV1meHH0rZlebOis2rKu9RD4/I7nNwDXjfLZ4V3ONzDk3L2ywS8iCHqoN55f+oV/Q&#10;csRJJ6cWLTfPPvaudkvNKLe/RevHL3ucSVlhNcattaUy/2RaWOrCVa+/7vBNz3+8+trRwgB/q3sp&#10;1Ue1qhLQLan4yPCdG5r5XH56sKHb2l0Pmqm7qE8ldllV0CVlk8OTKlkXZyTW7P7hdczqtl1cP7e6&#10;1fVi4kF9YUh1wdjl9fCON67k5tzbt+/MrRfh/QvKN35+d0bk/cRtqi6SWwcuRu7ZWOm2b/l/sjoV&#10;tvncatCs+He9brj0zN628e6WiPfti65OSF3v13PdyGyXiNtH17/xqj/yY7/Rc7KL899N6dppjOyA&#10;11LdUl2X5Dv13HK0hYFrTripfPqcOm95el7de3Xcqr0ObnOhbkaXP6tbfruQV+tEr1dV7Pz8P7+1&#10;fdBqjLR576G/pTyLHeixd3TSsLNbT09+UibJKvHqX7mXs1rvLNnmtKn5wYFd2rnEJ3fZvrQgNbXX&#10;vaQN3/942v/Txm5Bb/s2jvEqGVlnbkz81qX32j15mb+l+H3xqXv9U/c3vyDrErDk85P9faoryj+L&#10;iIys9Fta2QdDG9raJG9eGehRLrOl/YR+qYHacpVXHrgweYpfynah2/iyZWZmzz/zX7Y++2ljKtPO&#10;SBqV/KeNkQRRaUc7bnkFx7SzCxk9PCQ4yg47x9pp7ZzsdHYGu9527naedn3sfOwG2ZTuoCRXSf/b&#10;DkoylSjphDGJTIYNvcDoXxso8a3CJNgrrHQXJYVEzjYc/GUXpV/3Ffu/sp+SUq38aT8lEuV/3k+J&#10;lDdvlsY2J9P9vJ/SWM+kXl6+9cZtfLh3c9/wKzucZ++6Kg63b9tA23F2mcP4H/dV62o/1O2QeC4s&#10;tG//cc9aedUOz4xovFZSvdWf3eudn1qjXnql+unjxy9vuH1IYe/XBXUWnnrRJU91rcOXgv1xw948&#10;HIvfjieKj39vWq1WoHrm2bP90hYsfnP8gkXmkL3GpVFCpxtHHtZvrByS5HG8w3AH9Xh/SaaHVfSp&#10;U6cy6gwPb15SfCW/4h/eM1OGjx0Utm1dtyenL/a9diwvb+1wR+PZQb3UTbaN/fSm7/QhvqGuNzTC&#10;6kuDHr7pVGQfNPP4gAB5ePYyn/wN8oaFfatUC3/UcdnOY2kl/xizbx+KHpM1U7Gl8apFf1l+Pr1s&#10;wbYlqn62/kG3jy8pmX815OV3v9wxrTuE5C427k0L9kvOSL7ccFvtiamhV6wLvEO2Lnm/zFA/Vwga&#10;GVq24OjmfraWdRdUnxu0yq/h9lr9/zAEzCms2mtGfkBW7s5DVrkWfsL2mk2OOh5NOrDbMFLvn7Jh&#10;2qgR8/IeJibYfXe2s7176PfcruMd1ctfdu4+sfytDI9WTa3vVknxi5lRyfF1szkfj20cGtRdX67t&#10;p6ytjk7j2kzaO2lUk8L8yHPOGyt/Wanfvnnn1BYxN6Y9dHdwWT7pzcrjoW1SMozuT6ZYHO9WvVaf&#10;jCK/kbWfvDz0pPy9Qpdx48ccKJiE/zUQ80fAQCGnjZOL9+cerl1aOWudlbczpwRU03bVXOl7o+/I&#10;lptSs89feXBpaM1V2QHX1qTudhcrLAj8lFe56t7jXvUcfzf4rni2ocjX3U6rvB3zdPPmr6dS0qIm&#10;7+m+a0H0snV/upf4Pc9sMqnl1VTbJ/0Wx7kaE7cOCuqX79D7qctfzWLbNrWsd3ucruTzKbtW814/&#10;2DU+wer9m2sVLHOt4pwzDo4t9Fgzb/7Yx3/vHvgp/81Mm7A/hiX2WvhUfnJLvXZCybCpk1R23/9Y&#10;u+9kQtxyD8/HSwp+CzsSejpsuoekRnKVzjUTywd2r7r0ZvzMFo4583Ixj94uv7daiw9TP1VwWGR8&#10;v3KKsLBmQuajxzvdLb2dutrsDq7s2efInU/Oi67nNVmxc51dy/a/2VvPK1suYn/zRYObTrnh+KzH&#10;nmXKFnErh/4R36/ZlDN/eutC+tw83/1oXMjjqXFFW1I+HSvjlvLKN8xzQcc9usPtljWuvWzVodbN&#10;a745UOVNN6+Tq3zyH3yd2/XWieItM3wrOX2ulhDtpmimWefaoX644Ft0tV3XdTGxX20KRue/vXEj&#10;3dumv27GgvX/9Jy3ecbEQVdrNW00zjX3pGvvpkXnVOvGTV/3fet2q1e1P0U+33Dw0F+7jRa+25WV&#10;7K2COiXuGFdzZ78LOcOCzoRfaOyduvVS+YQt81fMiIkd2P+9If/SqhsDYroP+uxTv67hxIZ5s14r&#10;8j8m2pUU1b+T5nNxX7z11C8dmjf0q/DR6oG0pHOHsYF1tloF3/r72IPOm+bdO2y1+UWxc/i0NZfz&#10;34R9s+9TZoNkba1x+N/4VmO6uz9+47voknWVCcLmmENFgkON5ON3g63q/bbffYG/w4n6r6us3rTF&#10;7+WbblMWXrf4p6JH18v7a9WQZ67eGOBdtuHdmoHz6zRo4bO/m6fBabLtxZVbD84ISVuaETdsS2LU&#10;jYNdJsftOnMve33g5CZf7L/Ud0sIcnT37Np9j8amVfDz/Anyoz5BWTkWc16MeGPd212z/EyDtinR&#10;y2suq7NmdML2dxa7Y868Wnpbczvs6YAnSUuTen/vcKCM49ygkF/nGLb9oqlsal28JHy/WydX8653&#10;Oi3tR2rn5m4acXN3lcjsvLRsE1s7L9fAkeEAxZzDNjPELrfOXjGBMcF2QYEMD3t6MoqldVpG+8Wa&#10;GNLOiK7Yb3JIaPDgdnp7uRSb98mkokytUimkHaSytlJpWxs79+jQOJCUKGiHwp8202Tff4juGhwT&#10;qA+MCZQo2Ia0dloXd73RhErPZdgvkG3598uAVKLg+4n+MgIcvsnnLyNyiYL21fT8hQ0GaNb+dUAh&#10;UfDtIP+TllLCtqz8FUMlUfDp9T8xBImSmeIX5qJE+d+VV0uwgeZ/k0ojUXLdddjwEBsWB0f7BEeP&#10;ZLsSy+xMm46an+DtbO/YSKeIYUHhEhm2v6WthGOiQ4eXjpd6mTnB7OXgqKHYeV6mEOWlc611S3ev&#10;Tmw3004KW6nEwtraxM1e8ssep+08bbBbt60UQFoXtf+/xbKX0A6obNA4LNpe0s41MCY0YnCgRDs6&#10;dHBgiI2knQ3wvENjIoIxaAwdGhsdLBEk3r28bANDaYiRg8YIEkBIRTupzI4iEfsy26tUBBAYFRc4&#10;cmToGAzLBIVagWdsH2Xsk4q9J/EQsaCES0SpBs2TTIbx7qGewSP/E8hWUMhlokKUKpWikjBspSqZ&#10;VC3KNCpBAWy1rUolqtRy7F6JiAQhqa0ae2XKFTKNXEVU9cOCYiOxQSa6MNoHl/1xgJH2EtoOWmLa&#10;v1bCt4WWsP1rLWAvlT92l8Sur9jDEhtrwtb0UCb3d4qFleDPQcEwmkIu0GOFPyPJ9q4FWfrbA/RY&#10;9HeJxG626DJjoDIYkidow+mf5YAZTD/t+mM32VDsegxHDIsaCBszytHDhkcGRocTOn7USpmtWq1R&#10;iWpRIZeqoa1CYasWpEoO7R0cOTwCDmH2VcLDKolKEGwV2AxWjc1bYQ5E9H95asKGxtwz4KKEtdUa&#10;hQDacKlgq1FIZRrTAaNL/wWgETQEIOd0Su2NPbaD4+0lVOloSOWPjXa9eETAj4gVOvMRz9iI4Og+&#10;UfhbDjAJPdJwq6LQBUcgWn/gs11MuTVAgFmFnTmAd2D00OAYRNGwiFiyo71EbeYAr7ENh80MZKK/&#10;EyweBT5sa2L/0CH+cTyN/YfG2GNne5McbsODo7yH0c7D9pJOgkxlq1CJMD/ZXgPjaJQKW5GMoxBU&#10;ItVpW4E2iZWp1DgpEOBYF5CEalRSlA2zyHQl3+NMokMabURMcHQU3GeWiJvh/xV7Q9Rgf1NRCh78&#10;swgqfxKB9DfbT0QkuyO23aJDYUB7RCaJKvo7R4cOLo13US5RS9iJ6WwLT9AhQ15KNbQG+j97woNO&#10;hOHVMqrHtur/6Qm3G/1xD+webwon5K7OtVQ2BDBy1xo6Y0trKg4jLX6d5dnU9+9yrBHk2FvdvDf5&#10;/6eKRqb2DkERigoMRW5g5YmZRS1RQyEW0TRx20sQl2pJd2yc7jQ6JnikhTXZXqGgM5Iah0ZDZ53O&#10;/FSBg+5pFJGNUYWCjxqNhM2xBIGgEOGAEgSCEgSCEgSj0UwTqQAYjYZgyFeErdEQlEZDUHRHZ4LS&#10;6QhKpyNKOhx0JhijkUaNRgFuoiuNG40ch0vM5eXycI58lDAJl84KzDp0JijSic4EpVAQFHE2j5FG&#10;dE8wpBGdSW+zJTgu6URP6BtpRGeiRHKbKZNGdE9605WgSCfiSVBcPtKM7okS18uIgyQiWxKchTVd&#10;SS6zLbmtOCaNQA1ISR86c9k4d5KcY/IxOvODoEg/OhMl7kGuNR/jHqMRgiL9zB7mVuG4pB89p2+k&#10;Hfc/nbnk9IS+ERTpR2fuRdKG9DNzpu90z2OAJCdp6CnpZ5aM7uieoLjdzHbhmpOk9CFskojz5ZQ5&#10;Jp0JwnwQDGlnjkzSjrC51nyU9KMnBMXjm/TjNuG4dCYY0s7C2hzZPBrIR/SEcyBapTFM3Egbc7SR&#10;5PSNoHhEkH4kCz0jW5rloju653y53UhykoJrTvzow+WiK0GZqXN8Pk5PSTvC5plJ+nF/cq3pzGFI&#10;Qx6/pJfZGkTZwpqwSDeopKAzjXM7cWr0lCKCYEgjc3Rwj9E3zpOgKBboTFClXqR7LhHBlFqSeJda&#10;wywrQdJh5kv33Ec6HRpEdtCVV0XqPumQYyFFR+mV+ki5nLoUOkqv6I5wWFirVHyk9Kpih4gOiY7S&#10;q8gOtWkOpCvnrTYdWi3HKL1q2eHkxJ+XXp3YYWGt1/OR0queHQYDf156NbCDP6Uz+ZvO/J5sw+/o&#10;Gf/Gr9BPrtQpVUa9QmU0atVyUSUX9XJR1KvkRr2AmNeq6YlKrpLTmFaNp1qjUdRrBS3WAFpB1LFn&#10;akCKopPRoNXiozQaRCf2XGAUZIAWMa7DFeOAw0F+1aq1BgYHuTCqEvVcLq0a+7vLtCqVTC1HKyxT&#10;CaKTChSMehUggCWAt5a+S5ncgMNrWjWgCZbuaQx6meSn688fzvvnJ6Z7DWgrdTqSw4wB7fUqUS7K&#10;9aIOtnCSozfCckRkEHqlkqxhlqMUy4z9r6uIqDVActH8VOekVqj0JC/Rxo8MPyLcoAOoFhogQ0Q9&#10;rK0mHjKFFh0AWZmsy2lAOhlsI0BGAdoz/fFdLhjVOlEgKMDplbAvvIo8Zk9kZuz/nbyQUmu2BGRw&#10;oiqAbbZ13B/ML4gMyCfgh9tLr5QRReIoY7aHT5WIEYoW5BJFBosX6KRWEA4d0JNsrVcho4EL70E7&#10;+ECrYnbSC8xzZDXgIjIJVmfgVpfB+pyfCvzIgubvnD/BKvCM9IZM4EYxTj+cjox5EWOQiCDkkEGn&#10;1cq0MthOZoLR8mihvCBejBLLDGgAagyPf9cpnWAL1Y8Po2lhTVwI2/iDjwwZQJLgCXElbJmoohwT&#10;BfqIgkYrCpAYsWbGNXGG5pSTlJWMM9GGp0WVFotmUVDJtFKSgEmJDDVr/ENyZgPKaEivl5NExEul&#10;0dIP6LB8lgnEFdgmfeXMrgyDZT/igdmHyQB5ICkwKEqZTIhaFqnEgXtV1Ep1ao0Rspm8znBYtACG&#10;4TJMoq6D/JBcY9SodTKNQWMUERokP6cuZbFmlt6sF2yJCqQxqmRKJ3onAFuoRJ0cT0RIQAe3n5RZ&#10;nvTidgcdumNxACsYNcgtxDklOL7BqlRjTFFm4s+8aNLUFAeMGqOhQazpZDopSY4PZAK+QNY0shwW&#10;qNLpEdlSfFg8kWRmHlRbSDOBcYQ3YGeR1WSCATngwneoA8hpzluAvqjh8LxcRFWkCGSwyAeymNwo&#10;N0r1UoPcIBqAA9m1Mooec6TRldd1GeYrjsMoAFuqx5SvVwh0lRsJX2b2poyk556jWDLxZjVMFEga&#10;phOsLqoEo4DXDEon8NXIDShR+OBv0kAieWkukd7M+rAZvM7tzvNVS5Eu1+IL0x1agv4Pm0gpYhCp&#10;LJ7Bj+Ytal6goSnT5QZwM81dMtIfq0tRBTshzsjD5DH4CSM0xrOee1fG4hhcpRql2qA2CFqNUsSM&#10;T6P4mOoDZlpYBTYAFy6hUa10ksMvcuSyXC01SJkXyA9yo0ph8iMaHIpR2BxzGP4CCiKFzbXQjvvT&#10;bEUZ0xy8VSQHPiqSRW3QYA5g2CwOiArJr9Lgb6Gw2krUKRcoIihGTJ4kb+IDtWE1GVlPZYpXI115&#10;vvAIYX6F5Zg8NP+QJFK1QYm8okiVi5y2RonpneKcxxxmeczdpkpCuYMoNFBlxp1AsUAfrF7UAkZU&#10;GopOfPCDGCMuyFBUIVozGM0VA/bmdoEe5EviTTFHNElr8EZVwF/zMZCVTLCIQvJbKRQ87oSugc1E&#10;RoO5R4HK4CsYIRdswaFF0GMxr2dRD9oUH4wPq6nwszkKkT2UQVwONnNglmKQsC3JLWgpcrjPBMwl&#10;kEhK1OhgElEd4L3Rj76JZNLCc6Bnqg2igWwDvXnWU/0mC6AakPTwELxM0rMPZg7KCxbNiBeNksUO&#10;1bXSavbvyoYFAOqkXgEPa9VUbUEB9Yx8apaV5lCancyxIerYjAGpKP5ZHUZ/yDARB6BmIIpEhbTk&#10;dU3OLMm0VaEzQIXm1MmePMvMGUbWAT/SCD+sniOKaaZCJdBTFec5KmV+0QroLUhrqsHoQ00eYPFI&#10;VuORSRQRX0wG6mPQY6DDYR0rrMGjhSLmR4YpKRpYVcTMCm015lnSLANlLGnAPyDFpVGX9mi8prL5&#10;S0RHAz4kG/lNq4YB0O9h3pfCf9CMvuFqygFIhGhh3RNVHHTAsChyH60U8g/VBUsPeF3KqhJ0YvaC&#10;F2EvRp3pjeeQkCzG/GiSj6zFeu1SeeF/1lOiM8PKEnThMY0B0mm1KqWW5kV+j/6itGoLWuCAtpLz&#10;xuyOaMN6AvLB35Qh5FXIzCRgULyK0KxDVqAPlw33KjT0LB5470AdJ3pB6ihYfgoU51L8cUYEvqiE&#10;raSiE+RU4gosU+SxOZhVRWYP0FQyCeFHxK0MTKlyol5xH1PdonHevUASxBUkRzYAk2jCZ7CVlsUW&#10;k5+kYVIjP4GMzKMOEFKSjZFzlCW8J5QaCJJ1sj9qI3mRYp2445cbrKYzCQCJ2RR1jbKF1j28B6Z+&#10;m8mPDKMOEnWGZxibcczxRnzog87DdGe6UsSh/zZlNMZAjX0XdYJBwIpAJcUHlqRZgnJMBS14rwfd&#10;yKqQHCUBmLA0Fi9kE+Yx+F0to5pBTzhv6OWkZfKq5DTfY2ZFL6VE/MBDdE8Rp1cyT5glLsU2PzFf&#10;YVFahzG9wQVeoPikUbI17KOk7BGVNMfBY7iHpLC/WsFo6hXAxD20BTZbdcIW5AfwhxxMI6qfNJcA&#10;E5Qhv3ltQ2sw0AE0VS9IzesiaQgpkMWkN0ZRi9nKgnUaBCdj1Q6tI1vDmdeupXwJS4E4oqime1Qm&#10;Zl1gMrnYOhMeIU/jzFaeJCtVGaY54QOFcOXAZmO0Poa38NsIvhbUQxy22uA8aGpCVmPlyuThekFf&#10;kpzRYfSA/681JCgyK5Gk4MVimfRiq2udCrwBD66lNpIriA9bHbIVrRoyQ1o8JTxkLfoaFDm85Cds&#10;dAjMmxCO+RQ8YAFYHZbn+vHuC5Zh8mN9C6/jB90IdXty4oH0pYwwWZNZRcGkJs6EZ5YGssAjhGFe&#10;A7McBQTnxbEgA7MF5MVqmtblHIMkNUHCaqY7PeEgIuB1OVhRXUdUUKUGb9OsxOxLkUj+BBzDxjjL&#10;IXrOPWD2qJY9QfePK+jwLgpzGTDZCDxGPATOA+0K8FGPkePUzbDVdalMiETYG5We6hfVM8KGPxAO&#10;FB3oyIAJSowiq3JKWBVdOZNURdgs2lGxiAP0NiCbiAK0VcnVSnRrTqV1kWom8tFA/SfkVTLd8I6I&#10;Gc4UawQDHDl+eORBWhNPKVUp2I3xNcU/WYzoYC7hVYvTQt+NmY/VcOrG0e0RJs8frOPwloTZRYOK&#10;YKD6YfYYZQd1lKY1JbMooHn0w4u4Qe2FlrArHfAtel3MgqxWm7sCUcp5kQbgCw+YP/9Re1kXxTOU&#10;IKgGwY4MGit1VncpnWjFCjtTilD/wvhSthNOKfZ/0gY1lD/MOYAiKUXQo1mXOgKljuY46pmoEzDb&#10;wzTfUlajjwcWaUrdCLRgNoHulF3UhZA8yFBah5NdBEhjimgVApFpzvDMmpdeTTMneQx0uWQ0Q5r6&#10;U9YLiIKJMihx+xME15hTIuxSmr/egzJ7B0Yw6ELVWG2jFLP1tkGLVSzvgP5FgdVqzgc4yFGmGfo1&#10;PsNTPecSU39u6hDYmo9sS1Yh+zF5kT/sKuCKaYfNgbiSzYg3rVj4Ws5sea4jYOmdFpsfAI2+iPcg&#10;vN/lOsLfqOpElzIPBUWHfGQdPnFk72r0eIoxlos0C6HSsw9kI+wf85QO7wiQiQwPPQ3ZiSoH+RtQ&#10;WnoiN0gFuYFBgCezuV5hYLCshhmRIXgrx/LDTBlXBoEre86osRzj1qGnZNl/Q+E7y3QW16a5BLFK&#10;cMDlq3dOkWZk1D8TDy4BP2PlApmZ71isQDbmBwXe9fCRHzM/yUC6wjem+Z+9L+MV+KcxFdmD2RwW&#10;Qk1ETFDsIytYRSV/ISMU+Mo6aF6DGYQSfS9qrpb6c5YjbFWGKEdVVAObYoPLit96AJ1W5Ww2JBqQ&#10;jeouIo9liUC5DO+wmKR3vjSPUscGiQx4XyDnVZevoxHtrH7RmyXqU5n3VPwdKrcIUaOnBA9rUvIi&#10;nmnVQO8tQB3W0Wl1+F2UFi9zSC7qsykuGT56a6qRvCJQpcR7Koo9yAQshQ7RT9IBm2yALKWDVk6s&#10;ErP85vnDqhn8SB4lOPpAeXYlvfkdv+rwvgL2wDISZ9gegc9iVotqxuZ8WiOhJ2LysDiXQQ6qGYRP&#10;x7/pmb7DWKJeh7ea5F0WC8CgaBH1NHugXqJq8pr5YxXF3iNwuv+N9k+S47+DCODL3l5TpAkmrsh+&#10;HX8Hi/oJnagawIIkMcNmHeiv8sIFWHeJAvX0ZAXUFaoEyE9aQdEsh3d7eO+Fvtq8pqI3XYCh2OHR&#10;w7KDVTeiQd6WIhbwbgO9PqIFNgYk5QSPP/pmevdDFZQkpShlvuDRS5JQLCHOycv0NoIiVMo8T10p&#10;VXLSBThYvSH2mF9pcUe8qY5SNOBdD71ZJnkIgnXV9EbKZLGffGj2Jb+CO2Y4s83NHCAhMohHKau1&#10;kIrgOTXTla3kaNVCetMIfkzxwmUs5Q2tsMrk3/n89cNSsDnkRnTztwJ4b8N4lVIw2Udg2Lz7J0vQ&#10;bzlwBrYWK1g2tyACWAXjV5p9UcfhC6oiuGO+ob4IucaqM/Wp1F9RBULlZ3001XB6hh8Q5hWTZEHd&#10;UqiVKkQ7hyOpeKxRj8g6LECbq6oB9YLLbX6rT7SUjCt/LoPNzTBKbhlEBSTHPWUMgzcwrwOTv0+h&#10;Z7xSO5kqMkUA9YsCe2OFyIJF2LzF1oh4DnuwXoM0UqGa0G8GsZ6g/9fAI0ptjhD0qFSXze8eVOCN&#10;agSJ6aCZ9Uf9ojjHWwPWubM1GDRD2SHpUPiMOo1OgbrHMFkPAY3+F1tfGdZG161NcS3uBUpxt+Lu&#10;HijuTikUd4oVSynuHhyCu0OBQnB3ihZ3d//C87znnPfHl7lyzSSz95o9a6972axkv1J4db9eo5lX&#10;nr9GU9DtPzz51yK9Ro1QGv+8/nfP+6/egmrFV8xCPW0oz//RXK9RB5RP0NgSukE99Nenk68jeM3Y&#10;v2L1/+i80vqf9//I+WsbaC4SmjN5PfOvpyMJRdxrhPb6FBS6fz1+HSXUY3ydt9fY/LX3P9j9R8u/&#10;IpTnNZv5qlehrWWkX/XJ63loz3/iGvF/o5t/W79ag9fxcUCv96/eecXLf43tv4+hnPwH89AMwKtt&#10;4vlH1qAey3/49jpX/0r8/97Zf/WWgvIV+j201z8YeZWH1xn7D/6kXmf+nzuFogZK5R9Je409X7XA&#10;aynXa93T/6+M67VW9z9lXP+uGa7/+kseV0spS3NodaHhfxYKh9ZQQTMe/1fcJfezTNvbOFeJ6Ane&#10;B1m6U5B+voe3XhN7irnWtZ5zylgrffFz7uoLaE0giOv7gijzwbiL6A5/rXxifd+JRH5S02e+rcPC&#10;FJXEb7Ink75rlImJbCo8x/zOAkaQyj2wipOlnLAl397ekTVAeIzGP3HoUt0yJnVSRfHPXLvToCPk&#10;Yr84d/zlvoTZf0KlsiP8xQswEYZ/tzUXfD+HLaLJNA+OT7z5OMvAdjiV2q5ZLWdU4r++M6Sx5cvS&#10;3UgqrT0pLK9h7108aEKrYFbSTQresly3TWUkFHhJGLxy0bUBeGseHDVrvkG6ktaaRhuZNPSNNW/S&#10;07R9qqi9mLX7FdfyS3BA6hbDc6plZ12viBsYHZncpho1GykKT6vz+8xjo616PWuS+U0akeZVfKnC&#10;GDLEWUBXmpiVLaGFmIoNRBbRIldhqUXw/WiWDnk/X5d1llwmLHNOECha7XKuEgOZdKzVY0DhM6q0&#10;ogaXjrhgb647HQgkkqjVSDp9g/RGef/k6NnbndhIWIsxyIssUPIoqb7xLVFfM0vyrQXZ+H8CW8XC&#10;d+fYJy4S6f21p4zm813zImCodBxuDaI1B6Cd/PTcWqs8wNsMxPdU8iCxU6rVAKvl+c4W8AnD4m8k&#10;lN5z8WtbfjxzKumJ2gXUk16vuKFWR0fieDyBuQr4j+4SbkqEswUQhApLnhBXZoiEVAQdtpNLlWuo&#10;gfeACvnME6U2z46EzPgeY0rmwjDjrzOWaDEXchwvsEis/QhtaDJug+CR+R8cT1vqdjpDaPh7sAQy&#10;PKT7z6b85YWxsizxZQE4W8+6GdR99n8dhAmV0ZEG9eTyS4zvE4kRPOFsc6U1umt/pH1/8CN8TN6B&#10;SeORX/x9huP0XWpqK7mX7n0y4fP1EvvaZOY0o2PGAz3bBptH8Tk9buNhUycCRRD7WMeIii2SF93f&#10;kluRShcYtr8Us8UAnAJzQdOY35LCvJEoyuDvX7aGLBNryfdGCRmoq4zHs0laHFRtWZfHCtY2fhfR&#10;FXUXHUPcIhPacLQX7QfEe0KlecmnTMkQs7K36fqevxojbiGRwySKk+HlXtOJPAXdPtrBZ6lTEGKo&#10;+HWGc2ssq7y8BR5lfXxJwRS6QCHuBev49V72nFR12ytx+i51OO/rzF1nMDfWIDK+DJEbeLUex+MX&#10;H0MLbssev7I8VOFysb9L9BHr36IGCJckf8s4fCpGyp5cjPz0LQR/HIUYnOnFO5Sea9vq/j6mZw8B&#10;qOAgFB8J0/Qr3t2GEDx9LD8SzTvDk9rAUKTR3h/EMyiFCcDYr15XpiuaHkNZ6cSiibmcFCfiYOod&#10;Vfx6oXWDslQhMsv1g9oCwJkBmsABuSIB5zMuTifyGuS/jUjL5tewLwFCzhYnZ5q4PxZEfaEzeixU&#10;Oec0/iVqd2QfEdpiraGYiu/iNDeP66FfPXpO2hiPSOdwpfbYTTDV220mztKF22dGApIKWrQ+esoc&#10;CBww5kpkP45kIZCKBCleuBkvhX2lpaP39ic52iyGY2r3L1BYZBwG0xQCgjGqHSr/GqKpmeYU70gP&#10;0ZRSYPBahT4ZfqQ6P1u3OOpIWmLkzPD3Fz9VSQ+aiecfSPtRjNKjkBueTD4ppLCauAMQoqQGbce6&#10;6sjNCSPVyr2YGNOToce55jx4hB0mZ79FJPgak5Nm1gSKREAmj2P4wdIY8VM0Of8yHn/oyaLnXFSX&#10;4y6GurzeFkNvwczvcP1+NsEouPhblcCo9g82Wof3QjIdCjFOVRVSXYNfGRlX026jVikSDxSYv/Qu&#10;/dAEVbxXLandLiqzOR7EmlmTNBZBrudIwPly4yOw96ONGSuEst9Soo+jOwS5B5X6EX+MFLmbP2c8&#10;h1QAK7rBFfZ3vaWqMmzM/i9iQN7XkUn22zAbWKwx11X8w2biwvHpBFfMau2fc9owfzG5NRi2+u4X&#10;vxEioSgcibC+CtUXEqAUxcfvEVcO61F0IfAtJ6TTY1gwwzQVz3hvIuacMitM3ZlaDIiX3Lq4eJB/&#10;1hj33nt3ylwDWKQH4GLBGO1EAj1HCVmXjD6YxcMw1Se/bumNpQbhpzpGlc0lXMBmxFplT4GEinfV&#10;ZrowmPVMjWFbAZ4VBaRYHnmx5mBFKUi6J6XhlAGSvAKviD4fxNL5TT2Pw7HCB+HBajOhbW9rdJfi&#10;7xSNShq5qCt7iAqzveYCZQ8YC1ZocyecQF8h/o7phCYHG5kcr9tdL1iOyxT8MA+W+FqFUxmtTdOx&#10;ep7bRDX3lo5llqxgQMeZ5nYnFt0vKAz0YeOrevQ6hzZuMkPEB8/1IlZbOb4bhIaIF2XfKpcD2r/5&#10;L6CmWYgh8EQnWjkH0hb22DH8st1QSzvu7BVRVhpK9AsTrnIf4qlhYjgL1uhKXI/8K4qttCuNrMZE&#10;HpVsSboa4KqVO+ZVMLYlp6u7ECewd5vRGDnS6C3hSGW+fM76Sxg52xP3dyNIacpcPIQfVRzmONec&#10;T3vEXhtprkbcO7TC0vSm/pjusejHZwT/RQQPjWlxVICXvU9OE+ZYM+JC/i0XBRojgf2quHkPFsLm&#10;8FmX5Y/k+JzqyXsxI+KVLvEDeJeakzISw0XLrdRm1cO/hAPCeQG3XETbqoK3dnEmIShWSIs+rSfC&#10;ViekvTZ/fvhGpkqZRn+HKp0+w1/WtTS33AfR784w9ZVIMdGAesF03afmrF5KOY1zoGPDcR2cDky1&#10;3TdCBofqUlK6rU+EJQlFj5ecJECFJqEGYoxHd/o8ft8JwtQgYgxVhSA5if4j7rLAH72svIIcJCaK&#10;g5qoJAcyby3r2n9/QTKncGVJmZAwoVjgj5mIMEQ5fFfGoMSEJwMn4MUryJfHnaWPL5h2QGrlM0nO&#10;8pdddIWzskrO7RywMVZw18KmF2xeimeQx/wp1xOQX3ZsHujH95264LgzvU9R4TrPEkB2kFZJgqnx&#10;uQpk9Jk6lrk7JEfXhJkCSPyFOtyJk72hr2AC7fPV2YT30Rsj95CLTh0vwVhYp15Eb4UHO6a8At8N&#10;weHRvI6yj+XsBtmggTBghpi8fTpnlQNRXrcjr6/D5s6fEMToAGN/mVU4clzMjrMZmFj0J0IiJ8Ku&#10;Y9xI5Vzv/Qc7dS7HWj5XE3/vy6dMfXRXO0JflWWz8dG1e3KdnKMuUANRHW7RibzWu8NW9+sFIATI&#10;/16q7V0NBlewIZ+rR87Io7dD98DgPNBCClx61qa6/53l8yNuhmioLS0vA4u44h7s5Ai5+gaWdOfe&#10;sPEnoFZL57QgKfCuO5uUSB/yWD0STGlfa/YbC7yCJBwvpBvS1WwZkfs17MyWVffpSxNugHe1FawI&#10;pFORBHkAKX9XqpMYrTbl8/01DcYjgTPLnwwlY6V626iSTMhNpQbK/Kep7aAk4ekkd4tma6Uv991M&#10;1E1i+IRgwvmKy2uPGmxHc6eWagUDO6Q4cLMxjK+EOQqFefP1VqZkmyZHM2fTQXAyERe/+EH+bjAg&#10;zSKaIwzSr/0Dt2Wyj7YLFeVYoSNbAgBPbEDr+IbeAOTjpdSuO6/PzLQfsn120H3g9NTO0SRMODej&#10;6HalkZZwvB9uUM7Y4Df3x+ugwUh+eQVk8eERsc3a8BSkat7Ue1p9Fkc4ONFiip5iiUBt8RAZ8sD8&#10;hp6rZJ9OO5GcpN8CHwHFjatY7WTX0AopjzXsixZBBKnxAS78t0lmwq+YVB5tkNEBUXEcxe4RmwJq&#10;oO7d+VXEpmu9F+t2EaAAmHBo8oDQUg8ir67eMDJTchL4li8wA3WtDp1sDhUWy3tXbooBIeG61yPu&#10;JU/SoExpnCL1LR5gUqN+vz7qrAzp2AcEgqi7xA2N3gyCFdyzwW7jGnUajmu+kEZt6jnrpH0Nm7qx&#10;FjywLDPYYCaLASCLC8zbIZkxk3UFL2B4v4geaLYnN01KZb3H/B1li9NJvBbFDkuJvJ79Fr2J0sjp&#10;cbOk7OTFjY5y79jVTQDi/+2RvzpJ3a0E8AYQvVht/HKgTAamJxw8SoT5G36M5V5iHURgOEX/vBpx&#10;hqv7NMPj5ozsJ++nbbtJ0z4kWsgI7vWQu0LpUNIW4U2jov00uhF3R2i/TssHW2t6iCkU3yxp0/jc&#10;T1bk1wScjlJGns6DE1JkOyxecGXSUXNNL2WmcZL7sEiHdpI3N2meVDF1vM0yWuRgxibgiCQXYmFY&#10;SV/Uq0CkEUxyGsN30jc3vW49Ks92N/qJ+TMIZ7c6cJ0Fliv/ohwe8FZBAX2yQ9l98cSw5eAUEI0A&#10;2Ys3ukT4PMK0HUUHYG1CuDzANObjL5x/QCAl9fNT9huNbdgQYbLIv2jVVwgOxrp4O6iVajBOIyFh&#10;VJadOfuwDhkmOapIy7WKBJZ2pPP4eDH+qVpY/oMq9IAH5lj/7HHacx4k070925g7ocA078QDz6hu&#10;LsQXnagnGgujRvoDNB06MPaxXdZGbdLwpDeyJAew/WNSaciC+2BnPcZm7t3+n9CjRNVnmup3Xkby&#10;SE4HCuvqlhm6yB87SImQk9q6FYol4YUkqzhuB3tAh9bDEisKVFsE2FNaz/wcM50ZBVbO4fzevmS/&#10;mvpCAwH6IQ92vw40kR91dhNE7rh9GZnJyNO5iNs2M/onxfIoq8YtPdGo7w7URtCn0Rf6bykeU4xL&#10;pk5lGllYixYr6yDPFf0x231MmRkmkGCc+Bhc+lJsvmr/BVOc6g/gjUL15WUCyayDlRq0CraQ9VrA&#10;VJmYiuLYmkKA5luvALfzBGpXzncaOX7qx6dz+Y0JDaK9PqnJVCaqUTgJpatCg6VZzbEjIKaK9586&#10;9LZqdkr9Zq8G4ZhE0wGIxlPoRay1jX9Ov0ZsWR3cUWQy5Js8kZo3KLBDjKZPb4ewvIupHdqROT7n&#10;3kmXJTR/IClvKWadkGi2w1I2oBDurJmYNneG9VZfHowDcXxvdkgrkh9Dew/UI/qYDWHGfYq1ESI/&#10;rIhOMnDvlkUXuQold5lfThK9vlUrG4lAKkvwSS/af/IYgFsbnB1gpo3v/o5fUjGj8VROs8ImKN8N&#10;7llt4L3RZZ9vrWHxhgSY4QR9sugUIyUOlMw3cJSAGfPqw18xgyVLdTvob+TSk/0GSjWhy/I6QN9H&#10;hQcUdD19Iy5kQ4t2wY+Jqc9HdHDp+HboVyt49sieWdo3uknM1msdD2CnxDZ6/Du9RNSXaIv2HqRE&#10;J9vQecyMrtOyjeg1cTzXUtkOL4ETk9rYAy/OT/ezMmYeJSjoW6B2qazc9vSfkVCzOiFRiL+7uEZH&#10;kKAu7oqrRnRkrbxRNH5eomMK+lR7T0pvdHrkGIXpCRkJz82nXa1dWrNjkqJlvh7rdElBgGB0igg9&#10;N3cOJGXzEaxVhuF/A7lhzRxoIeb10M9GZb3g1B25b+ar6xYEEqb5eNNAjlVaXNDdsPvGxJeISMRS&#10;BfTvNTZh4boCf+l0vpOHkVS1J1nZFXI1CA4S4O9a7a/TqdC8J5WB6scgnVAkEa+zgVDL/O0Pz+kB&#10;IHZDn+FMFKTvmznVuwTHjVesAUSqio+eSuODlmofuKWX9gxlTlvU4nfHBi37dznM9u4OVFu3pZ0k&#10;wuDdPpVfnn1AdooMd5iwZJt5+v7mR72EVpoOecJK/sTdcdav4AaDGAIKzDj7M4GWFZeJ5uPkR1sB&#10;eSSyLgy8zz+xSG+/uc1w5n5GtEEULSyRfe5V7tQJAekKTRR31sRzutegLJkjn3RudjfSynh31pp5&#10;nplbCb9siJLcV0DcgxVVBEjS/IvuHxagAtmW+zsycnHmVE0XNWJiJ2+c6OtgUlrKw67DeW2jbtwf&#10;n1sPfg6XCDTF9eGu+Bc72oKQNnxynsR1DK5hBU+PAFUjfzlxa6GiFtobhA+wpdyPA/hbCE/HUEhL&#10;maU299S1eoX3eX5E9WOFG/w90TmOLXMFx4RiUZY03YKzwHl8uA0XwFHvTZ7y0K2CgsCW9MYTuYCY&#10;Q9z7zFRWeWZVr2bivTDiAlR6vv0tQ8dWsa32PUJ+26kkbF0XjZM3zSEnKYUFBB71Aey0b42Tr91H&#10;ThOEZCIK1jzXCinvQRQknNTUrOGI95W1mqokb72cV9IG2q358KZiBPvESN7e5FMGNeCgASTrurnM&#10;lCvlFs+kJZ+vbBZQlCS7UQtzbggu6qiyKd8fBqCYE5WuJghKCXqTuijpwi7ch8MvmE1VZfZGNL1P&#10;4cLICifUCSYhXoUuJbLMEskJn2Eut1SMwyn7Ux6ZzHZ4wxlv6J0G4aAOw+le4HimNHHdT35aweJn&#10;otypuTZ1s++gNavx5rs+IlYgvjfVydcdgIzSkT1HAAilCcNv2yr9dw5N0tEMJ4aDa6EJPWGpxS9Y&#10;zdvtJYbHtQOre3gO1aH+Sazq4iwnuS9e4h1koYQp1Bh0TCsf63bmAcjj+swY4vxdzXUBPZKDMI9L&#10;eqhJSNusA+AYPvm+FFPUO1LeOzfxXiOqlRGz+jBs7f1Lebj1NMVqzg9BOuXOfx7SWp1rBscK4wPy&#10;OUyyteL4P96tKSu6BzeyS1HmiPNth+RDqPNz9IlEype7sJ7e4gAVlCRIcArKozMb1fI6dekCI5f6&#10;8TvJxCJhLz3F7+p6bQzK8HXM95G+lDl2lHuEhP6Jtiy7RCFhknnZy/T/CbTebFe0VT6jXtF0DhTQ&#10;XSDqHKt23EolMy1GG8imFuyqf3daUTcX1L26/+kkaHFUC2N0rlTT9Ik34akpI5izG4klQZhFJLgG&#10;VEMggaQE9/LxraXRqt8G0jJbzmVHM4B+qs3m745KhadR1AJCJBelvqiylmkbuGYvvtShsrSeRD82&#10;IxIPd3dM4KS5+8qpFY9VY7DpXjAB07uP4ufj2sCXVr0n5L7YjmSKhg5kxCsY5fWqhgWR7RqLDlXA&#10;lCiqPxsxuNePY8kvXAox/MX+DqC4QTq+J7D0TV0cfDc71FNfnMDX7BcOmRndNO7f49qrcyWjySA3&#10;nq5EAY+decK7+O+4k3mB+CWr+2EMDGVWj5SuXujBSObjDIE3+SZXKRtJw/UZHTAZUPKVK2iY36fO&#10;hDc0fn6CqVSsUhe+4IMH0X4eOKn0AYtKhD6wd67NesG6tuhhllCOW+/u+F43qqsnKJ54aq0gmDxa&#10;4K9nO108AjQpbo9NH54pn99uBfqyUdRNsKmEy1ZqreqW1kY5twtaBhddTZmfL+uCG/a/2mmfxtTM&#10;UXiqTaDyWBMVJS1O8FqdrPLsRR61axRcu+Eam7BwdvUBRs7MFMk3UqPS5o1Ria4alfVQhoItznrw&#10;8VgCj7LLYqpgqBAf+dI3jyQ06mfT2uMmfwX6P30FaijaGIrLIb8P+b0HA/m5cv2sILu7Scvke9O7&#10;l4Xn4kjJdpnbd0ZtdwXfKOZ3zUMa5uSs2uWDTao/9gI/ill6NuVf81d+j01UJrL17gPmfc5LzLDh&#10;3tuS2NanOBFVENMAE73EUJqZDSGOzbwN6s1OyHIxCbkjiQuEaL/LIQLq9Qw+IEemy9IHzwdda3p0&#10;8pGaYW0oWmxUqx3Q4YjZbFTxcYcoRyXrVfM8Ll8I0FzavxMyxTaua/2sJ3G7Y/VksKSnVRFbjBLi&#10;vzwsTZvzqGjGb/atT1jt7XqvnOmghcOm0+ccQN5PdywTdmYvcmbPc+9MinfmJZWKiBchnDJDwXhU&#10;uFgCUwQsOHy+rI2xsRIpyWPw3Cm2uHIvV5w8lXFi/ODyrqeGFW66jiKs2+pxBt/zgRsNHVTPjGI6&#10;jJHooA9UikGx1eYJSudzBeV4yM0mS8XwZmg1/dEFBVQY5dlQ16cyBxNZcr+mMyuvTOZrnFF+091A&#10;OAEOr0CmecvZz183hqRSNe1jAspcUU0TnApKNk2jQ5SipHEYA3/Yxr794/oE1cj+MpDDDlCLi7nW&#10;eNr+VORXxsftjK05ro4yOD02zj72zY8HhA5LWqvUvPW+9caX6CIuKJjBpQs5gkOfhsgshnGJaiBZ&#10;4Xx7COsCD2gGUUhlyp0oSd/HYUlYRJyAXE3A8QUP0/a+tS148DU94ADqpu9rJR1+DyDhYGGG+KQj&#10;e/eMUxT3QpPqoctXE2rD9rIvBqmt1G73+U5Ny73xxkeZinve7XhfFd+FKQx3S2medChqpZVmYn3A&#10;ze+DJWhu0VK/akz60nEpkpjCYHNbd7t4vd1OmKn5ZF8MCez6lAAD95UIcysQ99wNpoWmuMDESVXW&#10;WyNUBAbt5gC89KJbed1QB6K9RzmnbAp2xP9gw6RVTQ//WwtilmOGTWH9MKiydf+0uqws554MWo48&#10;y/L1+SKQzMVlNVqF9BeBH+YXSyE+lSMN5WIlB/9xxT4T47Q5t6H2W8FyVs7sFs92E80i1fPdIjQ8&#10;HFHyuhZkN+XjlcpJBkMz2jmmiHh8BDAMzaY0A/NH/b9ZGECLlJzASTAsbb4dd1TgJLFVeQwPKozW&#10;RgvfHjpXD3tNNusNMIfBpZdzuPssrCO0xD18+aEdjsNW931XcpJhh7HAfuukNVgMwErHBP2Llwfc&#10;EQXnbg0KTRYhfru/aZBQ4XylE+KbsS30i0lGuuiFZGz1RcVwNUkjIuk4Z3yUYE7RrvUyToY4TTF6&#10;T6OUtFr9R0MUstEhgx0YW/69w/xszZUPpQZ6LuQExr9rOh1bDJHRM3HYNgcNlBqRSZ3LSgSJ53eM&#10;Clde6ONiAG/TB3aUP9by4JxtCHBEY+EKiDUYokgnWPvy2SFXSS4L0/ORjJikGAiOo2hXKOO/oWb0&#10;Ovfcg41bZB+aWaFTNFTEmFjepuGtj90CjRYmxYIRr8H6yRiDGeda7rvu/rlpKklTWQYSh4bFiaoR&#10;47ZFv5cXEouUtp8FA0xNiFlgdYq81r7L0yN8lPiBOz5+iXiDxtVR9tzzzjqHuFUwr0aigyGNUsfV&#10;nnW85GB1d5TMQH5JbXoFyaa4WL+6evnBrZyF0zLF1TwDHpVwPH1e59auccacyEHQJhpkijcVgH/t&#10;h2JNV0qK0c5E4+5MEae5olpVUQgKXEIt6P1lyBlV+a5/PkpG7oP6sUzmBMtpzICtQ7uIHvlUN9rA&#10;ZsQsgUj4+bNFfhClVMZwxFp0P2p01FfJz+1qaiesWIPgaftPpayXlAzY2AR68Q/Etg/efxGetLzi&#10;wy2H2dNJcUPOrRGVHo/0b8u7jAgs1pPVpWdbFGDT1wfgxpPwvncSAyOP/DoPqdoc1rEtxTp2OF5k&#10;55sTtSmuUjJBv5kVPkpFYwtSWgphYZQzOCIdq2lPWlvX7OP/YlXjJGGc//ST4fHuI73P2ar+sWet&#10;mTBN9E24K/pBdzyzKPBqLfVdJzxv8PNTV/SaCYEl+rL7s/nIcsaEhgy5pIUSBz8seVAvFvHGSY9H&#10;kVPEDTt2/YS9dFrmOU5vlA06d4W2Gd0CkX2Zp2TRvJmN4DrHZrBwgQmltUqEMCt3xE/lo61WVrMV&#10;kw30M1nDz87jDiqzTazxk6sr9INFmGCMKE4DIL+k7aShDAtERXX7dq5Uafe0V2LonUpkeOSfo6FQ&#10;8JCjUcXK862Moc+JGaOg0akksJxIwP3Q9qgZm4YkAa0aF+Rfneg0aVPiwFFAdi20VJA3MDdp9KBa&#10;WsB543buPqDgP+p+/GXW94smb0hHS8OFsKAKuSN6KuU7lqX9WnM+PSlySc5g+tJW/GHzCHTkBqLa&#10;Zmt6JutbHBpOmLkefNhd099LQOc6k4MPcnFclh2BUB/reK6+oWTrdIN40Rtu4x+g7RcvFZExmCFR&#10;uGnn6q0wRmkM4inqN7GSO10VpPNksEMoP5GJt9lewdNhbHU5Ns5S4PGZhvo9KNvhlLBWfYRXeGhK&#10;wMJVRvACRQp1Nn8MIBNTf+N3LKU6+Q29gD8xSxpllOicl49wtmA2iw4/NPV5yo1qyM+3DK5Xi8Qq&#10;KQlIvFmSeOBQUs6vZyV+3tlsa6ObFiErrGze6cy3yBCmlXki3UAudRQyNyKWR4WsYW8odUAZc8gN&#10;OUpWDBBVuSfzwHzuqTmiEkwSPXmO2HLwX4Wc54Epqg+jK5FuK6NMe2PCBMLxF/Ke1KpFnzbLMzca&#10;GciMuO6Unhn9Hh5tEsP6nq7MzmiSVhiMn+/WBZVN1PqztX7OJWcJ9qh9BwfkGEGwASBYFBtrmtXP&#10;lyWKCSyb2Vc16gbHL4qitK1T2bxfwN6plLvT7MlnvSewhjK91sWfBJtgM8ip4yq38rD/up4KOu5r&#10;ZY1yH0OuTcFRtUS3gKGIqbERyKOJ8BKf2zNaBgkt4m3mqNsJrTycj+9CQYZIgdrPTuvj3Y4Vj869&#10;547DvbFDZhO/BZZRNxjBSN7nJDFwQa9vLZOzTQq8iYtemy/eVhgoigYAUkNwbdF5tqOhb2B20YzE&#10;wEUSrp5iq25jngrH01YXSkPQ8H0Hc7fIBLm5it8dKj+pwMEFnaxr93Gc1MT4N+tEF9LW0zqN6ue6&#10;cDXtvmxPLe1DZpDe0ivJLZus/hyjA5S7q7HJJa+AENDDusraiAsvGWcWR0DTEdi8O+rVah+iwdSI&#10;IXWhs59UwRcewM0DC7aiECH6JRVrilbmqpvj0Wa04KsPUy2wGbPnMYFW6snxUZZv+NzMYhV/eJeZ&#10;94gi0vlBrW6Us1OywMpOQkqw/l96cLi6yWAHc0PElih9h+hs29i+xb4PevJqlI3RZVBJvv8vLupg&#10;IlyNvTzHliVSREpTN3EEtxmqM1tDgXeGGOeVQoYzP6y4VIdICkWgH9Ei9cs+Qi1EG65s9t0Bp7t7&#10;bCP1oRLldWu7d0dFPRwxkwnRy9n6ijecGhPETb0bvZtatqAw75KCk8Giwf+tqRDVi8Iym6WTFkAQ&#10;IcxH4+IiUEYCWKXnWp7xZknwmSzBWYWxSKk/fFNqHAloSP9IFu7AsVyKQFr6JGAb0CumTtrgGrua&#10;/xNgQNe3H4PYxaqVfN1M2x2x8VRfh4jy0ttC9RxT+rs5OyPSgNvQgQudihXeT5WyqhRddcYpyEp1&#10;95Br+D1nwtAgtgzw/zF2Tm+VANwaD9PkqXa2bUy2bUz25Jo42dppqp0x2W5nTbZtu12TjW++5zkX&#10;5+JcnNv1Byy8612/hSZHNzI3a7HAiPORWro/skd+/21yOtJLCZLMLvMKJ48Bd7dP9p1oiX4t7y7S&#10;hzpvqiQnlewEPmh2hr8uyVpd7ddGFa+QeJ1l6TM/HqjYrUxt/pQDRbJa5QvtVlPPKhOljazn35py&#10;ZjK6RgIrCbNH/9QFc/8rN6yDW7YyvdW1O0xGaqzXil286ZqcOS81QxzymI2O4OKOTtLe5X85v6Uj&#10;2mkNr12LgpovK4DMrGAAnmKQQ0+yn0ZQ4dMt3o8qOxTtiAoQn1rErf9K1V0AI8yCekQF5rtsQecP&#10;eTw2tdgTeZtjb0OtZB3dEieQjNh447sgfvcuhwh8zImI4c9Oyz/Ci3B3doflHi/qe6uBjZagpZTL&#10;Hhj87n1xQD46LCNzUjICSE2tWTwc8W5kdnLxNyF/hVQHwjv3iJxc96UPhPgHylGGwxZcGmmP2hfX&#10;lwMqxOzz9R3mYp94jt0IVJt/XghVrmrlw+jx8pLeJm/vLtVyWj10sgV4lD64xbY4/2LiMcB37z9Z&#10;Q1rjU+i4P17IlbLicWfQy6GdVRk1SACK+Bcd07w2ieFIJVqT6pdpNMpHjB9Mqg2BSyOJOKqjiLHx&#10;bL/yciHPb7Mz5wq6smbCokbie1jyAqD4UJ8PcQlJ64jQRnDFU3PI9e7K6gQkWV+ZRDkakrwGMGwt&#10;fNb76ThdfGBBTZJq1GphrX6x/+mmF3CiEC3VRfTef4MOXqO/RhQfL4ALQOFpQBe8RpQsW0kR/Bqi&#10;opyk1+r9spdJ9fWa13G9984hrTT4BiDhIaoNmlRG0suuqjqxBHAoqjVKIsLpCx4Tt7mSqNN4c9D3&#10;8hukG5D0hdlWnf8rS9LQn/vqWYPhvEyD8oo9iIz5oPgh41ECfBilMLb3zVQ+jbO6GCPKUvrn6exl&#10;sHkmD18Vp/eTzyTnv1sfKRdH4KKY+eLL2CEPgR4wlWGJ2e0wE9W1AEII7HB7WtVzCRp97qZSP9O+&#10;3MEC6/RBU6PTp6qaNy5JoevM4eUHKN/zrLU1i2dJBYTRe4Jvv+GZaFp0riRnHd4dhkkdgT7zT99O&#10;WvugpTeUmOC/rf3BqGq7jK7mwv/lIlZZebjkNMmJdbxpMAnj0WV1dAVuZYof6uEzqczv0Y3SWDpn&#10;t4d4YtcNoa9OH4cds/temXX47MjgPeBZWfG94QORIrE9DhCX1Ze+sAVRMHapA1bKCgPKINuD9wRN&#10;HPBKeQaXGC9G5pXzTEq/aW0c/+5secAc4k61XhSFx/bID7NJ0AvaM1VIfX+8AsOfudyUw1F7dSwk&#10;wlJ/+u1XuHQpYziI/Hw+QrBkaZbOp3HaZyMhSRKJpKzGokbbNUSPmBDHpihEHRSjNXfngQfFGURf&#10;mcRr7vHCsQvZ6nJ+zrbEE8qLkqOjTcXMwja+c1irAzceSWOtQPTKtliJT6t9m4kbI3ncILXmw0at&#10;jQ1Lwkn8m2YNE5Zin0MJ+w4lKtroXxca/xiHhIcOxdPVmCDAsh4v/cLve74060ElL/dfZu9YwJNw&#10;RFh5CfuKY4rCp7GscMtONN7C7vuLYEhfkNQWhY8xsx2wBhQO70cikZiM2jI3hZQOxYPriwaBxCN4&#10;o4VvH141F53z6TS+cEaShZ9k16huf4uKl1LIY5aN1uUGJ718fOch/4QlNeX1J+A+FULDCdb47XWo&#10;oXaqVLkvmpaDCEZouINH7f/Tve1dysdg5WvEXtYQO0I6cktiLYkjM3t2/wYWfcUaClwHBii5Qogw&#10;p1QyiFRy+cgYPMmQ0A+HCpAffU7fMQxr0xMxMVZDPd6Zz60xcz9onmlHT1iUaw/Hb6qy1mrg2zUq&#10;yfm418/gFbXqDyxm3DawKpnq9ccefQ15AbXlDbiPr+Pp5r17WXJicLaQMkuEBU0rtFH0+4wI1HF2&#10;nfdClIgx1tFpOVii7BdP3LPtdjwZgl+gz9tFD42MiCHZqsaDS+5kKLfuNzmIsGq/qp0ED+tSw210&#10;RdOtZUInlEvll2xIxvpZKz7MqolYyIeK90xvJE1loL5e7P05Bsdj3FtcYX9dxw/Lq/URlyZClyAc&#10;+lK2Y3HnLBzSuYUhoRHN2WB75O/K1OCjWmtHJyPgEseTB7V7LSexEgLzrcv1wKJxCkt4zzyit795&#10;r/eZsPGV2K8nmpqBt5m261evxc98gyflZUQimiGZrsvlarvfgf3oI+Qf7jwirkgC6jkbhnMvLJRx&#10;aftpTJFqs2oF/jNEzxWIKhl9v1PeT0395i3AP5TglFfrfkib78v0t7iN/xBZmzxOMJKzGRptPaFr&#10;+DW3oZyMhF0qcLN+i7AxttLpsu+1wuijuNrkXBe44hK8tZPmViq89XRjAjgI0xqOdEn6WdC4wB32&#10;F9Cm940UtaT1gIO67OT7n7MCQacEMqmhBGW4Q53UJKw/5RzA1JbRQo0xpjkmkVnZCmaLwqEGptkX&#10;P1jsZSVYLQpbNC1vnp+lBN+ujhnEIrZZdPpiojKmQD7z+VskahUUXQWL+fvS5+NUv55xwRynNU9f&#10;CHBaebiQuAStk4geU8cIZFh15EU6DCY6Bw5oui6qDJDv0Fh18glpFhBE1IMivISIi8tO00vKvAsj&#10;nRRVzqoXJ9xX35qw3GqwiBaPZ7QEvf0N2/bS7DqVS1hBc2wGHbdRG1eyhHP6sdGaHVPoAGnj7DOp&#10;OD3hO7ipAY1GseN3FkXuM/ATRl3vxy2gIC11m/objquTSFllyljunzEqkMGrhhWGVbd7p7XmneGF&#10;o/fhE6RacZcFIaBAkeBkyYEY2+Dm2QXbYavmnwslKFTTKuTOkJM+yM5cYnLESXbud9jBqcfvbp9q&#10;YtNm/npdagGPZGVmwXZJzpPQFcYi+XFou5wn8uklHqyXx/W85UXRgmXbdtfDPN/1xyyzWTDACIBV&#10;MuwehdkBC2niGug03FQfJybtOzxfV8i0/942KS1XmbTkZVmUtHYODbISItywwopmC+jaPJUIqFHk&#10;d+EJ5YsgpERB5vu7Oz5CT9xmuKPTA7MTL7amIkxT5SQ6ZovTXVNbeMi5XqP7OqpXw/d7qOY1fehd&#10;zaRBe6j7fn00fVF8QigWDgPxJFdlqZCBuxXyE290cHHPPl+c+Qp6T7CU7ec9tMyXScHFGTKOxl+f&#10;jkSi10P8yPi/IJ0KdEkzb6/bPdOs/bKDXGyPU+KQBD/cY6gIkhNcMFEYYaEqp14FyX5HocLKANyb&#10;Qf2wJAZX60+xB0qS46QME3bgtDKnQPVwrMBBtD2vMSRLYceLNkXxwFLfLq7shrAYraq3PDn9/Xn+&#10;0kqQA9qkAHLTiZiYKbMXcCoNw7aacTTFsB85nCoX7JXGpaxqOvMJiSdtD8mi5fT2Ad5Cafxi9hK8&#10;6D5kbmvG/nRNQA+zvglNwRKuTqDaBbu6Ed3SqH7mfHLhPUyIA83LX36VtRaDMY/82Cwgd1mth1RM&#10;nuyTzrLd5bIu0/a3TSfh2Cl9Ii+YI2O4cdo7ae5JwRZIe3dgotQ1Vbt5jR36FTpFskQbGuC7Eokk&#10;lmSkcRINPJn+VbqK+b8/drqchApNXzFVp8fjYYneViR+6GPwkL+wYPLNzV8lcQWHXKKm4g7KOb3u&#10;xDqeyjE/+gbCtFwZ7cZBNljS+n8JeGX+kksu5GRdEoJei7xRRkxTWXUAsucQedSQWtTTlhlKC9TS&#10;+N7Ydux/eGovrVgUYwre0B18gXlEuZNQxUgVTqyofxjZW7j4/reuoGrdcX8tBu+PjAODmWn1BhvU&#10;U+rsqsITqJHMhGqjNz69ZP3JelZ6GkWYTg3ysgtDasGWuwm76IHCcHmhR5HHGW2f5xsHbdBN4vrU&#10;tKzlB/5GCmAphgbvQyBkdFBFT8M7GVKSoVk2duaJWZ4tu8zr/VpQLSMXe8VkB60kIaGqUXBEYBin&#10;H6HYPY5xQ1Rl5tCueRDcxvdyKPi27ayppquwEIpndD8XKFlk0a0DdpX7p13911iQ3aOkA7qK40P9&#10;JwnfHyOft7+10eVOF8YgqqVvyWglsVIfIQi3ov88D6+lrdCBQSqGCUyYsomJQQFmjhwiwf7u8yG6&#10;Cv32rR/uFUmh0HJfmtPSdscwbyceVUvUAQoWDC1+zMT8vR7iqlIL0+2xFgEaemGj0lLT7uRpgygN&#10;uvw40pXNQmFJZDOtZli0gB51xJ7Vau5qzHb0WmFFjfXRnqXTTFxI+xic9WWrtbehlvU6B0qHqkt6&#10;DGulx/xblTOPMwFAyYtvkaUUH5HQd8Ksgko47jbzxeKl80rU7Nec+4hRXOTBwrgkfNVypGaFgipa&#10;plMVEFd3EI7A4zK1dmZYf1whdUA/85gRg25EaygwT8R5ayIINWJZyagETNOlpUmDM1rerVTF4sGG&#10;c47AbVCw0a0HSAxwzRE/6BBAc59WrepXdg9ZniZLl78ME7zfpUZ+1sDv7gebQjPXVfhYxL9afN8Y&#10;aKbadK5AaeFXDXoUpsnTYsXSVJ52B2x1Hhu5MQfU4xMk08C2RKvGfgm5NNiBiEr+1M6yhcWJh7Jt&#10;KBUHDO1dZkSJd5UOWvFJV1722R8nTs24JWrUCW2/y0mwGaLqAl5bUfGGupHkQLEMxxUK9fnOcCsV&#10;ZQuUvx9jUT1uRZrz6WJLY2jq0RiJoWyIw6W3WGFJOlICLGD7Dx5+sznESze2E8RJo6yqV5E9tUrt&#10;dH8+fvnQ5ZIMUSGA4qxBx10hPtKoVwd9rbtUxlUZHsuxOhjSHR8fE2chR/VJCq5jRVDGoxoY6SN7&#10;G4sJJHqRcsBygzJwNpF9a2RlItBto4Irva57vm2+srhSKVBLSi5RGI60OIdRbcQO58tNCCvngiL/&#10;AFlD7JevLcCYUjxamveo17yUgPrZOPrASei9GgdefOY62otR9S6xCjxmcwpC1kHoU4HWD0q9KEh7&#10;pcLTmBbOrRZlYGZ2Eq9uzF2B9VNNft0NrKei1ymu1CRmNcgaysi66GPGqFofGKyG1xXMQqGAxJmA&#10;hi1BwPbaDWubwZXhxZD6HWTHr/gg8le6YmR+PkOE6ZX8pePhRhp+4FxqTb30qTMybBRzH9ax3Ig3&#10;w60o3pYh016hdiQ7ejriixbsz73U5JSahQ2t8quUiJOmdTbM41GMwKmzbBN9GFz+PYe4c+yoBKzr&#10;4g9ex3+a3XOufEG6iJaSC1zlD61YFvjwopZ4n7BEPP9F+1W2I3L4qLyhIygJKDQDbNMGZAMXM5qk&#10;VQkLP+kbng8HHYy2lWAKOsS1Ei7f3U1J14uJ8DhZVs1529wXudS+xXg5npDtGcYCrxu8WLcDGfmX&#10;1Jm0UrppC5bBS5yrs2SNk8OHnjpfvxlI1SgwLbVR7oqYdlCru8yufvyRChE2uZILac2gi9vlnIfU&#10;msG4Q3WW5wErAGrsdTqlFF/9eCtfPD0nE6jl+8Mis5LX0XiQ6cvocKgNPczN6g3HFTYpjQZfCcEO&#10;1dm+B3JLvAo7umuwQoEG2vEPtfNKlfP3jsocIJV23llGvTmqTd8xG7YHp2Jli+uNqA9krWLnZTrU&#10;+lRb8zGebjp8BSj6x+J0yyhW6jms7tMaqTbzuBvimu6RVFo5JWa41xM2aiO2gRCm4ixbTgQROCH3&#10;icvABmuJzJ6psXEdfv4AWf6iE815P8/J/M9hb2XFvKCbZTonu11z6dB7aobvTdBpbyHlqYISBodQ&#10;rOUz/5DVGd8Abw321l8bkO1m4EFEJNHmz9YAtuMJT92CX4cd+mLawq04BZwNeTjF7UHiXIIg9+iH&#10;Jbuv+6FJ3ITRSUFYDQ403JjO/NpeNvtJqAjrouaDETpv1xsFI5Ify8VpeCvRBaD2IkDHch2KbPVe&#10;K7OcPSDswOUzczzKbOaAnkr2I5aN8N1OmMmWJQX+xJASCPgGI31jdYYypgfGV4m1qmAXC/EVxMsS&#10;xEnoRVr4m38YZznSKUpbhPDrayqwNf56R/Ml5joEvgTt44gGzFrsv02T7IyQqRsbLBjWbESwahrQ&#10;tM4p5sj85QZM5tUUSpZ5XHf0zv6jFpUkwTXS6yerAOd3jUMZkYMHmuyw8nA5rvQ5MYXNk8yn7S2j&#10;0iXKtmRRRV+YvkkerFhGMvrKcdnQinveiRYj5xW5NzGN4CkV7lm1WCYysAzIUzEZLP2V38t1NSHk&#10;hOY6eLxEQjOHsa0dhpSi4Yq6h2o2b6kUnwpbwROB/aWEhfkhyO2Ag7XQjBHK8acFdqerXQDMkfgJ&#10;jDRhk5xDjZhgigY6Anmcl24VQQAcHpS5r+Dh/0H3/S+k/v9xFsLxj2b5vxDsssBCnSO9a0X0ThhW&#10;CnmFIHtuMW+YPKrbfDc1UVV05OD1D552aEBtx+jDEDx4JOnfgmnSU9V0HX3gyVMXpFEFDCaRb0Y0&#10;6pwW3LV/xpAMm2wZsAOj8Q0XrrTVD55x1HzmRJaq+LLwj/oug0qMxtjJ6Fx9qKXp6T3guUyyb6nS&#10;bjQQEmskaZZfQXflrblz1+yuvkhpT+qDCcfKMC/OLvhtC9GaX5nWS+s4zELolUhmTkpD6nBjNARJ&#10;7Cd6B1YMegXLyqMLqXzyt/6ORYJo2f0xd6O+32T3QsI4VOaDdJ54fxwjb1YL6dL1zBHIcY2shwEl&#10;KhzWesiqa45naE+4HURtb8ka3Dgpg0XlNPhFwNCIFW+pLGR5g7Yanl/Z4lzU5+Oxusz03X99Yawu&#10;/k0UZ1Xg2WPBkOnbgjLMfSm+r/PXJpBnJKJQ1h4xShZETul3By6ri60B8C/T3Qm5lcxanwdGGnHn&#10;a/5AhuHAOKxUoRb8+Jg1IKKmF7tzCnHs5LqyGZ24uUyC+g9SLOGYGXh2vCnbfjchNRy4fvfpfUyd&#10;FcSMFmPOCq3dTYnYWbY8nLnbdJ/GKNy1W4lnfmXjX9iZkbcrAy8HxR2c7G6k6d8cBhsfAg2QnB4l&#10;91wGPb1btqHiBQVcORXzX4Ili67q9HbcMY0CIv/uslTpMBbpu2YgdB3EKbK5dDkRttSjFL4Z9IlL&#10;KnUw57IYMNxG9a9n44JZvRGAC2VoJn6SshCm5XPwjECzXxPvUZ7YoJjw2mlamVm7ELmQZl0WIFp7&#10;MtNUM3+B2kSUxaB+IjY3xvdLHIw/b3nnDOViyV2OA2S6n/LR+tJX8H42UPncnkzDA6pHZrIqZNkV&#10;LN4rSAtvSIhznOonZoPKP56ZFvY6Ca5I3jzvE3tK5r+LNYwlzG0xE+VS79bNMt12iFgOJ1fGR5a3&#10;3HhAT8JT9ws7jy9AFiCBvz7F+3MuKjvKjZAlMInyE50uHxUa+N1UAkpeEzNwBAch/W6BJJSQFiHT&#10;3x1N/CiQ0HIHF314pG0KfqFZFM9mARY9/4wZQb8kBkwF1StCNl3Y6z3ml80sziKAPi62/Vr2hEwy&#10;vHoHv5rIq2loT95NOILY49dof7M97ocQjFv/pX6t5cr8zY6BOI2XO75TrZWSRW/hA5WQGbPANeTD&#10;B0VyyIOGjvhdheDbX7c340YsKYiOzXD1sPirxldh9yIwQcmP1aPK8LnAsL5qY3/xXiuJJz8CPber&#10;Ns5uYjWk5wHp3Qq6d9SiKRpuDk6dveygizN2M6aGnbAlb86fVX+Rt4iJsIf8/1rE8Wk9cMX1JKM/&#10;jnaTD/lzXD3EffSz0wJonceBfVawPnFvshoyQwEK6CVB5sHdgofWyxrlOy9NBE3Qwwe0mJAp2VeB&#10;zyn3L+84AtSo9+1xIiy0Ze9LCybntq/ZmvOBzPjxYzY2vGNPKtqrcwNBQD8xFcU92SYEswAI6j3u&#10;24gnJ89dFXRHl1BXQuvHWk7WhLzA5+BlFTWidN4rEpdS6qP9A/qY7S7LgyC9dzdM5w8rhtr5xD5v&#10;nVEBpi/C+XAvxivYSrgj9fHScyX06dpKPa2+23cxV7gUQoOk9w9478ImHOLJ2MPopQURbiYuh8qD&#10;8uNRvniBAyYnTSlffHR52Rb3zaO7KRE3DwxI/6yvHF+A0kFvVG6HNDJslhW6dqOSYblrSt81tbOU&#10;OFkC20Sd1P0f5MOKPKxza0G/4fexaFMtN8Dys1bT1W/J5k6a7f7T+2/ciEeGwgpWmj4267ETcA5/&#10;oLr6aiqorzoiqiB5rnyP0TpUO0KAIp/kShlB5tkccg5affYmjBoCdzRfQ4W/PHrEy6R6icYKzyjA&#10;nsCfR7p6MHBtUysvAz770UXN/p5/4ntBs/JZwiOqmPUkKX0zcipnMGCCv1T1TXeoZoamVAed7FzE&#10;G86S459KdLmz4geL/JXvUc7IVzD/MEXdRIt+oinSLHZtR20Ak4H8z/wiltnGK1KrLutwBX05u/2s&#10;3k4CGYunQ9wmRy+AS/FCyWIw9SrdKVT46izkPhacMMhjWubI21LZffYSjDCVNf6iMrdy4s/UEfCE&#10;nY8j977m+RGlrPUbm229jNaSx8mSQvlYNJ0qc6rYOVrTxEBzSSzXhnLbfuvFeK9mQH+rHgeVafqX&#10;aFfynF6IpSaMIpYhgAQTVh7Zs3UrCDAFFPkDPeW4aOXo+czVKzGZ09c3Wttr961f9EhVncORlkKw&#10;vQYIhqcPjxL+iV66BpR7SLXL1lZf1EumeKpkmYxVht7aOBJPTGAJcz6kNhMXP6iF2Jx5lQqfeXMB&#10;HXR3cU+oGNwGmWcLhf8nI/nB1kQH+REgCHluwb6gSMpdTn6Limyz2FPY7apzQovOiB87Kmjr3HDQ&#10;9eFRqtEGrsD7XPUw07OthahJiNjSv0R/5bz8XqsjNDXdOeu56eGbfwbmF/YB5Vvuemx8crDuNJPU&#10;NStR9Kb8tIGlDVW5xkHSlM7khbNxmgQp1xgzsU2A/fdWc/8VbbZfY/Dv7A8RTH8KZ2F/mPfqFnQu&#10;dYUE96tWxL8bfoE0+uweFdDt5KyZQGv+hdt+IxD7vMuMQWRLWs/RVT/o5KBtyVdyR2d2mz945tZg&#10;ZTlSF5eY7auSSSuUEbaCW5O9XBJtB8M8NYIlOsbRBq3G/bghpr4d21q7WWkGmfO6mDW/NstDyb/b&#10;DveE4RDxHjJ3/D0eoMKDT27f2+/Y46NnpCDmZF/QoamxFuuZRioStZe+SSdtJjdT3qisApTZrR28&#10;QHflAgy4OT486kT1G0dGdqkFDWv0ckVeR/JqKpJE4dG0gqJTwyhVasbRwTGdmQePTYueeqQH4nce&#10;zDBrhFUPRJsMYHNO8VdsRlv1Pki09gqgfu2QinO/2VHHFv8Cd+18+6Ba9MkhGSMcdROmpyJ5/taX&#10;Sn5xQ2rtElT++c0Y2ZQrN1AvgzwuUizK9dTUChpGtV03P+IQoLDSsyq6G1HTPncPOFZ5Vvvs8Msi&#10;kCE7JkuPPbf1xuML2OsPIoZHiEkN0t/k3ygVxlnB+6XSZfhwAt7Y1o8ktMFJCTHpFZL7stD0ToGj&#10;zXhh8TsESr6xLHkqGEpLyH+1n8qm4SWyql5XLpXTdqpfxaO7sOmvK54H6OpNPc3xCwoizU9fJthc&#10;dulcDjfRKGEyFl1sgkGX5/+NiL8MsMd4Vpl+MplQ+Kgz+m0HtPs3Vf1rqILz4GShg9DLQ0ONkiil&#10;oOEGOGLovD+O1gTI4Zw/4388xoQUVnYutm/+ygwFfcHvucxLdqyRMk2JX31sj46cg8v/3Qg4Ldra&#10;H3AyrqksrcOda9cRuj8O3SH5zYLnRH81WFuVMFy7gjahxs2hNGi/3khZqUbxgLbXHRMrcIxsqWVP&#10;1Zw1vD4sYiUFYUHoMX2PIwedL77srGEP79cqHh6gVHrFITfvpVD86HTfWKWiz2SoXoF3yXBE8jje&#10;wUiTWSedH56VZvTCIqVhSqLAxKFGj9rVIe/bWjLHIBSX6VY1SBko07RPP1+6eAxLfyizNz/OIZfk&#10;qQ8jt1KKsvgUJwbiy2V3Yhgkb++nDz1KiQ7+fTZ4OSwuz6DIqv4DS7dHkEnShdfPhR79c4FbWLt1&#10;jPwCMHKOOcmqaJe13WuaikyeFuz+5S1T3rRTpDdKENjA+6Slcv3wnilYaK+Vxxh09JZArpo6mTjD&#10;aDKj1Qsg3K8oXS6gTaKx16ktMT4V1VCVaLYJzo3QoQ4C5TBoi+pltHOQIPMiEy+FxIlb7X39U4ZH&#10;CEjPfqUuhJgusy+3+W74Zg1D6jn5gV8ViF+6mzxFrT4wMWIYJ1fo8Bl+BUgUDTphGlS1k8HhZjwK&#10;yr5TmRgM4HEyhywASApm9sO+65GaIhwRTIxnunI5GYG0ZVo0tou1EGRjsKxR1j//aMGKoJ1nSTDe&#10;/vCGY84NQlhnM+2HJjKf91ydraSe5WGj9d8jKY0zbqZhu2CjNojiPG+e8qn8CcxWWFPJ7PQzImSV&#10;hPqr13EeRHnVSpPcEXRRsOWOBueNwiIyVSARoVQPmOG2rY5644dciA8E5eZq2OTCCG1cnPVWzmHy&#10;dAHEfsfDwTPkx97oIL6t2fPvgaYnZDfdqt4tfWGGYgBCtDr6/5SDKyAEqlXUXivcI4lz16I/tYzT&#10;9MeZVbGhiVtIBhthXKSMSO5rSMTXzW3prxNSFnv5AXWlvSxpabxa/LXxPgFBNLRd2tcpn976dYqp&#10;h2p9wIFH9bY+yCfshw1RZhNqlQbU9OWKSkcVzeaB9R/+ozrwQKx3KjhXxEgkXcsS9byVhJ/pyM5H&#10;KLmpa5fdVywCkZesguh+o1UdYTCJjB8M8B8xMLspXgh67Af43/om30wVSENh9Ni7odC2kQ9m7cWz&#10;mFyJ2wLiK7WZ2S/tmORaN51DuQk+t/ckHKWgIOH9jMuGJy4qLGhtdY2Pu5sB7hBNRohMOTlrtRgi&#10;2njzSrJPZmPOCJMsQ08PICQUeIt3jfGlK+Iso1IEF/Zge9PZkf0eqO6Y+STkkrEueDx5cuHbNRYg&#10;5/LC9tYt7PesJtcPO0xuRQU8y8KWO73Q3bduI3eWJtO6zTz5ntC62UbPlzoHrRuA7zhnnoCrjifi&#10;d9F7XdTFvW3r8WqV7n19oruGZb+BS/usDms6qFZyo8+tShFBJGF6XbP/IR0eWDdhir0TOrI3Jxf1&#10;KZbD2O/PjFyxmmh4URSiQSDK6a2I9ZBcYk31FmI37d9CsxxlSsqU3ptKPLyDRKo5LtW0DnE3CjFI&#10;fhDG1Fi4suRecEBBpXd3erf6lJqn5lfJgqUZoGen9BC6z7oPJBbNmjbgPwBBIL7fHhWG1aZJ5vis&#10;cGxlERHnssd4GR/Ezn1GTAkWkj464hsKtF9MCqCnjT/Riq+nuMqCEK0ZJKc/9AiiqsyQHXr1Ou0O&#10;I5DtHrn/Xs0uuekWt5hk/jq5O1sz174SgNN9pbSw9gt6BwNZjcKyrztkBOIbDRgqDg0I5PJpa0qK&#10;8fe29067Ht4+FX8lPXRAPCTs3TDcZH6BH7Mhw8YqAvILm2lFUZjku1Ux/2Ys+h082QcnzLqn0G+u&#10;I0rsdChHH7VeRSqU+lGJfZt26Zq00kZKLI6CY7oNbDM52nYTNMZzeV832W0m7avVlpnYNv53N8G3&#10;t0IM0BrO40eqRtZkhq+2Bai0UmtumQk6+R/cZGMmzinBmV+F6ZTQXykUYONuLNA6unkwcF+7a7Bt&#10;c4gBWhhSglCoxJ18lP16pU9e49SMcPAaYuN2zu2GFYcV2cjM+V9w0sGUZnGz5pASLvXOSazYixk6&#10;4U2rVWCmVoFMtEpiYNhNEbt4m+q4RJHWNk1EB/lNZAif0gmQf5QXZpVUgrzV1Y7TUCAbErSrt64Q&#10;OiXJN3A9SYkDR50aGrKcx7lMxfGUFMFvNtDl5RXOIBqxsM7z977XiIX1qBHn9iYRPrA6WVw3tub3&#10;7S27WiOhzK7/HE728BHSyYeGk1HpCx+RX7d8ZEOY74cTy0eg7pc1p498zGNbPmJ08paRhP5sJPv4&#10;CMf/Tto+4urkPYwE3w64fGQ5IkJXRqPlGkRyZWzAMTZgRUnZPoKN/G0j+dpHps2LqsNHZonTBoUj&#10;3ci2kXQrglY/Dm2MJJGX2Mbi5vO1t3xEWP3ZRz5xbIeRQCyUlMTfj58Kgja+yTse1AIAWTwxnFBS&#10;wKdhMCJ+tbbridnfVJSYzVoVp0wuQWjSjD5y9TK6NhZD2uhUoX7eItLIRYMstSEyTUCSCkG+LnDy&#10;E8k0zTaKUVEF3ZtP8vdnixy0cl2lmQbvoipFTZzMGZp4z/i7p7ulOnt+JTWJBdz1DrrqvX8gIT32&#10;10iiKOFq5F8AQD35kEjC3z3LKFpure4RSHCXwyKJAYA5y/lDOeFDBKIV/TMAIqJUmF506Ea+iDiX&#10;TNSzVkK99Ju8+O3rlRU19mLYnG/VYxnu4emC8ZYSbwzbGokMm/3QHE9Dtq+xoJA/WaMshl3Y/7YP&#10;h48O+sLGTC/5UFbrsLaj7Q5pIIN7fH7RHqLIBy2JqlglsqXUZ0gg6TshWJyX7JGS58PcwFK6S2cd&#10;Kr40f3czCRCCRO2Lkh4LpMm2DyUETuhHibK3oOwZla+2rnrmg+6EC6GO+y7i9EXD7fvrrQ9QMTFY&#10;K/D3wnGAv3vPp3CrypnJonbHL8y8T5o7G4E/L3JRuF2EaMKEO78IWDc9eTsb2SRCxQ7PRhlHoY1R&#10;8KgsbSpbG52mBLgsoBsVr4BwEpP52tm65ngXB6708imyyOLdEZ8KzVRe4PwVBcV6kOEUNVUsLWsE&#10;W2kZZ5FQULH73krEaVz3AK5KiejEmAYoEp9u8e0MTm2Qp/EJvhJkSmKQUUleGjapgBAm4USaszoU&#10;StKpNm/FJzIvnmaAv6+vdTpj8GQtiGMa5Yka8j8Tn3CXrwLUD8ano68D1A/GJ6vHPgeoH4xPxrvs&#10;DFA/GJ8MwuwMUD8Yn6xcqbWXWwFq//iE77rjU5WvamdpcTJiCjiB5xg2MnxUAS/G2a0A9YPxCXbx&#10;VYD6wfiEefkqQP1gfMJdrAAlsYxXRYCqZCH0/jhffW6lcbGihk7WEGKEugwzU9HEjKQDR2Vd0HPd&#10;6QZHyyFf87eKJo5EVhJCz+USUlcrRLIY48N3tL4qsekR6PY+ysK9lIbhXm4gbSVV9F01RAsNguLF&#10;v8LR0Z906jOQDsTR0cm3gHQgjsjsfwNIB+KInMs3gHQgjohbfgNIB+KIGuz+QDILc3v3+i0coWIO&#10;IOHbbiBVSD1BpUE5j2eYyGQi0nD+oPotHBl32RtIB+IIie87QDoQR4TJ3wCSjSNIy/A8+nB/Iguz&#10;cOYUSnNfRw/9T3t5riXudVH8CrwIGFpCSXJCRzqB0EEHadIFxfIXgbn/d52TQBLA0feZmW8iJKfs&#10;vX57LYX6o+g18YDx0qKsJPC7ahN+bP0jnyNK4m1x9EczrCzncCezAvVHKbi1jUomv26isqu7qOHm&#10;t01cbz0K3zZDwL1W25/nOHoIliwOSY6d4P9Jct/IcfFRMwp3EVMi6v2fxLlvhDkt8Z3GOTo/YbDj&#10;w8IncS65NUeXL8Oc7vouxjksT4d61wPRqOXzOGcPMPFBSHXm/mWd4rqYfcZ9anVxH9fmWddqA8W8&#10;+dvMyVVK87EzxipEo8KtOcS07H3GbiNosFUYG4iPpTb6NG8Ugs7Ae6LYxByZXiMxpDkhgjZ9BA/2&#10;PeFA8YuKbl9a5S76SeQqECwf9wr1230QrOkpeoaaj3gytYVVa4Zy0uAaRdqoRjUAzGu17BU40JkJ&#10;XwPA+ycAgCoPeyyQXG8ZRH1nValUsws02CH95J0aZrHbh5439fL0IS3UZgjV9/44RqWK5Js48uKq&#10;bqvhLR8xqfQ4zpOCusOsJAJ6DCeUYgg+3SSZykoLqzyCeJPdEQWndQnjEsZFhNCmH7IPl4EZb5yS&#10;OIMwd12Ss9tBm4x+5aqGM9F6jHqTaxelEjY/jgTElfvDOAtcivuJ+35K0r+gI29XP0sW223y3cb9&#10;2PMbk7q/M/w1ZJReddkn+x7NgCj3WQ+tJE/PorEBA077USnO0ffUaWkjkEoUtSqN66CuTaH/i+uU&#10;uzx948d+Mbmsg+fX/1HbbbfBwtoQ1eEYtIuCtyKq9oyqbfkIinwXlHPCa4fVT9/hvCeKy3kwfFR0&#10;W5/7wLHfc7zMnLicTYKH8U7eJT4/HFAnMTA2f36V3KFqnoeOVQ/NcHvpSNFVGL0sYzvSmKWT2tOm&#10;QuC11EoXMZECaTItPCfFynyclbPr1Q1rKrZNQLi3O5EPOplM30sXzEH9kmuIqf1feeAxi7tL1TBE&#10;N3mRWnd8/BHMaR8vZINj9a1z+GTR0dukYkwflDvl1a7Ana6l8uuZILFjaB1/hqiQX3OwN/pShlWJ&#10;B4JYlFdBwSyvu3omtN7LHQ4534qrzoZIymhXEoW9p0+jhIDJ/YyrVAbXuFl/XliHInFJ9RdjWKXS&#10;yseh/QEd5S1JWjhmSdjc11vNSaTvGtXzahRjYHcvTUZ7T1hcjZ8x/LertpZaShJ8xFT5GafN8FN8&#10;8Nz0r5zMiorL3YvbZKeEUIQ37JQopIIezcF/T/abYyc3D7PSJBWy29g45fbR5gkvt+bIYdHYZwpj&#10;SUY+qBwA1zSEY4DJDAYze4XTsK7/qMGx92hVBaKhtlYwRriATZufUOVwa+gOsI7xhuqMuW5Msd9Y&#10;Fc1WH47h0nC13GfA3/BOorLg5VzMdUcVGD3ssCvCLrRd5pR02ZZgNh9WljYUgK/MzZk2f36VHtzI&#10;vsSaRuJzDwVDClfO+MMg3T+GKsu8K7sTFDg8jRy8+bXEFyWTsqMqzR93QXRgWBHWrU6JcIObib5N&#10;y3C3zn3rKgwKF3ghEr6aFVeSnROXL/GI5Hf6Qzh90sdmvFQaP0sWEV67aPX12cUSH2eZwyci7sfY&#10;yw5XGfxgs4TVL/v2Xttp4Uq3wGY4Ir8wPD671ZQRRA575CtAz9onZ6fTFkqX4MVV7a2gK55R4OVl&#10;SzhHQCSj3X9xineEhtD9ThvkUyVdkV1Kukb1AsHKWT5chAJzEYzyGL3lmxyqMZdJ4cGhSj7PmFAl&#10;3+tO4smvIDF0KYmkiLQYimUKHJU6CRna5jH8p2qIFqyMiTTM0Cx297NuGIF/YgOunCdGwGwDUs8f&#10;8VzQ9Rj17bjKn3iBq4tu4EsvkApQeCbpSZOXvABW8aiGFzA49h1SXfICHsn70izgKoeBT1FA9WKB&#10;wd9DAXc0N3n4ZCsMvkaBl85KzoICjrI0kABL3SE0X6NCw2pa8j0mRzrHPnH6fxUFJxP52L+PSdGM&#10;gpp38Cco+MQpfYKCqoECaPbOr6Fg5nCr5yj4CBkouHJSGAwx/KUwjAWQkuaiYbRNMiVWC3xUdvEy&#10;XP1yH5PU9E0cH9OKtIi4yzBEM0UUPYHBeV2qKuoSv4bz9GdwlZ0EtJ9txIpoqkIEOxtnCZfxa40h&#10;Lp+Xb6yVcDFBzpRzRrt5AC1Q9+lnsZd8rLG/0P75VyzsWuWTvAk/2bjpcmHjRc+tzZ7P2o/Tnhx9&#10;K7n02JXTbCKCt26NAnw26qYU4A7Kar3rFIA0tZ+Uch9hvOexSU0CaPHyCsBJvQxGvlRmrWKeyPTd&#10;PtNZTOr+Bq50XUV1/45GwuUTr7DujwtUV4I35RtEUBdXY5SkZWRTzEEKiyZh+9aFfRlNIWNlVhev&#10;ctdTtdbVaBG8lY2rPOaXeDvACkV7/tYsuZa9byDMohfiY+ihzBIsKBBimFdu9OKNmsAom7Ywkdep&#10;Yo6eYHzJF/wdFNC6/M4X/B1XcOX8vS/40hWsvISLuKuwmk/CuSv42MO1O0F+aOxFtPqCEZJqFe6q&#10;HGsBBaEkhJ1MkMJQDlGvAPffmimSryNB591FlUyGclN2JKq1AwpO6jJqsLokM1Jpg+3Bw+WIcs0g&#10;NcEvt9WqWE24W1+gINfr+00ooBnqBAXg2HccwqcoaPRfbByfvf89Cmj1LQ/+ExQwB2uGwT9BAa2L&#10;BQb/BAUax+TTy0yVlnutQjRUWWTR6puCzeGJBAUAjUWqmz1rKgN+UqY+2fVak+abR6rkp7hYecln&#10;Macc+eNGY95Uy/V2oqFE7uauYV2lzZZHEUMB6xdVVhfVa9I57o7HepMA7UuFnt97WZCsD+Yjnkxt&#10;sjb3TjcyeptUmMvUEx9e2/Jrsnena6n8eiZIWqRknviMJiH/ZyQigNVDUc52c0EdW52ZQPXieejR&#10;3ZaoM8VSix92OuPDbHvQtFKBxFcdYR1KJmVX/TEB4bZLcACxBm6nJdGYmSCTN3eJgiIE2dvS6KF2&#10;7JgSzuoCxXdjyAnxHc0JLlF2LnZ4Y6NLUaE0sGV7inDt2phetEdvpW73HusJbmoxovARVQA8FOHN&#10;ZxGFVNCj6eXriGB8Qf9qnvlpstvYPP7pyObe/IzbeLd9waCgecvvOIQ/gQKblUcstFY+otgaDdoM&#10;1Atl3hEqygHtpOeMEL7LCKzyBSWKv141w8BQkOvdBeHmXjE8QpO9vu/+kGg57nCVhxwgVf0mP5aj&#10;Xj6ov3ZO3iU+PxwUJ9xwYCDlfKPkcBbPQ8cqw2a4vXSkjIGon0UbiY1ZOqk9bUIhXotO/lmDKY2k&#10;xFU+gNnF5xSpVBvm2Oxi27zsAKg1OF2FQqN+iSYxtf8rDwpkOXpFMQzZZ6LZhZKU8Vj16USze5Ni&#10;VfIG6B2zLHmjk/93NiG5/zQxfMskzIPoMWnhfyuiGr8EaeHYlLHlW3jrWa+gO4QF55BURyYIf/Af&#10;wkLp/oNwalHGFXW2tCRDpm45q6TzyDkPWTTIRwIT/iENRnQb4EEiCb1UQhFMe74Rh7rbbWHtC15L&#10;i3Znit32tzAbz3Nx5SlmsIdnhTIkCk2PQar/sV6ua2kzURS+gl4E5ZhwTAIC4RAIgYSzICiIoChq&#10;FW1V8P6/tScJCYgttt8fH1SSmdmz19rvehhkiC7gB78KFfID/Mo3Dcoiuhs2uFwGZ9GFYQV3uRCw&#10;SgeXfDxpipxSOgJd3DSESKiWE6drP1bu87Ce0Ej/BDZeJUyNoWLnjgYhhjfEOOOzZPFlzuCD3tin&#10;iIHb/5/dxO0l+iAIp22ikyHssbbHPvj/CzFgHmwVPSZyi2yTVJvaRgwp/nA913HJniO6q9xG3Wpq&#10;fey71afn14/qU8aboQN5yZPnnsjlYoAfN+eeQLIueAKFboJlscx6U7YQcxN01qiH3Qb8H36gxTdO&#10;lRXVCT8jJ2p+yjrog2UN9/J3wccqxzgaOiD2YCLvCT6EGJw7+HA5BtgQTTqblQIehVQiyKJ2Xp8e&#10;EHvsHjs4+KxLWZBpncaNEYHp9UIk15pd6OEx+uAtTDlHJXqQqPmCYEtsqgAqSl780dFiv77saAUX&#10;jfdsS60GpPLV4FhSTgdtc/AsgpMKu9V4JyXDhCQVYtB7ARjzi4GDj5EnhElJnL6rTTsbrd/FKjdP&#10;ORCElHR1dtbH8AjnRO59Ac+Wn8uJxnG/hss5lQWjFNTxnpFGSJOBHdWL4lXnTnEwCNAyqMOJuqqk&#10;DOUMgtQRynvJ1+k64ZtCt0JuuZ4JdKFNGKWsSoE3/nYPBkU3pRYTd8HX6KbQMRMMf2tRe1MSiWHV&#10;3hH2G3x+lXqayz1RSQoZdjmH+gEqRiDLWsRyJdyv6UrVizJZqpe3jQukb35Flzl6T5tkliYkjaHk&#10;sYIQuS8U6W8ymuHF70iTreIKIrJbJds26oK7pPbgSM4+hv+JhBsCYMp54frVlyI98JKaDZyCYOFK&#10;GXu3ZwnWQI5vWo0WKLw5VWbCtd8tvNDpn9ikcUPS1l7NTnYItiLw6kJzel5enCvjjc26lSrUgzkC&#10;LJ6KGtgyilRBvKz7mkJEHsXQwtM+Jb5UOicFcpPLA6ziS0YBT8rWBCOWl+ksJvIMFYzys+wW9wzC&#10;aPFoHTr4ThgbD4mXk6OWMPcFjQ/vfng3EBVCWctGlxlKZemftOv5N38p1/K8Wccw6X83L+6YVBR5&#10;t1uimYN4mBLyYKF+wtmmk4do+Evh4rnXC7qIDAXBnYiq0wEQY14TIhW/hDgzMETec97FztqZxN1w&#10;UQJiDGskbCxwLGToe2OGzQQ8V1LgymhKAemIfUUWL40VHAYklZVgGj1oP9VSSc7Al4eOhgxZK+7l&#10;lY5eg7ddjxrkEVDT+CyeaGqeuu2bJJU/a99NLvRpR9ix+CplCNXJccaf7Gg9W9ba0u6XjfadZEHP&#10;vLr8YhGIBxhJ2Rpq/7QU373lzXgRLJyw/uXM95h3qhd4Zq2QoXds/W3+GrHOYusu/eLW3QZBDshn&#10;5mgZh6ts37R8MKzkAmkkWqVnTWRQyktX5J5mkt2w3jC641a1pcI1Mr1sRq+Ve5WJ1qx7TnCWggHz&#10;LFxrSvhkoCmhxXniauQThMDKN9qqWPgnUwYxv94MgI8GCTSGmo4/6CM0GjdKUPYb4JBcDBOk13ex&#10;ZTE1EDZzYQ4UaUeolJJFnh+BjiULI7gpBzom1Xjezm9Uz5PSzv2CrL9nD8AX9gRbZQtf8DTvdAdj&#10;fhp/FdTpRx7a6Kqgi1l94+LZfbmKAlfH0bbpyT3WY9BdKrYt+yadFJvy9niR6ytNyZddxrHeRRTr&#10;PdfYr04ikvwL9FhAMrKsK+EHtQJ+rWZIL6HFePvdfROD7CpyrIqsLcJaxP9eCxn1ER3jyJoqO2bd&#10;j+bdUFIsKZhi3LOCxBT6FUe+yeqkZDR+OtpksheDCq8Lkew6IgXEYdLtRGcPJ5iQcoSybRufCiUi&#10;lxwqdmeI2oRxOdX4/r6IVTTl3hwt4KNO83dPv7cxMvqq5JNjCnvaefaDCeEE5v7JhOj2N5v/zIb+&#10;0oRySiJykz+rPZx88x/qRf/iRN/8O14kctEZOEueaDtetJ8ADnMill8+8aKifhZCXjLqTF6WE70v&#10;khsninwm+8hWjjOCrlz5BdmrOMGBsmeip9t3ZK++cluyf56KV3y0TOyMQZdvIrXc+dkwXnwJRXAv&#10;h6SWpZwWov5oykSR61arLOizR2ELRfIBtgchMkvHqYockXWJzWvmY79PLcnXL6eWouM6bIegi6if&#10;xwAf34VFLh1siuroRxzD/1kTqtOVbkeS1zUCC849XS0TlCbhEamL1ceiGi28e50Sbs4nwNjZYwku&#10;kGhC+9O1H9HFN8oDGCycYC4gBfLNNk7tL6KVLhFdXpBuGnqBkoyYpFwCFGl7Unh3p04BSKbIMdqT&#10;StBjoJ1YBnOqiStLpXmr6MN53MYzE233y37PP+hTd4ffv/nf3sTVm4frjKee75XydypR+uCRb/4j&#10;eRI0swhfzgSZ2G0/OP7F/IAIFv1tfgmdfIT33CM5pjqQz/IpjIk1KkGugilNJwzQu8Nb4ttkjI+h&#10;6Zt/JzZt+N5yDuoiSLMRJ0/uATuKcUDCeRqmMC0kEqFY3PQs7aYrsn1b8cIOSLjTtY5Otkdrylkb&#10;/9Ij1g1S19qbl3ZLSRBsXgn5xpYejsdmeiMnwipbY7JqwgY97boIfKWBvnwui9V8r4Vmf5Ul//uq&#10;lmgs+zG7YntHus1jH7xhr2loIjpQDpvT6aozaJhDm82mm/RRezsWROIPxX6dQIXdeIioz5suSYH2&#10;/fyPLmCmu79wAaxi00cdMsxKibvZI5nUvOTa6IYARE4pJdEMGWHbAGbQ/qSCGGK0kCfEnBBelvKi&#10;Vo+mQFlqmyW+vpFoVtJpsSp1dNjjc8dtANU8Ioc+0wXDV8JXeFWDZh8rsIyQjE99EMBrkLKKmCdF&#10;s2Pc7RgAfAwWENvUkSeXiG2qKAmR4A/ukOG/9Q90srhqO3OdJjKkArZ+fJXVZOA+E1lxDdd436Ox&#10;DwozmUF/suY+rs5UefWizBIkYxjTDNDa5pd0maP3tElDadxBkY4WAwtUYnn6m2xhjq07rBIyNqqT&#10;N3bUc4wJ2t82tre3pPbgTFX7GISQyZMQbrWr0WAKQzSnSUmNP52ySGnt8HqUQJhNHm18s8f0TmdZ&#10;ZvlNRdXE7fwyaQn7Wvwl8JXJee2Sm5w7m/9Yyoho3VBoMdxWZfeod+sr0ip7Or0zVwrm066LwGvR&#10;7EoDLTdUqUtEkfectxC58i1h7gsabJv7hrs99z8Gg/a+xJA1xu8VuFyZs8bS6UIEvIUEc8br98mo&#10;C8TbJ+tkojEeaZiV6ugijH2LnHsO73DGw7tBL8tapVxmyLPSP+n+5qVcy/NmGao597yR7bLVGF24&#10;HMg1OrGzWVW4mSgGbmjKi1ceqeZ2gWhSpM3R/S1X1ubWoTHmdTwlhu4XNYBFHUwv9U5I+/qsJURa&#10;4ZRgxDyKqBmwXmQCJJ3rQhmDvq5vscDWvXDPvQZ8+uoYVbw+AgFkEUNmL3WyAkKDCbAj50ubKQkh&#10;NdQfUys1E7erZdAGMJ5ZL+86y9/FAiLYT4KBPO1mltlqenrzz7HA0f5vgsE/xwJb+wfwyj/EAnO+&#10;/CEY/EUs+I/4Mt1KHFqi8BP4ENjMYwYgDGEKCUlEQWltRFRQUFoUG6V5/7vrhEAiKNjcu+4fVksD&#10;Oaeq9q5vR6fV0ioW2Mniy2DgiAX4NvchFoj+9/Mj3vCFdTZZWIhehderI3EFBGy/bEaC7wGBrXNt&#10;AQTWVKYNJkeii3VBsjlYsSwNe8d9kJb1Y3YpI6yU1IhIRI365rWgYV6SHaeZnxNbut2Eb8XkTV4E&#10;J3pI0hKV4URJcRVOWE1w1iFA/Pn3Gz8wmml8eDinw3UZZaFihqSY/MDnNVG7k5So+M8Mwv0WoX0K&#10;+m1pQl9rZCBsRcfmvjD4gVfqsq2y3peELPSMCSAhLucILBr4xiXYUujNWxn4yqwIv6g3FoaU4oPW&#10;KKEwIXfQipO5JJZ3ieyABuQwW+HgIxoYWaH+LTTAXbbDwd5owJ6yDQ72RgO2X7bBwd5oQDzWj3Jf&#10;w8GXaMCtoYGm1TEqOVXQhBEwtiWiL2JFU+pssj6Fg73RAHfZDgd7o8GBbwc4+BwNYt6Zwg/K6S1o&#10;QN2/f/3rggMhDThoVQXN08iT4sH8nVGdxiaJX+SquPPEYGhAzA+JPwEwnSnB3RczjPyCDz02oY1O&#10;WuhdjYuCWg4YZOESRlIq4X+finujwWLvb4kN29DgvP81GrBJ3gYHe6OB5fxb4GBvNKC+bIWDvdEA&#10;d9kAB3ivo7Kx4cPKUF1JLje8KnVQp9bb2vIzA3myntCaFYTFOjHMn0hRrPyeymKlX1et3W2bZ3aT&#10;ukn2jXVS+DndgBC0IYwI6WW5orTrYhgH7cVJ4hqKpUfoOwpV7NA5umwY3DL8cJCbSe9oNXLk/IXT&#10;mNW3QOm4WH26S/CsmNYOXIOWVIz60lo8yrlEBfDIsCZW2krSTSaXuAtOq9MmwqMGPw5pqfOWkr15&#10;7YiV1VnUtqJgLIowUE+gRM5wDAnn84IauyvgUTPm7NeMKbjH4LDCPfy9NNldfsu8fowelISQBGgT&#10;m3y0F5aEfvvmDDswkhXUQfOWChyMaL8ujUq93b5GDxIBB1slUlJ4dQPbEk+rrMUHO0cE+ldzbWsK&#10;s4tI/jk+svTy2Z61Cda1aSX6L9FWPGjOUjxMzAKCu8OjkEV4i480QuxXrHbqx4dxsRIWTwBd7+WF&#10;XrA8uu/O7duJBVfbd6XkHVKLtTXsa/jZwsDz5AaoL/qWzZHGwqKS9f8SvdlnyT5jG+tWP/NbBXaa&#10;kDR1mhAw3X4yPyUIetEGz2/Z1dFXFXMUM4TW3mv/pv0ISTPo/NFQvnRA0H1bE0LddApDdU7RtFni&#10;HvnDzuKgG0mfIsAGNNjIDOF6hfY+fxjC/AZ00S8aWdy/EAUd1wqLPx0KPIOjt0p1FPU1huokgtif&#10;k5pwM1fqX2MAOUwn+roCgW9jQBS8faxTfMoknqJmRQilczxkloR5jAo3i5SEj3eRCfQngcZLx7vX&#10;M7w3vscCTxuCOlHqVFsJlTUrfDR4HEVlX1rwA76MWQ0UCbVU0d9/bKGJ4xrHBeNXrBurXmCS++0z&#10;ogGpxB3d/ebR5PkJ7MP67Qw4Y2xSREhtWv6uQkP7i0Jrmf+69ueeiD7N/z+0H4XB1UBUxxfR/7X2&#10;A5b2UVSTtN+LZRzaxxRlaEUJ/EAST/HJ87hTfIkfMzlykX/PjV4DFzVZS/5hdOEJTC/8nujv8bnH&#10;q0rvHn+zK3j8xbnOyoa+WFyLxWshMszcb5XI/bIiMy7RueTtPLiTCREpbbWhTSa0DFe7mBCe4rYh&#10;WtARtw3JuIuUF/3qXU5UuB9NaEg2vwUg4LHtCELrPUBrOcvVq1KCnCNBqgQ9HifjjizSSOVyQl9U&#10;movhOz0LYsOPa5jk7QhCcBP5JoAsyZMgiHgMGMToQwgNG7KNiw6nilCGUnij1EJoSvFZcNt5Fokg&#10;R7gwEhilMEaBkK7xFN2jrXxKCHkvy+hLPTcRYTOPF7C9WhllOwFOGAAhIN7fI5l7vBjrzJAAKDNy&#10;2PEKUEyx8lSvIoaETfpIUegZMxVgERTFyvuNQS8nUOIbDKetgC2B5zNrWLiH8cOEjRfmLhlyVpkl&#10;FLvKmxLK1+504Ps6ochy7Cj+dTjZIZrQfvluOCGWBbqVZpVl+Ih+QQWIJrb2vx9Ohv4o1js/F4Te&#10;JNtcjyZxgabklPSQhI9p1w+KPYOho8xZNqPXKmfVrlo3PT9xoYLx/l4s3KulyM9ztRQcXnH9Sy/P&#10;+2eBjqtskdfF+tbr/kWB7Be7YlbLKAfBHvklqN59lpLC/4WUxOujpMzmhGztp5MaTg87tIIi61oU&#10;oswS6bux1UQw0eApD/fJEh/95Tlh8C76BlMN4/5Ssg+60XrONtPTRqxSBebJuUji5PwwhRBgsp/g&#10;0I1OFAjVLQs3s/v4KipBfCNVCJXTGTaQbgPouA/SolJGbU8mH7cWL1uyatQ3rwUN85IMN433fC9r&#10;HNmKya6aWE4UxIzd6bARz3DZv9ay+z8aIZjrTMf4+UBSKUnhB+mqsHTda1Y2/NiwGynOE16Y8J3G&#10;Jf4GOwxzcKtyGR5Yz+MBV6fAobhC44xI1ZARZ24nNTslDdKTCpLVVcuKYaVfjToBrYHjdTWhfzIt&#10;IIad6dzR35GJ00iIeBfdIpJaqW5lseCoqwqa3M5vIio8ZVVqxlTLUn9gqn2I6sC3a57ah6hWPrYt&#10;T+1DVPSU3fLUPmmK2HK3PLWhlEF44HNtB5CxCdYFMmFa9CEXyKQkQu0iSjnkhX7jsYk5L1dFv3Bx&#10;u0Oacj3lyzy1T5oigt0tT+2TpuAwO+apz9JUH8dsygQEGiqbKQKByyVBCytpoa81IGvdrDC6SCZF&#10;//vAxCenimUfizz1oRuDJr5zrAq9l2MJQUpW+Sh/UYMsejk4Q1aDm9yVNoEKeKxRxLNDk1JjgSqd&#10;dpg3pFj9+6jyKagc+Biq5EuJeS/9dP1WEebjas7BIcZdS/nwncWfvYfqzHMTUG240V8W2i90gpb2&#10;tesKa1h4pX0I0vqQngvR75yQSiQoqxhHh+IFQrocvZdb3M9a3/oLZM+v4Dy3yaJshlk3KWvn2teg&#10;JZP8GURrTYO11nIBAGYDfdHFr12A7f3yzMlP/+ICAdGbq9Y/dQG2X5yBxu0CIbKruDvOlLEcCkXu&#10;6HmYxKxeNRJPp60ar93MdMs3N8gad2GKXw85J5vST9bozKsoUSWEJkawIb1jznaBSxOKDwsuF5B9&#10;6GlNw1OOxq8Rmgms7c64zt9P+at1Q+pYlmKXUnpno8SGpjL5czyr1C+5H/bsE4O6Dnfgk8YBo7ii&#10;FAKnDHXVhHL+xFETUKg3d8hBuE9nKPq4RrPxK1J8fvvLG96yiAUdhB+cPs9Z2ZZA4Kgs+tLX2idg&#10;imqJN9LHOe6oc1nGS1MRbv76ZLBA1sAQTzUXELy0UAls7sFVF0whayo/iM1UnIaHW4xuAQSN8waZ&#10;h4zsM1HJLd88wiYkcN5qYQoc/mz/gylsyy+5m2bmOatJ5/19Qgx5MmLM90MMTPYWtJa71T4JMYV3&#10;511YjPnXEIPHByD2dhCNMEyLp4vRKwl/3hTI2RPsrOi+OmgK7AYLdS/9KVAMGkt/Sq1qQpYSXYQP&#10;ml+bVsWPZy3q9zObLoikXNo47ThoxrX+NCur0LcdN8VHTIzFjcnHfP+hvUzX0ubaKHwEHgSWKSGQ&#10;CcI8h1kmERWpChi1SFUGPf93PTsJAUSLX/v96WUFk72fYa17aTT2Icxdq1SXHpoIEnRMqCUOGt+3&#10;5yQArY95Ym/QoLmrBmjZveBkT47whEdPb0MA7WfsPt0/sLmVs0QUh+Ib1kRMrnn4olph+7J7kOvn&#10;27ozd3hsJ2i2zpc9yRSnY1G2NFkWfL+4j5ISCW4LknVGYIAqT06MMiy4EcVPJ6D6viHRwl3SWSvk&#10;SHjV3Y9jOHxUZoc78qjuZKmOdR7ROpfLqnfqzijcsFCBS3fbVOWsmi8F8/Jdzl3HOotJKMdJBTub&#10;4+nZP/f2pcRrIKrp9SnTGpP5i7JwE9XI/HWWJyy5ish+M4ai6Nz2hUTpwbfAmL4m8N+TgGBW5DMB&#10;sAh2z0fkWKvmjtEvl5mnRaIQ9j5q0+FV+VA+OPIcSgiH8oH0UAyldviA7cvuBu4lhG/xAVrXBq0V&#10;PQEEknMov1oQf8MtIrdv1hknlxLJsbZWJTuwzOK8E1jIr8PWik+UV5kvooLQ8ytHPJxSYiutU3BB&#10;q0N+o7+9cm2te+/O7PPAaGucTZt/u9EIPJYIvUPwmiYTkWnGDLUIoL/MwKLOmp8Swv/KB/edEBxZ&#10;zZ8bCqG9bM5l5TEcBCwPi6yAYrP3Fib/1FHgnwGcW+FINHTLfb9OCbPYnKUEUv7v5gRKCR52RjXf&#10;asTIgkvy3TBbXcuRmc8gM3yFYF9hLqbgtVc/fmzCgSLElduaS5fqHTjWqFSq46b+OHbWlYWk3KQg&#10;D1XCytu4LPjTCdzA0B002NOXIZ+HRpYLgJFEEiHmGUmu1ThhyQJlC8UVrsar+9HAkta6hQbru2yj&#10;wZHnbxKDlRck4S51UZ72PkUDZ5K/gIO/RIOhbunY13Dw12hACmPDAZMKcTqZtxXu3QijTcchNm1o&#10;clOgc6vmYttGL2zUk1m1/Wae2byp5ybD2Ifv5XaKiU09TrAOkXj2NteiczxwJGzL/BSBRRP628Bm&#10;4qOcO4G1qFWoWz+PyVI0iF0iLj3054p90L1u3/34lvMYvT648wFVTNMRByKJwHrPGaoI9lxq1U8X&#10;ks2BbctjkYZ9sH2QU/Yo6r5VzAArJjUiENAFz3vZX61dkhxrlqLvBKnTYOoTJbpXxWmmWFBGSSPG&#10;ZIvoougxAQynNRBdJpO5wt1dEuaFXul4Q9vZ7xqKfuojLf0VZwuJFYeuWCkikSKhzOErEhx+ESRp&#10;jdcJMK/oLlwypXoMviRXikMROaFQhr1HswqnJSJqIe5tSw3/I7GJHgEfjLMYyJKZIaX7p/tnljpR&#10;8jC3daFBED7bFJi04i4AtACrycEqYH7AZvrj0ri41mDm4vj8neu4mD+mYYhi9w/dNvODcM9nAgGf&#10;j/nYxtui0Hm1RAEjbn6lUlhoeMpjm/l+C1s0+x2QBfkyh62Vzf3EIzrFTzZwbfRfkYvFLenTxVay&#10;IG1A+ZUAcuyNTqUU9+WE76cEk5MPzAmDudmhb6cEpmOD+W5OKMTem5isG53xKJg4nle4KO8c9Hsp&#10;AXf5dk74LCXUt1NC2UkJlr98Kyd8MyXcROH7kKF2FufpS9uC9DEnZGth09mtlPD7HM+RM/Jdt59g&#10;JI+FLOdw04mKBS8npfpsyFJCijH/E2Qh5wtv5ISdvnhVPgslGuvADq+i6MExnWuoKCP1rAc6lrNS&#10;Qw4MqdB+a5AuLn6iF6JvzWMkrmIkyjt3sXEJ+/IHAdj6gH5qf+BpZYXuu7hS79HlN8TjzRU/CMSj&#10;9IFq7z703Nx9MI65++PjOsc0nibZ/FKLY88x+1s5OQaSd8KApJDLZAEI4HD5KZw7Ru+YrSMKTGE2&#10;ycXcLPsaXjPT3L/lcpDolUxCwZNOn9PEx+wTXkjYuq7X0aQdRlkzDMzafrc8J6P/zRR94/AfS+lD&#10;fyclNnfIiIbuLEXCuMoOmIQx87O90rS/mi9JuYSjTfVvPhYWRJlVB7dqEUxWoQo8RYRF7hpax/zo&#10;9hYG7L6FZYe9oYJv5AlLOHvPgxHcPi1YU3nzJH+2kExfuSOPlXNNW945yiDOHmaXMrxggZP1L//8&#10;erIy9dVi4o8Z6slXzTAlorfsaFFnKcnCyXMNzUvym1nlcoZkOJstFc4dkpTr1UILZAbBCt7yc2Xx&#10;lmYUFf250KCNj2BIc2AB8TWD3R9dTLu44XFMFqQXWeFyQTA/L1WcnICvjFritDOsKPpVLYqHPaeh&#10;FsEWpnuRVr2jahM44S7RszUowwrBtS9vSMGRZ0cM/i9S4PCYKQa9QHIWevzXKsC80tKBz1QgpOZ5&#10;takWvMvcfhUYBP1fq8AX+WWfCuB9qRZ6EE9sqIA7PovaJzwLbe6f+GOVCvSTyyNP4vHF1y+nSuFX&#10;E6d8877XJfx6OnO59ejS5W0PFZc38lreqBiZsQmv6KQXY9Gv0m4ElRJ/1kNtdFEpqddtkMmFhiNp&#10;cTD/Os5J4uBSNkPHF9IUnW/Gp8OEiUhps7+ccv2WqB8gTXuEKYAdmgS3hCmiERs30P3KQoqpXpdU&#10;h+nRJN8+jQ+Qpm8JE7zSY/gq8NyqqSZyRS6nrf9uSFMXWfQ020CnX4KojuiHJj2Xlev3QuPDs6fv&#10;VWRWf9xq4kB4YaQUfaFzj3PJE9fSuoa5hrsMV97OSwJiyklFFubFmDgVanlKCTIqEgbmPKav7bgy&#10;PGfUN1W2BWmEsGfoqjdV6jCcoNpiiha+sDIqNZpELlmqbEqqv7UT8l1IraOJT2WWVZxu2L0I1qGW&#10;08ppQfUmh3GgWjALscvWMAJ+DaJ4CQwapqp7s0ork8sSH7VIroDzgwterkaDDVui5x5HcCyv/ENg&#10;oZ/2bG81lQrWQ55wS+86sHiQ75sfGV6RVuWH397p5oslTe173gR/X7rHs/xivtlsZyXNk4ngktlV&#10;3vrdeCFYd9m/cuvIcUCGMl3MljA8SoCly++KcvscN1PS+UKcTuZthXs3wmq2H1LU/OisQ0MVBojf&#10;F+xV4eqxbjxWKee7xaHeqLl6uFC6ulxm0hM9G+id6Vm/cSWNLt2y7F35Bk7ZsPvVUeDF2o1Kw2uV&#10;aPsfJ0hCD+U1o46hWU2BCqhaMdPKPvxWcGP5xS4Cz5zB1LHNKvZyO12Vq+5chk0JCVdvcyE7xwOW&#10;K3ckgyqmKQKTPfpr0Zki08pHLh82p3RxSriUVPyPz0VAiyHaB+3N9wSg7r63kDTt1SxdwesTAbF5&#10;dgxWeKuxR0joxkCAPg1zJI8hJy8hPjwC2XJajA0kCC6Rgg0+KqT8fmOwfZRTKqZjYJxpssxOdcHz&#10;XvZXa5ck6xp+5/n9QaJPg6mtivQ71P3bpR8zNq4AVVzGuoNroWxxwKVVBcPngUhFogX5TisqwDg5&#10;jQ/CP225MgAt76Ib9jYuSeKbf0A1zkB92yWo5d2wmsALrpowvXGZ+E8FRD1QVHrtYZLPoVTucVqq&#10;V3KlLXp66EIt+2U1v3SlEXCrujJqdevsL0x6mtzMy6yd5C9yMQ7Ze4pQ7c4kw386AHsMG9L9aubb&#10;KDWjp3Wpv0VPR54/R6n+X9PT0R9S1L+hJxDslynqX9DThcRc7F+hyg6oqO5EsfEf7eW9l7gWReEn&#10;8CFQpIRAGtKkEwglNCuIogLqKGIBfP+79klHZi4zc+8//oSQ5Jx99lr7W6xfaCL/LqrQQmObqFLi&#10;/HUwdiFOw7Fu5BeKClbFttIHYYk3jRyXTy7aDPg2LqTrw68KTrIk2hggEl2IJgHgI1TJIJFO3z1k&#10;WUXtIUu73nzpzeK26UxIqCQfMYZMsKDnK8/3gmS0Ch/8ETbni8e9jqLbISkTi+Ol4AyuVOLcpMTi&#10;U2+yBJR8yGakMrRvlhI8ZhaTQyA90kFp42KKBhy0uEgbnCHVi8EKILjVd2u/Wu/CZoqAmzQapDk8&#10;AYo0oiqcKAlf0fWMfDtKJOmYWsQwBzk88XV872QnOznF3KUOfsZs2BJYJXYhE7qw5/AMteSq7dbL&#10;7UNlucy9+8IHa+7DxR71+5PyhqScO1a+m6BqHZj2yk6caByx11B89brEiJKz9AQZGqagZcL0nDZp&#10;Iwk1peLAuHGbXLxK32VMADOGtvaKR81r5v5w1TWRd7AmY9Ja26DREj9Fw05eANpLLgmbuYjDz1/P&#10;8bvbtbnCyYA6+WEST9iy32pDpMW4ydYT+V3iKqMrsu0rZ/HfS5lbGydENolZ6W7i3tBlV575WWUw&#10;AsRqrrxocAdceKkqgeczgupwSjmcrlTM65nsoAFj/n+Dg13QwIPNvK1one2U9vItJ0jUDCFPRNh4&#10;9tAIO1Z1Yu+sh9i6S4t3fVVqDcQDi8vf5+T8HudIvgTreQdLnAyFqbnQ4E9jwQpS1RRN1wH9WCX+&#10;i6MsxU/6bkTfNUBZhSqm9LQD7RfOMwgVl60WzW6dbCEtTXS9CIztQLpcFVHwqNuU7+TxHeudLaeR&#10;ZEMNoPahwBT6AILeAHeoLwCQ8apIdHHSAvAWxAaKIIUMtkRtw56cNxcggWbEdK/VRGCd/NNBv3Fh&#10;zw3BW4DeF9DuUr79SmnfHuU7RQDjQvw0yPTOeiwVZEHEUnzv3dQTZGiYglb+TOA5T10iADjD1YEk&#10;V7PTC1Rb11lvOMP2O41ffMLHdrYmc36amYZ6B17TFIAYN30SAMTMX+EkO1dZSpiCkabChSJ4zFZJ&#10;+Wjd8z9oN1eTl/Jr6oAJ5IBI6d7H387O8Gd65QvEG5IvkOsKKExqbVcsxGSBthj0sa4vHoedQMLk&#10;+zL47yrD0ut5QympAwFedHei+I9buu01abk84sYMAmV12pVZKc2r253xyCkGulvj2STZOzQEZFVU&#10;+Xa+oSr/W1nFSSrUi1F2Bzm/ySEpWY3eqxKvLxRSyQlUQqbxNZuYa9jqMGQ9W8jEiyx4i3GJa2EY&#10;S/thR+zMQyyd08dtLJB+i6JEQsiNARsvff5CxQhq0mbbDPk3NHbyjdZ9XzzWfUtzGwZ5b/p0zTrz&#10;TSNMCc98oySHExmJuSH0YvohyyAjwIj2TO+LavjuemW7SRHEoTTJTRAQjogUGtk0uYmO9jmpKIFw&#10;NyXxoUYaFFJosx6idr5iZwG39JxGQ3gezhrS9Gp0LN9xLQCK/lRGs0yOQCnJnHw7S3cZyIgPLw8L&#10;hrGobDzsdX7OxXJkzMRjbGL/Kn5sXqD/tgB7/bgg8tPsZe359DDeUfsOEzqz8hekb1yYBQSi9oOQ&#10;5UTtN9OJug+cofNg7pRjZmU8xThTLcehYuHoGP6cGanmt/efvIf+c0s3/dsOs4NlMqCl4MIIVp3T&#10;AoI4+MsQbKjeYLIAm3x0SS9xmOJ+jPUYDSue1q2YLm6KmffYI/GB+WbOpAtjoLgXf1rcCE149lpj&#10;Z/7bMYQ3z8XxZCVQrTcIaKtyuK+nMDrP0GOhUdP2tvIfxhDzLd4gEhYfejG85WImk2YBG++ZoqQ9&#10;xaOuGNI+XcfR3QMVrHcdQT3lsPioL1ST+T0LgfbJAtwGME99/IUBHJor7LRSwIBBUeJvgzqd/uSG&#10;A24oNSMMBQucRqNHwROPFOz64s0dSWQ5KUXmuQK6pE9QcknxIlOTq8cLShZpQMvlzRmW2QajPJ2T&#10;B6Zrxtw3Ism3c+m0auJjm+sQ5mThDP6q+DAfYfCGj3G0vWQJHjmKERqdibPQyZDNIfFhNQ/id5mk&#10;FD3kmswKPHsxKe2/soJsNtqMMReg9Gr5wP/nApQsLB+gbcLxCqvST1wg+fGHLsDc0vQBwwVmAT4E&#10;tP+SKVx2v7tATAZ0nvWoveIY+Q9la2qGm6l+OqXVSv3KSG01fEDJXK6+XOZzk71DtRA5PVMLodmV&#10;eDfwS1JgFRx6yhZ5M8ek1gqYJfL+cbAxf3Qm2cH03rGjvUOvIXG/NqRd7IgrTaobdgQa382QOPf+&#10;YEeQxWsPY1KvSPy5lBBbx8EazcosQ+4NO7Jy5Y6GtM2OINJMBrnxXDJ4BB+zkqY/yQ6P0OkfdMiB&#10;Vppl8HwQNDMq/pRIfp9HXARb26iJaYrvoYI0TSo9hx6dDIXk9ATOKCZS2Es8I7YqK8ymXj8kTf0v&#10;LseiWVmvJYCBT2snRaEmU01WRwrh2zwOVCmAUjiuCh8LCOSHGWk6yiaUgC/bBhXpTXhWZGhnqIlS&#10;ygZVSfv4qNEdCbzltj5TsZRGFPf4K6QNTBXxTRZbmVVFqhfrPfj9ffV7hrILfbYWoRyNMwv9PUOB&#10;Ln5tUv+SoYavmR0ylHEuP09R/02GwhT7ZYr6bzIUVPnTFPUXgWUjrlgVc4qZXxcifxpYyoMhb59G&#10;n9pLRmg4qRGNjxcSIXITiPzUIGQf/3Vg2YgrqNj2wFJN/U1g2bAH7OX/CCzeuDIgH9sMLIsrYpwS&#10;NlRuUGAB8kiNnKw2okcQrqgKPx6lvFJa+vLi4y0HRa/1rLErI7BYp2GdRbm1d4hVJIsQcTwpNueD&#10;vKwusuzZaTkE0IGZD8RtlOIpdJJzF9qoA+RhS33vcAdUof+6Hjnrq+VSXp1GjuexJ7eYWWd5PcJM&#10;r8Y9cfXZdgnF0nlzYeocezB0fr/fJCw5iFg/6YTZc9jYwlTZjyklTmlDi8uiMcrKg9Fyz5IcOToO&#10;J2Rvo+wQxw4IZbSKtY0A6xK8L9uR+M90hvZy/8kp5XTgAm06T1prPIu5x7JwsMpGzo+Xmae34Hkt&#10;W42/G24Z/DgP+PgfL2c+v5pc+gLdkewLHL3XXBWjOYu3MIzHyAgIz71zmP44GUXOPTtFdVRBrio3&#10;cEH+MoFFJdIOTIrCcCBZg+BSRKf2A44lbhCcTX0wCKsc0geZy2t1Ov9Mu+r5/XwjZtOEZudeXXUT&#10;/Qd/3iS9jfyS7NwXcnhL/NO1YdzdFJsT/Vh8rHy0icsz+JhLyVVfuW5bZnobgBCZdDbnfp8dI6zg&#10;KOZdWYuGY8S2mQ4bjjCu6yizGTpOwWEBl5CoP5mQ4GMkJdr10PvsE3q20zZho7FZE6v84VctVG8M&#10;aBsJNn2/YdxJNOsEN2i/ky9C6otCJ1IIvQtwhDS8ZnjJSfVktOVwiMSn17wSkM/jRuLxH1ebMJxo&#10;FSkpWaYSwX9vgxU57F+1cPCaKE3GXSSnk3STTl/mJVmNzvBFsZChXV1vOY00GLygiS1ppZFTKeQ/&#10;eSVweYP4pIgafErKUiCbUglCNixf4wSEGPmY6aui+Bj8jNmWKkh88Ed4l5TkuUANuWpvDO29Q6D/&#10;xyop+gtPQr2o/8N6dS4nrjTRJ/A7rEhGKCGRMWABQsACxsYGE0wGYxsMJlXdX9+zf90zo2Cvt+5u&#10;1f1DaTSip6fD6XNCRDv918oJ7vKNdnKUE1DtQQFas4bu3YikBYDNpZXfCCn9+J2Qgrz8u5T6Vkjl&#10;yo9s0DFmMsy6mAk/73mctrb0C6Ib2FGrf8VNfmEms/2Z3gXL3qELOCvjtz0Xrn5qmhKVSvjvz3hQ&#10;jeSBO6tifZEHbN9fqfP4O1RysFv+Dg/cCOMgwl/gQQYS+yxkocQFCTlFmETMaUilcb8HPgZzuH0N&#10;FHopEm4CPLJr/BstOeX2f0VKMGJuWuJHB1LQtW8a9BCAVH7SbyEUBB0U0HgpGo744FAogad9+Lmd&#10;Vh08ACn4UIeuSwD3KMoxbcJlDGR9Y6kBpLQDksQ3zQCuXNaEaz6WAtjj8mr55TKOeNC3spEBSRnK&#10;mDQb5dWoCMz7EdCJv4Kl2tQBda6ToHju7oBFtvLq/K49IXdh0gaSZ+qookp4SlKd1Udwl9cH+M/j&#10;8B4woomC9AW8aYWqdqZhAr4t30nVwpSK8iQRVhpmMvj/UyCc3xv8omr+WNPgKZChp/w3jRS0sbsK&#10;ESuN0pni61RREQy2zCmgyCjSRKwDiTba8PiC5NUrkya1pK4X1U3AT58WAXVLLkSWcA19B8s0u8sl&#10;kx8xXaJLVnLey4gvk5lQrvc80le0nnKxmoO6Q6CDwTRzM5cO5d939SPZcPxHDpPTRWcLqqies/5j&#10;yq6N4XmkWxv1sLMRue58FNhGOc1TNHSdXNbhLvbnI3fsyqbkbMBN2wd4V1cYzJabYexUAYbxPoow&#10;SsUXNIB/al33TiC9r84+VInU2J1kAyWgcy5YwXcy/WgeL2q4DMMkNQ7qvNIkS2Z23h+ohGUBcTIF&#10;KK91BLkcxW6UAAty6MUvDE/b3PtLYoof6Vfhju/TaBG2TNOUawE2RpwffOcUHxhVHKOQl//MbPg7&#10;NhrPtaPAlPKJ4SJIiTHfv+dYJfcGmp2XiVNoGn9erK3IP4pOR2hGJSvjO1rnmtGvqrQBjHkzZs1K&#10;Y9PW2NN5MKKYVeKnY/akrWJoIkZNjPs6WuzDz0zbaeNNnSKxNj63mO0J332xvOnjrHT8mVwt3uyt&#10;qN0RM9ddJo9c0aFshY28CuVv5891o1bl7p25R1EAkK+IhwboXQL4Q55azhSP+M/VpXXoUKEdj3yM&#10;eBsJXA1i7MmYvtrfRdh3nfe8482Fn/rTLD4MTWPjmedbD0+XpZmkP+K8yyCuWF1y+ohTkk9niTmO&#10;sXEDZv+Ow0Clm+cNwSzsuzDDrMfSlEnK6VimvA67CRWmiMsQPepZ9ShAIAcCgFVWtHRHhXSl2EBM&#10;K8oA/80uq9pyjVdLw2MZNkyFzTgKivhDxmmsGoaN7h284wPsh2zAwITp05MdmCE4libXCLoRBrCN&#10;vGMwmqsq4dishqmtyU69EEpq/MzswvBJU3Uw6QurA+QHOpNDLBLcMnQkS/hOctE8WMJPolMpTtb5&#10;JQR1cQQTLZdtmAYccJ1bPQTRnsEsfDn+L3eRSCTCP5KJWEJOxlUtGYuntJj6Q2mdN8tD8/C6et3+&#10;EC+uLpR8VVXb28XOPCyXD8t/TsZufn5fbk8/0j+U/H2xWk3GjOV8t1jC55j4ScLGRYldiLGsyDeK&#10;TrNrsWA8p8rrireVnRrP4V7uCwMFFfuwRxULzIsT5rKfE8eLASdq5j0XrBxFXPaQpnIQmw9GNPH4&#10;T+R7AqUSD3mN5aFwLgmN+uOXJkRqXklNHsqgukqPhWVLV46rjFLJ92tG3+zc68opvLNklkvgWny6&#10;u058panspvXj4aCdAhyfuYlyknLZAT/XwIk4n5FUOJHXdXz7kxPuPDd4vxvcuOakfGTBiY1uhQvt&#10;vQeHsJMOgq7TBNJaKvCJK1aJ5nhsNf3tjrQHyQuwUXG1wpLq7Nn0WXtkChS+1PvJYe3Yf0H29LYM&#10;YXPxrPUu9wLjr2SZDkqk9cgSOuO5HmUmgA6eLApVdc1w6KtTymqZBO9iCq4b5LKCa2PqK2atjaLk&#10;mvBDIOLta2urqriYgu9qlbc2vrSZf0M6zMUTXCeXi5ShwClky3V2uSojRIcAD54Ewj2g197OpNfI&#10;0mkz2/aMnXNbJI7bxWuzsW1Ntr25zZjcZmuzsdk1beZm25i82TYne+Jma6vf9wU8fzznRdzXua5z&#10;zucGvOMgSLXzoPD/CnJjRSueTV4+Y4n0ka2iF7/mpmxuUUKYU5FqPw2xyErHmNtnaAmJmMKL8Lva&#10;A8MgjV5yyJxi9mTolCWYXkoOoltkohRrr0/8yWCU3j477GiyFhUXIcZlNaDJjB0lu3LWd2MJsMJy&#10;uWZn+WR2A0iVfre6YUthyXo5uOkrZ2sgOS010m7eeROnpvDZLTNL247pwg9NB55Xfd884LHDpWP+&#10;yshtx1x9ZrXJIRvMhPVdbPA4OTO2yaCyUhxsqa5iuHRLJa9YtwjWHyyEF/8ON1zbsWRtgNW/tDBa&#10;8Scjaw9MgLM8HBEds8uWTM79EOCRdu+7UcKURv3e9oTLlxWqNJ/ltkt57o8XtS8xjfUi1oyIsVPB&#10;3PFiMR11wI0a4jcv7pJbWnnf5Byxkj1Vt6B/R+BkWhZHuOeqHRm3b5OeFCYqTbcQKooLIP+8m2cB&#10;2wbhmE5X4Ttz/0FTgwGwT77Chv8voqoqC+QjAfwLD6MzJ0cSS/v8rQg3aM8sDer0Ih6WdXTHKmGL&#10;UHf3Egw15hNQXtsSpkwtdWZ7sm+E3UNW0PkjU4CZSff9Tvu4f68FJuOMOkG37oyUYlwVXUuFjmrh&#10;kEzloWyDbE7NxDqycyg0tStnUip1GkNuDYc1ugG5oPuL+LV55bjdI4369CNTaeiGjPM1DL/Wi5x/&#10;XeDxsPtR6QPta+tcmDouEpIeYxyGLppfn+b3+xAxpgPWfIfl0Fgru8o9hh8LE3orh/jR7C9odkXB&#10;FQq9hvjBNLQTtm2kgzjNtlRcOISqutKcpnzJzXDNc1+AIDEf1Ss3So+2mt9S2G99FHClAvsIz98Y&#10;/ezKX/mm72hDkeM2TvNoYqRrOf+B6xWjxrWJhsR2mpQ5suI9VWhnCPmHhOvjcTuVck+Ogr0bwsq4&#10;Dela1a+ss1pp6TYQCwsaSGr2twfQPpb4SRo6sK+/JOS18xnhY4XHLFLQyq2E4yveU2EvmQ2Y0riw&#10;H7E/oU8MCu0c8gyKibsQqkw56saSFVHV+TLTrTyonPxKY65t84hMgGNpIqlwPTW0cuo6JU1ePtRy&#10;dkNnFKC/OJtWfT/p/25DECY5atDVkgByboUMYbBvtq41ORnUF2GHEQh+byD6oXH8T0E2EF2pgADh&#10;M69GRqscL9s/vyufOpdPIY2JZQIRNJl2rcaP6AL8VV7l4aSCTrwqwV6zWVtl+9xe9KaGjmXJvbll&#10;brvhJg+INMr7KzuTyz4grcjUClFHYEXAijigTTK/5uIM+26TEsbpv894r9zIp/vhX+CF91BBogNK&#10;1RRSX+iRj6fWUGDlP5+0UAbJ040YlS3rMyNTfhxRyHpgrxQA4JlpA7FBZyhHIjXvXEfwwdFkSMGi&#10;FSGnd+eRXzx2P4q1T/U+T+D6gzoH7GkTE4oXHtF+chJQyIqxfYpCwqYixsEggLbEB0435mkKJ3Ew&#10;BZ/FXwlMu91Xg/WaK33aO3kL811Hc/1XSdV691YdZfudBPOhP7xH96oB1CVejkRwQSLCn2ET3lAg&#10;T0i/vLQyFpEWJ7qwG0v+LvRb168ZykkPv7sDOhrvURquVTS1BkwOGTPxIVr1N8RiwyvFihF/weXC&#10;+MNjG8OkQS9XmsXGUOqIU/wevhiUCrzmCk0c2G5R/RPucJgH7wL+212tzX1LMLfT+OrkAfueo6Wq&#10;U5PooXvAT6E3qdhduJI77lh3ng44QFU9EmWc0XWZrf2L64kNEfTtBhCrhD5Xo0H+RZaMAvG6ajiO&#10;xFeeV+rerzuAHIabl3FQ/nEVeuAjKjYpIn6WSnfh//jqPHhRlujHgEc/hijCQV7zFO7Xy8S83Ph9&#10;AtEfIqJosWFMhlqkrv/u2XwdjvWH+djuH0rznO5GavyTc4cKQRtpWxGSvScbkouPht8ambOPUQW6&#10;5z5Sl1dvuB2nkUbPcwLk/dLortTgXC7qGHK4SprS5vg8qpwcXlfjq+BXjRXoMbG199f0vf72UPPd&#10;xa4FBwut01GKMUB1/CTU6nx3d8Dt0NGXD9zFf7vUgpVKvHnwPPzP4czMkDoLqSN6tWKq6TiiYzVK&#10;BLMHS4Hf8zgnsdyg3UYwmARjJuX0bU7urrWh6REs6UnOjJZljHIgMB3LbMdOZXbptEDt6K9SeP7g&#10;1WucRSUiiJFFtoVyhsheWXKWbLehKHRmgWTAZRwbj3w+4PDX8mHtp7+3HPi1VT5cew2yF3+gZuWe&#10;8pAGLSiyO+ikRFcGhslvzdbcAcP0tpz3pwspwQ1aM1lg/aMiT6npICwQYYzD5P6Ih0LZwBgxpHPX&#10;IJCIEFADSvpyT2X04beUW5gq8Xc7yOOw1tR9AapFRgwBTjpqLjAmvNl7iFSAjYc+0zBmDLaE+qz6&#10;BXclSh38h/YIjaJiYZs5yv28/YVEySl6DkkXbKN2vE7C2dD59Je25kaNtZvUnq+n4TZj2PLy0tHX&#10;4b6WFKbTaPIhLX1N/vavb3Tvf0PEP1AbmheGiZyDtnCcywFmoV+tkBxySt4pE9e/9gdXvXl8HgGK&#10;hiykfmv7eCmtC7VC/1zumKrCH2WYxqNLrQd/Evj4zsUONhhHw48/aEX7zAUIo+ZdBPn7yIYv+jt3&#10;1kmZnyncvEZdLB4rl8EosPesjq6Ih3ltREeKlmNti+wUdWSv7ct4u3HeHYodYJxPVJRsHSjt3E+w&#10;WwImYGtw4+M7hQ7a/rWrG1SGfUXNulSSBgXWvJ2z5HegPc9WTtmfXtraojn9dzKlIdE3xFT3Ceos&#10;l48KbuxAz6+irm8GC+ndI1k1B/G+l/rnUez/qebyOV3dLcEpLC9nWm+eXl3d1fWpXUeELZA/3/JQ&#10;LdvHIufY+DnTPfL5saQpIfV9gWEumksS3xPcyEjP1/wjb76kQ4THvJpLqR4d3/H4tkMC7kBH2u0i&#10;Jr61s8fUJikz4H6Zsq0JONJWmZ27XS2h4Vp1H+0JB4zrLDfWsGJGWy757gRZnChZrsByYyz+KCkd&#10;6optbnKKYzNfGWLCNHTuS5F5e+Q4zUK7TdnQWRMi0OO5qaLB6skz4u0ROYUSH4LLVKESfzaMyu6v&#10;G65Roo34uO5rJ1PlkE5/6yZnEzBGH5uR0bq/052b1Xvnh9avdDXgh16WS9S/+VxEwR1h0CONR9x3&#10;cg5upXDitGq8aFTov/wNRAtNCzU104yAlryXtVh9kDbV+oh259wjhZriUH+zCiFf5u4j4ZuZZn/Z&#10;TMqzakH4XRxIEujmTokzTz8PEAIQnefiy7s4Uo3LtRjvyJlVqAiB+RyRzqO3dvYqA3++cmWUFHie&#10;bm5CPL5mFbOTQEPT5FDYrs0mwyqyNTixHMk+o793vSKRcYNdHkt7CcukBdBajUytO3q5epZQhW5x&#10;av8NDtht+MnBc42JRiovJWGFCz1Lea0jOMBDxRUuWZcFcQx8LTvrxlpAWsEIvw6vG4HEgBSzPjND&#10;1k8L4t/IudOW5uyC5vr699J3E4F4n4Hrxdqz/SYsXuTo2vJDJ2FyCmJRXAcpD+KyViD6/0ZNjZ8x&#10;ZI9oasAgT/OvcQKU1MWqipUw2+ha0P2se0Xrc1wHdDTgj0FmS3dsQPB65t6sPIO4qk9CAQ47JaX8&#10;wQ/NXCQZYPhOcjiSVr8Co0ki7sVvpGCU+Jj4khpt/i7RzRIiKyNZFTXlv99C1qPfvdVseYmFyx1f&#10;bZ0lXAOVntz7ZEea8Kb1T+2JSq4nf1691tRxWZLCYbFSZVoT0rJwKUdSwNp2fdcWo7JG0Nvytarr&#10;hJjQWJ3FGZK14xnw8+kmo1d8gcW1lJdAzHTEa9HaDZOU6BObIpfCRWAOAc53hTDUYGSr2ZM2cr8S&#10;U12jB69QgEqlpLLqN4R37Ka+nuRg/pAAk0DnUaphmqMSWGEhKvXwuMT07TTmjK7d7mjE0CXtYo0y&#10;ehq0qYJAyPdfqaXZneuB+QTor2J6x5lFOqAGMoMQ0kQ7DY/ZQX3kyaE9dANbW+sNAcQw1XHcNbED&#10;BChJFB4+fEVwqoo0NV8q01oh72hxBvbw0M9HRdSUOIFK0U83GmowiXoqbwWAJqVgv2qjAeuKJ0Fb&#10;xYJREP6ndnqIi6W4UHtoUOuYNn9kVHE7dDJfAjeZSl2ZKJ3kHs1WK3gpgkyOm8IMJ3KRwqAYuEtD&#10;0WahQ1DupSZeioGs98sJakNsfIBqRHHiURijFq6ZWtQHP11RE/TVjbOJUi2ZEljQfJY2f2ldO6fF&#10;cZosaaaGaaQ+zb2gnM+pa4p/cJni0ofbjJmEA7AOip2o1gZJFAMmBcNB11qyFuaZhFY8QckWgAGi&#10;cs8mmK+EYamAZ7yrb0HcFmJWbrHqlvb7n1k5b04ajdC+iBlyqPIVDQq2Eo9ixb+Iw8CPURJRC3DM&#10;OhbSwFSgYzctBkn5Ys4zxg7Bp7Fc8EBPiPMogvflI5wL4Qkxh7FDPRNg/8aVhzhbqxckjkzvKnEj&#10;Drm3Cw/uLeMBzhmnQZ0MpGt1Tb8qExiDAy6u7xkVJ3OCKzsJOCVBlF+ycZn7CAgRJH8HIYziEsMq&#10;4pPOjrnxTIdGlrYGFlxOmDRuEUi0q88H/JU0Ak73O/FL6+fBkzjUKY/4E+rT8Xrd4KY4ws8EUClR&#10;g2IP9uvRGN6jf48TEEb8KoCJ+NzvOhr+SR8Le5WZ+3tj6lDSoZVb87xjT+BNIOaEDpIYNmKh8Y5o&#10;naAJNioEIsrZh41E8BF4lfOZxoEdYXxTWBsLKvwaS2tWeSRKUoIq9xLeo8u9w2JEiUvVRLu6QnSV&#10;Kw+ZluAW4ZDKfteACsjzD8NfmrP1CdRAmWGCPB5Sr1GHiEY11OgQ1Nad9ypJPuABMDlZX+3/D2w5&#10;z/8PW84pwMvFJyLi6vbT4ocDBqps5GLauWN2C05o7U4X0jsnBRyn9PRV4zNts/WPQTmYb0A4vFAK&#10;BWLtCFqEStCKZ57VE5jWajvFMwfA+HcG8lMW8wiazSWSvObrVN9Ekqmg6W8nENqb1mZBIGnTLbe4&#10;4oo5RGqsXEvnMjKyUJQ0UJS13mOYvWlkYJyz1ekauFsVQj+kEMnZMnJxNXQ+NQSx83T283PzeLg9&#10;uD1dV2/0P+uumyK/cAvfNtgWMc4x3M6unR75edX2sAeqbSv3xfWzVXquT6EBI049MLbRVzRdKPQ1&#10;DhxVLfAZ5/080n/oCOkhE34bmTp5Hvr796GDHOzEdlTyfMO+2Tf3fF8FGZtbCOhnNtro9m0UbHu0&#10;dhjaZmw/7hbNizNW6pvqif+QhME0MjLMMdo7O70nZUsZMSM0DnnDtdI/z3o2zk3MNHcfqRWIgsH3&#10;vFrx/5g5uTq2idmu2drC7dvB/Aho1OvqFOwZDr3+3CLUJWjcdWDVnG603en70dgque7p5u7r8nK4&#10;d9eDf85eyk6f/W7RGg29dEK5OKZ/9xbRlQ3ZSaK/tYBvXqSg8jumTN3vziycuSB4rD1+J914pjH0&#10;P69xG2teXQL8vG0L3Wejj51SwGpTpzAMARN8OxLOMvIrls9MzvXUHJPte4eVf0W07tA3Z1PTc2ev&#10;LZS2HrSinn/tWP+Q8gxsSeL8x8leQw7P50nVz8sX8uqBegp8cWHbdleoiXYbV/WTFWgmkmeyWcx7&#10;YfNrz/5ZLuIRWXMjo9Y8tKfOmrJXjNbJxKrCc1fasEX42lkOk9HAAKPU0hzn3tS8eG42Zm/f5vat&#10;uTzeItkPc2yZqu/CTno5Whg607ial2oVmFjM07m0NEIli99cz0C74VBMqRudoR0G/Pxnqaq7p+Go&#10;HiCcoI8ibqd6kT11uxdy7Y2YLJrAZYo2OtxtRQ9oekpAGr//zRQ7BkewIxaESYFrdPYt3pGyVEoR&#10;QzDi2ivRWm0DYTlrWQvePBLXi5hiN7LRzaatjESA1odMXU9Fqe0HjM8XKiR49+5BMX82SpA6q238&#10;hX3imhj/QcL0pzNxFoV6fXhiof/QEBWmCfrzti2Lfd+e9LgwBWgrDNHws1VR8eeRvdVbuW6EW6yL&#10;60ArIZLBKqRDuwWT8KOH2L26/TY2TBrpf5I7qgRwmn6FGpJ0qFP+lioeAVIxBmcWXVYsr0H4m1eF&#10;JbYo0zLbnVA8r5khmavZ/ono2GaYiFAzpOIsmM3mhMCWb/RWWNrwi8S0h01WBOo4cj/OK8dd84Ur&#10;4izrgRS3WNcSpd9Q51Zrz4jmxrtciq3jLGhKqI28OMQjVuWr0USwXb4mmEUpZMUnJON419jM0PtK&#10;S7tXbldxS2ddiUsy/tdtpynJ7sncUmfatIXgVsjCmo+Xp4pdq7FK71lj+ZLHh2iry276Lf/VxbRM&#10;0mPqQE7FXa0Nllu2ffHOXI1ZguUSx2ZqRLBj7EgFkyyDfKkD2cnbVygU7NbyJHfTavl+fMyNiRgJ&#10;CT4fcnm7OLu5+x+YJgqC82Cnyo9a8v+EBhr0+4bKNQD6e4dDgeB8wQSMOj5u1eWCpEqCtWStu3Kb&#10;xNEqLyz/LL8iRIYRcLqa838tD0koEuzbFIWOhQp2frIuzEkXVYJ4+2CGnYY1oiCM6JB0MjeAASZc&#10;+MT6WXkGSypyVPhingGGwQBYIkUNnzAoNlbszqMCCvNCg1lLnPlFgoeYareHMXqbi24FQ4eMzYh0&#10;oqlHoMO580edwQDMOeim5iDZ5H7n26w/asn6wKBBbWDOgdEEx7FCg7A7wrryg4yIAMUEiyVkytDE&#10;/r1db4jGDvScGTTn6ElFBmy1TtRQ2yDfeVCdf8TAevhCpQKiu2nFqK7epeRLoJJu98Ownl2rmytQ&#10;eLeXrjn/UFCDQ//gUurSr7b9s0Wn5IEE+o1uxT6XSUyG2UakYn5bUOKYOJ1MSbpTo1mHk9Vb/qkJ&#10;a692ej3kB8J6OG+Jay+inYdiCISQRZF+lsfNUt5mBbkDNrR8VcoOsq/+F4/TtqyavbyUFFvF1BdD&#10;p5Vxzjbiu30Mn5WMqtAhQzEGW/Aql+gcuASL+MlTJc1hmdcp/vZBMChsCfFA6SyduG3ScR87fCqI&#10;3UBsNt2LtBZn7pqIVdDeY+jO9WSDRwl8wLaX67nwl4GelCFIKNG28/vGsznPDvPO+l8xxKQKx1GI&#10;EAUoxmIBXta4blaDfNUEG5ZkCIgcYuL7xBAVqmQLr4A+4nuJQsTZDBH8wTAJN48Y7+ZGKwRC/iWu&#10;GTXGPC31iVdhvDT0GjkzZMZZyWY1P8AFNROndAdvpeymsIQeLXrqMV3PaEVjQXRIJy7RzvEk8rcy&#10;Zy/6cJL7hC8va6sVTsoQ48Sxk08DlyiQKQ9G1d044hMWH+fhwaKoVNZb5WyCdZ68QQieGeFt1ZoO&#10;0GlWBdZRCqWFo7VdPX4QNmpigvZEkRKnV/zGlSnSwu0rRT8Vx5Mj13GrLaJtoYWiPRqxeQwqAFsR&#10;8snU85HLva+Ut4IzcjWh2TlgAVSIHEScj5BdKJOAMaEO4AqZcvnaFMFCqqPHklc/dNhSryPYQDi9&#10;2cafFSda8LAfv7hF9HHx8WpjqPeqKOLqEJtBZ5nEP0i7rLuExRhZHW6Pfqoi/Av503791PCiUhbf&#10;aP439u7NiWDySyuMU6sG07cNk8w/EKRmcPrmZ+uFO0PUGIvDbJ0dF/AQRcgqwJ6yy/alE0tn3L8X&#10;V11fgatWjufCTA0hBN1yVwR5KtmYM8q429lbkeoXrTO6dUQECW/WNACuMcmVaqj84p10atlyvkNs&#10;RHZiU5w/K+AJxkHkX5OFzvp/CRp9R60fL7Ada7j+oWOYkxEBWEgZCT/eu4HjRI1BKMaHXsMqjYwO&#10;X8xLoutU6CXPGZzEQBsWmxmsiByEDx+NDZX2V+DVw9HdRyW8F1g3MX0jOxxjQ1OIlZniBxosuvnV&#10;2yCjLKd7+8SdDtgRhyMlmcRY9B/aZkd49fXvSNn4nTXqRPZ6KJp0UiYMPntdKwp5wUhT7aiIwMSh&#10;Mli8RJuV0MeH7YW20RwqOcfscNoEqwGDFS1zWikzHWCRfiGMfz1yEeKBgzUljxpHd+nMgzaPpZ9I&#10;NFxj+AMcGiz6WWNVmQejGCm6uLCwvpvZBjPriUin+wOVLAcYiEI70wM4zqcWLXG6Oo0lbBayimP4&#10;6KrSJdT1QYu9a59A02wwhKTRcsNijAkG5QIDIa0cFIdtvoiylWwWvcUsM6MacWsMWbFWL/h8+PhZ&#10;TnV2+Lwc6jIrktxddB1WC7/Rl/LLfks/SK/dZCqhXej+MncZN8znI/VigMuj+2N++eyOVf+Fhrh5&#10;sbTINj3e9nm0LtwNTGdceJcvmCZqfJOMiG7JXPrjc8OUriHoxKSePUb5CSJlmQ/8hL4YMwyHYy5m&#10;tWDpZsxVYg8PeL5lvr1PhK64SP3wQuhCcuwdnOrM8HZSFsbfCQ4DyXwVqsfw+qAOpNetkfl9ZqoA&#10;giCgbBqiHzJTTT9LSi4L1+39RlJaiZEMTqGY8Rbmk7SI8Kj/ieJzDIdfJY2f6v6K0EZljdkwwskw&#10;hKhcKIs2br0EaiikerBeGmUZDlm7RnT8zclZczZBahNxOuLpI4qaX4BSFBvTADjk/XVHrT7QOYy8&#10;UUjEpP6cEy1Jgxnchj8J5/KnTexfhHXJg4CMrXFP47foHN+ZpM+F9qKEC8fXA65oE4HpSUeJd2m7&#10;mnNrz4l0XUaF9i9DuP4/wRHEUn4OEf6j7rU6p2WOs/o8/Gpe8knEPg4pUnAML+DclDAqAXfbqlfA&#10;iDQvxXirW4Tw71Hv6HtfOAruJPRDudgxWMDx+vr3+vbh7ZuccxiMPjqEaIpjmARECwFxzSEtrO+k&#10;AkSJdRUs8dxzJqmKD4V9+478qXEQrbSkDTFBnDM5WAsXiSKiB66YEiQ2+mXLTPDy4kXnXbfxmxKs&#10;zwXylrcPOPYp1q3u5tQcglcQB4pGlkkv1Op1ngT6O0BDW5PTk/fZLA2QTLC5FAkgTILiKxnpwk4Q&#10;mdQuv+wgdjz2NpBOV5dt+cfbPniaMi1XUluw4tRmVTjew34CPeeX4HeJ3Tgz4Wq/tHrTSu1ht+3A&#10;Akelr+dD1F3cFv9U2AK32T6e4DdaO6igRCRSdL0ZbWPMr4+/1Rwm+CfIChJC2iXkV6QjPF7mx2QU&#10;q7tWXJzcbgbOTXxVVMgVR1uJKDvALf9yt4VW4y9Oqj0613ZbxI/iFnrqvHtf41f/cXVerjuBPDls&#10;c/e0Q/hHT8bUPLw83OwFqDhVvO1ZHfgFMwh+KNWw1Kr3VL/DnrWrxDH8wWRWjEBD/+JNcsKxt/Ag&#10;pZKdu5inbViZZEZ29L5UlrNZ8v2t7GWOhVn1CL+Gget8NCyuCaoRWLXubWSl7rN62TEyvEKvvFy8&#10;ljyfIpiamBMMcYTqKrmajoLIMTyBW2z+dvbvsu5rTRtaq3rafRzFndJX8i3mN9Q8AT9FCUQEdRZb&#10;Vq0m8ncz4vSEjwxesYFRuupnOFUSjP4cRYIlUt4R+m1+CRFHaiGoQVLMtcwYu+fr/feK4KPudwkT&#10;if3Smrktd97fYMH1U+9JBkwLZlUSIUFtOySnlu5k5qV60xV/0/1Kv8V1SPIDUkdn0jtbWvyYk2+g&#10;4SdHn1tluG6Q/OHHdWd80C82ISu7rmoAjsOyl6BCmLuMgda2xUqsirWvhioNOf7lyNc3VUD/TkF3&#10;JWp7qSXlO6epG/SPcryWzsgHcxhu9lwcp3yqiNmuGTi+ySfGQAiWikfSHRh6Zx/QZXolmC7gGkWN&#10;8M2eU72uK6oicky1JSI2X1G/TJiviKWe85XUbAjbFIPBkpn2qnFpdcQhp2HaVXGmkJPbCdkmJ1xu&#10;a1rSX0uRgjbcbiCoeRvsyiETJKWoNSpT+7rpOuucZCZ5awyNzfvwGoM6GXydIU67y2opGhUeJkXV&#10;peuDq8bBorB9Ezncxtsp2/x4mF/6eFnVI6d5f0ffMrL0sGKoIZcbnvb4wzG6z81HruZG2ZUkBEkB&#10;C4RQ+LNT7zDxNbMWVt8z6Jp1rBlgMCuktmSj4vent64CUcg37/sE/UxKpz3Z3TZML5STIuklHU1E&#10;4jwDi3RmD6DLT9cLonNTfqeXxu/nZGq5xS1drEsENULrN0fll/gL/0Ayw07Q37HfcmyCTy76NjCX&#10;CLjGqEppyGTGzQo6df8UN0qu8UjGGjbhf2KsYf1s4bCRMVWURo0DKZohmnk8fMgQXFpMLJ400gJF&#10;E6z6WJYV6RkoqlAA4y0n6ZxeAUkNM1uPoVS0ZuMMzaodCkD60SR/7jcfzUa8RBdyxW3HV+yB/a6M&#10;Up3Wew2QHLKoAST4hRP1vGOE95BUwJ8nyOSTprrzapsIA2DUlOfU9TZodvT31S++isQSxxCKp6Er&#10;08wqeLRZc3v1UVYzfR5zw9zuN9cnZ4XV72Dj8HhtqbK8b4ZcgNYGjHG17WPvRT69D0t+SFfR3thm&#10;JZLNyyeH/QBiBu+TVgHJDO52BWImAyvrg0MYzvVs8Wd7rqOmavWNkX2OHmvQqCKKz+6suvwbHcLc&#10;duaeqyT2B4Umz08yhtZaVDNOMskuJ5kLLOrg1q/W/raDi4DTKg10QaZA49w9aENU7RlXfItmif/c&#10;f052RLV4vdXGghVFGx4zLyqKxMIwTnDtKL1N8SfwsKKEcXkocn/1IRU+fwM/trw+WGoQS5/q633F&#10;/QI7ESuPGsMU8TMxAYUYInosp9bCz/4CGxfPyC3WytJWIk2zKEB3oZlfw7fc1+Sqk1tksTQyHwLx&#10;hRmpdLq4My4MUvm3GDZy/9DFVVzTn+Xnexa1Y38ez3zp4no7UnzD4N9U2MitDrzLYAxBC76vReKe&#10;r/47TwSGMpqvz0wnIsUjdrPjRS8Kh9VDicuT3yovlc5KnLEuzVdULHBgsLaXF12AMwGFSgvZfVEx&#10;f4ABjwwpsA0beMuv4bwoDtzyuyfTMpQncbFhuXgFhDPlmUS6bYV3wc1IOMBp3E04M6Deamc8LHy9&#10;lTb/07ZL27cItmC8670FgemJN4ctmZXhZE2tH/UtukchmrYmem1/UEnJyfbZ9vrcL8y2RMc35S7I&#10;HgbO/j2d1JJh6mEoL2CCloejogiGD9ayPMh+oIb3qVrdvRpGzIDXmAQ9pgkVL2ELcxeUMyriqfj3&#10;c5HDKywEoIYxabf/Aysg1N8s6+USe7k/SGhnOWMofqZU3t/mfURKJfhmSXLHts9Hq0yylWLqFnt0&#10;kvuI+/s8iHn3KvcnefewHyYnGSTIzD1TSSGYbX/Uhf1ERuji7afcxzgFDe1RZkQSaHtfcQ8i7ur2&#10;PuZ99d+f5H0H3d/nvg97ePEsikB3lLcc/nqVR9X065Pc1+T9fR5V9q9f5e4kdy/7YX6Sxa8wkvJN&#10;GMlW4yIuti+LODMPlWcjA0gxRFXJMaBAn3aZFfauafC8goyaD8rcxoU/XYPnamQC+b5mPRWzZjRc&#10;4auYvTQwhylncKYDZN3J0Sr53wVUzJoBLrg8F1Ts5gkQj8r93ncmiOih8F4P62ZWmFTgSI4gUM6B&#10;9vfsUgwqo66ABmwTcGzZBuVjxHa0uYch16gwcZRT6s8SePYJlIVQomCFathBE4BzkHmQMhGGCPzv&#10;FjtKK85UUUr3gbU860+dchtpt7izqmNijtDCh5B3va+C9IwOXw7f3uPWx+XJy38RgNYBXquPr6jb&#10;+k3UbQORGnkLdpYzw4w3eVa2o64poSeDvqcoRnw5VC1TN7oXsstuQk6j3tzgKyA+IDsabwtGh6wE&#10;RndLiTCNEceYw2hLiaLqOwvi5C09sNWQtXmQqshdUk9FWk+CIzVFGnnDcaaAwzM7tj5gf206yQVN&#10;NuskW5qmUz1anIDVYD13t3053Gcu2dYdc301lZrS3jPjFaXttOF2OmjeCF5DEg9RVVWD0rd7j+XN&#10;LWTPQw+/EqGfttMSZ2WM2SbgrgiJoJvPLd0hH0X1t5OrNYaX944wpmPOmX2auQ3at3hovXyYkD+h&#10;rvdvoq6r9zvC6CbBuf6ch6lw4X0y8qzCB6byc6oIAlXWuFUypxq3jkj6f24x29YToyDMW1xe9RyZ&#10;BY/dvIV+JGl+/hFRr7TpZ5cfxC3iyyUMvMo3ETezJUoZRJTHrqLzECa1crKXNYSmgDOENow7eIPy&#10;0CiqlzSvyW/s6/fOlun2RHAZPLt6XRTmIxKdr6gZ/b56S5Gnt8YC9plNtGfxUHtdbaPyBTgKr3D2&#10;eh1sKQ6HIJQ2sivHmYh9gsZsgx0E+K8ZfMstRlle8nZM/sjbIYmyup8c6EpQt23n5eMM/Ak13b6J&#10;mt56qvU6n+ozP1aJKv7cPCmTbm3KLp8cs+cEqhcS8NGAOEEmXheVcJ2HSRCoA73pS/bowICcbn33&#10;b4waWTuKUlRO6xsq6SRJpi0BLUWlOiwCx2Wo/Y/3stmN47ii8BPMO/SGgLJQq27915LMIjAsKYAU&#10;rYSAkEXaCSySgSADydvnO7dHFMWZ4bQsQowD0+zqquqqe875bqoMGeQ+AyMFgPnPscgS6UtFB1no&#10;yFK9k9+ZHMjiQJoz9go5mk0ZiI0pMkccEhevwEKqUpxtlCSQIWkoRqCBQhdT8hLFyPcRJaVO1DXF&#10;S9hg+LzBH3BuqhaqYB7qixFgTIAKmr6GWMCfyQNp2QwbFcZkCW8QR00ljTjxZ9w9ZqFFqNgLlD03&#10;ThwRcITsLKtFos3sFDIZlqfjV/NAWcOTHGLJq8onTKf/2aBE8hGoMqyCW+TsFEhEfFXQFWfNEmYE&#10;hQ8J6OLukOeb1w8UNMSeV+5Ipyf845eostMvBF8VbpCrXA0l/Namf4bpYpMIZEoA1w5RvsRZVhiR&#10;AKwlRpnl1SY56Bk3Bh+omBjCPZuGZJnUA1unDruCfO1hXm7+2LxddkbdM3tiVWJdha9lhdZaNlXt&#10;7PXmzaGFackorNzWmsBkYXpx3wlOztfs4uT85SPt4snp9c31ZDkFX95UXOvcaMrsXjroEW123K+p&#10;Dgf6lBUWZEskYUgNAKPRQKNUIg0hvcyMwFFzJ7z6oi7CQOpCKyZZF4GryhZ7acNFSw8pFeP+MKTk&#10;RouEzhNlNj6rGPl3qVj54lYxlK04QUUq/hJiZbP0LNG0MBHMfOg8tSgVI5Gi7JRzYWmMEIdqnQCI&#10;Jl8Hu6RNYSHZGHmVh80EOKzaB70Ys0CL2A93x9qUMbMU4DUxGSdTbBnR5YwAHbYlV4IxcD5aHW65&#10;aBmCuqnkVQc0hb5MymoMiXtBhiwXd5oKEQs9cuQEuGj16KUctiJDPFC1rXciPAZ/MyoF6q7eYVRO&#10;N4rJgHbK9WvpR7VzHpaj73MtORv/wbFBJaaj0Rhu0MdwNce0HzHcR+aD8H144EyaynpjWOzonjOs&#10;3679wO3uAxk8wg4zTGgzSExdKxizNJehaXrJirbFm1hGUOvWIiVCyNZFl7RfUTUQ+As1QOTQBEAp&#10;A/KOlrbzEECaJ6FLjREsjCxdghndlZGiQpnmrqbiY6hJiwk4tRqG4gjaQXDCd+tNa+EZcLfvB4gV&#10;IDBmKOwBYTa+jNGexUvsWaaG+4BcQe6DHfuIIp3Sr4C6mPoyC1jus2B9GmOoxnAvfG+ktqykltF3&#10;g3p9HtiLlpV58KTQtl+FoeqrSl52c+yUnx/GES4KirOVCboq/D3QDbok0OW3S6ixSw81diTlY3Ag&#10;KMlg8t62O0bKP5xQn+sMIsJBkghDqJkX0KyqDPJHSEyFRTy7YZEj4cn0RVwm2TCiSIkE4KWU55AU&#10;wGghFk8tiPJL0ycExnKLEDgH/cG7MPlw47k5vmJm1HETSseRzMe0njWmq0FclsHgfRkTFXdxs0rd&#10;+ENkZ6kp+4DcUeh+FhgiBznFQp0WDwuOV02dkH7hYOi7Rh0d9SiUzoXAJClIGAWroJ5rtnznewDW&#10;nsB7ZWp0YCdGss/esASKkjBRI+FPCC51DAhim2dwC9VNHUdFLbAfG4rhBpKH1dFLORxKaaYVZVPf&#10;EkrHi/L3W6P6+UDp1aQzjooqNyUVhEyAZsMcJzoMonYFaFUsnR00VLoGQnHV/rPV2YjPPtSPbLdC&#10;xyP2TZxu3fojNSYnodC2W+HSvHqjm8Sj7GWdtpHm3DJON2ges3tWpWKpaQ6vpexyS2rLilTQFiP+&#10;eoiUrbbTlkYthRHLvnnEeIm9QFNttLh3ni8OcWsJUCXWG6AhCrwkTU1JNxEm/5fKrpYxqSWNoYGr&#10;3o5iVoKTxDtsuo9tn0gxilakshJ0/OyCUkAM3pLxAD025qJ5FJpJRBg5BQbixdr4cb21WMP2x/wl&#10;EAdsQ+UCO6UetqcqYOe9LdPSVGoEeaFjLCSIySETX+LrMCZJV93rQTAt5al34qDMz97m4b8mMXV1&#10;y4E7HbtReRCpJ3casJttcrrwWMNWmH4wfcBqmpg5ObvDtGoyh4B80jGimaBjDFl4zKxdHkgnys6n&#10;43fxfnP2y/bywnT2L3Upb66vAZyL6beP7y7+fXn9iZf+4o+9U+UnSskgdFSxYlJRT/j0SR4GPbdQ&#10;wXZy+GmWWJpMSgN7LGk6+21jGTPvZri1zOipjRm3QinGBeME01PuXqdORES5oDEGHyYnKfxGaLCW&#10;6oDKjYN4wRIXJXBdpUu5WugKk4vT2SF1CmA569KPyfPZ3TenZy9vPr26fH/z8YIj0uNvPYlnry7f&#10;fXjxjhX/y9vTk7+e/vS37Un/49ebj1fLo60z0DNe3PxyeX760zjnG15/+t+Hy/Mv+/mKZU1w+PVt&#10;xpW3aVv1+ot3biro+P4EFMfvo2JtzduWtRS/i8ZuS7tEjOfNLVkcpUGKZA3aIlhyQ2IV2hQRH+p4&#10;IA48Jq3d1H50ouRmcfZIImmqHyVSQB3ShhJER1ebWHQ1PcBLPUeQvAsocYtGmJBBbaLs5Xkq/gA4&#10;MQD7BJ0U3bSBiQFtFloxAGpNWgaMgGabUILOFuGjI6wIg8lJTQizUKwxaxkgDECbIuyBrNjsUEGQ&#10;v0QSq2PF2I/2l1AcZ5hnNbu37srcEEfS13VODdm2AsKTHVNEpew0jxSJ9tan4byvjpSf3FiUK4LA&#10;QDi+MmCEUBX+AA6wpDhM0zdVCACY5MeDrQ0YghiLLc4pl8QDshTn1/2qH+F+SRatf+z8D7MRZYln&#10;WsmPC0c/b97a5F0oeDFzqFQn/2OPHF/iD6oJ60QaZ4KzAcDR/FEnPDlZjNIbkUOFK6fjjsbKJmM6&#10;vdz8sXm77KilOXMxQ72XUVi+LLUgmbw5tB6bLmrE1sp3sjC9uK/hk/MHFj85f/lIiz85vb65npjd&#10;fNXDLc+OmUyZTSMTYhvOTqA29TuhT3KpksQi3CKEjOorB2IEdsQTjMFkiR4gPXCZnbKFiRUjSSUo&#10;SQHJBAizwCJIZVLF633hMB2tSgMihi8VefDRZ1UgNRU/Erbk6kMZkRqBCUzVTwlXOquULSzaaiwc&#10;mhanPBmRKZagnTA3hYo+xSVd+uSz0CfrJG1OxmH6gMQY4ImP4R+Gk3HR5KrshFao0s4wgg9slQf4&#10;Eq0XD0KJnPCA9MEsPgNTgrU1vanBwZxZFoE0nx7faeppqttfkuEIgkOzCBQOECKLFfgUboJ1jl7L&#10;YZkbaokx27eonIWjoIgDqj35L4H2QOXD5+d7Gs/DNc5X9+Lu2Ut0jVO73Bn1q7Npy6NKHdBecufj&#10;mMb53rJq1+ujHLL5rihHRmRLWW8Fi+/c84L1+y0/cLu70CHjvP3Xq5XuvyUTDD5YE7oiXVu8n3KP&#10;bvAxyvVia8st03cS0btDPlAft+v/fdX6v38xYCh6hjrkSPpX2r+FoSI3tpAyNOJjUOGkveEoAopg&#10;tBk8QPKRgKoB3xJN0JywH40A2EksVplBmMQIhJoWC5NxKNK5h1jqvk/cM08jG5tYBN/E1T5s9uyG&#10;7o2GQlZIgwYh7X4IpuJWOGSX7Pfocbzf/EoIju393/1tN8tWXO/J+fEln3v03Ymt+I0CqT8SzfNu&#10;rC91OYot1RhahCjDoYzdJGLOxIWBzEjYJcFEMlO4VzzLswqAzIGIsNBhdFv8NOiVO8ycFn0kQdAw&#10;fYoKyPPAAfU5UciWqtGYTMQ1rx11PsXjhNiKipMqatSYClhyMwZQZ2V4TiTado2h1oD5K4zJoxLn&#10;wmXr0cHtP38IM+lKKfB1JgSycyNNfVtr1rt+ARKGjtfA3Ro5WvJ+Ru+RT4T+Y3QEyaN0IQgUr74H&#10;3hZR2KBWOdXk0c+MQdEfuwiTsQAFiUs+NrUEw7I6BH9ErpHG3ARBrNROpNkwf0Y30sW1xnR8G4eH&#10;N5DMfrBprlT2kCpoeHjP2b7RnvEnMx9zbPcPnKZ4P7Tw2MFo/buThq+WfP9si7sLpIuLD6APbP4/&#10;++W2G8dxhOEn4Dv0TQAZiIZ9PiBXpIEEAmwHkC3YdwJN0rZgkQwYBpHfPt9fuyKp7aF2bTkwAsS+&#10;kLRT01NdVf+hxHNsgxSLvjKxMkc+acOi1b7TWRoSow8MKiQIXWIkc09t5D1Go6Ah4zB79MhO4zvl&#10;3WgcUmRmSZhtGlMomr+JAZaW4ZZmBgoylnLVWoo5qd6wvtzVbLc5W3wkRN+YWRtEfkQDWAtrNtu9&#10;EaAgMiXhYR4Q9jXqjz5vYe77BuYV8ytBQn4oR0A4VTqBHNeYMWtdu6EOpWuEKCqBAGYbwHtKV7G/&#10;WE9Sw7FlWe4CEm2gc8PA5g4pQOq8yj0LMs7emX238mNldQY4y/rMADyBAkTMvUXgiXMgkV60Ebmo&#10;hReXTEBA4AhAX8BeM2+JsdYYACc+gmtOZeORAaAdnhdpJ48qTNmtMC1L+li5uqRv0BSpMvINlRKQ&#10;6NbAPcPWXMrtr//50envMkGHI7J9orLJQQfq8lsReXimyX8yd2CP2m91qf9YVVqYWVQeBstkoae2&#10;fUDSTdsHmMjijZYYKvTOF43uJqQIPtKEWj7GG0oaUj+0vPe8wSx77VFmEfgMkGXIsWwADhvVuhiC&#10;hTcEfunCPSLlIyMP15XsteQiMSV0TW4Atk4bJn8SwTFJ8OJYBEo7bBQyHLSxYAq5dULDUjPFEdKk&#10;OGV021OBnCiWGBhFliAE+QBgFMUhafsdFFXfCVWZYOAz2smuGwjlOxE3Is4Fd2ZT+Tf0iCWOoYbN&#10;Z8oCPeozHleDJ6xN93NAEZtBE0oVsOEc/C714AFOFsIfQDpAUQrgqwqgn3Zmwmc2eZJANkqsQFqI&#10;PyEjjQZ9gHjQzceSbDIdzh1/w+F7O3D+pBYzPHwg1QPn1kYg8L91HtKihyQ0NtOPMct1s5PAp3g5&#10;MmGSCxInBpS//IJHeYHIRdceExN4veNKarHXWRksBvaTO4GwQx2bqYaWKQYN9OZAZmPOrdUTbh0D&#10;xbUYmpsS30LEMO3ESFWDKuPvY0gVdIn6I580gz9K0dbRKiOomBEX3CrUzvclkJtzUrVzQhsWQ+/p&#10;LbTfs36yfDBtlo/69IVpCD5SGtLZrurmXsHSeKqYH/VRBbCE8Svwy3Yn1EnqmaNirUTsMcX1ULHn&#10;2oh4skzx4+obNe9mYhK+Bp0esvNJ4NmNQacX1LcSAWNx896iKI2OCPxAYyUCcDVFoL4ME9M8x8gD&#10;0DhAmm1g5kw0dthg7ZIY3Orur7H74HxjbvHpZm4hrJWXs7pVKCaq31cTmCJWrjHH7BZjymQq6FPd&#10;kNpj6pZeeBNik9GYoEbLAmNblAOyIqqaYhI+wkuFYHGKaUmydkGIEYgz6HMAK4lXAKpVhlKZQihX&#10;8MIq/ASe5iyoeGW2eV8hwU1X2Q3QVFSYmz0r6Fikb+UQYd3mhppZ83fymAJW7jLH7BZkSmSq6b7G&#10;WPdQzdjEXtAO6FtFnA8LRhj2SsCz1Tkmjs6uQTK4xtHEt7tDthIxjeocMw38lMkEmuk+K9CTqLc1&#10;uK5M0Iffn6ZwxtvKJH8It/dfn1C2txXWsBJx8Ug+IzXQ/VW85Q6/IxMBC1fH2mwYK+QtK/DDPF9z&#10;xDylU8zuqE+JTGiZrrOCOYwMtqagaRzU88opFYHh7SGRDmnMiUwBK7eZY3ZrMiUy1XVvd9TDBw+O&#10;0jNhuNOsHnfGRRuf9wxI6jIv8jmKQTEVI+/qcJa6HBtYDXmQRhjsePjYgT2T9BLBKwNvCdHligWB&#10;AuhUw+XjZMw4YFoxubjW7imQ8mKJZNvjRBbN4bNO8XKHDnlbQsKZgJNcJSEY3IAjJgFaWzi+KAFK&#10;RwQtAZexLVixgPOn9UHuUDFsm1ERmA7GG1XhWE4JHUuZHPktWBkiKLcXRDJuFO/emvfsaFxU+ydO&#10;Arx6mkImTKDnryAM58vKCot4bET3mDQcUOIlxQzwTYwwCFtRnRzx+RQ0yUDiqLGOFAvzIae8vyt0&#10;8fttG707/Qnj8+zV9TW73oX78fbs4s3l9Z3LGF49thWI/6L5oNJG5Q9WgaQnOOck36Mm4bOK/pbd&#10;81zN3HoLzZ2LuNMfKSF5drtXUw3dcyaBSzFYo5AYPXvOa+orhhGFqAzHc2QPZ4gzxvjj/G0W2JNo&#10;VoOVsvUKukVqqsa/utMr7GB0p6dPeULe5wOl7/OEx4/fdMdf3dy9vDy/ub2gSnr864tx/PLy7O2X&#10;Z3zzHe+7Z5+fvPjbttzf/HBze7V5tDWk7tnJxc33l69PXozX3OLru1/eXr5+yOgD2xrcdxc7LY0H&#10;tjRswWwvPmqWVwGre/aZ++7bo+OTFyF8c/nujgp6d/zX28vLV9cXN6Rg/+IrL64vLt/x71BU1Jvb&#10;X97/EN2xXjy5vntz9vbN2T9V7j8f/eXoqeaQWqR2e5uzvfm/7c7c/n2qLGCXR/969IfWsZePOIuN&#10;gLe4pfrGtgEzmZ7lDTkCs+hjF3FNISA+e5wygwe5ADSsJ3pIBJSLkbZZxLMIaFpIXYwojPalqEVV&#10;b+YSxIHnR18/pPj3++x+1o1c8O5LaLPA3tBZBtQx8nXOIo3MGZiqYhmCHxlfTiziRmKQBcLFWwNI&#10;WAKgCCrAhQ2jAiCX2V8avpn8iWjskcqKRQxocsu0+MzPLVYMi6Qlkn5DSIjhDNY03adBTnwHjWLl&#10;eUtMZ2cViZNVlV8L+oFSoT/4nU1MQQpwg1i7bI+4m4yJLkLd+Cs3GbIdkdr7ooKNDuW7/eU4P/rh&#10;6NXR2I7B47/tTMifXh/Q/LWgRC2lCS1icdARlqZFWJ9S2SZbtsnmOeJzPvCVaPfk+ubaBYyVpbZZ&#10;QDUQoEAbaGo92YppNk4o/XltnF3WxPishOkAY5gx3VhNfoARr+xZHW5UFAlhQHJpsi/wLkNAtCO7&#10;pfgmetVXKz9wOdyspA8T0NgliUHBKQ8Su4wI9yI4zDX8hgxyHOfHhfXEfkcrs37PwJkHosARTUiR&#10;AaCgZx27SJoS2zD85j9SqOAMmRgi+YDpYOgWhKMjsYgw7gAhL7Qj8oQmMTI6lysNVGMUvEuPegb4&#10;ikacy+OTrTCle85rfYlRc/dkyc7RkE+UD2Oow5kzhU9nztDTGP9t5vTgGs+CO40FH0fNIB2EwwgJ&#10;MgHw4JjqN+qJkW2sEve9jQlnOzBRWfCwXtAc+OYhAlLlHkWkiuNjdAK+to1DOBMYcwST0HrBODOo&#10;SVbJbGjGFEFpZitDCTbgoQrF2KfCSxknVpIe4E8LBP+QM2Bp2MMcdDZgqYYRmfuY0X2uTLaxQFxC&#10;gOd0yC4X8tYvLBEsffZTXnJJyoGn3eBIMuSgWJiRBwxvqgbHXpXdk1d6mu/W54O8ask5HjQeM2V+&#10;pOs8hb+T9EP0nXRpEAv3qXZQRfXqNV5btWtKZHzsZhty/B1u8Yhf8w6/PsGhJcZFRpS9h5zhAS0R&#10;0GBi0UD/YLKrTUxClYhpbAAOc6pFi7c06L04GGgBiTh/tofE6DI6i7SfQyIDnxzMuGjmu8grARQG&#10;SBxFLdAdUd35UYa/2GdsDYJL8ZQDGkRvlYr2KZdhK20KCKSIDZ1heWBpsK0oy8jRkqVnCJwreHSb&#10;xEqk2JS8BdN2RWC5tVchdNvtqIQqGEdWP74Chgvuu0PXJSIR5mb4om6ErSjcRv4gx24KV6r5EPLm&#10;eGYFxk78w7NGxs1qlQJS02xHUjHlCORkWuB1Kki13P5G/LE7DK6vNonL/Q4TWOG0YN3vMD4Cmhj8&#10;ox0GJqFKo1j/A0WB7JAodY7rJaghDswFgf/fYv7ILSbF/40thpYttUA0WBbQJGj2ZWCgGUS0DN98&#10;tRIDwFvPwlpMzJorJSwxQAE8L6EHG0bWBU7pJsKuYH1zClBeHoOhg0gaVJSFRixTLgeIc5H55x1Q&#10;Ev/DfN3syHFbUQB+Ar1Db7JtkEWyyHoHAVkYWRlBFgmyif3+23yHPVJsaUbTcow4Emz1TN0uXpLn&#10;np/Ek/0OxGCVy2CMuak1/HTUSF+rvW/CItD6tnTMYjqRXnYno84MDgLhRWdKmq8Men7SURX2knXi&#10;xo8QxoBmWpR3kaqRFlYoNhu1W5D5SY3TYUa9zP9q3ezO066wO347d822sOWzQ1iFkD9qCo9KAWyE&#10;QRBpRCHMp4LarbQpil3r9v5pfEeeeQYGr1WFlsQTQEimbbdBkomrw6XKn675V0293/ZXyeZL5WW6&#10;8nJjem0l8oEcDKt9K9yIt0mTg7uP5nBpW1jsxVGvJNufd01hT9TwnIMLiTBzXsk0uPUUG2LTdK1y&#10;AD/OE/3qKXK40SVeDs4MenbFWSRcFccjX2RKrke4dd8vJW49JeVEnjVeJw7uHDlncUi80K0eSb+T&#10;VkEXY48qvBwXBXH8WsjrPVqBOHvTCgIiBPeAcho5rQ6hCis3AeeU4CwnINEQ3XS67L+dm8Sy5LSk&#10;xrwCDIBQRadDMRWVqTABjqoNq/Rdw1HM1MxsywaBgAXdwjacANzXIey9ewXfDE06J3W/d2hqfzhR&#10;B9L9HHWLqPxQt3xyum/A+QMLiEx7uRhAmYPxbU762vnJo3YKBg2pgRC+4Q7cdYLV6fKxVhwmaHFY&#10;nvq7gtkpygK/WecG5asSeEAjKoUfwFjhP1MtrNT9qGbm+2VkoTsDIpxgrt4h2ZfFNOzeYugmh5eC&#10;wmEqMFwAC+f3C9Ly1qn9ur88+mU7PebvCGAw5wHniNpf2xpMXZTZxgUhAAbbfgWFnvBP7TOjSlZk&#10;yrGqQbqxSMkH2LPf9gFKljnAGHErTldg6TeP9pvIfM5HfS8y+/8FMo+Keo5bQiqJy7/R65BuqWWy&#10;eK9jFGwkXHhj2U9wq+4EQXJ/Pz+elVDIgRuxmsR6j9jekMP9PA48S2taoLCWgOI66+l+gQpWIYNf&#10;uLzkeBiHECt62sSKWvIt4agLARzyHWGFUIthwEkS0Dz279XzraOilZn2qAi0byKdd4EyX/I+quah&#10;4eEXqNHFh/vEXfQjjF0QcQC9G6TLyI2hMQN51CFjbeqXdccV9O8Bu/IwUhNlmZmTnrMwTFmLfSAt&#10;t7dP8A/A4vjDsfiGgcUYiKeyHIml6ARb3Jd0O4EgUQjefnijKxympj3b1Gf/UcYOCdcmaMOBaV0r&#10;baoM2g1TkSofBd4TemKga1Y6F56le0lFuDduKaEJoIP1WB9GD0HxXqVhrCNWFBiQmgqKfV1eXrFm&#10;i3/Iq8b2pF4265mUBcVpgEIXk8O+FTwed352r5K9gNYRVdnxFjfHn+iKfaPSTs7UnBFhlgGoyzAF&#10;C4D7bcZbXJyQJkwJGzdnmIGSGNtmCkE28EflKPg4FfDdIuvS3koXJpP7aU0BC972MivGmOslelpY&#10;N1rkoHjb1eKurk9/tCYtiA9TeCBimn/v1L8xI0xQPeqTTmIDjzTcM4VrIY6ZRtPPzGawyrFyyW7o&#10;zqitpeI8enq2mRhbNUR93j6+CcQdRInpky3tg3YqPlibnvnQtoHMezjUYTx+rLe/lts/PuBKXOh0&#10;6bgYBHzojSjmLrHVpfVsj84pqd7ndlNCGGdKFsB8o3OEE4NwPXuYyXc/PhobDACe3IvZROb0L28t&#10;0+7E2wae5Y9HYvwq53y9ZrLG77Pm57wyvswrv+KLt/LJOAvpcwHAPxNmZKp75ITsttisEAl5JAmZ&#10;urObGjUHXe5CRElAMJeLTLbNhhP27LQ3jqnEXLWjlmtXVHBUwWcJYBML9e4311mOz3N5rMcpySFQ&#10;fiYU9T11heS78PvIKHjWanhqmL4VFsDGlS9gEIEuYzj6cT/N9zoP1MGaztxBs0ljMUo3y4YJO5ri&#10;KKusOfm00bSaZIH3PNDgzOsZw6Pk9YVN3ux37FbwFEluJ6oaQg0RzevL1TCMnUVUHFywrYFgwd09&#10;uLu7Bnd318YCBHd3aLyxxiG4uzs0BHd3d0LgB27e8K11B3deg1OTs+rsOvvbKdDiD1JftH5WZbW2&#10;GZ+uT7r5fZ7u2ABz0xB1CuiAroECWKaz07ob5AppSNIKLRGm6GwKPwtUakT5R4IzXScJDDc5u1UA&#10;kaBakr+1ewVeCaAgF9+D1kDbLrWLIFv81jbqaFXVtzD1XoI/J2/Gn0NeplxrFYW92c+7RIUTPmKy&#10;JC+PDwTgsCZZ91E269T6TEJ9To7dO/WEYR0oxN2Jp6d7zz7KhV1eL+WkVPbJQCEuKTm7++goCzC7&#10;hEN9OMA3qS0uWHOQ+/MQtSU+s0Uph7annLwxm8iRBeilLIoQKCbqe1yg6/LLWU6KL/vhh9+dQscS&#10;CWHM0hJ7wh7oPV/g2e919f2yhhPqjlxuMy6wsXxLlUTeQW1LYVYt0c3k+enl9SLq9Q6wsctrgyne&#10;K3cm+v6QZiFmNOobjf2G7dXvwTRMbjB7djAZ2KtxDyT87D4uKDC4Nf33ST4FA2uA4IlZ7/EJD/5z&#10;FIzaW3etKL/K795BI92RLqPGwBYEkxI4Nug0fBlKnE3BTMBahrEDQRDvbjix0F9XPt0O3W1cUvv0&#10;BtSZ9kVFSuhoJeaVMIgFeJcSD2Lc+I84r7RP13lJR/saHX9NZHrv/cka9HmrWnbkS3hsGvi67tcd&#10;0BP0uvHGFLCpc4TP++8Nw3twCi3Y0OImuiQpMDV+dz4y6Lz+ku36oy93ofWI7rdVPGHk7ZAroEob&#10;hXB3k7eklgCOxZQHrnxoFinLzNhT94VStpRG53LTfaTL2+rRV7rn8DQps40OD/PZaLGVeJHfa2ga&#10;HZeLjLbOhUcYv0SfCxZc3KKs5JQQh5/3+g28GOcTmjrI6sEc3HKdtzklM06vRR0YoxQKJLeND4kI&#10;ifhZuZRC017jUTTYumISoWnmrDVsetryHZ45GSnN8nY0EXpjOF57xrG8roTvjtnWJv1P7SHgz1xj&#10;MZeaNyMfhZE8NYHAa84Cwkbs3leLmfPYza5iXV1ywC4kHmZWe7aGn3W9vQL889izSE+X2Qv38lT5&#10;eJbaBo/tdZ7cXHMU4jWVTPPsXwCatKIRpYcbXPguMfWcd97hNB2cBLwRWq/FdMS253E/ug7Xzfi9&#10;RRpopXpDoiqMTkaYdBJw3VUKdTUgU9jVYbdqpaP+g7QhkXk5/uogfSK/DcqEGOX0jPNigKlA/AwW&#10;y+KiWmgY/s1rgYtIUCRYCA/Xyn/rouZyP2K0F0V+S/VyD09GdM1yt53zmqz9urkem6Al4JO2N8VZ&#10;4HAURxifpm9o/ulz5hvNPln2u63I1i/ZM+PEt99F9OKh7WU+GdG/a4OGrEOxu9//C7G7VZ5ORqSs&#10;yBJPCadz230axH9YVkATFpCisJO4Onu62+shctYTqFUcsfrBj3iruWdQDqJk+LPUTlp7yOzDfo39&#10;OO1+pfkFa8HYMaP2zsxziPmvTBwMYa2t3aNSv7nurQZHR5mcqNvnN8GvhV3FWf8dUNrOz8dkEAHq&#10;Mw0Pqs34woU73Tr3BHB+nzjAPQc3741/Ka0St0MB2bsPy9Poi94lvBfdBwfCreh1LKX4SIL/9C95&#10;G4mMCavT9BosO89PX73HvcBHI2v8u/YptisnjeoF5ebiCXB08k5EsldSKDey/fDdbxBpUlIzkRT9&#10;9R8SKnB2uG2DGkvLUXbK0+Q0f6QHymPPpv6Kly4Mo2Wgku8RkucbGnq8iC4D/KHKI6sEa475caC/&#10;+2d6Bkgz+rW38XMczFmFjDVKqdUzfyg4irkKuTBvunc3iZEftpK+TwqKLMhszt0sjNhGtQQCh4rs&#10;f/r+hlBHHMpg+2B8dBQxp7GiDJMTyhdPFHKKtEnXfxFVn9TuPJt/8CScRtmv34tLN+HSp2Pk+wm3&#10;WQJTKyhsBI8rqeuYh9UX7wxVEj6aGY075hluW1T1KMZlEJafk0YrLdOUiHujnp2j1LDtNtLtILmN&#10;FMX/V0CKKbPuyhPpuIvKEK4OHA07NqGK7Q1DPOzwnXPD1JnGOTh6KQMpZxwV5n1LwOmZ2X1ZuO6A&#10;5PO4x8lrg7+R/j9Y/6ht2NvRq84nU0WGOIpoWmTbbjwSwwmU1O/Be2Y224G9P7pohJzmSzAGDagb&#10;9ap3/Gb/ouVdAmFklYFUg1/sa6v8aEfcOurk1VkJjGuYIrnKFtBdjXw8/GlbHyKiuH6MhTIqbwM/&#10;Q6FkcZHGpv0SnDFmoAGpgQPKMq8yHXWvcHOvWbvZf+LeSS/o8Z/9az9dfERRLfU+/m712c2YvBX0&#10;7ZD07gei731VMJOboIZpof6KQZKJFQBMOmX52j2OrlmOFIwoisAW0j6iUwlDL61tdvi1CoqiUDf8&#10;Pvt38gWnKuPECVibp2zSJrbLffZ+k3Fe/sOzu5RBEbcZjq6c2JaHwAApAN1Ushm7oiJcFwgg+ZES&#10;BbIOuw12qZ+UPDNTmihhyDs9tDT7DQPlhvHIVLsDL3Mq6zv1cy5+KjqeMl5mhdYLWvSFNZXFMUQm&#10;/5Xql/y+R07o93Pu82oQF+vTMb+16zjeaSuyQed6FgpjeegkWd6/5PDvZqDtrFX9R40Siu/0gMiK&#10;uSTQjKW6RFiTHabblQ9EGxa3qr/FCPkOfzI7jyKvvsa2aRRoRqUnKxN4xGghAfNFVEsEFB9KpBma&#10;FSf7T4a4VuWRt0qvS/1CL2ctgOmKscMpe27CU5ZaNc8pEj/12C8348wm3U3ttwdm/CbICk/IKGJ+&#10;oiK6GTP5Fc9ZpdCfYYVkCS6xYbhtrfEauQAai6OS+8D1t+Cw6L7kBbRW5LIPfZlyO6LHpKCejush&#10;2nqM7K2yaYTFl78+XIGrjmCIgwtV4LTVEyOWUvl/cvA7pBv6bF83gMFvi0CStjzpzdLU8x9OJx4C&#10;H88l38VIKgU7J34l+ro+qQt4b1xQCUDNDpF+fQWzuExeFK/Lm5v52+ZRKCwJ0qqiDsArZiYbwza9&#10;FB95crVkjNsw31WZ9HRH6rpU7VmABJoa1jjjqPwHqFYODHVW597lHbr3xqUTb/zIK4txCaQ0CE+M&#10;DATYz5NonCqVlJv9nMoW1sVhDhCbOfL0e6yT5V0J4che65aLUBDD0hW0PScRFEDyKtz6zRXbKxd8&#10;LPlf0V3/zOscKwP/yy2eYVmoRkRErYW+Lam8Ya/AXOyB0V2MEqOMk7/URFbP4KGZl+aQNo+ecZ+1&#10;mtbI7N2HLOlqaGgxOBgfW7FcIBXXmOvPyGawNCopu82IcENif40vqeGN7SmJnltXVU4fy8L5LE2T&#10;h9dMI8Q3IllNKEMoin9pfbWQP6gvfnk00iFOJWHUSBpztDlN5FikL1KuPVS8xNwZOMRramRersHp&#10;nPG5V0+8+HLWRLzuafOqFeK6w+UkQBZEQsP5NI3mAymJPCk9LrKIr/BQ2KA0NVN5kpVqYlu1TMrK&#10;NZy3LLodZym6BCR3tUHrzox6tkPja2Zx6FWJUnlqUhymKArJTHHfZ7eKGW9dfWyyWMXSQdTLCi8a&#10;Gpi70qAlBRsv38u3QMhHvz+V8MaBfoV/IVcCXS/Hz2PIV/sjS+9D71antWxBRv68w0LWXjdrTFmG&#10;fH85/AiQ/6vql+SjlsfkwCGSkZNElF3HjfTOkILlqpf72YBG6PUO/hmZhY/4HVY2Cl3WbLsgiQIO&#10;D5rmV/zyCiu8irIxs71rCsW3Im76OCVTEYUsxa0R2c0vh+K11ZbiZ3oECNdX0fwQY+H5+RsNTKCg&#10;PWGSO6JiZHiw3my9WSTnZbCCzs24jIXkDkcUdyrdSCa4dA8HdsHrkpDH3gjRQ0N6NXp2Vxpredtm&#10;M7oyfo87VUfeA+qXB3VVR7+bGtpCs/4ZPdUEnQjellOeitiMmzyntUr3q8D4PCLuLuK6CH/1Z6iR&#10;HK46xuynNgxMTgjs6dIG5VMq4rhGp3A0yGQ0mT/fYTcc0XXcffm5AFNiQTe+MDVaJuuZe5/wDWLq&#10;1ufX5YGrD/1UGHw5jKSFyLMd/E8FYMyJLA2R91Nfp0wun6uScjC8gJXSzkvW1PrSfCYcjgUXLcO+&#10;Yk9Poszl/sSBwWA1lIVDEtDgcq+YGfANdmtM+li+ZYFgj6PJgPlDvfx+9Qs1NOYL3VDObqcWXDLI&#10;s9iKoPyMH+9u4ngfe0JLlBbSAK0IpdKfueIzTDoNzLDvTEWROg29JBqljaZ7RSSEXn3xitXuuuVy&#10;Vcgb0Ls/fkzYJrHF2C7BhMw8QppITFlQ/CYmwwHWDZwLXTZQcX/ONTTInu6AD1B6E4p1Sf2Suhw+&#10;OHHzsbAdmJ4tkhf8lH/Y+KZnPDCwacPL/xHnKJlLmO6hveivXE0nFcqjS1MMtiKjAcYeU+Mz0fHB&#10;SAYY1/v/xSkB8wgw23uOv1GYR/LdVlbHLaoW0bztcqzCqy7H9yRxXjRkwZgkIaPJKxz9cW2omx8o&#10;KIT8jDI0cXhGReiE5oSK0ZLL96MEwOd86G7pr2qom9HosHRkHvHAvFXHgRusHa6BbZyRiLui1qNz&#10;IazcPvydY0ZNv/Mify2cRfFfs4tLFJuc/yA59ph7fy4RECNhaJQGOkw91iGj3DQ1887oZXJWNhe7&#10;nxbysqZLLcVa0eIxhggZ80qFz9lQQchXIGm1EC/fXp0dpdSLYnXlWDcwJHeld9095laT4XEIS5eQ&#10;paMIhB9wzav4hMORXQcYqyjW3v9SXD4c48hAnjNxppx+vrp4datU0Lwnj+JQQk+Ml5JwePISIac1&#10;8G1giUSiLsikD6PsIsg8lG17c8cSeFNuKtYd8HnT9ZakWYb21IBAHrhvIGP+zraCfEN5sNJ3ndHX&#10;3XxGI0JWNjM1vagn3Sw3DKzVT5ZYGctX8NDwLC7fPl862ck1eX+5vXva6opCv1lrF5X94kDSy/M8&#10;NUM5IM8rLe4Alg10XFCMUKXA7/B+er2+uvn0nor9PNpYiHOp6/10FvkUC/J5uR27nzOgpQ77gy62&#10;s2USIOYsMKRK/vnnbeuq/P2/CE2l3qA1IbTOXrq0LFQznoYjDIxW+WFScUs+eC3shARh/nbS9dt5&#10;6D4Rjsp3bZN4Shw7FFoKxChqFNIIaqQfoa/dVAoz0eG22Y5Oj49QPUTJ+Smttd4h9Y4aqBQrFRZz&#10;nZTg2gbLiRb1OHXePctbogjS4d7YCXD8dFR2Dc8rxLibiXR3nz6kS20QiYASVKWC1UE59FjpjnDh&#10;D27UiC09bNLa3VU4lfitQJBcm0DZjvYhwfYkQ7pmlUwxwohc9Naewro4sDhtKa+ob4/glApnHZ5k&#10;a45jz/oWbOEwq5au7AE4Jfs0Q2SzAxBiZ67s62CcMzLsj8h/19M3xbJQZxd+fI7x9qhU9IV32tgJ&#10;A7TIpEnlgtBahwM8295+yJSbYMPxVv73qPcfVo00PmJh6A4ZOLdMcRIY6yge+lhiEZy/4dukke+d&#10;54/sKZ6hbmGYbliMAuOH1BNKgjNtE79Kk2NFAmXFpImjrYYmhZ5bsiJsHfc7obricBxRWEDtXosE&#10;Fqft2/bVy318iqwaaCb2vZ8ZVYerOoyH4vcX4jXieoEEnTVyjUovbkqk4P4eCG+4lR7ffysClIwN&#10;AtM2sFOXphMh+ry6fX1AYNI3HKG+nJo8QwgC4x3E2b80R3rvLEdd3aldVFEwuDenBMdmE57Hxwzl&#10;VJv6SuL3PG0R3roqSn2FeHA1XBhM1KARBZ+nbOF3+UokzCaM/3emLIzSA0rm4mioR68M2OBj5s2x&#10;5Av+euBVdM+DXd47RwV3erH7V0wzUKsQB0Wl5PWh6q4IOf/sB+Ly2uakTQYE4uzlfh+Qr5vB/Ww9&#10;OY+J9akjk85j2vuBwrRyX9XI9wryWJHu/49rssKsuva/Quh2099Qvtqrv3FfCDRwmT2/DAvsU7Y5&#10;9SM4RFrLqP6jsZFD63NjZLaN98fIElwVuK2pRDpBdnLL7EL0GdlmRQT16Rtu2V/csrGShrC0JZLb&#10;I3fByslfW0aWOWkVNKhD+9/TDBIbBBl0UdIPEJ38SUdv240tm8mTygmDwea//Hm+ujH62mx+V1jz&#10;jAyYuhWgziw6KByKp4D1clZ2dpY6xDl3fVKJiJjIe4W5sPuerx3xadu36UUlkMr+H2y31A7F30FW&#10;qtnsFyTDVi9qr+V7icY62RrwdKEMBDF5JfDtnaorB5rRr6oLQRgQ00FYWNRIdXA7Qs6zHWMMdOVc&#10;JzyBUyzOrIdNDRFLSXl6Ox6t8ptqcBmyJX+bHdGZeiyGijMnXboXDwH/wuxgjlbqMvgsU8vk5nxy&#10;XHUZ4zVQRzSSLSHgzsnfx/3689MA71SNd/GyRg92Sy0THbDqQgWXtldYjG5jqUqlmW5nRjkgJ2jl&#10;UTCG5x91L7srx+Ki1QvI3Sc45dDYnpMGJKd8S0IlaiPMFkabGE9Q16MDFiN5x3F+wNZuo/5dCrrZ&#10;YF8ynP+cTkMbm/vABMuK03+zk6XQSPn+ICVMS6yeQBjpXizcJfxyFpJBkPhR18nFxfnGJzecOGhm&#10;iAyjXwgqLczuVONFXFIXk6qFEWuS76e9NWd5wK+wwsMwBMNUfo+25kGCYqPIz+UUbHQ5LMTrsOJQ&#10;RH5cvlUdSji5LJdgG1jWVy238/yhGTMOM8Ky+AW4BN+QsaioILECOfqmRndO0hTWtvYm7vdM48qy&#10;G03kqeLI4l1eStAM7wp8qEyrxtPk8Pa7fevh8P4sb/GQXFbILVmYe/9nxq+rcw663DExLniyfbrD&#10;f4g7OFiIk5kV6GNm3TbJe/p1kKH6cRrkyxe0Q07+6djL33VZZ6oJIs4j0UPJjpITe36YWtuyTUzS&#10;vc5jnmGLAjLPS8XZW/mts8247LAkrOqn58G6WD0D+tqv6oIM1yiHwrH0bP9cBF/NoQZlLXjzXZX/&#10;UfusmEDbYX4bYwfRSB8o/kqpz6kO0aw2EbPvLWAf+Ek4os96VnEBcJ8SIc07npROrVHmmZCw+7eo&#10;0q8tXhH5vXai0JEd4NbYbjD9uK3cmFgo+FDI5t3j7x7NTwvNSO+Nm6yCHCaAyRkxkDqAWoH1cpKS&#10;javynbHYFQsXdiFaRoaCKNXcA/qsP7olEr24MlTCLXblJhlRHI23WLmwUjK2IV4ad/o91ft0N5wO&#10;ask+BI/Cadff3ANOk0V44yve15jqumBZE7qBdmXlvpo/8hTYxGFCrdsIxiD+UteBwYDQAzNefIx8&#10;TPgl3OMak+wW5hyHwVwJWmtS3sm9yUWj7IRovrAu0bhOxaZSQS6CZ0FitZUqCbqhRh5PQNS47dW6&#10;4blgs8VaEZdUsS2ZBp8ZnvvBeFTeKTVXNODLy6z0lnIO8i9r1FUw/CjNrfrpddp1eYSzMn0oEIAi&#10;swG1/zqt0Hhq2bohfzyaY6FHMcJXDcqWveNvHbUlburi5MuawbMySTtE0eSxaTVKMuFW2jr0FCDa&#10;oGAh4FtVU8KwxT5OnEFEQ43z5ql0DQ2MwJ2NwaP/JibIjOXAC8dcWCsBeZX28sF4qi7Uw863Z+By&#10;5PqWEE9nuDgIlrUscVcnltEGHGAxs5lp/BKSKQ/7dooPt4QRG5Fn7Z+4fkqCqO09Rg3eU65X+kCR&#10;ayHs/3ihwh5YzWk65AKXTG6761guh27N5NIsgtyWl9X4PBZ/uHmFRTroi1QHJ1l4lTuJsdg4iqpT&#10;XyYLihPtGYP0NfVYz2C4sve7SUpheFL8iW18Ec967Q0R53wQB7aMOU+7ZfXjAa0nly/xY7k0soya&#10;3/BScKsH9A3jFdQMnaRXOB/losMSjVMHdcWLfyjv8jpzwdRiL4DxDXJbaH6ujWj9pk31d+BXpzKA&#10;qwFop75tdo6Phd0NrtEdMIOiI32v4F8Pc7dKwAY6bLnv0jNo2SYRHrP8xIXherPbIIAF9XQjx3Cy&#10;aepyI452ThIgVZai4Q2KBB96DN7Xyz/yCuPvoKk/Coe2DDJN8Wq1xdxosPJpEb7RnRnPRjaSCs9u&#10;hxvD6Lk8LYQyfIYQRWoOq5mL/7sGMggEmYgqivU6lEyZkfKs3VOQzinSsbxM1ZRR9MtKGzupSLjp&#10;Rk9TumcXCXClcqc5D0Wg8Z5A/aQrvg1dDapP2yrMJNIpJvIOuQRJi3k1C6xzZ8U/Z0+2+GEsioRV&#10;A/srljCDtWCzagYJ1i6h1kYJv40LusEuQ+mVqxIla6dkV/PpVQSRUzgikwloN2xH7OYkk3axR1Zz&#10;HWY04zn6N+IO/6ufIGU/jpHJf0FPhpshXZUZWVfrdhH3EkRiS34/OV9V9q00f4JZU41itvkT1umS&#10;LENc1EXtQw5ghacWPIslwGSIydUkaD1EOyWwzIWMRhI6YG7pKQTIFG1ANbb+m4AIKOG/93Ay2clq&#10;cgrhgN0YFm+8PRwSg9lY+rAV8YeLmBj64hNYGoCw15JPkL2Ym2ErzC2skheHvUc0FO66sQxpRZuq&#10;QfbDYUL2sj8TAkRjAcX1RqcB472IDQ/QxDSVNyRTSBrF2w2vklP/TBDYLRQq4eHg/gx8xZbdcoyw&#10;MWQKtQCwgVM8j4cehhN2rqZctYktI70h10pq1ziH35TRSkNJGlW23nEzZUDcnCAFIRnpqULWqdpk&#10;GBX7TIRefDWgQzuKqP5E5GAOtuxgPTLQlx69J9PSwqUoNHK7OPFLJgQs6UOPxcANMjmt/Q4jWK72&#10;Qh51rwJ316y2PZSm+NdQozfUfSIQmfbtBREZlRbB8V+qtOvyfdRWVrxC4PgHPJBheOYAgQoK12yz&#10;n/0mpv3XjrmrlzccI5AAeNk/kJvKIJ83RJU6ped0L1P9wJRBlGkB3YY2fRYgrVYjWpa2aPNPRqEp&#10;oYZuf8U56H+2s8Si7f0Tpjwq8lqZmGIuSe2oxNH76mg55pusJrKt9brCUDzoy28tyCr03TwqX6Gx&#10;Ta+MNJpWnTLhes13cfupAtVx5OZk9P53IG670WxrQzcjVgTfuDz6vxTQ7PLme7R/Tel9+GmYtMp3&#10;JBTATcnR1cX/7fh8yGgfvzx9u+j9tHbzGkF+4qN6cXBb/py42Q31Nzb+bHn9MhXa693Y3pNlajLt&#10;wo1tSuYfUE97My/RpreptW6Y3tGRKeqfk2lASLV2vX90xocQRVc3CLrBsy1/6Hu9qOsV5Bf+zzxw&#10;+9NfpK+QDH3G5TjosemvBVju6caHU6jv2sW1rWCru+u14CNCV+c4Kmrn/eQt7BOZHSone8n/f6Gf&#10;8f4f6WdcPBw8/x/9TNfRZaMb9wPuFX09CuZrZFZnHFIkdCqLp88Kt8QVzkXsgBn1+hyVYi2r/YJp&#10;30ly6yWtPsi8/1YF3Swu6mT0B2UlX1B7fsGIzA+m2c0YayKXbSVDhtcyET7cpe6KKvCFIVWePz/P&#10;latFCEPv7hTpgdyal7VmAShRpGHJSnaeLrOI7Zdk1p2lfnSX5sMhjmZcYx01bZO7SPM8yvRI11/p&#10;tHK/LjVu7H+iQrI+7w/mMU5A4PXbMMU5wpzn0U+ljZAp49+pNhVxjSZ0ED4M451H4SmUmvHmO7MP&#10;tiOENRHrHNhayyhnOx+T05Th4XtAXJTXIQJryd/hP1IFQq3WHaz2jbSbAwfrKQfAZX0gOrH+nxUA&#10;cKoWxKu94HVy/Ki+eFyqZymbVWClzWMKKcH6+57yfXlRRO+gFWfpCAY7iJuNnIO+8OIyzAg93S5p&#10;dUdRf3zfU/Iuom96UoHqP+I5S3Ba/MugV8ZEsFI3OW8bVoxbXvD4tUZHwMKAabvKjTRaJj6x2nHj&#10;DSYHQWm4CpvY+5N3TfQ+Gl2Bea/WU8ji+4FHeQeglXhuG8jfL+I36HMYJexBGvetqFZoL+TI/jpi&#10;04mJ2rh0TAr3bxk5LDZfPek1As59ZqWQfbUeHZ6OsFWanDPUFj3IDKsjg/SKjHr5NYQSicrCtTlf&#10;SuVIiqEvH3QDMjgvHAWIrWhHGTQ81uX/Zddq7KlUnEy8p5tX73FC0gd/k/1bjXVhzF24e/uLEK/I&#10;eIosfV1Lqs435oaFwvFmuNjpD/ylazbFPs/losimccavo7Dr/qNOsbahHnJdQ322nCQHBtuQK1Uj&#10;MekXhmfMUGyfa+qS3fYQ8vVbayxY6PCARHJ85UPYSalrwbKTRNaNqJ08PrelqVbZ12eydxdIuWfD&#10;5pV4I7/XgC5r8pe3l4iKQ8fFZ21DquCTrtOoqTaAPsm5iIdSbVDa3FdOiaSE7TYqOl8WmRWj6PQf&#10;Gz9MpObcpMCPeoOiGzPuvj6LcYjYeCE8qiBUXEc5Q4r0L51NDsu+zv66XMlk/6aRoYTVTPCZNYJ2&#10;uvRdkycTWUmMl4Wb+iQeF+kQnmbdGnemjL52aCkVue/E9oIK69pSPsSMrzj8N7OkvSUVm+HjXFXq&#10;Thb/rZ0POO3E70hDnkjJQd2HmlFuTuMXG4+qz7BmonCLhku97ANvTpvAPkB2W7aL025ZogkNQScM&#10;9ZsL5bLjWiMMmsKE+zDIk/45VmduIlcwfQtNm8avFZdFxsxvjKIB09PNkFKhZp0YXGPm0zSS2NN7&#10;Qfg8KTl/Pd6MXtwhv/UYYdTAb61rTNMpZEkNcIN3mfTlZ7/6JLeG8A5pNt7Fu3zuNI8oSGrrK/ru&#10;RLOSMxJdEsKeCl2Ywq/NUcUdO0IO27qxiJ9izxl/qEuYpRmYLzBdnDhXu91ruS/sLpo+RaUkwqqM&#10;uysy3bRSZTIvT0T/HGl9U9SX4tHAd42ZSHjVjIjHYCp9C1mulEXopMU7kpKH44QHxP8tvwMsIeXN&#10;edgRH1Wep8258Gico7QyNuwa+/RzbgyqaKqFVBiRv17qeLh7qKH2r+/wSEVhcej5axWdzflVM30j&#10;zVP0tGPlft9vN2KTLUOGeJRm1yY+Xq0ElAo4c49BGnKIRbTVylzHLOTmBTGJU9q0bvjJcEHj2lKn&#10;GcukgPousEmc16qWxelc1CrwRp+VwpZZo4XhrY8Fn3Rmbeju/PyBueYh8tru5Nj9J4SwTqhgLX/4&#10;WfOVxPg/Y6b+/DZ8PvwrCvwkw78OjrOsGmxGNbsDXFR+rBWzFZndGrr2R8u2QvU/hZCu51mlbA4z&#10;JbQIYKurdU+nP+4qdhiIY6E3eK7HvvOgooA2Fp9XvXylS+h1mSIjnBdZ4gEbZQTuTgo03M/NPZIi&#10;SatLsrUR9rs5U/UI6sgHFGjZq/8DTCCz30Lg286LiLOZrHB/dWxv1zfo9++yXkvT8SxirtBJy/nj&#10;5raplkz//5AQf3dDQcyvUR50dhnvt4b6ZriuBky9bZthe1GvGuNEf2R8xG6KDeS7LMyr239igM8F&#10;dQ9FPnGk1GuMRx58L2xPf6oOhyg+LvQkJNVw//9r6Zlc4QZ9ENfUtH6QVbM9Uqv5fq3vuhI1qkPR&#10;R3XvSpy91wLhOSgkRtn/7RUacZ/Z0gH0sHfnifafMBxN/drQO5wMTxUoGurua9PejwaPvhInKJGf&#10;a53fyz6/e6p3R/3vNKtqLLvNKH5MuaZuySs5f8Sh/IrEzXO6i7Vm0g7dnblomuqg9oepMYM7sqIS&#10;/+/DxrUSqK9qvNy9ZGnH8NQSvlu0zO/U1ijzkh1M/r/YmApchNTtscxfMvPC/GjveO4/SxNWVOFa&#10;1Y1m9PCgmrYoTXt12k1cWdCo/2ZT+inP/KtA+78rb39qjfzGGVmgLeZD2ctDjJrNthnqwpzfia1U&#10;zb7nnI8KffW5eHQunZ0ZtpnUR6fWWzoZcbE5N09u6lpscCKtdyTTC06NF6k49R0zKfCV9SeDvgMB&#10;B3ABD/CBAAgBDkRADCTAFJgBKZBZGYna9DiAC3iG7dk+EAAhwIEIiIEEmAIzIAUyOyO7JOvQ4wIe&#10;4AMBEALccLiDj1QnBhJgCsyAFMicjJwmwyTr0uMBPhAAIcCBCIiBBJga7tSdASmQuRmt2IPTZJhk&#10;PXp8IABCgAMREAMJMAVmQApkXuZbBgJGaya/yTRJ0xMAIcCBCIiBBJgCMyAFMj+jUFO0aMXkdOAZ&#10;ME3S9IQAByIgBhJgCsyAFMiCjPJEoaZw0YrJabJLoiE93Ah5GAExkABTYAakQBZm3DL+bFj7YnBU&#10;GfiqALhKfaKSnqp02yrRnspwqHIbq6xSRjOVS0dlkTIY6tzFKmuUsUzlylFZ8lV+uMpMolKSqmTY&#10;Kg2eSkCoQh+roFPAMx1qRwXZV+HlKrCJCmmqgmmrMHoqfqGKXKxiRvHKVKQcFSOKT6gjE6uYUDwQ&#10;C1Ssg6LxkLaAh5zziMc84VM+4ynP0Aw2ytFFRfjISRjxKIriKImm0SxKo8xAp9ioVRfl4iNhYczj&#10;KI7jJJ7GsziNM3SRjTp2UUo+khkmPImSOEmSaTJL0iRDh9mocRdl5v+L/TLZkRy3ougX8B9i09uA&#10;SGqggN5oXHnVBXvbSLjTjYbLVUZX+v9938BBCsWUVYBhIHVRmVkKSiGRl/edh4XuzBSmfhqmcZqm&#10;eVqmFdvPYgN4eLCBC7o5zP08zOM8zfO8zCu2psXm8PBnA4d0S1j6ZVjGZVrmZVlWQ/uWdg6Zl+yz&#10;4q1WPNiKe6/LurIZ7OmnX0e0EqZSWLZQe2roT3zyyfz068En4zdTnRs+V5xv/BkT7tJ110fg+nFO&#10;0RfD7Qal+/ZqHk5f/43u9fQLTrx8RhJu/49vriUD2fgx3STbVrV6zLVaDd+mQBvU9lOMMg0yibHa&#10;xB1ACabxNeo2mFNwWd0Muh0w7z+bFH/dU3vn6u4x5fZ5dPfwk2wqQ62R0KaaMGgwTLEaaC24OmPm&#10;9pQdzxieRJ14pVRtC9W2TC0HS+lzfTKb8jRuH07DbPt4+QHDpiJpPTKbcpSLUavLFQsRlyGNvFiD&#10;rC5drD9cfYwmYCw+ky6kFp6i6tS6pLHiIJx4EdN391fMku1Sxu3WMYVnzM42W+Nsg3cbvdvw1fil&#10;0hTLUhnA2wjeh/A+hjdBbJDEmsUpivdhfBnHGsg8Z4fV40r9KMrH1QJi7laQXQ25V0LMszXkXgkx&#10;z9aQsoRIbEU022q+0LLTuhfvoMrIr7SdSrkL7Y96J7jXMBRmtTt1O4Wd+p0Gw0RZatxp2mnOKmNN&#10;yTDSYSTESImRFJUWEzFGaozkGOnRi39FjSoenSqoetWgGlWTiihzNmR9XmV2m/hNHCeeE9eJ78R5&#10;4j1xn/hPHCgeFBfCh0atKGYUOwrTCNWIJ8WV7Et1pnhT3Cn+FIf2hkzKj8oTVau8KnrMqirRsqrk&#10;mFWTit/N4Meg6lVB1alaVVyvWuVV0fRcYQx+VJLRD6Hv4+RrsOB3wfcZ7jUUW9myzITnqsYPW2eK&#10;s2cUZjrp+yZYV1Di/bHEjfifs3yKBne7ob46U06Wd31gNPOoB26eOxrct3RZnbmzC+cK4ZvJ9IGx&#10;fM/a0xCHHyHgR9PmcbbKhHxv3F3eLXh2fv32+ufb6dN/vnx7fQPPbv+PuW2FZ2GokPrdBBkFYtTJ&#10;YtFkJVusm6LPdjPquC41sqP6bk4trC0AIHav29616FzN460rq+xdpdTm/pV7WCNtrMqqXBRvsxtb&#10;5l67eLlv8Cym2Drl5snbJ5f9WPhj6Y/FP3KLkosQADOAUgBxgJBAzSWCaIB4gIggkgxxAZHBzOm0&#10;MtMQIFijaOO0ItUqrTJSuFMR3lTbsq6mGprKZlkitRzGGmiK0hfL3RI5V1m3UjNaJVCn5CvWFHuK&#10;sC5Ga1mnCqo+aUhKb8hujpo3Wky9bLRuhVmpcnFOjcBxlzJogzZtujqnbVps1DBVPNf64m6zC1t9&#10;p9uMrztRNqLY2eGDCoMWXDDi0h436XC7Bjf2+ApbV5jvBfM/YUUGLFLAk7S4U42nc3jOCk+8bN/3&#10;sMkbuZuaD7qpOnVTXW70ymbKUK1b18iIU26WkuVsmjGfjBZNlnumsmvSSDNkJ703dkWPrdlhizZw&#10;iccC2a5CxCzYyBM29IDNFrDBW2z0Grd32PoVsmtBFEy8HQaEQ0BItJjk2uAp3LozQ3V52Lty12VS&#10;L3tL9U01pYz+0hnZzsntWbk2L2lWqAjUNCvJdvN3Gg8+mJzQGvMUAx93byOLIk4OylIqAkKrVINo&#10;40v0YBciVC2Fa1hZIDLDmcvYSahKecl5LAfVFCpMlNW09yTJqFKQhWF8qiZaWqjMoNwYrjwDPyyv&#10;yo1lfVhqEfOAi4509VCjlk3G1ifQsZuuefCKdd0jzyYLbC8XCbpcJVmnPq1TXqlGk5/XyqTlygu2&#10;pgWblRHymqGJGOCugM9aYEuNEHFoO6ppBeHP6EhG1NAeD9IBURpksEdU2akaV7D/jA5nRJ3t8ZAd&#10;MKYZa4OiascK1XZB3Z1QgwfYNWDPtajSNfLKIQcr1HHpnOBSeuKO+7SG64jnmkJBWnE3slAfhMyk&#10;7Bx4uujtOu7wGk5az6lLB5aYGxeO5YkjmqK659juOMKbuKAbcD83NgKut5nHd9R6axDjryOi9Uz1&#10;IQ3w4VzjUU8dIBwvmG/30Gi+r6WRjhjcu/KLG38GnRWcfm8g361y0hsAw/P34k98ddcWz3dnnNwL&#10;B00GDzm3dEVlc9fRWtefrMdzdb648RMX5Sdu6EkCtR+2aBeq3fNeG/VMS7G+/PZ6evt6Gj+//P2f&#10;aCm2/8fNnLQUsFvR+ukUVZfGOfpMWjs9f/Eul5888/x/+ePL68ufp3gGb7A/k9/hZwNWWNZ5ndYR&#10;jNwjhDp0IA0oywNFLHbTuizLvEzLCI7uEU8dupQGJOaBKxZ7bZ2XeZ6nmCXmR4UJyIbTxDwSJ1wi&#10;Ry6NgUtiw6WQimDFuTpzmlKOBsPx2XBoUlpWnJEzJ+O7gMkckcH3gIE5IgMBA6B1r5HZaFxKVC4a&#10;kwNHZKfx6DkaORgXDUUJxE7D0HO5onJ0YOaDFDz6LJm5umrm6r1m/gV/vXwuzbw/g/t+mPnDzDfN&#10;/Lgx32P+h8386es/3qSMnP72x+9fXt/eXmHoo7P4Bq9V5uzSPxuZ5fAkjz3Ff7HgtOHs+7o+df4c&#10;ut4V/HF3qEDNdti5bayrG0IVi0Jb+VMAD3jXX73x9SsO7983B+h1a9AzC/DXL19e/vX62+l3PXWy&#10;mP+Dk5iOOmaKRIDwakXOJHSMzUNdthNzy6PsmkYcfbocfEpLF3zb9kREFnvAO37PynZodbPheqyQ&#10;rds8Mc9cxNMdatsEGmWdb3AlX4D36ly+oHXn3tmC2J65SL+lgoPkAmvj+NYXw+0Z6dSV3/HoJfIN&#10;vreehyPzrNcXD3V5QVXO0yPDv89KNhyaCadxa5/sJNWE6omKbZEqQcPVAKIUU1bOf2Q3OdyiVl9i&#10;eIPLw61L2GIIWLwxtmRdE2UXLK5/HHc+T16nC9Qi/Xn7U7N69Rrnz50Lga4tXf3stfKdjz/n+97u&#10;uy3SH1ukJ4s0YhEbi9flH1j25cfq44bfrdnM33dMe5nLU6zxpoar6g1Ydq9woG6ndqMmS1Isyxdy&#10;hWxSFQWCFi0qfjXDv+IxsgZVrwqsjtWyGlbN8izHAjsaonHm8ZWZfGEun/nOcgxM6MTogTmdSJ1Y&#10;nWideJ2InZgd1A7OXCO5z/xQo/I7Ebwkd6vJ7ZXkheWF5iPPC9Er05sC6zPYF2gPsr/G9pd0D7Y3&#10;h3BfoH3B9ZHqI9ML0QvPC82D5Q2jvIB8AMUTw6M4M78TvfdM7sTtlpl9Yl7vmNUdCgFB+ghA7xjO&#10;HYP5zwY9wg/Vxw3/b29YPS5zfwjc+oSM/rE8pPmOED3GT4car2g4UF/K8K9woW6ndqNmo7qU8eXh&#10;CtmkKgv7PGpR5WjnnDX8a1QNql4VVJ2qZTWqWiVPIIc1DsHhKhEyZeVcIUkZoWTnSLacsJaj0yIa&#10;kTokpBzSp+EEqul1DH7QPeWoEEortHA0cTWiGkH5DvVQgDqohbi/I1/RXNDz0OUcYesPPj5uWBzL&#10;+2Rufjw/JeYTs043NF7VcCiQgFn7jcJO3U7tRk2hWmT4V460vGFtUhWV5iIeEWAjiAGQDH4Mqp4V&#10;VB2rZTUsIIOGo2QD7VLZWDSFBRpndmUWVfSMeNkoSUZyVFZUQoxQKDgIijJKgEJ/wn1CfAJ7EfIi&#10;3kWwi1BHQFfxiixMcqNJGNcxwhHAOYW3JYFbH6EtEZvwWslqrXCaYVATTBsTotUIaqd8JnSW2SyS&#10;WeSypqmJyrC2zGQGUNYpklGNm5XHWkS6ZxqbOXwDs5hDTgmJBWQhZaDFmkyIt4BIyxTm/I/Vxw3f&#10;pc1h3A8+/qc3tI/IPDZMVd2XOTpp14e17GUuT9n5hqarEnAZTfwjaThUf6FwIaYeo/CTESir2WkL&#10;4AX3ldNsbHlUWdVaaEmak6akMQloZRJf9YmyImlF2orEFakrklekL5efgiPsv+yXy27cPBKFn4Dv&#10;oI2BZNMQ71SQjahLkHWQ1b8wArRheJFeOHl/zKkiqUu32pZjD/BPxvwAtyyRlCixTp2S1c1tfBT/&#10;4KCu6oP3latsXeEyXfgmbm4vL8Rfubez6aRvDs7Xej3i/OJ6lAoH0uPK2YMOxm0MPe9RxuOSDgfk&#10;iqYy6FJLuRq8cRkj60PwSjaYW1kX6qZC34PU1nubDh3GBV9Nq94/ALPHXty0X+3tcDp+efxxfLg7&#10;/U4n4t39w6mc+lR9+H46/fh5d6zu86kK++Sj2D6NqfHSjvg0n0XO/Cn3p+xfHEDBP4FLwC5yzhq5&#10;BOk43TW5snBTNTHr6ZN6wZNJTDcVA2nnLsuAZnN7rjdpJk2XNiPW6/i508rSWtPK01vo0jpqPJvC&#10;0xo8ucMaAlbTYlUdVjeo8nyY3fH98RX5ySJHVo8nxnPLVRDgqxtZN5o+sNK2Cfytab3O4FBeBMf+&#10;AWkTOvQy1DngRfvU2WmF8EidlT5gHYEGzXd4waB0lx2P9MIVvHqb2+1tbmmb27LNIUkSd9bQrPTR&#10;0ieL5XOxcElsSQ3VtdBlUuoASW8h/5QbemSVkfcn7wzBG5o2R9keaYOULYJNwspIyq00NaMtgJvU&#10;Ht4waNhUuEQ4Xg2HrHsB20hmHVUCSyvJP90D4ww1WE4DMwrZ8gY+FpaTgBsm22zYaJNLN2z7qeoQ&#10;ZuTtn/IKx6DlR7A8l03NMT4TmCbTMjHTCdsxfWaYyEXPIgbnBKcW6AVYinAmY1esmz8jXNAUxHwI&#10;2ivEJ+mWiPW/C/o/YhBueFteNuH4PGJPp5fwPz9hzm1QEMXq4aEckVQDikF6YVkpWtaIkdWBhIFE&#10;oWUxGFkGSAAo9FPQI9YFB7ni0KawbjiUKYBHjlrNMUqx2XAUdhxyIweX4phxHA0Nb2nsSNoKI7IR&#10;SZdCNWsQ0Q61bUCN24KIerdH3Tv6EblTBkUqBCmxHEWefA1oQwQdZUcRhjCGEcmWzK0iwYLmkDRQ&#10;fHnq3VBrQQQdp9MBjM1I6ZBtMt5CqxkjIFekKRSG/Egtbtfy+JZaZDomZeUBjInsVpMjZ6WNWkQW&#10;0MgaWIRqimU/ETLNRDsxty52gv4w/YJhxbimqy9YlBRiOlRX0E9izhGXpxj7p4izE1clby/i9VP8&#10;ZROuFcTBe7TYJkk/DJJkUo8B3oK0gwxFg+2dlENNukFGYWDRIEfgTBDQDEr9pBiU4UkvKIcntUha&#10;QUm3KEXSiSISS4HI4iBIHVgbii4kVWizIgxZDBQLgWEh8CwCswAMU+gj7CngDQd8CvYS5inAObhz&#10;UHM4T1HspqgtsRpTUIocjSXu5sAqwTJvYayoCwweLIlKDu7UekJ0AzMSPRcavcwoRmdMpvifktTn&#10;WohrCrEoLObiYlli5EJjxXkbZgT/jJcM9RXk04hB7UbvQezrNpi9iP1d/08mXCqI5gomsAuh6mWc&#10;fAhVLaliSdVKqWFLiTLVrzoVJUZwRVJMScclyJh9iZ6cScjepFu4k1RLFIcScr0QRa4PilGRLEBm&#10;sis+2/U2e202xWSyJt+SnIvhegTiJFifyMIUE0NK1XHADZOZIckiQ1MsjWH5KsbGs4wle9OIwKYj&#10;O4IuOR3WtiHZHda4hMzGJ6GzATJZ+xJO5HrDT4TM3NoFswnpFiwUQ2QTNTOewwq7Rm5C5kuJ9LNC&#10;P4u5jrg4ZV+H2Dx9tYJ7HvGawX/lhKwgsrq5jY9CivrawT+iPiD0lZRVfUDs1bXFQWiMrBUOnEVc&#10;mIouSle5ytaVrHnoN3Fz+ydD4y88VQ1cJXVl5aFG5JQJN66U/pgPF5w8SLRKm4OT1qzGbfdYj/eY&#10;1SpXqfqgVeM3xp/3mMZ7nxZRrwfNp9EThuWm/Wpvh9Pxy+OP48Pd6Xc6Ee/uH07l1Kfqw/fT6cfP&#10;u2N1n09VUrmPYvs0ptZVPOJTfRYssRJSC+zIDEwyKcnSl8KoBFbRrpDxE05AzgvLZlboC9QVpECu&#10;eCM4A2Yft4e4B7Gv237ecEJecKkyn2DLHF6YxYKYD3fyTBPPddjfeMHIyBHZMyBpO+xOg4SukNyR&#10;5JHsB6T9Dhag5UwboDKOd66BayDvIOEjaviJAZC36FwUMBokgJSkyRCQCaFGe5yMiWYUcxlNJZ5K&#10;RAGRw2odXEt2J75Zkj+XQElxo7O9MmyxLNssx1bLs90K2XI1PE+6a3qePvuvQZAJI9J60tpSDL1m&#10;V25E2mZQps27btf32PWNu9rqYvVviowUJrnonZ1n8p3JdYbsOLvkNtlrJp/JHpPtZcvGkkwlGUop&#10;sOkMO0jPzpEMYzd/LkqTGjvFUIrzDXZT4MxGSmgoycmN5Lh3ABIHLpCl5UzaKGM8DpqALUFnLJ5b&#10;N3mM0geY+0Bj5xu9fGy6544HfOF6Xp0G/XYa9JQGbUqDT9iZz2LbF/857xP+9ROi5hOyeVteMmHY&#10;g3i2i38Zgn/cbp41bEKaJ9FXUZtIIbdafUk9XjBc0Ne9oD8T3Yp4RrugWRFmRO0XuAV2wkzoCTWx&#10;WAQ1zm3tG7f3Cf9bEzZ/jsgH4QX4pxD4466y7UfNBrogpkN1xlo/l4EyLhgW9IRIP003ETPzaykt&#10;TPgMG/pSyjaGEPijGZVJiprCdGQGpmc6JoL0QtMdAtcehBNcglARYrgQoVJEsbrWuSChkoSKEipL&#10;qDCJ/O5LcULlSSlQuEQRXKNIrlFKldJRlZJLlFSgpPIkFSepLKlzKdLnmqPlVQfrBYoCy2UCOS8J&#10;eRnBYHrTmYjP1+DB6eYOXYzRRkF5az3qQfe60xFfs8GyPEogq43WWgnI76gG1atORXzcBit2KEmM&#10;0kpBhEc5yF52MnKi8hB6w4pds8h2rJSBxY8ETmYJe7saMVeK7xPO7XpZ9STiycvXK7KrVdq6Ojsn&#10;XqXdBIohxpWAjOEMf4ZbYReYhOAfPaEm5MRsGcq7KK3PdJk4RIE/bSZJWxaYgXVh4BAfLIOoHDSj&#10;GARSdiL0CtPcvej7vmMiaAFJJKkViQzUoocG9AjvHgHcI0p7RCO7F3rJAw+lFkFLkiogcaRNJDO2&#10;gyp0ukNod5JNzog10J26GGMLGoghqZiLNkI/oo4qSoQ0fZEBT9O1UeQ8Fzi/WM4QlAJqlvieVbxl&#10;xfasz4blWLIADyy3LYss5JU1VQmSUxZREtAknC7JJevkkPWRlNGyJpIekhaSDkIDWQAhfvi2JHut&#10;gOp51jvFWtezzgVoHCkcyVvP0kbCZiBqNb5Eh8wV4GpJzCQLGckYiZjKErYwaW/C+4TvE75P+LYT&#10;bhWDG4i9Hf81E766QcJkdXMbH8U/OKir+uB95SpbV5icLnwTN7eXF+Kv3NvZdNI3B+drvR5xfnE9&#10;SoUD6XHl7EEH4zaGnvco43FJhwNyRVMZdKmlXA3euIyR9UHW0HRLkztIfFOh86GGmivHh9JhYPDV&#10;tOwXjMD8sRc37Vd7O5yOXx5/HB/uTr/TiXh3/3Aqpz5VH76fTj9+3h2r+3yqkip8FNunMTVe2xEf&#10;B4kGJp7Nsz7b1asGQ0hZifN2ytqUs0vWTqgCd5Y0966WuqftwmPo7grPQ89l030V5re4p8e9mxiv&#10;zL/cdvRK61r/h/1y2XHcVsLwE/AdvBkg2Ri8X4LZkBQVZB1klcVggB4MZpFeTPL+OD+LpCTLdrd7&#10;2gc4ODE/oK2WSEpksar+qhtqg4c06NtM9yr743j7ADI7F0Hren6VgKzofQVyfu8r1dFJ7+uY9QW3&#10;j2nvuOGD3vj97z5U4fKhCvVQmXaoEE+aFc4vPjIonrvymPDfMqG8J+yOk1Fj4n6NIiD7kVTO5+uw&#10;s1vlJqZrsH6RXyBdJZ7D8CdcxF/AnWH31Ox2ij5B7biu79YM85HNd26PCTet/BjsxcfTm8gV1n6u&#10;kK4SLxLmwOqfDX6H22FPMBt0g9GPWpALYmF19bEXo02d3EklMfyJnUD4jiMsYQgNFCEJAVq0qFvY&#10;5p7YNE2ZSCCCADxwwAIDNFBAAgFqRKmbXGhobQnEHHJg2WcHLDBZA5UlEBRqZqyhvimTTB1CtUnV&#10;JlRlEgg81SIFX5NjYjHGAHx00UYTdVRRRoEwNGP9E16Z8DgEH1yApAo6qCCDQECasS/ZJx99QE3g&#10;vPUamk4yLxCZCtaX8ergvHPOOu2Uk4hPMzYw22Sj9dZZY7VVVliODZ2gpqPxxhljtJFGwLYTFhiZ&#10;rsWK0VpLxKsZG5VUVF5ZyEaFpDhj25KMEpWE1BKFBSyRRRReWKGRNQVskhFXPeKhRlB7hLD/+oSP&#10;EPYIYY8Q9t8OYWfi7Z08JnxM+JjwxyeUPw57z+C3TCh+FHZz1xsbQpg4fPiUvrM/ccEP/OjcwR4M&#10;P2CK+uB39uHT+YP0d+9tTbvpwtE6rk5H7B+ejpL+WOPxwZqj8tpeGLrvMcbjkfJH5Ipw0OjChTgZ&#10;fOExRvIjd1qagwC4FjLwQJfCYoB3h2W5N/TEfGliH+Jv5lN5fvr1++enb1+e/2k30pev357HrV8O&#10;P/3x/Pz5ry9Ph6/91kGon9nFu5hYH9ITTIHXoilRJXKap2ql9V432LZPfrVHuthjfROWF4LkyrRF&#10;t3sVsmDwRyVWG71tUNv8ZYA32MJL/a08BinUpZe8Omb/jqDF5f7iCCnhLr7jtTH7d1ju9cUB/OL0&#10;L3R/53Hil88TrwdKtQMFnXLSUDf0+qsMmY6DNtMhudi3H5j1WRuPw4kZ9uO2UeXUjDguF/dgE21u&#10;HzAM4qU+DNMJ5VTvJdXRSe9r7+3Ur/c+O7DXPuKN3/xeQ5uLdjbVzKaZGR7e9v384iObyn3510/4&#10;vkY1GetV3XXSC8RzWC8N9/gd7gR7gtmgGVWVo7IcyI5Y4I3cgwlqzsZYSB71J6MStBEIT7i81qOm&#10;16S1Km11aa1MR206U306KtTMUlrK1FqojlK1FquGitVarlLBuilZqWgFa9Xa6lZUroxK11G8ruXr&#10;toA9L2EnWsa2jDUoZGWtYpmbl0I2UilrnTkpZSesO2LW02J2hgUyPimgnLUoZxXKWV7LWVbrWSpn&#10;LcpZhep0VgVbFVVARDMoaCWUcKGCNkgnzYWCViKELgUt21S0tJV35N8zYRiw9fLd1APtWft5FfcK&#10;dsDWy8VV9ugz1A65wsjDVvgK+dygLIyQtUSDZSOpse6azT0brrup7a5K7kooQna/rfDuvdV/qwdP&#10;jNw4932N5MzVnatDu8Wpq1tXx66uXZ27uXd18EKRczg53Jx1T2++Xr1dgerx8Hm4/HD64fbV8R1c&#10;f3V+AdYAkBgsMaKA7XFA9khQKBakHg0cxQONeCAoIhQE6BYS/BIUpBaM4sLUI4NXtscGIeceHaL0&#10;S3wQYhY1QiSsusUIJQSfe5QI3HGzjRP8zu0x4WPCx4T/VxM+4sRjwseEjwlfmxBxQhw+fErf2Z+4&#10;4Ad+dO5gD4YfUKTUB7+zD5/OH6S/e29r2k0XjtZxdTpi//B0lPTHWkcdrDkqr+2FofseYzweKX+E&#10;AgwHjS5ciJPBFx5jJD96JzTuYSWQl0biou6AEutFvRQW4707LKt/+0C8LU3sQ/zNfCrPT79+//z0&#10;7cvzP+1G+vL12/O49cvhpz+enz//9eXp8LXfOgj3M7t4lxaWnmCoj2wu8zTnOUHXB2hkN9vZzHpW&#10;s5wFZONcSplKLglqP0A/u2KLKbqoIosofJqnMk1TnhKqgABt7dhkJzPpSU1yEhPPcy55yjknFAcB&#10;wttlm03WWWWZReZpTiVNKadEtZen+sZQmVJrEdQdjMqMTCVFoPrBUsWgqErgVBtMVBJEKgUclQCa&#10;xH8T/oUkfxX8pPUZSX3dZT5fJH4T+E3er+J+I+2v6Xp2RdirnbRPG3FvhrzXfNH3qSt8x7rIV1Xm&#10;K96FfiapH0jsW5L7qgp+yUnyTyT6I8l+B+FvSIxdY2wmQLfe2m9t2+Zb21sb27fGFlvbtm1ubdu2&#10;bW3tdrvF7c2X3OQm98dNJvNnTiYzPybnnGfO85zXQiK/xCnEV+LmUmcCq2+V6QcdytAgWyaPiNzr&#10;uXH4jQ9H5G22PSeEi2bbFkfL/jei1X8hdtJIXExMYjBgoTYsWxAuj8ofrKtT+gs2tbp8V2EroBXi&#10;Lv/a/ubPzUCu/B5JPtjU5bZsU8JdrlUks0AzWG2IJsONQejuAJQWFWhEZTtKO2n8/ZDaPrtfSJJC&#10;LoFrediLIZfUdvg1tU8DJ0imA42k/20guuu/JBS0859NtvM0cITWTpD41J/jSc3pTa4i/mj1o3aj&#10;h0lTGDWG00AaoU3c17+aDWBhY+TzhdQGnbuRocRLY4YIXVJWYRbA7HcfXR42vpTwZrAEXbbCB+6X&#10;QZK5oH2p+m2z4h3l2J64aH2l4BkiOpawlSGUBHvhs+HikeOMfswTeWpaW+iZaiyUI/5Js2h4Gf2i&#10;um4WUbBV8XXuUNf7PO1oOuJiiVoW6MjRaPnqbM1Nu/g8MW1BaXOI5cOiW26lWbBNiXUHULkje+ho&#10;VtJimNql5MjJGPkpbAzKN3sEAIr8Eg615MfqclPpqkP2wHj45cE9GzQPebFU7VN25Gys/BW2Sc1a&#10;DcBM0qwjXvu06I77aSdsV6rhaoD+7o0RnEgpblJ+sOiDUgRqBOvAMRT+4N5dwnRJ/sLpnzdKXvtg&#10;wJeycvEfEiAv7+OoiWSoSYkx6R8SHLYu6p/U9XakkfD1+VSFQDY1igW1wMkpAkvSbmk3VCHQ+VGA&#10;J+o/shAR1R9iPaPJw681XmC3ZG8Yze9S08wq1WLHwhc6YmuwducX5GjVt/bRGeQJ1bfOcJ0/GYjm&#10;3KPXyFOq5rzFAx7lJMXqQQLmlRus9RMZ9pJYDgjkhlWW1kXNgylR3PW7GfhS43oJp1SnsRdNzbYd&#10;Nt1EMl7fL8m3ashAowHqDBzOTTKkAjqhhB+ILQM5Iu7+jw+zs3yLuJ5wdE+14ddA9IWjqD9RxXUf&#10;mdNhfP24H4iQ+ssLNgM5htNfVnlDVQ4G21x7UPiXhi1OHgifE+gJMsfpsqs6TRImeLFRxvHuHGxx&#10;QdcONH4Bk0nx+WRsyVLD9aN6ePh0nwM+bReSto4iL3DTfA9mfibGSkluCPWkznD1gPpxIxa/6D6G&#10;fYmE5xED/iQdCgnOdvauFwgtqNXL5iuKiu5+OuzdINwxLrL9fZ2GQQTp24gwxx83FDGJHDedDfzx&#10;GIpIcAcovTG4a7xkxgL1y2SOnPWuwq0yOFEks2NRwfxkxQLz62RNnPOewt0yafHfBia1VslVtskv&#10;GVUMyN9hKLKCLOFqp6NMBcHR+X/1obWKBBJDF2UF9cCRzEU5CwWw87sNBPBxvBgLT8u85H3jmfrl&#10;j5q130ePtVnQxwyRoNDPCuVfY+bWDzt/S0KEcDdHkgdmSW1YBU7ANUAuGZcAw6odlwgtgjTKB4eO&#10;1dvEwzcieBOX1RzWLrM6WTmVr6CHAMWpI7HFcOaizB3F9NuZ9yGq3nLRpvAC3/lE+DyP4WL5Tnk0&#10;hyuuPbhSIEhhfJTEChCX3N6eehjf718GxDPGgZ7uSkevPmDA52lGhFGLKkIdFgo8htyugexG3CVG&#10;8qrPY47dG04TSq6Ea7izr/+YcXiUNCgA1SR0OOzTaU+YpiWDYak7JTsuJZeypY2L0EmV0gsqDysA&#10;OZJ7kwpVADL422bW4lBYydJJfShmO6PsLLSoP63C/iAVw/S2hTPHNwftwS2hT1Hv73iIlAPKfhTB&#10;J4D7RCYHDUqoM7YUF0tkWQRL67SL2qhcZ+LpkAXpyb2Kl9B2RNYL6al2l81iqCRaYZl8/57duei9&#10;oRlBsy67pn12rPKU2j5UyaS7bmczXey8Mvxj3SePDmd8ttSwDTHLY/tCRr0xv1pr4E4patxDLbWI&#10;U865mC3Ippitt+HXTKFEkq6A6GV8O6uVE5sXtZi2dIv41J4A/uk9aU854N14R6D8OMzIatYwhMB8&#10;LBpXdTrL4SlrquDJmjdb24l3SAtuNDfiIDH/ZL/V4LSNxxZJAHtkSXSm3148S+wQVxSersgoNumi&#10;NwohwEm0EVq8SuwBL6hOlPd59ByA2EYyQ03hBfJrQTyOCOdT4ZxNT4sjh/Ec1h3Y5WWJdZnM2pwc&#10;r7K5k7nUktYpLMymPpD5RtlE/hMz+1AvoSvfJQ1PRyjLtPa46ZdcaNzMp/WCiEomNZezOQ6a8zF5&#10;GdYWHqe1E7gMO8Si2vBTYnMs+sezQmthPzHFj31ub1dU5unyaaDXqdqFU+p5T8GDRDjCJgXRM773&#10;69uN/Z6d3gRwtbBtsLDdYpjOZ3aZruvauuHnZptQ7kZvkzvMGjkEhS/KL6fuXIBZF3FBgxy/C47B&#10;WPn28EgU1dbjn6ugRjEXVTGX4H8uJ+wIB68KBnepGwiZvo4C4sdit7OGf2RXBLZAFDtqXnr0z/qZ&#10;xt7Gdlnc8g9jn+WCM9c1PW+PR48bG/+E/kTePD1u/HtaUkwl9vH1/bw72Tg/On9dKm4QUrnXFfR1&#10;G1J7311Hrv5fUyw60af30XounGQBiAZ6eB/EAibJ3vcLS0kYBuLMUBw+xAQkD4DGBKmhI/4EQ3Ri&#10;qSWSLAFZQE8f7/7yBzmjM9iBoTvV9hJplILCoZdPQfFgGsA+NuxaERiES8Ni+BQrUBUACx/UhM7g&#10;CkbidLObAxqGL7EGTQOoCEHL6PKeYNROLLdEZtWgMxIrnM7QuViWN6jGWVJwD3F/UQock0AxSUg+&#10;NHDjZoS8fLGwB1j0YCVWWOzQODjYTLj8Bj9C3iClWBYVWMrAXw6wZX61GSg6CLAFYhGPhiTiGZKN&#10;2uJZUovRYZ1ABuFwAOsqOQDTaI6EiNCIjYSJevAYPOcUpVBgX41UA+lu6buPQRGwMPklOVB9TC48&#10;xOHGsCgfHuTAMZZeOAg3NM8wUF9BYFg/+GfffRwyh4tcMbsofSimmcy0XXT9VR1CTgL1OO3Y3cyt&#10;mhKYYg61PJqhMcXgsvT4P2/Yv1grw1TLJdnYXQMUXWm5NBnYT7W+nRHjdXZA/bSjEOnSj8g4JxOT&#10;XWzAx9NgUXwR68LUMtBJ+Pl7cRY6OjG13c40a+uKSz0XWMO0eMrQMiGjL1H+JMItN3LpM3eB5rRO&#10;bOsULCah1EGje9whT6o7hnnXcWchYnmjRyC7FihP6R0XUfDwc0mpTEha48xqrm6X0OzEa9Zp1rnw&#10;0ZVnVNMBZi0QxQTDV68YWQUGKfn1e6ceyqTikjG1dZQyY7v5b6mHT6/+qvSpzQojEYdNc47U2JyO&#10;AFBjLstt/4X5f0LMez9sOtR68B9ARfQSw90ms3DsuH1M1JPOXRkCastdd3N3MtocPLR0xt0p9jBT&#10;yDY3lCioMQuUKT+CJGkXkdoHXAR3yH9uLHFQCJYsc36tSVp34CIsxoaxIGrkkHoQLVIJHko52hMJ&#10;CjF7yl/Ylzs/Frk8ViQ6/LguNFsyFD725XdYl3sQD0LKAqgdDJdxTxDckHMASrI2FwZCpzYPGh0g&#10;7QBXgxaUlLkHR346F0jGaKESSAcD2R3UBhd0gBiLI5JLhGElUoinxvsNgWJTiUTl4ILAv8Ze2kGs&#10;onJaXdKCLplKh8dazbK/SWJC9iglGN9cWB9Ar96tUYZIqahuvZSvIfmDMMxUzwyYoRZiQzhUr4J7&#10;oK5rSC833Iz7g63f5Et3mUrqu0Lmm+tGgiE1+UgG+fBNEQY8Ld3862YBJZSCbAFjoYpDsbgcELsA&#10;VmheYn541k0ig4MjPAa903abpxZDroZNOQiT+EjLRx1UfJIGzzI113A4nkwQblhnMpD1JtvYUaA7&#10;bOkVjUGtaOPhkec793D8absS6RjslsDAz0ihCDkkZufeCBF7PUm+fosD4LcIgRm/nx0Ek2HpTEml&#10;8VW9KmnWMbH8dEtuo/VWjVhGW57/pUqNX9VzhERo3ax0JKmmtSBDrcuZ+/OcakTQ4YKkQ5mIXkqZ&#10;vfQMe0TWvhJVwplGBwI8BPAlAIwc4727CtZcirgYrH5QTtisuTHxemX7qrt/ucHrQhFasUjnnaxt&#10;WuNQ8aZOShcbdzK/bHLa1niE7cFkoy02U8zYNNtgEVkFmyM6R+CWPHJE52bz3WFw1h2xZAjlJ+Kb&#10;Hy4pqxyk2UwULqdRjjsV20AlJ4uoc3xUGBiNUYy5B+skJcSB5Ih03+77+0Zn5J1QTr6UAs8Webtd&#10;y78l3r0XgYJrPn5V8FThjdBmNzKTYQEBMafXmtud8Kttzk3qdtcR2Q95p48amEMX5Y8R9iQFi5kk&#10;KtFz4H3DBUyaPG/iOMfhn2Ryme6jYGY7EbkSRl7z8TundrOLUYXW88ouLg96QtmK8UXbcnMkZ7sS&#10;dW6Bn8Xm3o2l+YsXeeaXqtmL01Fnp402EfU2HyL7lD4Lrti3+5ugQ0of8EXDt9u6jtNINGzU549o&#10;Qe9ux+sbV/4ae+/fzH9JBWTln6YeYdMNdvMHXmQ1Hpf3P+3hXQR20EGLAI8d59HqXztXXmYQFCx0&#10;VxsQLF9upjf4sUzdhZ23o9849DY5C0IkzYk9XnN/LrtZw9TVtEFus80XL/w8s7HckemqzGjAulNl&#10;Mm5Za8eZoBqT6vXQVz335HnF4OP17vXy8j33QcLt3+ul97+z3xPIPT09vn/vL78U2t7PyHyLllPT&#10;5AcoO40KPuSt2XR1ZTONLLFOYwhjdC0viv07LK1/o3Mvlq5Sun+M0NGCGUPkyRcuaStlwFR9322G&#10;miiLXBlPxyvC1p5hvwaaCU5smi+f//aU0W2X2mTeQUV3nO+00mmyM0w2OFrusFY6pjW+CkvfAQrp&#10;evHOKOL8Ggw7oPLR4GcUqtk1v6p37ezaOd/Qz11FtaXshu6Me+j3LlEq3S6Rdcx/pJx72uNV0cs1&#10;MsRrxce1Fal7jvoWo81U21kNzDhw5qcUit+nrvsDB/7jQs0jf1AlwX5YtzNckJFZD4W0VtHZ3ECJ&#10;7LFbnggYtlKo1oxt35exap0Q7kKDq2DaTWLwQS0HqsEcw0LjELGug/xSZl/VHk4xQ0EahobuzcFI&#10;gBYTAD2PEvxnnZWtlgUKE+k4JYSKCkUTNz0NAkHLuglGuZyWXgqRBQHN7xvEN3oxB7//gxPF/f/k&#10;RHFys/wvTtSF5ljMJhfGG/hHIBP0vlzgPzQcMGlGkWkRBSAOtBnoJQ7I8+Fb9CKtPCHt0HKQaIgJ&#10;ajFVxtCuOcPscUrouXSj7ngY/DC7xjnR+zWGmde2l8LXe99LrtgJAy14J/Mrnpk2abYfFoFnTwJF&#10;mSIPOxBniOKWjCo4SUWGEQlUnPgDGtefwhM4qqzg0G8tKlOcBB1VP05bA46irtKFtwgrn/Ezn3Ji&#10;xqIqunndEhmS0Hm+i8hPWTEEP/6EbdzCOIoTcEOVZoE2m9kXZVavhSeoqzNU2ew2rnNe2dInSbK2&#10;DXBpTMyu9dkrUgU07H1fBp7ofyuQq3YNxPcfc2TufHixrknn3vY4ucf0ehh79vkmKQRFJN77WsdF&#10;KF/7V6AvFMVIOh/m6+ua9i4sepCorLQwPGUvUe+BdRAHfXaENMZeFgTZwZgoqyW0bJYoJ7j33Y2m&#10;WBDJEpLqaaO/orITy8zbmEvd7HkTy0XfmFvDBYYLXe8vI+LG8K9SxGsgE4N5jCtDg+wDBzoSRs6z&#10;PHb1yHBTqd71qpm4W4mnFE9e+PVKFPpJ2z79SbmDQmUD5mXwSxlqbtnKrveM156P9WbkuEDdjMZD&#10;KjgOAN5P9tvbDCbKTyhEhJqCu3ZN68rO6Yyj5JUuK7GjJuavk0ioVlePb/1MTZtSUF7qMF3GNluj&#10;h4scv6g01EzfqnCrOOhn5Eq7LNJrxUzW1W9z5rN99khJ1q2dkJ7vdujAbirdtNpvrsXPqEboWNBY&#10;QzzEsv9HdaU21GXaAt/5JxOje/l8vz8ShhnQ+XK93x35zDSMcKd1VN12Ne6IPaL/5oK1t26FXQgl&#10;UnnX0HpxURc5MJ1UOdWkfT6uNaahXZgXUeFebluvc+HEujAki01Oicm6fnpcQI+gj+jUPDPEj32e&#10;NXsFSSD/2M5dSjLS63pqnPvaTfxal5vHAIZLs1jp787T6uXHsjCLPMACQH9T+8K6a5RLsDojrqb+&#10;PeBGp+xkgYkR9mhjV2o+BAayvMHqaW3B9bqEuAbc858pPh2/BxbO96TBBEOWdEQS20xa5YRKGuZw&#10;1HLfIt/7eLm/vt+H/lacYTYYj354u12Y8DpfuUrt+fFD8O3+bdG7soWXdrt+oMOtzrKs6KGSfBW9&#10;VTWvGqepewUWOwxbOsrjFPdVDlEKlOkb4wpqh6b3VcZuxU7F5mtj7sG8uGlu71frR1oszmeDa7o1&#10;DLiDpmERCQeLcFIq8RfFTKKD3lZUYvrAx1OYdfArIRy0IXGAqovMIWcthnsl3oWA80HZRQB8gPbQ&#10;8GxJ9/D4FXphif/sUaN2g5sHDGjxRFMZp94QEVHVv/n3JaI5//2WGuACBrGjssgmvtsW3LsA7aYL&#10;QEJVSGWG2ZkQUFStT7oRw6A1GhkFxUFEsT1XSLcNdnhpW1lmFERO1k3dbj7stgA3H9xRF9HEbE0X&#10;KRiDDbJVa8dvo3lpH4ypzqqAAoaOpTtGNm11e4F3DO563Q43KkGblY4EgXRzxA/iuDZFMTFbxYcp&#10;pTOq3wrET8o+VVdKisyd2tSgipHHEQP2kH/EiRkNtfbXSjHG/nnBI+6v9av6tI/48Kl9Yvcm38ey&#10;9j2ogF0BGXiCoHyRV71j9fur+po/OxEuLR70a3KZ31h/SB8po2/wUT2QMm0sOLd0dDO93pkGwlSr&#10;9BuuWqxCojdP0GrCUesPF+Llr8rU804bQZ2wAkC//8TyrlI+zBgvx7pN0rmjuI7cnzeO5AabpwTe&#10;0x7SLuKuFikaKhgq2s+9T2+cuMP0SKOcoB7y7+gFlSAwLa/MCL6Td/9a+PFcj3c9/AvS5VdDD/4f&#10;ztW57yTb4bUwnt4V/TtwLVAbO1p923AN0F/AY6g6PJn7PKn615glxRxZ9JDdylEVyFZtoV7y0jja&#10;aKArPLACVoa4aE2NqH83V3d20NBXKO/OVvuTNX6atw4oO2w+8uLNVTDmS213IVu6JKA7m3MUtHpC&#10;tOHPT5dqdKoUqIHMDQaeXpTPPlEOCStsfSOEj/8WDdgjISXL+3281b9eF/emrtLA/1WEQaJ1Ux7Y&#10;5qRaQb7Dw8kYNA7kXP4mbR/TZIGlk0HXF7bcb5nCH4LDHwb8LXKSkzVABMf7fEjwJD3bRn1SKxUw&#10;LQAMFUBzuhoDXjCcRmGd3RnjfDVS8iHoJekx1VQ3slcPeoJjR34JCGKGeyELZWZ/EQ1mxiyNhssV&#10;BMHBycFpJQzMI6aU1qr5t6fXPoDpxtVi+hsqEjxJGqdSuESSS0WtdhF14KDiCzQvGXlGYmLg02Ap&#10;HRoUGZgoJpirX0ucSRxL7EtsS6xLLEvMS0xLjEkMSfRJdOXEO0Vay9RTaIUlJ+FJF6dglEtnZyUB&#10;4+jIaefj8TjhUNnEzcnsF8lOiixkiqulT0Lgu5O8AM/+BKTKR88mGGssJeXfRDQCDOV/JgSQ/rZX&#10;R9FGi+8spTZEPFRSTQ4leVahQPteYiZDR4El6RF+6CtQZkaimSXNd5REMsbNKTMal8mLphKvgqWa&#10;oqoIzV9fSTevrpxCUbNcxCwGuJI2zfESSBh5Lmr2z/Ilm7I/g9F2hWcMaE4IQx1SDM8LqAPSt9GT&#10;ckYycuGXL027ZI41VrZfXXTqTKVaEzGE8f3oam21tz/Mb3e4Nb0zC1GhgRbIdGJC0KzyaD7Xo4Aq&#10;/+vClA6+TUAAyiyt/4674Vd7eblRUpm5Ru/26L/7Oe2aJZru9EaVzM72Oerx+FfKvXWiNnuP0Eso&#10;9l9il/vnTeuDXY4cDzlBjh89Tu6nkBCDsLC3Vjp+e/CZXivQfNGqWUoq5a+eUj+TQZCdWimz5030&#10;8GblzfmRAG+SGWQi/2HoLFYb+19L6mi+dcwqO5GKpaQdlpTjwele0VsME/Lo6SQc/H5S9L2QJ8YU&#10;YI8hw7E8hCf6J8v1SOrvHSFft9eHt7viTekZYqGuyRafS5+/50dHA0IzilsjHhWqdmtzUwC5s3lV&#10;2lGVgmucCO8tArGYzxpZt3cvW7XFku5XEx/mbY+XzTukVcivWhBRxpZLH0hfsY+6igR3kBLtjLvf&#10;FJcpAEbLHUGlNFD7Cqcxe6hvoVWIiMS21sS1MaUGeb1mSLcYGeZmQF2P/+NT9jvRcsbkkJlsXdfE&#10;iHJ4jtFsA7iKXSwJPynWCSjT2CZPOPPAGtAAHD8myTS2hqtra0j9dl4WS76fesMrtQJsrTY+1xQ9&#10;52qo18x3JtRN3W0XXwF2przwwqyiGaIa4RppCr/QiTSLawdpRzRQzspaZWYY2QCagevHvzIPbACt&#10;wP3juExjpgAmsV2x9eLOiZ+OCUmemKYG3/9yU4PkaFeV0Z6SQiAo9x0owe8YJ3xJjAEYiQglAYP4&#10;VtzyVQjUS3n4NFu1d5r1+K1Ib9B7mPt4lR88Ha8IXx4IhnvkEyJlBnkH/eJf9xWMJ+mQ2h0aFHMd&#10;ioFw9LQt2R6VNLO0Zd1fuNBcGp4Im5j5AVUqXmY1RUMncVgnFprq/jFNjmywiJrB6Iaw5JZOl9T4&#10;KkSzOpwW2XvOsRUcodAXtL3Ubzv7fLpHzzYev98AB+lVvzOQq4e8VRzz9kV+kWrYhKX+2pgsXVVm&#10;LTKSGUqKYJxaVpu05KJho5UUVM+K2Cw3yhApacJZMTJwMDWipzdemov4/T7yhVaP2vxUfkB4Qc7g&#10;QFGEpxgyB0HGqZWTHJAUIiJCbLHwSyNnvQldCSJ3lastLW11J/Js+umaxWPIxJ9fNNBk0+aWXcCr&#10;cupvzVXN76SkE4e6yqJ4cSwMPM/7Qmxbe8DIxdmVcgPZ5AgaxDdlhtoIF3O1aosoM9LWCiotyYiO&#10;uL4zdcHfD5bqayNOCPCjntS7Ydszy2OQS2ujmnaKJHmXOLGrCmM2gExN7ajKL+xN5VI6SRFWjaZ3&#10;5+l1sdoZvNbIJ6FMJ+E5dBcb2U2fLBtmskxc5u7Rgrh41q2IFZ4NrVrSOnS7hdvk1r2p3yug9bTQ&#10;0iiy9ngmMGQupHYlVyPD0Muy1mC5wePil3yirAUo8mkl73ELIFkDXoSdUH6LaKFQwAJKHkzVIBut&#10;qMYT6tP4rZrJ2mT3f+pzSuTres0vFh11ZBw7FR3I0axcDa5EXsfvIZC75p+KXHIW2XPl4waZIKnm&#10;xB2LC198HB6u5cYalcJY7/p9x/dbBcNnBxFDV3r0wsOYYS9ItQrbYawwH8FGVybiKgz8sdBWONJm&#10;pC8toCurLy81u0lTh9ROCDMstsHl5q3i1EmIF6JrIfdVv8yZfMP5ke+mf7wcy538ZFr9fqPxdUtI&#10;Ob37m7JPs6y6FaIPjqc4ckQZY2TaFTUdH5L+3XydVFGxnrbFIqr1Ye2rlw73l4fXmPedtPhglYN1&#10;qvZAKIySPRef9HVilUHkMcLd33oLIWIOrNavly2rTzM4nK+Lbp4W3lN87zO6k++OKRKrNr+L8RjB&#10;skOvWl4svXzeHjdORmoUZz6lJT4fjs7v1R4d7xeIZ2ZyPz08rLst1BeWH/ouNI0RvBeE7sxFtYTr&#10;3c/7GHfUrDLwkWNcOw6pgiD2xbUEz/Ffjd5dn/h2O/RyilZcvVdiQrveAcS15SQd73NKlSiN9FCK&#10;FEHqE/mYBf+gvDkIXO0yHo/ofDhKSZUttXOGxMZv7uh8yuS/qaYbYOk37kHOE6GOefBMwUdm3yaM&#10;QnhcCTr8JkIvT9OyXfAAzwLF0WhLV04i0HSGlcc0m9u4Gq5BpDMpbt1YqNTWu5dk7BcBx/5oWsZk&#10;omXTZ54wORI2fHdJoZz76tnO4a8Al42e61iZ8zlwUpwidi6qE7OhX/VX3nOytqis2HEtpNj0LvSs&#10;r8J001NnonUNCkVBp7m6SE2TcQvMjL5muOt3U9RPQpRKRv3MuF5GRk3sq2CX63Z9+2uXoanLAAi6&#10;hjtZS42sYLvpbi1H1WmFtSwF3PLcBrUxVU7VIwVq2kKrO/nAck3n8vHsxQtA1nLOj6f28/Pi5l9s&#10;IbqeOBoTERVDxwiFo2bKVGJMyZXVFMFJf7CwMHVKGdKxZrDTWwbqaiU6tY1gv2JYlJAUeQrMi9Ex&#10;UcAdyo4djWjnmJI/nfjGQEpGFsuawtkkRP8k8V6uJ85zRCsS97cFYj+0WIregs+wJcTVWgC+Jstj&#10;UDTiqlJsdJPbSLym9E/6zCo9xGsVrMDO1eMh2ZVkJoW0Np9eM8Yd+Z5CAgET49EEGsW7gElIFlLj&#10;gixa++0k9JTgizIHaAkghqlyYPf3WEZiHQLdwpPmrawNihOs4hu4Si94vo8XHsgJ9+2c40vtZcdK&#10;usrKhEx09Yf8wHjQgEHuoZZG0XV6hBdCkRg/uomy1DRR1XGsCPso20lco+0Y2XuW1DEwkb9D7/hK&#10;3iFZyrZQWGQ0HE58QE3UlDwj0jG5UyyCcycCzu50YlDCWjSuwEeweBe3lNQTez9a+DZD4Q4rNlHK&#10;ES64RKrhHnWB/PzMSuav5IObmIG7+XAqHIY9W4BT8m5gzdZVaNK/jB76+ovXw8ZohoUhZwbPRifO&#10;l959umImF7CrYdfqhlbib9g+7WdFrFmmYyD5x3C339NGcVgDEoiZBjiSJw6NbOg5YF2fGtyCc4AY&#10;pttUcKaDatZujwKDHc0ZnahiBxWMbLmWV32ii5XnZNd+BbP0n9EuQmCtHt1fBiuWCDuRkAPhTteS&#10;PY+svt9rnrNdOjw3GbOfebJdO+cH4qh1rc1h+HhPbihRyyPON3clkTNhiHN2+8b8iVEPCPmuIVe+&#10;5/wrHYN3vyQoF5EVYfoXJD4wMD1AO4LWsYp+gfsI7tHfKfwDhdkv92Y70pWsFb9JQbexB9aly8Cn&#10;zVD/z43jSnr1NfTgazxS+KX+dXwZCfCU3IgJamJ+hSj6K6FcJY5iYVzN7EMaFY6bA/mLFa3KT1vR&#10;mPXSh9oKn/vDp0fG6087PVLzceO2jtXXyQSOus9mDqYSIFlHQMrVy6QckcwkeKFZTuJo70+zVZTS&#10;Vag+mg3i0dzUU6lyYHJCqM5q/BcANiDJ3zvnZlPnZ2vXTgbPSPBXpzcpbZTPVM5U1zKzRbxUf1XD&#10;dRl9OL5K43WZWz/e1JVirv3w1vIjDvjLJcKOOL8EsYgMps4Qc771EZaZMDYoxjxjLLcVIBsYZI5A&#10;ZphkBSDrcdPHFcoSUFYBs2GGmZ9d6+RZ145V/apRwzrclw0y1i7BtkKbWdFt4tuKcAw4QdzIiBPI&#10;LZhbg45RZ/p+RbuR75YQb2LeRL0V96Cq6Fvgp/gzjJqJgWsD5Dcp7TqR3SawdSYj09FoqjYlb1NZ&#10;UrzlEttZbpZfiQlqViBdFDdKZ8oXKovM6j/1irqb6rcy5xWzhrfJnAWAd8t8v6F+3AEVYQ7ytgXI&#10;go2AWbIZQAMNADW6wgNfpJHDMzV2DkxjrxaAugjHBujAtRVArxpwD3eeri/fPLoCFM0tk9B5KsAf&#10;jF0AFSPsXQIbiY6F0ANGktkjDUzLo9G7Q0bAshwDlCQlQJGVWJlVWJXFsIJjJA2GkNIqC+Qmzv7C&#10;qnhtwata1VKiKpEM/8mzyqw6q5vVrzSsdFxk8M+WDqetoj2Tu5Bfy+hDu6twVVeL0b/pLuWXZS6q&#10;yvtkdqvr22Xe0/m/Af9PA84IE4BFhpfgq1N0UTg+KbZaxpYgS4A10UpJRZQyjKkJUQIowZPAScC0&#10;MEl4tCZRmgnE9DECHqWO8mbmzESYhSwTThaILOBgVBjmxAyGDQSWe76+w9uruL0MMHEG//SqQaUO&#10;afYkU6plZzmVn9VOMimstKbBuuSVykb1TJ1J3Ub9hYYdHa8IjsqcWyzV6SVluy+zU+neI5P999X7&#10;B2y3MucV79WPOOAvxjUPn/pvxhl77eFPtLGH2jpb8bcNtRaqCKEWGxt6dKlJTbSNs9zld/Pw6TVd&#10;+r/pDVBqXNtEd7DI/VYDnf8ytT+kiB+SOwCvrmnDIbkYNv32W2z7Z4wK0jYeE/U17/Q/bzH3z1kW&#10;Ybedlmq07I/mofstfhqfH3/99vnx69PzP1LRP335+jxV/dz89Mfz8+e/nh6bL1qFaX8wu7UYuG36&#10;R/owiEBnSdLtXOuaVtmauZrGvVF7A5b3yOxUUSxG2KEARIHIcnCiIEXBiuIWxS+KZBTRKLJRjJMI&#10;QZGKivhscd0UG62hMKn2fFSJcR9UvaqbVWeVlfS+GX1IO7rij3cUFpn1f7SKdoLX3PNqC68z8vpo&#10;XZYXI4voecIywaQjt7ATZCosGQzYDGRBfjBwHT07EEqTyI9kjrm037JjlBJR4fSMEi5KvKCRdVQN&#10;LJgew86nhwOaVFcqZ7ojYJmdqhXcPk5n5jUn9+aVMRdVm3vIn4EdWTp3ZGeGbGvHJjMmVmwyYmLD&#10;ejN5sMmAzdaLjRe/k82lWEsxlmwr1VNG9ZNVvSQ5SXGRnh2kuMeis6QZjoanJ1MLOqki02E3OG+y&#10;hgk43RLw4G0MLuPBlhKCa0i7QeKuDoLcQ/Vw14lCiv8f+1XaI8dtRH8B/0N/EWAB0ZhH83L0pa8J&#10;cjmGjQABjEAQJEHZJFoF8jqG/31eVZF9zewxu0qAAObDzPR0N9kku+rVez7YRAeYPJcUutm6A1aX&#10;qNP6CQ/uVJ9y75QuXMETC0E8VwcilYF2VQbcZE9gTqArxL0svmXrWqpnWfwKh5R0MhvYFdwGrWCX&#10;h+5zgSfDROSZgIh8NFPOyCTTMZNEzN9jHQ6rMQilI1Y3YpU9Vpux6ojVe+J5WRudFKSCqqer8yiG&#10;p65uXm3dg7Ivy6pfKjFK1cOIkC9IjFzQMfqCoWBkTAVoPFVmVKJn4hGiBDJMZDAiIwEZ6IAeGABq&#10;E4PGozCgkKBAqdt5YmfPh4XbB8ZtXFMH1SfhchIm88bWja4bX19EfTHdnnNSTCTvICo1TJ6jBDQe&#10;Pm5JwJwOmHJYZ+3DOxVWSCkFlrOyEDrAYkNcOgQLroFOXT/lwZ3qU7JuI0/LtzERWWmHxa87mEPM&#10;MW6e8uBOeAoIy0fbEmHh5QXNt6M5Uw7COaK7sNfT+M6eJTxLjGeF8V6q4TO3xww43gV19+XL8bQB&#10;p1Mo/uIMzXOaS6LXVK/JXtNdEr6mfEn6Oe0l8ZH6inVGVRpVa7DamPVGVRxVc4jqqLqDlVHRRRhR&#10;FfVR9UdVIP2shqoWsiySW++R1cFHn4DsO98DAyhyAo5Bq4D1QMKSPGtxJ7WI9M9AF/owAGOYgCM4&#10;iFZuIeJIkPkYIrWEhMqxi30cgFHFKQoxH2ubNhh3GDboN+jWUPjKG6QN4g5hA78B2yKpRwK3gd3A&#10;bKC3WC9N4Wvbxh22gXe3Y62W8b9TkC5Tv2fE7yx9JehUiTmJuDhHm8QaIq2EmQSZhJgE2DgHl4SW&#10;BFZSc1SNFFLgcQPD5RDzPgVUrZRy6lKfBlT4CdJBIx8tjEWbPYI35pRz7nKfB1T/CZJCK9gru66Z&#10;oHAd0AHM3ebQusgi1vlIVTBgI7S9tXQ+qi9XHZpZlNrkIgquFA5j8tlq86C7n1Zl8tkqk6nKuLnK&#10;aLGsg2WwbRvYgw2+IBTEgjQjz+gqFP/0Ozy6xpwUBc4ZvH5qifiJ+AyB4clBkvtEqFgicFa4QiAT&#10;gwSjzLsv6AqyQsQRlhZXCCfw90Ht/tKkwc8RT8191/fYkxHMQBJY8967st+h7G8u21g3aGKZDEaY&#10;RbFVsy4WZSzauKpj0cdpVskLutugdn9Zg7d4hsUjNSYwYSIDJkVTy5hk5LDwmDoFjeUw0szvRHsk&#10;yunlU+sAZGyfFO88kr8PDF/QFrgZdgdzHmr3d2VKeOMGnnFfZt2VcJVAkHCWNXheR1vW4ko6SGqI&#10;leRXGTgiEnOUsFTPY40cYkdmK+Ery8HYcmiGwluJw7bsbId3kfCeAt7c+V2ueyw7bMvuTryvPe8o&#10;bWOJLoM9cthBj1P3xZlEWS4RxtHFkUVWq90TqQP7g5u81cESByYfnCW2ChkFJS10Be+5JtGL+gmB&#10;oj55osQATkxEvNGYNlnqTDWsyn3rDlBeifoudHp5X37mBfN83OqeSOKpPUfiOIuBfSXxB2iIvYpY&#10;64hFSRQtoWY5EYrGFUVxqnJFWZC2EHVB+kIURtW6rDMUS42JFFiRvCx6qVfbzro3sPyo6pdkSDdr&#10;4GHWwYSjImlXBLFhgWKLMCah0rJYkRaKTI5FKotcFnQFSBpV9LOgECpracEsMKF3KswKdgXeByU/&#10;od3Ab3Da4gnmoqM2NSjfiu4e9BVqObwFw2VQZ06OT4F6WvdfBjw34PFYfYdFKgZwRQeemMAQFmkZ&#10;wAsdGGECF1gmgYjk7ynpkfCW0zxycg9sHgxnMPJWccJSklJeUi5S7lGuiVUQoyA2QUxCsQgrgxCK&#10;62R3oC4yB3t7sDIIZBHYIXQWlNRyyocusvbLHbWetcHI7uzYgzdZTFjWIW2pqYFVS+LKmlnQ9IoL&#10;7MBKZ5rLrN7J6UVMLzJ6LZ+7RTGrjSSubvI4a7+q/2YNyBW7ot2IQYZavfe4QnqwOuy3UPg6p9Jv&#10;b9PdUOPxMkz6bqj7brgUNKD5nFCfd7j/xYDnOWOEsjDQAJ7VBLMGVISBeCDpkFgyjCwUSCSQPEgs&#10;CaAFWANYxaWfCn7HRX6auaP1get1V9hjYvawzB+h8EfHDDKF48IgClV+QyII9oVF9jyyZpLKJcIm&#10;bWUTVQglM6EIpaxJBbRSWKXyysIslVsquzC/qO5YKKaSjC2GR4jGr8gmFqNaCafrpQ0z6wCKqYfJ&#10;ZyYgXYxLpSFbTM1CR+0wa51VtWZDpIovSivkDboN+hPsmpoZbY/pThxvg1oOZ1p8HAqZqplVPxN+&#10;GXDccIZjX0KupCdHwm7EsdoQ5ujNWLjDFuMRi+Vgs1EYhLWHYnfRsa8gAcJEwiKELERk6yA6RNhE&#10;3IFjRyCckmdWIYF/VIVabBEnYUUwXREpI9FMIRqhGpIrvrCN8A0xThEuA1fZqVAPkU+lHyKglk1I&#10;YBoiIhIqIjLqON8l58ZKS+momJv0zE+2KB7hqba4GZH/sUDGrK0r6AVqzuVa96cZxwrwW4VZwa7g&#10;KlShwDX8DqdWJJ4F74OSnx3yvbi1qVvO94+FurDDcB/U/bdchv/DAZkzTPPsVf9JGaVvO/he6UNr&#10;U4qNPqQEKrF0YDXCHgchIpEbgyMTmtB43RjNHb9Tz15d3rH/ATPSQGiMa7w5aCRWHe7MlXr/IXhc&#10;COYArjONaw/B+HbT7/wd2/4Ro4IPG6sPzuZ4pv/+jrl/jLIIve20nMad0A/Put/6V9P12998ev32&#10;6t31jZzo372/uq6nvmq++PP19esP794278upJvnn6uxZDOya/i1e0ksFliVFIwwgPMXk55k7wccE&#10;aW2BY9gCM0MTFH21xxnTCuMGww79WXRqz1oPQL4NpeIdQ0GckVbIG3Qb9DuwyFE7+XOHN3oYFL4+&#10;Y+NFY0TNMAxb4Bj1ffmC/Qad2Rx1x77s9eCDtkKdnHr6olGHTdaY94RiPaB0dyi6YBeUdo8y77jo&#10;m6SxxoklwQB9QEUuo/JTC5wHUC3QE5A8iuWF5s2ZABIeIs3JE1DNlCpP4iEyapNUagtchWJdU2F2&#10;0JdhTc4vFcusruSR5JhkHuWivG1O2ZK+ks6OhVjLYsyzIAssyiDLFPOCcITwBTHHIBklbf3ylje9&#10;joQlRtbRs2RbCTPFP0t6lnhcnrV+xnbs9YhpNUwNaQlw2QAOflUywRRwlkwSPytT63e2dtwa2zt9&#10;7exqFWvJxdSKpbXLa6PCaTGISyhzVOhchDCP/Oe0Ut57JwoILviso8cdObRYCx0g8DX18REivy19&#10;rDtElF7qOz/hEX35mXfO7KEruLsA4sSrrz9ef/Pp6vrm6vr9ixeruri+oL7+F11xcuWb1zc37z5d&#10;o2Aer374W1P+olJu/jYxHrw1vnHm0CaLVXp/gMnB29fI6ZybHA4RmUCLaDr+/stP8ucdfn7kQ9Ee&#10;uPIz//0dDv+Okz81bfPH5vu/6uatdPwWP/sHfiA5sH9ovfiHcxfLjPhiHe3cufUg1zyBP/Gr0CS1&#10;ouNZ/4PPf8vno3fBs/rSzrEwi8ZgBBJmDgItNr/n+3xDG9CmQ8gY3aWDTp6XYTGJtjWNbREzrW0i&#10;noI7PFScN23zb5qbnKKHYbb/XHcKB/jKpg5rLNSgdQ3taI/Pl92nm/Hqzc3Vx+vXn35uvsKpL17g&#10;JmSri/p58+V3NwiD980Xfd+9efPjh28/3rymm583v8Ktv8aHthIPAcHDoSXwoU7ryRuNWSPyM11f&#10;ryL5gzcubpZRz63WcdpfFnTyzP/wXiY5juRIFL2KLtACJ+OwbNQpatsJ1K6AXvX5+31OotyVQKIQ&#10;kbFRkEYnbf7fvsUyoupHcfWQ+hCeyYIDolyGmKJn8mHYmdIzORdbhtv52B5WnoECf/gcnxxyEMPi&#10;Ky2goigp1w2+CaPW0Q/Tb1fWZ2uk2UWNZHgCd3+15Zd8lscBdNQpPRiPQk5l5oG/l2eqS1LJKsmN&#10;bxg/7GVIKFmG8H/3Tewxk/kJC2U+NdF9U0rrvvm+9PQuPmOryim1z/I5UWtjgmKWWEmJNU+4B8Y7&#10;6vaSsTk/XW7xc8o2/+Q7u+csHvTRytdX41ucvMOrwE8ryXl+PgfMe6IdQm4luACsfo6cp3xDjFEU&#10;jRnyFsBGThh5/KUBvFZhTmiKuw1igCf1aGxoM3o+i2iVts5fG9bDuLKsr+rf3tC5KQvUIs3hJBpz&#10;wwPJP8UhgerY/XQ78aM7jnG0+YLjEhWYPtwDmAMQHh8VL3Ru8dmqpZ532UJQ3kEY4xb8wb2tPUUP&#10;Hw3jSMrHXgMc1Y92sfZq5ju83C903nRhqI7eAkZBsR5/dkXhFICP1Ii+bFk3IMUqA4Iv6VES6tq0&#10;35M12B/g2lvQzTaSOOBROajY8VWmgTtyAyeb0Kk9O5wqNWoyRSk75RO1jXvquE0hjCn2ECbrQoxQ&#10;QoHK2QcE5GIAJghWVRdCoIEAgYdMdkHhzLzOBKpVwliySYiHU/+qWOgCaGbfh6WP/daXDBrzjkJx&#10;Fuwg3b36NOWe5GS1siYDM04WclXRLn8XECoNLOO6m5BQqdZ/mr2K2X/05ePf/+0/uuDRc3/mfScI&#10;XsBC6EjwUJyya3KUvz8K5RhSHtDECWynFtCwKXjNT1oWBgkq8IMlGCFPMx+IL1ccX9E/I62fQGXi&#10;t1+5bk/NxmVXYcH3gTK8vVLxovrtTbcpGNddLdpfXT2w3/mJ33TdX1/WqmbwEsme1DfVHJv1KqYZ&#10;TKpwFeanL2LxKT97m+Bw6/3ackhS3T+bi6H1YQq56rSpo+mQ9fahM6bZMvvig/q5Tin1darjl+kz&#10;pwhU6tiPE8UnnfBZgwNcjDkr6kRtLd9PdNfDN2Al3NPjGT/ckxhMQAQMtKxyxEAAMX0QTLeMey/C&#10;Srr5qq8uD1aKotA+b/ouwWpYb+a+vrp4SoLmb25m24fp3BEYdnJqUugSQFoF9d7ugtO+v752SmgN&#10;ZnFSMKA6twvzgpZkuuUmXCjKK+F7eNYFpqWPgOBkydLH8/4ix9IntPbGidfeSYX3d5MBr7t/E/Xd&#10;09Mn4rgmrcUX5yz2kS5O2ckW1+eLJK63voUbrrz5SAlXAn1kgiuTLgRwJdTv4H1iPbG90z1KEtZR&#10;7iyvCJLyB5YnxirY/UjuEvH1n4Q0ADdAvBO2YNQPyp0EDloFBSubwO31QeDW3iJwuse3d95GTrcW&#10;w95DJ1hp2YRLBkSzN3ZWIDI0yL0nrhXodYuMVSVcsjcOJh2YKzf10ntFfXIyLtYQGHsjWuy16Mrm&#10;V1qXuRavghrRZuobsaIuND9sPoXPPNx006i1PtnT3puk6Rr6X+RKmJ9qjW8Uae91zqIG6uqL9xSc&#10;oPQ5eVDJw+H7DDOfodS8Ya0OOrH3JvfYN0ySsl85GM3WZJ1Zeq47LrZ8B22BmlomrCdb2XuTpGT0&#10;s1LvLIXcY7Twn+lJ0SxS4p2VINCpO4lAACKEzxwErh5C+PBVZqotooOTcez1AcRrb/GLddkiCOvl&#10;k00sNY8z3Z7FHZbxB2lYjlqsYTlykYWrsw+OcHa9f0gQEmNUHX3L+wFUQpZM848gi9kLfTzX0tWZ&#10;+rLACxb+gFgFZsOvbedLJwhBcO8qkfxOvjhVAhBNYZgqZbXFr2csF6TXENhodtnTQKsfSkKegot7&#10;D+c4GzF30IBHEPAf6zH+4c/RpPuenwQnt9HIaAgB2NUYGid+iP0+sqOhIu8L2A5YPJjD2ABtI6lD&#10;VyR/LWiGZUiyiIhCiCCXHrfRJNnyarz03RjG0oAy0RLSUsuQ5/lSARzrmeSlG3CqZfQFIvIk8YEh&#10;2niNc7j1oOEDv7g+WDRqLbIOTy8yij8Yyepe9yeoC+fy3pNPM72U4a8DCn63FPeytwzR9Jq1FyMl&#10;sdfkSrDJp+YeJS24uEbvF2HCg1alF6iH14wZbW7RCkx9Jqn+Wn+nEDe4XYVo7HV3Sh5m7zM0bkeY&#10;9h1rPZ+ZaTL2jHrjd99Bs3UamNY7cz3mpKnLOjNVXVe8G/MdMBHobPT3Hglvw2FrD2vNk+hqKA72&#10;QBdkdPNKkqApgDU8cY5VJE7tRxjGeh41JSrr7CExgZyHZO71j9EcullrLxLRCtLybFU+rfVSTd/s&#10;PeUe+b3uIAcBjf3MXP4YinVN5tbUUyuh+DJF6wzZ6eRvmsteJ2/bRXiY6fFxddmXNnsfsMyYOPEA&#10;bcW/dX2KXLyLqRbWC79/a/90Fyrm1f7F0cRLv6X/39Q8gOCm5YkIS8uFCEvL3wMJHkIeiiYe2pBT&#10;vh7YANhThSGhNwfSS+gDpU1T3ADgiqCOiSJUpwI50QImmUIpew9KYBWDF1rAVAKQ8wYXclBUr5uI&#10;sdYnaOy9iRvV42SyaCAHJL1PmCd0aE/Na2EHa2ha2+ChtZ3YwUZnMQs8UNUT3o0exMph8Bt8wPyr&#10;ppMFIFBc3i8bHOQrMaQTQLo/a6CICqzzEPYImAqaCSi9EEVhi9QpVoRahWcHtsAYnzE5bgsKbdog&#10;cxccaHMTTtj5aYb8Iv6Q19mUzwcA7b2JHo08jmqGE100GQnxDgDS4OleGEVSWa3tdcNaH8iw9yZ4&#10;rCsmtKxHDvTZeqwjS891w8WW78AfHqYRVGqJeKqjn0B0Ey5EokyfsWbNJT52Qj6hifRz4i8nNCkl&#10;cw4bm1gzZtSNO03tqaY3bPIugt6e2SaWVAbWdaF3orl1g9Ran2Cw9yZI3S6bWLQePtBq6bZOTNUX&#10;XC3zTri6+WLh1t21E8B+6vMDyS6N85+CGfy/ZHKn8BaDLoQGM2y2W2a36mi3zZG4nczSJztIMF7Q&#10;RDNFiMKpPf4lBcW7cHtKwI7V/q6ImKlVfzG4XdSOvGJQt49q0zDoYeGz4ni2eXDtpnjEEynULwe8&#10;k4F4CrcEl3k00jZNj7qy0A7VYgSasuOvdSMDrRyeGnsgEgATxZj4J2SPTSwTzWgJRitnfGhefAgn&#10;0EP2V4EC6S0bg1usYk2Z/3oxZGNgKtQrs8YW9FLt7KyPHUl5ttc2Roz/nWfoTp2b60LSVxeCx1wY&#10;1MFT79hSo4hiowYYtmVd7xSr9A7CNi4Vy+rGeuKOscHy3u+2ApU54Cs5o9jrm6yBiGhbM0tBA0bU&#10;p4p5TSb3Z9dcnyIcr88Jg9jEFHtsknVhzpSdz7LVBwQ0YcUDEoBpXQBgwg8qRWxd0JvAuM5UiVXC&#10;WLJJaPO2YqHv62ltp7Hb+qLE2fA0b5WCEWQvmotK+6hni4BO1mXci3m4EFfnDwIKwaKfw9BVSLYF&#10;NaWf5eSvzndGmhI00jYUWv4jknAk2szpqxDm0uQNy/RIAgSxb4K2oNjR8WDP8BW+yXTCwjVLMAKe&#10;ZjIQXm2+vqJ6I4yFOGXCd7xzFUztxnVXocq7EZTrO/gk9ehdtVuCcd3FptdXVy/sd37iu28Bdkhd&#10;TGqFanuQWtWwtRmoq1BzHXZQO1kJGjlbVTGUXIP2quQgqWw3R27+MavRTOZ7IJU+LKEItgQBCEZQ&#10;KVbfBSow0VoTtffQpJbX/o85FzindtADFPc3ibGGlq1xIKusou4OHwTLunHbRaihkyA9bs/QKorR&#10;a2+6LcHqO28Gvb66uECCUuPVbWxX722y5e5gb2r+0ugSCFStVtJdcBr4lRwhgZANrn9SA1CUufFk&#10;BFDUTNPbRIBRhDfC9+D/UumE/aXSifZLqQXyS6nfge01j2w/Ib3iU/s/+9W2YtdxRL/g/MN5CdgP&#10;OvT98mgPfkiYyCYgIjDBmJHk3GZiHNlCf59V3VW7b3tPRqMxkSE2xrPX6a6u+6pycWPySJwQGpPT&#10;DEIttydwB111hyE9VG3XhZQR9RTxcE/SoE7QbNxIevvuSHrDmKRJDsaAgZvhyjKnCgZVMGdEoVXS&#10;tsy8jYEjCBXVI1BCipqys1XChU8UJUPPs+Qnb/RGrwkxjVRDzKr4Bk/5gUyB1bWzcih9Rv7EI8hA&#10;hYM9eaZ8oZFv40zsWpqWSaHK7btjyA1jYpwD+kA+jAhCQsn3NLhhzEoRwVOpcVuEDwz6Qc91MVRv&#10;b2ewTXofmwz57ihjw5hfRIYQkbzTs5bosp0RXUXGZM+vQU0YQXxAKHtGEkyICPtexI60MVF0F8yM&#10;eqCgSLNltBvz4BvzcRTyiBTJYHqewZBljNlOBKwSkZibWUW++14rmHCIiBASkFd6xhBFujNFUeEH&#10;MaYnBjFYmEEcIoQwO00C82I/OOzxfP7s8/PLP5++Ov3ui9/b7766e/XN92/fvv7pjr49fX/3/F93&#10;3yB0bxG9Z88q/OXrH/521/9wev4j/ZLqL1/+9PO//ypyPnv++t2ZP8768xNijP9evqM/Xp9+xv+o&#10;YOjfl+/x8Qf88XdA787u/Mfzt39R51d0/E+nZ9j40MIjpqoUtEVSAMH2YDyysMHXI2zIg8ZXuNxf&#10;kXb1rin19akqpVHLctDFi07oweVpm9EVY+rg6xE+0MgRy0LcdHpQq8EW+2oGVTRtV6S9f1iIaEvl&#10;nwfV4YuTZMWLGlRkwRDSB0XaPXGoHTW6tIS6wWBIb/3gmAV5cKgPnnb5gkHioW98SuFIT195VqHt&#10;rXnOsKVhB32wy9wFeXjlEfuHxOHAGJFAsw2+HuEDjTC/RBX0fHpQq4MxNLpoe/0XpL3/CYXa/Bo9&#10;1u73WPvkPRaLlvXOdz12gK8neF+jtceuajUY7G41yruL9IK09z+lSKv/SVHbpajto4raY/dwKsxF&#10;LfAHFHXerWm71jQWruiHSC9Ie/7N46P04u7u+9vXrw4i9GGBwkKFOf2MqdtfTHY0Dj+zIWHVythp&#10;G3w9whjuXa4u2CTsYe363Ryndgb1kH0pSpuwbrmEDYTWgAu+zJlAdQkJY3eVZzEHA6SRVWExa4/c&#10;kABPa2/ity0N889szBCQc3/2Pc5GTLOBZpvhLNaK6ewvdFYpyMWM1euAleWStR217Z3Hll2dhrPY&#10;grLCojhIpXWJ1qlBA3HpzagtwSab0TI5+370QjvbeUzO/nIavNt06OLQtJ0DdvUUSVxQajpn/XHc&#10;EhXVV6wLHFV9iOZinNcdfD3CFrOtk75f7q9IuyoZ/MNJ1ydJkvepdDR70bhQ34XvsLxGEpfhKZQ7&#10;hClfm0aKAd1e5QIadcmYxSvZKxMcpUqM2LocJkGCzcVi/SLM1m2ujInWJF1AzIc6lk7lanLU+/ri&#10;rNO1gSkseeUsTli0uHLWN9BrE+tLLqDXVQHIQPioWqC8TsUCmEVhL6BHGhQwYDEMrj7lM2wpApDX&#10;lnbLMsIGE1EtkSoAzOhqYwzJkQvIWTFVZyHl0C6LACTkxYTIo1Kq5tJZFVWqHKy0jud6MtA6W54y&#10;SM4qIIKBUxWA3u5BzAQqGOmKtv6S8dN5N4pX9/EwqsLY8CAeJk/CjuQMCXeXmJkKgXKGoFB1SLnE&#10;wksygI0MneX73jDzkbEcoIQcsHxW6SDZFLJmmsloAgVEXDFy8HoRJcKATbCmDh8IlzlX4kMsS8EY&#10;pKMtiYe2o2JiAaRVvU9NMNmauRlalKMOXTRwOofECiDvouFVMuaQNwEJLEswTDR8Fn5x0fBZbYtf&#10;DP6MNfNLjH1VVBQMtPUwMwyd0o20dNfQ0o3SNUh3N6OU+ImkdIN0x9AhA0h3d0hLDB2CyO/Dffgf&#10;7sN9O89n7bXO2uvseLP9kr88TldRVoiFEhN3ZRm7Ir0p9C01y1ExZj+6WeIQfLd4NZzQJTatpQBT&#10;h2/tt04PDW4WQIwzzSmJkD5faxrOcQWPEq20TuNqZevL178ko0YpCLjYPa1gF0SUpKkPdepCz3sJ&#10;1Mi5YR5aFa00bMwy2/3sb3DxX3/iMND5d94xU8KAoxxYLmoBUxN6+Llyl4JhyVtyYOY/Id5B32+0&#10;9YhakkWF9TUmHN/odgzBI/5LFIr0bstiFMsK2VN/AKpPeKv8WtahBnv1LoDxiTxVqmB8LoyplYeB&#10;41cqHmShL8RX8Gv0dA20kAwMIRzARmbSwIn20/oKLoHh15wm8734DlFKn9Hn8o7gyQlpZpqHQlwM&#10;bI6mn0U+PuhNSftt4ZnCpi3RtfrRMWloDoyNraEdsstqdOUz/2EiI50kW01Gqzswy5oa2reiND1W&#10;rqzjWHFC2aN+zGM3fdV8lF4C77JLe4SQ4WHotf93VhKWnvB2Zse4MfCYKWurgf/RUQec/yHcvDUx&#10;0EdBwnlckXOHc76Y/bT3WOJdGdWKF31jhT4WkNl4ZwSeIlI99VlT14k7Iuvp6P5AyDkl8XCeA7p8&#10;vjc7q2U5zdQ1VLBzPd8z544sWq9qevl0re/HHvDmLs1dOR2oDP8VFN7j54DDafLVOoq/TNKdPKDh&#10;ZZGejrIHb1HEIxtGwGytQrA1FTTA8UaF9q34+8OWfJ4xX1TMT8DIy+dzZXaoRmxH8qJMSUA9ypvC&#10;VbOfR4IsqSo3wc5PkQZ1IITxjLmB6s54D7NcE+np8gf33LeMQCN//6UWw0K8CozK/kb+IZRb+MHs&#10;ToQJo0bsfPmVpzCCtffk90b4/FtdR/UCPGRy09U1kVlNN4e+tm93UEERqsqU1x1ulJB6Uwm6+9Pw&#10;eH3zgjdbTkpusu+BKAAJHF6GvVGoVU6206MCt8e1MKyOd+zpjMoQqiw4DsHfNqm+EU4mdZQNb/HD&#10;jQCK4wGmf8ZJ0Dtu7AQRQyJP3mzauVOKWPCup23lv2SLuZ1JZoqF/rYw4jwQZRSPJqx+lyT1z1up&#10;bp1ecSXtZyHEa5BY0kIjJiBNRWkYs7/A8zgPMMkssk1WvF3tV4qRE9+nXXKaxTH+6dqIoW40zWgC&#10;+YIR3czRIfLfXhmTtmiPEp2S9Qj0cugrBh/7bIRhUjxlrpn2Zxp0N3k7ilkYAcK25lJAQsT2rxuX&#10;G36mpE2mzbbWO25d6YnPEbhHsFiWhdJx3MBLgAWxc/Rn5gW3P37bUNsf8/DfIHpqOD20aB7gzMSR&#10;oGfziEtmhKaZEYizXtHJQsZKnuHZmMpdiif9ym6duBLj4Me7AD94nruzH3Zn1rCkePcb+he6Nakb&#10;uaiLkZpnVkvLdfoMFte4pBMGFoLO1oeQiLttBPUwy5H22NpDS301CcSihTTqwFVxy9PU8bCuGhPq&#10;ygnUNlhq7fifcVUt4tFVccrR1Cpgw4A1fm546/hZe6s7B8ssr/v+AqTUCjY/CujjtCT/8R7LLK0d&#10;dYTWuS4DC7xuoSlSa9gBhwMOGn5tHWMNeEuraAozYpyzRr68Y/xufLch3gi/rDHmUalcn6/OqQMF&#10;dMgYAiWf/GQknElpkkdf1aM86cfR9n+JA6xMy5p74ncAOyPnEpGtEXd5Qf9BNIfQzNiXs9A3Xv49&#10;rOaiGOzU3Q7pQA7EmZ7SCdxNhg0HWWHwbX4QfAIU6nu9WSEWKKnWcksMxLx6+he2pHVL+1B2cfs/&#10;WH3B+WlVKRr+wsBUsdTL91tN59Wt9EjLAVarTPh1/Re3nM49Y7SRftD2ivcoqm+xr7XN1D2+7P7Z&#10;wt36VEFDSMuwq1PwJD40gIJuIGbB5vmKgAvp4YlVCcYQXdUU6MP3TiU2eUN+zB08uMrskUTEN46B&#10;QCrIixQT/KxR89dYuxr0obDQlPwaWGv0893vqhsI/dzRu9vTiGyhAJ+DJiIUxr1HPU8mqfAKlr5J&#10;XuCoRs8K9gMhbUQczSoy6yXAueD2vcRxftgOnOcgn42whFLMCIzpwjsy6EFXbPKH5rQILUJfdrZZ&#10;cvVEPveQZhKBo7Zswf33qOI3HygtJId66tvh6a9/TS91FqdKX9f5+IB7dUQaiT/i6ybXwTaWf8XL&#10;VL+JI4IRLAoCubMfF3/E451/On9m0beceSgByJAcu1ptNiPv3H6P02UW3no4omwrxrHnap4IzlnC&#10;DZdYVM9t8LrAm043j7X0xw/NoA2f0ee6018fVm4Ypr3ptAv41+P+BMME54fI76+ouQhBZ4YHqpeg&#10;ENUjzY6cwnPmRrPm++XC0UWWHp1jz8u8lvFTxuWnnWOiutdsf7d7vNbMYrhHhbYxixijLy5uDy2D&#10;s5AOgT4amRJV8y8PEFJReBbCgzbmsA9bV5eMttYOiQ6KNGjni38tJxSs+0xrRg2S7X+LgcPN3xk0&#10;HjF9kf2pmbUXauxiOkhzrvspx+f3D86qUn7Bw58KhASk3PaPYiMNOgHUtW0Xn03ijcv1KS3yr7Us&#10;maJ9CnoRC4iTUOvGbRrUnw8a9r147iPqME9n08B+HQ0JPkLbsGV72mLMYky+yKKUaiMWsi1NOf93&#10;6000DnE69zIvq0ii56Cm505fQdarS78mbqeasmm798mkJvExKNJrnVw20EV5u8ciwcbygDpHYg2J&#10;W1xccGDHe9+H3tSpAF8iyDWjon2MAUykPA4EdQMjcph5dA5TvpiHK4VzJzATClqPinCaahOPsaRg&#10;jNGk9CUbl4/P2zN7xCqEUlwlQx6WG8nF5gszTVl40WrIvxBurTcNC5/YkPRDNXEIiTUGTfaCnTtp&#10;1JnjOuM+93GmmnCiwj0nR3Hq9xUTew2iPTPFQdxjK0ViIEiVSX3T9KE77L3D71XlY8UCiQxEDZgf&#10;ajQSaPpv4zv4vKhfQvDhFbS9V1upG0Dl60tZp1UjPqEc0riMPQWDnfAmw02N17dcxfxbIUb670iH&#10;mgVEfb5TVUZJ+UakD3LmAp3X0Y6ONHg2amypFjBRkg31lJ02TJd/8+SLL2iCPzuEw9hcD74/4bwt&#10;DBrTX1UAtLZgw2RY8R0W9giA2aZoAY2dYO+JS6SQaoK5xCOMBmjW5RcfrQo0V6xy6c9lpH5zK3Ut&#10;J1NjJQ6b3vvbrX88FacFbMHcvwkvv4uqclQId9mxyP5lK/mR6UUtSVAoCT9vQDtJz1cjSKq9Pej2&#10;7Qh3NMZrJk8TFnsRWIR1414Eojr3O8jerdyk+RE/F+F06uKMjT9hYAhp9pqsO7oTlsC4evkNnAd0&#10;817brCehitejS5mk9t7lpUK1jIV4HhECUCfpMXSNtHcDVSRP5s26HbtUojvMRGluh6fL5ejyyeoa&#10;Jh2qP4bM4ke2u8ALzN1j+ejSB2Xx07w9ubSkkdnRe/VlIjrchFcy6hqXJdQv3khYiRuWW7uOXHB/&#10;BlTffpnp0wQY8d1YzP0NnUbh3bFrrKYxDjzD63AfDT6QuTiuKbnM8A4XVedJeV4MrJtOOWtvTDRX&#10;l8ebbcLvUSo4J4k9tJ/L0WMKLMOMWV0Lf83/NxsNl7XLAe1ueC6hyk36m4yb+9om2/L0A4lwUdap&#10;CJua2sGxHBc8uhAy3NOXnZDXywvNndfP0CrAPq1w1xezjZidviDcmySlqnY6W8ntMnpZ9u1dF9ox&#10;7i3K2+0ltLtZ54hgRgmGH59/R5+kAc44SpSyP3l+r5UUOCR7SHqcQ4gFcWFL4wP6Qg6eu+r4d96l&#10;3t2lQZRtpXHmtwy6aufRWqRlvANk6ataqzw1TZzXv+tDmhlDgLuJjb4krIR35Wl1ddupGg6GxEU+&#10;4YxsSzdT23V6DnAi2fk0MvKesYbTQsl1CW90WNZakFJ8INZbRGal3zq61gUxljXmvWaGW3oCoI4f&#10;w9vAvWoI4xEzWl5HibZ4eZCFDxFeibcTh11bHGRVMieYc7diLYdTazS/ku8qtZO9ugWRdA9T/sGC&#10;yYY2wI/Fpxm4tKJJkA4nHgt81ua/RRorF9ZmwJ4x+QBUCDuJ/8WhLfZ/dGiL8wmJ/v+tlSGG6l4i&#10;ophQOdQWzi4nI134TffN0+QL5umxJVXbnYZVqsgAodj3v/Uey1RCnrrIfttHqYTR/b05qMVBJFku&#10;vfPMsfXLZmkBcmBupU9DbKhwx3x5vxCYTqGbK+LgbgNj+0Zke60vP5JbEuzfaxj7iswsf7nIREIJ&#10;cs9EoYELd+1/jjtgP4vPObs7tr5+Rox6LgpQ6HwyfsCl20tdTQjqfQdOVDSEy7z80LW5OnX7BTqC&#10;ZgHCd2Dg40cnmFX1SLkPNPp7/xTu8wU30ZwOXWu+LKnkKVzDHN49cNX1EsjlfHOnt4kYfgFkslGK&#10;8sqxbcIO42oGanrom1yKbM0mXnAlqWn20sRNrUBZ9z/ZdEV49Mi9ExP/adR7hL5aoTwWL2BI9fID&#10;CXuYREPi+77QorMbmB7HoF1uQcOocY/tu1j+D8VW+6OYipWu8+hdyR96uP3BngcldSxPBnmTd0Rs&#10;jceCLhuI7Jzzt2y6YdqzOQLtEDE45dA91WJoEdqclQ5lgoZDcMq4BWTXOprO0o9apodLqMf2fV4x&#10;vYBQof8wqwQJPnh+mJ+2QH6SRYVd4cpx8o4fyT8M9fXzm83QHz7+BNpruOR2DXUNjU1FIvVqLslq&#10;6w7ZSAjEwF54RkGEe+ll62zMKuEOisLy4TFJPLOrgKxeJCzb18JTUP0qyvdZKdKJP5LhzeT9hsv8&#10;gfo0nxqYT4OWPPH6TnX2oCKkYLysw0Zvi+cjaFSOpX0VF8KlY/rJ6juOH56N3LG5+Nt03Xr+Tlls&#10;hV4Og+V/DbfsTItWvgt2L5TFZH2njMt0KP/bFUxAg24xW7YxZxAcjA5hYRfYZsWKUD1ZmBsokxds&#10;T3TzOkBqXX6idwZS+e5W1grwfd5nP31Er0LwvYoHXfM8CEiQqfRh1c582gvUoRaDWijS+86hm2HO&#10;LBMsLW4Yjn/EYP7dQQp1byYu5C/TG/ImSy+kacNu/rvRIOb5Ad3ZW4aJ2xPDNpxShITGF7xf8zV6&#10;oXzjLPwjUTrF8QOfjOAqNokwEAZjpfsJ7GjQodKzFu5hcuBRSWt9YYZPoNVjDvozzJC83tYBjJNK&#10;wo5Nsy9XFbCsQddSWsyWCF+3tO9G8+cQtHRNYMAYSlKAiTaR4bpMfDI3tpMp7b3tcegacDVnkXJe&#10;a8LTUPrHe0cicvWVg5ERqIH9jNMwrHQDTvs/F/yLX2Z5KKRctJ8sQF+LRhj0P5uKYjVcwyqL2A4J&#10;4+TcQRtMyEoq7zoOk8mdBo3wbK9Ly/n0pOk/6yW2voIhTbnCS71b5/bU+UTdaj7UHgmTJQVezuFV&#10;vkQtaHgKA14Jfatfd5cTRyqRwplEzWqhaMeM2yfnyFwOrlO5CVmowe8LJLrxlGNxpMjaK3dBzUIp&#10;H0tUkPOTIQlccPdNdCt36rE2ZDxxPSIgMShMgGj5avjJQjAg7cU/YKJGLnhyLssRyKSnirNctCBb&#10;G/0AD6kxr+hGoDI364uTF3dcnLIZugSjbkDEijMytyLMnMWBt3RL4KJMiEu5cwfNKfb1KIoMC+Re&#10;iE4vr4tT2nY2LO6Z0sisQXGa/GrmaDexnnud57aKQRm6c/x28tjQwXvHGxe+EuPVQ6GyVBglsvaS&#10;ZSvUctzEvbrstfNDk3IQnN5QDqrHIDcsnrl9Trfnaf8+/CfMRNThKDIY1zZly4aY8Ws1tkdY28RI&#10;sMzkr6HCgyWJ/jY5ED2/uVTGlot23t+V88PtKptnseC3h+jKp7zBhAoJrNnTVV+1dT1fsiOEbwj4&#10;VOMs6tshXvXb6B1eWK55OQhZKh70S1lsBxxXinQpgS6DATBBrNSTbw/JU5fT2CAoL8kyDU7+pyJW&#10;6oY3u9CIPpbwrh0PomcBT4CpUS/lnLr3xiG2JsHeY9sNvmyzkGAryVkIZO7bSRxVDVa4zgJrVZZK&#10;YL/IlxKHV1Zuyx5K+/49y1UBxsIRLhB7zCXGOs7Oa5kT+YhSa9N6dx1LFirHZuSu11SebBwzTbHs&#10;FZHKHg9O9V6kof5OkIy/BC6z2eq4H1eeh+V++XHCT0bDjP1lh1zC79BENu0ui44s9mdkqLiYbWUz&#10;jsDn7xLfcOusTlfM8EHv1ssMV1hLXg1p1VSi87wJ7gJsKtShGJCGeIoHh+ZaxELN6Jc/5zcVPLvD&#10;07P3/+OaH/jKQJdgRcRToh0w4wW2QwLKz2vJmZc41bWbX1uOd3y57NgqGtmEZ8brq0hwj3fnFOsW&#10;+SRTnuyvVayqWDebN6urP5ybrBSHH06MPv22+wriOSJ7nJzccdM5qGjDhSwp1bY9tDalypMHW5Zg&#10;G1A3abKmTyqRcmuQ0dYOZ0pieVmb55h7Bs675FDGg3pkBdMPalzf1u0onTJiCfTN2wvRYRi4t7W8&#10;u102660BIUSqwPQi6Tme66YVhIftePnYgzYcQ5gsCSOJf5+vppD6KMAicpgNHeuRRj97arO9NH12&#10;dBFHK9yUKgZjqvhyO/3jaKd/QuHrESRn5DVFPumV/fcXjcKZairYGuNAgtQJEQBH8jkSJxeS10TJ&#10;UuaCuYDiCck7xrs8NcRywLcPh9avl6M/5KdVLsri2zuuLLvcmvN1ytO7sPNdvrlUDqORIsRtKg8W&#10;K4yOwlqLrjhBKJMx56etrZ6Ld+Pmdl+RzW2qeL7dIiHpV6WriTMqS9F58BVeLy91V2Uwnz6L5wC3&#10;sPEaSOPLJKsnHQXvyIrdyWLs0Bvc81B8k9KcC1CbKlmoTHZAOxl18c19UWMuPBnEAGTFxGFn71Hc&#10;hvkPTUXCYZ71uVmZD3IJMnVX0scUkt76unsV4ljWnwp8L13SrWTLPFdpveVlTnybeay5shJkV90m&#10;uy5s5EWOU61na6LU+FhAL0VW+fcmXqunRC7S7J0ZN/I4XMd89xvFUFm12HSuBc1se/Q1lSaHIM3/&#10;qJ//shCu7nETg3M24+4uoi8n+iZ2LOYmmWVAwQSg2XO+pkrQCyiwtEhrPsDENvK2kR8X6jso4XGb&#10;YEuU2MPt6hVA2rZB2hRUGmBoquG+0J7YZEpcbF3QdPsjNtdecP17QdPqOTqnmpA2TgXklZvphmLI&#10;J/o1TZATem7xgfay5ld7TMwIZw2DPncnZCgfyVDlgKskwWWeP/uZJdaME4n3GanmU8rA49NCoHnz&#10;0FJQeQ6TIk+Z9Ui3k50gq9xAdUWGb0vniBHARlhD6Ey8yYJSnTu0g8Q8tz4SZG/eSpnmWHumK6C8&#10;78b38fxoQTm+tDqMJpsUBMnGGk+QpLLgC2LGwlgjrmKyHguA1llYU/rvcckSHQqIyf7LvevcfNQi&#10;ntNLNrnUeKpCLL8B/ksxeHgDxoo38JTD9K9L0S99ydxNo8Pkokqtsg5Qm8NelHExlPJjFcWVlEPV&#10;kQ8FPxSwl28suHpF+nz/QK0DFrIOzoLyfotX0GXGBGSbFvK5A87SHmFKboATE9+eo3b5lo7BqlX0&#10;YobODdrQVv1Vv2alj/j3Qnvt3IwBZ6w1JyWTcv80qF5qOCon31Bi7ZIy5FH5DlS9/8EJo05I0WYc&#10;Fdeqmz6wqIuxwKvCa9zXKmtUfFTyT1v++3mQRmaFWMitWpn/9LHihXis1+K8dzW8SzsmHthYjeeB&#10;BZUWER8vbJ/JfLPtsq6Pvy5dq1ymrjyJ+Z724xNV5s64FuBT73eI3jElbNNfnvsXON+S33b2D+T8&#10;oSrfcyFFYaTdqYw0Mmn0JnLvyA6JqKk1I6hy+XwhoskSsm8dsYI6GxXRHzVr+XhuiDXSCpuOjFNu&#10;+iZQ30psccxheDBYg4K06j3GitIz1qesobeazJOm0mSM4cieOmtzVHKqkIR/V79UBVOIC6A11AEU&#10;LuBMzATa84Hoq/oEzdG4ZS3JfwMoHTkaEzui/8OgvuSYDUAPXXSa1g4welW9Wph3HVxpGmiMIggt&#10;pbJ8WGK8/IT9WCWMnPwuncveY2uOdT0HATS934ZsMyH9ZJo/vf/Q2S/YpMGwbe/e3JC3ydtktflL&#10;YNvljnqLdeqO2DEgkJhCXbJz0qVQxe/UPZtuMfNJc0M0QncewR1LjGxrclpznzOWrIQb+EAOVdG4&#10;FrtQXF8h79LFAtl+hmJ7UMVyD2IEa0RuFm8l7M6fzRrMEMGmYiN19jhxNXotLPdIZa+KS6szFZGo&#10;zAvp5ouTNk0tvE+UW40+hhQSHYo/ZPzIaD7E2uxibmX276ACLic0UvTuWrKhzL63MY/qMLmyXdpw&#10;Hqpu9EEhzAe3oCwj+m5K2Fb3mLNayYBje00r+hfqkVqB19OSD+uWAHt3UVT2KcRIokPMWqWKs9ax&#10;mAXi3n52djf25aci2S/y8Y2YphxJ2pKkG0GHRlWILMJw/Er1NuJcqIvSEk2vxHWamZZVVvDXL3Im&#10;YFTR/mDVL8qF0/6yb2/hSEYNgc1zQSwewdwbP2/kZAUPoypOqz9plRXGWqs91DDo1aUAiZYp+NOA&#10;0HW6IPLnJHWLvrl4qmGqnX/Xb7UCLK6/wzZdUt3kpqC48YuuuMFCAf3jGuLWTYCRRdbkaOCPO6kM&#10;nigPbRa+r3O9xLcHvv6GFoM3/Gg8BYkTn/MXg73u2GT1V+eb59S2xOx0cAqjLihiTFB+kJM3ozeH&#10;hrfvTkMGbhtLK1YOkrrxCmp5m47+/CnnxSg4rLbMGwzlgQ+/6mA3Yk6JCeO5B/40frFSoH1zdTVf&#10;Wk/845GfI0t9E+M3wlz5vBjYuEfV7zcpwnvnwmYQlCcRQElp3DTRsUFLIygcYNAgrOJFQgqzsCXc&#10;dT69qaGPzJJ8PCXeBq2cuiQX4i0cTWuENn0c7POUEnP6C1g1aElRvgTkUvVBhAc765aDNnpriKSy&#10;muYXV1mNVKn+2cKVsaRsZQ/UCHlHPoBEETvYr4vUTHuvVfDizB85UZu/pI/w+DRQc6WVsb3KZsGS&#10;P+BNw78i7cdVQz72M9x8K/inJe6FVPCJ7gt6FmeuVb9y9v9No7nzZ6LzNWFD3a4a0rhzpxbsrPkY&#10;iVDyMOux4lgRkPVIqRe1M6TPKXn1x4wAgk3Itg97t1QCnBSUYRlrDT07MCgNEoWuC2mK4cwyYr5O&#10;VFayCZ0SzfGEsw4CaVwviUpjzAd9c/Ia4O4QcUN49xY4mLeK/BUvIV5xUAp1vtl42KhOCPWfXLwF&#10;Tv9iq6sf25PeNUQYXHtOyiV5vVS3AsF0dyUsdVOvgxSp/8wwcu1/qNKKwiNLV4O5o0wQxwoXhtQT&#10;hHBjQywvDzR5fkE3zpXPocc6pMGjI0YfhGOZ6ZBM5FdFjsagmuBDa99LB9fMOImHQA/nXx4Ch8U+&#10;yNgZZpNXnyjzwXSyrfWg3vnGgY5eM3YAe2/a1lEyNJT2bhqOIMBv9TFtD/+vIyWM1NEQGWuCj+ZH&#10;Vt85YOfhgYaaMQ4jhmd28953raiLNLizlws3EOxr2S8UxK7Y0M+Vu1J6FKV7chtjb7mM5Dc28gHW&#10;vasLO4ICgXNf0QCio/FhCWWGXJY8chnAbFyir2j7wqz3FLSWBOLtg5MAxV2WrjnGEPvZLqXU80l+&#10;qaHea3gbUos3cf7l9N3FCsdRLN0HpyOtQdtQsrn+1q8QWoLj9tBs89UlDnGMp2IKwNnMdXOlV7Yp&#10;dGdBMDVJvs9bf7ookHVVXkfSve5LSVv1sU0EvtelKftwMSL1o+tFlOk6vMsqy1905x3CJpSSpifo&#10;Tl+Qm53yuOVLdjFegDNUbbINA7N+FGDf9iIm949IC3fV0f7cdWb2kjzPl+m5HO7mP619UJ+PiQT9&#10;PZP+LsppWGYazp1sjsPHr9cKWq2bq8hbdMmIYhWnOm67luFrDA7C44Ha4X6SGdrOjsbEHU41NwnN&#10;QRe9GCDfDDKmBU8I91kVqqbiUfheWWbPeFNP/sqHaMLV39Pl/NP771+2erqoYM4jeVSisq+ul47d&#10;RAEPb+1NZyhls/Q5s83B54HAsyAgko3KvzcdajouZjnAhnku4L6a5Gpk/Vktl9KcXXY5klBAlQig&#10;rmseP/0m9B2887qXcgo7tXK06Qci+v14vHkBwVSI0yFqbZGOtuk1TSfIwtNZNr4f3QhWXuKNIOAN&#10;ySK2GBsmlG4QVWPf7EEsxOtfdbl7/9zdf5DDkaXhqp+TLpaC6ZKOtsnBfN34DaFd7zej2Z1qlwOb&#10;8YRFHQJwuGoKUrykPeEI+552v4kJnVDshNyt0OoveJwtn9x1xnzcisX97QBRZfrCayyFUUKnneG1&#10;xbgnFWZgB9dLrtRvH3T12JDtIUeiEUaXCp8/Kj8SuijGS3pY9QzCWczapQ0HxkVfK4f7UvdwVsAV&#10;VLhuiItx3SIoRU/3TY7R5HIR/JukI9dgI6ZWE/d96xzEoXMWOG0evPPMKVsmBikzeia2gF2O5Uf+&#10;2c+yMtFeHEvP+l3y+QXAozQIv9vXr1B7rEb7gYq54/3T4+KHwZxTZpTv+jLbz/aokITZvW++rrOa&#10;dDNbw9JY73b3HrYjUvCnpwagqwYjjQWJfzOQ7nYLOnlvO+iYHzgSUvus4SOxakWykTG7x4BBdCtI&#10;BjmwsRO0NY54wqY62cxt5pTVxgcfLzlph6YIYbd2SDff+dgmlBw/ovvUBsFfM0fNwLFzh0VqaV5F&#10;sQoDzYpcmVpNHyrrUncv8qxkLoOtN+U1hETt7pPOM/6xv0DWoXU8PnaOHtrXyv/ek7BXkny+/2G/&#10;d9FUorW2PHeGdLs7NdgIQseSMoXGOjdADNtELnCcH9/spoOOT0tE1OLIgCeBZ80lDZi0d4O4yZn2&#10;JYGJOrF54ZV61BNcNONmgY4Is1eAytrqBzK3YjFJbMHvGyLgjf0vEzkRF4KgYjt/848sim9CsKNW&#10;GTWkKGFtDPPe/wHvZdGn6OI0T51EnMvfTy73hLDovHSqjcFu7+h+TiWXrFNs7c+Q1LhTpXhoQlgr&#10;BIZgllD++AW7ipfBsLqmMhPylS47SqrDlJ5zlyilarSm+bpzj7ldjhk1+FDdWgNYjb7gOnEkfS46&#10;es5As6yAeS695Kb5+Jcj4Diq/9APhFfu95+H/P8DQSC+31o88NcYce9//vqf8Wprsatoor/g/If9&#10;Iqhg6PvlccLng2ZEiQQCIhJm5vOag8TEIf/eVV21evc5ewSRyMlKde2+VK1a65Obr9pPX57vn7/7&#10;8Ncv3715//7h3VnB5w8//3q+gD99dT6/eftwvw10A7zl/NnJbTf48/pRfjycPpz8dvMnfvvNjf9e&#10;f8RfvsaP3wA9bmn7ZvvhR7fdy5qXsrUk8pwU0oqzd91h2LTGc1T3FMCFt0/nuz2dZXOyq5cnJzYt&#10;bdDW8i4NP7LPkJH4IU4JVf7i5J95TJDHmT8hyOFtrzZG+I/T90hbRtKMYVo3+ciQ/JLdQTMh6Uwm&#10;QzGVQzKDNVnu+Lcgy2MV9Sjp/dh2zMO7vUAQJM26yaTlf53X4JF3+/a/5P4dbzjyJhHlQ7JIFhmO&#10;bw2OiXBxbtAzQOiepGD0OhKHwkxJJ/LdWItj+lGfSYyhTn+AYPasIFk5CamWYpEVDz4SZCc6f+SN&#10;c0wDhAovCoqqMhAsmgyUXmcCDORMWL1W9nQPcnPOyBd10DpBcVuawINaqp0ME6BYbHPB7sQEF2QM&#10;mr8a6H3mEQJkdLKrgqhsFgt5YUfoxTEBuC1apFhUTRCXS/RZSUWkZnD2sViJJWg6xQYZc31XX5WS&#10;zgwl3pgjQRyXxN34JZnpul7UX7Lqgj3i/EIZ2XoTyGPKNj5iTrwA8QmBqMovwaRK7LkLQXEKhxqQ&#10;xp5FVE11SGyypHisaiBUtYFJZpgmGJbGXgCqXmPhNqteYMS7mWCQsh78ncypMUGzG4jiG5vF5lwC&#10;C2NmLarwBUz7BlrnCzg0pMmI4IeIRVIIdU9xEsesAOjlWu8oTgoL1tc9QWMNLWIqxWqRBUKP60vZ&#10;u8BlajQ3pmMKu6x1qv8H2HvyphQBZ16MnItqkA0D3de5vjSC0tx3tj6okBIY57ZYyJrEU2kNCtic&#10;RQZI7JkAhGNEECji3SxiOWzwBkID2WNV1PM8gRilyz4eAtrbx1yI1Mop8wqdtMadieVcO58GjsJi&#10;fai2rZ6bYWEv40CpJGnVCQlndFP72InVYPK2f4CtdRabsy4GPB5eXzvoE4qsd9lqaOgDBVvtrMF1&#10;/4NA9ftyL5ags2On5QqoTDLWUIXcQaqRLefM36F0SmcRTm/FcSSFmek2rMz1tbJPc30LC+sqWHu2&#10;Dfga9iswp7GeAAlaszZMxqTyqdDbAt7ZDqKfpOeUCQGWwN6YPgyl4wqHQQl7ArA0uTwEOsHc+LGY&#10;dUBKZGARDH3PBK1PKio6EIuMUD/pQRsZYFIDNFg/mmAGDC9rcHBWMkmqh6+oXChYpyYYpHdn6/d9&#10;0a2VjHETOy9WGVZArLNjhdlHULNiIO20SvwCBme7omUAiNaIvG1WUV6qqARjjYyS5oNXN7HEEdEC&#10;x6nAhaHg6mSxfFh8NGaC3khP1Po8fwvDQADkMBWwKJVDRvNKCw6tUJYBxeVUA7I9RsKTWEbf9xfp&#10;Fuc5R4rMhGZJ8STVKgV21EAw1CyfNuyhgHUp4JJ0wAEuaiWkpqxSsqoli5z7H2/DBAnqxWAQIrvF&#10;lXEnRa0Km1gLBR6iujh7kKMsYyj6mUAi9KZza0yQnF1BEJW2N3GxjQVR9gpmp7OwzPkmNJSVhgoI&#10;sy5EaOqvPIs6t4HhNpMmnSQQhKbtS2mykNBr58O6QsqGeLDvR9c5HFCf9v0oxEAez1lpDHDyTJAb&#10;6wLPSSLOuGMDS9qJOBVWQSdnemm8qlmHijOQH2oLj3uX7WFiiHN5qvauqAZOB04SlHWL+yjtnk/I&#10;ZpOhyQsAxRGMaiMBltz29QE6zWBvLeToZ1kuFmn7H6KCyyHi+NZxahloDVueaqKWaa5ZAtxTn2KG&#10;FAbYT90DrmG5UmWLqZg1HKccg5qa94JiZgLcpZ0qx0CJ4+yp1icQPSf1oEcwKQCwx87OiM4b2GIi&#10;mMKegKWVlXpMkXYfeF/6hgL6ZG8wmpsJICyMdDqklcUOnlZ2iFrFAF0OxiRZfk1RPft43K2CvERU&#10;Rk8TTH2Cfhf1otistnQWD7DZrko3pwKwFH5p2qq68BMUL0V9MfEpPGJOpc7SFG6vcSZwLTPWK+vB&#10;lUCS27cgYbKBvrlK1s28gby8wWDIL4YDCoWxU6mLneOxBqgJbO1wKl8MnwW1ELh7uz0Rpqy1cU56&#10;suEj7PozY0MnNVWvs1lM4RwPvTnen/CwY10Un+kqZ8M4nQ7DfrKznS9lroeQYQ8kK2EovNxYrT0W&#10;A+k0pVYDT+AXFmm+awJQW6gsS9eCgT4kduHexlD0jh3LqQMwh8LOasYDTm/dGIMPmGBqerd+GZyu&#10;IAQx78XIQcBEdt6n6YB95oAoYwepTSYS36u2DiDIzURmq0NM/P/06vTJzVftpy/P98/fffjrl+/e&#10;vH//8O6s4POHn389X8Cfvjqf37x9uN8GugHecvns5LYb/Hn9KD8eTh9Ofrv5E7/95sZ/rz/iL1/j&#10;x2+AHre0fbP98KPb7mXNy3GIKGJbtiYtXdBzby/hCN2PKXkraHVPAVx4+3S+29NZNie7ennC++Ap&#10;cBX4gbJCX+MZMQTTJgPAJcyFFwgSC/podVZSpopL4KR9e1SBA/7j9P1Jm7W3IUUvjrPDeLRRFxIP&#10;S+fGl0ssCWSEPXlQXJG9NI93wl6k+Pa9VKtkp/J/uaq6wLYXcYch8ipyt73ssJSF9K7upYyd4A5Q&#10;qrIzTMY8tgSCyNiJ3YZozquMC4xChDxGRq3P3mNVGKK1WCkOgdKELoYP/HvEFlIn2q1qN8rMMlUk&#10;l4bG/nh1XoPH/qX8Ppf6+x9+f/sf7vZ3xD7aRG9JJzrEFUyu3dMK+10ntDBBmkB8rKqxM5BKoUDh&#10;H2JTieNQqGOvFC/qw2yVgUwQfT7GhqqDHmB+Auy7YdxhO5mC5Chwsyjvj6cD3E2b/xvoUl9AfiwZ&#10;81zEDnYf4CgNU0tRVbyB1DXdtMJF7GByBWXmHED8nDuAtTPXG/u8mh2U6fD3IbSkng6hZZeW2NQK&#10;zm+ZjN1jsa9i2j7inx2VWc7qzgycKi7mcIz1o2UE5FC/AFNYEkw4uMLYCrmiIO3lAooU8Pt9L3DO&#10;8Ri7gCmtIBPwuBexSQn4cgcJFmgBmSC5doyNbYIltyPYyr4DwvCm1CHI2pUg0rNIdbqCSVzL3MEO&#10;V1+PsQto5zJwJrCTXcS6rixhF26gmcSLV2h6yMtYgCHGq5tdwRD7kmDCsU1DglQmuwaTH0Apah5h&#10;h0N0+eoIWUhkgqmv4PURltgGDei7bqubOhHjkJToDGSCbGL4IjanyAQoyiswD4l4vR4DSOjv9gAP&#10;HjuAxokClgtw5g3U40ts6JRdIdP7oAMXjMtHY19F7liNNR5B0dDH9d3NKhgy2AR1p/OAI1zB6ZJc&#10;rofYXbvjb9OlCOPuIBNEkczXsdF3k+QBitjAkMsKMoG3GbjEQg35bl512o+CaUbpPMA7U04UYBex&#10;i/bO/QjGUP2eIDBBwv+sNlY4e6uuNcUC5nYBMi9a4RgbQjIHE1LgxuDvwgLSwA3nexkbxYw0FWdD&#10;KCmIOZ9MsbXdg8XeDIVs2i4xadXSD6AX13u1XgwKRNF2DfoQCIbQs4Jj0kwPpr4mi6gxs5V9MAhG&#10;NJmBqjGathtzmw6sqKvJYbo9KKk0/OvQlDHSVPXhXgjSgKU26vgy1rtBMACHplLQhdgXkP4JZXgV&#10;C7D58driJkvoB7DExYARjqjNFOxjEUPNBG7zPFePPiwgrwBAuooNwrxRP9ZabAb6f/guk2TNdhMI&#10;r6D2UBtwhRBCzdhvJ47wyDWtCO/eiQB154WH97v8OmqATJj9sEX7VzwBDKLHMvt7Z1OHCaPt4N8o&#10;8M3i59xrfiOLpaWyaOaALeXjO/H72a3n/uFFmmfLsFZyHqrAj1f5XID2wPHGohOY79f1S4/+wubG&#10;9QmQ8qu/tB65UXKKDl06lftYHXeZxnsB8A+5PBcwzDTcKXTCIwdP3FPqodMp+6FWYZ+QMV1t6VwY&#10;c2SYOJfZ81aWV7pvcFnhI1Ydeo3SglniD9TZKHxsUDr9i5tATdyyjB2naYACxgm4iTyxECkvWUyb&#10;iZs/oQ8Tmve11fWEPjdoe2D3vC1mP4XiWQjIMg64NKZbe7piA6KniEv3CWvu47OA9pQUC/jspJD6&#10;sytjy0f3uBiPrAVZYj1/mAIqhC7V5iZ2dlx7grosJF4rm18FFK4+I7Vs71JVDFM9YCzQen9jURlt&#10;lpbOPdWHoQ1PB3hgSLNfgO4A/1HYUOYm3VV9hPkEh7aA4OVMtq7YMHuAesIXth4u+MZkRkPhsPG1&#10;4TottQD1yg1KCa+E3RIV31iG3j4XriJuqXXBXHlf4sZJ/Bk1IrmBil58fMphHGEk5idWlrFEV+M4&#10;gc1Sftfxa2ZzGWqZqHgWDbFYnLXZbFDV/De3CAmzkC+g/WMmMXDN9nsUun8dWse53hDlQqPFC2wM&#10;Ea/mFbEoPLw3+GmeDI5srdShLaAt3rT7iMUTNnp6eVUnFwo3NXalcZrmSfsD3KRnLNPabeQAfG02&#10;MaBjHq3dzOAdqz7KehmtafCCyPK8FtgYb0AeC+vtgjhrxnYgy7xQ77KOMKS5Ucjsr1hXi95G5YLb&#10;sR+YLTntY2Vd+OrxuIPCp3TGEYqawTt2YGQJRV2puSHhhCnSeGHkjEhu9x2or+yjxx2YdASMZkLZ&#10;ZqEjVr13jn7YViElWGD/VFoLFEhpqE+LUi4wGPbkkJlsvqxyWPOAUQqMNviJzdYk/x6S5WQssDF3&#10;8zXYQSpxXzNn7m0B7mIscCsm63C5NUWsUHI4X/mGSKRUZC2wscQlrsrXREKwH2G7pQnjCJJJnlg1&#10;KY/dOdiVBhvDPUtflV+yjxzdrRF2VRDgjaf2txuAlrGaYW8xx2SXGVHX4D8vaO2rEELqUJTDWxci&#10;aD5sUdOwCjxgMTu6CoFnJan+legbkZo4P0lkYRdy9UxqUNYGIMaKtRf0EJT5yBO2wR+mjTd+vunc&#10;n69Z55qsFjVHexjWuANGGRW76zMWJZfk/8G65ruqOqhQzVyPZmoXhSeFGP75cTOmFgv6p49Trtbo&#10;LC4Zsvrch7rXMoxJ9Vc+YYbfW80mcNq+AZ8q8+p066V/GKaLuhu2427GxOGwowPWFt3O5Q2QZb0y&#10;up1MNwHs4wMY03RDYKnzw9B3R6rr5xujv7VorDSnOkCBHtwXEDAO0McUjDMWO8yz/ejHWg4Zyona&#10;ZwfYIqr5wJc2AI5IPvVQc4QMuNKkxW6PWEwIvq3W6xfOphYLbFxya08sVF2826oNrHNboiIztmzT&#10;NJqMAq7rEVyGmH9VXMcH5lHGK1nA5K1iPwJYqsUhQZEOGBtAgcsTq21rJjxrK92p1ZLDPYXuvoKD&#10;pZSX+bQOiisoXFe3y/EILa1HWP5ZU456eCfcSLwML0PlhlLh7nawXCTRROIOIV65eXGP6gb8ghBC&#10;XwBdiqPd4Sz15wtnSv75xBbx7NjrkvVxh0naAeNjGSt8YpPajXcHyXQwYEytwzXniIVbaN1jWdIX&#10;qg7903/fy5Rt7flal//58e8f6edfLl2kgjlvaE4Yv29FDWwweZtPe0SB4o6e/Ypzb0tSZ8Td7FSd&#10;Z0KcbwTNd2PkMBaY3/3EbrhXPWBq+W8WQN+MeQJVmy11JHv27zRzuMa03Mcn1j2+wtq+cP5mLbBw&#10;pxEDUfgCvEvmmB5zGXLAWADlIZ9YSuSvgDEv3EbieJqmU9xrTPBitGaqMlJ+3vaTB/9Ckly2E9aC&#10;CQr3+8HqskdYJqnZYcluOfB/nUQ2jOfJPHvWGQtTUZjsYylmWM3l6jDnWj9FrNPDWDU4UsDVGEw2&#10;DcWPo4CPuNxLc1T6l6XVgDbOuG2K3IyMRx2P7aNTWIEJ412ytP7EIglakqfOT9hpWeaNdZRtYU77&#10;OnzhLuGj21Ttojabd3mN1Ju5y2SFJB0TCA23rG5mpNpnN5y/F7FSM2y+AQw55u4W71QdzuIzuMyQ&#10;4lr6gR0WDpjLWiAzHzAWmBbujaWRAupU88LCxwIHNjMCltcNKPsTn5IRU+KweU63lcjhGJVuiPki&#10;Swx5B9YkYf75wuZ+UoomNR3QFoBUF5EnFoUl87nxsZb8Ck9YGvlzX3gOPrZq4aGn1dkTRe9Qej9h&#10;7AB63z+xrkyAvWZ+4DljXZjjvnXGaj4lFtVnu4OcZ9MKaAto2xL6xG5I7E9zwqRu5l1AdVKKx7J2&#10;rwklc0Bq3edBHlX2HYzhx6ViM+2GRQ289egLCq8jnLjk2j+xeYyAEAyHNMrOg5DyYeObJVLr0ywX&#10;TFd9le3sKxvaAlWLrX5i4WvEegGZr5dmTXkx+zlO02q7IqvqhRUi6mSMEk6ErcEVc/XLymAEMEzh&#10;IHSaIleYLr6Ajqf5hEs1KI9P7IZQNn4gnlhl8l1AX75F6y5mVAHnZPPfHy8eVJb18yaLBlLbhx3z&#10;1omXgSCdIslhKaE9zeXIYSzQyW7miFW9NcN1QGgz26f8BOGUpdgCOG0YiFPRo5S/Mq/6T2YS8ewo&#10;OHerSVC7v7+YTAY1RVRltuV2yJIPuNJpGcojttV6+nCD3r8CxgJ4l2/sGCN01KUFmZf8JrRRLCEG&#10;roHnyQxSljC/3Q1S+pXpQPHzLLl8IktO43FtgJVP2xcL1GW7jthG0j+rbsid9g42zt7Ujjnggj6Q&#10;BowcE6r1iVW9sdEP82rKcrs7zHh4TVk5BlfgmHqpdzoBJvapCSU7po5ichy8TCoiGrHh2ev+MYdP&#10;oebDp06WN4N7ofCBJ8VfNQZaZoc1NoWBNtUTxgI+oN2xhLHkgU3Vu/umcjRVHADxZPhw2Wh7Wges&#10;tqyX5wYcrivM0+ffsXGvMG5flPuyoydOw5N4r4mPVr/VE8Ic9L1ACQwHFh8blrGAlOvD8AKyf75p&#10;pxTZ0kkchjs5PuQwFoAhkE+stzSFucYGqKZPCqwRA1tFQUafREo7nE7raukBYwEaVJ5YbxR3CqBM&#10;uy1w5VDSYXB8YqkPv1aqfXzgtMCxQGA8bcqhNWmUbNBd3x6RnMUBXC6PyBxuGqzWNaTwHFK4HF5Y&#10;8ej+IW4+d2WbJA16c9WrzrGl3Yh1nBj8xuLUuNZ7UyfTDhEJEFRsMvLm2qZUs3p9N72r4wcMIXDR&#10;uGNrSbEqu+FbUgSIblDWAlyKH6A163gYiKiLvxWEsrtbqvmC4S7t/Y9InWHjUTr5mhuibVDa/nrj&#10;TjbQqe3Pc/bi9ou9hm/Ypa0FNi7iEx3SIs2ez2ojh0FojrnbgHMBOMrqC+xYtaQ6iU4hmEr1Qnx0&#10;/T5osznUIGOmNJjZ3gVwNrkN7QQogTTKHSsqu6U8xzph327gxIOshgBT4mGbzWvRzXi14QtjMpKI&#10;zQvWNAL2dsJYwE3zHTtkWodDS3Va6aUex7IFMNnIiORgn0bInO6lpaIdyz4lWtJ7zhOalkxTXj2A&#10;wUpR3RBI+UAuo64FAm/Z0I9xNL01aeKwvZ1wpUGfVvZ/jJdbD11HDYV/wfkP5wUJKjWam+fymAIP&#10;0CBQUaRKCKEqCdckQqUh6r9neWzPePbuA0Kl6RfvOZ4Zj9eyiy1dZOUQGAchW5R1CwfWtgWGF6q7&#10;Dep5+ZcwAzm46rjI+zxi0d900Rb6jc2mZ98bhloNsoqJZAKx3vc+gaMT4H2NkW6xXeZMXhUbusGB&#10;il0LGIYWJJ0zPaxaRu55EW6rp3WEnRvDrJiklojPNUUtI8y0/QIb5HJd4sZwV2GdYcGcKA3CVUHN&#10;NTlohWw162LT6scdXpSsSSaaDpzfp2uHVMheeNOnjCms2w7MaRJfsrxPwGqTJnHHz/Zo4orNsakB&#10;nad5hZDXthbYuFJLGpsgVAKJYrcMOhUHTRA6ZbrE8oAqz7biYKOyHodjdgKQmlskzH4WVnKlG9y2&#10;3GH8/Mj9eeZUoLg9XQRNoSzA3SrUSywurtd8kdQDctOxBTYuIWeN7dlmALJ+jCJT96K52gnWIg8c&#10;O5PZCIWFxqwq1bue6oIYc/c79LSGYo0Xv1QVZm3R8Fmte2jvsKXpIH3sav2ALd7QvJYlJwvDylps&#10;THP/hX3eekSwLAoDzNRaYNYNMJ5DqKtn1NmgCxvkfGHJzYYOR+hht/y1aRU+n2QyrYpscPWROvuI&#10;j129oSSRuyucr+XSRwr7xpo0lkLLCvUVMhzBQ1tgjilnLBp/KlG3W5OZCm2FBq2bo2fRLRYaoNAq&#10;84Aug43RqXQMcftCL4UJu0D00mVrHOb5c21XBQ3rh0DWYFW5OOtgdcy4N8M5pUu2gJTaHa53dODa&#10;msXaweCvO9mqJc4XxxWRqtOTEDXbMWo8tzuNW7wcDL8pCv16BuxwwkjnGbBN7WYtg/gXZctTiNIf&#10;kY6pzdgMU1JP9fZ5FPOvsBSFJQ07lFnmE2aecy4HyL4t7npJQ2FocVnbOBssP95etyfprelZpRaW&#10;sxS7yQdocoYfKHYD816tl5FoDOetsxRvcgSFoVTrZfglLbceqVwFGRg+X0MHRPJk/KZ728xc4RDp&#10;d5G0njGxqOUbbFsKDhzJdDP3MAQWTBw3mGmNZx6barCqyMPiodEEWmdeZfZ1ESU6Imu2yOXVARt5&#10;aN83zGS32A2TTYwertHooCEFC6UmHa/sycbDHFYn9zjFbudHQ14lBJrWBdi2FK4MtI8esSM00zdT&#10;eMCRPJQFePQo19gqajUhtXqHbrTxeO5Mfqz3qmKGAn/++LjRtE7WksUIEZsxCo5dU92RbBjlWbHb&#10;akUh+rmH9n1O/R6rnQFwTWYecvrr+01V9qt1G7DQbxDvC1Kyvnc4xnjJFepUyHaVQ/dwJUDhHks9&#10;q45pr8GMGcZG9jHayzWuD+kdWRzmFabS19ebxlos94ZWqfmElc+GMPg7941Nq05oXnwn6i0HZyCt&#10;1sc2PDuytIoYGcAYg4eyQHuRi7kuFzvNw872CinHvBdYuJSWNTaNoUZm/uwV7gnWYXToni02xwWt&#10;B+1cFdoCpY92i63NTOKccwT21KKDZt1DtsJasR7iYPMNzlzWAlHKFcIT4b1f3XAb1xVYupI1AWA6&#10;8Jd+Jjm+jynZT2Fq3ONLJy2PUJtNKjmaG8QRXaYPg7ZAraPcYnu06sJ93GFseZ+BYdxCCZZBkwkS&#10;kGqgG0TviWuBjVOlarEy2DIs+sIAG3m4Mqih32J1LCtsknSIhIFINhXM05YFgIfV1zxbgVNBBOoL&#10;hSuJI21mn0+7dYncbB2Ah3Cg8flL/b6MpHUcCI3j/eOvj/D8Ff9l5ekm69w7fdCHGy7iNCq3nakI&#10;mdtorwZr9XDmXLkVp2ssmrbktyfRg+2pz+G2dK7i+HvhjWTeqRhol6nCN7qBJq//jJ1uSmCUKeSA&#10;hZItgB8LUxVzx5/G82RNrNx/H1dsAg4YRrEdJN1tYI/XZbeDbZcl23tWbFp5XAG847jBeV1vcJfi&#10;LaM6FjzZjCr5oIZ1dPJYYGmiWOhmuXSFuBIPzfGmUO+xoY0ocDqiK5w1YQtsPMyg8UuUDLrI/BWW&#10;4RJYdD2eILPl9OyRZJTgWSHYNDihLMBz1ShnLNYaTTwPVs06OW6Ivca4R0/DdVXNnnEc5L3m6qFt&#10;IQ9poi4WFa6TIxsIKVDAzG1+Q1kAHiKPcYstXVpYXRV+wBKXbfQ4V/WdB2T9UlijwbDMEBIbXaeE&#10;kXT0YHPSSKDV1mblxViXuCkuie/2EGirZWlWTRzaLnCp+5Lm5OJiASvNzo4nVthuX+GIafcDw+NF&#10;NT+yxQl/3bS4O9tdctBUIFOhW2zO2aANBAdcZXTgOYdcV8WcuuCwDObIZQuYwgaUSbPzCsX6XAsq&#10;Th5iYkxbhxSz/NGSUpqix31umM0ag+Jmy1SiIs7INRH4Y91jQngRQlyfbxrLWMODunTsiRYs3Fw3&#10;tAVqsANcsfCk2NRl//Ck67InXI4w0vWsmrjLCXs2o0sxOGafk3Z0H1mpG4uqw2iKJXlo30/bfo3t&#10;pUeFrdzYaN19L5j3n/vyrmqTg4x2Xx7uPeLhrS5AJsrsWZL8FuZQ9X2QbFa/E2L4DGt69bizwVLY&#10;5QbpRcq6Kw+prplwYxRDrNaGkHAXOLouwF6j38UEw0gJUdp2gJ5pbNZB12ncTQ9ZKL94/Xj9+NnL&#10;3/S//Prj26++//Sfv//hux9+ePf9R4FfvfvbPz4e+OevP3787sO7t89Jn8BPar+AeXqJf779zH94&#10;9/j0iM+X/8af4zPM/337I/7jt/jDP4E+P8vzd88//Tk83/I330xJyXYTfKnVXNfGGU4PSjXtfgs/&#10;BezDVz+93qvHR06Os/rmgdYyEJSe+ENubFbRmDBllCc/pFDqeH6NoIye83kdM2kT7wVCu9PL1eH3&#10;jz/qy8SANa7b2ZiVly+e4/mn+ffxu7gVmK+AOY4zwpNDU0ImqNm0M2lJtFfV3R1Uc1gzqVG81iWT&#10;jVENFCD3kkkL8wxqrgW1wikQocBxFD12vKWv7TRoTrjn7jYmaSHvH2IMxshNcEq5qrPIYfoVVDsl&#10;1Pg0joU7Wp1LrEGMZVffLh9a10HO7Vjx3AGX3xef8O/f/x+7+Rfq9LOZY7G8PCjYoR4UZWHuWB2r&#10;m57Y20p/NGiWOZANGi42lWxDCY5NYZZWaPDNuqYWb7H4XifTqQtXuGe9A7sMbFVshm3Cj48brqPp&#10;OFIiqcaVqrafe5hIpNp++TGCHhbDuVSNRcmrxmJuMTiS+HtIQ1iehB1W8bMPQ2hXmoY7E6RNbT/q&#10;B76PYXaepLJProrNPQBi2CSBkcuLIYom9OGgLMAD57SAZ2wazaBI+sHSgOCu7xeuuAdNAL196hws&#10;oJ0hjijVLNvCN7YA5LtP/+OHnA0hzkka+gHr0rQDo7VFjcVh2M3EZLCSXYIzhqyqMlG5WNxds/Gz&#10;D30KPAfG5qBdwixAwW0t0MXC8Ug4qOkhhlKGg9dLOGJzHJoWWvsdugw2Rt4924URjecxvuL3q1m9&#10;TKsI5gimbm/UZpeIYa8q7Ku0DA68z+xOYGF1xnuv/Lp07HOQu4L5sgNTFQeARakHfcraG/mHQnXM&#10;brCUVM5ItnqnU3ZoeVJjnHfVt9pYIPSQKv6MfWVQHEC3JYMGlxAI7gR3J7iGAUJwdwaGGdwtWNDg&#10;wd3dCYO7Q3B3d5kkuL98W+/92K2trf3XP2/1Obfv7ep7Tn9uCxkq+mCg7r8sU7rxfi9XzH0p1ft7&#10;0XRVk94fL93124wVjjpQk3uYggShe+QXciPF02QdE0C2gC6ZIpGcAhKz+zDv27Qt96bVVA8V1kDa&#10;FL7vNm5t0rYdhi4KxOe0UCO+ODMpCSwVCyuOyjPh88dXfGPGlvR1AUJjqfM8bVNF2jLQGRbvBCqi&#10;5Z4ytuctjRylEX+Ipzac9aXVdrivTz/PbQVhN6kKtvas0xChISVnorWDImGDzWwWiHuKoojeojPG&#10;OmEbU5ewlQ14vq28gV2zJnMzMyV24vzuAdvXItSmt2xPSNI4oQtZjZsVr1FM6AwhnqT1/lNBC0kf&#10;a3wlVHc4DywzQ16vJbJCb2Q4Z98PmTmsRAmnMLUwqEyXqlEKeWC3NCMtajNJw8HW+8UdZKNQfyKi&#10;oZGEkLIEdXxPJkvKmOc+UC1gSfWDIRkwyXdXyyhbooVmh9N+MOkt3xc+gdC8N4h8HVX1kv/WNgdC&#10;PLdcztmxUgej10xg8bc0z8Pyw8/2MI2Y437z1cM0lfWK5+cXZUwhCUfQL4KzkDJ5WvBqMr5VAeUb&#10;kRVMHifpNYDVNqu2qOeOYqt2r6/WZFeLTjVrvGwj/xArVlKfBtYVAf80xHJHd1GMRl34ML5mKQjV&#10;el5Xhl6i1GceABqRMnU50/zN7X4ucMzM9KfUJ0P41px8p6GyM4FiOlaOb0w+zz4Wyfwga/dcve/O&#10;N+uH0RvrdPShv0Wg+eC/OPGyRa2OlHWaBn/kfuwRT8wZHriYnf+8f0h1kw961sKnclI3Tir9LKS0&#10;FUmuNhxMASM33gnwK5uOcStyf7AO/o29Q7QXXMEAA/Pd6j7LZoDe3PpJ/4mUIkWCMJ8Of+dzj7ck&#10;E+dVIonm2FoBzAsmn/O9tfXhWGSdcohY6O71dkPyFmpH+t4ab5xfUdeVH5PNTYSaIUHM23qJHaPo&#10;hkizTk7s2K3/oNv16jjb1GHe+PlTD2L6kkWwLsKqiPn8KiChJFmaGbJQxT6qWFk8Vcnc4hgZLRp0&#10;8dZYxiGEwN5K2qS7kqwV19zNNvqARkBxsM23dmkKj7N21hh982GPnLQmToPTQwLPpYbX4laXf7xM&#10;Fj5Fch4iMrnvhkLFYYihCuk9W1Uqk3B0xznb6iNcGDZtOYv5WnbLJx4KdwkjopvBeNd1kEp1Vifc&#10;B6hi1jw5SMndz8+XCq424A7MiX5pl2pwP49htxf/8Guvc1BglkBV6R0Y6nM2jddITW9etniKmMjd&#10;9IhYuYvTStfAZWeCoUhI3G3k+SyOfSVkU2fV8qvMXiKxmGlfMMRVaXpOxEILT5Nltz7BdgTlGp1p&#10;AIXc010vjA63c0bar57SPXhJSrUrfL+T3OH9uxCeu3GpeVzV80gtYNsT0BlofiuN7PQ+labK7HBG&#10;OjchFoqqgHnEvvFvwKtOqdwEA7z4xuvXAFoZkuq4GDX5UWPAvVLM7Yvp6/hTHq9Zz/tZ8HP7IT6j&#10;VE6RPDbWZ+BpOxPUro5vFPWLbJHypetgeb3i1ZEhpLv2IEA3l9HbAhL/ilbi9vCsF6A0JvHq+Zsv&#10;HEACLJQPMGJxwCOb5SPXgV7aHw6poKsZWWxunXA7NSmwzRNQGL1Kn1oQE0iydc9TrOFXdHBjzfEd&#10;Ah5LyQxVWBa9B8pNVNG5RjBXA3REuBsFbzSOdjBIsCQ46cYomIuQ38YsrKdUYIVvAiV+I1Xxb8ZV&#10;nIzBdQNKbJlg0i+7+bahBpaLTYhtQaLf5jHD/fjd/nw+KyWoaez35dfrnvdR+GrhwiipxPlEvhXx&#10;Q1RyVcqJamJFRt9nC0pc4cUZ9clGNKg3c5vZtXl52+8bHRFRQoo/91IxALEf8eMop/krKgeZn6ly&#10;MIjKOza2iH43aC/G9z4Wd7UHt8kyLqLGBcVQNPwHRZ3W+qVbw8lNqodnWjfrjcPWC0b3EI5sVljf&#10;MsQ+tWWusTsUqF9H71StdwoousDD3Go2gTbCzkSAJ81roSR7rTLvlw1XOc0lhjcWcUsHHr5vzpom&#10;qrw3Exgq0HtdjEVbDCVe/Pd9O9mFT9we9o6Fd47zIEtUi1SedxzWYnVRV4/Vql9m879Qle6Jwqcj&#10;xjO4qjG5IIynFC/3u4Ms9gR1iUZHhAe4MXUyvlGsHXX83rlp41FN4Co4HubVDotTv7ux2vxpILgx&#10;wG4dWrxzKOH/dKjwch97729+YSOeKV92/3C/2a23mr2b7dvKtyR2DwVujL8johR98mCj9sNBtYba&#10;XcaXZVjno33dPQ50U7Lo1//Wd2Rww+zgG9AZcJLZufauoprHe4Sv+ao7njTG0dQJ7tQrQprb2oFt&#10;HkiKfRBeVaxwW+7WbMp4G90ZkP4aOFSWZ47BH7/be2j8VMuLLt58YVr4tx/Gd95aRWp0OB7sD0m4&#10;OwxXDy/G4CfoL6bY/GPNWs7gmYwm4JKYwvmFLV33Mxv2Uv41SJReD95moVXTrMBBiK2FwizhmI1Q&#10;o+FMYl0ikbf/nKNTCQuXvboM7WCk18WAEOFl2G3vwJYsQ+uzVEYjk0zfea/SA5tDhA1k0mE/tA8R&#10;T8qAwbgcFxKZPeFAmwticF8oBLZyRWn8ya811ijgxaexWqyJNTl5rTQ+8PtTcd62OJXMzM/+tynb&#10;aZ6SdiWchPoyMzHXRGMkkAKqH4J6Hb8ENDSU41PWG3SyXzYGlwjsNjAsYUxk5teTmCCxxXoR0QnZ&#10;5wgtVi3EZB5WLDyF9+L5Z3XJapcdhARAH9OEK+zybpZyAcQBCrzcr6SzFVfMiQG6kiqPzeaNiVZE&#10;BOLufeOOF80MnFzcvHxZkS8eEG7a4wG1ETJZWqf0+s6hi1qMda7TrYbBshB+3ME3FqBeLsTR8JLp&#10;CcK38q/jHERdk31JM8d9ipCdmg8/rzrFk8hMtyM7BunxHM+TjLwmlkYDfukm+RRhmwPe2fQvRKKA&#10;fqSricgtq0K2K6vrn0Mruzm+0F2rRRNiK/IuUFqUT/A1HFGJ8S3wlGCKfAVub84spgFwLxt21Yt2&#10;LHYIUozsyIt/ewN0cKPdWwZO9LMy4JKvrWZC7kzw0JaCAlmgOkwE97Z1at0cJqQCyRVBnuKZzuuc&#10;ffCywsj0lhacUUYHiiSJtIKvW6ipH7pUMZ0H9MEa3faR7tLniyRwf9O5Nqkb49yEN5Cbf35DryMq&#10;OwJjR58atK/9qaLORExdtawYYqPNTkZOwV3DfM6FqGuwniBfcJXviFg+6Cp/PFVk7oa0rqK1FfKI&#10;puOG94eMjOHS6gxQdvWUuOgOANkZVIosGTyjzldX0Blh+qb24rFWulHLPASpa7NcMZQY+SfvR4wb&#10;VSPy63502gXVdZMLPdsvwhvH5s47kWYAf3yy3m5scgo0bplITLy7qgWRv3jW/pSWcAjH0IHMFkCR&#10;HojSVTE6PtaRb7AUC4f1D1ej1yGEWAmbj+nWhhndbYmbUrzvS62yZW+FW1wAQnj8RHV1xUza3CHY&#10;sLkArgdAnSRLrw60sT5Stty7EXCdZhnMFc4+uMZ7E1zViDbR0YlZKiULpUJaLf9iJsonNwiXKEek&#10;XQQ1vm6psUfjsvus5gg5l5g/bjdSKfmF3d1Dqz3YzuoEfmVeYq7e+G19Pj63QKqS/jrQWpnj76qk&#10;3h0Uw6e1swaWZIvz8bJ46xQBHHEUcTkwxBJAijGPPetAzZi57LZ7LBOOzjsOhW4+XUa8e1xs0dDu&#10;m8WE2VLeB98ax+o2lnLzmSXwXMr+lGGjnjaP0QUzP30e6fiXuRD22t8f9c6oUemn1ZX/dht6Pr8U&#10;FCUJJuZJeQcdNBh272PsmiqwkRdWsywRPpU0rErB4+dm38AM74cUT5qecV0o71oLiUwc9B4wDTYp&#10;Tc3+GWv6n6WM2RsO4YfmBMC7owGitf2dJjtJhAOhAANuatZh1dzheCGAcB9WWMzVzX1bRXnbpDCG&#10;W/ubKjkB5D8qbjnVF61PA5fyN/R5Uy9RFgdY6FrmP8n3m8F2dWzs7G3CMn8skn/Cx5C+ew9jEPOs&#10;0qaTkIIt0lnAIRtkn4hQ8my9QmciyrHZmucQtQfG1BbLNRknCO/uR59sbVFYL7Xnku0KlLAaYYgt&#10;HInLU0KzAlu2GiDeH3SrpAwwrcBxM8UZdlTDlVRxo9q9VGY7c+ufpOVDi/aCuub2PDyVwknjiDfM&#10;7t3NkkwoMJXI+vpYtzti2x8mCCXwFzrNj9up6RW+gXefveeRF1pqOySH9q3QUckj8vjrIbnTMMmk&#10;2SeM0XfMOSUXOxIVzqk94TMcrXbd2+CDHlsholh8jWFn/wvEetlGz/jv3PRMQuG56mhL5t1CYg0q&#10;VTE3y/lRMXrLA+jqwN2Iqjuro4GDWmAMevJxcT9AWdF9futQdnQEW41nmiENs5+IK6S/AfXEN1tK&#10;KEOfAd4cJZGs0kE8jwKIfy+dKcpy3+g/4m3HY9EXoXkiE5nWFqoFPIL+7kjmIx/gIWV4Hmcp+8xS&#10;zCVZZmXzy8wM0nD4h4OJMk/+iD5KtLF5uz+arKL0TI8JLx3n8crsOU7Byrdu/jVIReP1Y7LeJq0L&#10;oooDyluoX4amDX2dzdTMNtKJCEUSjd2W2l1VzvLKTNCZ4wozViEnOBh/MczsSIaWabTqTcVHLr0Y&#10;HIGGM+u/hMC5K0K394EzmNgqcRoGQA0a09kdOvLQHHwgUbIRuHagbOoEhUXnkSgXR76J7Nenhqqf&#10;vM0h6HXSvwzx7rGia+YHGGXb+qnVSZ2DbA7YLp6XkkXmCeiWWJ6RlWic5+7RVo3JoMy89tqmTizI&#10;9dmL+J5xMjV0ZQv4BvQuCSK9RbWG2opi0afj89QYkSjLb6LrzFD//NbjFKw9ElO1lQ8IYDgCTqgo&#10;JXdrK35smbID0imHmg1vTFCXAzWfCUTlLVJvOE7Bulk/vQIbQgVWimmpvGbxdoKk2gZeUKPYn4c2&#10;leqMm0gKJO27sb4EcM0UghUMZDC6LtKDGnjDyRxnYhjfw8+XF34ExNf35Yxm+2HDsAPFQGNC0hiF&#10;pSQmjaSmGb/4GJSi+0QQhulADkJvXXELVlZYoPodSX6BVWTvM1Jg5VKJpyg/9RKXkYHCoZTzMT9Q&#10;8SuIudIKVx9iVi01ZPVBNtBkrr0YNrVeNQKoOSTo8FRJL4RE2Y8vfSo36Rs+vZgHc1ZDJku/JSrT&#10;l4AFM2sYzLdnco00T4Udg1FXemKnA0tBimXfHafAPnaJ+yHggElS/UCP4QjbTh3dkQwchNnfKEIs&#10;3GZl/ov+ktlKhmzSuWJIBihnhR3YsGEbgzWHdS6vK/jGKoDby5bMkV1krFq8mORbRbLoybe/TO+4&#10;1q3GcJYIHJA10sAihdfDr7nJMJqmwthyKWBHWzgL8Qrqx+ubepTiqPZIcgy6+IY+KTB/oXayRoQV&#10;yRVPjfz9HG94ArGh7eJiHU6hBMAv9013WstI6Ax/4Z4WE9qUwGCaXZneDPXv9pg8XgHsWqNcDZBZ&#10;hrSpTe78HgCJmf1jHM45gMYgTZ5SBiGrZnZaLQcQjEmXiJ3AeM1VN97Do6x/j8LGr7eAyb78HpRz&#10;gl0sSVeLw1HfaQEmQ2HBj2N5bA5gDLmQHPr6wqxQFEsxvowdl0znGBXDa0AYEcfn4VJ1rIb/oGqs&#10;RsLA/I1265MIFk1AwsUZwU5ZL22oUkWtmdmpW6KH1Se+QDHkf64BmWZomnOV5W72TSyCW9xD5Usc&#10;Ux9OSzpcm+er+b5bxbGsWHlFKJcUijlyyoE8jbLciuRRhvS+jUziqM1wJX+VaApZ+ozbLU6mWvtZ&#10;MxwA0SnnIiGNQaAIqZBc7n6X9LFJ7m/LQLWWwBtbt28PfXPqISw93Gs7HAWSH2qTccDIwtaDg3X5&#10;tvxUapGspn9tv9UDBKPL2F1puwAPFWkw2sD6wMXGk892RtUJlc25bobS8DbMek5X3WkOiax20ekS&#10;zrugh6MkYFpb2rwDn2OL+1qAOpZY5DYiaDOhy4LUhXHacuxnULDvx7Rd0nQs3k/Hzk/U44gu1RSm&#10;j9r5g+JLtPvNdX1IRbNYfzNZvGbqrKzjh6e5fkxbl75iFenQ7x/Anmvvkj9jEtWfgBecEmEzZAYp&#10;wLHD1m6DBEtgOZE88XGUYGVBbrztS4848/SXwETB3IWrGKSrovFIPNK6Oj8kjSGqQ8W7iTwNO7az&#10;pbh6zqmxfVp6GqDeKMOwpmr31EEgLTV2Sm4lLQWReGv/ckzgh880vdRDe6uoFB+0s0xHXfoVyVD6&#10;ScYRrPx+j7BBxQ7RcpNkvKqg1vXk+bMT7NhacrUCxQM8HQeAUe8iw+xlWu/E/XrQWLvcVNLTaZzA&#10;myL7kBD2wY+hK36ILEWr3sWwcHMCgs5fTqM5qiD6Pf+bVt74HU97wcZfpY1pQy1L842ST8R2nP4U&#10;gq/Tep/CiXIsE5lkDC2PTDdxAjgVMbmmI6uSMK++sJu9I7YLjulwgNnpWALNj1zJ86B40u4aqzPI&#10;qy5jjThxQ8pluBSi9oAOXiX2NNeMT4HMgKF511r2Vi3V1dBCnPXZtYMyVe7x/uHk5FCdWmg7m0ce&#10;CzSRqCLUa4qBdUnWrzWAJg3FtVUrEB8YwTl1oMxVjlpVHGa2hKp0cR/MLuJ8g1V0iSANCQEsYJMX&#10;D0F75xYYCNNX9sWxd/HkkVStJgrSQ840CElJjh3YZWpOIOj0xEoyw2ag7xvEijmmiwTxLkcrdDE/&#10;H3o3Bn/50flYEdUKvF3O3RVh+l1drvSwU+WGOC2vwETWnJoCE46XVaZvL80CQxQ8e4wmik2JYAAk&#10;UimtwpkPj2bgRH9vv78PexXWEsWC/utG4hJrm0bPzl8/2uO0IfoFOhhfeHSRw9p23W9fRt72TgrC&#10;m9r+hP1Iadonrjoq0fF/3X4854cJC0Nes1/u986oJF6vnP1bmF87l4zJmx7X77d3ZSR8PR6uwzJO&#10;Kb56B1lQwBzgsRltDqpdYsI+7kKZk/+eV2GLKWHj1U/2qpNf1ygeHfYn/+yeFz/dND6cZMw2LLad&#10;o2yxnrX6SPA/nT89ZLNJiEObRbvK3IX6h7zLh65lKq6zDe1g8JqYinX8S86VEn8HzlidCiPzU4Xb&#10;o+VYh2yjTeOsrmnI84px71/eDcIMBQ+r51lf3Wc2qhcEiRuH15YWIfHNTTiH08/Dx8lMWNt1dTJP&#10;KiVcW1RI7/IcI7YzkcerXaK9o2vjjEMAUhOWXN1OfD9B59O42iViH0ucU0a2XtJm+3x6493wMvIB&#10;Qrne99ce0iEKvbioWWxC4fZ3zfmlH+Z+K+jfJpT9eiNqDDH8e8dwXfYX4ufj87Xp/qX2flHM2bmD&#10;J61KXyPw5TvdA0BBfL02dLTl3o3tA27OfaCO597h8sWC+MSLu4uQxAVuxWYR510+a7/7bdoamdyn&#10;Oj9XB+NzOC5xBhXOYZPO6vdr+2ecmpfuyvuxlwN3/yax6k/prwOAcs/7s6ZJY+hG1tfbV7BDNNUr&#10;vikCEqEm2//Fr0r4/8+vilfwnwWnuIurs5WZHTaGYsRZyrr9ajPBUA41fCsDxT2w+EXR+cbUxWqI&#10;rEDyMlCkRMijJ5VUD8qkXqQ4dDFLpQezEBauCj0PTSAXtKHt58X3z0x7/cWm70+R1fQ1Z0i6HCFW&#10;r18u98vLtLfHHKRRQrHhGXo/zkZg+PXGp2n2/jxW+1EioeFs0aKgJfMifUJyKcnumy9pGpUBMNxl&#10;94yN7NJD4fzV2K99QvzXxBKlM6g5IZe47QPqj+fGCP7UA0q/KrPtwON4NEZauqqqjrfXEmu3cgQ9&#10;z8xJ39HSrNDHZwZFMcT4XJx1D945lo4QW4JyK7HqC7A1R8BNujTEqG4gW3WerZhJUcRpD86+S/YQ&#10;0lSAU5Vn5BymvvBbB9Al46ShejS2YKWsMEwZbO83hDIT3Lm7mzWlK5Y3A1auyhUMjW7xYKz3ViLb&#10;tPQSdQnXnh7oKu2Eq08zxu0UDdYQMRjEHWd7faE/EiVfp3J8eo3RilNtH6ufiTzD013Z+IqHPDm9&#10;nUBKnpSLWsAnzGEQpo+JnCLGo25/mgWqrAQJzcTJZk7XkZeyVKZjvvvA8m8ikK/GKcDXm9nPwyfc&#10;7PSpVOzlY+svMVu+IfLbIxdWIy1iLTaFEp/m38Jc/KBtsi2sAaEgSbGNH20+doviKYjOhk/pDdjx&#10;h5NzyDKZTrqUw2YmTCJesb9llxJairww+2xZjr7TB/lloMubziYGk1f2LiTqpRtKAzqw0bSuzETe&#10;GOEEe6FQs2Bp8AWLVX4lloMoLW/uTduq9fxQyOGTAqEcYTJoICVkm3BSPOPWUuiMdh1GJNy9TTRQ&#10;gCdaWypWyJgKgajjcJp39yjsvboEYfSUaNhr05KTbOYt2aASEZAS0/OiRb/KJ+93H/6GADmqKzN+&#10;Zlhi6t/EelNsDuv8qYq0ajjtlaYirEh9GztJrnZUsNPeS7Kn7QQW5/gezxXWPoo+eAq6c6p6g50e&#10;Nirr/r2MYM5UM8KX2Nn8dEtsbGjUNtQvXlYSLiAW5j4rGoX8zozfirdVzSl/Zl5xipCbWjA0LIG/&#10;HO9bUdltJuK4CmHBNpRqfrzF/KQaetUuWnS4DmZgDWwJgZIuC0ZzMN9KB6geAUTK+N90gCjLmdLm&#10;v/H+Q8s13kejo+HpzA3c9p9tQjIDtn6+RPQK8Y4cy4BO4e2Vbz++/74oKinHediby/F/oEhPMFSS&#10;tVnK3EJtvZcfSXkmSUCTI38FAFtc5JQBrb33AiOGFSEQuOwz7i2xUkSg/FOoJTuWEoSt6Y+qi688&#10;zmQmefo/eGz/oqSRMLEGn9kgaTmvHBKkpqUnYjXvyoAN3fDHAjC59iq10G25yi0fWNbGFnq6ptr/&#10;DZVjjDEgr80Ed3DfxiBbUv+H18HRXnJteib0+CTjXuGVkKi/OJLI6OWZoUmqtAxzrtP/WkdqCHZC&#10;40jnyMpGOIkwDxq3z3xIMmloQOckqhbbzx8XnUkiHdInxid7U3xFCw69XHKzuSK4/FxIO/p/Ej+2&#10;VmZGbC+1j/CmaFr0YX8v/e/cCkuhoHodkMkZSc+HuAqXttRmfZEqjHaof8gQtjSaHhDVDetEV6Ye&#10;AEabsCvJU+Fne803l6fPJFxUZuvGG30QKGX3y5c3+4ofmMg0yBRHUjTC7XV8JLb4oDk8MCnd6Vrp&#10;IjVCMEuhBdfqcXa2aXGza9mbKsRC9vM1MlgUmk+fCQv9qILMFfUlnVWRdC7KfPhlzjcHVjByvIFO&#10;0mFsy2GZtXBQcb1T13apyDCRc4Q5ONg+qLdMON6mJn1cEe3LJwcf5pWyDaKZEGLDlYWXiqq+/DiD&#10;wgtjjQX4U8S9ocZSCCfqflf5K8ZDs6c1LvY74x8v/1LaR99LKoZiIdrf/QqEj/SIpmsmTAykRlch&#10;7EpqO/6ZYGyWndJshfqb6yw7DEMN0OCW1gwyM8kstQzEagijdh0NcRmepVrKID0SnzDAnzeYzo71&#10;qlBJUbeLpI7Xb3ScSZGd6uUsyUTOjoxCbu9lFhY2vKSj76Irt2iIg4ylW5zkWNEVKWtIVZZ5/rI8&#10;Tr2BpjvHIcWfWmsQ5e/6/3jsDdogInq3x0/XFDIIlXisf5qSucQYm6zQfFR5X2xDqnmYhwqSNGTN&#10;Tmj031c+Hz8V9NqUHwwlI/qSNrP2EIPJBv53H/sPnrOrgkYuccHpmAZNMgzxAp0jGI4Hce5yxK8a&#10;8Eccr6AcycgU0i79xChx+o+X5U5G/EXM63pidbRtqqN4himDVxGkIfdyyOr57wskQYmMQ3tFBbeG&#10;pxo0xBKY9zN1EygMQGUP1w4dlLGRvOOFxuMEwYXEwFzcWsgpaYm+xsNUXEkEQii3kgvKp+D0L1jL&#10;Oenw2a/9qreqw0fX6i40pz8FTE6p1uFi6hGXHx5C67hrnLQF5C45EtUebOmoVKZF/+kK003DeXHG&#10;kKZFT2J+vNLTcdZGx4t7L88ZPhzVgSMRorqLmdGE8bRfIxETqbo4drbxZBahlUyhOqUlze09qJ/u&#10;9vBCSGX/CdDwjOEI7zoyMYP3aTcozZdEJGxjJWI5XGJJwS6vfc9xmFyenzeTg9TNncOqxviR7ynU&#10;HCQZSnuYVKqnqoJvAZHk2tiApqskR4sLCpv/qQznWeksWbLLoUJG5ITnKe/OTdDkVhXk6MKuc23+&#10;rd7KPRpYd3mu0pFy1JhSXZ9x5VFcndmdLGdQTt1oT+JcLktNbqRnR/93/Js5nVZ6dH3/lKY7UX1/&#10;JffUl93KK20it8UTxyU0Bfw79+tp+qhGD6JTxvVK3BbyQGORt29nSiqDwm6lWDW+GYgrOLGaOm0+&#10;H+5388ak+0qBUEdHqUVXJcfX85PTSBebq/zSC337Cdc3Jmbbaly8d57/kT8bi/QtIKr9txSeY581&#10;ju9nnI3pwgRXjkEoFOU9Wn3Qdw8YH36m6pBkbcWZoCWsKtij3j7M0Elqoxos21Ll8Z4DCcuL8eue&#10;mtV1uGkojiUKLtyXmtJMKiZlcC5AAMcS4gM3vCLP3EqcRdtodENhoargmd44vuwt6vnOYpk/LwZ3&#10;019vOPMpSXqWmMxuyDlcRmNnsXmRzbESOHjHzkLt1W6rZkWmZARi6lotsG6OYHp7TLHf0PvpztkF&#10;rmxhxd/XqUhLXSN8FaBF68dhNqojQAtUS8P5JoSYUUy+ZzqwQCjMBExiz1dSC/5yRWNzqvZlPIqP&#10;Ht/6qvxYOFGlBpGteEe2aHnP2wL4rcKL57AQvfpBO57RELozTy11pBb8e4oBzQx84o87sybLTdqK&#10;wPd5m7wkqPWUTOxW9bjFQ79OLSXx02ViOtaVo3TszKcqqaOQy6nEli2V66m/DYtFzy+JznwMyf+L&#10;g8rSbCb/w7wMs/+ta0jMsM5aIGmRq/GUYDcBKo8HhXmgnPs3d+27EDYhEt0y2JqUtuXyZbdEe5Dz&#10;3wf9wkpMknKHBaa3ybHz8lc7GTyq/SziuFdWnj4//9jxKFLyYWOSlxM+ksuN3600YRDw/zrUmJbl&#10;mlyxkNv03bRJVxd6XtfWaXQMTYH2uZKJq95h2zzdcUDjZO0BMU4pLpl/VAjzEMeLraUeYjVQwrYp&#10;YXC3gmd9zw5+mymCtQQ5xdAU17bK75g9DAH+F2PfFJ0J0G2Zjm11bKuTdNyx9cW2k46ddGzbtm3b&#10;tm3bXzD5752ZtWbmZR7rodaqOqd2ndpVp872x8JAPtw/cqueP3OayhSdfg/l7bacoNUI57/D9rLq&#10;fMRL4Sv1FZdhGvgZfOg7srvidJflhCZPMcFtYRoYv3J4tJU69J9Dwi3fU7lL8XdiefeYjh4OPjzx&#10;4bwoZRd6ygIl0yj5n8Xa/IEiWkD33zgFLFYP0bJNkq5GW8rX5XbghzmmH77VC5iUoAux4ZkhDppU&#10;bASUZAtK07lciS5Yk2Kuv8RK68So253VmQ7ggV7TP8F9cJCyVgP77WtZS2rSxYVxfQ9o14Q7XNeA&#10;r/VXpErmNvRaWdeDsTeJbj2JJLiGfNMmDNH63Y0vzQJC/j12XHknBDFHbTgPk5jsNOXgEuzK/WBi&#10;+0hE1U96SXwPgm0kj9+/C/l47591CKKM+eBw4nFTkz00p7SRrJSjJSoG9JMF6ulx8wMWW5O2kEfh&#10;12xt45ZYV1XXOnoThPIPcpqHysRyDwRoFgT+I0fhYcoDyYrVe5JUtjyEuMdcXq4qFrYiqBLQAM8K&#10;2Z67xqfYJrR7OUm2glwO+YvRMkx+Y6N+onzNfknT6BLylIpAkvlKOQxcp69RFheo56YMQ8tPMNs7&#10;yB7GbR6/whqChbNLl65fKSNo7Tz7sqBknqs8wX/gi0m79LRrfUMpKyrVb+iHmnhn4xKZRPL0jE1w&#10;xSZWGsE6c5Eo6mcTs2fGACvps79j4pMtqxvPvG2fwjqspXdWBOU/P9dj2L2hxrQNQWEewbfwJ2Le&#10;T3w8Vp0n/BusJErtZDl9CWme0vO+f/zOdD5ebGbpNzKPVD8dzubGfumb9oI0c6kpf8VHB1oLXU2h&#10;HP6XcbXMt64l+cUiCwwN/OlgWU/CQRi6joNOZtDleXBVs9bTqtbAiRw08gzjS/hrVONTmLsLu2tq&#10;L3FQQ4IpuS/1MHib7JEfG2d75ZICUDHelsYSwyADUiGJHLjy9tHsyZcu3GKrfs5Cnu7IEeIv/8Sd&#10;B1P6IcmhQqn3qgEUXw+VpCLHnZPL2KurmVNfBC2xRFA4UxZ9gqgTW0CVFmXj/r/ti4hsGtj3rZ+j&#10;CFObfIEMF9dlmdVPEDSPoltTtdIzgLa0RPeCaaiZ3aMbA2Ei9gOQ55TPH3thIJlCchrKXI+Sfm2L&#10;eBf0mkJgajjEkQv2dLqBWGSdgzGElZnRuPJbePuhtckKkc+4HvnCU3X7Fa67NBKxDLf5YqsuOmUi&#10;KVFgq4KRD8LsB6SVrWnoy6nGcuTVTYGSZx9+35ziKby+Ig7fWIMZ5m/sCT6ScQy1pCbDf7v7phxN&#10;xxo6N89XJKHzzN7gZUjD8+8/Mu+hHL0W+F/Y66XtmP3nW81F6nfiN4qdCfpNPC1MBS89kvffF6ZH&#10;3kbZ8opJcjxML6FP+H5AgnhquUP+v2yYlen/jw2zs7Iz/R9sWPXyP2zYE7Tb/xNc3LeRfjTbymvQ&#10;zvAhTyKM6xKzpYXJLDRs5VviK2/PNftTIU573bwZx+2vhGMgySOW2MHuRAanKQ2EPtLQ670f89We&#10;yTuhENz72Eu+nX4Gn/Me+yUj+7XNItJQuug/aTwJDiGDQl5tS7BYJUCaGGqwxEAh8skg7DDlAkbK&#10;YPe6KBA/Hrg+phxj+c+6k3ktG9tuwWWeEO8aZpZK+8Xsy+OQAbkdnChhBCmECWZQCBsbSf+cPRh/&#10;/W20NvJpGnC6S9sF7Spe8Pbe37ju8FlO+zU8EzcHXSWlfefqPwgWxYgaM7yPn1MwCZOoZnS1SWA4&#10;3WLWUJxNuSwhHHh2d7dpeUaazGh6M+bIgkL5F7ZYkvcrDJ9zD8VhcVX0/WcY1WS+Bo2Q7fzlIH9b&#10;Nc3P6RSXdU2YQu4hAPggFKjuuJfcLjlTcazPHhpHhNmQ1qZAk7oORxF1dIA/o/lOviIuARp6ILGA&#10;ZULRpR6+nK1o2wxPC60twV5hYDImnjhk8hWoG4P/2x/GAWYGUt9Nrco8OLgDfTbttS+G0bVrfRDE&#10;ajntutRhGCVy2lPLTGj0l4HXTDQFzfox9fqiRW7/JDIt0wRiloooGNE9w7ud/uNbE7fblDZbaak9&#10;SUJ48842W+HkaxNFwlYPTjBN4T0TZ7W6Ils6N3coBisp+ab76pVYUoJfqvhWAyyywLgfiwo//X5c&#10;DfIfqSi31CF1Jsq1Gb4Ly3kQ3TReQClrvJ0bmCrsOsVxufrlMZGFRM41nJIEBn9Px7Z2NymXbYd/&#10;Z+I6SfADSlNUW40Iqf507tNFYulTZv+cxRnpv2ahtvIi+tvgzrFJFhzWY+99CoZz64fkGk/sceq/&#10;5uEVFgacy9PjUSdUeeKhEJkiJUEcnWTlxpTGX/4bcZQxpCidh2QDM3CS/r7s9auleloRAPLYKKTn&#10;zNuzf4K/eE7//QokdbxQVEyPcmrQV2NCHQ8g0Z/dk/29oxhVt45AjZe6eiaQOykfUg3xSds34as5&#10;hyWPYV1udPcjfGbxL82B+OYTb9eldzoIlM5keEnfPb0tfyxYlueIUygZgPPGE45KH5KZg2E4FBNF&#10;hBmqLjOmr1a+jwlVzhExbwrBZXel6Ucg6bmxtB89DftYiw8+/+gaDQAOcAOhZU0ZDhcslBL+J0+Y&#10;t6USvV2PbJgTtRFNnoNXONkMgoGvEI0ctdXRuK0rgBnPpxMhmBtXZ6xF46bitN7U2JwASUqf+ZAQ&#10;0frjYEeU2/CTqU48eHoa8Dr8i+35xpPsCEXZAsrer6ykgQ6rAWIEjC7mwBZzDRJdZ1eRAAZKd65H&#10;zJY7hXjt+T1H20o1dnktaa6KoGsv3Ce4oCGJXMkgttXlX8Sf/bzZLK8sLUoUDGb1o58NFMx0K7IS&#10;FZIlVuMBpLe/3G524/TrO+ZSkgYSebHn3J12Qxi2J5uErJd+zMemrxqOpu39xufgm97Z4En28Z/u&#10;NhCLch3QcmpAmea4lIJUkjIOMthOdl3HHjkpgVUd0/aERLuToFIaq36mxsbYV5QoiBcg0JTWr3vL&#10;koMHvOpI70LvdxzexKNMGlPGHwYa4gj+qDWzOxZ/SCDVbCceVLQYvxCo/Z8+VPgDk0zJmCeJVt24&#10;ud+4WQ59uRhUzebRuFuOsF0t2mDz0uPf+V9NEFV3UGp8aRtOmL/jqppdcfS6z470hNgaly8Ww6rc&#10;XWu3i1FIOhgy50Y8utfgf3QRpddcu/g4XQjB/aKjxnC6eCYVNXk/6AnVQoPm8Pcp/fbADplE2gUC&#10;k3syRH/uSfOpJsC2hvL7AjLyQ7NhKWlyZYkwm4WJ2QXksVEHRKnZtC+QUpC1Wpztx5EBtkQ3nEdJ&#10;zCM8/wvriLJYsuOLnxjFdayaxaImLrhKbTMp/dR8ravX8ocsaTAN7A5hGcNwpB9hUCPE9o9Dlocz&#10;DrRhDtCtRt9+cCiUTzZpi3Iokmf8zqxFquFnpjXkdluBNGNVgal3mCDSpLVsk9PnNShpMYH2PLg7&#10;XKS238TQBechQ/074KLSZZLKRTVMthlO3TGX5JUGi8wjSeBR6mUDmmYFtTte0yfgd3+MOh0uqJxP&#10;lxDS+50W1NJH/NTDzIhKYG/bhbOJRIO38eYOsDLKjBufTM0jlS4vgw/vgukEl14MfuHYaV8JpcoS&#10;5taLEvCOFyHzZKqwOYeDSowogr+tyh7CiTeC74zu/WG0FDsVg9wHfLzgE2nEgvzugtp62PfsO+jC&#10;klLIFuwJxLMNQuJvRahYtKL/sPdbR5/VTpB3bXxfj/du1Cl7nKt9UKBP9vr4WfQ3a16O0dhuHpPi&#10;P1YYttz8hsDp/4ZA3JQt6j86q+X5BiMzMewysd2g/8SKFBp1bfEflnkELCpXZMQ6Gq7axAIF3T1x&#10;HMUj9gy3HVTgmgVnLHhq0rzOu07L9CLmo0ghNfH75q5+XDfgTjQI4Fss0cYN0mWOFKAQvBkHZ6vq&#10;gWNlpqah9fdEg+rT0+5emGQVtLx8u/w0vHz3Kms2v7nqp3USS8e/t3l7YVLimn8SYISZGoI2Na49&#10;t5EWBYGyja13B3uuUDMlyDy+eKEn9JTEQZhCOPB0wZOyEPsGHjShjh5URUzqngCzDnbktf8g5Zr0&#10;VzSVCSKHTZtZ7X+CTTQ3bZiKsR5YT95g5tlIMZ5TC64CR13Sqr9gej6yLty7akGYM4ToM0lZw2zd&#10;sk3bDBC0VOxPNmotQMnshMjdviI5e5oW4B7U+vmc77Ld5dsns9WrblffIZwv1tqyyprDEDEbSEvh&#10;EpENHYaUIMR8CYmhExu8Iqf9kg+9qKRAKSOHHgRey+GJ06iAVhGh1YJnr0q+oII2AWsdtLIicqcF&#10;Gsc9DVfLY0zAAZ7OIBxjAiCFHWlboecg0PMlw9oRtgRjtSDpu8BLNEn2uQxj9MNWpxsGROLY/6PU&#10;diWWxUEKHcCR918EHQfDL3yyJjR+6PCKdISWOJmTSgu75CDX5aGrCgWZT2c4VIHYqpLMsuoP2PIT&#10;dgjjGyYUunG6GETPOjFyYeoggw372ykiUWCP/+s4/1uTBAe7SH45NcmJbbZ0qiJtipW+HiVnIsrU&#10;GdvkTocIk2Y0X77TFCaeXva/xxi38r2sjv+zrGgTMV8GfP82wGs2UM5dxGnJwl6iizwSBwlgISXL&#10;CYuTLYXgWH87NjmBoHPq4ZYr+HcOg0gaGU/XZB2kub1PHBulEijkf2+9ds6vU8ymNqncHzytsiT7&#10;1e637PWaU7wlYuKPCSYsH+4BhNDrH7l2uGTTJ0V8MqrhnMWRDonaXawVqgjzLUreukm3uBshC+Nq&#10;H9Tmae/AOgXCz/wtD2Vd+sgqO8P3Z++i3SFiQlyVaWzscFEWN8/sDrZ9du7qWzjFcr6y7lCNWeVp&#10;DVbISuuvx5z8rfmhGmONo5z0juwyZZez61x9p2/h32cudSt1+vULzaBF5n+ZvsbwGh+5m80I7b8v&#10;1Du7Zv866SL9085fx3lw7+/aLTleX7KdkcpqfW38+bWBj7iomg7Fuk+ZYpE8iTjpCqeJb9neOX+D&#10;k41jyrKIZF99OW3S6YRSsn7pIbfpDwEsueJIkAwvMX4+d+dIX91m9PhGP3GzlHT+n72Mq2r92qAs&#10;4QEZzTvLojH9JVerjG7mrvdWxZ/mst4i6o5a+/2SORB2kdEhNZy6nyWCS4wuO4LmiBoq3fO4JXAq&#10;pzXtQonK9cZpzs24um2bZw8XOloCt8kqzdVnw1dNb5lTTJ/fxeWfI2e1GndeKTGbw4Hed+PVzZUb&#10;IXvZ/Nu7XeArnjXS9iPEq7zqn4oF6zlwporgVLC9tH/RXNCGQ9CMntef2TuWlxIPyGBzKJB+sem4&#10;CdtzBLOYTjkybulo6RCHcTPyNa0PDNC/lW9+ZHUSzXtIjPJE8i1eZHIQGkSd/XWpsRrlXC41QL5m&#10;Fb+SnDJPe0VvBJQek5VK/w0RyHjJkILfTNJnV1Uu2gjvLuCoblHgm2ykqJ61924iytWmqV2pzUXt&#10;O9oGwpgv6ZS8pQnNakkeFq83XZzQySrCc9bRtvrV7xW1BiBbYNAsZsiHXZAOoFsQh012uzijx5Ni&#10;HrMkHZUcYGtRTbVaRj09yq0CFFETtVghbaqMwuQDhlGTLwq9SIGmLG8d6UXyuR6dFraenEbPcpzI&#10;zkqTcrlwXVyXPGoioQyDKXlmvzQc1cvIEIi5Ufbl5MTJF7Bhm+mFKF5xOsoVOrDGyRTUMgNIao3K&#10;ETLvFkT+lsQlPmZOk6EiBdTayq7NKhIbENKGHJtFpyfwkugoTGBsQdlNC8HwiwAUd/Er2MGztUcy&#10;ztf/XpNSSOV7up39U2bj0WICkOECBPVNpqnrP3rFAqH+rfKTNRrTLe4FMNlDLEdGTG4T6Qt9IKJh&#10;oi6ARpKVMMWJ7gnChSgJbl/Q628qzXKNDtKVVXH4+fnXGz1EUZDNTd3E1o4p/4HJ8ezDRAis4gdg&#10;44gpXO2qxeElh7RI1nJV/NQxGa+qcizbonQOUjAEHAsLYP7lP3vsCoNDlffihKDa4hKz/SV41IPj&#10;1rjp6YtAwLP4FzoJpABjrppCuVsCP41B2PJPWrcN4fQlO/mRXvAVGqGXRbkY/nAT+WOadPrrFUwQ&#10;WF4pmRitFDlhqXlFRbjF3CsRtGtI4qNekmQAlKOUrtbVpKZpymOSd1HKtSMN8QYPEckX5yp5wrbL&#10;csr+OEdanQyFnSRBmPY3ZaaGJ+PDEBfBA/dwXbTGY9bFbAPeFvyUgin8qSxldR6DOciuKMFhVoSc&#10;VzVz1kxBGHFdhkDmwj2KIy0KIuJerIzs+uyDKFv6OhMhGPZ4HpeYmCpd53xu49sE07TYd7e4gl1a&#10;GCMDl1lgYYvMhKsKchuaZQxEt6/6zZpOaaSJUZo28/RqVmP5oz0lQja6xtdTbZOfo3e4Mdwv13N5&#10;OMWTiWeSqio4uH/MR+SBK0UhitYV06pcqWbTZ5aiyakmP/hIxWbORvun57koU2g4JB0meLrjeWs1&#10;w+buWnH4scWUS34CjaJZJ4/PeZ9tJHqnTQpxCu4bLxER8PmGLcZ6133DZFJ+k46SD0+769VpFV+3&#10;w91JJLvDza3xxMRme7vrwktf6712UVRy8z6bMnrnAX6dgrKYk2CcGqyfLnM0lA/W9FQ4anMNoAUM&#10;38Tlqw+xIPAyu8aTKcvsqygbPnNo+HPfn998LVuFyXap0/FRD4Qruro55TaZwNL2vndrv7izn5IG&#10;2rMOpPURSYkFTn4xfNcfu2qPD73dDEGmeZdorZrd4GKXLhfiDPTde2LQsGY/cfVoxFNvH+2R8y5C&#10;cSKMoCFskfEeOvLEWbfePskl7fKxArD9dAFO6fI37qeHuG4rWrHFGgYQiauSggtgidPqG4mfLOUh&#10;hBLfu/JvPziw0CRaY5pXzvGH4rDRQc4bMK+ZRhTOQSk4AC5Lb6MP3ahpsbHiEQwrPriuL/PUZjYK&#10;Nb1BwOf4IRSQ7SNhWVMJ4VrtCJViJJtqbcGl7+TW8nyV9+WO7NSMKrvEAJFkTTcD+Nk02vmNDKT5&#10;YBzUZjKRZzPwTdlsSt+pDASBRlM8yocadL1JLqQexI1pCB+L3NjgVQuPLky8woMVuSAIXNrsblmp&#10;zg2Q1BwhtVsjgtgwTVpWDZRkijecdb0LcUGYGBYEaQB3kJl9SKqNhf3kjEZlusjmSc2HO5Cc8E65&#10;81g+efe1VboARRca0x+zMGvFhns8b0sLkh9xkYSFS6ZIhFnt/cMRenw8H8vbRwBdnQ0679d7k1bn&#10;sq+T2OijoeUvsbh2r5ep4OxXoAOjR7TpBdimmye+T+u/0OHl5muGKqzx19HB9vDX/fjX+PB0r9Gj&#10;RDwanwM+Hl2dDoPnx3DV8fvzcS/6/IgX4Lf/GXQYt+m3o7pEvza9PT+PPh4PH++enj6B3VvDtZcL&#10;qQavIYr2s959pUI+XnOnFNhi0efvD9GHe53a+vhpXofHCpPr+Nta1TSNhFh0hpD6fw5mz2FW9xQR&#10;9y1rjWtHy+S5t9feokcvVB0eLt7SQhi5s4B3FqOVPjN1QCLNvmdq7+d/TwaggaKTJ/CiCnaDePcW&#10;sbVN7iM5aX2WQnp0OZJexfbs4Elppyg3Xeb8b6INvcqzE3tUfvrQEXm9wDAcz093g7KaPPRMUV2p&#10;s0EmWLEA/5leGemro4go+c7KstgggXKapYzGozBeGzRKeEZHRHGG3NpKhxPWeaxG+5pWADDMcskR&#10;uy8EY8Sh8kwD7akXq4URPa0lIbPzNmdsNapR4zaJ5Rlz2tbYXG/rRCkRpkpwKS3tDpOGfl4bf9JP&#10;5I18ygNBnQNfyiHJEof/1sx66unFLKQBOSZGcNXUwWQ/S1hlr2Yl/0NUf8JERroY5Y93piT1KTc9&#10;RnQU6oB6xYJE3ZBJzJvgLlW81V075fWxlHH0VF9CLCtZQEYh0qsSPAm4tKSW3vUonPFNdnSMeHaH&#10;BCf7Ag2xNZnN51krsHOuo/4cOkwRaAxJBEsUpyPBwnTN4qJPnojKCqUXISADypyqPPWtaJuTyHgT&#10;pGGCuu/ROAPLAqgEhxKUxptMpxDjroUhGWAbfjU3mRDxWOuQc3rGpHAUiqyNqab/J8XNQ3sltZTL&#10;MOhID0W6s2uKu9IDViFSwX+PtWDMwMYLOwLvpC5+emIht2ijnGzGN68TfXS9Phz/BPSYuYdn6E94&#10;vgnOXjuTl7K4U/7z0Qz0+ZBgGZAkafKN75CwUtMDkWZ4qs8c0kp/b06UF7LSj99+3Wpr2o5ofq+H&#10;MWU93Vxh/PzzxaQS3y58CzxauHfhfW+uRzZ4LgA+e2u5mENlA1RcBMQwdEMDkXh/yoPHb3cYGqEi&#10;sB24Cwv52Q7XcilErjpbho1FcLOhG2h9TFKqov1ba62MG+kBlUkztWui8OMMX77JJwBtnygqlU9f&#10;0UNZK4sj+x1uNlVEEyNeWGHb7LliMXUJKT/KUv+SdgHqJMm2ZHJK2dVerN7gmSvJQq28upHLcC5G&#10;97xO8oixhBh94LhwC9Fi2D5rO95kZRymcynZOy+haSMnZAoOi7kfsz8KywkNAnuqsjJkLje6btNU&#10;w84iyxTu0lsvrAV/6Y6eas23alAnGSh4wrRIo95hdbfJ0Tp7gOA6eYooMIoZNxOhMTabLNic6K8y&#10;Nk2RL6kmy8u+q9GU/5D9xeN2wD+3mwYZp5hQT5pPRGn6Rdqtpbm+UsX0DvdAeCSV42vScZ2cBUiy&#10;TG5AAD8uAJdEKSsYsvY0MqQtON5+Vv8XXZhaG0e1wxYIazRNdzne1nWujYWlLjN92YrjsbETuZk/&#10;rUTUApxJ40zj4Sm+DWCC4+JaZeHj7NyOEl0+Oth8+nS/v7VroRurUr1vDr9UtjGqWHqWSvQulzix&#10;XO5J9sESCtpprv6TDfJWgar3m+4+aSibKg5WaVpanEC0Zy1OV5rGTCgaE5yhNnovJSzPx9VIzYL3&#10;3l48GesebG2h0NATEf8GP8dt6cexKisvwS+oNGykEWgjDVxFer74itx3kgL2hDvDgTmZbaVxeNEo&#10;UmbRua6QDLpfU+d3iMsy/n9mDuXOGAXJtUr5TjsiNzIUK7t3IDjeruIHlXJGLO9q0TCDiMexIYWc&#10;WEKYMUOPkxfXEL988trKWAjRHXpVQn9BrLStOAKdBUkZrvCd1BbWYXNodWMlNjQsJSkw2gVONtjR&#10;DIgU+ZtRRA1g48QjWT1RdvIPZ0jq8jhM5tikj3M7Z6C1zpd6Us/UQ8fT+0AqT/VoRiLxJGhO8wJU&#10;AnoNVRl+RdCn4Gvq2/wu0CqQyo/Ioqn0RBGPtSwAOL4m5PhOEvWHhZdbofSdlM+obKdGWC1mEp8e&#10;mVtMZUFITE+bpnq0pECw/wl/2ihVdHHWN/XM4PmYFS8rUC5iJDkF9gcPHx38Nly02fp4fb53UQ1v&#10;f5zu3qqEKj5jJHg1qIJrf0fyXT+qGaLcdv1S8XDZclycyF8+nqKPtnPtdFthYBt/fLes1Z7QzZ7c&#10;prs6i6uVjCtV6h89dLfrv5ocTn88NFFeVugMtT/x4m432disuv7HF8/6eXs8vg5IXzT5uKkBfhRn&#10;4gMYGxMWsRgLHbvsqS9YPL7vOlhkdY9fX7uXxgF5fTO/nQ6bUWXCo5rThygaqxfHXqTQfu180bqm&#10;YPY9S2WCwvZj6M1QjPYQ90nqkkf3UJkfHhDnF13eyY22FUN9mjN/pJfceNX3YpUHCatpV88ud9GN&#10;XnMdzZZsbp8Oh6rokbHCtZzwcRGnwNd55LYXsfbGBsijECUEGXsyzSiOyOSMUuPW3RosQ1EsTqRK&#10;alJxhQWv8GDgOWBkBgRd1yMbQUJV2ccyVMJT6xVMywbC9kOdCEVA0ySbG7988nzr6lhrzG+QEIfz&#10;HtE5etFx3jErp/D+IcMmVRFZC4aQDiQ6sP8Jv4Fd4mnUAhKRdgucxVIHE2JKWjI5E1E3YYrh7qMu&#10;msYsxbYjulfMWzdrM0P1jeZyL89l1CF5dJE04KLvWH3OeRVbgqZcpgk9k0vUM6WITvldy6q5V25c&#10;M5YQ7kzsAFEA6W5SQQZqd2tvqpcX8WOvl2Y2zyjZtIxYLEGOv24cFQqS3YoZQZSGIglkvl5GqcIB&#10;oQPcC9XO/q4mgtRmrCrRiDX0BKIUCxRxFJ6zpCJfuBda26/VLZGoEmULTfwWWW4SNtiDIr6om2dd&#10;psqJoO4gsEYCNRh+BIiMxvLD0ubNckpqhoUePLh0XhK2X18dsd4U0SkfPeqL9ifeFxKLWtzYSMEP&#10;7DXRIIbMCtB6v+mHUFMp/cUgqkhwcdq3EcvYjnsGkuYpod1oWQNWilD8W9vfoYFK4Q72Vap2aVqD&#10;2MU7yfbKPVYgdP1C0Fcr6XTwEmODrgyxdBR7c3/qEfoA48rwbSVCmiHUnPbRqaQi8Q0tK3Lqw9si&#10;1YcMVn5nOOomOgiydlGfKIUwEOhvjwafpTxZid3JiaNjD4JWHq+70cZO1ezKghKeZ0csd+x9L41W&#10;Py8yTk71fuZGwHcYEdEnHIk/HQ2f9nDPCQ+BbZrAr4V30ioSwnOlyw0CZDFPwXRTfdzjdzLfd4G7&#10;Dtl/CQx3+IYVZwldX8RIl1qPZO6Tu8tMyKF0ZZ/GmC4Ew/FMwlCiPCx0yGNo4qSrR/YqInyw9BM5&#10;2eKO2eD6VpNgQyft78rkwGI0PPYDGcD9juOow+PiF7sK4wwTe7grLPdBDLWovkdmIK1TWUeh8qL0&#10;IzMIETMzbdXoWsdIgFszWQTXEqU3RwHDCeVccP4SXLlDzayuiFlEuNSoKc8jKV1YQbRL+4HAZWmf&#10;SIy3vbeQXijhXFiZJSMcYFQMJt9gSppUnhOuaPzesIfhMzxUlP2zlWlXHSamsVCrpDhhnCRGyPlw&#10;inwfeW9hc1WWol2JoA0oUx4fe/MwN78GTeIMKbpbLCI5EVEFN1q+R24pm9uGg/f0caAjW6YUmItV&#10;+k/8pGeRzX6Cl2xzSlatT/dR0V4Dxe3vPhFSBHgF2cz3O5omT8N0CWicf4e/MbjN3zZek+K/9fB5&#10;neBB/WR84g7LqEiK2kA1OFcFv/bqZK34E36iZPKY3kGtqtvVgjpYpcpAwXIHKEFOsJstgHtOTdaC&#10;W1MqvbV11S6Ui+ryuIn71+lu2evr09ORMbXHzWP/+ihcInpMxfsEpKnspSVmcbHjTLirhX/WGtzv&#10;l5Ze3Hax7FLHuiswYQdWbWDGEWYfHchjnamXvXv3n3Yd62ob9nCgbvo2scX/YOysmuKAuiyKW3B3&#10;C+4Ojbs33ri7uwV3ggZ3d4fgLiG4NtI4BHcIFpxM5mm+mpqH+RH37lNnn1pLZdvpupGfIrfmuZeh&#10;x3hmh61dhz13p3mPvj/SqWtTjvWjnq64xQj2FuZGpBXHPNXq6pLqFfPJVhOAtR579hcP5pHjDAjr&#10;ZREr5TUFE4tx/2LoN6yJ1sM9Kqh9o6uUKFB0XBw+UHqal0Ayp6nUX7l/wQsWtLOrK3eN5yHWQZ2+&#10;/TeBpVZfmR/MIgvLe53HatdIRiAVDxzqwB8+jOgMHTofq2htdbBATi4+aZxCCbFMKcJCVb0NwBNC&#10;LbOfo/4frSvn/6915eLhAnD+Z+16oOOgaqCA/Q7/KHafKS9BzGa0tdw4Qe+4j9UTwxdmiW/X1iw8&#10;itOrhApTyvI3SBX06uaUF5E+b1nO+aOfzcenb646UZRwQ/88uxlAs+I3C1bOcdL72s1Qaag12L/k&#10;lJhdE0FmsUHVJprOshEQB5sCiHe6TyNKWRVUmiWt4HsivBGHdsCe6F+wdtAEybEhBDYl36jpywnA&#10;YDv3hXsJLGxglp6Fs+DiZ8clnzFV4v/MkPQ0c6BQr7B9WZVzMjM48JysPpFC2gaALsKyUvRjk6rz&#10;t0FCmg4xGm0iAqOi9NjHyxak7GJtoVJoWsWk9rqGxWda7eWyqb6ndAaFHbRaPDlkREPKJo9rKZja&#10;zay0f8gU9HIMHvUaOJGKIyzrAPdOyCl1M99oJuiABjq2yzqk16WdkYgkcccvaR4qtwdfJ+0d0EUp&#10;a3xRtit0P6sdWL5jHVkhp9pURg1PG/IwjZeupEhqcT0XGX9hx4jH6Y3zT9luVOhoUk8xLmH3AiUZ&#10;fh5ha9lIvVe487/7znj0ENr15G8xc9P6JTDgy93G0v3YykqLqs/+Ru3az/sr8qvG6ejc3HPYcIYs&#10;zOmR16P0Gb41W9hHU5374ZSo4eIHeki6Reb7vLfxWEaPCav3da+fbeYy98UoOGYrpoXUQoy6vtnG&#10;0zOgg3CaLm5tJiDg0TYoapw0n/3K+k61Ql9Uw6Iys/Rxf2Q59BmZefsXxSwVHgPje4+v4/1+c4zS&#10;jtiVmHB26eLzj17Rvw+Z4OflJ++X3Rvvbi+mwIdxnc9csL0+ww205qJS3dVswrQ0VVkdSjfE4rg+&#10;0t3L3kj/Hv+9afLso7/7ff71ztSr4KThVvCfl2bUFSaxyrvXEV/R7ESE/RFfT0HCPpIdCG0P3Rof&#10;gq+PJx+ZicXj2+LDvWOQ3so6H/IgSzDJ9GhhZdyp0bGN7HtdkGjPlyyT2crHx/Odnbr31dIl2b+8&#10;5RkswVJ2DJxBmqfOHImqUycHYosT4VlNZDndt/7w8ub7M5tPyrnkQYNjO0whoCrDzNVja9UZeTfa&#10;2bZOBolmo8ghRbwroSunxVeg8pNA4Wf8TIRIV0DuD2OfIqBbVpmEfVzdtn8hsTPr4GIYkrj1dop5&#10;1zDYsBe+jPn4EHL81QsQJr60rVuFm/sJqQXJqgIKAidfwh0hyA0naTiYYEv00/VGjyfUSSOUmCLl&#10;sQZZTUvyXr5lfqyFRyalWZ6UxYxZyypizup8F+4+e7vM7ZcoVKOSinLs5C38uQTGKpxiMFGlXyGt&#10;0K+FvaEqgQrLciJUJC7xQTqwSUH1p2FZKBB0Pc4TX2WWwbGFxA7VX5U0rFFCVFh0TAomcChPC14B&#10;4pFFi38/k/sQQVJQLAgvOZICOs1IelmJlvkJXwizCekHsCRWYlNb8iSZSwFyfZJk3OgmiUIG9zeZ&#10;NRzugygX4a2gLI/TWjFPMg56itbt07BR0PeCL4wyWa5ERCOep7EZ2mB9Zhl9kT5XPI/dsspKypre&#10;+OOsE0OJlQstt5dgxr3fx8zmqPfb6oqE0ZzdFgGZu2Tf/3TRGD6uCgUBTjCyNd07R7AINrsPrqBe&#10;qW0QdW4eDQ++scZ2fU3MAxGwWUNG45NbpGu6f/EJUxsGEf4TSxMmySDcI/4SE+PX6XQqcjRt9lL3&#10;o5uYwSDoJdRoslvLPyGnjyTC+blQYKgojUqmMXL1TDNM6z65Ot3QTt8y0pX8M5RioYAQ1YrBn9dv&#10;fiy0v7C+AQqS+jw6bOLlFV3iOR1fhcVlQhmsA593yIWialq2+Aof9Q27yvgFG7vCBzYMrK49mpF5&#10;adThkYxZmoTFv6m+cyUEinh8yqzVOJ70ZXZ5GnhaIBMt3N8Y8GlUDR4aHogXGD3Kfx4Tq+9KC5/L&#10;aWC94IiwnSjiYdZYI4yFPu0pErhapxmbGixugm8MBZB3GGlRhwhVM3D7oRqFxFWsMEQmTRTB1hsK&#10;Wsr8PmlUCMdmWrdtZ60m5IQ+5Y8mqpAmbUe3t/X4oWb9AqSftSUjUZYLIZqpaCga74wElpcnuVYO&#10;AXCRGH6c8JnGKxsyAFGsUxlXQ15wQdRxehcSOrQmvQ2Sqko0+p/yQApN6GJOXHUksMWvM1RTffCf&#10;S+Vd4eIcdGfUaeN/7OAOlZ2Ok+YhL7PE9/dgj0Rf8VWYdmBkBikYIPiKf/K6WEroH09XjgC/FEmR&#10;DFKfbZ6Df7dnOWPBhnIjNezUwZ6ElJKPNKNzqkFxN/rn9MQcsOnW4kiOcqpDKNXKqt0Znyu7hitA&#10;6qakUOmAFjbiKoQPz7NYt9rDupHOGpFpavHAlmoVZ6zZpWrTBmL6mYpJ9SEGsZZTWAx6B0r7WgEF&#10;VwgS9SyjYLqbhDjceumRMWrmoapgHcbTy6rnS8D6klDt6bfGRhvTt//1sV5a0fzdC7ybDPvk1Fos&#10;Fm/KLcaS/dr3S9WQonPxUarnYa/eZbXv7oyzZ5n79h+/ZitmWJrgNRl7qgAMvtky58hlsea/u9kq&#10;fSai9vDs78ydEcu2f5ZPyDdO3P5GoIN4RF/nGx6cXziYS0b5Y8wKJ7Mfh9IAagOFiBs5pBilaIUh&#10;ozx+gkygL8GKUhMz0cD8noIrZeuaA00fVqv+qITaixCWyO/awgqPkTSA3+S31UAoZXwlXT+xCG+z&#10;+1pD9uu3dwpby6aylEah2wCUtawwxOjk1HhUWMkDGagSfRNc3FIYuGn4dRcYcRqgILj1uQhbrp1N&#10;goZXFv5peWufVRawBkvoGpYtTqmaXVwFlSQpI89jbp/qE8lkZOMdi4EHgY/m4Ee28nfy/C0FTb4H&#10;a6F32MCQiCxYBzElTG4u4zPjqI+QYxRqSafPuFe1t4WzyJQ0b5nIreBON4rBa6wLA1QwRBrx2CjE&#10;HkXs9lcEVDvkv5VzpStCl4TfubMLOBRW9fgoIcIf14JofTkjxKkVaMl1BNtwMCWmAh30LPkk/xja&#10;fLaBdYrE1pFGtpJEP98k0k8A2ltNN9yM/f5aC0VJhgVelc1NF6rbdGGqQzBzDJCthlvCE8iPFCRt&#10;QCKkhD7h0rcHhOan/2lZStf6pvVVG2MiINT3E8aEMgu30B/KM8KKcGWECYTcXUyFS+RDAuCs9rGZ&#10;vnRQ5pAPgy8QGR51so0sCeu5rryrUtM4CrUqeOHzcXS4MFzIq8SZVbDwPb1RldgH2NI0EuVOZ+LX&#10;/sdwKkAwn336/M4kmCjfJMGlkoLcpdKgckHnG9zkWfkvjNFfz0Gqif137/5fTOSya1/njE0ydvUP&#10;jz2DBgjn6BfBpr2E31QQS/8lf7flCg0VUnyPnM3izUPwBPvKVkUDD6pJ6LXZXwnishi94+F7gsTh&#10;r/hlTGlYC7a45TGfssPC5anXe67vGg4FRDFdaWu1YBit/b9cv9c/kG3Dqs6ZDOSTzc299qXEtn7s&#10;dZyOnPasPVwM/1tHQQ5LxzL57+6eL87sn199pjwcEWXio17D8JMX3yXUc/60SPCn3jzZiQBenLy9&#10;S1nrKit2nssRWtf3DwN+j2zNuHbYI6JP6NyQoAM2LvebUyOK7zczjuTXws3r2o/q+gDZHrzHkNeC&#10;BDoxB1j2Yw8uN9F5hGMCbm8HivZkpJBtc1FnMfpGmWz0fvqnSRBeGeI/dBWAR6anLaULr3gWQVE5&#10;0WmwhMh6Fu9XEjex8S55+CZZLL/fsXSFwSehSKb28a/pBxwWCsXCRzg58gjhMFqq0jQnXuvQ1CrI&#10;0hQQgj+eFTGxUXZ1axyffEk0xBwbL/DrxEWGfuTTwsWrTjDKh3fCPE9uA8vyKO1/om0l59Wdra/k&#10;Dwvsh5aZHmog49AOk0rboV7yrhnkM+Bqc5DwwJZIJp+t2oyo4IdpZgeZ4dOlHsHvoWgHj+y6xt2M&#10;H2nuh7oPKWJx+z7oO2t8zshRY6ygk9+Q+Rn6ECWdrSX9CTSIo84wqJqBZBsIckSjiYBPF1QMWgrj&#10;k0fimFEsZ4DAfGdotO8FoZ1IqRZ/Av4o9onRiifJNE2RWShTpIymu6XSEnapdtIoS3bKyGvtJWuL&#10;oHbnxd0XAUkpXh/L29eKyFAf0sDzkns4Oo38VDfq7Mg5wbUTm/gs9ZvwBRJKQlqcgPJPsiOACvZ7&#10;PRqQeVx/mfFqnACXNCSvJPpKBbO+Nuk25TxCeqMq9hNzTjftiygNjb3aCQ96k9NX+/w91PA0SqMg&#10;fQeTa+JKBB1IVoP342GqYAs5Rs1YLApccTN28W1O3K+GWbj7G3lNFkzfPOLMW/CRgxRa8bOMyVAV&#10;40LnZw0I6bW6rcbkrUkDFLLYrwUreTzw41ThWkzMaMD+C/oYKs7rh62B5OwH3epvc4Zv81fGu6UV&#10;tjhRs+gUesFsodcMqcyTughRitxoOcZnRwfEFhzgHT9oYgUr7ipERDw2nUC0mQaut7jlmRX7m1gx&#10;vSI85idjire+l04mJh/AZmNu+4k/24fYiaWZr+i/swRrgZW4b3JTfU/fHwGukt971Wnr0uRSsCR1&#10;AK3ClQpUlNg5/DXxP11/jU7IFQg5VI167rkn83ThixAeYDVzlcc/WxfOI8g88ggseXg5ouVX+eBV&#10;GFbZkmiQr7rFT4+5/oLmtS8l890vY/ZN5FNZ5c/PadeRCFGbYWIOdYaRTv+rz/Kc6eaKOVbMocdq&#10;mNawR2206px6drM1Dqgoa+y6gO1YPjTOjMvRTsX/1k4G2KQWaG/eO6QJrRzxgMpbbRLY4cdHa/Zg&#10;uGiy0qtfcK/R/v620+7Xg/AO7TNJ0jIiCZ1FqnIiXjq09B2TcqpdwVl2Gt0uXsOilkkbfVZBkavR&#10;S/dUjL5KnSajpL/SXrIH2nQPyrT5rANMExtqn4GDE071SGgQa+JObt842gR5eTsmOJ6ApK9D7ju1&#10;AySOHCJFICOx+mfeln4vAbDZwirianMULXKya3LVgD94JEBddNNgtlX9kS22wZr6QXCI7GVsFKbJ&#10;zkwDJA26MXq4xMqWZ5Kqu0LT6bvCuy7sGFlaVEirOtFPDlbuZGU1r3WBCt0exz9vgkh3BlTtKK4Q&#10;lCIjsMy8rH0HVJwK0FJxlWmIivLJvRUGv0Wdv3V493Sjg6Aq8tGFbTZqIjq3ln9YNTPThYJPfNC8&#10;98XtHgqcjNbwA5ifL3oj9+X2J/RkKk/1t0JLMV6Hvz/W+Qu2n/iHmLaMX6uCfqXJPYWmodtFFtmo&#10;kIt8uIr0CfT0d+YVBj0FPhEoDZcSrFCwHTVG99+ltq+tPU98q1xxIUf/e5B4/eQwybwE4tkfuFPX&#10;z9uCeQsLBPqWt95at/sW2IaMl+OtN8JS/0MMpZ/I/yX42lWL1i55N/84I9+NoObUcsIreBytYmZM&#10;bP60imThEJx/wOe9inSM439R1tY1pdr7qIoJ9vzHiweMFZoVj8i+rWohxvYaHOClRaFJc0oSsiGB&#10;ZLj7dz+4oAnjNqFH5V+f+o88/pGgGQFW1U8J8AvefPqiWksARm9yeBsJ5axqHlcIKUuDn/6c7Hkt&#10;YP7xUl2bOG1VN+80r7kuRubkBb5X+nwN8bc5Zr7x74W5z+7SnM8I7O7qaIecmh1P2IpjBN/rXOZN&#10;w2Elv/hXUx/2NPPFCzsg46/aIXedvIggSVoJR2lF12OT8tGqwSnaKtuU2A4gUci0Bsx4pgKz4tIi&#10;v0Ik+OPQiEvLoCKgwRtIX8tATkROTJ4tC2hdjLAmNUAjRF9cO7kV9NM0Y7US3JF1U21jCcB+1XJK&#10;jcyNJHtOFuA+YAfGfyPUqBraZRyy1HYbk94WcwhzYS8dMlX5U6fh+/lWytlRTtrpugRpvpRQR9st&#10;SrqNhsonRWdFBFqQqzWr21dTZJi0sOoNXqELqVBCMHbq8vn6gkqMok1FQk7+ZSQe3eJnvaRSKbEH&#10;u71vFc5+adOCzMIf63VQVUlT/nq7h5UmBdFyqscrw2LGb8c79Ozbef2F7/evr2vrBpd9jQGu5rlj&#10;T0pg349TD+GXH4/soMDs/XmMgbt3r+S6jTPhfBOjwtk5a/rFxfPF1MrF1OPK61fWXAMumBxBYcGC&#10;/P7D0+fzjpb95y8DOlBRsLpvfH0Cgfw9BYG6z3pnB3+O96dyn58DvL3a3t57DgHt4fo2V2jEwmSe&#10;wWpMOWIkntxE3wohqaU71jb86z/87F/yTezFakWMZxGJD53Dei6FdOELIGbXsvVmOQ+dToS8GR3f&#10;+bXLhwsStMG/Vdoc+y7XbG9b9gby5hR+PosT5JlMrzoGrB7tUjrwvXhuBqkYf/sdIIFCeII3MO7E&#10;4xARQbAAeAZEC/Dhd8CwaN/UFYlKSkG/SWfqrEWTViM+wiWFzmTk5Yx44iM7+R4t92AtrEjoCSAN&#10;UfXRSFw9EzWMAovOfBIPx35yZ+kRmJEGxHH0INzYsH7JykugZNCKR8PDKiiXOnBVZgEjbeSCN6a6&#10;6IAOUXmu1pwEeosVOE0h+OaUlU9YHQ5NSWORnr7RuyXztGNhnEPm0gFK9bEI0ZhkaAdfdXFZOWje&#10;5NkcrXWECuNNLbE/qBWQUvBR3aX8bCrdCi5aLEMTEyGKYpY7YQritFtZWEpMa+yok5YLb5KGoTeN&#10;fICuoNpSi/xS/1S5d4FnI7gMOfN9FGFGD7PglpYB3eJfhAccXOXoKHTw/4xNSpGb2z1r1gp+cR6M&#10;fbl9VqSn0SHGRtdHb/y21tf9M9aju3R+1YIhiZCqmabneNmOobSsvO1WMTp5ui4NGdgDIKI6/mfW&#10;bLeWrKWtoa5ECy5a3FyJIJm73t4KYnH1+W65/WfcfMq8xVbbdLdbUMCux1aXLapqAm6pL2dcyU2F&#10;OFAjGXSaaj/uM1pkD9t6Hro9PYGzJO2SI8ZdzXb26XkuUG3CfOgfDPiPAxpTrLr95dAEsCevfW4/&#10;MuknjBf/l7kRjMsrvIUFC841uORAy/cvJkiRByVRyfDla+gIRpelhqOmDh1kiT+6iQdh/dD5Xx1v&#10;OBA93JunP7b2zkjavEcKpxdjYwIaMT6MAw3xynpIz1eAUg/vFAeZG86aCvhRhYPXavzyCUtuZwG2&#10;DeZjRJyL8gyDSNXLzZuJ0Z30AurYP3//uauvufSglFXEILBgbHpcB7XZ5388sJN/aJmn6jQuuQw4&#10;eFEhFj5CdCaSmN13Pyel5Kf6LabFsMriVc8wHELmtBP5G67L3U05lr562a9zQ1NyKZDCoLgVUdUg&#10;22QFuc+ztHmiM+6l6AxvrxvIKKrW79wYqZBc06TGXYgjxuDhwcGh0zyWGGpqfDcxnKfmF3wJ2ZSM&#10;70w7T/XhpA5R4BpXQ+lyTSseloba+O3smeQTxmg9Lg63WK2E4kuThrAuq4ItNqeJN591MI2N3HyB&#10;3JbWFU248Edg6ksnoz0bTVgO7VRIBxAUkVkcwQjQOyRSeZSu21k/ZuS/sZigXW6JgSdQfM8awsUS&#10;qH4AjS4DG05W45u0ryRW67KQDQWEm7MrKNOHN+ad6VFQnrBiWCTYG/TtvLBtnBE99WFRrGMHibOK&#10;e8OVsMWLe3puaGy6cbHugcZp7KkMGuGtk14loUR6FT/sXNLjVUJmFZZ6PNuMnjIZE0iKV9Y7Ot3R&#10;pctReLWMAlA8ilXK52AF6Wr69AnDOK/9SPAA520xmmj0OjoefvczhwE1CB2FV2zLG+fntcdtZ5Jq&#10;1yaPBcV0p0izt+E7eWiqW+LfNm15SO3nfyu7vL9BSHp8gmCvL2+ztefAnY5wfmMCNMLGf+K/qTpf&#10;qx4vvj4/mLu/yryHyZMNdA3ks4tWed+59V1cmL/5uQc/G75PxxK8gbphjV3EEf4a3Zvb9EDrwIPc&#10;gN4HrSm4yxoVKVd8i/Tcpt0Jgu8l0Jgb0Kcmc0VX3n7QHCy/1ZQECGJcFCN6RSwbdn4NqEYjNi/Z&#10;GJN30wz2+8ysQ3uzr+vPboMoBB+EMP+2Sr3LJQBI7zuupIKButkh0o3wzPV3Gn6r9L9UKaxXYROF&#10;KJAqwoAa11xgYizxvN6axoa9L2Rf+PO0b6ph4OpJ5s2UPemUukiaFQwJqYIkJkWGLWTEGQl0psgU&#10;obLA9qgBUVEWUjoXUF4aueT8aij0uTWBYb4g4jK76vSJ2+Q/4EujGP1WcRRPW+bLngJJ2NCzEECX&#10;wUor6/7qqf4kaV75xjFgV0Khw4W2xmjaum0h4+VS+8FPMknYOdV7mW/ZGi48wmJ8iHH4nuYT6S/2&#10;wEzV/mIK9SZQZjSNYuwer8ayLqo5B0dYcX+IVxs7rnBYJm1G2NEPV+U63c3saJN4VL8Qbhp2hSeN&#10;JBRTBMawBccSZLBq5OyZdDTCbuC4eWx0JA5/Stj3xLwQiRRD3piiQV4lrjqQG8wSVmrxG6kdtUi8&#10;FrJhHikW3iAKfHRm7zDsfIJagNNYWqimQTVwyZGAWgmxjoqL75PfkH8kFGYidt86+9fK0A9SWViH&#10;TaLRjRYcfpTDePFOMF1T4ZvtyQoM03Pt/N+r3eFUwaAJ35fF3OAPp7cjd3du/9dD63avmuez5CKb&#10;w9O/Sq1Gwo6jN5+vv8EHHprvOIr5Bp4GtKHOTo1svVty5ieo0j+m3kwt3tROAA2a/WkVjTRrx45b&#10;JvB6CCgarI/j4tozSnwGLR8vPUWfBXoKt5wDENw2b++eHypHRsy9fTpePsytxvo1Ok3fchYGA/6g&#10;lY8OXQ+Ue64Q0bNP+d4Xrt2nGppt8DodWqzZHCSufDpsNiFwzS1MdMyopnU62BS0YNFlvrQO91qy&#10;kohqLU0g1zV7WnkfDrpE+8C8vMb/tOlaPB4a9xxfO3rcRjjItwgavd0Zip70c+TTtk5+KE2Xg9WJ&#10;h9CzH3iZwLBaxzKKvpKWwKd73GYnksJ+lk76uCXPAf0aZykb+0EU8hg4JFFDqvcr4gJacrR0cl5e&#10;zTGMFVmXQtlfr7Pl0RQg1l9FNoRDxPu0WstNCjXkqkH4+cyzjRkgr8f0c3aY4ASOOJ4qM5tB5DL2&#10;KD8ey+qeouBroDlm3IJ3+w6GdkTR7ZFjAkPJBng/lbkpnTK2gEGLcZiaR/GEFNo9OTvwhY7z0FIe&#10;OyFL7T3OnRCV6Q6DRPc9/CzceIuJ5jSaCQ5HQcTmVySXMoiO1qLK2xVrYZgpWrsfOzOpfGtYso6D&#10;MYBVJYSxozfMcRdOoCZTzZ9dS9Egs14g0zzUlCMuB0p9MHDPVdn09+F4DvYzB1CthnLfcnRDXRGe&#10;XIZNqkM5fi9oD7qckwrumKfWdN3T516W/rQWY+kuSyZFU7WEMV35YYqYwIgZZ5U+JhOG9Bs1mXD6&#10;tbwlOptokzRdnH7StOAsnVErt9BEblDAVdTfnqVD7oCpkXFC6nvSEnxlsvUmFlG9M2yjc6uwz3zF&#10;hH7xyRJUZ9PxxBEIZHndF7+5vMo2NQioVYSgtVvsckqA6hY8W5+LYYAndMekUrQCwZ1MJEOelzSD&#10;JZOS31AWazy2vWrcd9XcBxdPrdCblTlXw8FlcBDyKiZQu5wBz7YWqCzHbbodrMkmVkZZ7C/ZVvDv&#10;Fnts8eX6ixykre59dFjs7CzBWKuLVkZqOUj2Q3G1DxhIbJeU3WZZNTjGZNnQClHvS2ZmHQsRH5eq&#10;3xGvNVIqnQdNra8i+8zh7pIFc706Tofw32IEX4u5YE9Ksbw+Xgnf+/x3pGb8Z6T67EIkhEI5SH5B&#10;yQvMQrfKGYqEK8X0s0JiH+C5SsJQe7TtK34hq7IqCADYIyQTUrZj9FbGUeEXZDQ+q6FdSGRSkVA6&#10;wJH/FtqjCvuCcpvM0vt3/E5Gjp4chQNrTQsnGpbWpMoK/eoYVaGWPzNsdAU3Z553WB9TypuzT832&#10;RFxW0Rr0OaWlvtPWi75IXKBq47vfyPR84FwC87DC+Vt0LVwbmrZfc7nTJ2IOTQFKjSCn9OJ/ZgJU&#10;934cpCCFFziSjI2MZpirVhBkUtweMN4NROZTM5kKNI3U4RWoMJ4k+KwiLfmOl2y5SqGzW5aO82/S&#10;5oOW49zxs49PddizcDw1KI52tyMI9EKS9XPXxZIn9G24QWwteZLSTLPnLuwDaqM56I8wsGIku0Jh&#10;4eqG+PaNBPDfSGvKhv8pmfC/0YWmbYHCN/Msrkpwv32fvI5exvPk1TztiHRrB0VpYeqEqFgbUFut&#10;jmSbM5rbU/mcU/t+tyRjVCLnU0ChbbTvvjSYEg/tVpwazclxztZQYoHatP95oExGMyYFPP1cHZSI&#10;paIS1DZZXMvYrRHSohONizISJ9+k0SuvLNL2FSdb+KIbn/aTuR3e2iQvCgYSITidWwT5luKxlLce&#10;zDRNTk1t7wQEml9hHPpR6kthPhm5wNZZ9xWqsDX8zarePTizR9fp6spTXf71Z3Gr3M8/MPChFwb7&#10;8cvf7sd4GDq2eJT13FC30tC2UmH3Um5gJuvV/6T6y+ptdvee7a0ZTRFONJiG3X90jL7jsfLu9P3N&#10;j7PrvSRIoixxZ3NnloBCq+e509jbmzNIpGsgoCHIeuTTB9PpnRUO8Pm6hEBoA81Izg89ufgOgC+n&#10;YPxoOrwWZWWLyuvSY32n0zLRk+88EQhNyk6QqJ0bzW4oVB3OBHjoam/oE4LQdfhMQUJ9rtYEj2eB&#10;FAL3Qi+7dis4FB2H/n57L6LoKtShSYpLlo3iOESM8z8DUpl4zNQis9pwBiELRQrnSVJ2zbrrNeul&#10;0iWX7UUvzuuCAclMx44ndm1D4hQyPakZ9DDHQOPndif9GIbSbgRtkLSpo7/J6LD4AjEdmPxDKajr&#10;oTXdUv2J4EksL1M+hoev8gqUSj9YNtJK3UYZw0WcwMLvi209SMmWerQz13FGKtTe1f7Tk1xQA8pF&#10;Z7lhPbMNQkciPGoHxLMg4oj9Z3c3d/kvABsg5N+o2RECpJ7P0fWMj0QS46dODBBvCyLZ0krPQTZO&#10;qk3kYFAG2sHTstcgmEAxYmUjcEqWYEZGPNysRNyY3GESppwr4hh9VQ1QeX1glFDcTJNoZ3kwE0Qr&#10;8Fu6hgqLXb0eUjaV/kFZkePcUPmMR+eIQRwTTJUwieChaZC2LvUSBlKv54aqRqTDQTVgNkkgS8KA&#10;b7bKKK6UO+pIyQu2Bf0pmpXEagYKtllWA6Rr0ESLaqimSN5SrSHnW4IkvgsdK5pgs6sWhodaelC+&#10;1xQhNcDY1wwlVUyqOsPrfpmc0ywqssTc0TM9I0iShMkx9+yCqhHTl1KZfiNPu12e0FhdWaU+l9lU&#10;NrQl+Lt5OnoR7tgGOgvc0bbjvWTdO+qzHSd9/v5v+0dzB2BD4z/IHR/vPzw1W/vz6+b14aefJodf&#10;pxezD7cXs7VTzYNHvpqYOgb9cUg9v/8RW098firlywD77uXPXl/6SC1Ssz+/up7Oj2aT8fR6Otkf&#10;T95PL7olm1fS9MqAs3Uwm56ye/7ldHYwP+7WtiPLhLr4bnwyPZtdzy5Xvi7MsIuvD85v5sfz2dXV&#10;8vu3y3fcdQqP2Iecgs6PObUpPe50Mxjb+2Wy99vs6EZXWA9Nt/Kp2jO64/m8cTl8b99uMr1bXWeD&#10;uwVzt67W689p0X2FuvOrnH+cz4nCcUMJHJ/MuGl6UzthmNQVXV8sfu58GQCIxeacHc0MWPYUFwuf&#10;we3WQiNOk6VDRHt+Ou+7JXyNkGiBB7I+BLeZvUAdFhWpaGYQSCFCF6ktkhefz/DFUFeQtCWi62Kq&#10;B8GvzD8h867n+0JsZ1Rkdjla+YqMZS3jK6OLQXPsHA0sk5JPjB3MfsYD0cM08kgNGD8afKWXetfO&#10;mfLjGSWgURed5T2VcVyQI8+NnO70XHcajTiK1yAXcOeLJA0zpwXNk9yJCn3K2YQYXJ3e4Dne7QMA&#10;bVrn3O9w5ksk/qQeS3VmEkqH0y0luPOCOXNZvEphhSjxhy84k32ZwQ1mUc7+RZfs7NR5IqwA+I9p&#10;m2j+pH2DF88xGR1NHTTSwFQxoqIQOov2fbnGeUFnqOzojVQKuccXos3Z6KNDtrx0HbM9BsyZNbWO&#10;Y0kFi2lt3qjj9MPLuP1TljETSxE2tjbYJPmA3vfS84HAcbJk9wviP8ULJudgY8GlXjZKlh3UNNJb&#10;GuS53hgBYuJlBlgWSgYyZDSHMHYyJFVvOro1jIqmDW2dx0YlF55nDcMiRPQ7ugZioQCAfMF/sIhx&#10;qo/QsbXvUNFDmwhmqFNmALUtfgOBoN+e/zLT2TimtKVr0Ui7cmVYufygHkUjSp+9mtzUP8f150Gv&#10;+Vvl95E/fq6rV5iqitVomG+bb9jfdway6dW8gUKsUwY97qx19HikiOqMYCnpYkMdfGnHfuyg6qB9&#10;jahU9tK2epxsV/zXoLQyMF7oB/8/f1vVn8950382h6e/8ce/Gz3IN++bf/yzbY518MFgeRUnreN4&#10;WUSGVKBqFwNuk0eW1mAR77NIlTAiO8Da0cAgNXKQhQojSZaW9RQYb7U2xIYgFRVhYC0ByHyVkAUK&#10;mA2jjGLADWInNcvYERP6odkdrFhok9ysRDe3Zu2zt4DDrmAX/sCidmu73y4W3ZtLOFxTplQpt2xT&#10;NtwpMpZE42RhPlEEca6vLDANlq4YHH/FiBeZ6oV4fC6hWwM+ER9ip3KWgfovywQfDb6biAhThdZ4&#10;W+KGAdW5tseb0HbnJtMtaXElzwUBJoPjBmZRXHWPK210siTJSgzJWi4OyYAsdU9fkBgsjncHRdDX&#10;Zc+5wJUyultePX17JzNHykzm7tXifM1d1gSnTBR8bmaGHQBO4uJlhApWBvzIBHoYFAZwvcItxQsP&#10;oiGKNlBIbeLW3CGtvJh3CiSXpQgkcCftoE5JM/BRmkUJFy6cTY3Bot9aYaTCRCCTrowJGmAJUFOT&#10;CjblNjabjbEL2HwcrHTnbNANm83u9PT0BKq++Hpy1Oxc3lx9bT6cn5++qR1IeXz+ZfCKI8kGgLtj&#10;eaF758oO84F7B4vFtOv22rV/fu0Tuzf+7YCRi7+ZFjgaytmzLdS5iwTw2jPZ2r68Hp8cXZ+cz6eX&#10;t81fMTVbh9eXJ/MvTXfzSb3s7Hjyy/T665vmL6x4y/8qeYjiCnzw63gQ+7cbAFbw2o4KSqZWbko5&#10;xPvBdR2IoJ2SyUAHrP9nMXW1Tgy6FlVp6/3g+K6BTPYc8HNHFo6ycc03Ptx3NQD+zuUqD2xcr+Od&#10;jQved+TvwP1xxf7HnvB8zF+7SBAgng1KBbUoCOA1Rv1GL4UKAhRks/JyR+eoQ7HE7olOaql+jh1c&#10;W4BuZYcxuYIA3Y7Ca5Zw41GArrYtXWAFAtlzNj3tEU7aAaAjhUABZ0uowJ1dEQqYXKAVgIqtlh3o&#10;i1gJiX6WxIoCVSCKUcQnFwUFFu3QrGbGIDfYUsMh0OxsrlmGR9lDMa0bTEWbVpFxQqi6vS28VLFj&#10;XWepThaJ7p0sbCimxT5PBu+19Pu+m8xIOnjlLmmUuk5T1VXKS77f0b3GjIB3QWhbj69oDMIRdcUS&#10;4qWS9BZA2YAg0Lz3MVUItMLWSB70Hjx5D2N7gq/oV3R2ALXQuPVYbMWCojzFVvlaZpIdPfcjq72U&#10;AxI4qzgcYrgGNHbFE8RaygA6VlzOUmMq/rosuWBRErFyekjFyKWxkicSI1EPZ6U3yqwKj51xVCFX&#10;kau+1/tPD+vSYmHMLlUcqICCrZUdq5+7zfIyTDBOdIl1ezFocHN7ybhx3HbvVnF++0czQSsazA8y&#10;wcf7D0/N1j5D6+vDTz9NDr9OL2Yfbi9ma6eaB48UTI//SPyd3/+GrSc+P5XxZXx99/Bnry99oBaZ&#10;2Z9fXU/nR7PJeHo9neyPJ++nF92SzSvRg2jErYPZ9JTN8y+ns4P5cbe0FRK4xXfjk+nZ7Hp2ufp1&#10;QHX1Xx+c38yP57Orq+X3b5fPuOvT+ugecspsmx9xmpWLx5xuxmJ7v0z2fpsd3egK65HpVj5VeUZ3&#10;PJ83LsfHCriuXTT4q+1900725seHt2e/np/Wz36yM/tyMu8tr9/NaJvZ5Zt7eHv917if4CrOODFN&#10;7P96PnsnA4uW0Ax9QuYmjWypJ9KhD5pwfJOcwJLPQBY82HzSEp+8TExhmokwtIw8GABW5Jv2kI9c&#10;DRqKwDlMSUPQ0JNLgF5rSClQ6srIJV5xO0j9dDZ0cZQD351qW+u5jcMFsNawpIL+0EEsEUaq13EB&#10;RJTJeapErsRKQ8d5hZL6r46xLsgZKiBAFry8zTqXRo5cK1FCVgwMLKS8uDEgiIXRLNj6KJgs1SXe&#10;0wK3g4gUiHoDcsRCLKeDCKokojTUSKrhIoZuJh12Y4pr/j6IcKC4cagp1uhkkEUTrjYVJAZruE+R&#10;btEaF7lpRH2UoHNqn8CokHgpPAF5lTSUHQ0CMiKI/DFZw+6AioCvMBC+zEwENVqFAV7LleG95lho&#10;dShNwCFk2XgdQeyc4f5ssaEGsz9zd+BxqGlTqaziylcVxpJM+imnWy0JkjFDRxhEuRiK000w/I/2&#10;MleOKzmi6BfgH9qUA0Tti6mBK0sGfQVMkSFHQgT/fs7JeqCG6BFjFMRYjX6orleVefMuKMqmb109&#10;sCWUwwzZJd/zojwhZL6PWlY8mF3Tx5M5AmfinDDWbSv1emyXH/n60LELO7Y1ztEl1mBGD2I4QfHN&#10;crb7gLPqYtY0zOF5t6Bnxexn2zn7KW0S/YF5niHBTwaVeLBdw4qN+sag5E7Hnh86dZk2kVmK5v3N&#10;R013E/tkJGakY7biZ5VK0deQGR+QIGzSAMdpnzXTZowLS49tnEsCRYPqOo8CnaCskg/jQYzFq+Bs&#10;gDEelcpipuA6ILBllG93hPAsxncdPWZ5iS42nk5eNG5wYhpZm7UBVTF4cfNczlzkNc8UaKVtf3Gq&#10;7l70ghP6XQL9y6MFAYP5N8r2yy9/fXn5z5e//+vf/3Dtbw0B49bDd58PMMfx4ETAo47HcLSyJlyH&#10;34tbF7sug0AledLcph9uluyRmoV34/YNmDLiWSRwJ6gD/5Bvdxu//llXOR8Ic9wmVwfM6V8wZNwm&#10;xlIGs6ey8mDYuQxOul2Xwc0tL5M2o+VlSvAhl4m+3O37cZepREuO36bBs4ZiTW4inZaG4nAEcD+4&#10;iaw8mQ0+9laLHMsM+wOwLlvLycNh4acLa6/7hhdHzARMPs+4UJG+yGWPhdVc6lOsCtyZAluRPSfM&#10;yA75aX3jV/4abL06Bji2bmf42Q9XXINOg6dNnZMSf2VNYeOTPnCO+3Z3rQ8vJJT4rZD8/c8HQlmd&#10;MKjVUxACEtyf7uYzqdQvQYaucCo5cy+nzqkWr8rCKaEW6Y5OfX5QF5proTe5g6g6vA7fV1lZ/WXG&#10;do/fNBSJXFbHQM/55VxR4qcTInmwSyjIhPsgqVt5G0AsQQSnbY68vb/ID7mBnAnt/sHS/Z5ZQmpR&#10;/HE637N1g+J2Vfu5bVQIdh2TAgop3G+XTDvX1RjxKAQG4u5tSYMITVf6rfLa8SCXJEp5FJ6CLLHW&#10;YNx0G4GoEhLaQSM0E9/bXodJexgeinJ0/00MWNI3nYD7kbolf2UlY8Rx49M3L71VcH9J5ywFndLw&#10;zF7Pm0KQw5fQ2R6PpvPHjSAOH6SzhuO3sjk/8xjz9+L5aBn7rODxpg6mpN42XuRiFLkgmT4YI2Xb&#10;qQ8Zug4GqvgjhHYsC8ODQIKaH4WZuJxa40eKXzknzgwx4GzrclK2RQnCZtRwq4x19OA13qWDZEmp&#10;1OSu3R81mLxoN00E79ZBf3loIkLvlOWmCRcwfyMpNE+7+8frA67kCGF2sGknvgU0jcDe2FXe1kSl&#10;MKf46w0GWJN3vnznBgEYmVG0bU5QnjJ7dWCTazhObDz04iMedKp+Q79TDms6jm9j/pH0paFymCvF&#10;qbY19/hROA2p2O7qisfWJ0erZGmWTHqIOZvHJ+Nmcyoej7ZUC8Gv8CbZNejr8eMyEW3S8GqMqrhh&#10;BCjezizVMrBLB6CtHJHSykUa0DPh8MPGL+jIB9pbD6f3wavS9ZZL/CRAo6Xbhhf9YWUEtUcIR4jM&#10;GNkboZhY3x7+cGiKQeU6Ah9+/X2nP867hFvBSzic/iU/ca6dbPbUkYPpANbSx8GwzZJDG2fEKFVt&#10;oXT9qgQkpZ9v120fdXz6LZwyRC3+Hx3qCFWa07p6jG6xy2yDDAYnQAkRdfhV5xU3HbOODus8Nm4X&#10;GIfTC5eecJU3PaormEmME4eErnp4q8zufJ3zW54oqugIFusSRrAN8OnKrS4fUN9UXyX2WZO/udcN&#10;IMv+7pkKo/I2Z+0KGXKbbPJixSCfcZMhDX6Aqi0GMFsmaBAcDluuZSjZaxQ1U8XMmIqcj391OQVi&#10;35Koe77S0vMDiJvj+Iqt+3ZkZ6SZJ1mx3e66+FGg0RMZj2QCa/Hl4Q3qvDuvPJqDfhz7vJr4SUpp&#10;08xGyQrx9mbeS/ofBCIIl136wXzOkb4YGLLHiEjavIquYrZDKI08AaZMvfOkydDLcvHyY5ySiX2N&#10;Jbkfd4aHGrEmcGic2MdV0YKlpDD3VZWB+M5ELtkSduAFa+8ryQ425lBAd8aru0n22Q6udlm6MuBP&#10;7oJjH/GjsjAvfO7IfXAtZzKF+K9qdKG34ZV4MHo+ersnGystUSnOkprg4iZbe8XctCqC2Q6DQ0TA&#10;I4nY9z36QMIIG6MTHPXN0KDOLeIsYwHjZx21USfXeIQVu268yTPkUDhEh+CjsPxVyxFsza7KDFBY&#10;2+prhDuKAVhGbqbDMNSyvWAwH1nbsAbCxUmSJOHoGIm9Z3h1o8pgfpSbg0L/l2JwOyW9u8EPC5Yh&#10;tlx+NoWUg0LusUdbUTOluUc8rDv4Px064SbJU1GzhVMFDd6kr2BkGq5kWFb6gpiHCdIKLAtmWFQz&#10;uOmQBvV1CTmWoSfB5Xi2NefRyDKiXuOEC17cYySHI0lbxjiu4Luj/7hYavX/Z5ffoYtJo1VVEHSr&#10;QaUMA+Lewti+IrmveqoCkl4jQ81kh7lV0RQXT+8DU4HCzwpcfzOc7gZFP0dTWithD2u4Evg80xH9&#10;RNY/skk5ONralpPVDjmNs71nyS2HrwKF58Xfnf+H5TKHtPmz2Ko2psUbaX5ga3zD1pk1eTgEhLmc&#10;lsMkJnV65xRRAAhBzNsnxZFr4YuaBLoHak39IsJq+KrFaIcJecdw1LX1MXVhpKXQVqBZgurC4/kC&#10;vbxieNlMKJD9d4jZhqk94+Yo2tjMRjAfDFvEagmTnVWIHl+r/kufG3NdpZ9ZAstmCTfh+DOkAfCk&#10;65iuuSvXj/FMzqn7J/GMdzx4yLu/4VkbVXWPAaJxCA9U8cKOgAbGl2SgbIUGClEW1LYuk50dWahs&#10;rUOVqMBKQR9t9rMmFxxnvRB5d5Qf3Fy7nNZsf+jm8abEgGpTNnDzjgj7LoGesOR6aFiuicA0d7Bb&#10;NQj2eIQRy2GIFwYnIBcn5kGpREWlgs24JeDonRFQkGs+v+kBUxxQjgcRQavAmyusRcQANZVHZVzl&#10;/O7AXz9MMa8h7eW/Q8rf4AC0M+phP+LSX4J/Asf5eiQ34yKb7jdIixqRi4ZNNN7Wgqn4/HAgbQ2e&#10;dtSWR1FdeCl/k8V3r/uoGMpqRApTWiTWUDJGzhjqoAeqU5zUNze16VVrh1gNe9Y36DXCyd+aIfm1&#10;1UNKnDn8zYv+MUKf9gvjbfQrxxuBj6XNayfXZscDy1PUacad0nCV7fMOyfg9LDRcUk660gss5vO9&#10;yf56f7XPf2rwIk3VYDfAnUoKZlCjMu4mywxKXQ/7yWkBtUYgEFED8DlfPtZ04mKuml1rKKjbevMi&#10;DToTkGIKSw8LEdFEBcj64cdjqrl/ud6u7WjEkWKIacfFj2Hsy8GlETNKBD42Ccv56KCmCG6Y7hq7&#10;IodwGQGMkCiq9SJ9jkLSWhUPEiDljflG8A0nqJlL5qXnh/1mnetx9kM4h5fjVLrhFYnrJJ4+IvFw&#10;zDojldpnQFWm6xZjUyMQjhr9Llqnl/sGfFS/e+Sh6qtAWIyINWhetC07896xf3LFNuSkwK0QAIQO&#10;DZiAzpwWarPOZNeqfzFKuWlEh4QC64RXOYUuEur7g3xcMEi1S23XR8BbTDP7LW27hMKkGSwHWcVh&#10;4OXkwR8Hva0gLkxsCyUYi6bqMXAju6wguSvRRrpk9u+2/ihG+9+cbYEhz4BSLxorkJIz4gWtoFNd&#10;YsoLQZFEtIPBdVKH3dP9oM/2mXmOHRoz6tkVR5mb4eA6Q7i6cw8Du5fTzXdZlCJFlqT5LuMHHI4p&#10;4sHas4VZbaQmtuxprKhX6ojKjLOrmVqhzNixpbMZ8m/M2te4o45aic3oGbH4AYfv7tAVapYX2Xpe&#10;6dP/KuSWAOMby7XeLA+v6dfJXSmBJPK+iB+FQY61GgzPFGPrlvSJj2jcFFKCo+BxkwwWVicb1WbK&#10;kFP7BWTnr7SX7YplRxWGr+Dcw/kjJMIJVbXr82ccDSgRRXGcIBK0J0h0JoFgEubufZ5Vu0dmOgjR&#10;I8PQ3bVr165a9a73I1eqZVNJL6D0CJrwndlb9FBHYk7favS0HhpjRamUSGNslqsAFXPFd42v3qp+&#10;Jai4sLlG50kxAtvdhp77TspBnEdbhwYc2Wlacfm71S1qR4tkyEsD7BcbnRuEzgtb4NJ46+RDPtU7&#10;/O8kDbC80aj89bOLWSjold0EJ+OvSuIk2jxIh32Jiblif0fc7sPlk/tcUwpuR0typITXantu1tNL&#10;IIREmAIZsb8Ztuz5BVSLqZsUo2zRBm2S6yyNKG9MHbB78iDa+meXlgKg8SWSir12qFqY3sVuI/hl&#10;/9xyQScZWLQjXDT/rhVRS05EGM2QdW17zgK1WeqqoS5Bq6JHRkOsGsgHHyuczztnvR/d/lCysKEw&#10;+vQhmjooLIwwtFN8PnlC+12PdDOQUVP88MaX6uBlj21+ufJQh/cWvGOj1kPQgccBk4EAw0y/nkHA&#10;cNezXSoCq5fPSfQQCB1t2kw0KdEPx1tCemfB+5X5FAJszFshGFS6a0GgAvgFO5W35QW4Q64jZIbL&#10;DsdoTBMBMI0eCnoyqIntHCtGDA3leH/Nux/iiZoJoKKLPg0fpzh5kr5rNaUaLbn6MYMZwjuGOlvo&#10;fjR5NRoFQG1XOuNsVcYix4TCRAM86KVX4219K5zjjDxnDYNeVzOmRdQJBx+y8kyYt/DfqGU7Au3p&#10;CJZjFWziclfKZym697Ta2Na21KGRZ8tzs1yvq4ZkYjyjDGE8QFEA7EFH2kicACofQxO7apV/mJHb&#10;7rB3SnXHRo4gkB+DAJUBXtRVurgZT3P4xc6NHEDboFp1QR3zFLkOvHQdyJtLT+H3Y6gcC4eLYyqY&#10;qEi3xUZ6MqXrkIvr1u293lyaatb8etu57ZVDkTCchYZMV2aKGsNFsEVA4ceG5FK8WYDdximcDMy0&#10;DFStbsNxQ+yCc1951vNrZ2DrzEnuGULHwLhp72/shY6i9S/b0bidg6U9uzIVyOWXCQ5YeRN7DA3g&#10;6RAMowJ6fHW0ayXTiAIFOr+78PkuyqNmJI7rp0+v49M73b56omzc5IYSfrLZopp6K40WqkF6mthw&#10;coPVBNjP3WijGYgoccPWVZ0iA6toABigs5TCSoOuZV8CG/qymnTGeXCMCtIoW/mZMatCpbTVuD1Q&#10;EE4VtYgO0Mr0Uw3f2f1/bopwRv9DWYIToixKOZuJKeyula73rxo30wRnmFKx1np4Rv2nFoGXZixC&#10;XdIcaws4SWrGnFpTlDuMldU9ql5gUv9AujwVvNwkmNpjM0GXXlqNtLrCUfy4yhxY1FT/68rkME3R&#10;P1Nj5O7C/dXHMMURclC4ianwS4ODg3EFNof+7IJ7YobHJjUooeGd6gbelCo54pgbDkefIoQvN+xR&#10;tCWrQDf5MZCRZvTSP64O8MlYx4+izfpIm1X/M/KjvRm7JjggCELjcLNrGoo1UJnRZgwEoT+/DClM&#10;eqm6Cl1Q1aM7B3+R6vKlUCYHMvYS4LhOp/luVf6iQA6EdB4zOozNAB++bPxaVbfIUCj+DXtbFvZl&#10;SOpol10Z7D5EQ8CRL/plXoL8UvYlzOlBudldS23FQIgULylJAfOWzQ0jhcON21weiL+LMg2ogwk/&#10;c8oRU8BEFvDOyWkvk0mDLtta2e0T4hvrblAciu0RC3NlK/YbqHAV04MtlqkdN846Kbz80TbGhhwp&#10;TI4ettiXek+7LmGaolTVOELxlmoX1bUKVX5kC5Qlq3pxJUeY8WFYGDWGugnAl/T9N9gvZN0ZUzat&#10;dduHuMeSY04766C3sbymBSc/QdW9tN86RKSpp1Ci8nRfyjHSNOB97kZyM6kg18+VsBW4YsPR3111&#10;S0fM6aaUbunLOeBNPlMKI9hEG3jLPZ16YOSZ9jspd9TdF+GjnoUPiEDKnLIAI6vMUkuUr2Kg/NJW&#10;WOXEqQ/K5wwikX0Vze4X8+6umdgDB+hHH/tLmgq2RwHK2hc1Bu6Zc0cOdE5wDANatl2IVrV51CqN&#10;89xNNgdGccsOzMpunhT4fq4tHe24vv0RZNRgoFtze6qG/rfLQDd2kZEdlYWr5Exjq0wJNb8BwLll&#10;vkyszSvWgDAkT5ag3Ncna353Z+/5LomKr3ATGOpo6df6n6Nqt/LuSk2kxJBVmuIpgIou4saPaH/u&#10;Ma72Jjkaao61+/iGt8+1au45DnQ29tDWrS20HDfo13PHBS/9JC354E62pLs5wxToIkW0GFiExuuT&#10;7T+7l1czjBR322K7rxXjPjWPuKzRGzZAelFnOWzTnz53Ts3KBEazVSgfLW6571IFm7y/7v8/9lHg&#10;HpUuafcqIOVmjwUI9O7dlsknf+uw9UxvmIM3LJxX7371L2JXNa3NXkSlQ1i8aVrb4QxLUleKFDha&#10;5JCwrtnTp5Xidm5GAjVPKVlTBRJWPYV+fVT71jbSSqLtYatw/g+eglocEDbq1+VnuDNI89yQOKqI&#10;HyeBHUQP2U3DfBg525DIcM4dcfZIRTF5vzJ3vwyO8PYyhnchTA93ULYleB1lDK3LNoRVixwrR2hj&#10;Dy2L11MMLpFnhBMOy57Mpx1+su692sAv42YOgTGAtBvmV7a1hEIJ1hYhGaLw3tFW9uvIQS/zdqsa&#10;BubWfsT+QnbeX/Zelf/DZV0/+PD64o/8lq7p+uLlpb8d+MEPxGuPL/3k41/m9Pkvvnr5+zev//r1&#10;q/i7fv6zL/725VfnyAefvPr6my9fXp9/8fDPr7+5/vYvD/+47kcf8sGP+f/ie3/54vLt/vHTbx//&#10;zNef8+tvQEfnEovQwJuW/YshVlIe2rQFVNI1X1P8e/GGP37FL39n6Ptrvf76+qc/p+tLv/W7y5in&#10;4C4te7G9J4I49BULeNB1y3bSkuF8PrKlV96CDg/McIwPl/Vv0l8QNH3JSFrlHGk6Tb4Qcr1HFnzM&#10;e8mLXXusV87ASG7HOSsiFCPJ7ThQZIoHt9iyZJpBbl/aWnRhyBU5ObItdUo2xFq7f8O+hUNnksgH&#10;OJPv5xAE/Ean6XS6wQcZMl5kDD0p/Z51+Nm0BP9ccRMRGmOkdvbESHRdjBzh+xgK+79fU67xJfDE&#10;OhfnqsKp5HmOtB5Q5r2wR4w1rrjE4qFOjGTF15X1RBgYXFLYr0440GPfIp+ocTT7bMaQYiYNj61b&#10;Vm5m7O+GMo8+cnBiW+e7jZYkxTVVEXA0qPV6mOqWtHBb4yNgwJaw2kX9XSx7XFffu98wOqQjKSY+&#10;41CFaR2ijthmklTx0n1iFPQJR44nmJYeT2YdYz8ZI74MDBAQXQX6uQYqP+WuuTGY4QTeqDxIM+Rg&#10;oqKVxeAWVAkDgD1olQthT8AlsJgV1FEwBxVrqgo1OQeMkGo4WDsWxDmrzopk05t7QpVxDwnuP9AX&#10;w625l2V4BFGN2niE2x5qGIzaq0+6QaksMsYIH2DvCIGsjd0i5RGkcm32sZwL/kNfsxfeYrvg9nC7&#10;SbODDygacpGAiSWB8De6ZsFIJMOwkrk+NHPwrLVudet2vCQhos/iIAAwIM/fjc8NQQ/OAFYm5oEm&#10;3hhE3LjFapsBq4xKT5z56oskJDY5X8Nn5ixNZNbhP9W+kkkjPdprKw0y3FFqC2NGIWfpKr0KTUuP&#10;yo3ZmFAZfgd80bRjRA7kZ0e4l3JRapSJNDewh5LHJOaoF3zpkKmyZHDDmAAJoHm21C2EgicMrago&#10;/Y4f6ddlkBPHDogWBzTgFPCo26GxF/k14iSQoz5I1YyaEVqstlm0J6+uyMGAG4+RhLbL9N1FPpvZ&#10;a7UdbEWfgInzST/iyZLF4on3Gk/mfjLp1b2tkbmtzKHqv4gujyPJciwIStA6pAK1Bk7Oc53zKtA6&#10;rPzrHsieOZSVAcgP8kgQjrmLPr+CCBValr3QdE2XMjylnPowgBu5Ik6S1LVP6yu9IPRNPq/8qLVD&#10;L+xV+EsY++o9X53p/TbfZoVKEdE8SRHPysU9raSHopzdV+nztreA5yMzZnDFGrq9snBN/c0Cx74V&#10;wYlXMkXLvim6KQUHigdOn5p3pbdmPPt8Kn6K7yMrZVvY9I9g+Dv7UebfWHc7RQUxe766vX1zV3pJ&#10;7h5RUdzc8JvVkSzce9/9liR43hq5ytrIY1C+iMy3AoRkP5okohfYnOOtURPDNar6poZH7y/jAJi3&#10;WDRzS6zvtOjW61Ywh9y+srbgx0nz7fl+24UkK3RSvCBqWS0Ec7jvteckaCqKq53+T2wml/mCNr8A&#10;h8/q4Vxgfj6EXisrXFrotlHJhidTYbZCo0IfuIq7Ag9nFjkhEsPQd1U4oTpo7mtBdNlkpMBU8Zbl&#10;0kgY4P4f6yNrbGyJBUSi/nrqnyfdVz21eZfG0xAf/LK30wLMUbqudQiSMjGo9ew/dsMyTZvbLPO2&#10;8cUGMlADnOBsFThRAoHopjW1kfqJgQCJqYjKV91bVL9SJd2gBckf35+2lZ9KWdoYHreEU3C7d0OC&#10;4F0iOjyxRUnBuU7CtCatR/X8aAYJASuIgCXJQN59pOdYAwFP1lrwZ8GfmpRx/wTA6t6Z4KMH8vVW&#10;m5pqOc/ywDMn5TlTc05QJlZ5Q03pgegezY9ijMzxKF6vhPJrxZRAorU7R8JdiKKWM8H3FpLuNyRd&#10;H5BE9qzxXWkzK8/poaja2VkpkhErO+rflaCFVS9PUnsw1cjKznVZmXW7W9cKJkQKn0dTxkWZ1nNZ&#10;i/K9bEFQmZAd/8qD1i7vN6i843Zwql+jrmigPHUCAzblihyZZCLhFcrGmSHKM0IoCC428QjCq0wg&#10;IQWE+GRlRTYR1gWMoEmGPtST6ALuUCrgCQ7uQfpOnsRaWM21p6zGAHFHvjpH5C7m6xRPa0c1PPfj&#10;N1fW41OmuOjIFAjrETS/pMhKnG1WVh5Xn9mkmN6Bc/L0BIs12zNrG05ljcIgWEsp+tCFHqtiiDFj&#10;ge1bgKEqMLexamp2YyXltCc49rFxr3Zxv68e97BCcl0Zx+sqSst5sQcDst9qK6y5rfbzYLTLZRRn&#10;oc9+NiqhWRmFnqTOeQOX0oHsKHksCdDxAs5LNmTzOQ1JfffLm/p0P0j6meyhNMF8AL/32xWUdZxF&#10;VUYiEUvHaDmOEET/FZtjN2VaUAYBSM5Q5gFMsYT2A9Q8hwDZ1nkhu4ISX52tNnQb4LLXkW9aAcTj&#10;cQRzDmKz9Tkg36yvydYzSzwI7TbTQQUx5m/u/TY85Lo+eAF0ff++iK6YTkEtr5eotpOjT3oJ/pXV&#10;mGg6xgct4AXPXv8iC3zpeH8/QTVkHe1xvp8cTEGmXlUTBeDq/cbwM4H8XU4c3Z9lyEuA0pwTGKaG&#10;Fz3jE72KAl8p+zmaqHcOCaB9YlDBrWwLFB0T39WpuayKAIEZzf7718NpTMzFoFy5jPBjIJcTia6E&#10;MDQOeCPdmuRBDIF6t3mc3xWhZAgQuTo+JsbQu97Xd7ynaaiu+TC5TynV/TkAnKGIzUPk+cmIuHYG&#10;iXEz42ZONPdwoq9nDdGmb8J3Gja6rZMH9y16QTgQ8rneDdLqEeJXvjze7a7IeD7uQZ/nvNh9aAVs&#10;JNuajhKw6Ub6/QYZQnbgC3QnP6swzRYSW2WIogXpZ2IoszVD57I9cxUXkhZIlp6spJPxUGfrApdn&#10;3SdZufZq8XoEvdP5nzNeL2nVMHu+VOeSM/bJy+MI/vqlIL49vxC3GEJeCTlUvh1TFRkDJOKCggFU&#10;S/DsUscdMmcct9Gk8pkrAOXtHUGlzX8vhfuAyx1zhf/+ihvhy8NOg5L0TBRzKoVGNaTXnubZRU3A&#10;HYAZe48ZwBfchIfomXPelRCeiLDPASGrcK2YRFQlvUUiUwQvzyPOy2E62he8CuEDiOnaRqA7Hywt&#10;gXWJZtseZy2ANaR3vsxWlRwgAQh/XzD8vbhrnlITQdJu3fauhaqG4JhBZdT1BRwMqn9AJk3G6wRx&#10;aH0R3U4/AN7qauv6WTY2sVkU0wQrF6Vytw24pF1eKXtDJv6i40Q/8rxi1rGc47h0X8EMxVKdgWNy&#10;hNXGEHzLkbNjGh0DKn7AsyEQZ5ArzcMP6BBptDLC+jnkn4XgzHLH6mPy+6UQYHx1Qv/zF0VfAUpF&#10;t036jy7yP902P5ForHPyKGGCMcWx/uG5sMj6jHiB3BYNXz9due+6sD3O6yrJ+hN+xwqRLN2eZ2I1&#10;SZ7YRjdNksiW9v7Wwi1nNvbMciiVYBParrBDtFH53A650farn1oSqWUTacc4iKuyy/DnACxJ9rG+&#10;we8HhTTkeC0dNqOPjOeIPOYNNcOTNtdKqKglxmc2SBX1x/g8D6vtG55Qb1eEZ+aeNzPzCyK/P2jz&#10;9wS9KFccjyI5ghxVK9GKJMckIgQLoy+33IYXukCMLwyI1cDlVZuyKsLxY1ipRCU4Kv0zhEMfBQ5H&#10;QhflxZj5Rbb4se5iKzjkRDE3wFbcInSttfAKN+wFGhwWD/i+hepjB+0au+Q7cCH3j9/bT6UwZRLi&#10;PRvFygf9SCqofTA6lYO+jsMICp764iuraMuGjwA3q2TcvlDDxMG5ySrdbq/e65xYIuGEyHEwEqg+&#10;gTmMiJ2449ioyt6o4yF9EtUfW0SVOEQcZQB13Qt0aZxPEPuHPj1SN1MoSzUnG4Kohq3v4oQ+lRb9&#10;o3g8CXpXJHN4INOjrwTmfVViP/baMuOVOPTEganQiXS/niTGsjbHZe43AT5Ng7naVwLyXOjVqVF3&#10;ftIIVSBuqObsuwVM9JtueZ9gwpwomI78AkGYT0rb3wl0TdKKL/kqcFDovCm6+e8nPhWDNDg10yMK&#10;I7OEYzOrSuFpUC/yyCCY6vHoijLh2jsVxPWuE0izpYAAFlDcmEA0XX+VywzlpVEU4RRD8LNsa2IW&#10;vKY7oEjaCGFJ0Aoyy0Z4dox/cXzEZiBY2GN4a8IoK8PLH4oKGwFUgrT865Ks4K00M4YcjWLlA8oj&#10;GGLYx2vwBpuZKsyLppaig9gdK+UCCQsH5MzXfPC+k+QiEZqog6O5QdQ92oOdPm9mumWgU8Q9vHIA&#10;QV1XLNiL0nNQBIaduWeCmv7hHcOAVKFwyty+ywhyK+UD7SND6hgYbxSJY8xXqJhIJhKzRZA4g0fK&#10;TCVh8TyWk+MetMYSrIxVe4HnuXKJQWdVxbMFux6Km/ht6K2wYZGQ+R7wlP+pBNJO+q7thV6IDmOD&#10;YUOSxfb4XR8Bsm0ZtXslnhns8/KkPcgXuRYaQ5Z7eeHWSvB/O+m8P3hQdjkvfdtHMFPVBqZHuHXc&#10;V9LXKI58YX+ZHGrpUeW5wENX1EJLjCOLTBeu8IHQ69yYKr4AGtXsFlUnhARgyDP9e29vV2pChxAS&#10;Mjxdwdml5ZH7KoKNda1CFCCJQP900Tuq2KAOyJJKb9VbcCbSxqDqncZ4GjhaN6p4qN7kbQG9BwWX&#10;SSCm8oLqgwCxXR/hJZ0VKO6RRxyeX7z3SpovbGzbsGyff/B/6h3LQ27plF/8oy2aPM8OM0hfSwpE&#10;a2ZZB/uVLTB1Lk+DiFcKHpLg+D7KVxqE6YDuOqLCYlu0rSUirZfS33Al3ffJuTC0R5HEYbrnC6yq&#10;rKA1TWKskaJs9lDLAUX9QcSE4VNBMr7lZoPYyQSq1ZUvonp9hfxincwn2w696HiWndBieUXaoRAk&#10;d8vWQWxF3tKckM4u2o7y1MdvBR6KeDozQdPo1SIQlucvGA9IzXFtluD/WS+XVUuOI4p+Qf/DnRgk&#10;8JEqs/Jpj6TWUCMbDBoZ0WCjgSQQ7YH/3mvtrBb4gUcaXLgnoqryERH7ITcszl1UbSPi9Gac0R8e&#10;OxS3FFUq9trPRR1JbXdc0RtF4ueDd77k0ImEryI+DEHHHqoawaqvQOnBpPO65PkvZrhE2cM1JrDP&#10;jBPqwgghIJ2OlX45lO7xClMQKLY2AfRxsSpNsCl5xtRD0XzPl3LLBHqToKuuJ/ozBeB1QjTDaYKl&#10;gvAIRz9IWgAOgRqjl9m9q8fk4ho65EzrvvLQ1Q51RiW+tJceEtziNu9sZofBhMhVlSFf1KCIUzqk&#10;dSl65R20ERvmq5oyJrSK5ZsDACNUv+jfblGCd8Z1mIRQTCOhFktGvedQJK1QSwIQWzVQM4Tv3+WZ&#10;e2Yl5O/2Ge+MABejUwSohz7sBc9ctT7Y3dqaCbXFw0Wr1c8z+ZwBNWMCq7hSsWfKiBi4nL/yGLuo&#10;A6eKQBRR1EIYm0iwPaGlraRz+ziKImqJwFU8tPq+tXm461bpvyDKpsXg2T0jZL3NFo5d6jZuE0/b&#10;tVEl0JbL69ZxyzWK0mJxOFEPE9z5yD7Q79dLPxFO++ZRe074EMr9FNhAzKoyB1VTvBmlm7t7XUeo&#10;VBuiheMJ7QhwhPlG9zmCtm5HHr2ElqIWxkDNC5B5zQjS9tzs6axZylHQqgVkTTQ9r7UcGoBZaZ0o&#10;Tz8Q4nipOHsOxzLXvu5z3tkyJxDZyoWwWGX25eey0imrBLPhi5ler6qYGdWCtBcExMF5vJLi6qVC&#10;ONcYEXUn4q59BBWyE2Bo8w7YcgLwX0gU3UHpUva977DE1V2Z7U2ntgWq11OdEZPKbM77FCxO99bn&#10;nCnrSgt+F1s+nRPAl4S7d+xnlaH3UZnnGm5JmG6jyueJftZRJfSR0JANJe59PqJN8+coZ68OPGUy&#10;1NdZmQo+ItRG39lAd52asi+t13rWWeVKA9SwrNyaivAy5W/HdnhzPRPVz81F9ttaxaJLdrPlpRoo&#10;A2ErGGMXUbu4CbA8uxvK9x78XwvyZuU+RgsZB/4cn2feDd1qfUKjSccEyj4TpuD5Lo/s88iI5ofS&#10;+56nMys0IHveM1M5ozNDqGlDwKNDAD4yEN9eVOmzHkZdLYF7tsghKBVkPEjDDO233s+U25YDMHrr&#10;gn9dadxNI7l/L7OdXr41n0MMkg/E3sWNDW5Bw3AArIrbU/F2H2RkFN9mESlPqbcDMeX7drqyZ3NT&#10;Xm+5bkc976zhO8iYMBLrjK33YiNbfnv/TlGQwla9D6A5bDEQRsorEIKB61qBEHp8W0UOMFfcIvoI&#10;IOf3aO6/qzR7TjimPTaUfRmAhOwOrjBXN9Rxp/R1i80EDjBOoG3EoXhTXX6Ytg0dOrxVOWQ+AoLA&#10;GDSST+RyOdItz+wTkn8J9H7gqe1hATx/VhZb7qN8gIx8twS4hvePvPqVW7tdsNPujnw73XC4FFiB&#10;OmhMzraBChDtysVQ+tEjdxBxGemuuWCElbfshK9eize5HPRPyyo9prXkSx88TaPysYyNAbERBvWh&#10;VdB0c9I5CjCiR+MvoFuOUnAzUm9rRQ4XFT0ksZBBu4f/6+M8lkJoHyTC9s23NTzPIeHiRS2oQkdh&#10;f251XpYBhe3PA/5vyx3cp6lzyXMdAHrVlh3QoA9KVr8CbE01mj1e+9kBAVCzJ/D4g2l31BPp55E6&#10;6/OIY8DvkMqv/mD2Lw4r1XFE+ZTwuLkXpHLbRMxWhP8L2wJdptGG+MZnkVBdCzQAYeCfAHNAPZRe&#10;pts51DEuS1oAYMsjQtv2NEKwDg3ZZ5Pxc+99dGz82utWmAeTVqQuaBstCXaUJpHf67iBVL+mFGEh&#10;4IRpjHj3IwFid/5pH3tEGgzr59wTatXDDAVzzfZjcQxUiYVAr72dl8LOGi9r4e8SHGDkOvVLQAZO&#10;4FYTuFBmWkshMhNYVd4jcCuihhNRzxPl8MaQG+c8ISHfwFKQGJgcZcwHrA0AxQemTo9ajt7Ph/MO&#10;xd185Ls8MvpTsBm7UwNSfqWR+YuP9HKdpdP8ol+v55DRNAR2u846tcdGTfmtpyixj8Js9q8XcNKY&#10;yLuqGChosPRBb3b56m5P+AYSbnVtdzzvB4pdqAuv3f5goftWivBSw7O8Tdrzlid6Pfte95k1v3KL&#10;7BnevtQ4XY8Fcuzrwe+ucmalXc+zL5GkRA3vdgT4y/MvBmDLTJ6Js8Cx3ZeinF9uqnVBnw+P7iiK&#10;OQXoBVmYJhEdLwFZGcgsToXhnd2tRyMQ0oYJP0m9Fu7gpjruf1/reSINIkSN63kJb+QzqazroJn8&#10;nTs0AOgHjvrT4RO8tgbrfsaTAyClwbD6CAvq98geEKrVsEt98IfDBufyD+Wa9RkCzrxXmGJGWngC&#10;INWpneJdhITTwJJ8dkXOb9V31cL+7d3v/vrlV798/OaHDx9/+Pmn73/559sfCH126Upavz5/+/LP&#10;H3/54ae/v3329ddfffjwjx//9PPH733087ff8+Af+Xt3vX3zLj0WX1TUhhPOvgYCbb/9eHIyhSk4&#10;NqkmApuQLNkV7VhLMhGSZmDYk0FukeEeowzOWzJNvsfzvnX6sZyxSabdWQkd00+GgU0CEDQxJ1t4&#10;/392/u1vcz3A7bWRekpVaJ4LMQIkG4lB8jd62t9dWY2C3RCBvwegIkTTNVc5b8CrbM1n4NNE2gH1&#10;SwMWQUxT/ueqv1GtaZ2CIpCT7yMyfjyx8sRAr8z66cVEpMf90MSJ2Mvv817kTmLS6reJtdmfGC7y&#10;316MNvzvLfxGZ3uVrRlV0qClEMAbKwARpIeTW59y/ckpssxI1ifDuc30qBIzjHgyYH4yY8y41n2m&#10;8+TgBXOTwn17crN8+uL1vCcBJ0M/n8z9rNWetf7n3n+rywHrl0oES6L5c0zara5wwKeQ07K4rAUN&#10;pHGLpF1a5RLwvdzed+/klQK2ISwQNAwvevyOO9ChdFRQqQgWjAIZdG18W5MxvUckVNnexz3kFKf3&#10;1xxgTBvy1loiehhNPVxQU7VSEUCwtyEfwioFLC6KqoE2oSbj7qLoq4ntglXjvLhEpQuo3CJaKs8l&#10;U69Kpl1zRA5wlIr2KYghWIQ9YKv6JTklB/4nVVyK1NDXkGCU55MBD8ysSBIyqPOTueowc1/VPlc7&#10;WvDk4BUsKqJbKfWq6vDqxa6ouBd16lwvASRoTtKXIhaqgFT9j5rADH4Eh7UkuxGOJnNx+hvlob+s&#10;ilbAcSiGzOBGl5lWi3Tl0lPtm9w18lbnmGxKygSlEAkS1pJ21pabq/K8ahBYqTR1bwfgRw6JIKW1&#10;eGtHovqZmJNyDRQIpQTChepY14UkJQMWLG0gAu2K3VJF711m3hLWydFqteSGEUhewB13yeIkIOy/&#10;vFNo429da9EJlAptTCOs7KLofSgWoowdshY1GNlFrVaZC0CCeTlIyZIG6BoqhOBW0dKOr0uJizbK&#10;6oiv29U30+x0VN0Eub3tzBZnE621uf+rPiduy/2hezgfa+F8akuz8cGRE2NtmBJ2SGNejxng2fDp&#10;tHmnZqw8fahRq5IRtAOVfiorDXTdZ6q3tz4E6ZwXGTLLM5DoDweyoQDThbcMYObCEPlOsUDWQ9e2&#10;anL3qOawPesYr6u4bzKnIRctHNPGZ7qV5599wFX0OF8T4U4mcLEQ6bFTKcLJTGDTr1Ug2upmJatb&#10;tSfD3DUrGtGVdp9JcIXFRLlPo5479QH7wR1gJp7hrnTPOZFt54l0EzEeM3BMSXb3RKvXB0biKkqF&#10;xxZuij3cK5o5EMMhTu5frJc5kiS5EUVPUHeIC9RYYAfkVim3Wct9B56f731kj0AatdEyPLE63P9C&#10;avxv1I+JUh797z/UTDtaDt8WCXhe6+nENOQUZdbUSt887+qz6JnMwzCvlFV81o+kpmsbCFFfPWNo&#10;Hb+poZXKa4t2PCQCREqJsK5AR3Hz0BIUFuGUiPs4pG8KsXKn56BpcVxOQm9VfainClxSwXkfFntv&#10;X9LNg3Wp391f2YJS19rZyjiOaStTDp6he8X1aaZym2lQtbZCKzuFDfqb5zaHcF3ppNVriIENqEOO&#10;OIKM38rDooKEuRY1eQSboluj+SNieQlSHDTd04bcaP1XXmiR+DzNGNZvWP5FfVVngWC8Mv8V4SGJ&#10;AnF4al6PNQX5PRjGPxR27Zcy6ilZZl0jI/X0UkI9VYT8tmtD+ypEYIBa4pKqfpv2teNRgvsll5OT&#10;vLV/xMee7ZJcuwzzsrmaSiH+rhzLzX8FRodd22UA67X6+lxcuSpW+Q/UotwEVvyDt/YV1ajBDbp9&#10;XwyAXsH/mf+CfRwDyXui0CsE+TkT9JwzxZoakOLZkPYMqLqMp8TGWjxAZRnlmks8TiCr7OgjtjYd&#10;/1e+/FP6yGOLidgva1ZZRIiaaYbk0WQMM/PEoSl8+faeBgYsngTxc0DfhHB+RTlIiCtkFErA/Npc&#10;3NZ1lxVtWXAVt6bIs4yFggIztGZGNNAr30Pj+9/H/YfSgN+FGbnq3GKv6nD7fJ6B0KBWno39jF2b&#10;59rbn19YVIq1J0QDkjJ8baXxvxcYLvAx5iCL5OGF0rH4wZi4hu9pfskVC0ccfQ8gbHgnhigIUhd4&#10;OsCN9FLDLFIuHv10zKt6c+96Al3pzO+pGkKqYTh8rEk1i52/PYm7TPqzAAkcfsqKqODKsXYTjh+F&#10;LmZUubUvdqs7p+bmzwUiUQ/yaC6bwYOTIiwDkwwVb0to0i2OQULXG6joZANbXDbQutflxGXV2wYd&#10;rKd6Jsw0Iq832aLnZ7121zFp319fE6gA5TImUM86kMLJlbrP8NOlW5s31CovPJVi0dmcA5FnYKok&#10;zH5y/cPNy9GduI7ZJoejiaZOAsTZfDWwzRCoAY93s/P29AYIMJ8l4YUCN8CbJuGh1vLFQFUsznkI&#10;3EsCwbBzf6aX5UwGanuFHkOyl6Ec3IDdYoAurTcwRpZF9Y67U8mdFNUwiDtdz9r0CQhjJvWdHqSR&#10;5vncWqS/z4sAe8BH+tYx7jRE1VxWXd15Z3DuAf7et9zvc/YDXsVSGSgnsN3tCZuks8EhNcGXjGl3&#10;kkp/3MMV3IZzbD770bG1Pa7xms0umVcVbzdnOhKGqIC6CvF+4lzO05UKu1z0koR/fzUBrFxZEmKC&#10;HWHyevXqe97oEkzhu2+oRBxwtV5WAs1S/LdjCpmeN+ZrSGjVXOl07FT0VwRweAiqdvtGCJGhVl8y&#10;Dq8DVZcIHjR5ebjd2/tVQKn6H19D0fl+QkIh/fMGLVBxUxgCakpupehEJzHJUP0jQ6f9BF62PC7S&#10;Z6liNgdHu3sB2h1QHjw2PPa987+qYmvaitqdzG7eafdbgorEttvfIDz1PdV3MzLterj7s/GrzmAs&#10;LYrNA1S0ug+VP+mPZwV8oHt84elmCYQb71QA3T6ny9tW4aq66HbgS9p8ur1Ds4M5Qj0P3KyzvR1R&#10;SQTfo7Aln2lAZHyF7ZkAXiytB39UALg/4k5KlFJRazoHkW5PceM6590Fi2Tx0AyYxQf4Rmr7nMDQ&#10;J4BDsgSxVchme8pQtAVnsFf9zgNTvC9Na2BapRx23SnCtvt4FkGtXDbmUkMgwsL1BwoJNQdwi7C6&#10;/2pI8C2ZBPrAvej/BTtE3Wwb510X2IvQrDJ+F29DimvaoSoFyemvVNBUWVW1OPW3KIYhHarWScjP&#10;r6VAs6QQX6EBXm4FftV9Bu4y6coiuwBEBN7X20GY2Mp+17md4sopaHJRPTIlkAoP2h71uco02WHS&#10;BbQTCdIMhIG/RTwMrV2gaaIAGINaBOzE7JHUom/RtAaqxe/WCHft45Jn5rUEEysaXOfmV+BS/l7z&#10;lWe5tjjxO/R1c0WTNWScleFqMXt2nRS70klQFi72g4qvKqAqsekpOOF2bGgTqCULZ9Q8SthRwOtp&#10;4Zm6fQDjjWu9k2aYy1VJ5g1ZKEK3Us0AVqoLk62uu1O1iYEYqArzescMwBUQryoIL6Sj5ZEIvU0Q&#10;JHTOBf41IuXrfbWhpFfLEsC4iAYqYIRsJnEBeQWZTOaoRa6MrvgbWE8J2Ol+ZHQjerV/ucZ4TR1P&#10;1CaIgRSnM1PQp2i/FPhT27hooX3NVZecFT8ccuxQDiyq+OGGk9qSpnNnJqNbbQt8CzyaOZFlfF8O&#10;mvIL7QE97ShCPZVA88M5U8Yi9HZy5rorN1CuQzvufLodgP4YLcJq/AEB9EAAg1dbI3eUlWden4ds&#10;Ot5CS1YIhkCTPE1NV2/oXshu6hInpiOwQk676RPc/d7KiSI3AmsE6rJi6NBajyAvob7qKkpzKtRw&#10;kOMEDMYtLxb7bIR2YH0m8RZv6ysHDpwv4dL82vpqHBClbCmI8+N8Pd34a+R/PEDXH1Avsaaeds4q&#10;Bl4/IBbCBS3KE0mLidOpzRMLNa66LVfT5cEpr2gNtSEejIA8escL24My53pLqkVHki2+XTIFAMS/&#10;HEPCdlNcyHQ6pERrHvvBSTjBZYBnph0cUgHRzPLdDeBjWQa8RQErJFSqE2gWBWa/utk0cXaIOqxw&#10;dDPFFG/5n7258pqwFWPKW648l4lYJDjOulT3VD/5CmZFJUC1czyOsD4tiMMKh+xqhljYXu52n3cZ&#10;5UqB/wgwAPBwvpkNZW5kc3RyZWFtDWVuZG9iag00MiAwIG9iag08PC9GaWx0ZXJbL0ZsYXRlRGVj&#10;b2RlXS9MZW5ndGggMTI4ODY+PnN0cmVhbQ0KSIlMl7uRZDsORC0oH8qBukHwT7nVlSdi5Pbh2b/n&#10;gLUvVuq+KH5AIJFInLPH+1OfuXff/FOeuuZ5f9pTau/x/n194jzztK6t7l34EUvErlrGbO6L/Qx+&#10;1LJr1JP7sEWv17aj3VXlGlorkYa+V7uWs3tu8/8y35/x7HEaZ56nR/Pe8axyDj/NJ3qJrqX0kbfV&#10;Z88zOao/bQdHfcrDpWeOdDzaXmkAJSDa3yozRrpQ6+afnxfGsVe/fkVp/lqeVmOtdU2FGzCVM2r8&#10;32m/r/JEnWek/y2faPhW6xms0eMcLK3sKLlvnXoWV2qbk+imrZ/Kqt4ybri/S12exMHTqI2HNxcf&#10;GU9fPfBvPXF27e/6uIQ1xPFsLiF25ZSMWdTBlv7UXlbVgB88pD+rnnOj2ivhHU89xTccklP45ee1&#10;nzpnhKZjwqI8c3nIfI7ve0cnb76Se+sBLz+vIDntms4aXBTrKaWJFkLX+cdk1wRLPCadPeBhrMgl&#10;e5bukjlMlIcQGA/Bue2Lx+RB7FnPIlZaLhoxjL6bhlL1AIPh1du1Nkt/dS7mMrgTRM53VCAlxgBL&#10;4u78L0wAKto0SazB28zbXAG2w9T0PCW2F/x5YboJ6U8RwK6Z6wLibFCfhhgJpH3KzFeT9JKWEYu3&#10;cVFMnBJrbXM30WhxkUZI2757dous1NWoRfYcNgvLKKfx3x8fuffJc1pYsGHOz62k2oALa6ylGmnq&#10;pNI1I9pKwxq+gGovF3VNSvh9yQlDAM9H9+q7BpG22CeHLAKB4ZQ4mZOsKjYBvN0zk7WL3spv3Vxv&#10;2aTNdwPz5+SxS0D+vhoRGffuUtaOd9PxkJa46EwMwIGgARhA204CHHQ1ztXJdydnQ9jw5/C6Tn7m&#10;8McYLZHQB5XWIgNHnnG6QyZlZCjHXA0kdT3yfcGasTrx74KrWs0TSiEsruF8kupX29wDDnjAMtA/&#10;r3Zgr2W5lWTIzlmHXygcomEqWFHg0CGvrHfrD3hffO6s6MYTSD4nzh0zT+Tw+p4ybxC9ycH4iBtR&#10;9/E8oCFjE+f8W6mhYCXVEHJNJaPUHzeMLeR/XqxYsbZ4q76bM+Gw8d6Xnt7/vIjfKXhF5hMcI/Bh&#10;Wi6kkBof7ZY08IQ3Lc/hf7yPGs8EDSqNlHlHMvaf18CBBq9Zg8k/m7La1OR4Zqcmp+gC6sBuQUPk&#10;DEsEOK5yIlHmG1Q0YZckzXfinO9uibGDEj3wCS/snb+smNSPUR7BmdwZi1iQt7lH+i37gZwmYqiH&#10;sTLwojQJ7u/LPV0LFc1TWdDwX0hG8XtSWSePHDaMPLJyYhXw+ABickPN/haeCH0P3Abdg6ByApW4&#10;3pU01OWCTgHzLlixyqhgiEJneZev/5odkhL+zn7QT+JOln169DdrYw8sExd8Lug6ME2VpUjr3xcp&#10;p4NsQ1sOdAUoF4TrjjN8NaiiLR1j2zbMXI1TCE85jFhINT66LVPFDfRsSsjyYjnnn0YHEf6tZqFU&#10;8O53dpgfPRgNotBiZzZFFL8nUPEkhCDJauzcS172ijU5Euxl7Vlp3U+4vd3CSjgTnlKoWe+UFPiu&#10;9hRunALQ33eJW6ys5AzaBJJFXyoM4IrTqkTfy6WNrgSRiE42bJPa6/cOi6773iUvWaCLLMIc+t1U&#10;CHBbNwBsJI4AcPpziW3oquRBEL109US7XaErY8wIWYXTxFufKbDsjXvuC1lAzfeGso3YXBblkvbX&#10;/S7n2zsPpYWlfrsr8mubTRmYz4hI7gFW/W4oo9ZrIUBh7Y783ogs6/66UOnBKR2o6gwu76WfNnkA&#10;3GRaM41810bTM+15A4HtkdDsXC5PHJ/H/oOAAoFYgnC4AIi6oMxzD2gnN2SBEpcmtn9eRDbzyoqo&#10;622DK5A4HvRuVzSubfwLrF99Hr0nW+yOePKV8kgV1d9asGr8XBlHs9zScuWEuohH0eNwYee31Ms3&#10;rqYAkadBs20xBRShVuhUpRC+KmLgdZOemtdXzGxZioFDVaPFSh4GJ9RaLV5Ux1hVD4mBbfeTjdlN&#10;8PQw2g9tdF25ANWrdm2p3z1qOfYAAlDAuRvlr+qAYNSSSpd5RwDQ2qv6DEViKX1Ctht5ik5yKo0f&#10;eAuImVj7qJ/svaEyV6NK1zWX9Jb6pyq3fXo9ecsk0zujFqr2pYQAfBBvqeqPhRdU13vRGVAvbln8&#10;RjlOk09CPmtASKydxtVvAqGSoOlYEri1iDRFkFtIxH9erultJoNnFjW1y3p4hIwY31VFHA5VkIJu&#10;yoTI2gGyj/phUtpeSgukUnO0oA/NoU6w2n2zB0ZWPZyn6lIV0QPkFVnjw8qt5EPJDCQOypK2Hj0N&#10;pMkhZam5k/9SPrJJlg25oim2HCtIT4tcA2tpGLd1Spphv/vAYM1u4ZKraqmHImGR48lDwZdya6cl&#10;WT6RYQnhLVhsCUGqadCNdLOqzAaGEsmE1fbtMXbM7pJim/q07OwkxcEgckW5Kgh2dAJ7C7gSM09B&#10;V4D+mmRWk6JPDg+aAHJPkTccnVA4CLmlvykJP7TK6NlsFpLoO8synVxWrTl5EM0hsYO9HHkiR8r+&#10;Tsbv0gOKFUa7Gq46CDiHAu15Q3XuiIBkSVWY7J7zKLhTkjqrORFIoaoUOwBPyGJt00Z2bjR9kk1i&#10;3yWOTqTYkuGMb8t3ruuC1CZXTvo/Q4TV225YksVPHXVJmp6L/0uomzVFMYKbtqg2Jdq2TKsCLDlX&#10;cNPKm7dsC8MnUp0hjoPNSkMoUEU3r7ex9P2FJnyU9ENi1wTu//iieaAedeAcKjIZ0iLBGaQyWjNa&#10;0LT4HWFbc/jcTX2E1oSF5CUlXPM7OwUZnIwqfpdRrGnfM6xEulVfBoUOoIScylOnR6nM2ynNJO6f&#10;jNLhiSkF5fAcZngwFdp3ClUnlW4nlpdmqTmmpngf5/6V45Df3UOWULauKKsB6CZNZAJlBdFRtNYr&#10;RRHAvBS46B3vI09kELnh95Q3upEhX5BHVSIwfWBxdkoLT3eoqCW/kZTb77541nS6mDt3RLkL4Arn&#10;FPIMR7nhTA9AT5NMvx1wUMx4GyrleklfYazCV1s3nPPpKDpjga8t84QAouxmjq/chYbCm7xTxf/X&#10;gbSOSGIthZZNfaZuJ0/q2CWiUv9/Z4fqWMHdhLeXkkIGMg/vFFXqnA2jcCHtwCJT+kmn04GRd4Nw&#10;YHfk9r53QmY3tMF0Z46lww4NmHS6r+wTpaveee89es6S6ERK2camDcS568tQLGTEW15xbJLSHal/&#10;L5tm63cC6puY21bsuQ4GRxSdfwEAJtCZ9rGcpuggKW2yWdERbSDVyc0ekGzNigmBLQcAxy6z1dxP&#10;36qeaIIBHX3LCcLSaFy9rIxb1UUpRO9bq9pn5D/bzAbtI2X6GKg2Oux/WS+T3TqOKww/Ad/hbgxI&#10;QW7UVdU1JSvLNgwjDhBIsROuBJpiHAISKdB0YL19vu9Uy0OcXQxBAG91jWf4h1Bt6jnht2tulvtk&#10;C+8K4fbOuxG8wUK9L3lyqS7PhS+MZNlZjWgMoeQozkvTRaeV2GOvIabzAKj6IYrCjoS26dbG0pWh&#10;P42EXJv1uEsBTGN5bY0FjjT1EjcHFrNallMpZ27D9fSd44iVrUFBM0AsSg1pJGZMKZQez9vCslkW&#10;2oQuRygxkpZgymaPBZuQOXRrqpih7YvWYyBDKGMuSex36sH5FjGrMYHcU/ETztMJmjP2h49r2L+d&#10;qLAgC6JfO2MIKcwIB5q1c0CXe+T4mYo/KRuFLltSnPuMK0foVa6D9A7Zg/Zny2UVvZQMaS9m2G+W&#10;hakyqeqDqGx7m0cU5JcZgiWZidrI9hzq+d24zY1w8HuCJCszaB4FbLJfoR60Q6GK7XdcAx+gib37&#10;gUgluWEMkYBTS65LQBFr6oFkBRJDJxVmT5aM0lzpwIg9TslsKr2zrk6nSi1jbVVQTM2w9eAeM/T7&#10;WZxMiECrQq6RuRL975pQOjKZd6VUqdi+1vxsSC3nQEUOOCAzxoCTYyAfB5XUbAJBIOVQCiH4ux07&#10;FDZGmNIWLuaWP6gAYZ4hTFd2zghFSRuUosV1SjQIU0ptaxt0zbAPxlz7omuWNMbKLpkoYov6hxs4&#10;Rz8SXrkJgDSctHUnvU4Bg9QBKBFxvxyRki5nkFUddQl9iqgGpDYb4ozAb9pI9+D1hyTpdrqUJ8I5&#10;gGOJga7Gd4B9d6E65RxMKmlvwVmgvfui9TWfTQlIi15qZtpmk8W+LRQIwW0BtgNE+XdkIIDB2CH9&#10;wqo0RZUZ6CPkUIsSFqja7MeTQocKmKoVVaFykfrQRiwrI0LTDbmESBQyt5WipGAtGl2wV8YhXlaq&#10;stS4HOZCkYs2aCZxE93MK+1T6GnvImGHVlZh9OPxl2HG4JOxDq8t9tk1qBZZOjZOdIW7tH3JHYay&#10;Gpg5gb0OIGEDaqdc6UkU5Fx90/KxqKBZPXyvsWgoE6q7RHmsG9fW5ir6NmIOMBZcMgq5CXHPRe0/&#10;BFE/pHuPk/rUTarklc1sO8yR2/onTNwl5rHmhBamZaOqPKcrj4bltlQsi8DU7Ek7GjscwXqTSSg5&#10;Nq52TNw3XKaiRG3F73CyWXm2RxMfgH4W+1Sgg4LsCmiDOYXHw2UWYZLgzv1HY7qLh1QXWLZEuNZA&#10;geUA7iSMUtQOKD5aj0VVft8XFZiCcw1XlQVuxDgPqlqxPdimhW47Q/0VTXsaVSPgGrUfwSQuXtol&#10;ua/wJy/wyTqnAAQcvQHNXO4An6nAbXsYO83UHkcHKJ8V/pX24OwI2FnZ76UGIC01fBKL9oGmY04x&#10;MPshs8DvD1CAW6vAW0B6biswafjG0EkpDipZcK5LvK596eLukCLsrPFKJJjfvRxGFFqmZRwq1fpg&#10;XxhpZQ1ZGftOdjEwMx/wrGMgAMzJI7iCAxqTGfDJe6jCsf8IzV5WsesCKGRdtsGYQzyk2r9ekUNi&#10;OCdVnR+1ENDjIjNzLj4jqnLk1WnF4JI9pVEblpQCPEgM4IxGc0rj+jZadHBR4lSbHCTmJ1euLRBo&#10;G9vyIsRCfRxsGQfT/XEyBYsrjW13Gq0G2dSYUHStra1KFrYo3ApASCRJy+kAlzq1oRA6FikmAd28&#10;Hy6Iy44W4N2bGEWFNfxVeKlRF3PrS8fyOSXv8ebAqGbv5xWEfUMwtrFqxY2VVSWmxIusXDSupABt&#10;9MgZJJzD+8mrtkhb7IPuXmg+XL0FdKBOGBBl7A3eJ0bBAkjZEsLnrBb1xqCPk8gkWc1yllhKpfJF&#10;IauQoeOb9EZO7IiUuv3LdmjniAubVbicL8pQYmeCOSlO5vHFk8FEL0keWzivpNzjy44bGtHAgGD0&#10;IjQrc+/cCfCa3ol0AifIWqpcWUg1zTYD+rgvDF34lqzMzDjNczy/0rbet2J3uG/ZKLKTBy0Rl9Qg&#10;uwdVrFZQSv8g8FTp5H/SK7uNeybJ7MD7NWgF79d2rN6qNw0keJh2KZbz+bTVIrTN1Xp+AfPYDmei&#10;ML6MRfKY+8HveFdk46AHvuQTEDPBskTJmTfsbQZzKCeqBi3HF+B6bPhCUBYPx3tbXfbG91Ll3fyU&#10;sBN+0g74pU3hh8x1A+sHjUHEaF+/NW3+JooRM4IQRcq3Yn35DS9Q/BaaPr7E8/kC0BJP7CdnxJcM&#10;MfBF3DLd6EIWxaU0iL6EdNMy3Ardz1NZBbhv1gESgmfzYYbqO+Nbp2+lYih++hQKiMY7rqcF8hKs&#10;iaPgTaUQB+EYCBls0oCINnIFVSIHfKupR/VAg1FVLdGdXgKn536aAWt4S7DUiC9bxJlg1RWaEMA2&#10;wBT8OMGcWYQqSkguzqY9SCTyoew93kJ4OVkxhCqg0ACxsXobXQTopTC0CFJiGsAjdeapvwOy0QAU&#10;GpS9h7YH/Cxb+IsksVvGl7QPt9s8MkkMHTHVsLLVRbZIoAB4WWbmIJWnMQNMwlmauF6Dx+E2fMBq&#10;T8h/M1+79mW4S/P1mzjPq/KWFKWwLCaRwG8spfX4MJK+1t3mUa18U+zGQNvXb5SVcwUKx1HzMz6g&#10;9OMD0i6adepEwpUOi+o8Q0+2E8+ZSyrRfnMLU0CFYgquLwT63SFi6XNkFoXceYqSshOvkImSoLtn&#10;mYw5TZDCBdTFqcDE1mZofuiUfrZculP0eT3SuM8/bFPzxvLogmI922ZVIxIuktTL0DJLCtJUyVkF&#10;crDEKNhUMdV6IWugDXdAGM8QRarw4vb2IblPGsDLi6IdjVVoH4fAIewAIQKri1B3eVGVxFaijiwR&#10;ek4Y5J9FaIpOsGLOno1s10tC/1qbqrodh926vGBZUz2IxNPJTYuzicDlgwPTHfiaoIrgwvCSlhlJ&#10;ryZhdvtllqUqiDkCe7RVAAkEkC9HdVvEEArNbVnWpzBrIWy0WThSZdwExkkytxxVyE+b+BuOUUmm&#10;hGIsL66mgHV/Z0tsgqYWVGvFGoAhNoa5j/UJ2DpG1mZUXRlh4WQ5rS37UJljbbT3qFFF7TJ6W1vu&#10;h5HUtziuLpqns1CucaPow7ZuSb4sOZiySH4ILQhpRpUnLYd8aWf42NAa1xdNm6I+ZjmyMyIdYknO&#10;i15s2iqhmeRQGC7iLzB/BFDWrYYA3WxTyaa3SPI/Lz569ezjh8dPb68fb+/vrh7en/7I0BN25dJ1&#10;e3p69vLx4fbu29OT588/vr7+/u2L+8crpz49/Z6Jf+J/eI6WdKcURu68+O0aq1ZdkXqMlCPD6Jfj&#10;7llhrOZkoJct4D4TjRGWFAhoe7Dmr7b/8re591cX8/Tk6ekff79Ip09Ra5lQcgs735PfxhCxTA6t&#10;gixlyWQGRg8p75QsfDrFrDHQg0cYKPGS/9r3+re5PZwEZ9YTi7S33jdTOWIfEh40A/wYKCLppriA&#10;9h2oBQewRSXsgUxQ2aavQpwmM6Zh1NgJoDADj8xKWxKQdCvgMPYW7D7ZL+qyU1YDbx4Dk+5Ve8uS&#10;AsAxBCLGmmnrEBY05Rixa6aFuMJZi1NRRd52l6U0mfQPDF27ExIqGalA5JKGFOz2hXF/orAhr9gW&#10;rKT7fhWV3yjav/vq/9xlOz374u7x9OTjL9J2ur5/++7++7vXp+/+dfXu5vT2/vXNL+ryfx5Vf9qh&#10;/PXq8fHm4e7Fzbe33z0+xDF/e//u2ATNEPZFnbEhMJWtaQI68CFgx8AOqqpEoDvE1n7a+Pfsxc3V&#10;m79c8YYf2OMXx8yXb26vb15eX73hfZ8/3L7+8837dVT69Z0+++Hd/cPjT7dh5+f3929+Oefu6ps3&#10;N59/f/v65rufPfxDO35kkF59dvf65fu339y/id/7q+c89u4YefL5w81/iC+33kiKMwz/gvkPfYPE&#10;Rpndqq5zcrVMCOIk0G5CiBBCxjtCBq+NjGHxv8/zftVd0/bcBOUiF6ud/lzVXfUd3sPxZnp5d3f7&#10;7tnOTS/59/U7/Tjufv2fEzj/v27FcS6up6+Ol/e3d9OXF5c/TR9c3Nwc786v6EAsN30Bcv3A/94q&#10;yN8fePiEHz8SejfF6fPpm2/d9IZlX7/aVQEQGgQgarQFgGHcUyxiMqB2hNUz896MZ12Rl0FFm+oU&#10;z0h0R2lFJA521egc0JsD+jrqB+POC1ox60UEb1CJCJF4YiqbnhLye4pI/0Sv8mxihfVLZEWF03NG&#10;OJbNc7QBP+0QP1TR7AhA6aG5bQCP0+btHnNIXHUbQNSVTUCq3ad+FTu8hRqos95NAQzFPK5vgWgO&#10;hgxhgIggNBDWYmr7Xx/CyQQl2fTVvi7HR12ELgoJOWNqCuVNZz3P+IOo51JlnbiPq05ZIBSihAxu&#10;oM7IUl7SnLlBNIN0n6qLg1GgohWVbGmNKi5GVyVUrZRWNYeDSMaJ5QkVgedNAmXu49QDWiP1NZuB&#10;qiZY0OcTZykVfcF3QqLWfkmG3Ue+1OsAOjs+wPiQY/rpaVsezhpVfL+nHgmnNcEsiUy/tUhBFBLI&#10;XuIoirHEIwSi3UEKGimsgKQZ+iIlnQT9LapscnKwXWu2adGla8+jT6MzPzLGAt1EVlijuanGUIFP&#10;WqCfuHTq0iauFxQomou9pYAuUr81fdiyZAtUaW1Y0uglZLVlzfOahv1aC/LoY7dKVi/6QfI6dj1o&#10;BQ0LH9rZi4Th/HxeGH9vnVEt1szg7q15inFxMa+xHx0WqRk9t1yJLkyKQcKxX4ITmlxLTbiwH93M&#10;GdVl5lSbLFmb0nP0n6RGsl/qmIrP9adKcfUZpNGmtZpSun1NL7d8mPPzNBqCQJCiOOw2IXneul1T&#10;k1m0NSBj5kPYbhLoaQROnSbx4v0mwHkFYodH3ehy3bxYwmfO8/S0Xw9nHayudsJlpUPqUnoH5a/W&#10;Th4z0azjWpa/i8oM4oxADcshc6Y9Ccyq0+VuhGaUXFoy1gPysmHzXCRnbcvyWoSBL5LY64cRZz6o&#10;jE/OdrBDQ0F/goOe5wZUNsRWLjFJ/2VsDt2HMozeU8efdqO0RVKj324NeWOJshlUZ8739Ixxcy5u&#10;B3eWvVWnqqkcMMcaWiluBpcK5J7xYo2nGbPx4SqRZPrEGAF/e3wmetYbvS3NoDXyHyBGcwKVImOV&#10;RDd81relweVaAET10GhwugDh5eS0RoPzmtyEwU+zcNj9vbuOqFwBmnjG4mnZjmswH9yKVhd7rZ2f&#10;1revLyOQSkeb00TJO4ZpHAnP1/F7nJvhT8GHJwNdMFZKYlrAh3dn3U6WM0cjjezKgh/UAkGuRWLG&#10;2dDCqGs/iIvSeiHEvHy/A1yTjQhLDvZFVIs17NCrCtGoEvowx4o5rCkyG2IL2MUQriJfVcVUNQlg&#10;UJXzAjdTXK9VCkWUW/Ah2a1y6mjsUs52qTQ3C8y55uVSc219oFzbYHzrWmhLDHiaea279SBTiVWZ&#10;tvTSuXd0snRT7+SVtpocUplGuRWYlcy1JcyIlWp71hAMFG20TwEj01OAfPknm8iYtNUI0O+iovFc&#10;rFZpu4f8TJvebDWHMJ016+G8f4VqmCXpU2lT1I8lmPZBeDWNPxBjUoOQeg4NyI9kDWbsKuHVvOkW&#10;ikdWL3cjJMLKdSxxlAqcmUeAKS2zK9rSX4oADEHeZ3xVHCoqODvZH4a2QXWW8qK7rWjBS1Mq3WEZ&#10;njBhwChkbpjTB8M2I6cES4ycFzqhhwy0stSU05iOtmODJnOrwRksunnV4BKsHG2IUJJhGt2Ea5el&#10;jGdBBWx0Kv5Vs3gKAKclbnUrLQcObXQrheLF09n1V0wzxMjpBBkYjdS1LmtJT8lD0KJ5Q2QKxsvU&#10;881edvogWrrwt/VE9PPcuO9WbDefnwh061gxXpPSUQCro4CvYbkWBqJbgRGa55I2a3Sz0B4FfGuP&#10;N+kwZbMmLHplDZBy51va7BE0phym03MyFbk+g6oxrDvs+DRPxU5s3FObbVSG26qmiaxq1guovhbI&#10;ydorgKX5sdFNyLpo3TQ8YOrz0HHQCzy9MFhQGVzHTuHtYTfQNHXrZHBLoUTnCP+pA7Lpf4pdu80w&#10;zKa3wPk4raDOghjJ54r7e7VwtzMrN2heTanVAalMUoJRBsVAfdU6ZrAQR08ZGB5ElRd9fNaah/Nu&#10;HQgGFPw6gMxLqZHd0ofbiT3eKmAzu89LDdWjTfy5AoDpp2qvT2bLDju1njSVesfPc7eY8gIIt5Tk&#10;DdgUm4kua/RF/vA3CxlRq9BeWE7AdJrgTK5KTdy9wQihovKjNaRfFLd5BuPmR3tcr90IUIYkQBwB&#10;CtOl8CaQXBKibiKl53ZE5Bxc8ss+u4EESdPnxyUVwaiGkQgF6BM74ZIrkB3dnbops2yGme5Km4yL&#10;lSXFO5ZZVRRyzqCk102EqnwulTV+zb5vWQKxQfanR7mo8UhmizncNeCfu5LGcibCl1DXRyDd2Hss&#10;F/F2AO9tVdSB05MuOzxtu8/+KFGZy9imBSg2Jh4hkEcTPQJSWwL9EWByzUA97t4qRhvdyxerzrl2&#10;b+n43bvXIq77kOWR7pjnnLdV5rzd/S3vdGBO4gSbKjMjjbKfXWdln0QzA5b8AeibjZXJX7eDCkkm&#10;nMrfOoSd3tb66zf3DBxLLmJ0nuxVXmysnRv887Wk0dTStrEjnAKJ1legeunTPQd00dks1BK7kNzE&#10;QnaSrCMCmMaaw6NICB1JRozRy2q0ERCv57INdOzdbiJU66NNXLCl9CjQ8DjLxewe5khbmcZNpY/n&#10;TTb0nHPcFBEvGWYxyppRBA6+K5+yDoL7bhJGZYTcUnajdgRc0uiu9YWFImu1aQ2tuL8JZCHdeIa/&#10;DTQ2e8Ra9NhpjUxoFWWOQFkJ5hQCFmRMtwGIzU9n3Xc4b8iFYEQxTOabXZ7efzZ9/S+jGjd98d/N&#10;tNUox16jjCZ4azUqpdqw0A6dJCLaUgG0+QLe3vA/t96vmI/MDBr1mBuBKmfGaVZTz83sSajkkCzE&#10;pRckS2QblRihtNR3QnWThGA2AZkSYjO3YmppH0m8JOJM08i+pBnmw9rSGkaKZ7c5nF9QaSMWWjDO&#10;z84l3ZqQd9Vq3c0od6xzNP+QZt91I1hmANpl1ME8SMs2prOpGq6dUzBa4bLJxFjxTiDlUjQONo9B&#10;NZBWxkVm7Ti7BjSZgk4ZhOSNcbYbcGmyUqkaBolmnrh1BMJN+yPxprPbHM4vqFv/c/fedy9e3t3/&#10;7ery/ur25uLuYfoLoTS9+Pjmfnr/5cc+fHlxf3+8u3l1/OHql/u7Cy37x8PPx2fTn1kY5QQgOeoJ&#10;XznHzaEdiVYgyKlhpKnAGDXki1fHi+vPL+7vrn5n66O3t9fXV5fH15cX11c3P3x0d/Xm0+ND/4I/&#10;P8qHv/98e3d/OgRv/uD29vrxmpuL76+PH/169eb4S1/1V/7t2jIQ77HUfffhzZvXD2+/v7225/jd&#10;B9zxZom8/+r28qfj/TPxoWju3Um2Pf5PU+VkGOlXBspI0dt92fXAwyf8+JHQuylOn0/ffOumN503&#10;zSLBCZNI2NNGDJoUlS8Kha6swIycgS0fzMRNv+32tHZGSAsPQ8rRpgKxQP8gA8STD6wJavEm6uxo&#10;jegGamZtKrJuv9nnWSxUtYaVhpBgQXwH39uebtcK0S9tf7kzqZnpr7oe7+kVHlYFIQGB3PZLTjSe&#10;VewT5FLBmbc7WZ7YQdAshjSrOSrOXDNH/fd5hj7b7XVc8xtMg5ulWbB6kCQEIYfH5RR6evbPdmSt&#10;+S6Xs7d9gZdr7PbYCSiOectdFXexhYD8ahegTSfhzPYo82VaUFIDGAPwgtSslCkXZBAiSRI2mdaU&#10;pEuz4ducJV9YHP7DfrXuNq2s0SfIO8yfSq1EE8/4Dr+aAhWHQlEKW0hHR5WbmIy9ZVCcUdclCgR3&#10;90YSnMY7NBAkuLu7u7sGCZbgwYMGd0tw98atcXd3d4bvnW+m6t6ZW3XrVD3/n33WOrvqnL3Wek/N&#10;+wQpuD4Zf2z/iQfxcFjBTGyTzaFxfam0ne1OYLbp4pGYJiVzzlbqgUtIQcr1jBmTruz17wgAka+u&#10;YE5ltNSorTrNIqrSGnXqOvqwJhXAqyh/86HjqYnUS6XxA45qf5Pgmzf2Cush5GO93QqYU0971MG3&#10;v27YUi7HxiZ0hmzTz0eMgsIo8S6hhVG4VcLVac/lkFzSirAfGqYGw9KfHSGAWriJmZ3PuBKbLUe/&#10;aL6aMuSi0pV7SpWuy6FZKfiS6zOHD2XNBmMI6aXL4k+UiX126Um+lMCqkaz6m9NSYLFsD8nd63H7&#10;LBwYuKnZlY+EOWksEAnbOgkK7M9dpnwPm8CBR3eu3YAxAz4StssgVc/EzemcHs0oo4kKqNRpzW6t&#10;KBy3j3zNrEfBbQ/hDRkEh3xAlCaDtbCfHzL/8ZmBXyYSrpfmFJsnV3KAx0tGj9C0GsoRFIn83RyW&#10;kAOevgDpr9gI5sepLmJnkshO3Ht0CjPo38NMZ9ksEYp1/jil6XrYnzLRS5/vUeKMABRMDKdSNqS1&#10;WFwc6XLweLBuJrgl631aIYr5hvo+GcJ2XmK4F92A9iNdQckCF31dfylnUGUSfxal2ufcHWVy4QIH&#10;6wEwvg1SnCP76PeksFDY3rVPLdYwpf25sLsvNBhMokX88FNDS8ho+yhBPE4bqWX8fGGnvWQ0P95H&#10;a9LPa036Cxkz11XRqXfUwDSyExrX9QwpRkj66+nFaOjzgiHwmZaMINRaA/f9xDC/nm1qKyIWg9/H&#10;3eRLMKb5Avie6FrLdZCb/Yz6GxMl1ihGfepDOC0N11s4CxutKEI5FAeUjossmDC5kgsR5S7sP8wm&#10;rD9WsEppJePHO3WISANLoRwld12f+T+0UBY38ptzGSd1Epaqitic6woOJk4RJg0H1O5ybn7xxCm2&#10;5qD5jnCf5aiykVOWREvgWSdZqARWEpCOL/IybbQ8H6yFaWVAHi9a7k+kL8YaxO3izPEdqDpEqLjB&#10;GWgItvqYGAX9o5acLMl6BNd3n8//U0dEwS6enyOJMgIgiz/nvyzs+wQ/EKc3VYP8VIrUYO6EUop2&#10;yw9jI7qhPPDuK34llABQRJ3LRrmwEeG3LtjMKnHwVWsoiHpmLrb/UpO2tYO3UXPSePPkbffFnz32&#10;226F7uWsh8l46411DdSD/AngVlvgce/uVsviRcv4R0Yn8I3MPYPx0N+6XSJitYWG6EnyLP+BceCK&#10;XRZxQx00+B7iedXDM92A3xzh7xPM/kMInv2Q3oKQ+2nPGYQ+Hi6MHqz41+pa0G8CqfhR3tE/Bgpk&#10;W5s8KrJubaRDYd0632YlDU2I7+gzFUnvFL5jPb3fInlBBFER7lsM8sX1y+r5neUGRUPXfQRj1MnY&#10;XXTqshJsuerNduZrYdnWWu41fsoSNTJZblj9OWIIuQlpo3YpAmnRnxCXQz2422WWjeWjm8/07URW&#10;a2x8H2OOKETX3cXe/FNUmPTIxlvC4dzRE/YpCWANwEza44l0q0RDypnHpsccbtkCq1nnpkumDEJk&#10;TSwHkELJCf9jH/gLR7aEeNxdtFOWFU0MF6OzTeXvX7Pr6mjW+xd08I3mTM2EfX/lF5WE7M1HFePC&#10;o4RdkkWTq4/+mSzOJbWqriRD/mU7BBuMsQiLUlYWHva0RfjiOIE9IC0v/mfbhg8u/UgGDs1W5zuk&#10;1CZ345D7xUR+cpoBgy8YqUGTdFtY3na/y34G0aa6Emx1jhPxQWHuMxKWQwUfaa774q5vvqsa+5fR&#10;ZJj7UrlUm8UQw/C6wxBbhwrBjY/lTPiFCLYgmXThr8vDmGBkotPaNDfqLdvN0F8FTIY8sZ9hoU7q&#10;ZQCtBA7iMhSS7tbSxA0TfXwuXyJ3XtWOd0lcilXy6hxWkeFqGyFb3ysVYDXkIdTbmcqgxo6dtZoi&#10;4TFDSH1FCigzJcZTr0e7eiw03bZgOo7imxA19u70Dk1tX7q+2TRN8xPx3mbfOlfCutvQUsna9yOH&#10;RhVZCvZ53n/zeBAg3818yVP2IYnw9wA3EVJ+p2lE5XJOju4+NrrJmEiACJNLamqzt8eEQZOyN3QU&#10;GTjGWjaPJQPHbwqQNrElE+eWmOfAwJ1Pq/3C7R5tg0dIB/qcOnrDkiA7pxT74qqZGCnfK8D9N3Ar&#10;q/wVTl+aCZgpcsjEeEs5ueDuu5VUDaq7f/KfwPsfR6F9kDlhbrm9SWAya+UjeVQPkPyn6zex5NWQ&#10;MnBrNBT4o++h0dg8mCB0UKZSsF4LIslQt2DSY6sDkQQBbyP7oGG2PF6BUhM+gpv+fHX+S9JpnyAM&#10;oZWnnLU7IrF1y2WyqGgC2qyijzLu0gEYom9bjqpOuuYneazZYH7Din0ITuXnFo3TbZ1/m5zw8yMb&#10;U4pHd4dKeK/ndfUTv24ezhzYMvtSWZP8NqhTW0qCgZ5OVboonI1jbCguBEyR3vrLEW8OlhLp0fMh&#10;Ctc2Y+s/W3LpBcPuEHyQUUaY/I1sFPExFvAyvmiDUN/Gv9K8eQTOkRyCiUvft6A4Xh5npV+hZO1I&#10;f6kkDe7R7RjY2DU9xCb9Lm89gNpW62kR6A7md49VpunymQsRT/V8qamX403WAZZtsKTzc3lpFH9h&#10;nuHNGTrcnfUpnRx4n7/ESn9Co7YnGQz6lLYDlA+0B8c0zyjf/ijK6LPYb55yBxJR2i1dkONRehmR&#10;UptS5OSCF6W2UMPRuLWwu3bqLH2je2JqePh3INGufdU2FMlQngscfKDoY8yGz7V0UzLLQTCjPFFi&#10;GWmlTL6b9Evp99Kj1Mse06NU1s4m9bB+bUs3+9eG87GqPD7dp40jktpb71fs8ASFs2/xq/TP4q0h&#10;K9Jp5J16+ZKt+9cxYd7Xn4AWvpCDk1TiqSUGulhDzjGJnxNo1/tBt7bN2+JIfS+aoJ+spoLV/t3e&#10;FOiO9Tw5lHK5xoOBIJIV8Qc6XUN3sTPVuJ1RD7sj6b6YGf5Yrtbt/JdLulVR3WZhkMRHt+4ajoxC&#10;s44gpojVPYa9f/iGuNnmpBmDY3M4Lql0wrdUBh9rrAWRw625Re7a9jsLhX+EW2Z7O+Iq0AUgaONP&#10;PH4QeGEdlP1X1eOcGkVn2Ve++sz33dqp3NmRQ3tlKEFyUJ2cm5KvJUHi5FAdTfYhsX/Y2wJbpOtP&#10;hFARaIfNIS/n7wROG5s0SE6y2Bs0RrDCQwLpCn6VKfOlt+oQvseY1JtvrITz2VklqOp9BXnyKNPb&#10;LpozJAojKYUL0RlnncE+63WdF0FWPXer725gDV+DsdZIKPSHORGcJP2w316yqSVSn/n2JzarPiXC&#10;lfvT8pl0uFGTnMs4Jf1wCVYbaqH8JKnrBiktPbowdvW8IPdx96R5MAbycd4Z+ffiImncc55ER2cu&#10;/C2ZLYD+JbfMc3sMO2OcUeDzDPG0XGuX784wqD+aIS5K6YjcapHOQvBOcw925mpnIef9UJ+EIySG&#10;oF1vCPJ4tI9XJS83WeeOccBy+0hC2E7/4NXTHBB2A+hufiTqeZzCkt3o9Mg3HRZCXyFAb3jOzPU9&#10;mpComNVg3y/3Rsj4vFfPSFyLrX1imCt7i9YWAkcuTq3zlcmQbGcsSfGiJSB09MWfMYPrU6H8tOTO&#10;5oT0/a7ke8KvhGKuzPLeR+sWKbmtbA2a27Ag63CGVxzeWW7t21OV53SzLlaVlYO2BxLMswHErPW2&#10;zNUnmjbFQnDwFW1qUnK810rRdbknxUrM1ibLmRNcS+UOIwNX3lFjlu0lEuTqgPHOb8dbZtku01yL&#10;lPbBBzptAy30PD31b3F7m4yz0qrJR8ivyHbKQupJh5jenGH7FZ5JU/YW2TKN1wIfjUjfs3cn/8mt&#10;GUhcm81J+JfP8q46p0Wd5vrhvQWg0TjoFSdJ1WLZpF1QRktsMgxPPR2xE8vPlizhsOmXnpaG2xfa&#10;VpSsDgYztL8/U2i/T+pcKVuP4E+YEfPD7r7Bwyx/kyixTPT5z2eKYUcgT43xCzO94hjr27h/E6gu&#10;Qsz5Ge8eoJUWKi2U81tbvErVvGlC5WxFoQ4eXSbwu8W0o9AKRq/mj2JsjINyqY6Wcd6OK6EGokuW&#10;t7+3ddk6MrmGgqyVCVZM2a+O1hmyK85Alvx0yR3vWuah9oWAHY4sj4cty6Znla39KXB2xeV2wZMn&#10;NEE0W7YMUVyNNUE28kq8UuPLDaVk2N/gvOO4weAg6thJSdFovbxYRBFGKwbz/6ybPMZQ9AI5AkuG&#10;Jy7GL1aXRqJZ2cJZbJ3iHTAgGA6YB8RA7A//c8WNw4WQBvL/iykBIBI0QbVdTnShCyNTRtlPfsmx&#10;1w+klYyWI9cTHFiqJCR7ys54/S7lhn0Dr0d9dJo5Xm+hUkni8Fh5AU1pBivKDaUFWTrUcSdEgime&#10;4wKri8yI8oxLSoeWA+TN16OWZfzeB0Wf43KOb1U8JraNw/glKDE+u0QLkiIX6ImWZOfEaik+Sglh&#10;gWheSmgArPrsH3QRUhQfj+cc/3I2UFwwoDpyZo2JjvONRPg56NOiMh7FH19J+8SkTaU6rzlcAI/8&#10;sTNlffSLG3688L/1/IuLjHBwFzG4fb1UPbB50F7RVXglGMobjKzI0PVszyr9UnQhv11l4NZUxCpq&#10;6HhjUmxgvrPbvNcd23i5WSbm3sRWVFL4zabAxO7lU/hg0TMg3IAzQTA79CJ6kUPx06vWK6BtiGGc&#10;vn0PNolxx2yN+UrBuoXudzQMvIx+C2vXDwYkUjwk7CWHIVSVANNw7HKtSW+bfTwvIzltrBHb1mFP&#10;NfkJixj5nYJEAGweq9Goh1vQMPZhf4xA0CkQ2cVQa09vZK2Mavo8gYHJ5ZfzLzPTrErEpUjapRkc&#10;pCl3ZPejHwrf9aKGLnPttMQ2TNR0lK7WuQmtZcPB/Ge/9qzuvDC3sY7WHR+temHrcuQ3ko0BJX47&#10;txE3Y5Ozhjsus0oDFeUGf/4ebtRFxb+sOQM/mFlII2WEtqPDSgxxAXj+yNENf4fVCQe7XG5szKFl&#10;j/r8NM3It6XPCXbFXbw0blb+oWu0Je+0nn4YJCjXBub1P28TyRT23G/yTYDyNMWWZRbsRpqzWSjR&#10;3clkyhdmxZPe/MC0uvQIle1qaxm/2mf4aSnOsCi38lXfCN6V7fvv02qjev1ddohNXiKsB3KXbmFi&#10;kIyjXcJBRUT0bMqDkVKbrcJSQcXIAVwK9XQ0r+/mijb2dnv1WFNqlaUe7zNNRISemR7NQmpR2cOt&#10;ySDt/Gz7fdA1lcgKX3UCFdEhQGql+kd3XzEov7/bHjiV7O9YvfppdhLTtO0iDwdpOow7VFfCU70V&#10;ey6xEZAihM27kxOmusnXL83nicsNos9hoSwky2lE4O5/15ycjHevqRFcGx+0DV4EnxEcojeLjq+k&#10;Z/QPftM7AdIaAn05RDkbNDftOG8Sp4ol3WASGpj1UE9XvlFISkrzM4tMWhwiDsHlpfhODrvdXXPS&#10;oeMUxACIPkU3clATm7Zo0384HqDWLUwIknGwSxisQP3Pv8tV1NKZYQYtpmHW5+SNopAjTpK6Nnea&#10;I7ubjmU5eRLCN7GVu767leFoYgr9zP1IREIkzb17YNPapuUyWFfH5k8l8EOpIeaIZiDUB0kFDMx1&#10;4mDCKClxIousLVgjK72Tcq/1VUO6DHc/B38DbQYuThQ6De9XyhBtpsE1XMGlJIfzESuEHhGzHSzL&#10;Hnd5o9g/cK5I9bGwcy4G/uwoYd/vmfZN2EJaY54mcQvPagHzRic8NS5ql7Zr3ZqEmftUXS+YHTLW&#10;KMfuw9A7ajbiL7c88cfFxHtphOSOTmOoIUpw3n38fXAqbSHB/kFFJIbaJE5J1tY8hHzOenYI5kvI&#10;Ogt06GsBuH7wWqNP4mjYj71YIx2vpdN4KCPOWJvUynVIsbHw2vk/nMkQuPjfnJnjqiT3xxUXZ+Vk&#10;jbcbgc74+dZs49rZGj5/9cHOcQDMS8eh3WDmO/yHNKQqphv/RZoOsNYZzpHVXfX/izST+gRsuJ5l&#10;+68dMB9g2JXGoP8XeQrX/095ChcY/P+QpxxrHjmQyuL6w63mgMv0g9z472z/tuAa0V84j8EG4ZnX&#10;6Yif/Ebsp2iW5BJwzqB8OtYVILJj5wnm+tp5L0Uvp6np7vlN3VCdWl044M/bs6awv6hwNhLGQ2LU&#10;BNn011EFqWKhbU9q65w1Usc4P1Iv8jZrqqZYU9bk04Ahfe5oLZmXBuEB6SgDcNoKCibD0LVy+6II&#10;6jM9ka6/bbHUKz5NF4EdDBogA361je8ZdW6C0BONuO8C4BO9LURCiR3bJ3gRqjQ/JN+GiCfgVZxG&#10;Eoy01gU5O98iTXaYzOXq7R/3z3OdmVC6+lTghYoI4bj9IMKrog7uSGS53aEbfnvPvF8+4HfaO8bt&#10;Tj+PwzSlJpYfWNAU8W3v6B6M9B9UKhnmuMMOVhKNMNO8GuaQKkX6WUihE5dKALgaYVgQjbpiJtnd&#10;xV5FmU9a+Uc4hfFwTHah4hwuF3fAvY025GDt7JK3UEg1A8hDAMNbRpbVbSwaSjflIXJ62xkP1Hhe&#10;+fEdch4WwVblNivr2D0dR/xhxeyBMQGlwVMc9lpzCqdg21WgTxMkp2ElcQJyPm5QwVE9GvNhMjDE&#10;w8XvvjuZLpl3cunqeEjNR4bzW4CF0AUaoYFGA6FB5wi00pcoEFjCp0g13nC1lpSseGQRloOkKb0H&#10;UGBZV0/yYXK3+IzcfOFWHBDM90W1PC1SctR+tBwowJ+ALvVDHN+Qk9plb6ZXBSqGkzKhO49Y+Sz1&#10;IfYB+8r5K2Szlwb1Qv+V0WP4zEdz7sNA9pyVwoUkjtJXlCExM/p8+xiA1khXsyXMuuBgvfsSYa8j&#10;U4ztT+6uepYvbxvEEcGsyVwlHxmb7YmbjaK8u7HTgxTPvLe6ar5UOUd4lf4bJdU0k9qBlP/WkRV2&#10;J19RQfcqxUTmq+9UnCJHw9bHKCprjCmc+bAXplUFJqUNyRPcTSj6zbrmTxFm3W06og3csOIdHv2d&#10;MbmUQCEUhMwp1yDnyC3TeB6szCrXY7Q4FDQysJF2WWyyTDn4LXi7so3fRXNdkWiw4xIiw8fOMsM5&#10;I2DqydFFfOo8VuGNOFX3rEAfzrW3CKEq4ZWyu1v/3lu+n+pD2ifQOb8M1/uFFI0b1l1U8EmiVW2Z&#10;Gs+sGePh+19dnQx0AUqEktNA253cLwlLWVafhwCfqwdN0URj2tL3rpRTlIUwvAhmWEYQIGHenzD+&#10;PVySWki6gnpgDhuA8so37qQW4g0Yomv/wrRx1McWLJKYVfIvTWdHKgiKSws7p+ACo+q+uhPMTdb6&#10;fF3BfriRyAtxmob4XYI2dpbGe9jlvaJ4I2nJWehbeBO4kn2nzuixJcMOkrXHJFCI/NmHQq2J5XR5&#10;M0gk9VQp1KNeP0Ec47bqUiAXkYMdiIDUZJvfh1nOralm6Hc8Z7P8aCV97G48W5Xfon41m4q5Y7JI&#10;jUTElBTpLn+IqniWCWviDfEEkdrBHYT53UZ7lTSK0g24kV0imDfU8pDwCaKqrMCOD4k70jUITFol&#10;frGhSoAQhpH7gseL8ljz/EnPmUp1U1FjTi4lFs2vCuqGc5k9PqsOL5qOurBAgihLTfdPD7m1J+17&#10;Ju7K5TXEnF3rtZcjpoufUz+72hycb9mUnqbmLvwDpFrMkvjr9bmDKijUwL0+bZMM1OQ3HNn8o24P&#10;t1fscngUpmMmKJLD2g5j21GrWW7PKPDxxs3mPv+Uu0Mpo1yMSRGhGjGWEphziZIEPW9Sp2Q0nicF&#10;v562tg2DMQMFgKorXPFEeFEbFHvLzZZUtB3QwY2RplsOqUNM3Jv/RsLjfyFh9R0JaZj/n0hgTNRh&#10;OBX3/K9C2LwXwui/CyFkvkFPYk8P/VXCUBq2WqGAZBqbBuCYtNk1Zlcz99DpzCvknDKfVvxgsKPe&#10;gahq/cWUaY7D375wkXOcn9GPfaduKxVWar1lY+U6IvSEJ3st7Pc6OsxQsu7Dt79deGavc8+kd0V+&#10;H51V0IvH7FC/GfX10I6Mpt96hxvBuCeGNf2Gh4FAxbRaqDzL+vtzc6uIMdQHl5GVBdmQsJJzDfTI&#10;8H3xGidbUrGbNeGvRhor2nJs/tfB9HhjhetVjFc0CK/PKcx8aCM7Gi7zO0bplxM2LPYLOwAJH18a&#10;VvrqAqf6hHN9PGecJBgjhI1BOl6RB5OdjViBMdWJToAWJ0R3irmg6dIaRjM4nGWGJTSy9He1PIRa&#10;28HNo1DrM1Fs2lKatraPFx1JHHYkQ7uZyPZY2c+Cwp8fWXMaqjH0Hn4hUlxR724FxvT9lMbfbHn+&#10;V6ekTsH0ygCHyiD828v7ZLBGdxK4VJgrPCGVfKITk/WiBMIgxRpUVxvWUqf4m4WPbDpOag1dsPjU&#10;FrmBZFQLgI01Zoyg/ZOg1qe+wkLVRF15FC2BslEc+7Bt7T/ckB1unHZO7Eooy6MzZu9KZ5l/m/9P&#10;UU2amSstGpc1wygRDcqeWu8CwyXYWMhfSnwmKbhGlW3LFjtOcA8Vn616duaJYn2/zHNInLTdqx2V&#10;Z20jCF6eOhAnKPaojGBUEs5EoZF970px9ILvntwf4H7/adGQVcPuUVNH899vPuBb98iXri/k0XA2&#10;ci4344mptCnmQmzJHBtXlFxCo/U8Gu1iI0Qenmh4P6fCUJYoPlbMIl3E6HRFvGqjHf4ftCS3N45B&#10;145a3XLqJUHQdVHO3qmnj5BvqkLc/F+d6HDR44sub1hAs5g7yQ00UNN7WpYJc5hHuE5ceIKF42Mu&#10;HjRRbQmE4H24WMhg4tv6p5SMOiwFj0PIil6tKFRBLN2oeKGjEvkjgcgAX8j6gpy6N2/XP6AJiDaS&#10;WNUdowvczNxUeSIyMl9oC/g6kqjAx53J1TujYWxBJGAZMH/rDE9pmPuOoGtZcNRaw1/mcqf4/dLi&#10;WFPKl19h/PuWNiqVGCf6rxil+VbXFJ6BKbBvNS0zl+6ms0OngMSnxZ7ThybTrG4Dw9SHJcP1s5n0&#10;q6PB0TuHc8U2xnb9oyrKV5yRdkPezafH1/SIs6eXqlfW9h7fF6G3O7ZzMyiEPHIL8GFwD0ajnh29&#10;3RJmP0Kl/Nb08gZENzh2ZRse/Yq0vzsZGCUCd5gdG/0qCH7UNZ3c88n1//iffj1MDDXrfb+mw+dZ&#10;otug0pHxwUJX32pZ+ORVsgAhHyuUvuiF7aKKJoFk+PHSbqVu+3F9GuIZbxt3ZYU1FUwnDKmzMoeh&#10;RYZOyfSbgTI9tPHjHlSLjpm93wrGhysebDY3sJPXTGL/3ddsQ0V/5gIHHmlu/zyb8+tkABBqx7/7&#10;2d8G2j2FB445gO7mA4Sad4sWPhPF+L2dD6TITH3oSi8eNpHZFMsgupDnvJkiT2/pgXonM2e8I/qr&#10;zlegNI9OliOaBPMt8R0K7O+4SuAa5LsrkKeOKCN4O2UD/un9FfH5xJV1VuEpfXjXQJSx1Ruq1fPP&#10;hqWprbU5sx8oYk46rbq0K6dRZsf8nP+amI3LNpLGK/539K/TX2Rfk9GMJBVKCFhcM4VNTutZH6i1&#10;0/02WDW7Uu9O08o24UlVvf8RQQGwYiW9RyV0nC8dTFcxNzZYzxARmEys+wOImrjd/+0RoJIrtpB8&#10;shrnARZmpRMa83PdcSIl0svmDY5CqpDmplVGY49OqKZ1kfaeI74LWPYT6mZi3HxOmA2gn/wYffTa&#10;YsCxxce26rYXCt2117Dm+J4VZ2uWhcX60qIpzbPepJbykwCocbr616wXFkD7L4VteIc6lIaySwvT&#10;kVzaBJQU33c3CeE4HiqF8RX6OdA6nlVRJUiGkMYi+fZbkneGULw02HLDpphQ3poSmGUQ4BXcDyrv&#10;enxEIoUoWZgM6y01BxJpqpwRL44dRBRj/KvjiELTKZsDVw6iG3zMXz76rWV353f/q1ZR0WjnUazV&#10;SDDjHtHnwxtTPe7OhswsCk3SVz+eoAIwPcYQ3gDhUEL3IoMeGQO11tcQDYDpFkZo9bTGPFdv+7ZG&#10;LvxLWiucdpqoIjDve+31TXVM1xKHA9r2ZgVVVyP9Vo7fYZJgxa+hoqk8jx22e8nv36wtTzhbCloe&#10;oRpnh6/n+Tp5e9M840qLAMD+RxL/PEJ64+4Osn4rBuuIKI1gziQEiQrVeW8W9Hun758zvuo0Phds&#10;DLn9g5/qjm4qlKgcHPIYAaFz15scc/bZL/f2OOQvaMVKDir9y+3f8LCRca3QYETWrdCYMjavUC3K&#10;UrJDyc/7lMlk0Db0E/cIuQRTo9k5ofCyqMobZ452GuxGaYJwnAKUqV6fSDEyboHmHqkZRVeqitrG&#10;auDrrRR8RmjYUdZVPge1e8h32V6oLw43T7xMQErz7QHHGhc2gQ6q5lpldr9Psp6XvEYqSBpp3XhC&#10;SZ72mWQYNibcpImFy/yC1HTBvw4XNu+cEH+zkwsudYLjx6SllMeUvEmOE6ASmirTAlwZaEGmSrCq&#10;A13Tsxe6oQrz3wyYxBsmgTh3mwZdS2Mgj+xJ9H4aEGN81Cn9goRjgdfQFL5F3lRGG9ySFTU24old&#10;jAS81eW2+JHbw4sy3g1KgS3S0K47vIOeuUktxeh1WXt5wIwH1d01bM7ew/mO3eYz9whC4p59dyt3&#10;OVt+Uzp7A0YPXH2oXgBG/c9O+5CVrlXrnnLMWw8yC4/qhkX2vOC2JkTXeuY+JgNRitFdb7waC8wv&#10;1qRPjxMblfJ0rKtwKuAsVjv7/sn+wBPRQA9Pbk8td8fKNeOXUnrSc/P0UaFLuYDhX5PVWUEzxUvo&#10;HY9qz8f2OmPjLpLyE5rsJ4eqAvh+D8ghyd2oXh0ZnFlKWdTV9KFpoRSN+ezvdlz4q1hnhj9Io0gk&#10;q6T9sv/B+/RMBiK5etWq5R0/DrASnGYuNmCDo11s/+rIaQN7n0Wd0CnEmHn5imiye9DQkvfRSTdY&#10;Jt5HRycbwmikt2d52aO7Zw0YMW6PsaM1MoBGAehVMSVuQbWwGDxE2TKYnTqWE/bSO/tchPho+wOW&#10;NPTjWWuAsvFzFdzsWjCln+Cjl3xPsVZgMBch0Qx0+/6MBlULmQ2oxC4q2dkjVpeBMhqJnwnJDQ76&#10;bdWbM7wrxT/Wq3r2kImiaXRTiKCxnybSQZaA/qh/Ld7uCrLfQVmyyvTS3Lb+dcZryrd/j7tvZ+4p&#10;Hq8NO44DMrH+lYwUhRowpM23nojeiTcc8T8AKSDW3/IxuJystrrIVMxGg3EJPtr0UGO855g9z/Ox&#10;67m2ZcBcUB4fMQjVmMY3bPwOekeUABREsiwSuuSuVQpwXRge3L7lQCXCzNyclifGRUx5KaFt1VmU&#10;pTFZXRP+oDZM07Z7Xt9wDqZgVq5Fx0PGwOTLDKpoyggPq3pt7Pyr+n2kENKD9fkqMj4i1TYKRNnW&#10;nEv5MnShCt1DAsXFIPAzzlTQ+hjDtNYlDloghzfvYciZ7A9tAyUBmcAcuswNfczRqzDKyTSKo7yy&#10;BluO5XULtnTBe7HTuKA7nRBBlpOcApAmIeRWCbY0mTknSZYSTpNgBbqhf2TRl02hPkqJmFWyaFHE&#10;pKmbvRQP92hjjNm3PbuGqmI8JcmSZJOa3fH766u3UDVb6wxS6XERJ7D9EjoLj6ZFTrPN6vzJIn6A&#10;fA0VzKM45Co5VBDVrviVr9LKOUf/SrK7JeHZX9BeVF/RoUtSu1uuZx24RKtRBfzjt/dOIu76/Y6J&#10;xf0cHuIZhfxBifmtdk0jWebmAbZBcsDtVrbg/fbp6B8U/u/0hLnTEwfZHxHoi4ck/t6o/k6F/ufy&#10;4FIX0CfOaGFeUGQ5WzxtJ/t5efhnRhZpTMWEDSV2aDr+9LoALr8Qlf+FKs3uP//Ct/ETl0EWR8Hv&#10;3ovrh0CXkVOWQyO7ove5enTtj/LmmaftyI5j9AxsGp5r+rhvq/dsl8mrQ2xcPbVRfdfouS48cbHv&#10;9z1vn1FzGs3mh7THGvm05mHX6vkWdgzP9rGH+/vs+xyF+fwQ8yrg01oHUev1bct0bddwHNfZZ93j&#10;Qc31lxgOZFecsIIHdMiKJHzy6QDusKemsKA5CWFY+l4e/nfy+GfIgmJBk4P6gAb+Y0t94IpLwGJe&#10;Igx1lyxI9lAu2YZRwcI06q3BSBxla7dQlrJKnV1XfErCsCY1uESDImdoTLKc8ugLrWWW4GFMaShu&#10;ntvGbOz5norgiPIspWDIkl7wKLwT0GGNtC2373Ygz2PG+JhWVCxcq1wHvmbAiyWvtTZq4i7wKY3j&#10;UyiTCtgtVap/l5Igyqurx6mIDi59dB5DqdNEBPTfBfg1X6EruqTxmnsHl6aB7kss5YgVeRwlFGU5&#10;Zw91j1ifTVo9Y0Lj1yQ/YwGopvzyLJO727pLjbxiAYnfQmbpWB1wIwZmobXKUtPpwX2tpejD4PK8&#10;iOOzKh9vwTVAEHbXEgrM62vmkSSPEDiDZCoZd0VhoifTTnfl9HFvuOTw04pWZwqMRZ6ck4AOkll8&#10;QCJK/AWnqil0k5DIFou9CT7Uqmanca8e87o1GLuYNhL7GNt4F7Sprg7UjTa3miW7EYuSXDS/DfAE&#10;0m5rexjK8bTVIHa7ULfV6cbeRvQz5OtZlOUkCSrZnukbPd9xPOSJMdS3TWsv8ZyIApSA3Q7+O4ny&#10;xrc7Wlzj2b5lOjuAWl51Z6wAriWsgz23S65MLE3wnh53f5/RPXYLAqOYJPQ2yqJpJPqdcBrdfUqK&#10;7z7miYnad8CPZcwOiJTMjluSRNkcAn9AwMZFTHn5KLpMQvp4HvEs/+ZEkeqlQWVKawRcHytptolB&#10;muHuk1Y7VXRDPeW/gVkta4PYoZ6Z0IAl4ToB1/9q19ywVPeLaypbDg1yOU1sxvgbWNVuaZPqup9T&#10;TjPKlxSxJeUp3IV5dZN5jq1S9dDoNg5ZD6+L60GipZ3LEevlEoQwjqYkbppaF+EgjlIUsEUa00fE&#10;6Qy6WKbC/hIbxl6SFETBB1mpX1VXtXVbS3vL204NE2Ln+NVjynguxpBBBs0ne0NX2y4OiJp2a7T3&#10;qlbQ3Clq9yJm4LsxTYtYTC1q/IHdgPGQhpsE0fFblre2zeaOB49bCKbgC07CCPjDlBOia5rN0Zhm&#10;LC7yWodtbBy6EuPLgJeHbmCM2TjU1mSiV6PJV6sqTx2gq5lg4cx/Oa/WtrSZJvwL/A/xVdSnICcR&#10;FFE5RPpgsWpRabXabpINREI27ib62F//zibkgOZkP7SXl96ZmZ3DPfd4BRFG2LJNYYiMiY0mWLgg&#10;pm0un2FD6EywLBFElYEYUeL3GfQapwStSjXJtjArPRKpKGnWHPE5W4rMf00Ybk7ms6LEa01UtSg5&#10;xLYcVzzaZhje5zTKYiDqsS7miM7YWxcZ4DqQS2awRczMTw0MZwB/xDANLqSo+jhgOC8JlRBlKTjO&#10;NnDHoKUiRkNNaCvNUEmaZ+o/pVjdjX2NglV+FbxoijVNseg8fHHkwHkD6k0mCvaunHdw6E9Ls3Sc&#10;YpVZrx4mi1XZZtBVqpZqFxucEJWEaspUKfLVpCOzOM2Ie473ymEWULcxScYw2dTl1/jRczGy4Smr&#10;Sjk2KsZvhFBMMbHTiYdJtZWaB7CV0CccAv1kTgn94y+SSJRJmBY0e6MaZ41Qzt0pcyHrFCbNgBpZ&#10;zCRWwrBxpC9HJB3Js2TsHHoxHsEp2LGEmMvEmfqYf2WgeRa7JLnROU7BTJsYoQRVkwxKxDaUpPyY&#10;Ji0CDwXCJ6oROOiFLF86MbBpRhgOyHRLxCpQkiJIr4JIQSPRFF6A74N87jYakWQHIG0O1Bmm7b1y&#10;JRkb3mEJqQjIs7KXbNDfL2nAYGvt7kez97LjvVo1DhXObeSuBwysAWTrVqb+ZZa+oGHTzLYP+BeA&#10;5cOkB5WKioUjF7H4xiMpHmJ2Y8geAO9/TLP7d/EL+3ei+9v7ZEew73XsKLmvvp+U2OQ5hBYa9Mid&#10;MA8x0U5UPhh0zDPW4zP2n+lRpAVqNiGzrGjgiXPHJILAmEWMNMyci1OWSN6qYRWZLfnrbjcm+kmE&#10;zI3CIcPSkK4hlriJITqgJX77GRBgfOZ5dIqevAbAlqRx6Z78SEU3qQpZY15LnWFFs+ehwyKlueBx&#10;QfdG0TwAmG06KX+ZahYmZvzDgn4A3UlmCc8DJDFl4puKYBlWXM5kI2rtgx04JZEhL3wJpahHUoWy&#10;j4y2g0eGQayEAB0QD9HCyeXmWQH9kvkQSbkBnNSxhNy6gdmGnNhdeoVPEkpzpNgpjpY08U60FuSD&#10;MUUKhiaKbzTgI06O8C+Rs3gnYvqM5fnrLOQ0KnqaZbpDJok19bj5QNjqDCoV4YITttDx4IKoyYvw&#10;SvxHsAwjKjSF0ldifcMyoQpojLjoA2mn64iCbkLU000Z5J33BQipSQKth50kqzwK5E4Z5jHTpOlx&#10;LIJ+CDmOM8lmmgkK2EhQwBzGNxqycFSqT4k0gEM0lGh/7h3UycVI+IYYLNHSDSxFQoVueP7BY5cQ&#10;PQQ+ty1+jApX/oaqvLV37ol39t5IVegMkm24iDcmYojYS6/vur/gDwrPhya0hK9hEe9HUXfAHdhC&#10;QmdpDVVi3ztyGPgtd3rxJqTwvckesJfQA7bQ8X/woAk8hr3HLmVqyfvySwCV8hDHUrzT9Nw6BhJS&#10;G3K2LxhE8K83QTMETov8kMSZ5nzrbqDrsFko4on8e0EXJcB4AS7E/q+eQ9SapOma9Ro/+R78M0Wv&#10;InkxGOLJ+6IZC3KuRPKk99UI5BK2+qAlvvHDb8HTu/UUR1egMUfanwRe4PXg6GuGnRGHLxJVlGd9&#10;Ub8rfjiaiGJDzvJ2XnCglqupPZcMpOnMX7uJz+gFqjJIWEx0dUH1W4sLQ8FRhukPunDF/xns+atX&#10;M4HCvYz1iE5ozxFUPLALomteDiJlhOfoXFV5KSmZd6j1Quhs6B9+KXvG88znDXr6NfPB4X0oYmaB&#10;bF3u7aQ3hj4Ivy+jO6Ab07YgRYoW2vLFauR166XnimpzXoRx6IatRV4I3hdnxCDBRA3msAw7EnlO&#10;fl7FL2HkMO5GKiVOSGeYTRcErf1xMhNiur/V+W+mCv7usmJQpaQRWXRixIxEn1bRVPT2FTGJK4fm&#10;iwtnh5H5FqBLW+CvOmSgYJhYVfMUz8fm6FvQMKlFD2Xr0kYBc1erUXdMdMLedlotpUflKcSKo+uU&#10;SEyu/u3IlEjIGqJXIJy/yc+VdxwmP/LNULx95YcqC06goheUqLCIslHOAjwwZFjcb3gnQ0uShcRh&#10;byRO1u8sX0Qmb1cnS8vr9WPV6BLLP3jT9EJct8YcdJym3PynEFWS36BjYwkyawtldOuUf2QhQ4E7&#10;yi9cfEq7OsZKsDxjrNacPUZkB52ug0DQmGYKMHhjF1GWnkr//EiHum/Skk40f1dAacdYutHwy2Iy&#10;r6bAFAKIMcGaYkFx1a4AbQc7fMKElyk2BIae+cwiQwgrYz5xAmL81x2FSFgAB4JCZHsO41sUQBxy&#10;k/D/srFXYgsmHCcC9BbmFA6WuWvX3ASBXteWHBUEcOZ/asBbBYtwEzIWNEffI0FH8DdLgDLA4Lt9&#10;y2x5ysMbGCBItIkRmHG9GdAiNkRH1MC9xgTbmBnQhMXM4kimmhlSKqnNl3njuOMLk59eVhB3XP6w&#10;rDGEeSQd7e+ARCkMjD8wVJKO9MRahiHw1lioG07clukhEznXk+bxdSNmP4UJmzrMtv0Mpxo0g4Sg&#10;DWUcosUPEdtHGCpms4X31IGwBUhXwvX8c3JxsXY171rtjHqDwd6uiHlr8j/Wjs837vKt8eHmAfpe&#10;ON3ZON/utunn+bQ5MVZP+6uFrc2ehopsvX7970l9rdm+/nx0VjtuDn9unrWpLTf6J9WzvVylVlsr&#10;l5n4KE4K5fX2wUPxU7tVMFmbfamWVnLtg+Eq9UCnVnfy7+Ww3arhUU87PJLFYnFz8s7VUPkB/hpi&#10;P9ds3H62xMf7bu12u9CZkyHrDEbWNH9UX7P7Ym193H3UN8crOVEtn0qRxtYb+2rj5vLuZ+eqV7yJ&#10;dxrGNe/brVn/vt1kxXleLOTs/tZnRV3JOcnq/4aiiOr9uNHV2/r3ptqdWr1p47aylI7fG6JcGT61&#10;W8ebY9cOhMx6D5MHAj9tPIkDZbDa3d57XO+MttcMN4bvSLFXcvuPW3n5RN693OpNa78OWp3czka+&#10;+7XwO9/ubV73e9j+dHRzujY9kGU04z9p+RN1OHU9V8ol1KDa+u+m9nCqdPXc8eY2zf+0O8PRxhOP&#10;/5/2wel0ZyVXP7i5b3cMeXOePzw7KDXmPw+1RqPE1J0OlQeV/KxZ8S3K4im7gbQ1NnFjvFNWmlqv&#10;hKC+lbPDre0C7uqNi7n7gh/DXLs3aK2NTwr7uwzqMrirrx01euQh37pR7ppVae3eMXtk5OBBR/VP&#10;a7wkd/Vx/dLgeTrqzv6pby9a80YZliv3a2diCbU2+qv5W8q91PkfHhwrDmQlV5b+N6g5P+eP+q3F&#10;T63xyRcX3iuc/HaNVX9UB9C638v5o6OTQlU8nhwu7IwPWwfK49cHp5J+wGDvvLu78AKg7qkfwH0Q&#10;QGXr8BsH4Zrzu93VrvjLSTWQ/HGtflt/lDtX4mNeVEtfnk4Q2lzv1qXry/2L3PfrznmveyGqI+2p&#10;/XTfnKzkurUfV7/cZN7Wldv/c1+lbaYrW/gX9I/QRBNTokmEIJWJNoup0Y1tSGiz5v/fqgoZtH3O&#10;PvfcT/eLR1KVNbzrXZMypkNdMfEO6qr81RtLqy8mltG3hKFKOklDAHMTltXme1tfqnXclkG9QpZV&#10;OTgvm9jcgDa5D6N/PkSboXz319F0KMekfgmZ9vkZtEvny0/X7pB14HALxPvJcxPVgplTl85PhDKY&#10;E0Z8wudlSv0QXjEF+AmvypAdZDgk7rnRfazcyDoDewuEyZz88vuCUYK+OHEqVQpgXKIxY/jQITNR&#10;A3o5Cii+PYgHfSPeNMQNB3PRuIUa8B+C0pLR1kqoElVtpsIE6O9RhWkpc8RQASbV1g9d8wYlY6l8&#10;s5lZRwPsIN67j0GjuOm6ZD8XlEh4yj0KCbdelKUnArSr8xCsMDlOFiv99SNr8U3HvUKf1WHSKHEq&#10;XkhUfzLn3FCDjU1GlZODeChXmESeCNsv6NVMVxU5yYpMpN7FBSdKF7thrFSOTQ6k+HWeb8XNrrsH&#10;7eW7D4oohywBByW8r8VVf4QdAk1fvsDPPv0iE6oszWoZlPWXIgOt3S/NKqh034u3Eg4VlD/br6pg&#10;ZN9RgZ/I08SyBzrE7Nt9zw+09nCT+tpEeFzR7EYAtdjn+xLFi+vAYaXyBTrgqO0DjfzlxAT2Ekex&#10;pqnpRQlkjz2709ydQiYHzqwBzVu0fpynJqHM27cOK/bMmxTpy2YIWpOSdD3lwETgi1IUXpl0YRWo&#10;+EV6cBmD1qWdsE/xZVjH4IutcJql/Wa0nPkZ6/P5urRjNd0I0NNRB7z6PT4FcVqiC1JFQP9yVKlA&#10;Z6nFNJ2nwwEpb73L2V88EfZN/BY9iqgUSvhD/Mi0KvEmOs2aX98USOidaAoDfERlkxFZi48HBwVd&#10;4fFl9Cg/EZZ5IrpUs+WYWpA+twjBMj5nfZHBV5A1DWyS5S7AhjwR2E3TYWQU2yhW2+hdBguztWAR&#10;9xDdTL5Xih8tea2rFutr/E0GnWM38jaU+Do2z0RxZ2SaFgQtjKelhb8LHYy+O1APQvtfBOIuDFct&#10;5jcILFs2dgPj5IYji72yH7EwS3PhgQ3CQ19yfx8S02T8z5JoKnU/mrSAlf93xPgtLdDliuWVTZWH&#10;YOEDyOSfYGVNX3Hm3ODI2j6jy/VHoN5lqgVg1kTszk2MSdotIu+2RrI0m5y+U4ov21kHmWxHyxXV&#10;nM1afB0hAR6kSsaysGEVD5Ok+OCa+1jsP4f6r/mCIccoYslXjj0qgNg1KzX/GQ3NkFg5ZFZLbKPG&#10;pOhgHf8z4UduYOPRz8A9+pGg3S3vVOFl0YaTvh53NgwO7GCvNCrqpNpPqx4yCrsY8it16/YRH5xc&#10;5LXQ83YMaTUaC8psffSbrcwxTiTPjd+vM86xI9TD6wzcxdwLDTZUNiLBvDn6Nd6CH3aPc21blFfo&#10;vgQ4aXnRBnK5fBSdDonjBdB2cl1ojU5TOMFuhC3t1hLCu0O6Rm3GfGSi7u9PY8/BIVxCuwdlFm7H&#10;RCYcjzj2RlqcGvKCVIr2bIUmpdKFs4G5TmEfqbpjdXMOEXA1Rbstt1H3ujme/RDwnoCfRfaxqvYB&#10;kF1wUoLTenLwb5aTP1hN0KT0L5eTP1hNrlOfxdAIcm1qzr8+ltPZbnP4AdrSaG1vKKlN9FS8xqBD&#10;rK/z0XtJxGOsjZMt6v9rs2BPK9/ktk8VP+SyyLxABcGp2BSGpNgkPs94HEalgn2Ak3MXwbTPMeWo&#10;/PbF/rJhg5sFAu4KP9gV2e6m0gb1ThnSHWanSU7bkN8tFSaeOYYhrQQoiBvGGOLp/4mw5/+fhi7q&#10;cmFNLGB6NeGALWxm8F/4XDg8TzkulEnU3GIrv1lS+BezwhRAayOE4NfGkZ5p+Xpc6Hi466baJhcQ&#10;rHUCFa7h7/MqPlh7peWHJw0NHo9v0f+MQnejMPfFdTUEF5GGnrASJI0Wg5G4jmc99oFFdio9324o&#10;FKaSYz+rVxhR5ZWPqCWFVUefpFdVdheYlXGC26ZMZoV9sWGKnVVKYrMhwG7R39auhl76BGjWWl1V&#10;Ds5vB72v1yvGez/Fri/TBlU5RDeF7/ridKf5mpV3uv/Xmp8Ii5KqcDotO4l0tZfHCjJUPjNB251E&#10;6Zz05pBdP4hFMXERKTrc+fa4YjAcAS5TjlgH7cQxugJ4F1PCwum5VFTJYDgBy1UP7jfh+Q52J01V&#10;x0HPEnn6KvDT0U7oNUP+9DLUWsHmx31hnjuqc71ClpFrZTNTc0wxIpdO5MTk2E/GeJScedPKX5ew&#10;P8veOAP8uANCjv1t/r7KOlWa/kH2OgxB2QtXwb0urb5XDMx9PTLUqJJylO4kcutFWXIkWqHP6tBn&#10;JU7FC4nqvdimB3buW/a+wvGlvMFX0nTKA2d+NdhvnEG5T8/NMGbLtbk833LhG/kCz7L+kqdkqeg1&#10;m1Fk78lFo3SxG8YtChmXTC8m/sUVp2IjJm6iGg2FtnZ47HgiTI21TupTGY+IITTe8AhHcRSwOtbS&#10;4h2suoyPgEhwb6jnGMo0Nli5ZxhcsYfMQCN/Xft1xYCTEturHlru3m3eZPlXZaGM6tMxnE0yqODo&#10;QWUWoj5AIsA1YfnrpcxZ4Kr+1Svw+Y5fftuuhmKy+x4FTbJhAK0dgptFgSh8suKanp+co4rZULIx&#10;+W1YIdGwoeErsDrzrUfGp9p+X0sde/19WYd4iZuULyyXAsEAHm6s3MeThEGsISe454zuay0fKE3A&#10;Jqp9KyGS0Z3tDcXqMBZHQtd3PluaKzDEhoc5V1QNMjnZjkZcRy8e6m1Y4K8irP6KTE5Xv3Q9vXpp&#10;VuFIFwaq3C+Sj1xz3UuGnojM53748VeXuiRbm2Xqd1cyi1FwLRlL5TtdMzIrJbwf0LAyJmnQSqqf&#10;he2ZfEH3vm4V5geLvN+wl1SX5iCTZ94LUk3q5u+4wXjTQqeQO3mGcGw+ajDIwtExHV5FUVEIb+/w&#10;RKSNnaf0IAZRmJ9lhsmqxyIvbypJewi+BnHk9ch6a7KXVs++JCR2og52ubf9Iw6huCDS1fezA1fV&#10;YzSop5WykBEPzsn7ahkfEE4R7oJqsgDYz3lN1rlJTBkszv47PLmv00sb9v1RH+yXdRIi5iaLNS7h&#10;xw/beGhU/s3BklyWeX1EEG4NlDZgOQ2PjWNZb37DjmyWiqu1Ra8qgU9DlQRDK/qy9BvgYmvw+Aog&#10;v4TufyivrsVEFSD6BfkHo9HYpSj2ggLRGBMLxugmGgRUFEEBd+/eh/vtd7Cisb7sGhimz5kzbIlj&#10;UpRh8QaQ2GHPJVriMBebab3CKNxL/rQCB513WSvoouro2khXNG9fS+pJrkx9mehTEfbLvJNsbwuF&#10;A1DSOvlWyNegO8au3PuAXVh0Z4jnBRWsC4Fc4nU8sZBz+Icl7IxSIF8arrllXOekeb3mp7D99tL/&#10;KIdGYvd7k2oxbE1H8W1BFbu6Tvn7DJ3yPDib0IvteX76lon87JeaHdbXpGMypSTqBpwLO4GqsSFq&#10;wGpw7CGDqWUCS/rX95OTuS/nNEfXoAaqFjzSsHHYmkNPoZRyfDCFQRbfjc/6fjHJQRQm69eKYjEP&#10;H2MJwSKTEfWUcYpAMeIE0SGEDs2/d/St2iTjLgkt87j8NDHigxJTXfNUWPh2B+BS+M6J4F63JxbR&#10;ki1gRU9j8g3N4yT7np3kUpmZwzqLGxoEv4SQJYuI7u8QmWaYJiOBcs0ECvSnlaXQ0tEug7FHd5Kd&#10;eVFoPqKA5UDQcyRZj2S0UWGgBu0qqZID93ErkPly7JQKN7AnZJio+HDYpKzr/qpJ3Wv7VV1ONb7X&#10;QZW/WJzJIQYMMauQCJZlatBU3wjNt7UIlSvO5hthv2oSOmLVSE/tnEwq/ON0zS586efOsyU7sHW+&#10;8nI097A8JSBPNYiFeHuHgLwLEy/qicAgpW0jBZoU8GRXN2Kl6EHysjz7Nkne9FiPWdZ2n+4jqUcr&#10;g19rJFYvSJkTyfpg5IBr0YGQdfXFoPxvc2HDlCaLrdfW/bK04qJ5O/EFl8y9xtCxevGQbMyL9Re4&#10;3x4fkoOpy5XTFmNix4WOMIAKIDYdXBYbrJzhFMkW7Xt79EECu4FzcpkKjGH5ASwzwWOW75xb261c&#10;SmY8Vg5+qKxxeu7MEZ4XXun493Kh+DJ6J74DR0BLM6S0u+ZpmxfKa0hyJFJrQrsRYnpyiACMJORc&#10;9GNIk7En3cgHYuMA434OvBfQ5lRPignXFGKue6yWM/PpkkWamJzlxX20XJCx/mxoWQlLwO3UuCJw&#10;PRVJDhaidgi9qpcKWb5YUdtN09w5iTkabwDfbjBMbghN3liwwuX+JZZH7zIP5h1QgfZpYcBHUhWy&#10;4c9BXYZexWpl2Zw0v7D3yFggaDcJIXHQXrCOFDEfnggC8d78eo9Fs4ViYfRLsJsXlj2XquFdqlxO&#10;Acq32d6xz4CPMZyLziW/mkA7ozUfgvnnPKB8ZwI7dzAj63KktQfC3EdO93zYqfIzDm3vyM+OAeoK&#10;QTJEtRNlewvlzgmShTQ1jBD2lH/xKRGZuZeGK8g7Z1IMv+7GLT5toWmDSWsc09dHRdXlS+eidgqO&#10;tIgOjnwVog1BTQEbnz10A9v+phOCwLMJjPNW83IAZZ8+Oh8K1MXIb7O4Fnnt9hfM99diRJWE0uPy&#10;Ngoofja8LIS12IjBQSzLagxCgRYUvukmlf5Q32LbnsYuNl3uwITUfRbysjP7uK/2HchrdwEJbDsB&#10;1mqL3dtVj7VIthlld7mLT3LjF4h82rKQ0lWWv1uwomaITiKp19luNFfJyj+mWMorhfiUv13OkzF/&#10;ydTnkiCW5axuCdGpzG+Ks2Z4NJCpPE++lYscbMBh28wDtudSzQ7LQfyV5FrqGK7XED12MnRcleju&#10;x6gJgBNoHxH/Jppvv8ZrhHlhPk/qZjxGUqV5whPJVzweKaqUanBZ5MOdgJUTgyTs/QrzCO380KED&#10;7dgwH27hAUv1pa5/SLKU7iXmZS6b/qRENxxXKXTf3laLNw3z0k9M0tSX1HZYGm2rJ/ouv7Cwc6an&#10;VOC1wignBKiSXGgdrHwEq306GHc5H4O6VDt+1RK/BeA3a8tEBsm8PyN0n6UjO2Tcs9wxiUNRAOgJ&#10;qEjfXgqbz+K5Vs3nunNGWzgiWPG+lU7Q3PfYTyrZ+yrz7f7CzGH4pJ7vB8jOvY3uXjdZeivWicRH&#10;sw+xiMyaIkKrrdHiGRlC9YHmecDAZ8ASK5FwfBHJ96/ckiH40pVkKDr9TEvRaEgf4KTGl1DfJIE6&#10;0Ui856MrvjhMnc8PM8TqNJ8pgqqma/YQb9K/HuLDlnbnBM+KYRNhuyQ74g3Tx/8yd85e0uYmSyhm&#10;e1b7treZIamKbqM4g/PY/PAWtYXyqirb3FVR02cib0i/xSdNEnoNhZutRKLRaMQWKinGEUUN6V9x&#10;JeUmBbUv2qoUY6tqoi4awbHaV1diHluoYWiSMjyi4ZWbiltX1kbiNkrlF1MR/mqIxmJmm3GKKK+k&#10;QpTEm19y2l9bwhZ6VY26yKuaIArL1wRiC9VFDgIKcQbY7C8MUQ9JykTWjSD8hwcHmjhfiAr/d6UP&#10;WVs9JW5o3Mz4O1v7uAvklLw+U43BQuGvk8cO5MNXeGMGq3muihY5jBY9qx851H8+OciNyUEOgj3U&#10;XQd4E8fWlTQCiSKtZO1KK9NMtzHg3qgGg4HQTTO9OphqMKb3AMEETDXwgNBCaAECyUtCCxB6KCHU&#10;EEroNbTQMfU/V2hAka01eY98ef983/FdzczeuefcmdFKu7ZXF9jUsPygBQU2Vn1mWF4tqVv+mz8M&#10;fp77er7vt/b0L11t48NLcXWLz53/cu7KhFENL8S10DY8VLzjtHSfkW267nkhlN25Z0/OgG5PBlUo&#10;MjO9z94G1tVxaXdWbI5/OT3lSakul8Y+yAg6ab06xH73XN4SP6z78tWAJhllunZr379Jo4ENj/eQ&#10;eurX7B1Ytv60r3Nc8e+W0rpr+OFf+0o7V0kV5xe46VP+uFiofM365wOWttpv6LDnp+LRmza0u/by&#10;XOvjaccflh1WO+LCs7RRORfNTC904P4Jr99Mlz5MPWj4ZoFtjX5jrhYHhz6c6W3epG5x8MXtDcEH&#10;Tn2+2r9iP9Ol6/hPaR2OLLsaUbLf9rInkhbneTH82YM2zcvdXJDSeePZkwtaxieO/3rly/V6/GWA&#10;xHlp/QLCrp5Q99zz5JfF3++/O218wfPWSU3Hqrr6+1lOjf88X/i0WklzK/bOMeFo5eq1TMKOc+vO&#10;DRs/fUz3miHNi4UtWp08e8GryVWLli/RdvpLc8LByqaM1jErtT+1XBQ2tdOUw+sqm34SKsrJc+Z9&#10;8jTfUfzv2qDD9feEDqh35mS55VVtY5c0GTptWyFdDa+ex+K+r+G/bVfM/XXBhT5LDAgwFh8jvQoK&#10;v3O76pU+Nyz3UwvnGxPnZ10Yvdpndouhs37sf3Tm0DtjJ09e7fVHQo2cPV9u27a8hebs5mU9hpdp&#10;W+xu6W6Xlld53iUu5eiR/GHRJ2fdarl/5peWRc92Nz8y+M5u+d6BgXdWD/F5/Op+66U3xm1rII9Y&#10;/cP46OoNWn3WYKZ1p3Q6ovQneVrMnNh31YjHldU3EgvPGv4oKi2grVe9DgdLDxsZ39Rwcm+ehrkf&#10;RRZt/825kPTHnx5sfunXDrPrlty95+K/JpXe0afrjx89XJT7i/t1ax3vU6jk9QU3Z+ysvqKZ7+if&#10;izSyz/i+qGBfYd2VVjXML33HyB/S7gVNizh37am5se23w5W/6TM4trxJ//SIj7Hxpgd+dcdVrZHv&#10;+/FDxpz67WK4oXV9uZA2ZMkNbdHW535u9VGbUb7mKTnGpH5edIQ+qT8rEtc4yt/7Rf60PI9X1d85&#10;YFlgmV+Dkmd9MfyqvpMp5ItPFySfuXex7c2+fncWBRUtU1zbtsmo4fhzGcZll6+WHBwiDh1UMyJ6&#10;wrSke0eOLymevOPK4FDD2J31629dtfNQ58UNzsTEnvjw6d5LxYr8Ea/H74IOzRgdEzY0/OxeOXTj&#10;gPWjN29lDyfXXzkjf//eicf6x+/alZhessTH9RtuTPxm5uIKnW5/G7p80dfBSf4Tdy8IODW57bkW&#10;iemNakRrF/7CxjQvuLJZq5Ivlg9bk1Z1ZKQ8IyjxcI1+l6uqx5atUGzykIv9OzVdLe5p9G1CyuhW&#10;x67fLpoxqp/f3q+W3JwzMP6U7+nJ+3Kf7rilaZNjnccNOlV11O0mafXWdV+xIzq9/Mbvpu4aH380&#10;ZnP+cm3ub30ZWzmlTHQpuXGr4vUbT63+WWz7XZUarCu7Za1X/3nLOofuHdxl1Ac5UsQv2tp6B9fM&#10;M82ee0zIri0PezefVuns5XL1FjasN1f11db+U2ptuhAUk3wr+efY8xOi1h7OWDGxOlt1IHbbwnw+&#10;D4d0FH8vnJYyWP/j0DpTCs952m9BzuI/3bGsjE3UPU0+se9Fvhazbu9sey0Sf6E7b7eFhbtNivq6&#10;6eOZYjMxUsw9e/fPBmvdtaVOeo0ZVHP8seirB7/aGPfjmPBlvYt6V7xRs3HPr/xKn0xfl7PzooKH&#10;5/bdNrJKXWOHgyv8IhbXyj2u1A/Pqy5cg/+j0O7IxB5BlgrL1dUXJSd+M2uhODsxT80UuaEmvOvc&#10;gNsrt2teXNm+sG27/Ae6Jn7T+tTN1Cap/RY0+OrEicOnttX74+XD6GNB1xqrZjc9dzBx7N1hY9v1&#10;Gfub1/S+Wycmlv69ybcN8qbd0y680aF/0sL9bMzeVf59vQbumnOlmWnopsiNh8OGxQ07OLTEpeiA&#10;+0cbrm044OSRY21rjWp95WH3bfO6f9W+mX93oUOnqyuOjU0806vEqm+2bBW65p6wyDz1h8pbNoWO&#10;m5XRYm3D2hldTBUbLP9+vNW779qqUxeEp3wwZtmAvvOWn4jvNCBmzICiF6I3jXq6IOls+8+Z//cR&#10;c7Z82ejKuJrp+6eP0TSLGzP3dmxCJe2hcuc/bdN6deDjkG8Hp/xWNrXakkfXl1VucqJJmY9WBa+/&#10;mTFiVYvmG9QFWuqkYQU2N0s43nrBrNX1bjfZOfCLER8OD3z1uOlnv9/Ymbvyhur5Xz5fujdj0cTf&#10;708YeaDvlu2TZkyvc6XysR6LU1dtqxh+bX75Xzf0/NjyOKZu3G+37lbsu77Z0gPH8/oO/+D47gnr&#10;b8QMPz6pUMU69a6/aryi5bMzj5qNUKuutWqamvkXwyKdvxfWMgIHca2pA/0Xo9BQZz3+nVFMckL7&#10;lC5JPavhvxn5VisXHBgcGBgUGBEUGRYWEugfGFQyMLCk3+teScm+VXB+gk+t7t379klJbp+SlOwT&#10;E+MTHBgU4dPKt277jl16piT1SWzl5xdQN6mTsscGyUmd+nZM4C4bVIv16d6lQ3L75IE+QWFlAwP9&#10;Ahp3Seme4BvbpXPf5ASfcJ/GdRr5VarEKQxITvjQEOgTGmYIfFN8whFzmM+Hhty8Kijcx3Ho0/NN&#10;XRCRp/KmLjIwLAz/3+lPda9fvf7J/UWFBoW4nxsVGhqcqS4kKhTCU+FjBOPciKA/1wVGBoYH4hf3&#10;qPB+gZGQ3u3coKCw4PAot35RIYGhYX+uQ7+gMHe+UcGRUZniCwqNyNwvJMQ9lqjgkEj3mKNCgoIy&#10;14VEZToXp2auCw7OzAMO/8wjMCokMjxTfKGBQW66BEaFBoa6+QsKCgkLDnT3Fwql3evCAsPc4sO5&#10;kcFusUDTkNBM/cIiwjJpHxGUKW/B4ZGZ4guJCo9wm2tB4SGhgVifVPg8CIqELO51ODXQbdzgoODQ&#10;SLf4gkOCMs2r4JCw0DA3f8GhwVFRbvoFh0eEhLv7iwwMCXaLmeaz67zCXtCle0Iy/Xu0Rl0GJWBZ&#10;BsQlJaX4QE6fuIBaPT9M8nHsOTiu1rJCbERUFKSJjA2OjQgNrwKZgmKrBcaEhMYGVQmpUj24UoWw&#10;6rFRVasFRoZXxzCB1SOqVKsWFBMREhNSLSQsNqpKbKXW2An6pLRPTnHsAwgnJDLKULx49fqxBpVZ&#10;pVLlBfRAbsAE8JILBybgqL9KZSz/uh+95iUPDkzAFK1KVTKnSmXFMfmSAS/nsRpWch6jm8oAmABe&#10;auPA5HyRAxbDOGLJB2sCeGmOg9L8BewrZyGfr4u1/Gl/gkpVARXEJwageP5OvyXhn/gSTyp37xRw&#10;2OL4SWNTvcV5rIF15zfMplL1Agni5wPwwvnR+cNsvbTxsHV4IyxvpzGuW19qT0jHtJul9drPpbna&#10;rtaRWo3tMZtj68622OZqTtjWax7Yjmks8kVGviriHNKngtNWgiUOVRBgLOxHsGNgOQccjiiHHzQW&#10;6d0WiASID1kq3KqKqFXi66pMP7m//xUdstPcXadoMCKdokCANPsENg2W89JBJ36cFcchJpXqBnud&#10;62I4jxeeSzpniOkGG5bvBuO5iUYdjbkGE6E97GV06g3Lx6ExffGackPnv2tu5syZjd5vC/eXVdyN&#10;BJUqOZu4GwnJbJapT6a4pyDuxhhmO2wnWD5OdlqNMqlUfbIZcxTG+9aenGlM0orG/A5kPI2JLorr&#10;Ui2pVBuc4/ugLy88V3S+WtrA4mHr8EZY3k75OCTe0wyVvDWfSWbNj5Iex9s0y6Tx7KjURNvXelpb&#10;33pZW8p6WxskfaQlX+7zja9Lf/AIh79msKNhuYY4/I9yj/P+VLi/rHL/T+igtC6z0ikabGiNFAWB&#10;srBtYSfAcl6ucy27vF/Am9hpdFKK4YL1tFop70tsVk0e2cZUcgX20NaeDbLht5asYzT3pFhNGWmi&#10;JlLqoomRYjQFrJ+pyZenvIeBR2nwGAnbwoUPDkdwbmjK9J7yT3DITi93jtGIm3JWBgSKwY6D7QDL&#10;eVHO3N8r0ewoNBbpwgtfc1peofpnrgV4vBbEQeufcpMPMAHLQDYNFUo6LZPTNDSvfAFeODdsRaob&#10;tn9p6toeaerbejIlP9Su5CfOdpkZ5drar+XKWiU/1K7kJ8EerM3tfYLl8W6jGA+1K/nJ431L85F9&#10;gmaPPEGjFA+1K/nZjPZ/A6Sj+3yLgX6UE1r/vlkcU65KAjJAx1RevnzpsHxOUn0JID9AfqhwS315&#10;P6pznQN8XvC58CUG6YiEElea+7zwXNM4X8odGcGdR2W0UYy88HP42Kh/szfQGuJcySc/pvg4Vx7/&#10;42d3HC65H6rnXLkern15P2p731y5ThtBlF8D+Diie/2Dc6Z4Nsp9FN+Dt8jd2Ca5NftObsxWy7XZ&#10;EvkDtlCOY3PlFmy+nIjXvdkqeRDaBzPy5UnvKSAaj/HSYVvDcv44zFJvio3rTRpxvemYyrWHhxyW&#10;+6F6rjfXmVvqy/tRnZLe70Mz0oI0IW1II9KKNCPtSEPSkjQlbV0143nbjbyNds5vHwfL1z9c87Zb&#10;Hq2Yt4NyCtsvx7PNcixbI4cihmCWLldhE+SGbLLcg82Th7OV8hTEMI2RL095mwRhm2D4GbB0bcx1&#10;xGGWeaM88LyR1jxvPBcn7nyL2rd+qJ7njc6l4tqXj0dtSnl7H5qRFqQJaUMakVakGWlHGpKWpClp&#10;66oZz9tR5C09m7wdldMV83ZeHspOyY3YLjmSfSXnZ9NlO0uVg9gguSYbKSezGXIaWyEvx/grGfny&#10;lDd6r2wEzf4F2wGW64jDLPNGmvO8kdY8b3RMZe/1OQ7L/VA9zxvPF7fUl/ejOqW8vQ/NSAvShLQh&#10;jUgr0oy0Iw1JS9KUtHXVjOftPPK2OJu8nZcXK+btvvwx+12uxw7IpdjXcg6WJqvZYNmHdZErs2S5&#10;P5soz2FfyD+wn+UdiGOxx7yNh7ANoNks2E6wXEccZpk3ygPPG2nN88ZzsfHiSNS+9UP1PG90LhXX&#10;vnw8alPK2/vQjLQgTUgb0oi0Is1IO9KQtCRNSVtXzXjebiNv32WTt9vyd4p509onsQy5FvtFzsf+&#10;Ld/WjJavaXrKAouXw1lHeQj7WP6CLZePs1/l3xj58rTe6Pq7HjSbA9sZluuIwyzzRprzvJHWPG90&#10;TGXlb10clvuhep43ni9uqS/vR3VKeXsfmpEWpAlpQxqRVqQZaUcakpakKWnrqhnP21PkbVc2eXsq&#10;71LMm2SfyfT2auyMbGDfyL9ohsgHNe3lV5oaclnWWB7Jhsnr2DL5DjsnP2Tky1PeUiFsbWg2F7Yr&#10;LNcRh1nmjfLA80Za87zxXMw93gi1b/1QPc8bnUvFtS8fj9qU8vY+NCMtSBPShjQirUgz0o40JC1J&#10;U9LWVTOeN51dpTqeTd509uOKeSthX8Bs9srsCsb9Vt6iSZHXappgzoTLxVl1rPN+yNVSOaf2mmzU&#10;ki9PefsYgtWEZvNhu8NyHXGYZd5Ic5430prnjY6pTDxEI731Q/U8bzxf3FJfPh7VKeXtfWhGWpAm&#10;pA1pRFqRZqQdaUhakqakratmPG8i8nYtm7yJ9muKeYuwL4f/cljPdzXfycs03eT5mpryb5rieH8N&#10;l8dj/R/F9W1B7V25hJZ8ecrbaAgbC80Wwia56I3DLPNGeeB5I6153nguRuzzQ+3bvFE9zxudS8W1&#10;L88btSnl7X1oRlqQJqQNaURakWakHWlIWpKmpK2rZjxvhZG3J9nkrbD9iWLeatq/ZmH2MPZIvqhZ&#10;K0/WdJQ/1pSXf8K9DAsrKU9mH+KexmI5TJuB7yrIl6e80T2NatDsM9jesFxHHGaZN9Kc54205nmj&#10;YyrD91HrWz9Uz/PG88Ut9eXjUZ1S3t6HZqQFaULakEakFWlG2pGGpCVpStq6asbzVgZ5y4Uv05oj&#10;Vh+AF9fPb2XsuRTvSbWwb2TV7IHspXxUs04eqGkp99SUlb/XaOTczCZPZ23ku+xzuY5WbW+mJV+e&#10;8jYCwlLePoftDct1xOGf8sbrKQ/8ODut3wdPip94EB/iRfyIJ/El3sSfdCA9XHlyrctBa+9stC5n&#10;91bUupt9O2ts92c57bs06+X2mji5qaaIvFJz16Zhenk2ayq/YovkTtrc9l5a8uVJ6+FOrZf8DVq/&#10;D54UP/EgPsSL+BFP4ku8iT/pQHq48uRa14DWpbLRuoa9lKLWQ+z7WUd7CWa0r9NskD/QfCBX1Ejy&#10;HM05W4Ymwzaf1ZMN2s/kwVove6qWfHnSeqhT62V/g9bvgyfFTzyID/EifsST+BJv4k86kB6uPLnW&#10;jaF1+Wy0bmwvr6h1mv0YS7YXZlb7F5qNcoimqlxco5c/0fxs+0Pzu20xriXyaRfKU7Xe9oVa8uVJ&#10;68FOrb/4G7R+HzwpfuJBfIgX8SOexJd4E3/SgfRw5cm1bgeta2ejdTt7bUWt59nPsJH2/KygfY7m&#10;ezmfJkrOq3lmG6TZbLuqOWX7glWUS2kXyF9oi9rXa8mXJ60HOrVe8Tdo/T54UvzEg/gQL+JHPIkv&#10;8Sb+pAPp4cqTa90DWrfKRuse9laKWq+xX2WT7VZW0p6m2SRrNUHyA/UdWxfNStsZzX7bahYmR2rn&#10;y1u1/vZDWvLlSev+Tq1X/Q1avw+eFD/xID7Ei/gRT+JLvIk/6UB6uPLkWg+C1j2y0XqQvYei1lvt&#10;f7D5djMLsA/XbJZvqf3kU+oLtnjNHNsvmk22b1gZOVY7Tz6hDbH/riVfnrTu59R69X+pNV2TlAf0&#10;wPvkSfETD+JDvIgf8SS+xJv4kw6khytPHkN/Gc+eIKbmQCDAC7/my4GK/vIQ1afetfBdVoucG61p&#10;jF570qunU6/vstHLXQs+LsVRmr+A5XFgOjjLP3OPl38moDzS/YRIgI7JUuH2XZ6Dymou5PFWqdpk&#10;85mJ30+t83pIx0+uT168onuydG+W7t/SfV6630v3hOneMd1Dpvujve0jNHm8rwDZ37t1z3E0xpCB&#10;D5Fbyt8W2MGw/Lpbh2vzvyuvvhiHOGLITJ/JUOUoPA7qwz9rZaX1BEml2oYGmmvklxeuJdKgmiBt&#10;U89xIN3xzEcn3gmW9/PC8XxpunoRsBT4DtguTVHvlVLVB6WP1EekQUAvIAGvW6v3SM3U26SG6nVS&#10;PfVyYC6QLtVXT5AaqCkWH4AXPgbFT7HwXOTDaxMwBxxaOjn44DUvrufNkVoqPq8yT2qB2Fsglhbq&#10;DcAOqT3QCxihXi+NUy8DFgHzgDngpBQjjcVjrIBg9EAlgOZLZSSkKGwsbAAszxMO33yWyy5nYVaV&#10;6uts+IZZv1bkG2D9Vl3CulZdAFADf0iLgXFAN7XG2hz1zdUlgQBrS3WotY0i30hrnOJYodYGan9r&#10;Xfisq86Q6qrPYw6cx1jnpdV4vUNtt+7AWDvUwdat6kjrZsWxiJcnbWs6tW34X2jbHNry9VAMSeGF&#10;zyXKTXPrNnVz6xQHZ09rprl1mDre2kvdzNpekU882uPh05OfNtYe6gTrYHVP61iHn0AeECyPKQeO&#10;pyKmhQ7UV0+zEoYr+p2G+KdZ56unW79UjC8d7UrxTbIuUqdaZ6pHWMc5/JTOIj56v2qJmGo7QNq9&#10;XcPu66ORM4et/oscPkYO5znXR3QW8eRC3WPrPDWzbVNbgJuI6yTwb8S1DTiANmrn84zvM4fgd6rT&#10;r6e5ccg6VX3a2ltRszPWrupz1o547q2VovbUrqT9Jfi4Yu2ivobxaD/yFNMDxERxcT7umrd2at45&#10;C83/7vcwyPnO1xD6XJS5t4XvneTDPc66QvbPGdcVbrBpeNaY6xENPzIwGQ7bw9I+0BuWj0Pv6fwY&#10;Uim+r14z4lrSeQ3jKS/XjEPYA+Ngx3e/Q+CPF76uKZaHxpHssXEMe2pMZS+N45lGSGM5gbyASRjP&#10;ROFjJgsfMW9hCNAXSMLrrqj/EO0d0K8d+rfDee1wfnv2zNiRPTEmsEfGzhi7q+OZtVA+MCwfOyeO&#10;fzcmsnvGSFZYiACqsufGGMTSyhFvryzOkVD33BiPsZqyXIAZkIXmrIDQhhUVOrESQjcgBRjKigmj&#10;WSHEbxemot8MxDgD8c2A/3R21ziJ3QTX68bRjDRSeq+ldk/zeiLy1xQxpcO2g+W5w+E75zEE86iq&#10;M4+lcSIvXCctKkKgTYgQxqIdqOzQx5Om0UJ1VlmoxSoJdVgFoT6LEuJYmNBYkWMI+tE+4MlnmFCP&#10;RQh1WaRQG/5qArFA1Wx8VvWo23SnbjNhSXtX3XzxOi9A89/9foDZy4Lat/2zWyMXsEbMEFBp77pg&#10;NGtvGwXH59teDu+vf3D9ac7dMVq194z5tA+NBbVPjD7a58YiWrVQRJsTyCP4aI1Cfq2XIGtFQQSM&#10;QC681moFQY32F0wnPGdq4JXxOeb4c5ZhfKGo3VPjfcU18Aztz51QC/dZDuEe1sMdZhBuMkG4BlwE&#10;zjKjcIrlEU4wvfAL0wpHmQp4ZjyKNfAL1uYJrIPT7I7xHHBFMZ6LxkuOeNZloQ/l6BL8XIPPW8bD&#10;WM8/Yf3vA9d9GHMf4tqPuA4wL+Egk4QjWK/HsYecYvkQXz7EmU+4itc3UH+bWcHDIjxA3I+wvzxB&#10;3VO0v2QFBY3WR9ABRsCqLSAU0NqEolqz4KvNLfgjF/7IS2ntXaOf9qaxmPaKsZD2otGupdwqrW1q&#10;97S20zA3E8BtGmwSrOsc5cfZzb+yWNv8XrintV0WepQV9rJyDhxVXIflhZPodwZr7zzW4yUWCu0C&#10;heuKuSuDfkprOwA5CBIusGDhHPaYM/B5Cjiu6JNi9qQbrW3SbQZsoptuSmsbXR3lXbW9Znv7HB35&#10;5YWvW2ypqmu2dPa7zZvJeNaENOjEO8Hyfl44Loz2knJ+5g8EyQVxH9aHlZOLsEq4h15F9mMxeAYi&#10;Fs/21ZCjgMrAB6iLYxXk5ujbnpWSO2GMTg7NPMWSYcP7om06o5i4dvy6LwNcGjvfA4plESPNswxb&#10;Y2aXmzh4EBdeOA9MNVVRtPvjudEAuQELlesgtligMlAO33eGsxA8oxgILmXk0sxX9mcl8OxUYcAO&#10;jkp75FObH6PxedwVMJYe4J85hyHARnhNz8m0g+U5xOE7vw82lXEN79TAByfywvlhOqmayi0d/Bfw&#10;RljeXhjHzeQarJUcwRLBrw9yOBJ5nQrMBZYir2vkYmw9+P6A5/52yuXZHrk62wet9smtgET2I55N&#10;3o7n/zbLY/H87UQ8nzsN90//xWbjPtgkYDQwSJ7JeuP5z0Tcq28vj2Kt8QxvvNwL9/8+BFoqrhtq&#10;5xry3HcG71bZ8MYftXPwTs2CN/npLHdlXeV+eD5uOOIbizgn4NnUCexTYImcimfcR4BPf7YBzxJv&#10;QAwbMXfX49mr7/Dc6r8xN77E3F4mB+L549Lg6gfN/PDclh8bIpdhKWjrLldgndGf4lDaT6md83Of&#10;I/TsG82R6f/FHDkDrWY5tYrMQgsd6s7Is/DdaSF2F7iDHPnbJwBz8AzYLI+xzXTGNv+/iK2SHd8T&#10;OWPzzSI2NKkqIY4quMfUzV5EMZ8paB9sL8pG2Iuxsbj/l2ZHTuxl2Cx7CJuLZ0EW2KuyRfbabLG9&#10;Cfvc3g7ogte92UL7ANxTGc7m2Mewf9k/Yen2iWyKfSrOn87G4Xmt0fZZbBhiGGD/FPf8PmVdAaV8&#10;Urw8n3y+1gfPNCdPT3tVfXsa64Kx48G5VxZaSKjrjfb+6DcE+RmBWEfbU8H1Yzbe/hGbaB+Kezf9&#10;wLkXOCQCbYE4vK6JtirsE2gwxh7OhkOPwfYgloJ7/10B4uIppoZop7g4H/f5Sc8aNcL5K7OYA5TP&#10;vACaMl2T3sz/ekS+51Efi0v/8jjWA1y/Ffju2U/7+pq0Jup54ftYHlSs8PbTdvXWaf1gw73PM7X3&#10;l+wD70Wsq3cH9gnsEbyeh3rq54kP3ROg32fbB+t+/cL50J7aFogE6JgsFW7/0+/XXTnWee3S8ZNz&#10;JC3/CseseEbDhwx8CX5xsEdg+8PyPGAvGOGL157y5v475DhdMW9tTK+/B1ZaL21Mc6R4+PHEeY/g&#10;a11nfCXNM16URhl3S7WEFdJ5obA0yDRDnGfabVlvumQ5alKJ901GiXx5yu0oJEtAwDtg68Nyzhj6&#10;zfst5dN97v0THLLTy51jNOKmvA4GAR247Ydt5sKR8sr5ZsUxKRf+RoKk/JkvKZdV6i1apQoYRw9E&#10;AzTmA6AUxvIDyrmN6Ys2mks05ruuGU+//51V3MEIZK6oHHewfq44MNc80T3uI4ipIOLNAcdl3eLm&#10;WqFacX5vxQWkDhuXUr62CjpLPPx4mt8fm6pYbpiqiudMncVjpglic9NtywxhteWQsZclr3GdxWac&#10;Zili7Gl5btzvRb7cc8+vJ/uDx0OAfp+9mAsfDP1mTaPpnfOArn8qXBPy4b5G/gkdstPcXadoxE3z&#10;NQkEbgH7gNIuOrnufcTxXefrX/n+szTma3brrLTeKvXBWnOfr4cRE60zLYLztM7QnOm9FlWOwvNH&#10;fZTea3dDiKXZrKnduqXiEd0Skeb1kNfuHT/5exXpfFS3UvxFt0Y8qfu3+JvuO/G8bq14BbgB/KH7&#10;Vnyg+0p8olslZsBXhm4BMEt8rEtH/WS0p6HfePEycB44o5sgnkLdr7pJ8DlFPIp+lP/QLMam70j3&#10;6KaJh3UdRLWe0APn9sB5Yx3x9sriHGx9qtO6UeIF3UjxGvCHbgRiGSW+0I0TmX6SmFM/A5gPLMXr&#10;1eJLxP9Etwn9toLTVvDbCv9bxEO6DeI+tP2oWy2SRkpzlNrd5yhfyz8jHh8k6hdYyjnPHV6+2cez&#10;y6MFc62HM4+lcSIvPEdaVFigjUXfVizkQFeHPp40LaTvhX4pYgF9PzG/fpBo1w8RJf0wRY5e6Edz&#10;xJNPUT9QtOr7izZ9X1HW94HPXkAPRZ8UsyfdjmOsQhDmBGxRN918UZcXIN1KAjRH6ZiK0nek1Md9&#10;v9uGNVIBk4byW4wcOAvXls7Zpqsg/aQr57i26cU7wPI+NOd+1lWRDumqS0d1NaVfdbWl07o60jng&#10;CvC77gPptq6GdE8XI93XVQIigRC8DkC9v3RD54t+JaTzwFngtK6kdAJ1SnPupK6AYjwndQWlU8Bp&#10;4DxwWZdfuq7zlm7pbNIdnQUwArnwOifiY9JVnUq6pHslngVOAcd1anBh4JRT+lmXRzqgMynGsx3+&#10;aH6sy0IfytEO+MF+JO3XPcfaegL/jzDWQ/EScB3Ht3QZ4l3dM/Gh7iXWq0bK0OWQniG+Z/D7TOcl&#10;PdVZpcc6u/QQPO7pCkG3wtCwiPREVxztftJLXRlJpQ8GIoFo6QX0fqyrK93VNQLvpshFU+SlKfg0&#10;lvbp6ku7kJPtumoS5VZJZ2r3NEdpbQdgghyDjYL9T9a2UY+565x/nta2Ua+RDPoHorcDrxTXobc+&#10;h2TX55JkfR7Jqhcki95LMuktihwN6Ee587S2Bb1RMuvzSl763PCnl0SMISImJd0oZk+60dom3X6F&#10;DXbTzRd1ntb2X/2sOdgLv//k1LYm/PLC1y191hzsVVMq51VCemquKeX0UkmHzT+J3l7bxHJeI8WW&#10;sIu8fhKTUE/9PPE5hfdx2qPuwkZ64PNXrkN4nNzyeUU+3PcvV451+AmwnCNp+Vc4ZsUzGj5k4AgC&#10;yAd+GbDRLjyxhb65LkV1pj05ZNAy1L5dH9RH6bolwYx9P5tr8QTzCcVr8QSzlxhuriK+MFURtwPT&#10;TV7ACct003zLdlNvywsg3NzbkmCeD5zweC2+AVzpc9hB2PwunEHhDWc0vfM1psUiovfbopTbf0IH&#10;pTWdlU7RoEJzg56XegX8Crh+ZqG54T5nOXsay9Oe97qP8vOXvujkaa/I6u+qKM25DSZwcM45T9cB&#10;G0xfWzaYzjrmnae9coPpsWUXvsP4Bbjq+C7jkeU+ziGuFC8vfH0yVNyH3+sOKPu+bvrDcsH0xPIL&#10;sB/YaboLvPbtKeadjpi/9ji/NyNfBsxr+i5FcpvffG6iWnG95jUj907tPHHMa35lMZgfORAPf572&#10;KrP5hUU2q0QfoDQQiXMizReBw5YA8y5LYUAGvMx7LUbzIYeunuYQtRvNX1q0Dtx15M1TfFrzQ/R7&#10;Brxy+PRBjLzwXEEiFfHg7wP58NoEGMH/rJO/D17z4nqe0fw6t514Iyxv98Kx0fwbYj1twb90tJjN&#10;Ryw28wFLQcAPKGv+FbgI/GHxNT9B/ROLFTCZ7+Ocm8AN4HfgumLsFAOPvQLG1AP8c8oukKN5QJ+l&#10;3efBP7F+/+p7xl58f5NqVf7+Zq+QalWae1PQ3kFoDvgAV6UpwjppL6A1rZOCTVcBH2uwqblVa0q1&#10;ki9PWs6GhjHQcg1sc1i+jiD3m898aMr0Xv6/wCEacckAPYdXHrGvg23vwuH/y36eivmQISl/rksV&#10;MqRUoaRjTnjaz1OFStZ0oYb1c+AbYCtebxVKWJX2863wu9YBZd9rhUjraqEyfFe2zgam4vVUxEO+&#10;Pe3nUx0xZ3i8FqXnMj9Avj6HjXPJG1y+mXuoVtzPT0K7WOda8rRfnhRirSeFitZTgNKaOitUs16G&#10;breAp0BOUyWgFGC3PheM1jvAFeCs4GU9LcgO7p72c2o/LTyUDjsQ6RjXU3yHEddhoar1EOIkPX0A&#10;Xvi+C4lUxIOvY76fnwb/EtnsJacxB4i3p/38tFAcsRYFiljPCN7QwGq9CTwCnguFgFJABF5Xtt4A&#10;LgFnhPLoHwqEAEFAoGLsFAOP3X0/X+KcByuymAd/935OurYFIgE6JkuFW9f7an/lHsGAXHjuWFRe&#10;0wNwfyCfOfM9gocYn+4R0HW8+z0CX7TlBWhdlARk5zGMisfH9/Ds1k68+W2MPuTAWVznXDzii0c9&#10;jcsLb6frwfLmZaJs3iBq8FlUaS+wwI/G3FPRl2weKZY3TxNpTE9zhd77C4PYz7D+sJwrQnnzGScr&#10;bf7qPcRzBvxtYWf+fDhxWM4dw6vOGS47+NTJop1ytMZQQGxlrG75yFjBstQYYmllvGVJNX4nfmMc&#10;ITUWcloDBMGaC/uEybhSIl+eOPegwUBqFmxdD5ypy7vOY5dwHYdcQ/Lhvt7+CR2U9sCsdIpG3LQO&#10;EkDgCbAQaOKi0/v+zF/YiN8ZyOYaurDxseMa3tPcKGwMEu8b2orrgRFAQ0MQ8NjS0LDZMsIwybIe&#10;uA8UNm4GHnu8Fu4IrrnBdSAsfQfNcwk53qwHNL3z3Pgrn/n/CR2U5kZWOkWDO82NlhBBA31GwpZ0&#10;0en/yzVif+xHB51zztP1Vn/DQUt/w0vHvAsFZ174npUTFf0NkjjKUFCcBiwC1uD1GsMLxc/8a+B3&#10;iQPKvpcYBHGewQrfVnEcMBKvRyIepfeFkY6YD3qc352RLxPyRXug3SVvoPLO14h7oF0B517u6X1s&#10;D/bqPQZR3AvEw7mndXvAkE88Ct1OA9eAh9DvoUEN/GG5YbhsOQMcAw4Yrlv2Ge44uJfmiYDludDi&#10;mNr3GfZbtjogKL43bkVcPxjsQAHF+1TEg7+P8GvEfeD/Ipv9ah/mAPHulEWsXo5YnyPWp0CG5SfD&#10;XctRwy3LSeAycMPwCFCLNwxG8TLyfhI4Avxk8BL3GfIAuQE9oFOMnWLgsVfAmHqAf+an++c0D1Ky&#10;mAfu71mcAs07T9q/7vOff2d3b34Jhwu+3yI0xc8pD8z4vxTOOejzenDHTz4fQEv1wHxdce49MNeX&#10;4s2zpdWmxZJkWi0lCC2lDsJjsZ2QLj4SYsWlpgr/x9yXwNtU9e8fb4br7OFsnH3v2vecs/fZa19c&#10;kimZh0spiiiVqwEVGqgkrzEimSmZkiFziJA5Mg+9SmSuKFGhXt6GNzSp//M9ztL5HWfvi/T3rs/n&#10;sfZZa521vs/z/a619uTcYNsiFYKnivQPUl9uWtI1P90bP4S8HnLBASZc1p6RQCd2KPojTsm+uRo6&#10;eO0ZqXTKgd0MoPsKxaDPMeR0nSp45XU+ga/GkmiPr3rGxn5cw6n6uWuF7Ph3KROxQefZ+wOq/nFg&#10;VLCQNjoWI27zNIB6XRsTzMR7alHtlWBx7dVgKW1i8DptcrC8Nj1YUZsdrKS9GaysLQJWBG/QNqJs&#10;W/BabXcwS/skyLRPMcansXnqZsvxwMHgMdhDNokYE2vNcXDZHo/zrBRcSIvjge3BNG17jEduijbo&#10;wldU2xE0tA+CprY1yLXN4LEOeBtYDDsXBG1tbtACl5A2M5ihzQgGwS0ApAFe+83XgWlBGl/YnbzO&#10;zIKvi8NIuh+W/LzvYv1ZX8N7KHnM9franhj/KSn42yirD763aQuD94Dfg/DhU/BrX2AYMBZ+naxN&#10;Cs7WpgUXaG8EF2tLgiu0NcGV0Gqlthc4HFyunQgu0k4H39R8+kytkD5Rk/VRWhF9sFZM7w08Azym&#10;aXprza831/LrTbXfMN5/g7doXwfra4eAPZ5rNdULDYXv7wHvvXnwvgf2kc8HpeBN/dytfYF30b4F&#10;55+Cj8H2TloB2FtAHwqM0fLpk7SfgzO174JztC+BPcB70GEDylYGpyI2JiG2x2pzgiMQE4OhTx/g&#10;n0B77fXgw6i7V1sKTTcAez35Ub3glxwj9PyIYoSeR1xujHwArYrG53zVFFpgjfF9oBXVd2jj8I7e&#10;uOBn8FFmkQJAUKdyN9vWxW3711+wrWwRny8Yt61pCtsUlJWFHeWLjA/mAHWKbAs+h+v/54pMCI4A&#10;hhdJ13sV0fXeRQ6i7kCwNtpSezeb34vbvCeFzdkYSwZo3SgJsPgxsgv+thS1wWnO+fbJe8/IMCqx&#10;uHjtB2gTyEWzRoBIYh0mO86GhgdOZrYJ7MpsEFiRWSbQO6QF0sMD1AXhX5Xd4TLKyXADJS3SRikZ&#10;6aRSX26ct8LYVuDrx+I+mfijb+of6fx5LYov2D+vBoe89ErmmAO7yU/rwbE5SBQFx9i6ijLiSPun&#10;4JuKY5UM/L0tXGN7reNVMvqr+aL91JroLw3IAWjMhzFmT3RKvxkzFLkYh8bMRj2NT2O2AqrGjymn&#10;JPLLved3GnNGysPu07qk1syQL7CbzsPoHLcz8ueS7BYcUOUZ36exgLYHQS9/nQ61l3PRTyMiHE+J&#10;8b0y/LpsRV5XgpFtSuHI98qL4WbKe6GgUjC0V66bGVEaZf4kN8/cLVcIVZCpr2Tfi/P1d2BsffAo&#10;DD/QObvggCEvyw/CVpGL/tD1BXPkauiQl+bJOuXAbgYsgU61QKIIdHo2QafLjddLeS/4O8TrC3nE&#10;63f6C2qVjBcuiNe6sJvm2TPI3eYZqi5Ys1EUS8J/1KYYQPOSjpPX7KGwUc/DxqG6rr6iB1WK62cB&#10;kURck87j9Ex1vG6qk3RbnapnqTP1EuocYIFeXF2iO+py3VJX6SF1NfparatAGj7/A+V/KEv0X5UF&#10;+s/KHGAmME3/RZms/6ZM1M8qr+o+dRzakf8riYGRi7HpnstwPZ86Rv9Q2RTDAXz3gDJeP6WQvR0B&#10;kcR3QNk3Rf8eY32rzAOWAKvweb1+RtmCMbfq+dWtugKk43+mRNQNsP8d/VrwKAdO5cCvHLhep47W&#10;s9WXUDcMbUgjrxil+uQYFXO5DhzTEb6uj7xHQozCzPPreF5+3A9SB5Rza1MZQRi54Jwfx/uhyz59&#10;u/KF/gHwUUwfN02/0D9TjuhHlMP6l8oh/bhyUP+38rF+QvHiuA/tSHO3Pj/Sjymf6F8pB/Qv0N9h&#10;5VOM8Sls8uqTbHbTjX7XiXSj3yJ6Jkm3bNghYr4kjilGSUNKl/pe8ABo+0Yec2SA/ob6sj47Nkc6&#10;xkY594/Qn2JulL4AcboE8bxMnaC/rU7WV6kzgDnAfHxepC9Vl+pvYU7MA2YBU/F5EsrHo36s+oY+&#10;Gu3HqNMA/P6XOhFlXtpN0od52vMa6ifHMQP5HH2I+qY+SF2o98eYfYFngW7qW3pnjP+0Old/Sp2l&#10;P6FOB14DxuPzOL0TOHVWR+nd1ZF6b097BqA/io8VKfQhHw3S/4l59JQ6Qn8cfbaDRm3AtY06G5in&#10;t4Udj0CPx9QVegesHR2xhnRW18C+Neh3jd4Hn19A+UD1bX2oukwfjvYvQcMRKBulrtVfwTyeoG7U&#10;pwCvAwvUdfDDKmi/VF8P3pug7SZougljb8C8Xq0O0VeoA/RFwBt58HrDdW7XRtD1QWzehHxIUowW&#10;B2cRo15r9E4ET8d4/LnN7Z3QY6f+sPqZ/hDwRExnt3n4mf6M+qneVT2o91A/0Xup+6Hdbv15T44f&#10;oh35zq3P3fDBHr2nuhf+2K93AToDHT37JJu95jbpdgt065ekW3aCbslz+1LfC85v+nxvxrVtgH5F&#10;EvNWQkF+8011U2So2i/ypvpSpK16X6SiOj1SEmVfKV8iL2NWUH9CObVz4xPA+UdsjUI+0IUPii/6&#10;vFnYKXIRS9RH8h6fyLGR+AJywZFi8FI4puKZgz4YUAj82sOI65C/lMDzcs+3xDN3dB1LXjzpukbO&#10;Y52ugmsDK3Lh9QFd19D1AZ0nJl8feMWbsE/YhW48z7fui/xpY/Qcpdi/whfkv/tgXy5yGlckUQ/z&#10;fHUi6Wookq0WiNSIza8s0Qi5aEd2ZKCfApGDsT3Zra9Q5FulTiQfYlp2jd2CGLQTDKMYTjyHxhDn&#10;rzVovOS5eKnvBOj4/+AN4/6Loj+RBCfSRs9sGNPGLY6/MvoqIzLfkJdlTpUPZo6TX868Q3knM1M9&#10;nvmlOjjUPvBwqHOgdqhX4KbMIgHqy22+LgahphjwM+STkAv/woTznMmei73OFVxELvqjPpLn69XQ&#10;wes8IpVOObCbAXOhTwOQOIp8ZoJO/z/me1us3cXzmO9tzeLqusjzSk3YmgbkAGQ33TNpDXuvR07P&#10;rIU/yG5xjOILfNMKYzp5jNnKdNStQPKYHGM9jU5rpRiT5ietw5Dxgnm0LfICSv+0kdoUA0T75PjZ&#10;YeE9FsX7PsUOq3FsXWhEHceTmGfU72brfeUay1CrmEztFclQF4anKsvCJZR3wvPkrpEWcmPzfrmi&#10;1Ur+yNotU19u8+gsjG0IzneAc7cEnTHE3z6ProYOXvMolU45EILi8RR0qgt9WkAnOu8RMZg4j1LF&#10;Br4aS6J9XrHRAftPp3hsUMyJJHyP4X0dIp2UJyM/yTMiP8fuZXUUjZCLdjqOF6B+eeQXeXXkN3lj&#10;5A/53cg1ynuRNGV7RFV2RIJACMhStkWuVbZEKijrI1WUFZHqyrxITWVhpLayJJKjLIvUU1ZGblbW&#10;RhopGyN3xq4F3ezaH+mMNp2VxZF7PWN3AfqZG2mszI40VGZG6ivTMMYUjPVapI4yAeO+GqmlvAKM&#10;hh0jAPKZ25i9UP8s9CBNRIyH0F4DekHLsnEt3fbgXpGyGLtczN5cfEckoSNul/tmof5NtHsrch30&#10;uFZ5O1JKWRUpoayOcGVNxAJC0EfHZw36ydAtTZkfKQhuBWO2u43dO1JAofGF3TUxVhpQG2AAnevc&#10;i1gLI38kIeZQdX4NzCuejkGDznENmuKLIgl+qPIdg8++QZzUM38D/MovkcLKz7CrplkeqI3jWspP&#10;kXbKjeajSj2zi0Lt3Ww24zaX/As2P4s1nN73Ib+XEQYjFzbnx/GzZlelCex9EHjOvCfmv0op2tL9&#10;p77mA0o/s43S33xcGYh8MD4Pw3e8+p9v/i6vBYab3RQay41vdpxvpb/A93fw7RHn6xbnv5s9lG+B&#10;781MT64nzYhy3LSVI2aWctAsqew3Syu7zDIxrtEU+iCsfLvwHYp9N/0OmAb605WvzQBs8Cs/mvmV&#10;0+YfMunnFts+6w+ZbHbTrTL0ug+D10ihG2lAe1yq9XTRjDBq/lx/84r/aBTvecTPB3B4PolYIv7R&#10;6CHPc9aj1iF1hbUQ6ArUUo9aATWKH3hsAQyK1gK6Agvx+RDKD7mes94Orl0xYBvkw5GLPQEmXNZe&#10;eynvKv4v6JADorSu3Qz+dC3XAfmYBB0Sz+3y8uu9OIei30ylGIwCIiX69V7riKdfo6j/wVwC9ADq&#10;qlGrqHovMArYYNUFegBL8PkIyo+4+rVa3K9NUvhV+Bg0LzhX/V/gkAO7yCcV4j5p/hd8MgTrWF5z&#10;bYjpPdeaop6bC4GuQC21qRlQhwAbgR/w+QeU/4D6jWhHfbmtL1lxn5Bvkueal0/+FzgIn9C+T/Ok&#10;bgqfeK2RcGcsCZ55zaUymEuP4ESH5hL1K5KYSxjeV8Z6JFDWSgvkWoVj7wd0FI2Qi3Y6jh9E/SOW&#10;P9DBkgIdLSXwjKUFulh6oLtlBHpYJuAApQNdrfKoqxR40qoWeNSqEWhp1Qo8ZNUOtLFyAu2suoHH&#10;rPqBJ6yG6OP2gJddfazH0OZRfO8uz/cWWqOfltatgfusWwItrJsCza16gbsxVjOrTuAOjNsEuB02&#10;NAIaAF5jVkd9NehBmoj4E+ec1aFlxbiWbntjdasixq4Yszc3hY74uu8+6/pAK7R5yKoAPcpDo7KB&#10;x61roWsp6FICcAAz0N4KoY4F2kLj1lYxcAPwfbexa1hFAzS+sDv5nLMOnP0yYq4B8gnIRQyhy4s+&#10;5xwGDR6La+AWT8PgtxcRJ4sA0qANIJKIp6IoWIH61YildZYc2AxstdTANsTUDvDYZaUHdluZgb3Q&#10;YZ/FgZJAOZRVDmxHTG1FHK21bsQYN3r6czxi4VXYQzYJXYQ/x4NLlTgXN03HW1UwRlVPf65E/TrY&#10;tQl+fRf+3GqVAUoCTuBflhXYYoVRlxnYAF+usTIC74DbCmAx4OXP8fA7jS/sTvZnw7g/6fr+cv25&#10;Exo8HtcgRzgJufBTYRzvtB4PnIF/CkTlQOloh0AIKBJtEvga8+4z1FG9sFFoexL93hTv1y1OTmKu&#10;KtGbAvmjpWP6VkoxPp3j54vywB+YC2eh12/Q8hfEw09Wdky7aIrv0H5MfQubknUjvWge3JtCN7JV&#10;BmhdLQmw+DEy36W+Fz0lgvdF/d7nMVMi2/00RxrRAPEktCc7Jkeul66J9JbuCw+W1oVGSVooR1JD&#10;B/1yqJt/aqi0v1k46tci6f6pkcf91Jcb550gpIBzOjjfkDT3BWfSrRVQFaBjyimJPPHdoXM1f/4r&#10;1hL6Xg0gDRCxcDV0oHkVBUQSmpJ9qXTKQTkD6N21AmhE17q1kAteV/peUFeI83s8NrIxrkjCTgzv&#10;6xr63d8j9IJ/dqh/LEbc1tGFqF8GrAoN8K8PDfRvCQ32vxca5t8eesm/MzTKvzs0zr83NMm/PzTd&#10;vy80B1iCsnf820Ib/ZtD7/nfDm3HGB/4STM3WwajflDoDz/ZJGJM+HcwDtbEubito4NDa/xzQmtj&#10;PHIFWeSCL5YK32LUrwyt9q8NrfRvDC0Dj4XAHGAG7Jzi3xCa6F8HLu+ExvpXhMb4l4ZG+xeC3xzA&#10;ax0dgnoaX9idvB58Cp8z+PoY8uIJPodJF70vHoUGm/OY60dDm2P8p6BjkQR/GwVHQ2/5T4Sm+s+A&#10;2z/CQ/xauL+fA9cBVcKD/DnhF/0Nw6P8TcMT/HeFZ/pbhBf47wuvBLYAu/y54U+xHhzzNw5/7785&#10;/JO/Vvisv1L4H1LpcH7JAoJA4XA+yRf+FWOc8n8fOonxvvQfD33iPxr6ENgc0zEqjEMu7IMssG/z&#10;eQ2F789cBO8zcd6DUvRL/ZwO7fH/EvocnL/2F4btxcKn/RZwLVA5/IO/dvgb8DnsvzW8F9gMrIIO&#10;i1E2118vPAP1r0Gf8f4K4TH+0tCHA+mAHH7Fnx91v4ZeB9/FgDc/qneLkeOIDQMi/Ii8xGXGyJNh&#10;n+8a6dx+UDWFFlhjfE+Gr5E6hgf7+wK9w6f8q6DBynABicrdbDsdt+33v2DbdthWIG5b0xS2KSjb&#10;Djt2hof6DwOfh1f7rchafzQyzF8hMtxfNlJIMgEr8gHqtvk/CxeUqL2bzT4scKSnhDxZT1qDaO8D&#10;nQv24JeeGYbSP9dlalMMEO1r4DgNoLjSgMejeJYY54XD8ykxrh+PNpVyUdPofO2fcU/9PhZdJm23&#10;8snFLVkeaqbLByIbpI8iLaV9kV/9Hcw3/RFruv+ANc7fPnrCT325caZrvhA4P4i8nksMofiC/fNq&#10;cPDaP1NxzIHdDAiCWzGQeAz5rQkcr/T+WQ/3I/rG/UrxIpLwK4b31TP7SjeZBaVnzEIx/7rtnz1R&#10;39dMk/qbhaWhpl8aYcrSaDMgjTOLShPMdOk1MyRNMaPSVLM4UAaoLE0y60ivmDejbWPpBbOp1Anw&#10;2j+bmU2kO2EP2STiIwQbNaAZuNSNc3HbP5uZdcGjbowHxapIgi/tn73MeuCQIw02a0ovmlVh2/VA&#10;GaCk9JLJpeGmKQ0Bl4Emk/qZGVIfcOsJdAa89s+7TF2i8YXdNTFWGlAbIJ/T8wCawxWQX5/gc1Rd&#10;9P65EBrcEtcgii+KJPihW99C85YY/ymiErmot3H8FvguNx1pA/h9YCrSAfj1BPx6BviHJUmSpUnF&#10;rHQp04pIllVScqwKUgmrplTcagDcLXGrtRSxHpOY9YxUxOohFbKek343X5B+NAdI3wCfAXvMftL7&#10;Zi+M0VVaZXbEeO2kReb90kLzTuCWmI7RFPYJ+4WGwvfrwbtBHrzXmw1ivAel6Jf6WW82lzaZD0nb&#10;zPawrzPs7AZ7u0mnze6Sz+ospVkdJM1qIwWtXEkHV92qDR1uQFlZSbFKoD4KfcLSr9DtR8TCCfj7&#10;MLDfNKTtpi1tMbOl9eYNQANPflQv+CXHCD3rpxihexCXGyPVLJ9vQFyrqim0oP2zmjVAqgFf32bJ&#10;UkOrm9Tf6g4MlKjczba6sKkkbKPr6cu1bRxsGxS3rWkK2xSUjbMGSeMtRXrDUqU51q3SMSsgnQW2&#10;WjnIh+DzYGk1yudYLaXZaEvt3Wy+LW7z3cgrwXZxnYJhzj9vSLV/bur7dMw60T6v/XMLx7sa2AS9&#10;9oMtvLXn/7vYzLfIpXgRpa8dVo5GSyiVo7vkStGn5ApRSX43ulrqbi+WKvPZ0rv8rER9uXG+D1yr&#10;gOsU5K2SOAs+KL5g/7waHPLSK5ljDuymtbQZuJUDidnIH0ngeKX3z0lR3AOJ+zUb44ok1lMM75sU&#10;fVmeEs2Qt0dZzL9u++c+1B8EPo8a8tFopvzvaFj+NmrJ/41y+Uy0hPxz9Fr512h5+Wy0svxbtCZw&#10;M8qayD9E70HbB+RD0QcxRuvYM0c3Wxagfj7sIZuEdrT2acCCKN5xiXNx2z8XRO/AGHfGeOTiOyIJ&#10;vrR/foz6z6NN5a+ijeSvow3lE9EbgZpAFdh5vXw8Wg78rpWPREvJn0VLygeAfeC3A/DaPxdGi8s0&#10;vrC7JsZKA8T+2Q5i0/lgR+RNEnyOJhe9f8q2z5cb1yCKL4ok+KFbn2znxvhPEZXIRT2+jvob5aJ2&#10;JTliZ8vZdkSubDO5AdAMeMAOye1sW37KLiF3scvKPeyq8nN2Xbmv3QhoIfex28q97Y5yN7uH/Izd&#10;T+5gD5UftkfILezRclP7Fbk+UM0eK5ezR8kl7BcxxiA5w+6D8brIqv2ELNsPAbkxHaMp7BP2Cw2F&#10;78MXwTsc5z0oRb/UT9h+RI7az4BzT9j3AuwcBHsHy3cA99n9weNZub3dWe5oPwrkArdDh5tRVlt+&#10;1K6C+grQp4zcHLo1gT63ADWBinYpuTTqbLsa+N4skx1e6wLVC37JMfI0YuNGiNAbeVPkYr2D+Rcd&#10;I6Oh1dh4jFRNoQXtn6Pho7F2WJ4FzIAOh6HB5/Y4mcrdbOsTt23QX7DtNGwbF7etfArbCqDsNOz4&#10;2TblwtyUC/FxMn12s2lI3KZhKWzKRl8YKuX15aW+NzuR+XzTHe/9cSKb7uRivEaASGLekR2FWIWs&#10;M+lpWQfTTzgb0nc4gzKWOFFWynmbvcY/ZR/aP7ETdlEjjVcw0h3qy41zK2zmA8B3CvLNyFPFCELn&#10;gv3xanDwmgepOObAbkgd+xs8NAdmg+MHCRxpfxR8U3GcXwR/48M55ye3PWJ+kerOgnB1pybGSQNy&#10;ABrzQ3Q4A2MVAJYkjZmNevIhjdkKqBo/ppySyBPvnYv31s+1+NNPqex+WsP5Pfe2+2ltPV9eZCNP&#10;tnsBOnwF9h5GPivJbqEVZPS8f0ICBGzv+PaxgJ2LfhoJQsgT43sTa2iXMm7lpvEUL2aM5uPYaXtv&#10;xnJby+hm35a+zr4nfYL9YHoXu0bGnij15RbfzWAsvVcyGfn4BD4Y7vw5L2l4sX5IMDd2KDShPmoA&#10;aYDYZ66GDl5zJJVOObAX7vLdBn3aQJ9ZyKcl6JR4DnkpOl3K/7ttr+U9z9pr1Z1FmGvJ8TofRtE8&#10;+xy52zwDpQvuCaIoloT/qE0xgOYlHSf7sqCG36fi3nOqoPY+L6q9xymunwVEEnFNOhfTPuS6tpcz&#10;7SMe1g7wqHaQZwGlgXLaJ7yito9X1nbyqto2YDOwBp/fRvlS1L+FdgvQfgG+t5BHgExtEc/QlvCg&#10;towXQzvyfyUxMHIxNj0TTdNWcE0byOtoA4CR+O5I2DI3Zm/HFN/RURbSZmGsmbwkUA6orM3mNbX5&#10;vK62mN+krQI2Adt4PW0PrwX7q2hH0O4r2HgU/I6i/y94QDvE/agrpO3mpJFXjFK921yeCx+/Cl/T&#10;741MT4hRmHl+Hc/Lj3dquIaJ+7FMCs75UXan9jK/Q3uBt4zhxZg+bpq21EbzB7Rx/H5tAr9Xe403&#10;16byu7TpnhzvQDuKEbc+m2mT+N3aRH6PNh79jeO52hjgZc8+yWY33RbHdVuKfGKSbtmwQ8R8SRxT&#10;jJKGlC71/93m03Dd73jPkXxaa0fWWsXObTrSIPEk4pRiTtXaOpr2uFNMe8JJ1zo6mdrTjgVkAaW0&#10;p5zrtPZOee0Rp6L2MPAAkIvPzVDeFPWNneLabWh/mxMBMoEMrZHjFXNMq+dpj4H6zDgs5FlaXSdb&#10;q+1cq9XEmFWBikBZp4x2LcbPdkpoxR2uZTkmYAA6PhdFuYZ6VSvnKNoNnvbk066P2bNCiINc6EM+&#10;ugb9FESfkmajzzA0ygTXTMcBSmoh2BGBHlHneo07lbUSTlWttFMN9lWDndW0KvhcHeW1nUrgUUG7&#10;Ce1vhoa3oOxWp7p2u1NLu9OprTUHHgDaOjW0DqjrhD67gXdPaNsTmvbE2N0cv9bZKQCf5NMeBVrn&#10;wau163kozW26f/EW8kVJMXqxa3QjDet8PP7c5nYjraTTSDOcFjFkxXR2m4cttFJOLnRrrpV37tYq&#10;OXdqlZ3b4W+vWLot7ju3Pm+HD5poFZymiIM7teuA0kBJzz7JZq+5TbotgW5zk3TzmtuX+v9ua2Ni&#10;3h/XtkGKuJRQVlu/3/k9WN1ZHbzf2RoMOmOCh/mnwX389+AYbur7eDv9MK+oBx1q58aHfkeKztNq&#10;IF/gwgdU/5bztUSOjVJwpHXyUjim4pmDPmiNjYDfSPC7EfnyBJ6Xe751KdcHy4rg76Jx73V6WZEN&#10;vF1wwwXXB3RdQ9cH2bA7+frAK94u9RrZSsf7WHEbo9BLJLEOUgxY6Sdj+6ibr77Vi/MJ6Y3tdek3&#10;2UfTa9gT0k/ZW9LX8B/SBzmjMgJZT2SwrAYZdlaT9CUO9eUWkw3BtQs4/xP5pgRfwYS//Rriaujg&#10;tb6l0ikHQlBM02/gPAl9eiHflqBTYkyj6oJzcRG7F7vOtwvmHb8Uu3hodT5+xX3TKAx4EbZVQD45&#10;wUaYdVm+FOsovh9LggPFZ/I1xOXYnYN+SFsGe+k+TTXkyfNOjIkqz2uYeVjD6bkG+TcLEEnMKfr+&#10;PH0LT9OdC3QjvUg3+l2uZN3E+Kk4X86YObCDOJfCWMSZfms0mbNYa2jMi712F3GGr8SSl92zoNUm&#10;7q3VLH0T19I3ndcqB72S3dVhL62Rd6Ww22vMXVjz8hpzF8YrZlw4Zov4mDNTjJkchzHy+IfiwO08&#10;6Vwb798D/rv7LQYjaM8FpfP3VLZA4JP2OdujKBdJxDDFwxZ2MnZviWJEJFEPt/hU9pPdOaMZ75qx&#10;1fOaiupz0d6tnx4ZtZ3ybKqzg431PH+jeq9+ehmDnUhmRcfMXOlpD9V79WNm3sZfNU7YR3Hv12sN&#10;p3qvfg6gfidAOibviTdCD/IJ6Uy6CP+IYyoX15F0TCn577lReQkgDJBvKSW2FXOE6hJjIDne3md4&#10;h5R7z9H32RpOSOZRB33j6+eTiA8xNirO31NI3L/ITsGV7BNcBY8zv34b61P0Q+WCq+Aocmor2lHZ&#10;leYaQp8a8BGIbo/rFMVnkQRnGvsjtj0WW41EJXJRTz4+yN7ln7C3+W62kG9js/hG9jpfy+bzVWwp&#10;X8028k1sG3+P7UX9Pk59uek9GoLQPYhXkE9FLvhjiJR6k35Cb7JT6C00PH5qJ0r/7IfKhd70XUqJ&#10;bcV4VOel95XQjLQgTUgb0oi0Is1IO9KQtCRNSdtEzYTfvoTfDnHvte5LdsjTbyfZDv41W8IPsGn8&#10;AzYCNrzIF7NJ/A32Jp/P/sXfYZ/wrewEbPgPp77c/DYSgtF12avI6X6r0BEypvQbaS78RloLv9Ex&#10;pY+/XRrLRT9ULvwm/CVyaivaUZmX366EZqQFaULakEakFWlG2pGGpCVpStomaib89j389i339tv3&#10;7FtPv51lH/EzbAH/go3m21l3jN+Fv86G81fZDD6FfcCXsOP8X+wa50tW0KG+3Pw2AsLSucgE5K9f&#10;hN/ID8JvpLXwm/DFe19PQOmf/qdy4Tf6LqXEtsJvVOfltyuhGWlBmpA2pBFpRZqRdqQhaUmakraJ&#10;mgm/nYXf/uDefjvL/vD0m2oc5gWNN/i/2QC+gz3M57KWfDzrxQezifxltovPY6f5uyzTOcFMh/py&#10;89uLEGwM/DUR+ZyL8BtpLvxGWgu/0TGlVV/0jeWJ/hB+E/4SObUV7ajMy29XQjPSgjQhbUgj0oo0&#10;I+1IQ9KSNCVtEzUTfits4Hmj4+23wkYgdg7mtr9Zxtc8aMzkP7Bu/EPWiE9nN/Ph7AnejY3iz7P9&#10;fAbL72xh5Z0fWWWH+nLz23AITvd1XkOefD9OaFoo4VqT/CP8RloLvwlfzPv0sf/jNyoXfhO+TWwr&#10;xqA6L79dCc1IC9KEtCGNSCvSjLQjDUlL0pS0TdRM+C0dfovm4bd0I+rpt3LGD9wxpvBfWHu+k93A&#10;J7CyvC+7nz/ChvDO7CCfxIo6m9ktzm/sdof6cvPbUAg2An6bgnw+cqEjZLys/W3S/mb/x2/kD+E3&#10;4S+RU1sxHpUVA+ici75TA0gDrqRmpAVpQtqQRqQVaUbakYakJWlK2iZqJmzg8Ft5x3u+caO8p99y&#10;jF94RWMC/4fxAN/FTD6KpfN/Imaas+d5W3aYj2GWs4m1dPIb7Rzqy81vgyHScPhrGvKFyIWOkCyl&#10;30hTr/n24k4a6c9+yB/Cb/RdSsJv1FaMR3VefrsSmpEWpAlpQxqRVqQZaUcakpakKWmbqJnwW1n4&#10;LScPv5U1cjz9dodxjZNjjOV+ownOXwvxoewP+1FWk9+M/bU5O4r5f52zkf3TkY3eDvXl5reBEGwo&#10;/DUd+eKL8BtpLvxGWot1ko4p9Xm/VCxP9Ifwm/CXyKmtaEdlXn67EpqRFqQJaUMakVakGWlHGpKW&#10;pClpm6iZ8FsN+O2OPPxWw7jD028PGrLTxHiZFzXq8j3sO7sfO2bfz8rwG1hH3oD9m/dnNZwNbJgT&#10;NMY41Jeb3wZA8MHwF91nSnzfglwgNL2U/e2598mrFzffqK0Yg/zu5bcroRlpQZqQNqQRaUWakXak&#10;IWlJmpK2iZoJv90Cvz2Yh99uMR709FsnI+i0NIZxw7ie72Uf2z3YDrspC/Hi7FFejX3He7GGznq8&#10;3xc23nSoLze/vRD3G73f4+U3oS/NC3Gcl9ZXgifZTzyID/EifsST+BJv4k86kB6JPIXWd0Hrp/PQ&#10;+i7jaU+t+xkRp4MxkNtGcb6PbbA7seX2jUziQdaKX8tO8S6subOOrXSyjM0O9eWm9fNxrel9wyut&#10;9ZXgSfYTD+JDvIgf8SS+xJv4kw6kRyJPoXVraN03D61bG309tR5llHB6Gs/zUkYG38/m2Y+zyXYV&#10;9qt9DWvOw+wX/iRr66xlO50yxqcO9eWmdZ+41m/8DVpfCZ5kP/EgPsSL+BFP4ku8iT/pQHok8hRa&#10;d4DWI/PQuoMx0lPrGUZZZ7DRG+8CF8Z9pjH2Q2ygXZp9Y/8343au4Bq0HXsGNh5zbjBOIf5Humr9&#10;XFzreX+D1leCJ9lPPIgP8SJ+xJP4Em/iTzqQHok8hdbdofW0PLTubkzz1HqpUcUZZ3Tn1Yxf7Y9Z&#10;b/te9pRtsk/sIxn1+R8Z+Z2WrK+zhv3u1DKULOrLLa7pGSrts/P/Bq2vBE+yn3gQH+JF/Ign8SXe&#10;xJ90ID0SeQqt+0PrRXlo3d9Y5Kn1ZqOOM8vojHOnk/Yn7BH7TtbcLsres3dm1OLfZRR27mEvOauZ&#10;nlXfKJ5Ffblp3TOu9YK/QesrwZPsJx7Eh3gRP+JJfIk38ScdSI9EnkLrkdB6Yx5ajzQ2emq9z2jg&#10;LMW72A2MQ/YB1tS+ldWxC7CV9vqMSvxIhuI0YZOcd1iZrMZGrSzqy03rHnGt3/qLWtP5SQ0g8dr4&#10;SvAk+4kH8SFexI94El/iTfxJB9IjkafQeizDb4JY566Ny8M+kcSzlAIoGMuOWfMyZ+Je1uvFj6Uf&#10;5/TZTa9Ocb1W5KFXshZi3BY4KCM+IBd25D9fdnWe8SZey4nn96Doqxq3S+SJ/wfivMnxg8Tz02T+&#10;ZqbPt5J736MQz1Pd7gnSM1l6NkvPb+k5Lz3vpWfC9OyYniHT89HBxmHbzMTadxHPbpN9nAMeCBff&#10;4yDeB2v9euRrkAteiddRFO/impeOE5NoT+XFALp3lGp+nMnw+b6La0L6iyRiAkP7zmR8x3/O6MKz&#10;WdfYfe42ohFy0a4ojsujvjJQHff4cnA9W5/15A1Zb96Y9cV5e3/eDPeU7mYv8XvYGGACMJPfiWdf&#10;jfAMrD57B9cu63hJtjb2vNvNljTUF8K1ANkktBPzLA3CLYxzcXuXJQ3P17LZWzEeuSl4BFBWEfXV&#10;8UygNpuHc+DZsG0aMAEYy29iI3k9PPOpAy412SBelQ3ENeAAXh78SgE0t9zGLox6Gl/YXRNt0wDx&#10;HhKdS9FzGbp/5fY8LS9/toUGy+MaRNG3SMJP9P22bHmM/xRRiVzU2zhuB74dcN+2K7g9z57lI+DT&#10;qcA8YDnrwdexPnjO1B/34YfjvsErOH+cgudfc/HccgWwCefuO3Dv6WM8F/uCb2Hf4JnZt3je8iOf&#10;g3v5k4FRuL4YzH7gfdhJjHGMd8Qzxg54JvoInom2ZRuA5TEdoynsE/YLDYXvu1wE7y5x3oNS9Ev9&#10;dGFbeHc8a+iLZ3yDYfsoPDOaDMwFlrIv8bz2IN/MduM54Lt4hrsceBM6zETZJL4BsbEazwGXs2F8&#10;IXSbA32mAmOBYYiTfqjrycbhenEm4M2P6gW/5Bihe9IUI/Ss/HJj5D/Q6lQ8Rqqm0AJrjO8/8NF3&#10;mL8+oyf/HT6qbhwHznAqd7ONngOPg21Tkc9ELtYgdNdHHOcVv41xXnImblt2CtvQra8x7Ghq9OI9&#10;cN6ei8+DUrQjf/ZD/VDjOT7C6MNfwfXURAM+MQbz2cZLfB7urS0wXuOLjFl8ibEQWMUXG5vx+QO+&#10;0NjD5xsH+Fw8W5plHMW1wTd8ivEffP87Ps74L67LTvHhxmk+0PiJ9wW6AzTvoynsIL5kr9BMxGtL&#10;8Pw6ztNtvWiJZyTdMDZx7Jiibx1lfVA/AO2Gwj8vwdZRxpd8rHGEjzc+45OMj/lkYxc4b+PT8X7Y&#10;dHCcbszH5xmom4T3gsby0bhX9SL0GGIMx7X9MHAZ5rmGtUY92SX4JMcn3bulGKBrlOQYIH+KfSh5&#10;30p+FzgxTtDVBed14xWf72fAS/fxys+x3yxvlEI7sqOAMkA9JT2gfiLVVddKxdUBcmHVVJ5Tlik/&#10;ygeU4vIppa6sqQ/I5dT2CvXlxrkajL0JoL/71w8QsY4hzsf9/wqHvPRK5pgDEgyoAF41geeBoQkc&#10;sVb0EX4ljhd73ub23mUqne5Kw9+2ivvaba7clZZfmVC4wAV/I2YfbGoGe9OAh5PsFn5C8flzpFTj&#10;n0WwtJG8Y+2s3Cb22zpusbZBmSyVVCfLYXWTXET9Rh6r3Cbvkv8fc+cBJkWRvnEEYaqqp6eqZgS3&#10;B9QVFRATBgQBZT08I4p6Hi4GQEEED2SBU1EJZsHTU5ETRVRQMGBCkggiIBlMKGBAzkRQVKJkkP/7&#10;Dls4N273ILc+/+vnebd7qqqrvu/3fdXT0z2948cT8fe9c7xq8Uu8dV4b713vlHhdj33lxsGdIxwD&#10;Y+tCzLViyPkAF/YpDtjvPxbX3/8Kh6h8LYtTEbxhvvL/L9aEmK9tszjta76GPbtaFqcLkK+98+Tr&#10;BaK3/y/Zu8x8pb3M15IQu1H8u877y7Lxe4BI5LHx+1jC3xjzM8fQXhjTLe5ckZw3xVL+ltiB/o5Y&#10;2t8VO8ivJA72Y5APJUUNv5oo8ANxgF9dJKAYtB9eb49XFVviSfFz3Bfr4zGoElRBbIjvjG2Mb4tt&#10;im+ObY1vim3P/J+Lk9zAWLuxq2D7h9i2+IbY3HhNMTd+mFiIfRfGt8RWZ/43SUkZ+1RF2S+xVfH9&#10;xXdxBSWhQKyKHyLWxg8Xm+K1xU6oil9HaP8IUc0vhP1pcTj8qOMLaFesDnyt5a+PHer/FKvhr4pV&#10;88koKkdZHzaXP4Y9f0UwP8c66v8QpVDP96uy4lgfubYQlbThaMgtjtP+KKgPNvXFrPjpGS3I8Alj&#10;err4BO2WxJuKpfFTxdfxxmJZvIFYnolDoesca9c/c/EktCvmuox6xulk8VW8ofh3/BTxRbyR+Bx9&#10;fgItjOyTNodxW4I+ye0LrMOOgWXNkdxnV9kmiu0yzJFn88yRZbFn/TWxYZk5UoL+3OL4MOfWxV7w&#10;N8Re9jfFXvO3xkb7O2Nj/YpiLObJGD8uRvtGvOqnxEi/qhgBDYUG4/WjKB+A+geRew9gXj3gV4B+&#10;if3T3xZ7MDLndsTujrSH9TtLVVHcDTvu9D1xu69FH9+KWzDuDVAJXnfB+Nf5UlzrVxYd/P2gHbEO&#10;8KEjfPkbfOrir4t199fGboq0Z1nshow9ExwcrB2f2theEbse86ijvzrWDn22Qf9XYqwr/SqQEq1h&#10;R1vwuBrHkmtw7OiEY0gXv4boBt0A3YzXvVF+m38g/DhA3APb+4Fhf8zd+/2DxEOYxwP9Q8Xj0NN+&#10;TfG8f4h4De3Hos+J8HsyYjEZTCdj7EmY1+P972Kv+8tjL/mMbdTcZn1Yjn4Ev9ojwT7D+nqs3fsq&#10;Xu45J8yXf8dhbncqzb+wuX0ceBwnrvCbiMuhDhnOYfOwiejsN0ZcG4kefkNxo18f7I5HvKN8PBbt&#10;oub28YjBCejvJMSjvugKdYE6RfZJm8O48VhIbpzb2f+3jNzq4E8c4nHwjzjP/JfkZ4Ldx9LDMYZb&#10;XK5y3H/hHLNb4rfnmVtQx/PM/lDueaazm/FmvhdA3ObizoNdfrA86pjE37l1Nhayg9LF2cj9X4F9&#10;xVhzXLe4+kooeDih/S6JQ/1LEydl4hTmayf0c2liUebYHtZXl8R38YcT2+IcMyymfWFUS+heKPtc&#10;DKbsiSntzmXjbN9bNsdYXEsDH+ZzmL3H2NMSx9kv/Vb2qwyjEjcI1o4Rj9lXo76j/drvbL/1u9ll&#10;/t/td/5N9kf/ZrvWv8VuhLZB+yV62lji79ZLdLUm0dGmEm3sAYmrbdXENfbAxLU2SFxnaySut4WJ&#10;bvaIzO+8htl1uy1Cm6bY76jI3yO6ytZKtLaHJq6wBycus9UTxRijpS1IXGKrJS7GuBdCLaDmsOMc&#10;KIpFI9Q3Ag8ycbFz1ycag6UsZRmWH42txNgqY29xGRx5LfVy1LdFu3ZWJDqAVSdbOfE3WynR2VZI&#10;dLE7/S7geL3dBM7r/U52jd8BjNvaVYgPhP3Dx17lc3xndxO0FZD7nDQPCdUd+hjK/b3bvc2nB8Cg&#10;KE8+PYC4PYg8GQORQXvILS6fkih4037jvw1NQz7NQj7Ns8v99+xK/0P4+ZH9yV9o1/mLkVef2K3Q&#10;L1CVxELrJz6wycRcxHeqTSfGQFHxHIz6wbCHNjkuLp5PwJdEnng+YRMYQ0fGcxLqp6HdDOT8HMR0&#10;HmI5D/bOQxznIo6z7c/+TPjyDmI5xa72J8O3N6GxUFQ8n0DcOb6zOzeeCxFHxvMLaF/juQAMTi9l&#10;UOSChLWLk8T2Ant6YgtiVDn5rV832SxRA0omayVWYf5+af+UYL2z0bFdjX6r58mT1ZiriWT1xP7J&#10;/TJ8TypjfJ4rV0xu9XdhLvwCXjvtBn878mGr3RX5fsq+nU253JaAF7kth3K58VjE91NU/ebYm+7P&#10;M5hfz1vYJup9qcEB+J+8avext2Fmz91/HFucSldocEBTVemAO7yPk5u8xbaOJ5MrZKNUN8nyMPsZ&#10;7x3YtzrefJti281dFO157+D78t6eD6DpfyyuP/bRGOIxxMU12ydydYvziW2jfCrLryLsUwAxn3/G&#10;+jAMfFaWX+C0xy8U/yYuI4uaovRXDmwTFZfpFt9f8aLjMt0+471vZHy77uIdbDqqlN1PLbdPKpaH&#10;xWUkBvagpdDpkOMIc/ac35bFNNueMKZR9pRlUxEGJdNnYEcliLl+TpZN+Zhi18zifMCukUxPMDi/&#10;KGVaZ/eumb8uL3iOdYKp4x1nJqk2ZmLmtzpKymhXFWWdUF+CdjeYyepWM0X1Ne+oO8xsdbd5V91r&#10;FkCfQF+qu8xydZv5AW3Wqh7mZ9XJbFRdzGbV1WxV3c12daPBb7yYSl4fI72o94iHTS2vL1RiTOT1&#10;ys5GeR1NZa+D2c9rh77bmh2qtdmmrsB4l5ktqhhqifH/Al0IRY3ZFG2LwINMXD65OdbU4DpO6XHj&#10;8DIYMYeawu/WZlWGY3EZbXie0R71ncz3YPKd6mZWgtEyMP1a3WT+rXqaJdAn0Efg9D54zVfXmzmq&#10;o5kFv2ZF/ubLaYgFx3d2M2cFdBrEnBuFZDkYmgjVhVwOoWrPPEBxZD49YvA8QWk+FaGtW1w+8X3p&#10;EcRskpmg5kFbzeHe99ASxPtVs7/3DOpY72x0bEcb3CMpZRuWp6MRz8WIzzzzeYZv2PvSbOTiDDNX&#10;vWNmqGngNwUsJ5tPI3/nhX07m3K5kRe5zYSOhPaFW2WL42eeeVjZHuZVtG+oOnZ8xr9+Di7Wji95&#10;1UN9A6gx2p5uJ6iz7CR1nn1bXWSnq7/auarYLlCX20/VlfZraBW0AdqGsgpeKxvzLrVx7xJrvIts&#10;Ve8CW+Cda6t7Z9mDvD/ZQ7xTbaHX0Nb0ToCOhj2cK4WQW5wdwFCB9jpmLo4p+Fmt1M+wOZKy1by6&#10;UDH6KHEdY+365rHmeNQ3gH2NbcprapOwzXhn2IR3tlWwt7LXHL5cAJ9awLcL7A/Ql6q5XazOth+q&#10;M+w8VWRnqUZ2hjoZTOrZd8B0euTcsainXc6f3ByYBYeZAx9A+5oDo8DmvTzHj1H2PfWs/SATf77n&#10;usWxORkFz8C/ofDvKdg82E5VjyL2D0H3Q/3sFHU3/L3dzlR90K4X+rrZLlI9LY4t9nu8Xqb62q/U&#10;XXjd3y5RD9jP1QDoCfsZxl2qXrTfqlFoN8auh3ZAlbzRVnqvWe29gni8aNPecOTKU8iTx5EjA6B7&#10;oT7InZvAryti1Nnu5/3NrlZ/Q5/Xw4YbYWMv5Onddox6GHocGmbHqefsRPUybH4NttLvqFxjvYuN&#10;y7VbwdP9nlihA4W1Y4VQVbjV/hI5l261Fb1emBN9rOfdBh/vRK7daw/w7oMv/7QHwr8DvUHQEPg+&#10;FDk4HO2eQ/49Z3fC/k1gtlY9bX8Ev5WIw3LEYYW6D7rbfocY/Kh623XqVrsZ+iXSP9Y7/3JzbwEc&#10;OQj6FMrNvUbwMQ4hrfYcl8o6l+mIN56KeeZlR13RO8CMVG78IvTJ9w1eC+E9nmlQI8gd//Kdq5x4&#10;ywvY+9f22DXyveVbfC7pWmpjIXcsXbLj+W2ia+S5wMuJq7z7EnW8xxJr1fOJN9WXiUHqQD1CXaDH&#10;qhL9o7paH+5doq/wquveHvsKY34XjE1DQ6ATIOczTNpzzkvOjv/+2N7b8/qw37kuK27/C0yK4Bvz&#10;gJ/JktBwKDcPGqNeQG5uYjOzcE4fXbrNlYslee1eor+/WQeNmN8Y8jefL8r6vyxRny/GI7+W5jn+&#10;jk8sVeMTKpNjJ+02MPPX2c3PveMTNb13Ekd5C6BvoNWJQ6Hoc9nViS/Usoyi+16WqO4tRf8fQXOg&#10;qXg9FfaQ4+Fl2MOcmYp+aXdYLvcDvJrQP6G6UHYuu20UR85NgePHkaVzkzFxi+PCzxFCH+kJXehJ&#10;qBivm7tGWLt2jKWva3spXRdzsK5XGzpJHwr50A5VV69TNaAU5OuNSuntmeNmWA5J1Ev9qdqV+FRV&#10;0NUz44bZVwF27UocAR0ZeV5DPxxLl88S/stS/wvL8Iv8pJaZ8duXUZ/M1AtP6SpQZS+ud6qk3qoC&#10;6HCorsZvFoJBXZ32DtM1vQBKQnF9MNofCFUD1wOgVKTttMHZ3gRjCsid/z8EIw+FHoVy84DMGBv6&#10;URsqKN3Gas+yt7lSG87OLZ1nYbGonZyraicvVZdCxRihZM8ov+ZKVZS1RX3HZLHqkrxMdU9eoW5M&#10;tlU3J69RvZLXqd7JEuhGqI+6NXk36u5T3ZIPqU7JR1Sb5L/U1clB6prk4+ra5BPqb8mnVdfkcNUj&#10;OTKTT2F23QO7/g51SL6esat5GXaR01Xop3VyhLo8OUy1Sj6lWmKMS5KD1cXJx9SFGPcCqHnyUXUO&#10;dCbE+Rs2Zn3U18/wmLtnDru8qw+W/fMcs+on+2Ps/hl7ydItbs4hdStchvo2yX6qXfJe8LhHXZe8&#10;E0xuA9fe6vrkLdCNUDfVOdkZ/DqB2zVo3w7xaZexPezYUx/1HD8s55YhoQ6AVkOFkMshmHSb20Zx&#10;5LGnX1Y+FaGtW5x/EgX9wG80cmUatBrbS6EFyefUs9Bj2Ga9s9GxfQH9Ds6Tpy8gpu9C08CIbMPe&#10;EyaD3SRwexM8JiA3x+P1mGTPDLtCZzDWzmb6zL6dTblzlbzIbSu0r9y2ZXELy71t4LINzA5J7Z6H&#10;/cqwlbxqo/5Y6IRUsWqYukydlrpC/SnVVp2dukY1T3VWLVJ/Vxeneqm/pO6GHoQew+un1YWp59QF&#10;qVfQZrQ6JzVenZmapJql3lZNU9NUk9R01SA1E33OVsek5qja0KEQ50phGXYARQXa65i5OAq86U/K&#10;M0cExj0EYgxLyuibx5paqD86NVHVS72pTkpNgG3jVaPUGHVq6jVVlMLvrqZGwPan1RmpQdCD0J0o&#10;uwW+9FCNU13QvpM6PtUBvlwDX9pjvPaRc0egnnY5f3JzYBscZg5UqrjvOTAQbObkyfGBYH5vRl0j&#10;c/wu+Nk3daO6JXWzugGxLkn1VZ1Tt0XGqzP2iZo3f091RX9/U7eB2d3Ip/6py9X9qZaR3AainjaH&#10;casCXuSm/gtu88HtH6XcCsvIF+bi/NQ/Mr59UUZ9PZTNSvVT0zAfpqTuUG+l+qhJ4DYJPCbB37cR&#10;++mp1mpuqpX6EP58Dn0L/YDX61Jt1CbUb0W7rZhXW7HfFuy/MXW72oD+1qDf7zH22tQDKHsI9Y+q&#10;Hakn1C+pYdAL0OtqO/L459RUtRpza3lqHvqfh3Hmqdl4PRXlE1H/Btq9kXoeGqompAbDxn/B1ofU&#10;zNT9ir5FzUPWO/5uHs4Bsx55mM0pzYdeZTArQNmcVE81L9VbvYe8WpC6Sy2Cv59DX0LL8Holyleh&#10;/kcw+RFsfkT+rEpdh/Jrwa8d2l2F9ldhv6uwfzv0cy36u07NSV0P9Yj0ifW5Ps2AT8/n8WkGGDLH&#10;+5XhE9nMwLFjJo4hs3EsmZt6A2wnqg9Sb6mPcBxcnJoCe6eor6EVqcnwZQJiNhaxfQ16ARqG10NQ&#10;Pgj1j6ivUg+j/cNqIfQ+Xs9D+SzUz0A72hEVM9Y7/3KPNYnSOVO1jDnTGD4IyMXZucmxjnYvsHbv&#10;bfvvKdu7z3YYcq8/O+/punTDnUOwj1w7e0j8dpgf/R2ZHrKP3z3V5zffbf0Z/bXFJNfouARrN06+&#10;ax6/99mAVcitc0ttLCz1iSvHkseZVerczP365mXUx1E2Ud0R7+CN9O73hnmve495HbyL4wO86v7b&#10;3nK/dbxz4pT4DYlUvE8i7SUT7CssB3h9sz50LnQn5HzGEHvO1cri/P/hQ1Sel+VjEZzg8aUa/OL3&#10;0i+Gwp4NQNVvPgO5/5PtmLANDg2Zz0xlMWmJk+75pXE9G+3c4uLqoaClnu9X0y/6ixLz/a8Td/qv&#10;JC70Nyb+jLJK/sn6z34ffaF/rr7TZ7uwmPHa3OXQk1B2nqL7yJhl2xeWV7/HvrJsLIIRZM7vVP0F&#10;GgH1hBzDfHNp9PAa2PvX9tg1knl/W6HC7Dxzqb+dHTmXLkT9oRbfv7RtoFr+hXZzvD80HVqH1+tQ&#10;vg7109GOfYXFZS6MvQz6EuoKOZ/hwn9cP2yDgoYQc4hrLm6d/ezw77lm+L/AoQh+MPa8Zsy5thK6&#10;KYsDY++YoDgyrtPNr3OpEG3d4uYS959u5kfG9T7UX26GQO2gI/37zPb4dGgHdJQ90j/KtoOG+DvQ&#10;jn2FxXUsBmNc50G/Z779L/hQBE6MycuwnTH5CMqdj3sbkw04vuWbaxt09FybiPp/6MehNlAtf6Le&#10;HN8AHWM2xy83tRCnNtDj/jFmts++wmLyNPxgTBib3Lnm/CnrGP2/4IOLySDYzpi8Be3rPGmVzD9P&#10;WiWj50kh6tdhHqzDfFiHeVGYxHMt0ABoWvJIf1qyHTTEH4B27CssJjzuMSY/Q79nnvwv+OBi8gls&#10;Z0x2QLnzJPdcE9Mqs/y358R/dL/Z5yzVYbGBXsF5cgHmc9Q51SuyQBejbR3ILe74WwkFa8Xh+iJx&#10;u75EbNVR/bA+qp9LRTeTlIvNeDnPRPXD+qh+Oqm3jfbaQ99H2sP6qH6M11PfgzuI78sDI/thfVQ/&#10;01E/ASLH3DnTDPx4Ho80y/DN3eaxy12T5zaX3HtfLK8F8YyJ/XBxa7Z1x0GWZedAbr6NQS6sLs2F&#10;sGu+Y+RqTeX60RR9F3Dg0sXlhxsbxXve87PP/Wh7Hcj57Xx19uf+JgHLna+OR3ZbNx7ryttXN2em&#10;gNMveebMFPlLJieaww63OCb0dYbcrN+R3+tJ8is9Vi7WI+Ui/ZxcqofJ5Xq43KBfkjv0aFnZTJJV&#10;DPsK470fnH8Oqgy9BDn/MUSZvNFkD28ycrwdy9zfJGC54819ubg127rxWBbFuzyYkQWZkA0ZkRWZ&#10;kR0ZkiWZkm02Mxe3dxE3baKPde9KnTm2hMVtkdylF8hlerpcoMfJKfoZOVk/Lt/TD8kv9L/kFv2s&#10;VOZ1eZCZLg8x7CssbrvAazigVYFehRxHFJcZN8Yhap7k/iYB4+Hi5mLLMi7Zv0nAuqi4lQczsiAT&#10;siEjsiIzsiNDsiRTss1m5uL2GeJWaKLj9pksjIzbCinMV/JLPV9O1+PlC3qwHK7vl2/pvvJjfbfc&#10;qZ+QgRklT0LMGhj2FRa3neA1DCAFNArKFzcyd3Ej69z5lvubBGzj4sZ9ubg127rxWBYVt/JgRhZk&#10;QjZkRFZkRnZkSJZkSrbZzFzcViBu9Ux03FbIepFx2yytWSM/1x/LcfoN+ZB+WN6vb5Mv6evlfH2j&#10;rGgGyNrmNXmeWSgvNOwrLG47wIufFRQ0BnIcUbxP8y33NwkYDxe33PmW/ZsE+eZbeTAjCzIhGzIi&#10;KzIjOzIkSzIl22xmLm7rEbfT88RtvTw9Mm5Cpc0vcqFeIp/Huc/Nur/8u+4hn9BXynf0tTJm7pP1&#10;zauynflCdjTsKyxu28B1CODGofF7ETfGIWq+5f4mQdR8Y1uXJ+w3ar6VBzOyIBOyISOyIjOyI0Oy&#10;JFOyzWbm4rYLceNvRLeCrYWQW9x5B33YJS+OjFtaHWZ89YH+Vj6u35RX69vl5bqDvE83l2/qYhk3&#10;d8hm5mV5i1kubzfsKyxuWzDWYAzoQxMgxxHF+zTfcn+TgL6Ezbfs3yTIN9/KgxlZkAnZkBFZkRnZ&#10;kSFZkinZZjNzcYvjPsDVJjpucXV1ZNyOUkebGmqe/gHjTpTn6p6ymW6FnGkkR+lzMM9vkRfhvOlh&#10;85N83LCvsLhtAldej9DQpL2IG+MQNd9yf5Mgar5l/yYB+42ab+XBjCzIhGzIiKzIjOzIkCzJlGyz&#10;mbm4BYhbjzxxC/CERzF8CTufbKJOMkepmXqD7IXz1xN1iayrz5ed9JGY641kNdNdtjUj5Ytmoxxt&#10;2FdY3HjPaiCgWWgy9N/Ot9zfJGA8wuZb9m8S5Jtv5cGMLMiEbMiIrMiM7MiQLMmUbLOZubgdgbjd&#10;lSduR+BJpqi4na9ONY3UVL1dXq/fkjV0R5nURbJYF8in9VGyhrlOXm9elFPxHjjPsK+wuG0A10cA&#10;NwVN2Yu4MQ5R8y33Nwmi5lv2bxKw36j5Vh7MyIJMyIaMyIrMyI4MyZJMyTabmYvbCYjbwDxxO0EN&#10;jIxba3WmOUdN0pVUWz1Z7q/byK2JE+XZOiYf1TXkoeZq2cu8ID81VdQ3hn2FxW1dadyqAlxU3Nw8&#10;ZBzcdj7W5eEn7acf9Id+0T/6SX/pN/0nB/LI9tOx5jOyI/KwbqpGRLIuUS1MsRqvPXWRflv+lLhU&#10;fp2oJRvoTeIB7cta5jJ5n3lerjEJtd2wrzDWa0pZ8/5tebMuDz9pP/2gP/SL/tFP+ku/6T85kEe2&#10;n451c7Ael4d1czUukvXteNLxWvW6TqlmuPaxKNFCzkmkZS29XNylfxFHmYvxXvecrGIPxJNO7CuM&#10;9U+lrAv+ANbl4Sftpx/0h37RP/pJf+k3/ScH8sj207EuButZeVgXq1mRrAfgacwb1cu6uqqvp8q3&#10;E2fKUQlfVtMfi1v1GlHPnCufNyPkwfYQdbRlX2Gsfyhlnf4DWJeHn7SfftAf+kX/6Cf9pd/0nxzI&#10;I9tPx/oasP4kD+tr1CeRrJ/F07J3q+f1Yaq2niafT5wmByUqyMr6HdFdfyXqmz/JcWa4rG9r48k/&#10;9hXGelUp6xp/AOvy8JP20w/6Q7/oH/2kv/Sb/pMDeWT76Vh3B+uVeVh3VysjWY/FE8cD1TM4dwpw&#10;HfXBxMmyb2KD+DnxurhOLxCNcK41Hdfwmtt6eKKUfYWx/q6UNb9TVN7H6/Lwk/bTD/pDv+gf/aS/&#10;9Jv+kwN5ZPvpWPcF6y15WPdVWyJZz8QT8s+qJ/WJeMpluuyZOEZem1gpliWGiquQ203NCXKBeUa2&#10;tw3VDZZ9hbFeUcr6kP+SNXb/zXfoysNP2k8/6A/9on/0k/7Sb/pPDuSR7adjfSuuacT83Z+N68FG&#10;t7hrGpVRcKuM+cO8RbgOuSI5NVZg+DqM17/RnufbtfLwaox2AnJ2YDOz8NrK0aXbXDk79vZ7j39U&#10;v+4zAePYBmoIcZtrLm6d/b2i3TW//s0+P821U3v4P9B57nm5+6lhn3V5T5b3Znn/lvd5eb+X94R5&#10;75j3kHl/9EYV18brrvfm3m1ujIvgSgG0GOoP54+D+F0s51fufcfca/HYLbO49tmfZckyl8kYge8U&#10;mt25WWf3rpm/Licq4dUYUc2MF0P0MvFk5n5g+zLaJVH2I+rXQ5vFU3qneFpXlMN0FVxnV/hs6+Pa&#10;rca1CYvrtik5SSflNGg+ynAtUC7R+8lv9EaxAmMsz9ynDrNlJupnwB7a5NhVx9gGmglfFpfGN+ze&#10;70yxGOeTn2T8KMY+bnH+YvcKa1C/SSzS28VHepd4H37MgaZBb8HOCTgXHat3iFF6i3hV/yxe0evE&#10;y/pH8RL6fSlje9jYs8RIzfGd3U0wFkze83zbd9geiiCtx/qVrJjj5Z7rjfniWRPHmqV5crwm7jfS&#10;96GQW5z/h6KgJvytg+t/J8pX8N79DK6bPqlbQ52gHnKo7iWfw/2ml3AfZQzug03GPcNZehDufw2S&#10;/4ZW6YFyo34Q98H6S4nricbcLKuaEpk2HfB5+XLoQlnd/FkWmCYyZU6UvjkG90PryO36cLle15Qr&#10;oaWR31VgvWPoYn/iXvh9Yqnf/ZzTWDu/2c8J8kd9Mu7tnSYrwD5pWsgE7E3gOnYC12kUrrFVhD9b&#10;9T3yJ2gpxPtu8/UduIfUB7lxixwPPqN1F3DrAD6toYuhs+WruEYwXjeQb4PpfCjaP9Y7/3Jz5GfY&#10;yRzhgTHsnmu+HBkJVtXN7jnfEF25xbHAMabCSMToZczfydBExGgzGGzC/U+Wh9lWETbxviLvT+2r&#10;bQrnJQeZ6OORUgfhWuaz+mQ1PJPHYfEsQv1ZaoRurp7Tf1Ev6FYKMVGv6fZqrO6k3tKd1QzdVb2H&#10;z7SLoa+hH/B6A8q36evUfvgsGjPtVdy0VcZcoQ7A54Nq5hIVmBaqujlX1TBnqIPNqdDJEN9TCyG3&#10;OJZAUYH2OmYuX9Pw093HDztepJU2J2FsztUS1zHWru+q2G6C+mZod5ZK4LNi3FyolLlYCdNS7W9a&#10;qV36CrUFPq/XbdQq6GvdVi3E63n6MjVdtwSDi9Qb+jw1Tp+pxuimajSYjo48htXA51La5fzJzU/e&#10;42IO8DpHWA6QSWNIQI5HAx+/k4Hn26M4NsC3y8miDuQWx4LvUw383vrh+Br9upcwzq4ilBdA9TDo&#10;vVAniN+zdO+PfD9129nzhtu5Np7i/fpeWYh6tzgb0G2FU7xqmXiF2Vji7dRjvIX6C29kJOdpXtys&#10;wn+FivL3Le/PpodX23DMsHgcBaOegU6Dcu890sY4RF9zzyPWP80r5b9yysdmJPK5j4iO30jVR9Cf&#10;5pmed/9x7GjHi2qZ8NVx8hrZSM4TZ8i0WCsKxAOiqjhSvCSWxK6UC2JpNSs2UqUF+wrz+VP09QHE&#10;z8mbsXbxxeaeWKPqN/H9//AhKt/L8rEIdhdAH0KzocPhyC6snY/M5zp4HRZXVGUW1z5fXO8R+J1A&#10;iHayX7e4uHHe3SNGi/6igXhDNMzEt71rhLVrl8T2FNTPFKeIuaKR+EDgv5KLU8Wnokh8IZqJL8VZ&#10;4hvRXCwTF4nloiV0JXQtykrEEnET2vYRc8TtGON2EWXLIHGbGAR7aJPLD3eMeQx+dC/1JeyY+5jo&#10;jjG6Z/woLsMPnh++I3rAh27ifdFFfCQ6wbb2YhHsXSSKxcfiL2KBaIG65mK+OEfMFmeLGfBtCjQB&#10;ou3hY58pOL6zuwnawtw954ffYnsJ9BP0HeRiiM09eZ0vnhvRYU8oKu82ip4Z/4eiY7e4OB6Kgo3w&#10;d7u4RFSR5wgrTxWHyIaiHtREniLOlI1FC3m6KJZnidbyAtFOFouO8mpxnewC3Sw6ybvFtfIhcZUc&#10;LK6Qw8Vf5UuiuRwlmslx4hT5hjgWqgkVyLFCy1cxxguighyG8QaJzTgW/CzuFLQvn/2OoYt9ZVmh&#10;ws15/K4M+4rhXz/nNNbOb/ZTWd6Ln6Z4BD4PgX3DYeeLsPdF0Qg6Q46AH0+KS+RA0Ur2g26GuoJD&#10;B5S1FhfJS1F/EficL5qCW0N5JpidKY6AqstzRVJeLJRsBX87CNoR5R/rnX+5ObIGdjJHtkPfQfuS&#10;I73Banwpq4bowy2OBY4xFXrL8aKvbCIehB5AjOaBwVw5QbA8zLad2O8LiN/z/B7rfbFtKWybUGrb&#10;hejDLc42HwVLYceX8jSxFlojS8Sxqps4TjUVTaFT1URxDHSsuk2sln3FT2jL9mE2x2ArbeY96TCb&#10;UfWb95Kv8H54TKmdhah3i7OT+3yljsnkWx1XibWr53H1Uu/HmIqfLR6M7xIuzkUoL4B4vX0+22C9&#10;BWvHksd/t53vWPBhHL9PB56tsH8h5BZnA238MH6NLMY6zMan46fLy+OBPCwuJPsJO7bdE18vpsef&#10;ifR3UnwJ2tSVHDMsHmfAKF4vbIk1c9z5is3bGuOPgKpDBnIL7TravcDa+bf/nrLo53z/6H5TsAOh&#10;yJyHOdsXBPi/CSY6NguCSpHnhwcE2txQ0Nn0LFhmomLM+qgY31pwhT05mGY/D8bZqH5YH9XPA+kX&#10;7YnVW0ALI+1hfVQ/J1VvZ15KVzTrg4qR/bA+qp+VqP8CIsfcfGtWGhPOgTql25xPbpvltaECiNtc&#10;cp9pYDnPomtA3JdLdluXu/nm6SfIhc/M7lwIm1+fBJ8ZKtePphiTNrrF5b4bG+V7jhfZ54600/lK&#10;+5yvzo/cZxpY7nx1Pro127rxWJad77lza198dXPmW3D63kTPmW+D7zM50Rx2uMUx4Rz8LvjGrAgW&#10;mi+D+ebTYJp5P5hq5gVzzKzgQzMn+Lf5IFhpFgdrUb/OsK8w3vwta943GoP1DKyd/xiiTN7k53iT&#10;kePNbS65zzSw3PHmvlyy27rxWBfFuzyYkQWZkA0ZkRWZkR0ZkiWZkm02Mxe3tYjbNhMdt7XBtsi4&#10;bQ1WmY3BB2Zl8Jb5LBgJG14wk4MJZmww27wZfGtmBxvNokDYlYGy7CssbvwtxbcAchzWs7B2HIGx&#10;zLiRuYsbWbu4cZtL7jMNLHdxc/Fy6+xnGlgWFbfyYEYWZEI2ZERWZEZ2ZEiWZEq22cxc3HYibp6N&#10;jtvOwMu8J4TNN5XeYPZPzzNrglfN58Ej5u3gQTMqeN48G7xtRgbfmSlBJbswOAQxq2nZV1jcXgbY&#10;iYD2BtbZ90uAscy4MQ4ubmTt4sZtLrnPNLDcxY37cslu6/KEdVFxKw9mZEEmZENGZEVmZEeGZEmm&#10;ZJvNzMVNpXGOZKPjptLVI+NWPb3DpNIzzOZgqFkS3GrGBTeZ4cGjZkAw3gwOfjJvBEn7cXCy3RI0&#10;tuwrLG4jAewNgOTvq7+LteMIjGXGjcxd3MjaxY3bXHKfaWC5ixv35eLW2c80sCwqbuXBjCzIhGzI&#10;iKzIjOzIkCzJlGyzmbm4VUPcjrbRcauWxvd14EvYfDsmXdnWTE8xu4IBOPdpb14JWptBwT3m9uAV&#10;849gvXk1KLQfBRfYCum/WPYVFrcXAHYcoE3E+n2s88WNcXBxI2sXN25zyX2mgeUubtyXS3ZbNx7r&#10;ouJWHszIgkzIhozIiszIjgzJkkzJNpuZi9thiNupNjpuh6VPjYzbaemEPT490cTSd5qlwflmRHCm&#10;uS+4wZQEw02vYLN5LjjWLgiusTLd2bKvsLg9D2CjAfItrBdg7TgC4z7Nt9xnGhgPFzcXL7fOfqaB&#10;ZVFxKw9mZEEmZENGZEVmZEeGZEmmZJvNzMWtHuJ2vo2OW730+ZFxa5GuZovS44xO32D+HdQ3Q4Jj&#10;TW/kTJvgCdMl2GGeCprYD4Ne1qbvsuwrLG4jAHYUoL2N9cdY54sb4xA133KfaWA8XNy4LxeWccl+&#10;poF1UXErD2ZkQSZkQ0ZkRWZkR4ZkSaZkm83Mxe1UxK21jY7bqenWkXFrmz7EtkiPMgemr8X568Fm&#10;YFDVdAsuMedjrrcO9rOPBufZ94OBNkgPsewrLG78jW7ey5+K9WKs88WNzF3cyNodJ7nNJfeZBpa7&#10;uHFfLm6d/UwDy6LiVh7MyIJMyIaMyIrMyI4MyZJMyTabmYvbOYhbVxsdt3PSXSPj1i1dx7ZOv2QO&#10;SbcyXwVVzP3BTt0+aGaaBP1Ni6CK/WfQyr4XvIT3wHGWfYXFbRjA8ln0aVh/inW+uDEOLm5k7eLG&#10;bS65zzSw3MWN+3LJbuvGY11U3MqDGVmQCdmQEVmRGdmRIVmSKdlmM3Nxa4m49bXRcWuZ7hsZtzvS&#10;x9su6edM7fR55utgjb4zWKYvDU4wRwW3m6Igbu8JrrXvBtNt3fR7ln2Fxe1pAGPcpmMdFTfHl8zd&#10;dj7W5eEn7acf9Id+0T/6SX/pN/0nB/LI9tOxbgfWD+Vh3S79UCTrgelGtld6mDku3cR8E3yqbw3e&#10;1ecGNU066GmOD6ztE9xg5wef2xPSKyz7CmP9VCnrmX8A6/Lwk/bTD/pDv+gf/aS/9Jv+kwN5ZPvp&#10;WJeA9dA8rEvSQyNZj0g3s/9IDzEN0sfi2sdU3SMYo08LrJFBV1MzqGZvDO6084J1tnH6F8u+wlgP&#10;KWU9+w9gXR5+0n76QX/oF/2jn/SXftN/ciCPbD8d615g/Xoe1r3Sr0eyHp8+zw5ODzJN04VmWfCi&#10;vi54Qh8f7Gc2F3QwqaC6vT4YYOcGMtksfWCSfYWxHlzKes4fwLo8/KT99IP+0C/6Rz/pL/2m/+RA&#10;Htl+Otb9wfqdPKz7p9+JZD07fYl9MT3AnJVOmuXBAH11cIc+PFirVxRcafbH56QOwVA7JyhMnpc+&#10;Lsm+wlg/Vsp63h/Aujz8pP30g/7QL/pHP+kv/ab/5EAe2X461o+C9Ud5WD+a/iiS9afpK+2E9AM4&#10;d6qE66i36MuC6/SBwZd6UcFfzcaCI3Cu9Squ4TVIXpI+O8m+wlg/Wsr63T+AdXn4Sfv/j7ovAZOa&#10;2L6fEeyupGdJZpKedKfS3TMgICAiqA8FYfSJoo7IJgyCgoCyKaICKiKCogIKKi4IwojwFFHABRcU&#10;wQe4IJvsKOuwDvuOLKPwPzd04fx6OmmG93x8/3zfodKpStU9595bqSTdDPEgPsSL+BFP4ku8iT/p&#10;QHqU5Cm0ngCttyTQekJwi6vWO4P3qz8FByutgkfTiwId05sGmqb7Ar+kf2/kKduNqmrLwLfqj4E7&#10;MtoG22dQX05avxHVevF/qHUy1id1AQb8N3mS/cSD+BAv4kc8iS/xJv6kA+lRkqewYRye/R5KPbPm&#10;qwnbxCbepVyMA+MCh1J/MP+NZ1lLMrdmlVPps5New6J6rUigV6wWYtzW2KkuPqAUdlzod7zingC0&#10;zv6mgfbrRG0V5bn8poHOi+VfGw5ZobivvcX7VKdngvROlt7N0vtbes9L73vpnTC9O6Z3yPR+dHTw&#10;WPqV5t3Kuby7jfVxLuw2gEEgQN9F3IByM0qx7vbitlboRPEee++EQ/Ym2lMbcU9E+7GarMZgyeoZ&#10;TahfsYmYKIcDq41kdY3xgsICg+33Sp1EI5SiXQb2FdT7ARP3RNmBoUqlwEtKVTxnr4F72yvw7LY2&#10;nk1cjee2/wi8D0zG/pc49p1SPfCjcklgkRIILMUYS+z31E627DSWKDtgD9kktINb7e8w7ASX2coZ&#10;Lk7vfncas7GenGPzyMd5YhM86DtrmagP4n1cGO90KgS+Bo9pwGRgIuycgLXoO0oEXHhglGIERio6&#10;oICfBFBuOY29y3hDofGF3fXQlgHib/aMhK+/hpPoftrpfVoif96EuWae4h7jN+F9I3EfB4hN8M/G&#10;gZvANw/P/1oF3lI6BIbhucRg5RlgGDAy8KIyLvCqMglcPwkU4D3YB3gf9qkyA1rNCPwMrFSmBwqV&#10;aXgPNiVwGM9ai5WxgST19UB5dWjAqz4N9MJ9c1e8j2kfOIUxjitN8T40L7BdaRRYr9wUWAbMc/2u&#10;AtULDYXvW50D71ZR3oMFaZSCN/XTMrBauQvv9joEditdA0ewHj+uPB04gWf9J5Q38d6vILAHfLbi&#10;XduvwDxgFnT4EsemKuMRGwWBd6HPGOVV6DYU+jwD9AEeQJx0Ql2bwCTw/RJw50f1gl9sjIyPxsjU&#10;/yBGFkMrTzTn68TRAnNM0mL4aCnydxOwATqYwRNKMMjwzMpzNu9ibfskahu9nzrf+K2BdQmL2lYl&#10;jm00H9WAHTWDw5W7AIpjJ392Cr6sdAd6Bl9VHsO686ngG3hWMFoZHHxHGYbnBq8EP1ZeC07HPe1s&#10;YCGwCp834Pg2ZXhwD+7BDqHtMWVQsFgZEDyN+99k9fFgefXRoEftEfSqXWDHvUFJvQugvI8AYhNx&#10;lYwDZK/wp4jX+uAp3uM7zRf1g3iPT0AfPUXHKEXfOvbbw7bOaNMd/ukJW3sFjyp9YHff4H7w3QW7&#10;t4DzeuXZ4EpgIbh8h89fKP2DU9FmotI7OF55KDhO6RYsUDoGx0LTsa5zWC7uS8kuwSc2BugdF71b&#10;puccTjGAqlLXoTYWvuOHyddNxzZWof0bFqe4aGN1Ub7ga5SV5olSv2mg6+g7sCsLAbQIpbg+0vVU&#10;7JOvxLUyno13w3niWhlBW7EJf9D5d5vJ9prZycbXzR3KanOWksTfcNV5m3lMSePNXfsqNGuqI80M&#10;lcZ08scaECF/7EEZ++6RbEwByO7YdcRCaxCO/qVTIm3o/zAp8Ln7r5Zc4Pq3AqvIZkpnqWvK26xL&#10;yiZv5xTNe9AX9PbxRbx/yGu9k+RP2WT5TeljuZ5cwUd9OXGeCbvp9wz0PdTbAOFfHD7r63j+vRAc&#10;3OI9HsdckDCALwAN3AJA8xIcKZ7d/IrT7E1oglNdY34JOpwT9atTTC/xzvEt8zbyMXaL7d+eZ4aw&#10;/xW5odM4qDfZrb5sdruvMrvDV40199VgrX212D2+2qwT0B3o5avJnvRVZQN9FdkLPs6G+hT2kk9j&#10;w31Z7BVfkI3whdibvgpsDPqYYP99RCe76rLv0eZ7nPeha9xlop90NtaXwkb5JPaGz4MxyrNXfcns&#10;Zd9p73Dfn95hvmLgOHDE+5LrmJtQXwg9SBMRn2LO3wQt+0e1dJrzN3n7Y+ynbXvz4+hI61Mf6lXW&#10;36ezp3wBaGWxJ3xh1ge6PuLLYQ8B3YH7fBHWHvq19RnQOIO1AreWtu1OY2/2tvTR+MLu2Ll9Cca+&#10;DAGzDuW1JWIOH8/mVaJ4uo3h2hDVoAlOFJuIk1QcuI394GuMOHmf5QFtfHfD/rvBeRwbAAz3tWXD&#10;gK98E9l01P/ko/ZONq9Hf2RzEcrztbkQNs+L2lxdGIxS2Fwe+4Vsnm8a7P0esb2ZvW/778o4bT04&#10;to1N8RWxz3072De+XSj34vN+nENzgVP/GVJjXwXpDt8BjENjOfHdgT6I7xGU58v3Xgnf6YryrYJ+&#10;xCb40hrsXmm+rxnQQurmyrWp1MOXJz3su0nq5cuVHvfVlfr6rpb62VwjomOUom+Kn6ulB137bCB1&#10;RX/3+W6X2vmaS3f58qUWvrugDennFNudUE82O+n2O86tgcGLUcbqRhqkAGRbZcCI7qNIevnRl6g4&#10;e42hNm5riMPQ1cC10m3eP+wz7L8xlmf3fOYfoQ/ZccjXX27p+1meKq+QM+UNckdpqHyvVFm+R5or&#10;HZF6S+/L3aWOvvbSYd8XgOH4d8BOoi9CAxidA4hrAg6dzed418kLwSGRXrF+zQUJ8tOhKG4Gv6ol&#10;OGIq/q9eJ+cjZ26J+tUpZ+ZLt8iLpF+kYiAfdnUCxCb8m4ED5eQlkgSkykulTHmZZMgrJC6vliLy&#10;GqmivEGqJG+Rqsg7pEvlfcAR4BSOeeWwnCYbsi6nyAG5GGeRZk62rEX9GthDNgntTLRXgHXgIkW5&#10;OOXTOlhYLMl2nBIXsQkedJ3yyLKcKjM5Qy4v++Vk2FYsBWBvQN6P0XdJulwkZYBLurxJ8skbJQaU&#10;A78/pA2uv49ZL62XaHxhdz2MxQDxHIV+M+UB0oGMEj5Hk7NxjcOueXoN+CtRDSJoKzbBj86/RlZs&#10;/uNEJUpRn23XF0sN5N3SrXKhdKe8Uuoo/yL1gl8HAEPl5dJr8m/SGPCdIG+XJsoHpMnyCWkqtJoq&#10;q/IU2ZI/kqvI78m15HFyXXmU/E/5Fflm+Xk5T+4n3yE/IjeW7wfayrfJzeWG8q1yLlrUkRvINdD6&#10;EuwFZbLPLW+oXmgofE8xnIj3LVHeg+Pwpn5uQSTeLleTW8i1YV892JkLe6+X+wOD5evA40r5Lbm6&#10;PFaOAArgkcfIf0pvyb9LbyCmX5F3Qp+t0iDo1g/69AK6AvhNvtQSdY3lg9D0FCLXnR/VC36xMUL3&#10;BhQjFkD/F2e8uQ+HXWNkNrRqHI2ROnG0wByTNBs+mov8XQ4shQ6pvuuBJjIdd7ItjIHJtsrA+doW&#10;wXWmSdS2JnFsS8WxCOzI8a2SagNX+DLlh3yrped8v0pNfUx+ztdM7gk0xPErfJXkmmhL7Z1svjRq&#10;c+04NlfBWHTdQlWp6+f3Ax/G0b/0pzZu1885mJuKsIhyi+s5UpEnH/3kUcfRTeQl2TFbut17ifSW&#10;9yk2wbvZO8Vby9vaW9P7u6eGd4RnrvdGT292raeWdLlnrvSsh/py4vxv9PUeUB5GL0IZL4biXT8v&#10;BIdEesVyzAUfA5gOjAVSwHElSsHxv339HIUODYDspHgRm/AbrTlHeQ3vGO9Yz3xvge1fp+vnMu87&#10;nl+B9d5xni3edz07vBM8e7zvew54J3kOe6d4jno/8xzzfuU54Z3pOe6dCyzCsVWefd71niLvVs9a&#10;bxHGKPK42fKRd7vnQ9hDNgntxBz6EXj8Go1Rp+vnR95fPQu8v9k8KFbFJvjS9XMl6td5V3s2eZd7&#10;tnl/AY/5wFxgFuz82rPV+6VnM7hs8H7sWeOd6lkNbsuABQDZ7jT2ZO9kD40v7I6dGxfg3E9ofGAm&#10;IHyO3QFiP1GeMoZ3VwnylLENNv9x6Fhsgn82DjA235PGvvEE2MeeiuxfnlqswHMje8dzB9Cajfd0&#10;YBM93dkUzyPsC08fNsvzJJvneYotBzZ6+rE9nr7sGHI52fsQk71dWIa3HfN7WzLTm8dC3uuZ5b0a&#10;qMaC3hymeQMs3ZvJvN409qdHZoc9jO0ENtg6RoRxKIV9xJ/qhYbC9wHw3piAdwD2kc8Hx+mX+jHY&#10;Pg9nJ8D5Itjn814F264HbmeKtxVL8bZn5cCn2PMA2w9sBFZCh4WeLuwHTyc209OefQV9pnmaQ7c8&#10;6PNPoA6b7KnBPvFUYtM9Fvs3NF0EbHTlR/WCX2yMrIKdnwKbgVmAiAvsnnOMvAKtrGjO18GJYhMa&#10;oyrpFfhoBHw9gU3wjIMG66HBOviPjjvZthXnkW17gPO17TBsC0dtq4l+xCZsuxgHDrOw9yji8mLp&#10;PU85Keylz0427Ud7sukgEGtTFRyj61IyUBkwovsoksr6N4Z/sTCO7n59/MX6VM9H33k0QHQTvMiO&#10;a636/qrc70/nJ/Qj5np9Bp+jN7f+oe+xJmtKaENm1dDJzIYhv9YpVFGnvpw478LFLwOohsm7Kcp4&#10;MYLDpd4FXAgObtfHeBxzYTf5aTMIyEBtcGxdgiNC52wexOPYCydXiPrJaZ7uZVTQ62dn6/UwDgNy&#10;ARqTvhtQHXgaY9ZDKXSlMaugnnyIw+f8HYq33x6N1n9toj/qoy5AY4v5rXYW/u8h7Ux8OdldO2uS&#10;9oTxkRZrd0d0GAbo+z6XA2KcklpRDmQCgkPs+LUQ3xYauPmrlmVl5qOPPEBsJeP7mNUqs20oX2sa&#10;ekq7KTReW2CV17zWD5n/5M9n9jcXZw4xJ2W+bg7K7ME3Z1BfTvG9HhyOw+Cq8EOlEnww5nn5Qdgq&#10;SqEPui7lhwuhQyLNY3XKhd0UrytB4AB0qgWdapTQ6XzjFf+xDHr9a3PT6TLEa47uHq+XZeXojxo5&#10;pfKsA2ylPHsdcMqzeHO2sEzYlSim5/nx2/cEOTXPP01b4f9Mo7juJwZAKeLa1tk/XVvtn6mt8f9b&#10;2+Cfo232f69tB/YAB/H5COqO+7/WTvo/B6YA7+Pzuzg+FvWj0G4k2o/EeSO1jf63tHX+0dpv/jHa&#10;Kn+BthLtyP9Xxhkby52k+f53tGX+h7TkrB7AEzi3L2x5zba3Z5xz4JKkdf6XMdYwbSdwEDjuf0U7&#10;5X9DK5f1tubJGg98BHyulc+aoZ2G/Sf8P6PdIti4CPwWof8F2lL/j9pC1P3sn6GRRm4xSvWxMSqe&#10;GbWHj7OB+4FqgPAdzDw7jyfyo4ZYeyLqx+pxOJfHMQ3aZGY9oEVs9LH1cdI0ktVPC2cN0EJZz2o8&#10;63ktkDVE82e96MoxE+0oRpz61LOe07KyBmlG1jPobwDwlBaETW66kc1OunWO6tYVZcUY3arADprH&#10;4+WImkGz/F86J9J2DnKkUYI8nuNvpC/232yvbXravZ/5R+QIxdwv/tv1Zf5m+kr/nfqv/nx9nb+1&#10;vgnYDuz2t9L3+Zvrh/x36Ef8twENgVx8rqvv99dB/VV6kb822tfWNwLrgN/8V+pu2q3xV3W1Zy3q&#10;10WxCeV2/6X6Tn8lfa+/IsaMAEHAD7syML6i7/Cn6lv9KXohsBZYjc8rcHypP1Nf4s/Sf/FbrvbM&#10;9Zu2PdPj6FMZx35AP/PQ5yK/BJ3KQ6OLwPUijHkR7CoHOy6GHl79qF/Wj/vT9JOwqxj2FcPOYn8I&#10;n3NwvJL+O3gc9ldH+xrQ8HIcuwL1V+mn/dfqSVkNgIbA7fqf/hb6Mf9d+kF/e32XvwO07YgxO2Ls&#10;9vpCfxv9J/hkrr+JTr5105nqnWK0HeKyJnAfcG1MjIo8TxR/acjttGj8OeV2WlaanpaVrAcBM8tn&#10;6+yUh2aWina6Hsgy9KwsU9eyQrqSFXHlmIp2brmNHw3qalZAz8jKQn86kAGkufZJNjvpRrlNunUB&#10;asfo5pbbe3hFO7rOVdteEfwGNaptozhx6cOxXpF79NqRevqh8D366bBfnx/eomVGftVqR0ZqzVGO&#10;iWzROkf8OrVz4tME649LwON+lLFxIPig+pzXzSVMtXcFX+ojdt1akmNeiRPF3ETzZFk4xuOZiz4M&#10;oBH4WTCiB8obUAq7vOe5Li3L/QHd13youa+3ehkfam1DH5a6P6D7Gro/oHVi7P2B8E+8a4mwT/BM&#10;lMtvhf6yMQK9xCZ8Qee/BfvyUdK4YhP1MC/pydAXWn7oJ+2G0Br72nkm4s+0FO1AJakF+rkh9KRr&#10;X/mh4dqToXEajekUu5UxaA46rImS1qSCK4Y4e68RT5uyPj9ohhu94qj/Imfo2P8KTjRGM7PY5uMU&#10;xzlmbW2R2SbzsNks0+C3ZC4yy2knzIXaJfxN/Udu+cfxSv6+/HL/QHOOTn05cV4BnhcBp4EmDpxx&#10;+G/J1wuhg9v1LZ5OueCOdEtaCBFOwjFexEZ+CZ1K5nu82Cjrd/x2h3EflyA2docPuMbG5vCDeiQ8&#10;Q28R+kYfbX2tL+L/1Jfzn7XfeGPtdas4s1voVOYd4WTtaLi3Rn05xUYSuOrg2gLljSU4Q46z63Uc&#10;LjUPXwgObn6NxzEXdpNfj4NAKtAWHPNKcEzkV5xqb2KOIN9nAnSNiafJEAv3JfqZOdtpvhtiafqL&#10;1mhttvW27d+e6EtsYm5AF0kLUb/CGqutsd7RCq13ta3We1qR9ZG22/pE22N9BcwEftR2Wou0LdZy&#10;bb31m7bSWq/9bG3QFlmF2hJrs7bc2qqttnZq66x96OOoPb862XXEytILLb++xPrDNe4Wop951n7t&#10;B2u3Nscq0r7DGDOtLdoMa5M2HeN+aW3UPgc+BaYA5DOnMUfD1lGWrpMmIj4xbdrfnRgNLZckuP6N&#10;tpZg7KW2vflCRJRCR3r38z3q56PdYusXbZm1WFtlLdB+teZB1x+0tdZsYCb0+QqfP4N+H2tLofEC&#10;axK4TXK9Hr1tfaDR+MLuehiLAeI+WEOs0RopjDJ2zXeu8VQe19esaDw1Qd9iE/xScaB8KEv3hsZo&#10;7UIFwBQsfz/S/KGlWuvQMqBQ00MbAUlvH5L1dqGATu2dbM6GrfT8jZ7Dna/No2BzMGpzdWEwSmFz&#10;eeyPCgX1B0LvaP2Bt0PHbf9dGactPQ8pCCXp40Ie/d1Qqv4vlO+HTmsfhE7YvnHqfwHWAOtC72qT&#10;MA6N5cSXnqcT33/8B3yDmMutKF+nOA+GLd0X5npq+FtXrnL439rF4bnaaayHToTma0dCC7X9ocU2&#10;10gcfWg+2h/6zrXP46Fv0d9Xmif8mZYSnqyp4YlaZvjMM6iKcfqkec0Kj9fIZifdronqVj+ObqQB&#10;zY/xrpNlXUPdrSYldbPcn1HfrXazKPfzALGJWCM75inHrOnpi62x6Z9Zz6a/ad2i9LU2KQd4X/U+&#10;XqC+aU5XPzOXq4vNQ+o6Tn05cS4AoUKIsxEl5bTIYQzhep28EBzcrpPxOOaChAG8CW6/gmMRSlon&#10;C450nRT7FB+x92Q98P2Y5KifnGKqh5xs9dSTrXo4nwG5AI2ZhrFOoVNae6TFjFkF9eRDGrMdUCe6&#10;TyVtoiz5O1ZxD3OmxV8cqI9Yu2tJeHfM3e+xakmD+ePyEB5r9170dxCd0neMkmPsFlqhynW9QL+x&#10;XBl0j+/ZyspgPvrJA8RWMr6fUxVzl6rwjepVfIV6F2+tfmu+ofQ3l6Y3MFPSXzCz0juYOenXmX+k&#10;v41fZ60MOsX3qzD2R/DZgPIISsEBY569LyINz9UPwlZRiv6oj1g/XAgd3HIknk65sNsAhkCfWSCx&#10;HeUfJXQquZYsi05leQdTHfGaKM+qS8nWI8i1ePFKeUbx6pRnqCr13hyH7E34j9pkAikA8Yz15U8s&#10;KWkEd8+pn9gIvpy9yimu+wFiE3FNOq9gI/kq9jb/jRXw9exdvomN59uA3cB+No4fZmP4MfYWP4G+&#10;TrAXgUH4/DSOP4n6x9GuD9r3wXl9cP5jfA17gq9mfflK1g9jP83J/05rjp9Zf76U3c6TJEI+X8vy&#10;Ycsjtr09hbEohb069teyHhjrAb4DOAAcw+c/WC9+kdSXXywNBIYCI3g5aTQ/BfuPsw/QbjJsnAz7&#10;JqP/D/kS9h5fgLp5bDQnjdxilOqdcnkX7DkM5xxE+SdK4Tt8PDuPJ/JjBmItP+rH6jhRbIJzeRzI&#10;gDYZ0q08bONOWx8nTcNSGx6S2nFLupeb0n3ckDpzTerqyjED7ShGnPrUpE7cL3XgWVJ79HcP0IYH&#10;YJObbmSzk26HMBbpdhjl7zG6VcGxFCBejpT1Hcxshjyz3HNkNqtsLWKX2GubnhhXbEJ/irnFrLq1&#10;lNW0VrDa1mp2tbWW1bEK2T+sbcAudpW1l9WyDrIa1mF2KVARCOFz0NrH/KjPtLYzFe1VawOwlmVY&#10;v+KYm3a/McnVnjWoXxtFIcqtzGvtYBdbe9hFGPMU38dOAEf4XnaQ72L7eBHbzbewXXwjsAZYxfYg&#10;N/chDw7yxex3oNjVl3PQH8XHdCEOSqFPZezPZYeQR7v5QlaEfN6C/N/ENwBbWCHydDPfw7byg2w7&#10;P8J2Il/3Yg45wE+yo8AJ4E98TraOsfLWUfA4xGTomQINU3FMsU4yzfqTGdZpZgEVgGrWH9D7d/jg&#10;AKtv7WTXQ9vr4ZfrrSWsgbWAXWv9AJ/MYZdb5Fs3naneKUYpty/CeuMAypQS6w58POfcTkVu702Q&#10;26nSXp4qbUQ+EXa55mFQOoA2R5B/vyMfT/JM6U+eLp1y9V0K2pHvnHI7TTrBFekYV6WjmGMOo88D&#10;wF7XPslmJ91oLiTdKLcvjtGtCo455XZZ38GcTsXz5WhuN0K/YhNx6cOB06k51nepSVZ/lENT1/CW&#10;qRN5QepY/l1qG74RZeW0ifwwjlM7Jz6dMBHROq0vSsmBD6r/lvVaSY55giDxim6kZVk4xuOZiz4M&#10;oC347QGRZ1CqJXie73qrLPcHj+G+Zkg0TyrCFrEJnqTvY7g3qJxa+v4gHfbS/UFnlLH3B27xVtZ7&#10;5MI0fOclamNEGIhS2IjhkwrTptm55uSrT9J2m23TM82B6bI5MT0Z+zPMF9IH8Wnpja0WykoL/wOu&#10;JSlFlpL+pEV9OcXkYAy2BJw/Rxkq4SuY8LffQ1wIHdzm8Hg65UIIiukB0GcedPoWZaUSOpWMaVSV&#10;WouL2BXrOWqTCVC+USzGrsUrYy5KdH9bOXUwX5i6zayH8xkgnl+2Q+c70GlPlCdQijHR5Lx8KeZR&#10;nG9vor//lt256JW0bQV7C9Hp4yhj806MiSpX3R5ETg2L5pRT3j+YNozPS91VSjfSayfGH4gyVjcx&#10;fjzO5zOm4NwFY21Cp3RvGstZzDU05rneu4s4wyn25mZ3F2g1NIFWXdKG8qWAiLFc9Eq+Ih/RHPla&#10;HLvdxnwtPfGYr6UP5cvV0mOOjI65Jc6YQitUlcq9ss7LKyJJSQ9H1wHYPbuVnJdXRB52fXbZIHLK&#10;ujy80tLCX1snQ2Otf4cHWvmRY/xg5AGuZ481L8/+2rw1e6XZNXsrp76c5uVrMcdQTjyJMlJivoFR&#10;55XLZ8lEd9x8dSF0cJuX4+mUCx4Uj/R9CXr++SzKKiV0onnZjeO2AObOqK+d5ottAWYVVWSlnst8&#10;hPHouUwhxnN6LoPqvyV3J4H0ywlyd5LxMt8feKVU7g6FUYeAbwFaVwt9SmpFeZQJpADEIfb6VCeC&#10;v5uY4Plnnch61+eff0SyzHuzDd4y+zp+W3YHviTyvZkSec5sFL7JfDY03Bwe6mqOCt1oPhoeH6S+&#10;nHKkBjjQ88++KI+iFHxg9t+eIxdCB7cciadTLoSgHKH1Cj3/fAZlyWdLJdcu5OtzvdaU5fnnBBiQ&#10;KM8mGMzaiVyLvdYMgVGUZzMApzyLN++Dir2JeEgU0/Vh46gEOVXfGMVvNd6y1+T9xAAoxbWBdL7N&#10;KOC3G+N5E+M93tz4gLcyPuRtgQ7A/fjczZjAexjv8J7oq6cxAngJn1/A8WdR/zS/13iKtwHygRZG&#10;f97UGMAbG8/wPGMQxn7Bvo92uvduYDzHGxl38seMFkA7nNsetjxh29szjr06jjUzemOsR/k9QGeg&#10;h9GHP2o8yZ8wBvJ+xmDgVWA072u8y3vD/oeMj9FuGjhNg33T0P+n/GZjMr8BdfXRhjRyi1Gqd8rl&#10;F+BjujceBpSMUZh5dh5P5MchcEK7qB+rx+FcHseGQJshRjP+po22tj5Omr5pdOBvGPfz142ufITx&#10;AH/ZeIi/aDzsynEw2uVjHKc+XzS685eMbny40QX93Q90BNq59kk2O+k2HHrR889XgGOAiHnSrQr+&#10;SQHi5UhZn3/WgbY1Elwv6xg1rBuNy1yfNzY0aluNjDrWbUZdq7FR32pmNLBaAW2Be43rrE7GNVYX&#10;4yqrm3EFUA2ohM/ZOB5CfRDtAmgfsO4EmgF34JhbzDUxFFd7mqK+WRStULYx0q12RorV0ZCs+4yL&#10;gSTgD97JOI78/B25cpjfZRzkdwJNjUPIgcPIzd+RByd4Q+NPoJyrPdcYybY90+EXsYk5pDIOXIt+&#10;rkOfNxj70ecu5P8OjLUDY+7g7YydvKOxm3cx9vLuxgH+oHEEc8hx/jDsexh2PmyUt3piLu1h+KwH&#10;wKOLoUK3TGio41gW6k2rlxG2+hgVgWpAbetR41rrQSPX6mw0tNobjaBtI/jlFutm4ybrBuN6q55R&#10;z7rGuNoi37rpTPVOMfo84rIcrj0voUxFWTJGxX6i3B6E+DuSILcHQY9BRhF/xcZB1zx8xTiGdsXI&#10;vVN8GHwyFNo9b3hcOT4b9Z1Tbj8HH7xgnOaDEQdD0PdQ+GYobHLTjWx20o1ym3R7GaUnRje33Bb3&#10;7eeqbR/kddVobjcSQYlSxCU9/+xjVbWusph1lFe1kq3NfBGfynXrX/wqqwNvibLAmsq74Ti1c+JD&#10;31ukdZofpezAB9XnvA4pYaq9K/hSH7Hr1pIc80qcKDjSPFkWjvF45qIPhKn93cW9MIKep2WU4Hm+&#10;662y3NvvC+BaEM2TirBFbIInabMP9wYFvPT9wWRU0v0BxVzs/YFbvJX1PrtVCP8vZ9TGiDAQpbCR&#10;5oJWoW/s/HXyVeXQYXNZyDSPhzLMUFgyl4fmmqdCL/Kq4ZbWgvA6673wNuvp8D7r+dAzFvXlFJMV&#10;wXUpODdBSf4SMQQTzl4/SbNzXRuj6f/ZRH/UR2xMXggd3OaieDrlwm6KaQ5tfgaJfJR/5/PPAsRF&#10;ovil2L3B2lvqOV4x7KPnePSO7SRKoT3MPy9finkU59ub6A9dl/Ll+didi35IW1q/0bNA+v5pbN6J&#10;MRNdH7di/n49Qd5vtV7nDayDpXQjvUg3K45uYvx4nM9nTMG5PMYizpfE4SzmGhrzXPOuLHPkBmiV&#10;6PsuG6wRvFFoRKlnKDrspTmyZhy73bSSw4nHlMMj+K3Zpce8MjrmgDhjCq3irfHL+hsHuQL+hmOC&#10;eVmuMNx1XZVcwWc1yLnLejS7tfV1JN/aE97MD4U7n9VRvKtoDi70fY2JKNMBoR1cfl65ivP+zyb6&#10;oxiKnXf/FzxzMS7l9m3gtg9GfIwyqwTPsjxzO4TY6ZrAL4fCXV39cjy8z5wWGWMOyX7H7JEz3tQq&#10;+Llc4a81gPBLC9hIz50/QBk7h7pp+r+wUWiaB9vome8nKGPnS7d8gDvsTfBINKdOiiQlTY3qTv2K&#10;TaxTMHzSpMhUPjlyJd8cucrWv6dohFK007G/F/VHI1fz4sg1PCm7Lr84uwFn2TdyX/atPDW7CdAK&#10;aM/l7M68fPaD/FTkUf57pA/fFXmc74v0xfuDfvxwpD8/HnmG/xHBG8Ls4fZ9hZNdevYnPBk4GHnT&#10;dR21J/Iy3xkZwrdHnuNbIgN5IcbYEHmKr408yX/DuKsiT/CVwDLYsQig9YPTmDNQ/w30IE3EestE&#10;ewWYEcH3whNcn2ZEumHs7ra9+ThHbELHdBzYhvrdaLc/0hV6dIZG9/ETkQ7Q9R7o0gZoBTTlJyN5&#10;qGvED0VuRPsb4J8bbNud1sTfop7GF3bXw1gMEHnRGc4+gJh7BOX5Pp+6JBv/P1FUgyboW2yCXyoO&#10;XJL9Ka+cfTUfkF0HuIn/I7sh0I33zX4A6Muvzn6CX5U9HnX/Aj7j1N7J5l5Rm/v/BzZ/A5s/j9pc&#10;XRiMUthcHvvfZH/Oh8Heguxr+Le4fpHvnO6Rv8sexWdnj+Nzst/n36P8CZ9/xjkUV07978m+lv+J&#10;nJmPcWgsJ75Pgye9m3wRJT03FnmOrgeI/UQ5XzcnKenLKF+nOK+b8yWvDtTIaenKtVrOXbxSzt08&#10;ktOeB3M6cT3nfq7kdLG5RmCU2ISWZJuS09q1z0DOneivKfq9jV+WcxO/IieXX5lT1zW266OebHbS&#10;bVhUt1fj6EYapABkGz2fMqL7KJJq9/2AirM6J9JWRwJPxoTgdg+ip08289Fnnt3zmX+EPmSHnr7N&#10;3J6m8SlAL6Bh2jazYdpk4BGzV9qN5hRgO6CnPwJMNp04PwVjVyNGRqCke3URHxjivNYfmZlaCYv/&#10;6g9dl1p/XAgdEmkeq1Mu7CZf94Y+v4DEaJQl37HR+iV2XYXm9uaWy2da+Ouuq0bA/y2EAwz4J0D+&#10;vRioEt3HkKVi7tSpUzj6l77UJhOgc+Np3T0tKem5aMw5zf3d054zu6d9Zsed07zVPW2++VjacvN5&#10;YCQwAZ8n4BziSvaKTcQqUilpAvodZWOaa9+j0r43R6QtMF8A+gG98bl32jS7byebe9s2P+cY3/Rd&#10;lg0Q5HmU21GWjG+xn0i7mdBuWVQ7J44z05aZM9N+tpEPznlCCJRCC/LN7LQl5jzotgRYB+zEOTvT&#10;vgTeMzemjTaXAvOAOWkF5ndp/7K5V4/TV3kcm4X6WWkDzc9tfG9r62Tf5xjn87TFwDK7z0icPkkH&#10;4iFyAJTtNcss8P8syt/pvFnRuOkUp98MHJuV9gn4fAxMNWenvW/+lPauuRj4DdiQ9hHwJTDX/BV+&#10;Xwz8CMxO+xHtvwNmgedM4FtX28kGYXs9jMmA+oAB0Pf7KA6Gx4mDutG2gi8+2tvfmb9lvWY0goh3&#10;JPBBo4w7XK8ZjTKGmIGMr8xC9StzIvC4OgS4A/Djc1GwEAhkFOGvivpN6stJy2XQcDG03IFyC0qR&#10;RxBtgNjH4VLz/YXg4Dbfx+OYC7spXuaDG32n4gDK3SU4/v8y3xeoSUmXRuPFae4sUC81C9SWrnNy&#10;gdrD/FB9zPwamA+sUh8E7rTz0GmuWYV+F9pw73uh2tn8QX3I/Ab4GPgAnz+APeQzJ5s/sG2+1DE2&#10;V8FfK+CvdSjXl/Abujwbm6hyvVYegHa9o9o5cTyg9jYPqA/YyEd/TvP9UbWXWQzdymU8ZqYDPONB&#10;oDXQyMzIuM4sDxSr15lH1evxO96bbe5O8/1B1B9UK5pFNjq7zvdFsK1IfQTo7TpnEg+R52L+Owj+&#10;dyaYaw4iBoi303x/UG0BPs2ApuYR9VbzpNrQTM5oaKYAGRmNgdbA/aYv4yEcfwj1D6FdN7TvCHQA&#10;z3uBdq62kw3C9tj5nn4LSnFA35WMjYO6sJsBgi927e3vnO+Pv1/NHkPMjzDLNQarYDHXk7vfI1TJ&#10;7GnfIznFXuXMHfyFjAbWb2qeda3ayhqkHOEDlad5f0XmhjrVXKJOMF/LGGlWySwGejreF02HsfQs&#10;7DTK//Uzyguhg9s1I55OufClAXwCfeh5nBeIfcZZBfUpAPk99v4Rh+ztXGNjqZKUNCYaG9Sv2MQ6&#10;k9bcS5UxfIWSzS9Sc+wYccpTGfWKWoHrakVuqpfwiFqZV1Sr8irqZbyaegW/TL2aX67W5Veoubym&#10;ejPQFMdwP6/ey8NqF56pdscY3e37bidbtijd+GbYQzaJfBW5t0XB72SiXJzm/C1KW15OPfMdpXxB&#10;FqXgS8/DUtW7uabiN5RqK26pzcGjMXAzcAPsvI5z9RoeBBe/WptnqLV4OrjJQDnA7XqzVanJaXxh&#10;dz2MxQCxrpwNh+6DvxegpPduwodocs7Xm1w1KalDVIMIThSb4Ecxk6t2sP04TlSiFPXZdn1jfpNa&#10;nzcFv7ZqFd4Nfu0HvADfvqpW4qPVanwCuH6o1uFTock0NY9/Aa2+UDvyz9We/DP1ST5FHcQnqsP5&#10;OPUNPlIdzYer7/BB6rv8CaAH0FEt4Hepb2GMEfw29UWMN5DfoD7Gc9UHgQ62jpE49gn7hYbC903A&#10;+/9Rdy3AUVRZNAL9esCEfm+CZHp+CS5KlIiBAg0fdTSAWosYda0FZUWCiB8UXBSMoAFBYU0hsoCL&#10;gHwSWED+KEHkFwEJH/kIhJ+AiEEQiehabEDZYs/t9MvOJuk3MxGqdrvq5s5099x37nm3b5+e6Zn0&#10;jpB3FvDRnI+uIS7FyRJ/9v9BvIqc3wS+sf7nxHjgHe9/AzYWzyeJUcgn1z9LDIT1hnUHD1lYd69/&#10;qrgT29uDn1v9eeBtJPgZItL9A2BPitb+x0QH/8MiE/lm+QmHqi/Qdplf1Rr5HARQjRyAv1jLGtkM&#10;rmbaXGXUwAV0adxmzNFWzPWXOIYPIP9r3BP8jdz5flrvhO0QMJ0FpuO/AVuqG9f4NrasGrAlYF2q&#10;u8Df3J3qb+++wd/O/ag/x93D/4r7Rn8ebLR7tv9l9yysexbbnvZnYF/a3wlzqY35bA2YUzFWPAyb&#10;qvXZWK+5jnH8j7ug+hx8jPcKUn12gclFHpeEYw625/BWsAuBHF4UmMPHBY7BvGJc4B5RBLsAaxX0&#10;il5BiuWU8wokRJ+5boen3zgK7zMyZ0xj1J8Tx/I+3f8CDyHk5oEtRv5071wJfKswHv5frssKON5L&#10;Cqi/P1/Adwewn1VXrZGzXGRd0W9LFfCk4GKeElwH2wk7jOeH+SXrvj2qB7nI14CquMOIu9sydezd&#10;XAS3cg9ie4LLYQvxfCHwqM6TCy3Mux3veaPvC/oAYj3878LmDbCiPk+e4/gNEPt4dMrxHE8OnuON&#10;g/+EdUNwp+PyFx4IxomUoAvWCNZEJMHqwv4RSBInAw1gV8F+4d8HyvlPFq9piCcXyWs9rKDt5XxH&#10;oMwyYY3rhK8MuMq4L3gGOFXnE8pD9gJ5viznOOfbtZMigcBLLKAWWC5Z99U66b1y/i9gvQj7NXCB&#10;/xyIE2cDDCZgSeI8rG4wSfCgEJ4gg13C/F/gjYLlPAF2NawBrL4SO2GQ2DsAkwsm9dIGuw621FAH&#10;7e19Zb54ai3EkxP3FXtE9z56LP2xIu5//sp+SzGq4hyA899Juy6dNOwA98ngfYkLkyUfIcTxwOhc&#10;RvfQXI3AD4cdF9TPqIbiYTSvv/WaYWIiPt/B/ROqmpuYWJbcDWPRuHKRtQVocU8lfpncPHFb8r/c&#10;25JVvaBj4qzk7MTuEWKNSs5NXJ9MYzrVyi9IvCMGbgBu6D4ZOQeAUtkzapoPugftcIT5mOY/jDsl&#10;C6rNB71XcDPGons/6R4QOSbNh3xM85EIo7mpafwhKODSCFwP8ZUq+RnnW5k81/da8kJflpLrz31T&#10;khv5P1XGOuFbj1i7k2lMJ64p70zkWwYfC9f0GXFOkvp8VujPSSr0z/R0AF8uWAjmgdF9T8/A6J7u&#10;9+Alv7FwTePXMdV1XeivY6rqera/BN/ymYpvo+R4VHVdiG/B1AnkeFSxShGnGPFoTCeuKe8xdt5T&#10;wvIGJZU1htXV+kw2LnQjcZ1t5CRlG9W5ps93iet8+NpyTeNH4jrbUHP9oFHiaWNM9TQ21FxnGxM9&#10;i7CPiut3EGcg4tGYTlxT3sQ15R0L1xmBuLhirq7rjEAxzwicFVXrmnoH6fVEePqttdrUNY2f5VbX&#10;dUYgy63ip1ngWneDwGlxxl8sVHWdETguRgaKhSpWH8S5F/FoTCeuKW+6nqS86bMhmXekui5FXUXi&#10;utQo5qVGda5nYBziegmstlzT+JG4LjXUXO8xrnUXGqfFJEPNdalxXKRzNdduflqcQzwa04lrypu4&#10;prxj4TofNdVDU9d1vruHNtoY7Kpa1+9irFGYzAvw9FtOcn5j6deZ4HqVS13XmcYql6oWuxljXc8a&#10;D7meN5q6VHU9znjedch4RxlrgTHe1d+Y46Ixnbim3104iHznwH8XljceKvt10BOZ66Cnh5bhq871&#10;EPQs4po+s64t169Ch0Ti+lWfmusHfHNc1/jGu771vqPkOt33vOtBX1Ml1w/7HnI97RvrojGduN6O&#10;fInrI/BVua6qu7GbtXTH3zT7MTmpWenarGJRXx/IOsb0KnVdgOO7BSh2Gi+1IrD1V46HthcX4BP0&#10;ZvwtvT7vp1MNO12HxfNndIP31d38Cd3HH9Wb8CxYJ9hteoDfoifxm3XOU3UXv06P49fr543r9R+M&#10;5nqp0Vo/YnTQ9xuZ+h7jHp2wpMDkIrFQLoRF8oxSsO7loF7X2c4hRb4IPvx1pUZnC3uXGrbHY90J&#10;o6N+ygjpZ4Cj3Gip1wXWBN4WmDvqjfkDegPeQ9f543o9nq1fhfxUGGksiVH2G3mt+HcksQ7j0Xs+&#10;W+HlPOFh5XFHeSbCCBdKpppmGsHxvkOEfEdwnzLf4byJPpTfoA/iLfQn+J36ffwOvT2/CfPsgV2l&#10;t+U/shD/jnXm37IuvFT5/1Q784r/9+vE7V38S9aOH2Ut+Slm8kuwZD2d36rfi/roy7sCR1v9DZ6u&#10;5/Fm+hjgUnFLeTlxuxDErQBfK+E3wNeG29ngtqHNrdN172zeEHjLmKqf5/CvWX9+gPXhO5Xc9eE7&#10;lHFe4HtYLt/HxvBDVpx05CUXWd8aVmzDXJXwr9hb/K9sOJ/KZvDVyrgLeDFbzr9gRXbcFBkUXsal&#10;OqTtqjyXA9tcvptNtvNMqyEO9axHeRF7gG9jU3mSTvw5zeGHGHQx9qfPoNbA12YO6T2lsXhDkeoo&#10;BJOLzKs+VpTzsayxmM6aiAlsNe/FlvDn2Nfg+nu+hR3m8xhtlxhln9nH4+Jm2HGdamMfn8E289eV&#10;nH3Gh7JP+SC2lg9Q1gZtV3G/kb/ItvDBbBd/xYrjhKmM/4URLplP1Z60Blx/AE7o/atC+Npwrom4&#10;uH42N+mIIRfJOdWoJvqxeDGQpYpu4D2L0XMnTJuAZS5esxV+AXxtMNUDJm+E+aonvAyfAVs8t5ag&#10;4SVuvDzubtGT9RB/Yv3EfWyouI3limbsKcEtzlNreA2dMzuIb7RWokzrifg0h06x+4vmrL9ox54Q&#10;ndgj4n72e1g7cbtyPhsKwQi3irv3MeYecEfzWhvu3gN3QZu7FMSQi+QFoePeE0ErN6e+P1X4WL5I&#10;YvPA1XJRj60WF7TV4izspPaJOKZ9KA5qc8UObbLYpY0TJZqq79N24tFprHfFVm2CWKeNER9ro8Qy&#10;bZhYouXAXhBLtadFIeahSOsmNmkPYrz7xR7lWJSX5FYe+z3Bxy4UsQpjT+RBGEMwuUi+qOc8jrF7&#10;i21aX1EMXGu0IeITbaTYoOUBex7yGwZOKL7TcTxYnEIeu7Sq2HKB7Ucbm9Nrc8WP4OWUEt84cUSb&#10;jjmZh9r9SPygLRK/arOExmaI+myaiGdTRIKyX9EYElvVHrMDBTMJuR2EL4APr8krpYFTMU48jDRU&#10;T1iG/Zg8LdLT/ytIqFhV7a/EWZMOi007Pxujdr4/TDu3gQ5tYWvnptDO10GjXgftfKOlnQ9b2vmu&#10;WmvnThG0ZKnRSaklT0C3V2jn9rZ2bmFpZw/PhHbOsrVzT1s791bqOxqrag2FMCse2HTUDum7Qvgv&#10;4OXcAP4w+bimebp8ejn1v/RyO54WppfPsjssvXwCevkb5XESWS8fsvXySQe9nKG/ieuTPFxD1UYv&#10;h8Ad8UnXIkvgi+DDr0Ui8Xm5NPLL/Bg08n5o5B1KviJr5N22Rj5oxUlHTnKR/VfDis9x/bEP1yEV&#10;GnkKNPIq6/yVKneGl/vTObxCI++CRq6Im4J1cpH7gbooNHIJm2dp5Io802QQeBmnHh6TRs7iWx01&#10;cgj70LwtwKBz4TfDb4SXtR9p3kgXv22f00N4nVwkBjpHlfO3WZKYZuniVTXq4rernRtJF0+PoLP2&#10;8ekRdfFGPuSy6OINfCB08aAodPFo1MP0ynzkOSsEHohn6jN0rtoFvwY+Wp5j08J/dNTCIYxJONZh&#10;/JnwX8B/CB8tjroisv6tG7X+7VFF/xrWsZYKPHKRdUTHTgdxHPr3TFT6d4BoG5P+TYCeJNxO5wni&#10;611goPeSl8JHy9fl07yNbc1b19a8P9ia9yvoKtK82y+z5l0BbbcU+nFxmOZdDu7X2Zp3u9ZV7K6V&#10;5t2pRdK8O5Wa8nHkmm1p3k3QvKuheVdC866H3t1ia96votC8Oyt1pdTjr6G2I2ne16LWvAeqad6Z&#10;lua9OqLmpTGc6rAY9TcO9XcMPvw6jPr0ldK8stYxpPI9xK4m/oey3bOdzkddzbtYN7MLyzHT2Otm&#10;G+V1bJ55O8szO7MR5kNsiPkYG2T2ZS+ZzyjP67nmi8qYw80B7E3EGWs+wiaaWexv5t1svHmHMiZt&#10;74bcu8DkIvtSPFZMMzuy+bDlZju2ymzN1po3wa5na8wA+9hsxBaZDdgcsy6bYV7UJpvnlccM8SPn&#10;Xtbl++C1vs1rigQALzHQvLxv1rcwhmrYTufg6cCQbyYAh5stNf3sIzOVfWC2ZDOBeaLZFjy3sDhw&#10;utYbbjZlNIbEJs9r8j3oAojk6RhnMfwCeFkzeDhMPo5UP0eR51A7zyy8UC4yzwSsOGoOZUWohYOo&#10;i3LzSRbnfYztB+d55jDwPx+c5wPncPD+JCsxRzLa3wnzPGCdjZiF8MvgJU48jAnz3gg1f9Tcyzp5&#10;Z7H23smsvneZNU9O57hfzZXsrLmOlZqfKWvyG2ynmnSKc9r8hP1kLmLnzZlWnDTsKxfJJ+lDt3cA&#10;07192B5zK7ja68jVUnA0H/uvgS+Erw1XAS90j81VOmLIReLRsCLg3cUae/ezlt6fWVvvGUbPnebv&#10;YxvLKviVeG1tMLUGpjQ0z+54fQgmF4mJjp3W3jT9dm8bfZS3jOV6S1lf7xHWy/stexH4XoLRdieM&#10;hG0FYmyEL4IPx3il+zWGrPY5D/XozAj12tXMtHr0K+jRI2Lq0T3ZYPTWQRF69LAoevSoGHv0hCh7&#10;dKHdo9fZPXotevRK9OjF6G1zzTpR9ujMypq83D26AD16Lnr0MvTo5ejR89Gj839jjw6hDjywqSiI&#10;SfDU72LR/NH25U/tvnze7ssHwvryWrPA6ssrsW2fQ1+WOPOBbxpwUq8JP64jXYsSzpIItX3ULGGd&#10;0Ys7RNGLL1b24k3KXky9WtWLv4+hF7vQi/davbikssbkuVby8wF4mQV+qKesgZc9JRI/1H93Ruy/&#10;O63+26qy/+50xEHnBPpcbT18UQw4ou+5t+ij0XOHWT33sNVzqd869dwQMFCdfwQ8S+C3wRfDh/Nz&#10;pXpuKsaJh2FI65xMj0nvNIQ1gtHCYfT43wAAAP//AwBQSwMEFAAGAAgAAAAhAKmV1vzkAAAAEAEA&#10;AA8AAABkcnMvZG93bnJldi54bWxMT01vgkAQvTfpf9hMk950QVsqyGKM/TiZJtUmTW8rjEBkZwm7&#10;Av77jqd6mczkvXkf6Wo0jeixc7UlBeE0AIGU26KmUsH3/n2yAOG8pkI3llDBBR2ssvu7VCeFHegL&#10;+50vBYuQS7SCyvs2kdLlFRrtprZFYuxoO6M9n10pi04PLG4aOQuCSBpdEztUusVNhflpdzYKPgY9&#10;rOfhW789HTeX3/3z5882RKUeH8bXJY/1EoTH0f9/wLUD54eMgx3smQonGgWTefDCVAaipxgEM+I4&#10;moE4XJd4ATJL5W2R7A8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BAi0AFAAGAAgAAAAhAKbmUfsMAQAA&#10;FQIAABMAAAAAAAAAAAAAAAAAAAAAAFtDb250ZW50X1R5cGVzXS54bWxQSwECLQAUAAYACAAAACEA&#10;OP0h/9YAAACUAQAACwAAAAAAAAAAAAAAAAA9AQAAX3JlbHMvLnJlbHNQSwECLQAUAAYACAAAACEA&#10;NiCnlYkDAAA2CAAADgAAAAAAAAAAAAAAAAA8AgAAZHJzL2Uyb0RvYy54bWxQSwECLQAUAAYACAAA&#10;ACEAJZeDgPcoBAAwoAYAFAAAAAAAAAAAAAAAAADxBQAAZHJzL21lZGlhL2ltYWdlMS5lbWZQSwEC&#10;LQAUAAYACAAAACEAqZXW/OQAAAAQAQAADwAAAAAAAAAAAAAAAAAaLwQAZHJzL2Rvd25yZXYueG1s&#10;UEsBAi0AFAAGAAgAAAAhAI4iCUK6AAAAIQEAABkAAAAAAAAAAAAAAAAAKzAEAGRycy9fcmVscy9l&#10;Mm9Eb2MueG1sLnJlbHNQSwUGAAAAAAYABgB8AQAAHDEEAAAA&#10;">
                <v:shape id="Picture 13" o:spid="_x0000_s1039" type="#_x0000_t75" style="position:absolute;left:1952;width:38398;height:44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6xAyAAAAOAAAAAPAAAAZHJzL2Rvd25yZXYueG1sRI/RasJA&#10;EEXfC/7DMoJvdaNCLElWEaVQEAK1Vfo4ZKdJanY2ZNeY/L1bKPRlmOFyz3Cy7WAa0VPnassKFvMI&#10;BHFhdc2lgs+P1+cXEM4ja2wsk4KRHGw3k6cME23v/E79yZciQNglqKDyvk2kdEVFBt3ctsQh+7ad&#10;QR/OrpS6w3uAm0YuoyiWBmsOHypsaV9RcT3djIL1V5xfCI+Hn/62X5/H6/mSxwulZtPhkIaxS0F4&#10;Gvx/4w/xpoPDCn6FwgJy8wAAAP//AwBQSwECLQAUAAYACAAAACEA2+H2y+4AAACFAQAAEwAAAAAA&#10;AAAAAAAAAAAAAAAAW0NvbnRlbnRfVHlwZXNdLnhtbFBLAQItABQABgAIAAAAIQBa9CxbvwAAABUB&#10;AAALAAAAAAAAAAAAAAAAAB8BAABfcmVscy8ucmVsc1BLAQItABQABgAIAAAAIQA956xAyAAAAOAA&#10;AAAPAAAAAAAAAAAAAAAAAAcCAABkcnMvZG93bnJldi54bWxQSwUGAAAAAAMAAwC3AAAA/AIAAAAA&#10;">
                  <v:imagedata r:id="rId16" o:title="" croptop="-1f" cropbottom="25146f" cropleft="9541f" cropright="9059f"/>
                </v:shape>
                <v:shape id="Text Box 25" o:spid="_x0000_s1040" type="#_x0000_t202" style="position:absolute;top:43870;width:65207;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pJcyQAAAOAAAAAPAAAAZHJzL2Rvd25yZXYueG1sRI9Ba8JA&#10;FITvBf/D8gq91U0DikRXkYi0lPaQ6MXba/aZhO6+TbNbTf31XUHwMjAM8w2zWA3WiBP1vnWs4GWc&#10;gCCunG65VrDfbZ9nIHxA1mgck4I/8rBajh4WmGl35oJOZahFhLDPUEETQpdJ6auGLPqx64hjdnS9&#10;xRBtX0vd4znCrZFpkkylxZbjQoMd5Q1V3+WvVfCebz+x+Ert7GLy14/juvvZHyZKPT0Om3mU9RxE&#10;oCHcGzfEm1aQTuB6KJ4BufwHAAD//wMAUEsBAi0AFAAGAAgAAAAhANvh9svuAAAAhQEAABMAAAAA&#10;AAAAAAAAAAAAAAAAAFtDb250ZW50X1R5cGVzXS54bWxQSwECLQAUAAYACAAAACEAWvQsW78AAAAV&#10;AQAACwAAAAAAAAAAAAAAAAAfAQAAX3JlbHMvLnJlbHNQSwECLQAUAAYACAAAACEAzEqSXMkAAADg&#10;AAAADwAAAAAAAAAAAAAAAAAHAgAAZHJzL2Rvd25yZXYueG1sUEsFBgAAAAADAAMAtwAAAP0CAAAA&#10;AA==&#10;" filled="f" stroked="f" strokeweight=".5pt">
                  <v:textbox>
                    <w:txbxContent>
                      <w:p w14:paraId="708F2C2E" w14:textId="0ECD6DC2" w:rsidR="001E5187" w:rsidRPr="00C70728" w:rsidRDefault="001E5187" w:rsidP="00C70728">
                        <w:pPr>
                          <w:pStyle w:val="Caption"/>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4</w:t>
                        </w:r>
                        <w:r w:rsidRPr="00C70728">
                          <w:rPr>
                            <w:sz w:val="20"/>
                            <w:szCs w:val="20"/>
                          </w:rPr>
                          <w:fldChar w:fldCharType="end"/>
                        </w:r>
                        <w:r w:rsidRPr="00C70728">
                          <w:rPr>
                            <w:sz w:val="20"/>
                            <w:szCs w:val="20"/>
                          </w:rPr>
                          <w:t xml:space="preserve">.TLS regulation. TLS can be regulated by either monoubiquitylation of PCNAK164 or via the not catalytic site, c-terminal domain site of Rev1. </w:t>
                        </w:r>
                        <w:r>
                          <w:rPr>
                            <w:sz w:val="20"/>
                            <w:szCs w:val="20"/>
                          </w:rPr>
                          <w:t>Mono-u</w:t>
                        </w:r>
                        <w:r w:rsidRPr="00C70728">
                          <w:rPr>
                            <w:sz w:val="20"/>
                            <w:szCs w:val="20"/>
                          </w:rPr>
                          <w:t xml:space="preserve">biquitination of </w:t>
                        </w:r>
                        <w:r w:rsidRPr="00534449">
                          <w:rPr>
                            <w:i/>
                            <w:iCs/>
                            <w:sz w:val="20"/>
                            <w:szCs w:val="20"/>
                          </w:rPr>
                          <w:t>P</w:t>
                        </w:r>
                        <w:r>
                          <w:rPr>
                            <w:i/>
                            <w:iCs/>
                            <w:sz w:val="20"/>
                            <w:szCs w:val="20"/>
                          </w:rPr>
                          <w:t>cna</w:t>
                        </w:r>
                        <w:r w:rsidRPr="00534449">
                          <w:rPr>
                            <w:i/>
                            <w:iCs/>
                            <w:sz w:val="20"/>
                            <w:szCs w:val="20"/>
                            <w:vertAlign w:val="superscript"/>
                          </w:rPr>
                          <w:t>K164</w:t>
                        </w:r>
                        <w:r w:rsidRPr="00C70728">
                          <w:rPr>
                            <w:sz w:val="20"/>
                            <w:szCs w:val="20"/>
                          </w:rPr>
                          <w:t xml:space="preserve"> is facilitated by Rad6/Rad18 enzyme 2/3 conjugase, which is recruited by long stretches of ssDNA coated with replicative protein A (RPA), upon stalling of the replicative fork. </w:t>
                        </w:r>
                        <w:r w:rsidRPr="00C70728">
                          <w:rPr>
                            <w:i/>
                            <w:iCs/>
                            <w:sz w:val="20"/>
                            <w:szCs w:val="20"/>
                          </w:rPr>
                          <w:t>Pcna</w:t>
                        </w:r>
                        <w:r w:rsidRPr="00C70728" w:rsidDel="00111A8A">
                          <w:rPr>
                            <w:sz w:val="20"/>
                            <w:szCs w:val="20"/>
                          </w:rPr>
                          <w:t xml:space="preserve"> </w:t>
                        </w:r>
                        <w:r w:rsidRPr="00C70728">
                          <w:rPr>
                            <w:sz w:val="20"/>
                            <w:szCs w:val="20"/>
                          </w:rPr>
                          <w:t xml:space="preserve">-mub facilitates the polymerase switch from a high-fidelity replicative Pol δ or Pol ε to one of the TLS specialized polymerases. However, Rev1 can recruit TLS polymerase independently from </w:t>
                        </w:r>
                        <w:r w:rsidRPr="00C70728">
                          <w:rPr>
                            <w:i/>
                            <w:iCs/>
                            <w:sz w:val="20"/>
                            <w:szCs w:val="20"/>
                          </w:rPr>
                          <w:t>Pcna</w:t>
                        </w:r>
                        <w:r w:rsidRPr="00C70728" w:rsidDel="00111A8A">
                          <w:rPr>
                            <w:sz w:val="20"/>
                            <w:szCs w:val="20"/>
                          </w:rPr>
                          <w:t xml:space="preserve"> </w:t>
                        </w:r>
                        <w:r w:rsidRPr="00C70728">
                          <w:rPr>
                            <w:sz w:val="20"/>
                            <w:szCs w:val="20"/>
                          </w:rPr>
                          <w:t>-mub</w:t>
                        </w:r>
                        <w:r w:rsidRPr="00C70728">
                          <w:rPr>
                            <w:i/>
                            <w:sz w:val="20"/>
                            <w:szCs w:val="20"/>
                          </w:rPr>
                          <w:t>,</w:t>
                        </w:r>
                        <w:r w:rsidRPr="00C70728">
                          <w:rPr>
                            <w:sz w:val="20"/>
                            <w:szCs w:val="20"/>
                          </w:rPr>
                          <w:t xml:space="preserve"> via its catalytic site.</w:t>
                        </w:r>
                      </w:p>
                      <w:p w14:paraId="3F9EDD9E" w14:textId="77777777" w:rsidR="001E5187" w:rsidRPr="00C70728" w:rsidRDefault="001E5187" w:rsidP="00C70728">
                        <w:pPr>
                          <w:pStyle w:val="Caption"/>
                          <w:jc w:val="both"/>
                          <w:rPr>
                            <w:sz w:val="20"/>
                            <w:szCs w:val="20"/>
                          </w:rPr>
                        </w:pPr>
                      </w:p>
                      <w:p w14:paraId="4CA8C872" w14:textId="77777777" w:rsidR="001E5187" w:rsidRPr="00C70728" w:rsidRDefault="001E5187" w:rsidP="00C70728">
                        <w:pPr>
                          <w:contextualSpacing/>
                          <w:jc w:val="both"/>
                          <w:rPr>
                            <w:rFonts w:ascii="Times New Roman" w:hAnsi="Times New Roman" w:cs="Times New Roman"/>
                            <w:color w:val="2A59A7" w:themeColor="accent2" w:themeShade="BF"/>
                            <w:szCs w:val="16"/>
                          </w:rPr>
                        </w:pPr>
                        <w:r w:rsidRPr="00C70728">
                          <w:rPr>
                            <w:szCs w:val="16"/>
                          </w:rPr>
                          <w:t>.  å</w:t>
                        </w:r>
                      </w:p>
                      <w:p w14:paraId="021E9349" w14:textId="77777777" w:rsidR="001E5187" w:rsidRDefault="001E5187"/>
                      <w:p w14:paraId="42FF3909" w14:textId="6A051123" w:rsidR="001E5187" w:rsidRPr="00C70728" w:rsidRDefault="001E5187" w:rsidP="00C70728">
                        <w:pPr>
                          <w:pStyle w:val="Caption"/>
                          <w:jc w:val="both"/>
                          <w:rPr>
                            <w:sz w:val="20"/>
                            <w:szCs w:val="20"/>
                          </w:rPr>
                        </w:pPr>
                        <w:r w:rsidRPr="00C70728">
                          <w:rPr>
                            <w:sz w:val="20"/>
                            <w:szCs w:val="20"/>
                          </w:rPr>
                          <w:t xml:space="preserve">Figure </w:t>
                        </w:r>
                        <w:r w:rsidRPr="00C70728">
                          <w:rPr>
                            <w:sz w:val="20"/>
                            <w:szCs w:val="20"/>
                          </w:rPr>
                          <w:fldChar w:fldCharType="begin"/>
                        </w:r>
                        <w:r w:rsidRPr="00C70728">
                          <w:rPr>
                            <w:sz w:val="20"/>
                            <w:szCs w:val="20"/>
                          </w:rPr>
                          <w:instrText xml:space="preserve"> SEQ Figure \* ARABIC </w:instrText>
                        </w:r>
                        <w:r w:rsidRPr="00C70728">
                          <w:rPr>
                            <w:sz w:val="20"/>
                            <w:szCs w:val="20"/>
                          </w:rPr>
                          <w:fldChar w:fldCharType="separate"/>
                        </w:r>
                        <w:r w:rsidRPr="00C70728">
                          <w:rPr>
                            <w:noProof/>
                            <w:sz w:val="20"/>
                            <w:szCs w:val="20"/>
                          </w:rPr>
                          <w:t>4</w:t>
                        </w:r>
                        <w:r w:rsidRPr="00C70728">
                          <w:rPr>
                            <w:sz w:val="20"/>
                            <w:szCs w:val="20"/>
                          </w:rPr>
                          <w:fldChar w:fldCharType="end"/>
                        </w:r>
                        <w:r w:rsidRPr="00C70728">
                          <w:rPr>
                            <w:sz w:val="20"/>
                            <w:szCs w:val="20"/>
                          </w:rPr>
                          <w:t xml:space="preserve">.TLS regulation. TLS can be regulated by either monoubiquitylation of PCNAK164 or via the not catalytic site, c-terminal domain site of Rev1. </w:t>
                        </w:r>
                        <w:r>
                          <w:rPr>
                            <w:sz w:val="20"/>
                            <w:szCs w:val="20"/>
                          </w:rPr>
                          <w:t>Mono-u</w:t>
                        </w:r>
                        <w:r w:rsidRPr="00C70728">
                          <w:rPr>
                            <w:sz w:val="20"/>
                            <w:szCs w:val="20"/>
                          </w:rPr>
                          <w:t xml:space="preserve">biquitination of </w:t>
                        </w:r>
                        <w:r w:rsidRPr="00534449">
                          <w:rPr>
                            <w:i/>
                            <w:iCs/>
                            <w:sz w:val="20"/>
                            <w:szCs w:val="20"/>
                          </w:rPr>
                          <w:t>P</w:t>
                        </w:r>
                        <w:r>
                          <w:rPr>
                            <w:i/>
                            <w:iCs/>
                            <w:sz w:val="20"/>
                            <w:szCs w:val="20"/>
                          </w:rPr>
                          <w:t>cna</w:t>
                        </w:r>
                        <w:r w:rsidRPr="00534449">
                          <w:rPr>
                            <w:i/>
                            <w:iCs/>
                            <w:sz w:val="20"/>
                            <w:szCs w:val="20"/>
                            <w:vertAlign w:val="superscript"/>
                          </w:rPr>
                          <w:t>K164</w:t>
                        </w:r>
                        <w:r w:rsidRPr="00C70728">
                          <w:rPr>
                            <w:sz w:val="20"/>
                            <w:szCs w:val="20"/>
                          </w:rPr>
                          <w:t xml:space="preserve"> is facilitated by Rad6/Rad18 enzyme 2/3 conjugase, which is recruited by long stretches of ssDNA coated with replicative protein A (RPA), upon stalling of the replicative fork. </w:t>
                        </w:r>
                        <w:r w:rsidRPr="00C70728">
                          <w:rPr>
                            <w:i/>
                            <w:iCs/>
                            <w:sz w:val="20"/>
                            <w:szCs w:val="20"/>
                          </w:rPr>
                          <w:t>Pcna</w:t>
                        </w:r>
                        <w:r w:rsidRPr="00C70728" w:rsidDel="00111A8A">
                          <w:rPr>
                            <w:sz w:val="20"/>
                            <w:szCs w:val="20"/>
                          </w:rPr>
                          <w:t xml:space="preserve"> </w:t>
                        </w:r>
                        <w:r w:rsidRPr="00C70728">
                          <w:rPr>
                            <w:sz w:val="20"/>
                            <w:szCs w:val="20"/>
                          </w:rPr>
                          <w:t xml:space="preserve">-mub facilitates the polymerase switch from a high-fidelity replicative Pol δ or Pol ε to one of the TLS specialized polymerases. However, Rev1 can recruit TLS polymerase independently from </w:t>
                        </w:r>
                        <w:r w:rsidRPr="00C70728">
                          <w:rPr>
                            <w:i/>
                            <w:iCs/>
                            <w:sz w:val="20"/>
                            <w:szCs w:val="20"/>
                          </w:rPr>
                          <w:t>Pcna</w:t>
                        </w:r>
                        <w:r w:rsidRPr="00C70728" w:rsidDel="00111A8A">
                          <w:rPr>
                            <w:sz w:val="20"/>
                            <w:szCs w:val="20"/>
                          </w:rPr>
                          <w:t xml:space="preserve"> </w:t>
                        </w:r>
                        <w:r w:rsidRPr="00C70728">
                          <w:rPr>
                            <w:sz w:val="20"/>
                            <w:szCs w:val="20"/>
                          </w:rPr>
                          <w:t>-mub</w:t>
                        </w:r>
                        <w:r w:rsidRPr="00C70728">
                          <w:rPr>
                            <w:i/>
                            <w:sz w:val="20"/>
                            <w:szCs w:val="20"/>
                          </w:rPr>
                          <w:t>,</w:t>
                        </w:r>
                        <w:r w:rsidRPr="00C70728">
                          <w:rPr>
                            <w:sz w:val="20"/>
                            <w:szCs w:val="20"/>
                          </w:rPr>
                          <w:t xml:space="preserve"> via its catalytic site.</w:t>
                        </w:r>
                      </w:p>
                      <w:p w14:paraId="4374259E" w14:textId="543BD620" w:rsidR="001E5187" w:rsidRPr="00C70728" w:rsidRDefault="001E5187" w:rsidP="00C70728">
                        <w:pPr>
                          <w:pStyle w:val="Caption"/>
                          <w:jc w:val="both"/>
                          <w:rPr>
                            <w:sz w:val="20"/>
                            <w:szCs w:val="20"/>
                          </w:rPr>
                        </w:pPr>
                      </w:p>
                      <w:p w14:paraId="01DF7316" w14:textId="0C58F703" w:rsidR="001E5187" w:rsidRPr="00C70728" w:rsidRDefault="001E5187" w:rsidP="00C70728">
                        <w:pPr>
                          <w:contextualSpacing/>
                          <w:jc w:val="both"/>
                          <w:rPr>
                            <w:rFonts w:ascii="Times New Roman" w:hAnsi="Times New Roman" w:cs="Times New Roman"/>
                            <w:color w:val="2A59A7" w:themeColor="accent2" w:themeShade="BF"/>
                            <w:szCs w:val="16"/>
                          </w:rPr>
                        </w:pPr>
                        <w:r w:rsidRPr="00C70728">
                          <w:rPr>
                            <w:szCs w:val="16"/>
                          </w:rPr>
                          <w:t>.  å</w:t>
                        </w:r>
                      </w:p>
                    </w:txbxContent>
                  </v:textbox>
                </v:shape>
              </v:group>
            </w:pict>
          </mc:Fallback>
        </mc:AlternateContent>
      </w:r>
      <w:r w:rsidR="00783D0B" w:rsidRPr="00783D0B">
        <w:rPr>
          <w:sz w:val="24"/>
          <w:szCs w:val="24"/>
        </w:rPr>
        <w:t>Modes of DDT are found in all domains of life, indicating that DDT is required for the wellbeing of the organism. The importance of DDT for the maintenance of genomic integrity in the presence of exogenous DNA damaging agents has become well established</w:t>
      </w:r>
      <w:r w:rsidR="00783D0B">
        <w:rPr>
          <w:sz w:val="24"/>
          <w:szCs w:val="24"/>
        </w:rPr>
        <w:t xml:space="preserve"> </w:t>
      </w:r>
      <w:r w:rsidR="00783D0B">
        <w:rPr>
          <w:sz w:val="24"/>
          <w:szCs w:val="24"/>
        </w:rPr>
        <w:fldChar w:fldCharType="begin" w:fldLock="1"/>
      </w:r>
      <w:r w:rsidR="00CC1B4F">
        <w:rPr>
          <w:sz w:val="24"/>
          <w:szCs w:val="24"/>
        </w:rPr>
        <w:instrText>ADDIN CSL_CITATION {"citationItems":[{"id":"ITEM-1","itemData":{"DOI":"10.1073/pnas.1706508114","ISSN":"10916490","abstract":"DNA damage tolerance (DDT) enables bypassing of DNA lesions during replication, thereby preventing fork stalling, replication stress, and secondary DNA damage related to fork stalling. Three modes of DDT have been documented: translesion synthesis (TLS), template switching (TS), and repriming. TLS and TS depend on site-specific PCNA K164 monoubiquitination and polyubiquitination, respectively. To investigate the role of DDT in maintaining hematopoietic stem cells (HSCs) and progenitors, we used PcnaK164R/K164R mice as a unique DDT-defective mouse model. Analysis of the composition of HSCs and HSC-derived multipotent progenitors (MPPs) revealed a significantly reduced number of HSCs, likely owing to increased differentiation of HSCs toward myeloid/erythroid-associated MPP2s. This skewing came at the expense of the number of lymphoid-primed MPP4s, which appeared to be compensated for by increased MPP4 proliferation. Furthermore, defective DDT decreased the numbers of MPP-derived common lymphoid progenitor (CLP), common myeloid progenitor (CMP), megakaryocyte-erythroid progenitor (MEP), and granulocyte-macrophage progenitor (GMP) cells, accompanied by increased cell cycle arrest in CMPs. The HSC and MPP phenotypes are reminiscent of premature aging and stressed hematopoiesis, and indeed progressed with age and were exacerbated on cisplatin exposure. Bone marrow transplantations revealed a strong cell intrinsic defect of DDT-deficient HSCs in reconstituting lethally irradiated mice and a strong competitive disadvantage when cotransplanted with wild-type HSCs. These findings indicate a critical role of DDT in maintaining HSCs and progenitor cells, and in preventing premature aging.","author":[{"dropping-particle":"","family":"Pilzecker","given":"Bas","non-dropping-particle":"","parse-names":false,"suffix":""},{"dropping-particle":"","family":"Buoninfante","given":"Olimpia Alessandra","non-dropping-particle":"","parse-names":false,"suffix":""},{"dropping-particle":"","family":"Berk","given":"Paul","non-dropping-particle":"Van Den","parse-names":false,"suffix":""},{"dropping-particle":"","family":"Lancini","given":"Cesare","non-dropping-particle":"","parse-names":false,"suffix":""},{"dropping-particle":"","family":"Song","given":"Ji Ying","non-dropping-particle":"","parse-names":false,"suffix":""},{"dropping-particle":"","family":"Citterio","given":"Elisabetta","non-dropping-particle":"","parse-names":false,"suffix":""},{"dropping-particle":"","family":"Jacobs","given":"Heinz","non-dropping-particle":"","parse-names":false,"suffix":""}],"container-title":"Proceedings of the National Academy of Sciences of the United States of America","id":"ITEM-1","issue":"33","issued":{"date-parts":[["2017"]]},"page":"E6875-E6883","title":"DNA damage tolerance in hematopoietic stem and progenitor cells in mice","type":"article-journal","volume":"114"},"uris":["http://www.mendeley.com/documents/?uuid=f9af4c2d-26c4-4938-96b3-b9a48959f5de"]},{"id":"ITEM-2","itemData":{"DOI":"10.1084/jem.20070902","ISSN":"00221007","abstract":"B cells use translesion DNA synthesis (TLS) to introduce somatic mutations around genetic lesions caused by activation-induced cytidine deaminase. Monoubiquitination at lysine164 of proliferating cell nuclear antigen (PCNAK164) stimulates TLS. To determine the role of PCNA K164 modifications in somatic hypermutation, PCNAK164R knock-in mice were generated. PCNAK164R/K164R mutants are born at a sub-Mendelian frequency. Although PCNAK164R/K164R B cells proliferate and class switch normally, the mutation spectrum of hypermutated immunoglobulin (Ig) genes alters dramatically. A strong reduction of mutations at template A/T is associated with a compensatory increase at G/C, which is a phenotype similar to polymerase η (Polη) and mismatch repair - deficient B cells. Mismatch recognition, monoubiquitinated PCNA, and Polη likely cooperate in establishing mutations at template A/T during replication of Ig genes. JEM © The Rockefeller University Press.","author":[{"dropping-particle":"","family":"Langerak","given":"Petra","non-dropping-particle":"","parse-names":false,"suffix":""},{"dropping-particle":"","family":"Nygren","given":"Anders O.H.","non-dropping-particle":"","parse-names":false,"suffix":""},{"dropping-particle":"","family":"Krijger","given":"Peter H.L.","non-dropping-particle":"","parse-names":false,"suffix":""},{"dropping-particle":"","family":"Berk","given":"Paul C.M.","non-dropping-particle":"Van Den","parse-names":false,"suffix":""},{"dropping-particle":"","family":"Jacobs","given":"Heinz","non-dropping-particle":"","parse-names":false,"suffix":""}],"container-title":"Journal of Experimental Medicine","id":"ITEM-2","issue":"8","issued":{"date-parts":[["2007"]]},"page":"1989-1998","title":"A/T mutagenesis in hypermutated immunoglobulin genes strongly depends on PCNAK164 modification","type":"article-journal","volume":"204"},"uris":["http://www.mendeley.com/documents/?uuid=ef60b257-31e5-4b29-bc61-9e2733855704"]}],"mendeley":{"formattedCitation":"[10], [25]","manualFormatting":"[10,25]","plainTextFormattedCitation":"[10], [25]","previouslyFormattedCitation":"[10], [25]"},"properties":{"noteIndex":0},"schema":"https://github.com/citation-style-language/schema/raw/master/csl-citation.json"}</w:instrText>
      </w:r>
      <w:r w:rsidR="00783D0B">
        <w:rPr>
          <w:sz w:val="24"/>
          <w:szCs w:val="24"/>
        </w:rPr>
        <w:fldChar w:fldCharType="separate"/>
      </w:r>
      <w:r w:rsidR="007E5E45" w:rsidRPr="007E5E45">
        <w:rPr>
          <w:noProof/>
          <w:sz w:val="24"/>
          <w:szCs w:val="24"/>
        </w:rPr>
        <w:t>[10,25]</w:t>
      </w:r>
      <w:r w:rsidR="00783D0B">
        <w:rPr>
          <w:sz w:val="24"/>
          <w:szCs w:val="24"/>
        </w:rPr>
        <w:fldChar w:fldCharType="end"/>
      </w:r>
      <w:r w:rsidR="00783D0B">
        <w:rPr>
          <w:sz w:val="24"/>
          <w:szCs w:val="24"/>
        </w:rPr>
        <w:t>.</w:t>
      </w:r>
      <w:r w:rsidR="008703D9">
        <w:rPr>
          <w:sz w:val="24"/>
          <w:szCs w:val="24"/>
        </w:rPr>
        <w:t xml:space="preserve"> </w:t>
      </w:r>
      <w:r w:rsidR="008703D9" w:rsidRPr="008703D9">
        <w:rPr>
          <w:sz w:val="24"/>
          <w:szCs w:val="24"/>
        </w:rPr>
        <w:t xml:space="preserve">Moreover, prior work from our lab has revealed that combined inactivation of </w:t>
      </w:r>
      <w:r w:rsidR="008703D9" w:rsidRPr="000D61FA">
        <w:rPr>
          <w:i/>
          <w:iCs/>
          <w:sz w:val="24"/>
          <w:szCs w:val="24"/>
        </w:rPr>
        <w:t>P</w:t>
      </w:r>
      <w:r w:rsidR="000D61FA">
        <w:rPr>
          <w:i/>
          <w:iCs/>
          <w:sz w:val="24"/>
          <w:szCs w:val="24"/>
        </w:rPr>
        <w:t xml:space="preserve">cna </w:t>
      </w:r>
      <w:r w:rsidR="008703D9" w:rsidRPr="008703D9">
        <w:rPr>
          <w:sz w:val="24"/>
          <w:szCs w:val="24"/>
        </w:rPr>
        <w:t xml:space="preserve">ubiquitination and genetic deletion of </w:t>
      </w:r>
      <w:r w:rsidR="008703D9" w:rsidRPr="000D61FA">
        <w:rPr>
          <w:i/>
          <w:iCs/>
          <w:sz w:val="24"/>
          <w:szCs w:val="24"/>
        </w:rPr>
        <w:t>Rev1</w:t>
      </w:r>
      <w:r w:rsidR="008703D9" w:rsidRPr="008703D9">
        <w:rPr>
          <w:sz w:val="24"/>
          <w:szCs w:val="24"/>
        </w:rPr>
        <w:t xml:space="preserve"> in mice resulted in a severe depletion of HSC compartment associated with severe, embryonic lethal anemia (H. Jacobs laboratory, unpublished work). </w:t>
      </w:r>
    </w:p>
    <w:p w14:paraId="66DC9A3B" w14:textId="7161D995" w:rsidR="00E77AA6" w:rsidRDefault="00E77AA6" w:rsidP="00C75879">
      <w:pPr>
        <w:jc w:val="both"/>
        <w:rPr>
          <w:sz w:val="24"/>
          <w:szCs w:val="24"/>
        </w:rPr>
      </w:pPr>
      <w:r>
        <w:rPr>
          <w:sz w:val="24"/>
          <w:szCs w:val="24"/>
        </w:rPr>
        <w:br w:type="page"/>
      </w:r>
    </w:p>
    <w:p w14:paraId="5C526AD0" w14:textId="36058A18" w:rsidR="00E5057C" w:rsidRDefault="00E5057C" w:rsidP="00C75879">
      <w:pPr>
        <w:pStyle w:val="Kop1"/>
        <w:jc w:val="both"/>
      </w:pPr>
      <w:bookmarkStart w:id="7" w:name="_Toc33995603"/>
      <w:r>
        <w:lastRenderedPageBreak/>
        <w:t>objective and hypothesis</w:t>
      </w:r>
      <w:bookmarkEnd w:id="7"/>
    </w:p>
    <w:p w14:paraId="175B18A2" w14:textId="02D43BCF" w:rsidR="00E5057C" w:rsidRPr="00256C9F" w:rsidRDefault="00256C9F" w:rsidP="00C75879">
      <w:pPr>
        <w:jc w:val="both"/>
        <w:rPr>
          <w:noProof/>
          <w:sz w:val="24"/>
          <w:szCs w:val="24"/>
        </w:rPr>
      </w:pPr>
      <w:r w:rsidRPr="00CC1B4F">
        <w:rPr>
          <w:sz w:val="24"/>
          <w:szCs w:val="24"/>
        </w:rPr>
        <w:t xml:space="preserve">Ubiquitination of PCNA and TLS polymerase </w:t>
      </w:r>
      <w:r w:rsidRPr="00CC1B4F">
        <w:rPr>
          <w:i/>
          <w:iCs/>
          <w:sz w:val="24"/>
          <w:szCs w:val="24"/>
        </w:rPr>
        <w:t xml:space="preserve">Rev1 </w:t>
      </w:r>
      <w:r w:rsidRPr="00CC1B4F">
        <w:rPr>
          <w:sz w:val="24"/>
          <w:szCs w:val="24"/>
        </w:rPr>
        <w:t>are the main regulators of DDT network. The aim of this study is to determine physiological relevance of both pathways of DNA damage tolerance in adult stem cell maintenance and tissue homeostasis</w:t>
      </w:r>
      <w:r>
        <w:rPr>
          <w:sz w:val="24"/>
          <w:szCs w:val="24"/>
        </w:rPr>
        <w:t xml:space="preserve">. </w:t>
      </w:r>
      <w:r w:rsidR="00E5057C" w:rsidRPr="00E5057C">
        <w:rPr>
          <w:sz w:val="24"/>
          <w:szCs w:val="24"/>
        </w:rPr>
        <w:t xml:space="preserve">The embryonic lethal phenotype precluded further studies into the relevance of DDT for adult stem cell maintenance, and maintenance of tissue homeostasis of other organs. In this study, we make use of adult mice with inducible defects of the DDT pathway to examine; how specific genetically defined DDT defects affect adult’s hematopoiesis, hematopoietic stem cell maintenance and tissue homeostasis. Given previous findings in single mutant </w:t>
      </w:r>
      <w:r w:rsidR="00E5057C" w:rsidRPr="00E5057C">
        <w:rPr>
          <w:i/>
          <w:sz w:val="24"/>
          <w:szCs w:val="24"/>
        </w:rPr>
        <w:t>Pcna</w:t>
      </w:r>
      <w:r w:rsidR="00E5057C" w:rsidRPr="00E5057C">
        <w:rPr>
          <w:i/>
          <w:sz w:val="24"/>
          <w:szCs w:val="24"/>
          <w:vertAlign w:val="superscript"/>
        </w:rPr>
        <w:t>K164</w:t>
      </w:r>
      <w:r w:rsidR="00E5057C" w:rsidRPr="00E5057C">
        <w:rPr>
          <w:sz w:val="24"/>
          <w:szCs w:val="24"/>
          <w:vertAlign w:val="superscript"/>
        </w:rPr>
        <w:t xml:space="preserve">R/K164R </w:t>
      </w:r>
      <w:r w:rsidR="00E5057C" w:rsidRPr="00E5057C">
        <w:rPr>
          <w:sz w:val="24"/>
          <w:szCs w:val="24"/>
        </w:rPr>
        <w:t xml:space="preserve">and </w:t>
      </w:r>
      <w:r w:rsidR="00E5057C" w:rsidRPr="00E5057C">
        <w:rPr>
          <w:i/>
          <w:sz w:val="24"/>
          <w:szCs w:val="24"/>
        </w:rPr>
        <w:t>Rev1</w:t>
      </w:r>
      <w:r w:rsidR="005E059B">
        <w:rPr>
          <w:i/>
          <w:sz w:val="24"/>
          <w:szCs w:val="24"/>
          <w:vertAlign w:val="superscript"/>
        </w:rPr>
        <w:t>-/-</w:t>
      </w:r>
      <w:r w:rsidR="00E5057C" w:rsidRPr="00E5057C">
        <w:rPr>
          <w:sz w:val="24"/>
          <w:szCs w:val="24"/>
        </w:rPr>
        <w:t xml:space="preserve"> mice indicated already some contribution of DDT to HSC fitness</w:t>
      </w:r>
      <w:r w:rsidR="008619C6">
        <w:rPr>
          <w:sz w:val="24"/>
          <w:szCs w:val="24"/>
        </w:rPr>
        <w:t xml:space="preserve"> </w:t>
      </w:r>
      <w:r w:rsidR="008619C6">
        <w:rPr>
          <w:sz w:val="24"/>
          <w:szCs w:val="24"/>
        </w:rPr>
        <w:fldChar w:fldCharType="begin" w:fldLock="1"/>
      </w:r>
      <w:r w:rsidR="00CC1B4F">
        <w:rPr>
          <w:sz w:val="24"/>
          <w:szCs w:val="24"/>
        </w:rPr>
        <w:instrText>ADDIN CSL_CITATION {"citationItems":[{"id":"ITEM-1","itemData":{"DOI":"10.1073/pnas.1706508114","ISSN":"10916490","abstract":"DNA damage tolerance (DDT) enables bypassing of DNA lesions during replication, thereby preventing fork stalling, replication stress, and secondary DNA damage related to fork stalling. Three modes of DDT have been documented: translesion synthesis (TLS), template switching (TS), and repriming. TLS and TS depend on site-specific PCNA K164 monoubiquitination and polyubiquitination, respectively. To investigate the role of DDT in maintaining hematopoietic stem cells (HSCs) and progenitors, we used PcnaK164R/K164R mice as a unique DDT-defective mouse model. Analysis of the composition of HSCs and HSC-derived multipotent progenitors (MPPs) revealed a significantly reduced number of HSCs, likely owing to increased differentiation of HSCs toward myeloid/erythroid-associated MPP2s. This skewing came at the expense of the number of lymphoid-primed MPP4s, which appeared to be compensated for by increased MPP4 proliferation. Furthermore, defective DDT decreased the numbers of MPP-derived common lymphoid progenitor (CLP), common myeloid progenitor (CMP), megakaryocyte-erythroid progenitor (MEP), and granulocyte-macrophage progenitor (GMP) cells, accompanied by increased cell cycle arrest in CMPs. The HSC and MPP phenotypes are reminiscent of premature aging and stressed hematopoiesis, and indeed progressed with age and were exacerbated on cisplatin exposure. Bone marrow transplantations revealed a strong cell intrinsic defect of DDT-deficient HSCs in reconstituting lethally irradiated mice and a strong competitive disadvantage when cotransplanted with wild-type HSCs. These findings indicate a critical role of DDT in maintaining HSCs and progenitor cells, and in preventing premature aging.","author":[{"dropping-particle":"","family":"Pilzecker","given":"Bas","non-dropping-particle":"","parse-names":false,"suffix":""},{"dropping-particle":"","family":"Buoninfante","given":"Olimpia Alessandra","non-dropping-particle":"","parse-names":false,"suffix":""},{"dropping-particle":"","family":"Berk","given":"Paul","non-dropping-particle":"Van Den","parse-names":false,"suffix":""},{"dropping-particle":"","family":"Lancini","given":"Cesare","non-dropping-particle":"","parse-names":false,"suffix":""},{"dropping-particle":"","family":"Song","given":"Ji Ying","non-dropping-particle":"","parse-names":false,"suffix":""},{"dropping-particle":"","family":"Citterio","given":"Elisabetta","non-dropping-particle":"","parse-names":false,"suffix":""},{"dropping-particle":"","family":"Jacobs","given":"Heinz","non-dropping-particle":"","parse-names":false,"suffix":""}],"container-title":"Proceedings of the National Academy of Sciences of the United States of America","id":"ITEM-1","issue":"33","issued":{"date-parts":[["2017"]]},"page":"E6875-E6883","title":"DNA damage tolerance in hematopoietic stem and progenitor cells in mice","type":"article-journal","volume":"114"},"uris":["http://www.mendeley.com/documents/?uuid=f9af4c2d-26c4-4938-96b3-b9a48959f5de"]},{"id":"ITEM-2","itemData":{"DOI":"10.1084/jem.20070902","ISSN":"00221007","abstract":"B cells use translesion DNA synthesis (TLS) to introduce somatic mutations around genetic lesions caused by activation-induced cytidine deaminase. Monoubiquitination at lysine164 of proliferating cell nuclear antigen (PCNAK164) stimulates TLS. To determine the role of PCNA K164 modifications in somatic hypermutation, PCNAK164R knock-in mice were generated. PCNAK164R/K164R mutants are born at a sub-Mendelian frequency. Although PCNAK164R/K164R B cells proliferate and class switch normally, the mutation spectrum of hypermutated immunoglobulin (Ig) genes alters dramatically. A strong reduction of mutations at template A/T is associated with a compensatory increase at G/C, which is a phenotype similar to polymerase η (Polη) and mismatch repair - deficient B cells. Mismatch recognition, monoubiquitinated PCNA, and Polη likely cooperate in establishing mutations at template A/T during replication of Ig genes. JEM © The Rockefeller University Press.","author":[{"dropping-particle":"","family":"Langerak","given":"Petra","non-dropping-particle":"","parse-names":false,"suffix":""},{"dropping-particle":"","family":"Nygren","given":"Anders O.H.","non-dropping-particle":"","parse-names":false,"suffix":""},{"dropping-particle":"","family":"Krijger","given":"Peter H.L.","non-dropping-particle":"","parse-names":false,"suffix":""},{"dropping-particle":"","family":"Berk","given":"Paul C.M.","non-dropping-particle":"Van Den","parse-names":false,"suffix":""},{"dropping-particle":"","family":"Jacobs","given":"Heinz","non-dropping-particle":"","parse-names":false,"suffix":""}],"container-title":"Journal of Experimental Medicine","id":"ITEM-2","issue":"8","issued":{"date-parts":[["2007"]]},"page":"1989-1998","title":"A/T mutagenesis in hypermutated immunoglobulin genes strongly depends on PCNAK164 modification","type":"article-journal","volume":"204"},"uris":["http://www.mendeley.com/documents/?uuid=ef60b257-31e5-4b29-bc61-9e2733855704"]},{"id":"ITEM-3","itemData":{"DOI":"10.4049/jimmunol.0901240","ISSN":"0022-1767","abstract":"REV1 is a deoxycytidyl transferase that catalyzes the incorporation of deoxycytidines opposite deoxyguanines and abasic sites. To explore the role of its catalytic activity in Ig gene hypermutation in mammalian cells, we have generated mice expressing a catalytically inactive REV1 (REV1AA). REV1AA mice developed normally and were fertile on a pure C57BL/6 genetic background. B and T cell development and maturation were not affected, and REV1AA B cells underwent normal activation and class switch recombination. Analysis of Ig gene hypermutation in REV1AA mice revealed a great decrease of C to G and G to C transversions, consistent with the disruption of its deoxycytidyl transferase activity. Intriguingly, REV1AA mice also exhibited a significant reduction of C to T and G to A transitions. Moreover, each type of nucleotide substitutions at A:T base pairs was uniformly reduced in REV1AA mice, a phenotype similar to that observed in mice haploinsufficient for Polh. These results reveal an unexpected role for REV1 in the generation of C:G transitions and A:T mutations and suggest that REV1 is involved in multiple mutagenic pathways through functional interaction with other polymerases during the hypermutation process. Copyright © 2009 by The American Association of Immunologists, Inc.","author":[{"dropping-particle":"","family":"Masuda","given":"Keiji","non-dropping-particle":"","parse-names":false,"suffix":""},{"dropping-particle":"","family":"Ouchida","given":"Rika","non-dropping-particle":"","parse-names":false,"suffix":""},{"dropping-particle":"","family":"Li","given":"Yingqian","non-dropping-particle":"","parse-names":false,"suffix":""},{"dropping-particle":"","family":"Gao","given":"Xiang","non-dropping-particle":"","parse-names":false,"suffix":""},{"dropping-particle":"","family":"Mori","given":"Hiromi","non-dropping-particle":"","parse-names":false,"suffix":""},{"dropping-particle":"","family":"Wang","given":"Ji-Yang","non-dropping-particle":"","parse-names":false,"suffix":""}],"container-title":"The Journal of Immunology","id":"ITEM-3","issue":"3","issued":{"date-parts":[["2009"]]},"page":"1846-1850","title":"A Critical Role for REV1 in Regulating the Induction of C:G Transitions and A:T Mutations during Ig Gene Hypermutation","type":"article-journal","volume":"183"},"uris":["http://www.mendeley.com/documents/?uuid=6f3c02f9-772c-4bf2-8ecd-af0495acd0fd"]}],"mendeley":{"formattedCitation":"[10], [25], [26]","manualFormatting":"[10,25,26]","plainTextFormattedCitation":"[10], [25], [26]","previouslyFormattedCitation":"[10], [25], [26]"},"properties":{"noteIndex":0},"schema":"https://github.com/citation-style-language/schema/raw/master/csl-citation.json"}</w:instrText>
      </w:r>
      <w:r w:rsidR="008619C6">
        <w:rPr>
          <w:sz w:val="24"/>
          <w:szCs w:val="24"/>
        </w:rPr>
        <w:fldChar w:fldCharType="separate"/>
      </w:r>
      <w:r w:rsidR="007E5E45" w:rsidRPr="007E5E45">
        <w:rPr>
          <w:noProof/>
          <w:sz w:val="24"/>
          <w:szCs w:val="24"/>
        </w:rPr>
        <w:t>[10,25,26]</w:t>
      </w:r>
      <w:r w:rsidR="008619C6">
        <w:rPr>
          <w:sz w:val="24"/>
          <w:szCs w:val="24"/>
        </w:rPr>
        <w:fldChar w:fldCharType="end"/>
      </w:r>
      <w:r w:rsidR="00E5057C" w:rsidRPr="00E5057C">
        <w:rPr>
          <w:sz w:val="24"/>
          <w:szCs w:val="24"/>
        </w:rPr>
        <w:t xml:space="preserve">. By preventing both </w:t>
      </w:r>
      <w:r w:rsidR="00E5057C" w:rsidRPr="00256C9F">
        <w:rPr>
          <w:i/>
          <w:iCs/>
          <w:sz w:val="24"/>
          <w:szCs w:val="24"/>
        </w:rPr>
        <w:t>PCNA</w:t>
      </w:r>
      <w:r w:rsidR="00E5057C" w:rsidRPr="00E5057C">
        <w:rPr>
          <w:sz w:val="24"/>
          <w:szCs w:val="24"/>
        </w:rPr>
        <w:t>-ubiquitination dependent DDT as well as Rev1 dependent DDT we here define the overall contribution of the DDT system in maintaining HSCs, warranting normal hematopoiesis, and tissue homeostasis.</w:t>
      </w:r>
    </w:p>
    <w:p w14:paraId="42727728" w14:textId="77777777" w:rsidR="00A13BCF" w:rsidRDefault="00A13BCF" w:rsidP="00C75879">
      <w:pPr>
        <w:jc w:val="both"/>
        <w:rPr>
          <w:sz w:val="24"/>
          <w:szCs w:val="24"/>
        </w:rPr>
      </w:pPr>
    </w:p>
    <w:p w14:paraId="179123EE" w14:textId="722E65B7" w:rsidR="00951CEE" w:rsidRDefault="00951CEE" w:rsidP="00C75879">
      <w:pPr>
        <w:pStyle w:val="Kop1"/>
        <w:jc w:val="both"/>
      </w:pPr>
      <w:bookmarkStart w:id="8" w:name="_Toc33995604"/>
      <w:r>
        <w:t>project setup</w:t>
      </w:r>
      <w:bookmarkEnd w:id="8"/>
    </w:p>
    <w:p w14:paraId="7901234D" w14:textId="0972B65B" w:rsidR="009402C2" w:rsidRDefault="009402C2" w:rsidP="00C75879">
      <w:pPr>
        <w:pStyle w:val="Kop2"/>
        <w:jc w:val="both"/>
      </w:pPr>
      <w:bookmarkStart w:id="9" w:name="_Toc33995605"/>
      <w:r>
        <w:t>the inducible system</w:t>
      </w:r>
      <w:bookmarkEnd w:id="9"/>
      <w:r>
        <w:t xml:space="preserve"> </w:t>
      </w:r>
    </w:p>
    <w:p w14:paraId="285487BE" w14:textId="707DB4AB" w:rsidR="00276BE2" w:rsidRPr="00EC230A" w:rsidRDefault="009402C2" w:rsidP="00C75879">
      <w:pPr>
        <w:jc w:val="both"/>
        <w:rPr>
          <w:rFonts w:cstheme="minorHAnsi"/>
          <w:sz w:val="24"/>
          <w:szCs w:val="24"/>
        </w:rPr>
      </w:pPr>
      <w:r w:rsidRPr="00EC230A">
        <w:rPr>
          <w:rFonts w:cstheme="minorHAnsi"/>
          <w:sz w:val="24"/>
          <w:szCs w:val="24"/>
        </w:rPr>
        <w:t>To study the effect of inactivating mutations in the DDT system on tissue homeostasis and stem cells maintenance in adult mice, we make use of Cre-mediated tamoxifen inducible GEMs. Here we took advantage of RCM2 mouse model, where the estrogen receptor 2 has been fused to the Cre-recombinase and is under the transcriptional control of the Rosa2 locus (hence, RCM2 model). Upon administration with tamoxifen, the fusion-protein dimerizes and is actively transported into the nucleus, where the Cre-recombinase mediates recombination of the two LoxP sites. Given that the Cre</w:t>
      </w:r>
      <w:r w:rsidRPr="00EC230A">
        <w:rPr>
          <w:rFonts w:cstheme="minorHAnsi"/>
          <w:sz w:val="24"/>
          <w:szCs w:val="24"/>
          <w:vertAlign w:val="superscript"/>
        </w:rPr>
        <w:t>ERT2</w:t>
      </w:r>
      <w:r w:rsidRPr="00EC230A">
        <w:rPr>
          <w:rFonts w:cstheme="minorHAnsi"/>
          <w:sz w:val="24"/>
          <w:szCs w:val="24"/>
        </w:rPr>
        <w:t xml:space="preserve"> is under control of the Rosa2 promotor, it is ubiquitously expressed</w:t>
      </w:r>
      <w:r w:rsidR="00276BE2" w:rsidRPr="00EC230A">
        <w:rPr>
          <w:rFonts w:cstheme="minorHAnsi"/>
          <w:sz w:val="24"/>
          <w:szCs w:val="24"/>
        </w:rPr>
        <w:t xml:space="preserve"> </w:t>
      </w:r>
      <w:r w:rsidR="00276BE2" w:rsidRPr="00EC230A">
        <w:rPr>
          <w:rFonts w:cstheme="minorHAnsi"/>
          <w:sz w:val="24"/>
          <w:szCs w:val="24"/>
        </w:rPr>
        <w:fldChar w:fldCharType="begin" w:fldLock="1"/>
      </w:r>
      <w:r w:rsidR="00CC1B4F" w:rsidRPr="00EC230A">
        <w:rPr>
          <w:rFonts w:cstheme="minorHAnsi"/>
          <w:sz w:val="24"/>
          <w:szCs w:val="24"/>
        </w:rPr>
        <w:instrText>ADDIN CSL_CITATION {"citationItems":[{"id":"ITEM-1","itemData":{"DOI":"10.1093/embo-reports/kve064","ISSN":"1469221X","abstract":"Conditional gene inactivation using the Cre/loxP system is widely used, but the difficulty in properly regulating Cre expression remains one of the bottlenecks. One approach to regulate Cre activity utilizes a mutant estrogen hormone-binding domain (ERT) to keep Cre inactive unless the nonsteroidal estrogen analog 4-hydroxytamoxifen (OHT) is present. Here we describe a mouse strain expressing Cre-ERT from the ubiquitously expressed ROSA26 (R26) locus. We demonstrate efficient temporal and spatial regulation of Cre recombination in vivo and in primary cells derived from these mice. We show the existence of marked differences in recombination frequencies between different substrates within the same cell. This has important consequences when concurrent switching of multiple alleles within the same cell is needed, and highlights one of the difficulties that may be encountered when using reporter mice as indicator strains.","author":[{"dropping-particle":"","family":"Vooijs","given":"Marc","non-dropping-particle":"","parse-names":false,"suffix":""},{"dropping-particle":"","family":"Jonkers","given":"Jos","non-dropping-particle":"","parse-names":false,"suffix":""},{"dropping-particle":"","family":"Berns","given":"Anton","non-dropping-particle":"","parse-names":false,"suffix":""}],"container-title":"EMBO Reports","id":"ITEM-1","issue":"4","issued":{"date-parts":[["2001"]]},"page":"292-297","title":"A highly efficient ligand-regulated Cre recombinase mouse line shows that LoxP recombination is position dependent","type":"article-journal","volume":"2"},"uris":["http://www.mendeley.com/documents/?uuid=809c70c4-3c04-422c-b80b-eb35503dad66"]},{"id":"ITEM-2","itemData":{"DOI":"10.1007/978-1-4939-7169-5","ISBN":"9781493971695","author":[{"dropping-particle":"","family":"Ma, Zhang","given":"Huang","non-dropping-particle":"","parse-names":false,"suffix":""}],"id":"ITEM-2","issued":{"date-parts":[["2017"]]},"page":"37-52","title":"Chapter 3 Building cre knockin rat lines using Crispr","type":"article-journal","volume":"1642"},"uris":["http://www.mendeley.com/documents/?uuid=5af15684-dfde-4125-848e-993647e7b127"]},{"id":"ITEM-3","itemData":{"DOI":"10.5625/lar.2018.34.4.147","ISSN":"1738-6055","abstract":"Genetically engineered mouse models are commonly preferred for studying the human disease due to genetic and pathophysiological similarities between mice and humans. In particular, Cre-loxP system is widely used as an integral experimental tool for generating the conditional. This system has enabled researchers to investigate genes of interest in a tissue/cell (spatial control) and/or time (temporal control) specific manner. A various tissue-specific Cre-driver mouse lines have been generated to date, and new Cre lines are still being developed. This review provides a brief overview of Cre-loxP system and a few commonly used promoters for expression of tissue-specific Cre recombinase. Also, we finally introduce some available links to the Web sites that provides detailed information about Cre mouse lines including their characterization.","author":[{"dropping-particle":"","family":"Kim","given":"Hyeonhui","non-dropping-particle":"","parse-names":false,"suffix":""},{"dropping-particle":"","family":"Kim","given":"Minki","non-dropping-particle":"","parse-names":false,"suffix":""},{"dropping-particle":"","family":"Im","given":"Sun-Kyoung","non-dropping-particle":"","parse-names":false,"suffix":""},{"dropping-particle":"","family":"Fang","given":"Sungsoon","non-dropping-particle":"","parse-names":false,"suffix":""}],"container-title":"Laboratory Animal Research","id":"ITEM-3","issue":"4","issued":{"date-parts":[["2018"]]},"page":"147","title":"Mouse Cre-LoxP system: general principles to determine tissue-specific roles of target genes","type":"article-journal","volume":"34"},"uris":["http://www.mendeley.com/documents/?uuid=9c1d995e-1d47-46ca-9cce-f03e385a6cde"]},{"id":"ITEM-4","itemData":{"DOI":"10.3791/53370","ISSN":"1940087X","abstract":"Lineage tracing experiments define the origin, fate and behavior of cells in a specific tissue or organism. This technique has been successfully applied for many decades, revealing seminal findings in developmental biology. More recently, it was adopted by stem cell biologists to identify and track different stem cell populations with minimal experimental intervention. The recent developments in mouse genetics, the availability of a large number of mouse strains, and the advancements in fluorescent microscopy allow the straightforward design of powerful lineage tracing systems for various tissues with basic expertise, using commercially available tools. We have recently taken advantage of this powerful methodology to explore the origin and fate of stem cells at the ocular surface using R26R-Confetti mouse. This model offers a multi-color genetic system, for the expression of 4 fluorescent genes in a random manner. Here we describe the principles of this methodology and provide an adaptable protocol for designing lineage tracing experiments; specifically for the corneal epithelium as well as for other tissues.","author":[{"dropping-particle":"","family":"Amitai-Lange","given":"Aya","non-dropping-particle":"","parse-names":false,"suffix":""},{"dropping-particle":"","family":"Berkowitz","given":"Eran","non-dropping-particle":"","parse-names":false,"suffix":""},{"dropping-particle":"","family":"Altshuler","given":"Anna","non-dropping-particle":"","parse-names":false,"suffix":""},{"dropping-particle":"","family":"Dbayat","given":"Noora","non-dropping-particle":"","parse-names":false,"suffix":""},{"dropping-particle":"","family":"Nasser","given":"Waseem","non-dropping-particle":"","parse-names":false,"suffix":""},{"dropping-particle":"","family":"Suss-Toby","given":"Edith","non-dropping-particle":"","parse-names":false,"suffix":""},{"dropping-particle":"","family":"Tiosano","given":"Beatrice","non-dropping-particle":"","parse-names":false,"suffix":""},{"dropping-particle":"","family":"Shalom-Feuerstein","given":"Ruby","non-dropping-particle":"","parse-names":false,"suffix":""}],"container-title":"Journal of Visualized Experiments","id":"ITEM-4","issue":"106","issued":{"date-parts":[["2015"]]},"page":"1-7","title":"A method for lineage tracing of corneal cells using multi-color fluorescent reporter mice","type":"article-journal","volume":"2015"},"uris":["http://www.mendeley.com/documents/?uuid=b3d41879-610d-4464-bc18-781c754860a2"]}],"mendeley":{"formattedCitation":"[27]–[30]","manualFormatting":"[27–30]","plainTextFormattedCitation":"[27]–[30]","previouslyFormattedCitation":"[27]–[30]"},"properties":{"noteIndex":0},"schema":"https://github.com/citation-style-language/schema/raw/master/csl-citation.json"}</w:instrText>
      </w:r>
      <w:r w:rsidR="00276BE2" w:rsidRPr="00EC230A">
        <w:rPr>
          <w:rFonts w:cstheme="minorHAnsi"/>
          <w:sz w:val="24"/>
          <w:szCs w:val="24"/>
        </w:rPr>
        <w:fldChar w:fldCharType="separate"/>
      </w:r>
      <w:r w:rsidR="007E5E45" w:rsidRPr="00EC230A">
        <w:rPr>
          <w:rFonts w:cstheme="minorHAnsi"/>
          <w:noProof/>
          <w:sz w:val="24"/>
          <w:szCs w:val="24"/>
        </w:rPr>
        <w:t>[27–30]</w:t>
      </w:r>
      <w:r w:rsidR="00276BE2" w:rsidRPr="00EC230A">
        <w:rPr>
          <w:rFonts w:cstheme="minorHAnsi"/>
          <w:sz w:val="24"/>
          <w:szCs w:val="24"/>
        </w:rPr>
        <w:fldChar w:fldCharType="end"/>
      </w:r>
      <w:r w:rsidR="00276BE2" w:rsidRPr="00EC230A">
        <w:rPr>
          <w:rFonts w:cstheme="minorHAnsi"/>
          <w:sz w:val="24"/>
          <w:szCs w:val="24"/>
        </w:rPr>
        <w:t>.</w:t>
      </w:r>
      <w:r w:rsidR="00276BE2" w:rsidRPr="00EC230A">
        <w:rPr>
          <w:rFonts w:eastAsia="Times New Roman" w:cstheme="minorHAnsi"/>
          <w:sz w:val="24"/>
          <w:szCs w:val="24"/>
        </w:rPr>
        <w:t xml:space="preserve"> </w:t>
      </w:r>
      <w:r w:rsidR="00276BE2" w:rsidRPr="00EC230A">
        <w:rPr>
          <w:rFonts w:cstheme="minorHAnsi"/>
          <w:sz w:val="24"/>
          <w:szCs w:val="24"/>
        </w:rPr>
        <w:t xml:space="preserve">By various crosses of the RCM2 mice with our previously generated </w:t>
      </w:r>
      <w:r w:rsidR="00276BE2" w:rsidRPr="00EC230A">
        <w:rPr>
          <w:rFonts w:cstheme="minorHAnsi"/>
          <w:i/>
          <w:sz w:val="24"/>
          <w:szCs w:val="24"/>
        </w:rPr>
        <w:t>PCNA</w:t>
      </w:r>
      <w:r w:rsidR="00276BE2" w:rsidRPr="00EC230A">
        <w:rPr>
          <w:rFonts w:cstheme="minorHAnsi"/>
          <w:sz w:val="24"/>
          <w:szCs w:val="24"/>
          <w:vertAlign w:val="superscript"/>
        </w:rPr>
        <w:t>K164fl/K164R</w:t>
      </w:r>
      <w:r w:rsidR="00276BE2" w:rsidRPr="00EC230A">
        <w:rPr>
          <w:rFonts w:cstheme="minorHAnsi"/>
          <w:sz w:val="24"/>
          <w:szCs w:val="24"/>
        </w:rPr>
        <w:t xml:space="preserve"> mice </w:t>
      </w:r>
      <w:r w:rsidR="00215FE2" w:rsidRPr="00EC230A">
        <w:rPr>
          <w:rFonts w:cstheme="minorHAnsi"/>
          <w:sz w:val="24"/>
          <w:szCs w:val="24"/>
        </w:rPr>
        <w:fldChar w:fldCharType="begin" w:fldLock="1"/>
      </w:r>
      <w:r w:rsidR="00CC1B4F" w:rsidRPr="00EC230A">
        <w:rPr>
          <w:rFonts w:cstheme="minorHAnsi"/>
          <w:sz w:val="24"/>
          <w:szCs w:val="24"/>
        </w:rPr>
        <w:instrText>ADDIN CSL_CITATION {"citationItems":[{"id":"ITEM-1","itemData":{"DOI":"10.1093/nar/gni187","ISSN":"03051048","abstract":"Embryonic stem (ES) cell technology allows modification of the mouse germline from large deletions and insertions to single nucleotide substitutions by homologous recombination. Identification of these rare events demands an accurate and fast detection method. Current methods for detection rely on Southern blotting and/or conventional PCR. Both the techniques have major drawbacks, Southern blotting is time-consuming and PCR can generate false positives. As an alternative, we here demonstrate a novel approach of Multiplex Ligation-dependent Probe Amplification (MLPA) as a quick, quantitative and reliable method for the detection of homologous, non-homologous and incomplete recombination events in ES cell clones. We have adapted MLPA to detect homologous recombinants in ES cell clones targeted with two different constructs: one introduces a single nucleotide change in the PCNA gene and the other allows for a conditional inactivation of the wild-type PCNA allele. By using MLPA probes consisting of three oligonucleotides we were able to simultaneously detect and quantify both wild-type and mutant alleles. © The Author 2005. Published by Oxford University Press. All rights reserved.","author":[{"dropping-particle":"","family":"Langerak","given":"Petra","non-dropping-particle":"","parse-names":false,"suffix":""},{"dropping-particle":"","family":"Nygren","given":"Anders O.H.","non-dropping-particle":"","parse-names":false,"suffix":""},{"dropping-particle":"","family":"Schouten","given":"Jan P.","non-dropping-particle":"","parse-names":false,"suffix":""},{"dropping-particle":"","family":"Jacobs","given":"Heinz","non-dropping-particle":"","parse-names":false,"suffix":""}],"container-title":"Nucleic Acids Research","id":"ITEM-1","issue":"22","issued":{"date-parts":[["2005"]]},"title":"Rapid and quantitative detection of homologous and non-homologous recombination events using three oligonucleotide MLPA","type":"article-journal","volume":"33"},"uris":["http://www.mendeley.com/documents/?uuid=810a3769-4dfd-4fdd-948a-59c23a36da39"]}],"mendeley":{"formattedCitation":"[31]","plainTextFormattedCitation":"[31]","previouslyFormattedCitation":"[31]"},"properties":{"noteIndex":0},"schema":"https://github.com/citation-style-language/schema/raw/master/csl-citation.json"}</w:instrText>
      </w:r>
      <w:r w:rsidR="00215FE2" w:rsidRPr="00EC230A">
        <w:rPr>
          <w:rFonts w:cstheme="minorHAnsi"/>
          <w:sz w:val="24"/>
          <w:szCs w:val="24"/>
        </w:rPr>
        <w:fldChar w:fldCharType="separate"/>
      </w:r>
      <w:r w:rsidR="007E5E45" w:rsidRPr="00EC230A">
        <w:rPr>
          <w:rFonts w:cstheme="minorHAnsi"/>
          <w:noProof/>
          <w:sz w:val="24"/>
          <w:szCs w:val="24"/>
        </w:rPr>
        <w:t>[31]</w:t>
      </w:r>
      <w:r w:rsidR="00215FE2" w:rsidRPr="00EC230A">
        <w:rPr>
          <w:rFonts w:cstheme="minorHAnsi"/>
          <w:sz w:val="24"/>
          <w:szCs w:val="24"/>
        </w:rPr>
        <w:fldChar w:fldCharType="end"/>
      </w:r>
      <w:r w:rsidR="00215FE2" w:rsidRPr="00EC230A">
        <w:rPr>
          <w:rFonts w:cstheme="minorHAnsi"/>
          <w:sz w:val="24"/>
          <w:szCs w:val="24"/>
        </w:rPr>
        <w:t>,</w:t>
      </w:r>
      <w:r w:rsidR="00276BE2" w:rsidRPr="00EC230A">
        <w:rPr>
          <w:rFonts w:cstheme="minorHAnsi"/>
          <w:sz w:val="24"/>
          <w:szCs w:val="24"/>
        </w:rPr>
        <w:t xml:space="preserve"> and newly established </w:t>
      </w:r>
      <w:r w:rsidR="00276BE2" w:rsidRPr="00EC230A">
        <w:rPr>
          <w:rFonts w:cstheme="minorHAnsi"/>
          <w:i/>
          <w:sz w:val="24"/>
          <w:szCs w:val="24"/>
        </w:rPr>
        <w:t>Rev1</w:t>
      </w:r>
      <w:r w:rsidR="00276BE2" w:rsidRPr="00EC230A">
        <w:rPr>
          <w:rFonts w:cstheme="minorHAnsi"/>
          <w:i/>
          <w:sz w:val="24"/>
          <w:szCs w:val="24"/>
          <w:vertAlign w:val="superscript"/>
        </w:rPr>
        <w:t>-/-</w:t>
      </w:r>
      <w:r w:rsidR="00276BE2" w:rsidRPr="00EC230A">
        <w:rPr>
          <w:rFonts w:cstheme="minorHAnsi"/>
          <w:sz w:val="24"/>
          <w:szCs w:val="24"/>
        </w:rPr>
        <w:t xml:space="preserve"> mouse model, we generated mouse models w</w:t>
      </w:r>
      <w:r w:rsidR="000946CC" w:rsidRPr="00EC230A">
        <w:rPr>
          <w:rFonts w:cstheme="minorHAnsi"/>
          <w:sz w:val="24"/>
          <w:szCs w:val="24"/>
        </w:rPr>
        <w:t>h</w:t>
      </w:r>
      <w:r w:rsidR="00276BE2" w:rsidRPr="00EC230A">
        <w:rPr>
          <w:rFonts w:cstheme="minorHAnsi"/>
          <w:sz w:val="24"/>
          <w:szCs w:val="24"/>
        </w:rPr>
        <w:t xml:space="preserve">ere administration of tamoxifen results in ubiquitous deletion of the floxed </w:t>
      </w:r>
      <w:r w:rsidR="000946CC" w:rsidRPr="00EC230A">
        <w:rPr>
          <w:rFonts w:cstheme="minorHAnsi"/>
          <w:sz w:val="24"/>
          <w:szCs w:val="24"/>
        </w:rPr>
        <w:t>wildtype</w:t>
      </w:r>
      <w:r w:rsidR="00276BE2" w:rsidRPr="00EC230A">
        <w:rPr>
          <w:rFonts w:cstheme="minorHAnsi"/>
          <w:sz w:val="24"/>
          <w:szCs w:val="24"/>
        </w:rPr>
        <w:t>-</w:t>
      </w:r>
      <w:r w:rsidR="00276BE2" w:rsidRPr="00EC230A">
        <w:rPr>
          <w:rFonts w:cstheme="minorHAnsi"/>
          <w:i/>
          <w:iCs/>
          <w:sz w:val="24"/>
          <w:szCs w:val="24"/>
        </w:rPr>
        <w:t>P</w:t>
      </w:r>
      <w:r w:rsidR="000946CC" w:rsidRPr="00EC230A">
        <w:rPr>
          <w:rFonts w:cstheme="minorHAnsi"/>
          <w:i/>
          <w:iCs/>
          <w:sz w:val="24"/>
          <w:szCs w:val="24"/>
        </w:rPr>
        <w:t xml:space="preserve">cna </w:t>
      </w:r>
      <w:r w:rsidR="00276BE2" w:rsidRPr="00EC230A">
        <w:rPr>
          <w:rFonts w:cstheme="minorHAnsi"/>
          <w:sz w:val="24"/>
          <w:szCs w:val="24"/>
        </w:rPr>
        <w:t xml:space="preserve">allele. These mice additionally do or do not contain the </w:t>
      </w:r>
      <w:r w:rsidR="00276BE2" w:rsidRPr="00EC230A">
        <w:rPr>
          <w:rFonts w:cstheme="minorHAnsi"/>
          <w:i/>
          <w:sz w:val="24"/>
          <w:szCs w:val="24"/>
        </w:rPr>
        <w:t xml:space="preserve">Rev1 </w:t>
      </w:r>
      <w:r w:rsidR="00276BE2" w:rsidRPr="00EC230A">
        <w:rPr>
          <w:rFonts w:cstheme="minorHAnsi"/>
          <w:sz w:val="24"/>
          <w:szCs w:val="24"/>
        </w:rPr>
        <w:t>deletion (</w:t>
      </w:r>
      <w:r w:rsidR="00EB53E1" w:rsidRPr="00EC230A">
        <w:rPr>
          <w:rFonts w:cstheme="minorHAnsi"/>
          <w:sz w:val="24"/>
          <w:szCs w:val="24"/>
        </w:rPr>
        <w:t xml:space="preserve">see </w:t>
      </w:r>
      <w:r w:rsidR="00276BE2" w:rsidRPr="00EC230A">
        <w:rPr>
          <w:rFonts w:cstheme="minorHAnsi"/>
          <w:b/>
          <w:bCs/>
          <w:sz w:val="24"/>
          <w:szCs w:val="24"/>
        </w:rPr>
        <w:t>Fig. 5</w:t>
      </w:r>
      <w:r w:rsidR="00276BE2" w:rsidRPr="00EC230A">
        <w:rPr>
          <w:rFonts w:cstheme="minorHAnsi"/>
          <w:sz w:val="24"/>
          <w:szCs w:val="24"/>
        </w:rPr>
        <w:t xml:space="preserve">). Currently, it is not possible to analyze recombination efficiency of the floxed </w:t>
      </w:r>
      <w:r w:rsidR="00276BE2" w:rsidRPr="00EC230A">
        <w:rPr>
          <w:rFonts w:cstheme="minorHAnsi"/>
          <w:i/>
          <w:iCs/>
          <w:sz w:val="24"/>
          <w:szCs w:val="24"/>
        </w:rPr>
        <w:t>P</w:t>
      </w:r>
      <w:r w:rsidR="00215FE2" w:rsidRPr="00EC230A">
        <w:rPr>
          <w:rFonts w:cstheme="minorHAnsi"/>
          <w:i/>
          <w:iCs/>
          <w:sz w:val="24"/>
          <w:szCs w:val="24"/>
        </w:rPr>
        <w:t xml:space="preserve">cna </w:t>
      </w:r>
      <w:r w:rsidR="00276BE2" w:rsidRPr="00EC230A">
        <w:rPr>
          <w:rFonts w:cstheme="minorHAnsi"/>
          <w:sz w:val="24"/>
          <w:szCs w:val="24"/>
        </w:rPr>
        <w:t xml:space="preserve">allele. To detect Cre-mediated deletions, we made use of a version of the Rosa2 construct that also contains the confetti reporter construct </w:t>
      </w:r>
      <w:r w:rsidR="00215FE2" w:rsidRPr="00EC230A">
        <w:rPr>
          <w:rFonts w:cstheme="minorHAnsi"/>
          <w:sz w:val="24"/>
          <w:szCs w:val="24"/>
        </w:rPr>
        <w:fldChar w:fldCharType="begin" w:fldLock="1"/>
      </w:r>
      <w:r w:rsidR="00CC1B4F" w:rsidRPr="00EC230A">
        <w:rPr>
          <w:rFonts w:cstheme="minorHAnsi"/>
          <w:sz w:val="24"/>
          <w:szCs w:val="24"/>
        </w:rPr>
        <w:instrText>ADDIN CSL_CITATION {"citationItems":[{"id":"ITEM-1","itemData":{"DOI":"10.1038/nmeth.2450.NEW","abstract":"In a recently introduced transgenic multicolor labeling strategy called “Brainbow,” Cre-lox recombination is used to create a stochastic choice of expression among fluorescent proteins (XFPs), resulting in the indelible marking of mouse neurons with multiple, distinct colors. This method has been adapted to non-neuronal cells in mice and to neurons in fish and flies, but has yet to realize its full potential in the mouse brain. Here, we present several new lines of mice that overcome limitations of the initial lines and an adaptation of the method for use in adeno- associated viral (AAV) vectors. We also provide technical advice about how best to image Brainbow transgenes.","author":[{"dropping-particle":"","family":"Cia","given":"Dawen","non-dropping-particle":"","parse-names":false,"suffix":""},{"dropping-particle":"","family":"Cohen","given":"Kimberly B.","non-dropping-particle":"","parse-names":false,"suffix":""},{"dropping-particle":"","family":"Luo","given":"Tuanlian","non-dropping-particle":"","parse-names":false,"suffix":""},{"dropping-particle":"","family":"Lichtman","given":"Jeff W.","non-dropping-particle":"","parse-names":false,"suffix":""},{"dropping-particle":"","family":"Sanes","given":"Joshua R.","non-dropping-particle":"","parse-names":false,"suffix":""}],"container-title":"Nature methods","id":"ITEM-1","issue":"6","issued":{"date-parts":[["2013"]]},"page":"540-547","title":"New Tools for the brainbow toolbox","type":"article-journal","volume":"10"},"uris":["http://www.mendeley.com/documents/?uuid=cebf1f24-e6ad-41a6-916f-434b918b0e33"]},{"id":"ITEM-2","itemData":{"DOI":"10.1016/j.cell.2010.09.016","ISSN":"00928674","abstract":"Intestinal stem cells, characterized by high Lgr5 expression, reside between Paneth cells at the small intestinal crypt base and divide every day. We have carried out fate mapping of individual stem cells by generating a multicolor Cre-reporter. As a population, Lgr5hi stem cells persist life-long, yet crypts drift toward clonality within a period of 1-6 months. We have collected short- and long-term clonal tracing data of individual Lgr5hi cells. These reveal that most Lgr5hi cell divisions occur symmetrically and do not support a model in which two daughter cells resulting from an Lgr5hi cell division adopt divergent fates (i.e., one Lgr5hi cell and one transit-amplifying [TA] cell per division). The cellular dynamics are consistent with a model in which the resident stem cells double their numbers each day and stochastically adopt stem or TA fates. Quantitative analysis shows that stem cell turnover follows a pattern of neutral drift dynamics. © 2010 Elsevier Inc.","author":[{"dropping-particle":"","family":"Snippert","given":"Hugo J.","non-dropping-particle":"","parse-names":false,"suffix":""},{"dropping-particle":"","family":"Flier","given":"Laurens G.","non-dropping-particle":"van der","parse-names":false,"suffix":""},{"dropping-particle":"","family":"Sato","given":"Toshiro","non-dropping-particle":"","parse-names":false,"suffix":""},{"dropping-particle":"","family":"Es","given":"Johan H.","non-dropping-particle":"van","parse-names":false,"suffix":""},{"dropping-particle":"","family":"Born","given":"Maaike","non-dropping-particle":"van den","parse-names":false,"suffix":""},{"dropping-particle":"","family":"Kroon-Veenboer","given":"Carla","non-dropping-particle":"","parse-names":false,"suffix":""},{"dropping-particle":"","family":"Barker","given":"Nick","non-dropping-particle":"","parse-names":false,"suffix":""},{"dropping-particle":"","family":"Klein","given":"Allon M.","non-dropping-particle":"","parse-names":false,"suffix":""},{"dropping-particle":"","family":"Rheenen","given":"Jacco","non-dropping-particle":"van","parse-names":false,"suffix":""},{"dropping-particle":"","family":"Simons","given":"Benjamin D.","non-dropping-particle":"","parse-names":false,"suffix":""},{"dropping-particle":"","family":"Clevers","given":"Hans","non-dropping-particle":"","parse-names":false,"suffix":""}],"container-title":"Cell","id":"ITEM-2","issue":"1","issued":{"date-parts":[["2010"]]},"page":"134-144","publisher":"Elsevier Ltd","title":"Intestinal crypt homeostasis results from neutral competition between symmetrically dividing Lgr5 stem cells","type":"article-journal","volume":"143"},"uris":["http://www.mendeley.com/documents/?uuid=51350583-2f30-4595-9ae4-9b1d84683d67"]},{"id":"ITEM-3","itemData":{"DOI":"10.3791/53370","ISSN":"1940087X","abstract":"Lineage tracing experiments define the origin, fate and behavior of cells in a specific tissue or organism. This technique has been successfully applied for many decades, revealing seminal findings in developmental biology. More recently, it was adopted by stem cell biologists to identify and track different stem cell populations with minimal experimental intervention. The recent developments in mouse genetics, the availability of a large number of mouse strains, and the advancements in fluorescent microscopy allow the straightforward design of powerful lineage tracing systems for various tissues with basic expertise, using commercially available tools. We have recently taken advantage of this powerful methodology to explore the origin and fate of stem cells at the ocular surface using R26R-Confetti mouse. This model offers a multi-color genetic system, for the expression of 4 fluorescent genes in a random manner. Here we describe the principles of this methodology and provide an adaptable protocol for designing lineage tracing experiments; specifically for the corneal epithelium as well as for other tissues.","author":[{"dropping-particle":"","family":"Amitai-Lange","given":"Aya","non-dropping-particle":"","parse-names":false,"suffix":""},{"dropping-particle":"","family":"Berkowitz","given":"Eran","non-dropping-particle":"","parse-names":false,"suffix":""},{"dropping-particle":"","family":"Altshuler","given":"Anna","non-dropping-particle":"","parse-names":false,"suffix":""},{"dropping-particle":"","family":"Dbayat","given":"Noora","non-dropping-particle":"","parse-names":false,"suffix":""},{"dropping-particle":"","family":"Nasser","given":"Waseem","non-dropping-particle":"","parse-names":false,"suffix":""},{"dropping-particle":"","family":"Suss-Toby","given":"Edith","non-dropping-particle":"","parse-names":false,"suffix":""},{"dropping-particle":"","family":"Tiosano","given":"Beatrice","non-dropping-particle":"","parse-names":false,"suffix":""},{"dropping-particle":"","family":"Shalom-Feuerstein","given":"Ruby","non-dropping-particle":"","parse-names":false,"suffix":""}],"container-title":"Journal of Visualized Experiments","id":"ITEM-3","issue":"106","issued":{"date-parts":[["2015"]]},"page":"1-7","title":"A method for lineage tracing of corneal cells using multi-color fluorescent reporter mice","type":"article-journal","volume":"2015"},"uris":["http://www.mendeley.com/documents/?uuid=b3d41879-610d-4464-bc18-781c754860a2"]}],"mendeley":{"formattedCitation":"[30], [32], [33]","manualFormatting":"[30,32,33]","plainTextFormattedCitation":"[30], [32], [33]","previouslyFormattedCitation":"[30], [32], [33]"},"properties":{"noteIndex":0},"schema":"https://github.com/citation-style-language/schema/raw/master/csl-citation.json"}</w:instrText>
      </w:r>
      <w:r w:rsidR="00215FE2" w:rsidRPr="00EC230A">
        <w:rPr>
          <w:rFonts w:cstheme="minorHAnsi"/>
          <w:sz w:val="24"/>
          <w:szCs w:val="24"/>
        </w:rPr>
        <w:fldChar w:fldCharType="separate"/>
      </w:r>
      <w:r w:rsidR="007E5E45" w:rsidRPr="00EC230A">
        <w:rPr>
          <w:rFonts w:cstheme="minorHAnsi"/>
          <w:noProof/>
          <w:sz w:val="24"/>
          <w:szCs w:val="24"/>
        </w:rPr>
        <w:t>[30,32,33]</w:t>
      </w:r>
      <w:r w:rsidR="00215FE2" w:rsidRPr="00EC230A">
        <w:rPr>
          <w:rFonts w:cstheme="minorHAnsi"/>
          <w:sz w:val="24"/>
          <w:szCs w:val="24"/>
        </w:rPr>
        <w:fldChar w:fldCharType="end"/>
      </w:r>
      <w:r w:rsidR="00276BE2" w:rsidRPr="00EC230A">
        <w:rPr>
          <w:rFonts w:cstheme="minorHAnsi"/>
          <w:sz w:val="24"/>
          <w:szCs w:val="24"/>
        </w:rPr>
        <w:t xml:space="preserve">, which contains genes that encode for </w:t>
      </w:r>
      <w:r w:rsidR="00E91528" w:rsidRPr="00EC230A">
        <w:rPr>
          <w:rFonts w:cstheme="minorHAnsi"/>
          <w:sz w:val="24"/>
          <w:szCs w:val="24"/>
        </w:rPr>
        <w:t>green,</w:t>
      </w:r>
      <w:r w:rsidR="00C55FE6" w:rsidRPr="00EC230A">
        <w:rPr>
          <w:rFonts w:cstheme="minorHAnsi"/>
          <w:sz w:val="24"/>
          <w:szCs w:val="24"/>
        </w:rPr>
        <w:t xml:space="preserve"> </w:t>
      </w:r>
      <w:r w:rsidR="00E91528" w:rsidRPr="00EC230A">
        <w:rPr>
          <w:rFonts w:cstheme="minorHAnsi"/>
          <w:sz w:val="24"/>
          <w:szCs w:val="24"/>
        </w:rPr>
        <w:t>yellow,</w:t>
      </w:r>
      <w:r w:rsidR="00C55FE6" w:rsidRPr="00EC230A">
        <w:rPr>
          <w:rFonts w:cstheme="minorHAnsi"/>
          <w:sz w:val="24"/>
          <w:szCs w:val="24"/>
        </w:rPr>
        <w:t xml:space="preserve"> </w:t>
      </w:r>
      <w:r w:rsidR="00E91528" w:rsidRPr="00EC230A">
        <w:rPr>
          <w:rFonts w:cstheme="minorHAnsi"/>
          <w:sz w:val="24"/>
          <w:szCs w:val="24"/>
        </w:rPr>
        <w:t xml:space="preserve">red and blue </w:t>
      </w:r>
      <w:r w:rsidR="00276BE2" w:rsidRPr="00EC230A">
        <w:rPr>
          <w:rFonts w:cstheme="minorHAnsi"/>
          <w:sz w:val="24"/>
          <w:szCs w:val="24"/>
        </w:rPr>
        <w:t>fluorescent proteins</w:t>
      </w:r>
      <w:r w:rsidR="00E91528" w:rsidRPr="00EC230A">
        <w:rPr>
          <w:rFonts w:cstheme="minorHAnsi"/>
          <w:sz w:val="24"/>
          <w:szCs w:val="24"/>
        </w:rPr>
        <w:t xml:space="preserve"> </w:t>
      </w:r>
      <w:r w:rsidR="00276BE2" w:rsidRPr="00EC230A">
        <w:rPr>
          <w:rFonts w:cstheme="minorHAnsi"/>
          <w:sz w:val="24"/>
          <w:szCs w:val="24"/>
        </w:rPr>
        <w:t>(GFP, YFP,  RFP, and CFP), which are only expressed when the Cre-recombinase is active. Due to LoxP sites between the different fluorescent genes, only one gene is expressed at a time, and the specific gene that is expressed depends on random recombination by the Cre</w:t>
      </w:r>
      <w:r w:rsidR="00276BE2" w:rsidRPr="00EC230A">
        <w:rPr>
          <w:rFonts w:cstheme="minorHAnsi"/>
          <w:sz w:val="24"/>
          <w:szCs w:val="24"/>
          <w:vertAlign w:val="superscript"/>
        </w:rPr>
        <w:t xml:space="preserve">ERT2 </w:t>
      </w:r>
      <w:r w:rsidR="00276BE2" w:rsidRPr="00EC230A">
        <w:rPr>
          <w:rFonts w:cstheme="minorHAnsi"/>
          <w:sz w:val="24"/>
          <w:szCs w:val="24"/>
        </w:rPr>
        <w:t>(</w:t>
      </w:r>
      <w:r w:rsidR="00C55FE6" w:rsidRPr="00EC230A">
        <w:rPr>
          <w:rFonts w:cstheme="minorHAnsi"/>
          <w:sz w:val="24"/>
          <w:szCs w:val="24"/>
        </w:rPr>
        <w:t xml:space="preserve">see </w:t>
      </w:r>
      <w:r w:rsidR="00276BE2" w:rsidRPr="00EC230A">
        <w:rPr>
          <w:rFonts w:cstheme="minorHAnsi"/>
          <w:b/>
          <w:bCs/>
          <w:sz w:val="24"/>
          <w:szCs w:val="24"/>
        </w:rPr>
        <w:t>Fig. 5</w:t>
      </w:r>
      <w:r w:rsidR="00276BE2" w:rsidRPr="00EC230A">
        <w:rPr>
          <w:rFonts w:cstheme="minorHAnsi"/>
          <w:sz w:val="24"/>
          <w:szCs w:val="24"/>
        </w:rPr>
        <w:t>).</w:t>
      </w:r>
    </w:p>
    <w:p w14:paraId="0332CE26" w14:textId="65A7E024" w:rsidR="00E91528" w:rsidRPr="00A13BCF" w:rsidRDefault="00393563" w:rsidP="00A13BCF">
      <w:pPr>
        <w:pStyle w:val="Kop1"/>
      </w:pPr>
      <w:bookmarkStart w:id="10" w:name="_Toc33995606"/>
      <w:r>
        <w:t>experimental setup</w:t>
      </w:r>
      <w:bookmarkEnd w:id="10"/>
    </w:p>
    <w:p w14:paraId="42EA11BE" w14:textId="38E77BA2" w:rsidR="0005205C" w:rsidRPr="00EC230A" w:rsidRDefault="00393563" w:rsidP="0005205C">
      <w:pPr>
        <w:jc w:val="both"/>
        <w:rPr>
          <w:rFonts w:cstheme="minorHAnsi"/>
          <w:sz w:val="24"/>
          <w:szCs w:val="24"/>
        </w:rPr>
      </w:pPr>
      <w:r w:rsidRPr="00EC230A">
        <w:rPr>
          <w:rFonts w:cstheme="minorHAnsi"/>
          <w:b/>
          <w:bCs/>
          <w:sz w:val="24"/>
          <w:szCs w:val="24"/>
        </w:rPr>
        <w:t xml:space="preserve">Cre recombinase efficiency: </w:t>
      </w:r>
      <w:r w:rsidRPr="00EC230A">
        <w:rPr>
          <w:rFonts w:cstheme="minorHAnsi"/>
          <w:sz w:val="24"/>
          <w:szCs w:val="24"/>
        </w:rPr>
        <w:t>Mice will be fed with tamoxifen-containing food to activate Cre recombinase.</w:t>
      </w:r>
      <w:r w:rsidR="006C477E" w:rsidRPr="00EC230A">
        <w:rPr>
          <w:rFonts w:cstheme="minorHAnsi"/>
          <w:sz w:val="24"/>
          <w:szCs w:val="24"/>
        </w:rPr>
        <w:t xml:space="preserve"> Following with the we</w:t>
      </w:r>
      <w:r w:rsidR="00D34AD3" w:rsidRPr="00EC230A">
        <w:rPr>
          <w:rFonts w:cstheme="minorHAnsi"/>
          <w:sz w:val="24"/>
          <w:szCs w:val="24"/>
        </w:rPr>
        <w:t>e</w:t>
      </w:r>
      <w:r w:rsidR="006C477E" w:rsidRPr="00EC230A">
        <w:rPr>
          <w:rFonts w:cstheme="minorHAnsi"/>
          <w:sz w:val="24"/>
          <w:szCs w:val="24"/>
        </w:rPr>
        <w:t>kly blood isolation</w:t>
      </w:r>
      <w:r w:rsidR="0005205C" w:rsidRPr="00EC230A">
        <w:rPr>
          <w:rFonts w:cstheme="minorHAnsi"/>
          <w:sz w:val="24"/>
          <w:szCs w:val="24"/>
        </w:rPr>
        <w:t xml:space="preserve">, we will measure the fluorescent positive cells in the blood with flow cytometry to examine how efficiently </w:t>
      </w:r>
      <w:r w:rsidR="0005205C" w:rsidRPr="00EC230A">
        <w:rPr>
          <w:rFonts w:cstheme="minorHAnsi"/>
          <w:i/>
          <w:iCs/>
          <w:sz w:val="24"/>
          <w:szCs w:val="24"/>
        </w:rPr>
        <w:t xml:space="preserve">Pcna </w:t>
      </w:r>
      <w:r w:rsidR="0005205C" w:rsidRPr="00EC230A">
        <w:rPr>
          <w:rFonts w:cstheme="minorHAnsi"/>
          <w:sz w:val="24"/>
          <w:szCs w:val="24"/>
        </w:rPr>
        <w:t>floxed allele is deleted in our GEMs.</w:t>
      </w:r>
      <w:r w:rsidR="006C477E" w:rsidRPr="00EC230A">
        <w:rPr>
          <w:rFonts w:cstheme="minorHAnsi"/>
          <w:sz w:val="24"/>
          <w:szCs w:val="24"/>
        </w:rPr>
        <w:t xml:space="preserve"> As negative control, </w:t>
      </w:r>
      <w:r w:rsidR="0026345E" w:rsidRPr="00EC230A">
        <w:rPr>
          <w:rFonts w:cstheme="minorHAnsi"/>
          <w:sz w:val="24"/>
          <w:szCs w:val="24"/>
        </w:rPr>
        <w:t xml:space="preserve">blood will be isolated before tamoxifen-containing food. Cre activation is expected to delete the </w:t>
      </w:r>
      <w:r w:rsidR="0026345E" w:rsidRPr="00EC230A">
        <w:rPr>
          <w:rFonts w:cstheme="minorHAnsi"/>
          <w:i/>
          <w:iCs/>
          <w:sz w:val="24"/>
          <w:szCs w:val="24"/>
        </w:rPr>
        <w:t>Pcna</w:t>
      </w:r>
      <w:r w:rsidR="0026345E" w:rsidRPr="00EC230A">
        <w:rPr>
          <w:rFonts w:cstheme="minorHAnsi"/>
          <w:sz w:val="24"/>
          <w:szCs w:val="24"/>
        </w:rPr>
        <w:t xml:space="preserve"> floxed allele</w:t>
      </w:r>
      <w:r w:rsidR="0005205C" w:rsidRPr="00EC230A">
        <w:rPr>
          <w:rFonts w:cstheme="minorHAnsi"/>
          <w:sz w:val="24"/>
          <w:szCs w:val="24"/>
        </w:rPr>
        <w:t xml:space="preserve"> and turn deleted cells fluorescent for CFP, RFP, GFP or YFP (also termed confetti positive, or Conf+).</w:t>
      </w:r>
    </w:p>
    <w:p w14:paraId="6FBABE49" w14:textId="420418CB" w:rsidR="00E82299" w:rsidRPr="00EC230A" w:rsidRDefault="0026345E" w:rsidP="00C75879">
      <w:pPr>
        <w:jc w:val="both"/>
        <w:rPr>
          <w:rFonts w:cstheme="minorHAnsi"/>
          <w:noProof/>
        </w:rPr>
      </w:pPr>
      <w:r w:rsidRPr="00EC230A">
        <w:rPr>
          <w:rFonts w:cstheme="minorHAnsi"/>
          <w:b/>
          <w:bCs/>
          <w:sz w:val="24"/>
          <w:szCs w:val="24"/>
        </w:rPr>
        <w:lastRenderedPageBreak/>
        <w:t xml:space="preserve">Examination of stem cell maintenance and the hematopoietic </w:t>
      </w:r>
      <w:r w:rsidR="00D34AD3" w:rsidRPr="00EC230A">
        <w:rPr>
          <w:rFonts w:cstheme="minorHAnsi"/>
          <w:b/>
          <w:bCs/>
          <w:sz w:val="24"/>
          <w:szCs w:val="24"/>
        </w:rPr>
        <w:t>progenitors’</w:t>
      </w:r>
      <w:r w:rsidRPr="00EC230A">
        <w:rPr>
          <w:rFonts w:cstheme="minorHAnsi"/>
          <w:b/>
          <w:bCs/>
          <w:sz w:val="24"/>
          <w:szCs w:val="24"/>
        </w:rPr>
        <w:t xml:space="preserve"> </w:t>
      </w:r>
      <w:r w:rsidR="00571135" w:rsidRPr="00EC230A">
        <w:rPr>
          <w:rFonts w:cstheme="minorHAnsi"/>
          <w:b/>
          <w:bCs/>
          <w:sz w:val="24"/>
          <w:szCs w:val="24"/>
        </w:rPr>
        <w:t>compartment:</w:t>
      </w:r>
      <w:r w:rsidR="00571135" w:rsidRPr="00EC230A">
        <w:rPr>
          <w:rFonts w:cstheme="minorHAnsi"/>
          <w:sz w:val="24"/>
          <w:szCs w:val="24"/>
        </w:rPr>
        <w:t xml:space="preserve"> To</w:t>
      </w:r>
      <w:r w:rsidR="00D34AD3" w:rsidRPr="00EC230A">
        <w:rPr>
          <w:rFonts w:cstheme="minorHAnsi"/>
          <w:sz w:val="24"/>
          <w:szCs w:val="24"/>
        </w:rPr>
        <w:t xml:space="preserve"> determine the effect of </w:t>
      </w:r>
      <w:r w:rsidR="00D34AD3" w:rsidRPr="00EC230A">
        <w:rPr>
          <w:rFonts w:cstheme="minorHAnsi"/>
          <w:i/>
          <w:iCs/>
          <w:sz w:val="24"/>
          <w:szCs w:val="24"/>
        </w:rPr>
        <w:t>Pcna</w:t>
      </w:r>
      <w:r w:rsidR="00D34AD3" w:rsidRPr="00EC230A">
        <w:rPr>
          <w:rFonts w:cstheme="minorHAnsi"/>
          <w:sz w:val="24"/>
          <w:szCs w:val="24"/>
          <w:vertAlign w:val="superscript"/>
        </w:rPr>
        <w:t xml:space="preserve"> </w:t>
      </w:r>
      <w:r w:rsidR="00D34AD3" w:rsidRPr="00EC230A">
        <w:rPr>
          <w:rFonts w:cstheme="minorHAnsi"/>
          <w:sz w:val="24"/>
          <w:szCs w:val="24"/>
        </w:rPr>
        <w:t>floxed allele deletion on stem cell maintenance and the hematopoietic progenitor compartments, the bone marrow will be isolated after five weeks of tamoxifen-containing food</w:t>
      </w:r>
      <w:r w:rsidR="004031DE" w:rsidRPr="00EC230A">
        <w:rPr>
          <w:rFonts w:cstheme="minorHAnsi"/>
          <w:sz w:val="24"/>
          <w:szCs w:val="24"/>
        </w:rPr>
        <w:t xml:space="preserve">, to quantify long/short term HSC (LT-HSC/ST-HSC), multipotent progenitor 2-4 (MPP2, MPP3 AND MPP4), common lymphoid/myeloid progenitor (CLP /CMP), megakaryocyte -erythroid progenitors (MEP) and granulocyte-macrophage progenitors (GMP)  with </w:t>
      </w:r>
      <w:r w:rsidR="007B6B14" w:rsidRPr="00EC230A">
        <w:rPr>
          <w:rFonts w:cstheme="minorHAnsi"/>
          <w:sz w:val="24"/>
          <w:szCs w:val="24"/>
        </w:rPr>
        <w:t xml:space="preserve">high and through flowcytometry by detecting the unique cluster of differentiation </w:t>
      </w:r>
      <w:r w:rsidR="0005205C" w:rsidRPr="00EC230A">
        <w:rPr>
          <w:rFonts w:cstheme="minorHAnsi"/>
          <w:sz w:val="24"/>
          <w:szCs w:val="24"/>
        </w:rPr>
        <w:t xml:space="preserve"> </w:t>
      </w:r>
      <w:r w:rsidR="007B6B14" w:rsidRPr="00EC230A">
        <w:rPr>
          <w:rFonts w:cstheme="minorHAnsi"/>
          <w:sz w:val="24"/>
          <w:szCs w:val="24"/>
        </w:rPr>
        <w:t>(CD</w:t>
      </w:r>
      <w:r w:rsidR="0005205C" w:rsidRPr="00EC230A">
        <w:rPr>
          <w:rFonts w:cstheme="minorHAnsi"/>
          <w:sz w:val="24"/>
          <w:szCs w:val="24"/>
        </w:rPr>
        <w:t>)</w:t>
      </w:r>
      <w:r w:rsidR="007B6B14" w:rsidRPr="00EC230A">
        <w:rPr>
          <w:rFonts w:cstheme="minorHAnsi"/>
          <w:sz w:val="24"/>
          <w:szCs w:val="24"/>
        </w:rPr>
        <w:t>makers presents on these cells surface.</w:t>
      </w:r>
      <w:r w:rsidR="0005205C" w:rsidRPr="00EC230A">
        <w:rPr>
          <w:rFonts w:cstheme="minorHAnsi"/>
          <w:noProof/>
        </w:rPr>
        <w:t xml:space="preserve"> </w:t>
      </w:r>
    </w:p>
    <w:p w14:paraId="1A6C2B3B" w14:textId="38EBE52E" w:rsidR="00B55716" w:rsidRPr="00E82299" w:rsidRDefault="001E5187" w:rsidP="00C75879">
      <w:pPr>
        <w:jc w:val="both"/>
        <w:rPr>
          <w:b/>
          <w:bCs/>
          <w:sz w:val="24"/>
          <w:szCs w:val="24"/>
        </w:rPr>
      </w:pPr>
      <w:r w:rsidRPr="00EC230A">
        <w:rPr>
          <w:rFonts w:cstheme="minorHAnsi"/>
          <w:b/>
          <w:noProof/>
          <w:sz w:val="24"/>
          <w:szCs w:val="24"/>
        </w:rPr>
        <mc:AlternateContent>
          <mc:Choice Requires="wpg">
            <w:drawing>
              <wp:anchor distT="0" distB="0" distL="114300" distR="114300" simplePos="0" relativeHeight="251680768" behindDoc="0" locked="0" layoutInCell="1" allowOverlap="1" wp14:anchorId="4CC3E55C" wp14:editId="77999D75">
                <wp:simplePos x="0" y="0"/>
                <wp:positionH relativeFrom="column">
                  <wp:posOffset>-184935</wp:posOffset>
                </wp:positionH>
                <wp:positionV relativeFrom="paragraph">
                  <wp:posOffset>391731</wp:posOffset>
                </wp:positionV>
                <wp:extent cx="6410960" cy="3753149"/>
                <wp:effectExtent l="0" t="0" r="2540" b="6350"/>
                <wp:wrapSquare wrapText="bothSides"/>
                <wp:docPr id="22" name="Group 22"/>
                <wp:cNvGraphicFramePr/>
                <a:graphic xmlns:a="http://schemas.openxmlformats.org/drawingml/2006/main">
                  <a:graphicData uri="http://schemas.microsoft.com/office/word/2010/wordprocessingGroup">
                    <wpg:wgp>
                      <wpg:cNvGrpSpPr/>
                      <wpg:grpSpPr>
                        <a:xfrm>
                          <a:off x="0" y="0"/>
                          <a:ext cx="6410960" cy="3753149"/>
                          <a:chOff x="0" y="0"/>
                          <a:chExt cx="6410960" cy="3753149"/>
                        </a:xfrm>
                      </wpg:grpSpPr>
                      <pic:pic xmlns:pic="http://schemas.openxmlformats.org/drawingml/2006/picture">
                        <pic:nvPicPr>
                          <pic:cNvPr id="143" name="Picture 142">
                            <a:extLst>
                              <a:ext uri="{FF2B5EF4-FFF2-40B4-BE49-F238E27FC236}">
                                <a16:creationId xmlns:a16="http://schemas.microsoft.com/office/drawing/2014/main" id="{08890AAF-7685-6B47-A83A-73FE29D08A7B}"/>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02742" y="0"/>
                            <a:ext cx="5612765" cy="3106420"/>
                          </a:xfrm>
                          <a:prstGeom prst="rect">
                            <a:avLst/>
                          </a:prstGeom>
                          <a:ln>
                            <a:noFill/>
                          </a:ln>
                        </pic:spPr>
                      </pic:pic>
                      <wps:wsp>
                        <wps:cNvPr id="15" name="Text Box 15"/>
                        <wps:cNvSpPr txBox="1"/>
                        <wps:spPr>
                          <a:xfrm>
                            <a:off x="0" y="3113069"/>
                            <a:ext cx="6410960" cy="640080"/>
                          </a:xfrm>
                          <a:prstGeom prst="rect">
                            <a:avLst/>
                          </a:prstGeom>
                          <a:solidFill>
                            <a:prstClr val="white"/>
                          </a:solidFill>
                          <a:ln>
                            <a:noFill/>
                          </a:ln>
                        </wps:spPr>
                        <wps:txbx>
                          <w:txbxContent>
                            <w:p w14:paraId="6EEED380" w14:textId="056B4FA2" w:rsidR="001E5187" w:rsidRPr="00E82299" w:rsidRDefault="001E5187" w:rsidP="004C76AA">
                              <w:pPr>
                                <w:pStyle w:val="Bijschrift"/>
                                <w:jc w:val="both"/>
                                <w:rPr>
                                  <w:sz w:val="20"/>
                                  <w:szCs w:val="20"/>
                                </w:rPr>
                              </w:pPr>
                              <w:r w:rsidRPr="00C73434">
                                <w:rPr>
                                  <w:sz w:val="20"/>
                                  <w:szCs w:val="20"/>
                                </w:rPr>
                                <w:t xml:space="preserve">Figure </w:t>
                              </w:r>
                              <w:r w:rsidRPr="00C73434">
                                <w:rPr>
                                  <w:sz w:val="20"/>
                                  <w:szCs w:val="20"/>
                                </w:rPr>
                                <w:fldChar w:fldCharType="begin"/>
                              </w:r>
                              <w:r w:rsidRPr="00C73434">
                                <w:rPr>
                                  <w:sz w:val="20"/>
                                  <w:szCs w:val="20"/>
                                </w:rPr>
                                <w:instrText xml:space="preserve"> SEQ Figure \* ARABIC </w:instrText>
                              </w:r>
                              <w:r w:rsidRPr="00C73434">
                                <w:rPr>
                                  <w:sz w:val="20"/>
                                  <w:szCs w:val="20"/>
                                </w:rPr>
                                <w:fldChar w:fldCharType="separate"/>
                              </w:r>
                              <w:r w:rsidRPr="00C73434">
                                <w:rPr>
                                  <w:noProof/>
                                  <w:sz w:val="20"/>
                                  <w:szCs w:val="20"/>
                                </w:rPr>
                                <w:t>5</w:t>
                              </w:r>
                              <w:r w:rsidRPr="00C73434">
                                <w:rPr>
                                  <w:sz w:val="20"/>
                                  <w:szCs w:val="20"/>
                                </w:rPr>
                                <w:fldChar w:fldCharType="end"/>
                              </w:r>
                              <w:r w:rsidRPr="00C73434">
                                <w:rPr>
                                  <w:sz w:val="20"/>
                                  <w:szCs w:val="20"/>
                                </w:rPr>
                                <w:t>.</w:t>
                              </w:r>
                              <w:r>
                                <w:rPr>
                                  <w:sz w:val="20"/>
                                  <w:szCs w:val="20"/>
                                </w:rPr>
                                <w:t>V</w:t>
                              </w:r>
                              <w:r w:rsidRPr="00C73434">
                                <w:rPr>
                                  <w:sz w:val="20"/>
                                  <w:szCs w:val="20"/>
                                </w:rPr>
                                <w:t>arious</w:t>
                              </w:r>
                              <w:r>
                                <w:rPr>
                                  <w:sz w:val="20"/>
                                  <w:szCs w:val="20"/>
                                </w:rPr>
                                <w:t xml:space="preserve"> GEMs crossed </w:t>
                              </w:r>
                              <w:r w:rsidRPr="00C73434">
                                <w:rPr>
                                  <w:sz w:val="20"/>
                                  <w:szCs w:val="20"/>
                                </w:rPr>
                                <w:t>with the RCM2 mice</w:t>
                              </w:r>
                              <w:r>
                                <w:rPr>
                                  <w:sz w:val="20"/>
                                  <w:szCs w:val="20"/>
                                </w:rPr>
                                <w:t xml:space="preserve"> to study DDT deficiency </w:t>
                              </w:r>
                              <w:r>
                                <w:rPr>
                                  <w:i/>
                                  <w:iCs/>
                                  <w:sz w:val="20"/>
                                  <w:szCs w:val="20"/>
                                </w:rPr>
                                <w:t>in vivo</w:t>
                              </w:r>
                              <w:r w:rsidRPr="00C73434">
                                <w:rPr>
                                  <w:sz w:val="20"/>
                                  <w:szCs w:val="20"/>
                                </w:rPr>
                                <w:t>.</w:t>
                              </w:r>
                              <w:r w:rsidRPr="00C73434">
                                <w:rPr>
                                  <w:noProof/>
                                  <w:sz w:val="20"/>
                                  <w:szCs w:val="20"/>
                                </w:rPr>
                                <w:t xml:space="preserve"> Upon an administration of tamoxifen, both the floxed </w:t>
                              </w:r>
                              <w:r w:rsidRPr="00C73434">
                                <w:rPr>
                                  <w:i/>
                                  <w:iCs/>
                                  <w:noProof/>
                                  <w:sz w:val="20"/>
                                  <w:szCs w:val="20"/>
                                </w:rPr>
                                <w:t>Pcna</w:t>
                              </w:r>
                              <w:r w:rsidRPr="00C73434">
                                <w:rPr>
                                  <w:i/>
                                  <w:iCs/>
                                  <w:noProof/>
                                  <w:sz w:val="20"/>
                                  <w:szCs w:val="20"/>
                                  <w:vertAlign w:val="superscript"/>
                                </w:rPr>
                                <w:t>K164fl</w:t>
                              </w:r>
                              <w:r w:rsidRPr="00C73434">
                                <w:rPr>
                                  <w:noProof/>
                                  <w:sz w:val="20"/>
                                  <w:szCs w:val="20"/>
                                </w:rPr>
                                <w:t xml:space="preserve"> allele and the noemycin roadblock will be deleted by Cre-recombinase. Cre-ERT2 is activated by tamoxifen, which excise the noemycin gene, and the remaining GFP,YFP, RFP AND CFP may be expressed in various combinations.</w:t>
                              </w:r>
                            </w:p>
                            <w:p w14:paraId="5B34DA92" w14:textId="77777777" w:rsidR="001E5187" w:rsidRDefault="001E5187"/>
                            <w:p w14:paraId="032BC0A0" w14:textId="15B203A9" w:rsidR="001E5187" w:rsidRPr="00E82299" w:rsidRDefault="001E5187" w:rsidP="004C76AA">
                              <w:pPr>
                                <w:pStyle w:val="Bijschrift"/>
                                <w:jc w:val="both"/>
                                <w:rPr>
                                  <w:sz w:val="20"/>
                                  <w:szCs w:val="20"/>
                                </w:rPr>
                              </w:pPr>
                              <w:r w:rsidRPr="00C73434">
                                <w:rPr>
                                  <w:sz w:val="20"/>
                                  <w:szCs w:val="20"/>
                                </w:rPr>
                                <w:t xml:space="preserve">Figure </w:t>
                              </w:r>
                              <w:r w:rsidRPr="00C73434">
                                <w:rPr>
                                  <w:sz w:val="20"/>
                                  <w:szCs w:val="20"/>
                                </w:rPr>
                                <w:fldChar w:fldCharType="begin"/>
                              </w:r>
                              <w:r w:rsidRPr="00C73434">
                                <w:rPr>
                                  <w:sz w:val="20"/>
                                  <w:szCs w:val="20"/>
                                </w:rPr>
                                <w:instrText xml:space="preserve"> SEQ Figure \* ARABIC </w:instrText>
                              </w:r>
                              <w:r w:rsidRPr="00C73434">
                                <w:rPr>
                                  <w:sz w:val="20"/>
                                  <w:szCs w:val="20"/>
                                </w:rPr>
                                <w:fldChar w:fldCharType="separate"/>
                              </w:r>
                              <w:r w:rsidRPr="00C73434">
                                <w:rPr>
                                  <w:noProof/>
                                  <w:sz w:val="20"/>
                                  <w:szCs w:val="20"/>
                                </w:rPr>
                                <w:t>5</w:t>
                              </w:r>
                              <w:r w:rsidRPr="00C73434">
                                <w:rPr>
                                  <w:sz w:val="20"/>
                                  <w:szCs w:val="20"/>
                                </w:rPr>
                                <w:fldChar w:fldCharType="end"/>
                              </w:r>
                              <w:r w:rsidRPr="00C73434">
                                <w:rPr>
                                  <w:sz w:val="20"/>
                                  <w:szCs w:val="20"/>
                                </w:rPr>
                                <w:t>.</w:t>
                              </w:r>
                              <w:r>
                                <w:rPr>
                                  <w:sz w:val="20"/>
                                  <w:szCs w:val="20"/>
                                </w:rPr>
                                <w:t>V</w:t>
                              </w:r>
                              <w:r w:rsidRPr="00C73434">
                                <w:rPr>
                                  <w:sz w:val="20"/>
                                  <w:szCs w:val="20"/>
                                </w:rPr>
                                <w:t>arious</w:t>
                              </w:r>
                              <w:r>
                                <w:rPr>
                                  <w:sz w:val="20"/>
                                  <w:szCs w:val="20"/>
                                </w:rPr>
                                <w:t xml:space="preserve"> GEMs crossed </w:t>
                              </w:r>
                              <w:r w:rsidRPr="00C73434">
                                <w:rPr>
                                  <w:sz w:val="20"/>
                                  <w:szCs w:val="20"/>
                                </w:rPr>
                                <w:t>with the RCM2 mice</w:t>
                              </w:r>
                              <w:r>
                                <w:rPr>
                                  <w:sz w:val="20"/>
                                  <w:szCs w:val="20"/>
                                </w:rPr>
                                <w:t xml:space="preserve"> to study DDT deficiency </w:t>
                              </w:r>
                              <w:r>
                                <w:rPr>
                                  <w:i/>
                                  <w:iCs/>
                                  <w:sz w:val="20"/>
                                  <w:szCs w:val="20"/>
                                </w:rPr>
                                <w:t>in vivo</w:t>
                              </w:r>
                              <w:r w:rsidRPr="00C73434">
                                <w:rPr>
                                  <w:sz w:val="20"/>
                                  <w:szCs w:val="20"/>
                                </w:rPr>
                                <w:t>.</w:t>
                              </w:r>
                              <w:r w:rsidRPr="00C73434">
                                <w:rPr>
                                  <w:noProof/>
                                  <w:sz w:val="20"/>
                                  <w:szCs w:val="20"/>
                                </w:rPr>
                                <w:t xml:space="preserve"> Upon an administration of tamoxifen, both the floxed </w:t>
                              </w:r>
                              <w:r w:rsidRPr="00C73434">
                                <w:rPr>
                                  <w:i/>
                                  <w:iCs/>
                                  <w:noProof/>
                                  <w:sz w:val="20"/>
                                  <w:szCs w:val="20"/>
                                </w:rPr>
                                <w:t>Pcna</w:t>
                              </w:r>
                              <w:r w:rsidRPr="00C73434">
                                <w:rPr>
                                  <w:i/>
                                  <w:iCs/>
                                  <w:noProof/>
                                  <w:sz w:val="20"/>
                                  <w:szCs w:val="20"/>
                                  <w:vertAlign w:val="superscript"/>
                                </w:rPr>
                                <w:t>K164fl</w:t>
                              </w:r>
                              <w:r w:rsidRPr="00C73434">
                                <w:rPr>
                                  <w:noProof/>
                                  <w:sz w:val="20"/>
                                  <w:szCs w:val="20"/>
                                </w:rPr>
                                <w:t xml:space="preserve"> allele and the noemycin roadblock will be deleted by Cre-recombinase. Cre-ERT2 is activated by tamoxifen, which excise the noemycin gene, and the remaining GFP,YFP, RFP AND CFP may be expressed in various combin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CC3E55C" id="Group 22" o:spid="_x0000_s1041" style="position:absolute;left:0;text-align:left;margin-left:-14.55pt;margin-top:30.85pt;width:504.8pt;height:295.5pt;z-index:251680768" coordsize="64109,375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8P8zJmAwAADwgAAA4AAABkcnMvZTJvRG9jLnhtbKRVTW/bOBC9L7D/&#10;geC9keQ4TipEKbzJJigQtMYmi5xpirKISiSXpC2lv76PlOSkcYJ+7MHykBzOvHl8Q55/6NuG7IR1&#10;UquCZkcpJUJxXUq1Kei/99fvzihxnqmSNVqJgj4KRz9c/PnHeWdyMdO1bkphCYIol3emoLX3Jk8S&#10;x2vRMnekjVBYrLRtmcfQbpLSsg7R2yaZpeki6bQtjdVcOIfZq2GRXsT4VSW4/1xVTnjSFBTYfPza&#10;+F2Hb3JxzvKNZaaWfITBfgNFy6RC0n2oK+YZ2Vp5EKqV3GqnK3/EdZvoqpJcxBpQTZa+qObG6q2J&#10;tWzybmP2NIHaFzz9dlj+abeyRJYFnc0oUazFGcW0BGOQ05lNDp8ba+7Myo4Tm2EU6u0r24Z/VEL6&#10;SOvjnlbRe8IxuZhn6fsF2OdYOz49Oc7m7wfieY3TOdjH679/sDOZEicB3x6OkTzHb+QJ1gFPP9YT&#10;dvmtFXQM0v5UjJbZL1vzDkdqmJdr2Uj/GOWJwwug1G4l+coOgyfKs/nxxDnWQ1qSzSPtYVPwG3ax&#10;UNWt5l8cUfqyZmojls5A2+i4QGTyvXscfpdy3UhzLZsmnFSwx+LQBy909Ao/g0avNN+2Qvmh6axo&#10;UKdWrpbGUWJz0a4FNGQ/lhEQy523wvM6JKyQ+B+ADUCfLUSUT8BCCQ4Se0VUWTo7BS3kUFkni2x2&#10;ujgZlZWli/kstvReH2DOOn8jdEuCAYQAgkNhOdvduhHS5BKmGxW+Sge2BsBhJmId0EUTYENr4Mpy&#10;E5cYHbD5S115VzMjAC2EfSYRFDd05X1op790T7KToTGjW+hK4nvMj1oI29/gER0YGjDLjtPF2ICv&#10;tuhinqZn/5NHpxtZTpILBF82luwYbuGull5E1UIMz73eoP6poGD5ft3H6+p0ImGty0dwYDVOFxU6&#10;w68l8t0y51fM4jLHJB4o/xmfqtFdQfVoUVJr+/W1+eCP08QqJR0eh4K6/7Ys3ArNR4VzRkg/GXYy&#10;1pOhtu2lRqVZRBNNbLC+mczK6vYB79YyZMESUxy5Cuon89IPTxTePS6Wy+g0XC636s7gSsqihgOv&#10;9/0Ds2ZUt8d5ftKTkg5EPvgOAl9uva5k7IDA68AilB4GUHW04qsTu3Z8IcOz9nwcvZ7e8YtvAAAA&#10;//8DAFBLAwQUAAYACAAAACEASmcGDXxSBADQqykAFAAAAGRycy9tZWRpYS9pbWFnZTEuZW1m7Hpl&#10;WNRbtPeQ0oiUpCPdMXQr3R0iDD00Q8zQJSXIEJLSSEhLdyMh3UhLiyIlSCPesc45z30/vO89z/vc&#10;++XOs+e/1661fvu3115f1kYBAACOyP+fHwMGADCH+qcFAMQEAwDCigAAUE5NHgBAAYyXsgK4QQAA&#10;+t9Tfkq7yI4qNADgAQoAcPifxgDr6IAnxWgApAKkClTAFwAqQEFWSQa55MGfqT/sziPtIpcDgPKy&#10;mj/qXuQ8DmTNqCkrz8nLxYfD2LN1tPW58PjleE8fDj+QB+hsYY8jLg7kVoVAbeC2QAFklzaQW97O&#10;EQ5xQ9aO5nCILMTS2QoClJTEgcHdIOZOOF4oe5mL5Vt9rk8PLkhqCUbfuwqGO2Y59bpxzMdkoke8&#10;RHEz36K7q6gZRcHMF7k2O3Zm4H5c21/XaB2bgEAPtqlKX1ru3dkp6SBQ6xjpGFz5oJcglDN0Jekc&#10;fr3ccNGxGThsen3ccGDif5X9/aQw0Dez48qT1mfdYyBQHKR/el0qdIFYaS8+4v5O/52txlW6X2b2&#10;g7+n/0sufN3okG9dW4ruBwyZNKy6J5JqOfcOqIqhi9/i0ppbnPPrca7o287Xw9kCT0Jcc4YDvV4x&#10;VsonGehpxbqDtzTc+82HuE0/QLSSc8ZM2wdLu7InNagWdhlxD48gq7GmAS++SwaeTyjEeidI+V2n&#10;hF+vJby9Nj1+0TEUeDI5K6w+/k7uI6ZaZ4pkV4J1EUUMRbBUwT3r/gY+v8uNt9d2/fdudnjD1whX&#10;xMenD+g79G4OZ99fD1ieTm8TBsogsgv9pUtKuNLi3G9U2uxm6uWW8VUPpc4LfNYsvofJfESIVnre&#10;aHNTN1dhQY6vXy0npPOE0ulKen1wg+k9UhU0uTFnDzD/iJAkCDmH9Dc8M72r1ukcsSIUG88TesV8&#10;Decyv1Z8U62iVVFaflcsrnVBZTd3qK02/mtU29dgvbJHw/HZoMAiWthmht2Zl06DjFbD43mlScFW&#10;Q+eZ8MMU0+qC/RILav2hBgpGotT5pw3gBiFVU90tAYtJngKhajQLeRKtblrTY6gB4asvGWUJPkXF&#10;WrJ6b9GJx3JpLdyrQ8iz+ZelCfc4FafgcliS53yhdXalubHdform/jvV9IwTtoFzidsQj/UrCdDi&#10;06oiKwGbG+eUAHnrRVES/5rHvSMsDmvCz+fr9xE5HfKqlB/ShvW7Nb+6z5tFLliJV82jcp7CzMdp&#10;d97uuqGdWPLGOC2Dhnk41BgAH9PW+5ewyO+aGwY9zeYNtL3oMvO41n3Ub9JhLZVdOd1dGCtyiUsT&#10;ok414nV8MPVc4jox2+OmJnvCaniu9OH1mPXai9Va72jve1c5AyubnGkMAjWzVSJHUeUnRg1J4ONH&#10;xBYd5eG5VpZu7AQinn7ZgW9Hd4dA32GSm98TqWIu1h1uKwvwu4dxcle56C3iu7TZttxR3rn+zN0p&#10;FHyXca+dlcJIxaLFf1/5q0yqh2PqGYQ0LdfZO6n8Xno9x5ulM5999pzpPk6t6W9zJZk3wJAUIrdt&#10;2kro4hkA7fI8pOmL/42A8IAmBw+hlh/aG5Rtt5PHBobLCPDtA/IVKuWYkZI71hkvYcGemvf6mKBY&#10;ZrRGMduDMQZ+3RUCshknaFeORGYgnl11JpvRTU4dIXGuqXxNYNdTlJOi1PebMrZr1D1WerP68F6x&#10;CpiNql6kaB44ozjtmVdHTX7WTLuSIuXDVuGX6CYHWnRsQwnSGIDbEy4LzBPp+mpTiZ3R9li7X2br&#10;d1ehN5ZhaUwVCi+dX2wMrmL72yQ48Yjq53C2qC+WIt71Uux1WgSZP8dWGB+xagqdwEhF+XT8IfNL&#10;4D2cUCeBU+0c6C2SwY5pM5QLqJa5Nzi2vBO019E3/eKYUDWE3zieuTvyPVH72+y5QqIvLAs+WHhS&#10;PWeBN4emEJ6cAbQyG+eXgvAwgvUSylqlxk/krtveNeaMrkIJUzti3MeexiL6Mvi3Hkc/Ddk515MN&#10;X0ipfsQnfyzw2XEkFKPOWrVCIESokvr9y6azdxUlwSPd/HEnBZeH+SaQ/bZPKyPUR8sBHMmWGJva&#10;ewTUnXROQ0aeTMNEwgo8vqodfTfT13wMC9T88BnU/uYNqMUore1CblfYIx47Vn+j6q01sLJpmDtr&#10;Oq6yiuabvu6lmFvFGvvKwY1dKyA3bjNc9MDrlCo7nsQU3ZsZAtR4Kew0tAKI7Qi5HlWxXss7J7LI&#10;Oiqvxx8eeUJiS0GLh94Ga5Q6o4bcU+E5j1nT6vfTKNFR0hyuXudi285VJeWibNOwUlL31XNVic3U&#10;TqhOGDtu0sjfYPV0BeOydbafW76p22AdISbCTBNSYK1Kusr7vmvDFyf4FhBiyPyaagmz/dDZsSfM&#10;YrHS28sx+bObAyX7ri+iiSzioYInKkPQluXKZ/UYzaOKMiK2C/SlRqcn6ySqd/E1qSpJVCVTpfdQ&#10;+cICbEBhrTkUiBIZ0yT390nXc3T7rFklbxOqBRzJynq/LlnvaaxRF2kshQbFED4MVuSj5aaDinV6&#10;4IAdeqvMeGSxfW2jzYs51tPFp0N4Z76YtRqI4pAgxlIOhZ/KR1FndPYAxyHKLQfhKjxaZGByn1b2&#10;ZLcieZf1fj32pbtPVXuCwTLPgnrxhG3U0IU8hPnPlS1DskwulH21qfwpDD5pP/tm44jXeNrQLvVu&#10;eOpSdOpJtpGoY7RBASNe0QcCtdaCjXc42x1jtAEEFLvaWjlONZPfEIxw+x2zljfJn9RMVBYfZHKa&#10;kx3MH11yTdyBagol22EuCcu5okfv3B1Gp3EUNeZY9cHlb/RPM/pu8ZpXjZjRu9XGwjU5nv+N6oB8&#10;ootZCVirpEt0mKa3uS82g/XZ2T7JZ+E+6TLmXpcQ9juUxOnNcfK3JaUH7rE9pfwCqSarKs6zdrnr&#10;reeS++KieJP8FXAg7hSsQoC7Es0opiKGR5i/gyLR7xh9kyyOdi2dSpOaSVk2jb5+XSO+wuAY+TAq&#10;xfRjs3xW/QvWcS0rdJnFYy5P95N39UB95nsKcj1OL5gFwVWKZJixp0x8S0D3iwGix7juQXHv7jC0&#10;FAr1flAW822X+X66/Djo7mOVfmZrzVG6WTxf4LOZff8E3xB8fiCWcLUHN57czGljS9E7XtsREg6H&#10;KtXTR45EjJasliHfzPGLPcGLkkVqGKXZZ18DwJ5HJaYaeYbp+IL95ZiyTJITaODDzsVyZ5fKJg+6&#10;NVx8etNFo6ZcrBEahEqZB7EiFQTdCFxSUPSkw++1wQOatvPLK7artavNRKkpgblYo7mnEuGH1utL&#10;czPuFHhcwDyZxfT1qufSrGOlRUfln3ykWXGY0J3cltRDqN9Pmzg21w+3XogK3sfKDq+zsX17fyoT&#10;S/6D4Cl5qlnVRn+rxU6x8hDGquaj2FjdOr1FflktCz6tb2wePUIWWnxh0uUMxZRmC0UuhCbXqFO7&#10;nZMn9V37AVw83e3XYWuytbNR2NucGizFtmtkG4Wc3Gt2HDKMNC2x8nVnGtHcKfMA8btSF9qCN/iK&#10;Hg5+8JdxfZG3jTipogNDpNgNYLRSixuxX6MmDfHV2zCZ+j1qZ1z8KPPCbDA/XfkkTqvPP0bAwIZm&#10;6x5yCgy3dUFcNaFo62Ufr0UJmyJHdhglu+UCUKdSp+QyOstIckiPB8ZpCaVm/QOkmLUiYBUNddux&#10;wXTEIkHFy1K8y0RtKwIinxsFNv3uhJTjvJbGe6hbSTZHQStxTfM+x5fzeVDHm0zThQ6cufrUVrL7&#10;Ndwf02nPex8GE44boW+kre+oF2wqn177yG+s8S1NWmlcPpZ/iXluQWuPG1QS5Fopr9+wj3OixphX&#10;6XSZ5wi/JxMoCDjxCEbMh0evyjfLZZYqtpp6vn8SMRmEgZd9qQkrHitL5NfTWb2lmPdK3ufx4Zh/&#10;1XS3TkEfzrqUEwtpT6KAMu8SWbRR97lQ0zUauK2+dFwwMgz2gv0KN7VkOjn9qc4dzxmYJWrUICU6&#10;BcF2OFntJ3lUjqPLcJ4HndpT6o1FNDxvQjGLZOfkb5EwIh4XMK5L7ahJa4PqmblqeZw3UTgBy7ma&#10;QKtIG1bh24ExOJiT/LLB1qnt8OoFNmirNyUGMUohrSqJLIS59ykOJsA6HzYfKi6YHjSwpxRDZpLz&#10;Rev5U+NO26xSjI2NzNGz7pHxznmgd5o08VHf3fQBtMaI+IpvuaUxrwFehEukPSXYVTS+mG0ZzT63&#10;lVUXZjunwiwrDR+HWUrq21OPlpwH14E5S9CHqRNpG1uYuq3sN0zP8JXzGDwwKOJXHyHcEDiGT5iL&#10;HsxEYr3zk+vpvRycOyzBjBn3ku2cOeqXbWUGOrbM0BP3RWELQh9PYUVtXEFN2qkIlni4WCmeLBIz&#10;GrZ6kjPahc6/FnAVWTNLGJ9cEqQSd03N9rI46+GGz8/bqlF3y8NzTJrmHAXhu+WIvUvMNRpVrxfQ&#10;vaxpPCxnETNA1YyWPfV2dly69CRC/vnqSxHrrvuq+PULZ/a38DLyKSoEoSXg5ggn4kSFQ2Y7SY1Z&#10;oUg2mVlGbx1+vcPdyPmgtoFhhobimloHniCFquIkjETwPEV5bEMSGUN0vz+J6b1KPK8en1yHjbzi&#10;DdJDzRZ2iSB4T8xCtad92hG10RlgagO9uFCBVTOy/aOF3+dJF05aFtAw3g0JbRSP4t0i8VzHoFsW&#10;YvGYSlVv34PavZOFqwQbyRnDFzP913hFEbt7DPaNUfezjfuuyCzVtN0sshEoguh3YHnrnM3RwtP4&#10;KndXJZiecqBApeoS/OU+YpstRgUZx+PJxYZVIJqY6TWeHVsb7n5iffXZMrveTQzAN5jhQ8eIJvAW&#10;nl45bmZ4NJ2gp7ay1smmxKtWv1tq1x8SrdH7sIrpHI2lRFRNBzIl1pZ2OcnOvUaxZgrybQNwyZE2&#10;oxbsDD5JW+YEN2Fn9da3Cux92fxKDZkX6wYzeK8xLSp/vO+wSr/+2ZPjzn4azNO/4hW5uiUWGqd6&#10;j/yyiRmWQc8zqTZSG4ajK/WKtc23YrhHK3Qi5T1MDo12bB4Q+giaCWr1SCmt+M4Tpu2DrNOmQyyH&#10;TXiBIbRgAVuzOm0k2thXyGJXsZ6ds6Oa6R7drAmRDf18+13f1L0l67eQ6PhYwbxDAr8KKzGUjI/H&#10;/uPGYg9zUxwOZPwC7Xpxn3cwkuF5ZAwalLfpPHryfe2+uQ48LLyHtC5qgbX22yC9XzGnQiL1pQWu&#10;9WdR610NmeF4QIkS4eu0BYtc80cx8mTBilxMm/o4N3RQOB1GoLD7CguljAC6mAMWueZp2+RReEIc&#10;bsmE1RcBcjoqS9Kx4el7o7gsL0swXOrXD7Sztpde3/o8O3+VF8TanVtEgFtNOzetauDs0LctwmR6&#10;LJxX0X9Nl5ctwZ7XMRj0hMxToAV7SzpnTVqHbkPlDqkNwsnxSZyiOO6zcUBx0UmV9L1n/GHus0eX&#10;YCUMDHdKXeo7aI6ay5UVhQwxDyTIX057rliXluTS93lSY7AoBKPXoX61LNl09Q+s+t5AgXP63RWj&#10;c/1R5978sySCcwzcLdinqwOOq5nqJ6q0bOa3bp+cVAOuIaAeNgHKheDdysgQgGK+EePObl18zR3A&#10;1IUINbXbERtNMwVhhJzVQHBBUjb6/YE+C2lm6dY5BI6qB5yG9Pmi00U57QMhPHTP/ss1+k93o9/4&#10;ok6TPMcDG3qQKzXlYezwmpw8UFOLNsNHeRZW9DHHyBVl/j7xWVszftNHTxJyx1LISzvwHEvUwwfR&#10;5JapbICC5GIqnFRUk+TghUhF/iGS7LyUeHJmdooXdkGWMQbmlNwjOXr9H3D6cLcDokuhvdbV7QYn&#10;bBhPJJQeznOsx4HlqK0fU8+36fjOVl4odiVNHgkcrr5fhhlnAWf6Amn7uuLQhujRxphTQfg4Y0QD&#10;NPHc4meZ3wJexaM8qI0jH713n2kzn1lEcx7/VWwm/zYH9zHMdYQchdCTIKExX3+hBjGRm+90WpYP&#10;If366MBw0khTJsbi4Zoi/qTi2mD8m6/Ggkrt7LRK8NwBfGV7RhzyvNcs/MXL+ESvt7yBzKq7pmT2&#10;CzAvX4wu6IDLAmz+eumbL5SW+0tgOKL1E7XoY5iWm3286MuPbBhSverPe3xgWtku4R+onrgy7IGP&#10;184YRrZ9jKp9VE6WTcVzchkIWABV/M4LToq86r4KtPz2B1M4FprU5QnVhuwRFzSt7/eFJ7yNbXjl&#10;8plapurMiIY/Dn/DTlpS81aozWRJM8MmrXORKqmnetfXbXP3qjstil5mlujp3q2BWjqKxMhe7N6S&#10;TOlod/mTXE3LrVMroWXaXvBc0S6vQtCcgCz3SZfezP4qV2+7KuRQArM9r76Qyup6s8MjP3gLYH4a&#10;lzUt41iGphGF/qVQ8mmkP14v2b5SBxv0/geAvT2JJKtAGGwS9nXAMU778UkXX2LI5XprVMPHDY3b&#10;i8UqVXKTofQS2sNWp9u00r6nyc+psqVn5aCKs4ahTM0IqjMX31CvUtTCVbnJ9Wex42vcFXX69/up&#10;Z4w4VzMDPoO12hzauxhQcUHP9r7d48AWWaij78ysyYpwFDHjn5AoswotHCvfEE7Tpdjsa3VmYvxW&#10;CX/sIV5QVwK4Y8pOSxQxH+0IcKrdmiBikLyMz33Wm76vn2hFvZDFrlWhhhMqnKJrIsICszhANZM8&#10;VtsD9r2/oK/Zwt2+GDQvL9e+jLn8COHniQIvswZOoHeePNxJRzV7M4ij4p5hMUXKpmqQqOz6qoWs&#10;RXCbKwfRgBlRlSTy6hSj0BeVVdMYaopVU0yuOi8m9Z2ISLI62dRnh/9GEwvEXOhps5Ps5vGJ2pRa&#10;THYyQO7hQCJFYb6vclSsbo/XI/SVlPAPxURh0VMQIijqKdn2vjubEgHL93Vbw8aGdWO3wfSA57kX&#10;ws8KEju7XN/m+5J2BzDL1VX4mEobSLyLvM6jVrDPgPcafRwcVZ8Dt4g+8vJOnn4L5/Az4BTsbto6&#10;P4IlU9eHaK8XD/WfJTXIpQ2z9izHkCwk6RS1GLAyNIkTUJPPaXqtGe8NDFXcvz1A4h8xqM1wlsE+&#10;8KSibYltqzbBGG+X8LEOaF9VUiIGaNgMm3htga8he4zAEaxreNDh3nuLY27ifc6g/hv7hR0WHQsM&#10;0aEh4kTfJ1XucaK6MkFZmWIk11oK+l+KBtpJQ2B0ehqvWlpr1hemVtgaC1sQXwq5GJXM70Kg71+R&#10;xLM8mS6RJVdzCkQYexsEWpTIzpN0Wh98xSANl5qdLuDrfh+yh3FYbLNKjJaWQWeU6LSclzAbgmZQ&#10;NNt7q95JNSPuRXSx4mjr80i8suge+XsS948K5ByH4oumlh4Ssa+wA5NfLbVIdEeqg91wWT0ntW6D&#10;EnhcXGNleDM+gk9CH2Ko+bCNyIwsLb09nqauOdDO7uvZyyXTnmnojx1Zl/jk7rKwrpPawZnnGzeX&#10;tK6gjX7ujU6X1dk0G3WRhT3BK2mc8Wi3JyCT9NxRTDg/RkhV9VuxPBu5i7nRanMhTvmoi1HPEiic&#10;laoo4jQL8nTqOtxCv1OGNogDtE3RGC/3YRBMsNzrfVYUrkB9kXcBZqV/FUFzfZY/pSfEAYpQXbW9&#10;yR3xJ/NOG1Ce+epEtPGWFd+3l65GNfUOaQOnm1Pz6NH5HG9Dv4cw5sjGGVyTh/fz4yxv4nR15e4N&#10;NJ3qF7vQDCv9Udqg+Zr+z3PDTgjVYH2FVYhM7WGwhQeGp/e95bpSeoR4/EcHv7Up3k/HQ66jdLh8&#10;z+fJrTsvH8eslD/Y0Cxq8XCXvX/PGNtrRdG65gleYc+WBF518vtUVjBlLx2lFTHFigxsk4fz0kOn&#10;BouyS3ZAa25ewDOEQ/OREpqtBkw+iCyOg+BlisSph3jQG/lZIpIUxBA7TJX/AbOexVSUq32K+yvz&#10;Op8MN978LqWiOY1GUJplAUJBs2DtA4GkSff9xK9YE0501zzq4Zq2DMojHwoabq8IYs5KGdZDlkic&#10;FTOinbnjGQF3l/rw91ktnTKqZ086tiKSaAy0ovdhNCymybJzF3Oo7gLDah7Ydbvb0kVNMRLT+DMM&#10;4tjZR0q1XxOj3HaNKB2TnmpSd62rNaCgiV507CIU1PGEVacucogPjO7J5owh6lXMIWLR2hoSna+9&#10;ophoFe/LJEuzFZYJ3o5CzWG2VyZL9x47QAR8d4TEqO3kLqVtYj3kG6bh42DPGRt9OWV7VblanxIv&#10;lA9SvZS5yqztVUsfaRKB5X7Ja7w9ylRQiJF8C0peQKITffLGJC+SsmTQS62VtaA7ktZnnF295PKc&#10;y1diTHbk2dgm5joeXjO04nVl5667IFqlCuECPD7pwkJ6tz9ULyKnapeAQqGYY0MX9O7cSCG7UenZ&#10;Zj6YK7pOzfx4XjTrNOuWmMk7bNohSpXuNH6z53sEcxI5kXwfZAKdQ57h6NpfYqoOvrS+CuuESjBp&#10;JX7RRFt5K86PnbrQk/plK0KfHvZhGJLInc4drmKt0Vef1D2khHCiwLGwK3LPNZrQt20diJsaGY7U&#10;2whxI1iOTn+a5XsXLSnsfJHPjZ/XLNJ6o9tctSyTcb2r6ebB5ucrI5KqThPg48T9N2FGgWKfuMih&#10;Al5ua8+x9XkvxPXVLmm5jJOXWsPS62uxtsHCZrJua9ae0e1nrmuVhgNhCIJSp/6tqlSaQkvAcmJj&#10;OEuVpAiNNid53HYLTdlgcumgL8+j8bWtQmvSGzEHfIKMHq9QzS889uFYgTkvXIiazGAuD99H40Ln&#10;e4nKGenAd2783vTGFIzrTbBaGbGQPd3RLXt2e4vaoVk/uCKDXIvKk7RsWiYLlZWpSE9UlVzF/oVH&#10;kguivZ/B7YJtx9FlNGw/4HTCErNOQXZR6S0xpn69HtD4Ov7BMn+lH1QQsxZ+f1mB4c0dqFtyY3/y&#10;QYtbRHGS1kRfQtnuun/Fs1F46w0XmkpKl00u6lrgQOcgdiXxMqiyWuz0NV/+G9S404cIQnszATnR&#10;hwEKruNm75surOLNKRY+xl/QaFEtn/JhvrsxERzG3w3zFaSYq1PZxxR8RgeKmO0G9hwxozk4UX+2&#10;NcP2u8M5MncINctjjXGieMSXVYW/aGk0JI1QFn3KfPb5nf6YBSb8bfZGv2p1heumHOFNxq7D7icS&#10;qXy5+ahFA4cEc88FUvq6W3RGKyvtkWh+80Iijt/C+SuGqr6vNNP656XlK/AmC29oYHVKV/gpfo68&#10;tbhTk+t0cr9NpOF9dbn+C9vTSJK6sgQMmuFmN0TRzIIJ51dPjdEOOkc0J9kx8surjDYfqWNl/VRU&#10;MziLlhDX3EvjnoT31AHE6kZp6a+86yrMjnmJhtWOqvcfoNkMO7yRLZnO0c7QdJbYump6LlKXjfBq&#10;asethOWido4x8+h33+39YuQ/K9+D8S1a8qF8fJTM91VUKWjZWGG8ZProGbe/tHo5oMgr/Csrm3jr&#10;OStbWMct3Qw3hYwETUYWg4yEyjRN8DyYzGbkJqy2yNZxE0Aubrgm297q9UXiLEno9Z3ljlkFLK8k&#10;biV0NFZZqYfo39Il8Iamg6VPTGyY7VmVJps85WRJy6rYAQ/y35UThEIKks/HLWyyXwkS13V8SMC5&#10;Fq66EVH6/qJu1cG6A0zM9SnCUbCxtMSwa1mV3INMTrwewTjRwgHVdw2VyOVux497JB64R0XwHapE&#10;h75PK9brnthEXIqN45pzzBfZzCj/eZ1pgBPb/Dte84Md2oFw7S+E+oKrZd+iscU4Vq4IRAsTikh6&#10;helDPolfWJuWM0/wzr4I7K//PoYyxYPfG1B+Xk6YIGkftM1zK8XaPhFFnG9Yiqu252t0Ui9PYno2&#10;xVPnD4yQ45lANEQLnjsOBGr1O/GGlH7k634k6X7UQjwg0I/RHzLoH7k8XW8XCJBb09zm59cNAoUD&#10;+X7l9bQhMGd3N0sIDCj4q0PGGQpHjsOAP3KByMSfGsTKzlza2QtoxIPsEOEXBgqABMA4yNzfbzs/&#10;1v3JGWq6OVvqQOBAI6QxWXkgty7ECw7kVnJCGpb+Xcv8rpWAYCC3jLOjs5uOi7klBPgj5SgD4wWK&#10;/DCLVI9MNSKR/OzW1RUE8v7OQ+rq8gN5f2PX1QUBeXl/wdTVFQbyCv+Uf6x9pGFhD7H8sRwHaZ4X&#10;KPTXiI6tuZUd1OanYh1bpIKfBoHcOraCQNBvxTq2AkDQD/6Q+9ex5QOCfmxdGwcp8wJ5f/OkY8sP&#10;BP02rmMrBAT94gtp/G9qfur+w80/9vqXyZ9Qfh4O6AcZzm5WMCR3IBEQL88Pk78FPhE+IWQbyZes&#10;s5O5HRTHCDnG+6Mt54U8KyvkEmtzRxjk9xfZL+8OtYTbOUOBoF+0/Q3p5xb/BSQ+fhGBn5B+CXz8&#10;IJF/C+kXgf+A9E9P/S+w9BsJHw8IiQT0qyUoyMPPw4PzF1VIav6fqfrjI38c++ep/89S9ceh/0D6&#10;6Xz/AhJIWBDJEZKlXwLfL87+Yum/4lC/fPcfp/fjDvwLSP/Zof49JL6ft/Mf1+7nVfz/AOnf+zjf&#10;r8DwN0s/fOsPot8PK36dLfev0PwnXnHruFvAfwbrn0ETyG1gZ4V8hCEszAPkVoTY2djCgYKCgsgQ&#10;igzSbi7OPx5j4MDd3JFh/f+8OD/mICMotyYEGd9d4O7mjshopmYOcwDy/Y5t0nZwGHJUxtnJxRmK&#10;nIsj/H9/6LHbht1KOpN0sEKT8DJY+AkLVhELlvCTyGCWXCAL5QYJkSa6FhHGw+cU6FZwCxdUdOq8&#10;YLQQmULTwEv3yeWDb3xwC08Twk9fv6dW8XkOW6nmOq1fZdXsg3dbStWXYdt81zvd29UOwgJ+Dgav&#10;TV+3nS4EntqkyT5A/9/yvwz8NzDAltGJcov6cPuiuP9zbfSF0ebpguo/fO+lNrbf9cY9BVWQP4cU&#10;aXxE+1JSvtPYijJj3uc7KES3/xQsbOC1MfHTIaNajrr5XK862N9DRdKoryvsSm9Xcxn+rVc5/EHJ&#10;tQr4keh2GR/RHyVIbbboQYLTXhM5efPyxogAOlQ64J8yfolOmbN+jk18P+YdBfMKK/NZOK2opP86&#10;cfZhNbmfCs51xoDHzKXBa/rIJ1gRfwo/Nwoc7BbOdaHKTkckdTGgQevWf3+52f3zVOEYa2GGWx+F&#10;DR6t+Pn18VjHx1xEXxQFrJfUwNh3r46YSTVF3PsokVWHSS0N3o0vFHVPKmB3rmrWGDaSZGDifbH1&#10;oma+l9xU3G2zHzYm4bnaGdTmeyb5IcWSQGy30mNvoSqQqadwQF0nfaBm8s7fZNwOimd8Esr3KQIq&#10;u3HycQJtIuKwZTNeZTy0YcltaHe+hpzLuNF2Irf3wk5pr7bWo5kZVrJsX/xt1OONqUc/1GY0w/t4&#10;RChPSurbJw1CKsEoGXoBQvHDB+Sp2imMRjC4xV90kcoDZ+ZTfKJZ+B2i5B/Quk9rFWZ6UI7KZER6&#10;rvgLUcYOhN4TdZmvhijK3dSP1/pduJ3+B9Fm4RDV2nVxRJQQ6RCQGBi6hwapIQeGZuiQBukuRTqk&#10;Z+iOkQalBKSUHLpBQhCkkVJa4H5zv1e5/8E5++xn799a6zxOL1K63U2mMh9RcGUIO1O7aJgU3H+I&#10;L7Pmsz3+maxk3WZXcgb833vYm2HWcFd/Mp9KwkHxmH5kYFCKpxZyX5MnTVIWbTCJ3e3rG9BSjyH1&#10;1Njcb1oJmoHp5746m//a6tsf4qC2HvQWEkxVCadxjPnvS+kC7s2pmmGADYQfx5yIn32xiiKkT8CG&#10;pzn+kinBU/5FUfKiM00zuzzqV4QZzlj/ywwTTJWM6JFHPM3BSaMJtBJrH5EDUm1nHFWEH63/e0q2&#10;PJlIN8vUB3J07j3EpflB4gTthvW2hqQfHMG8GbqqMJfCN5wjIH2L/e+CCSsBe9WC88Xci02uiSsk&#10;ANNnUGf2v72HbkKMe9ZA8d2CMALx1XDSbUU1VuqPHw3kfBwqPv+of1HWo2BsNCQaNLRX05og7L4G&#10;dlhKn9LWiPrv9axJ+VyBoDrzziB981eNQnalH2xag1RTXyT3T4q4dIN/PhMbsBxFODME5+SJe1eI&#10;cRNKXTzv8YnUEaGpm/2voWUUSD79ivyn2m4sT5lF+2B67w10UKDBchc8l+R/ORua23ojc0pRNwZs&#10;e/N+2GXEIWaYBbIJYc0NPxJOfNtgoyBF9pHtb3FCdDGTfwJASR2sueLejNJAB5rjrsJGRuJU7rGi&#10;+OL5Hyu275yXaqjPK38IQGoUDEjk3xwpBtH7LrnPkuXhmTxSuNtPBYy4BRwOtczYTGFDcTQiLrfX&#10;l14KshCWCJ1j1ayLX2uE083c9a/g8YusnSAL/0XnpgmRNse5Gpyhsl/qwG+cdeI7RXdTriI8GJfm&#10;di3Juqpblbc9xcd4oVHA6/nkXPqSaItaWIMh6evlAqvG7b6kntbAKTURfh9gMaRiSz31md5H6J8X&#10;K1PGjHhqeTFylDdhnm1hqRwTZjXSY6HNWNRaZ2OW7DjPJfY18LCdk1oq4jeuDWCoe16Y9z6pBi84&#10;l7iPaot4h66Fs5tDf1s9YrGM67+v/1YGAyJH8lNHQ9J7EgmhAGROm5ZXgFqIbtJM7AM9B7ZeuM9U&#10;wM6/+q7cR5/Gb2GELkvNx6tR9EHryUp0gT9qR7JFXNFD5/fZvoTPD7+rndJ8/02qW6nLdcRwndvi&#10;B2eNZ8dYNO/nvydKj54lSl1tl6hl0wVsF3rvzVabtEyea3wmzAJwCegxiwnOkThid95e7X12+erT&#10;xiIPAmWdjujeDWGiEG0GmUpOWXjDJ1CA0I2SCVdmT4W+PTk84Uf/+fNbxdsaw/rN29+HSoJF97Ui&#10;xyTPl36NSf8D3j9Zi+U1SgYnT43mSrwaWvja9kkqMy9gl92a9QWiu1BAq7pEQOyx+jBL5xdbrvd2&#10;i9mUTxV2tTCUJS5Odqao1KPVNXqq0sDV42J3Yzc6mBTl5gwwfTIRqc6Yds0K20fy4KdqN4TsCLaF&#10;oj40Os4xrh+JrCn3NF7MjwVR7M9p9m571Lo/wGJdmCRQucfKyhrGOrVhs/0pruYtcT2ASi65FqH8&#10;ZgpHynW5bYi3M0dKYtB0h9zgwV0zTwKDNX6imBKRrSNLLZ7J/PZ5Tsekg0ikDAjSZ14yU6k/5RRv&#10;G3g2b6flzsKghhfZ0aMYLRfkotPeaVP/w/m658hijX0j3IG5dOMrw5deRUte/5ly1Tf/wABIwdCp&#10;1Dx+zsCTbVl7m74tGQc97tzUv+dappeUQR2e10tp5gdQIdkJZXuRg+WxY0MN31YySju+zRTgMx4l&#10;75wNN989Y6EWEP6mT9UFugbYsCyVytuuqSkYb751P9AAzKRzsBh+Gd9/tB9lLEfG2V4UcLqrQMhe&#10;PvjmNZ93yJ+RrkmBNQ48aRbbq6q3Hc5YlRoAB/SlMQnJhZC9ULYk3pGX433SxaAjhHRowVdIrz7f&#10;Nc3mABVHzCslCn8wnErz+uezK8RK8kBPJxUQ5WRf5TzeRxUYJl0BJ5CIq2eCGVJoZKpr/9nOHHHB&#10;Eo1sDegz+vqfW/RaemQqTV3qc0E+iEcVwwnvmPF6y7/Tu6Jr0dcVB4sIIuE5vwkEmNCkPdrpC9Ao&#10;GCd8tbXZgFQiVFdlBKsZUxxOeBvmAagF9OZzQTD/7/EiIBQB9zdyPVVvsbtdxayMcYrqiZk3J8Nh&#10;ckmkl+7QpCjAl+zmAD4mFceTVTCiM2rYI3fg6WvT3GblEllhqYvHjX/ThPDxXMrrEawx76SjZLv5&#10;vDPXPVHtOJbGbby9IOfGQrP47mJI/SWHF5d05jRY2yDyd+Fw+BQJptc6rmTa45m0+Ybixg5Pl3s2&#10;oNBJ41LPrdHwzrTnvVPsMX/JQZfu3hWO787kxlT+raB4TyoEafCSonfNhjMjDvk5fXn8xFj2/VsO&#10;fmP7APyJ1NrHlV+CbwowJmxFb458ijwOP+7x9DHmCDpMes+ZnmeOvdzM+jg104h4V/Sphyip+ccT&#10;jRxBpRONzt8HrfPkdi4f029aR6F5sAZg1kgH1ii9rGoGszW+UXiN2TTxVoCdc5QP2RrH1nCm5+3l&#10;VpPritRwqMsKQap+lLfCXQ2dFTC8ZVUGiJkUC+qqptQq7N03SDkYBy9W7Bffmma7LJTVIZdUAn7h&#10;OfB9WN+y51uKOfH5PB+9my3uzTFJPB+ti2SqV9PfLOUkIQ34klabF3pzyjw8e8Bw3umgMc0iafhk&#10;1m22ytBESl29LWtzbB0qSl8CZjW59vABB6m2lSwT5OG1tFBEnkcXRCy6duZybeNVOFUqQfvJ/0d2&#10;IYMMmihmhfu++VKvxp28Prr3bkcg29wLLVXgfTZG3seHhekgLyt1xAYs09WqvqR/GBdSKcg9Jwpw&#10;L18Nkv+eGTzM2Z8jGseCLC5X4hz/kC0+b7QIWggbWwCYWBSZar3nW4VqDtEIOxWsSsE4Fi9/Kyj8&#10;BJmMnoKGzHkQwgELn4nT+KxVwC498O00hfofSeu/RJbcumv76bKpdQ3LAnQVN+Zgd6OrgegetQyh&#10;5IlmnYrREC+ciR0M74p0TpIp4yIjpnVOCk2OthSe1hpo7Oi5Tmp48J28J0RxvEQCINdZVC6FBfA4&#10;rhviab1Yix0oD1r233pMBbIeL5C9j03wbCNF5+psf7HV17VH+/zg68Dhq2ktJf5pIVptA+X+onv3&#10;H77fENvK6c4AMSkltKGJ8MtY6U8EZBy5gE/OYhfRvIHf4oZkqFH9ZXwVQaYjAwFdpqXE4MmUF+V7&#10;ZtXpwaiXgWcsPMcSqnUqNbltJ+jyF/artP4tPx4LkViBmzag4aD5O8HQA12kiewZMNWaDWHCGxGh&#10;aZaVSGBOH9/5NEXPNit7hHBnGYxXQkccGN2hVazI32bVGXSTFE0r4QMcReCKhdMRsPLweeM1reoL&#10;u1/ih8TnHMxW08x7jz77BRXkmMzqzuzyInZ8sP7Wn1fMeI3v2Jix1JmIvsHGL2Q1Ys74YW5EJIkp&#10;roF+6uq+sumXgsdd8dVQ/N2WrbzAo8/Y90tD99p41P6KhIIIHAYAgfS1mzW8lRkRwNSCBZP7zdWu&#10;j3cJlNtfv+JIyUpJNhPd+IIrPmttvR0l+DimqBUN8aNSv52s6fIUMSW0Ektwk2PnobtfGS49EQU/&#10;6HMhaUDUeDvt2/jQXkQMZyJuBJU4n6nxWgPSjmgUZlK12YAF9hsAIMqcsqnYBq+fjrF+vh+ha+Ol&#10;tLTyhJs3KK1AhfpEQ+rSukY81Xi3CyjDfadcyoQxT1AFx+lkG2UFjI1KFRogbSUehlf+bJVJyaJA&#10;yI7ca3rH6b65LZVJa2CH7EIx1XLvAyR7+/ZDwPWwWMx1PbhBto9rUWA1U/AUtaI70AM27jUHfRQY&#10;X49hzUO1xFMJlCS9R8rmcK2Z0L5a1IpcbZRIssQLLtIgDWhVhhmu0w5/iXPFO8CxEgKz3M/Vuxti&#10;0RhYRM/RfAe+JDtMk4eAbHogto5Aa3IQvGNSsFwj79m8xJyfDkiFJDmSNalZacFMTI7Sz+Iz0ip2&#10;Wd5aeDd5IJGGLiECxX3tp0T/SrAd6UDFu97Qs6PySGp8O+fgxhduKZFNUwHPnzJfFv9hXfbZ1jCi&#10;ElGgYqlCZUCKuRpReYdQmiNYjKbhOgkE7OumUG9VFhoNLflmVFYR0H3q2BMuqbi/sBkv3z5epDYE&#10;ko0rjGsw7iMp+XCacW+85D1FLVZvbwugPUH61o8nZFQWUso86I9WYr7L/qxZSUfKJxYfgvHnPl7I&#10;xxv3AVspeWiLs8lHrmwVKK63dOOMXdvJLegttuBymByxd6NdOER3aqyrm0ACP0Lu45O5J8pknOgV&#10;FgHnAqmDyMB6ig8KgQM0AwbxF2CHOWFX4OsJU8EXAgyipu8dlBJyQkqmjrTTvkl2BWbqNx+zCeQI&#10;VCpjarQxz0vEXJ/wqcbWhmPk+rqNkdDsHAwSGbVzf6fi/jYQuCVSiwI3YDdsoPEkioD2DesHrMNQ&#10;dchdr6vhFIQeiU7sM85wZ6aksEEm58ZbsdAIk1f2Q6rBrYUT0lcgq+Tvh2QfmChWmjoNW57P0UYG&#10;atmghoRXp6LD1jq+hxfT12ER8lWv2uW4P6zRT6mvtBdl2HSfXKtQsI2aSCWywqOi4CjmEHFdzpnA&#10;blO+Z3hoywbtkHiiGq1FjUinMm20vWN6jjyMGoGcEC+SY+ERfLGQJBkoox8qRAeJcj/uPkMBI1P5&#10;863LgO7zxM5+XbisGXIg64QKL6oYFL5+qgJVmz1Kk0ZHMWwiVENHdIc/ptbLl/kniT43iKY2/lBE&#10;NzWBnwu5jCkvdbmsBvOoBx3YJlc270AH4i+vCmrzlLV43nMdRNyxiHzBPC6DE85Rt6riHE2PdYUt&#10;DgyLpsqoEY/QIIzxZlwaRSdPoBWaDJdXKizZJlXrQyG3OZROM14luhkpdsEdgadEMbOQPKrGsGKO&#10;Umgm+AUDmFPua8bu6WMFFhsXou69L5qbS41HqgAuT8+99h2LB8rcOv7RGgWM828jKDPU5BzvSjKY&#10;i6HykDyKfpg01U75kd5EjN/N1emsMzBFJBkeYzs/+RL+NPrM5BxSBNype4Um/Kn0HAF3YvA9V+RY&#10;msT69C8NMwYsNysPie0W0o+cI/qQfN+c+BIOYkQNq4Xjxvr+0QbyuAcQlw7y9zTUHlaSr4iMo9CO&#10;uNBW9pmEtL/kJvvrkLCZYxYqd1MpB0AUpWPaYMnq7w2nccxAPxFKRvxie9r9eoXAY8gk7RN9mkmU&#10;kbcahAQIwRzgO0nwmLZpfqlF6b+JQiVhiEQzN3NSRWAn5n8Hh99PIpBYwunD9j3N4AIe4qgeweCx&#10;uApZKSnlTa2yj9pvNQsQBGE7fm5gg5U3WEUjd1JtMEIGrWd28LWhARAyHOpIW50Uiwo9C0BFX0S8&#10;qxWtnHKUOjbpYWu8TNdlpAb8QLgwoejpaNqjPttnGuuvlDFgAziJJ/OysIB82r33Amjj4Gmv1qNm&#10;K1/J/DYmwdcItmUQ7COOU0MX14mc+E7SWc70weqGIBPbvsrdiRnBfb6RKL7LpqpG+rEQ/vNTCjAT&#10;4PvjSzIZK8/ztm+Lmp+iFDXi0Xp8NBX4FYpDAARcEis9DTEIDRN7dxGbrp3AVfkkuRVuCBJ9/FR0&#10;/FXqc0Fz5pbxGEnlfZN8AHuL0JLagcOLX74G9Fnam7OITt1cr4VrizncP5wgo0pUINTiutLxJcBX&#10;g9kmDFf1Fk6wjUaK7pFoKfeYtV1+rma4NQAPOzdsAVeOWQveHfmYCaL+JSe+7i02djq7UtqKo86C&#10;H4scS7TzUsu/1sxqySymSwVJP+8qXtxH+3O2NiYLMf/DqnORmwo4PfHAleYwfPrGgJX22WqQN9nJ&#10;KtGk5l83bTABg7uiIZ9kNRKsTI5R89RAtcF6Ow36gkSfqwMP1uK8KExGIN4v8XVcT/XK5aODm9cc&#10;STQzqfpZE/pf2BNcGopniMIKZNx13w7lFYf7P/B7cJot2dQgieuHbymGo6CTpRQeugvYQ2u9sazQ&#10;jE8RF9WuDl4LnXcKaIj4+VPEancUr8H7TwpWhZiYYQefLBqQEDJPcKRN2hcw2aPVl9dEx98eL/lN&#10;oqDLpRr59jjknloqkNnAd4+TWVdr97VSUfUAuchvP3tVHRJUTD6Lhu+cky036lINgA8KvsoPigpD&#10;dGKYxH//LtKEQUzp9vEsIJ1BYC6ws8lho+P9OwkIZwx2jC7E3XlAmlBkoIw7bhgGcE2iSqZ2/2of&#10;CjRR/b6DVtVFVfCnCWXSC+Jy5MS4Q/Ai3TpWqwoQHr8C4nx7wmodlWyhT7vUhaQopff9eRZxzsm1&#10;JY1jxsArGTN1+bRAr5kaGh/9PqK8Ei40KFLi1k/r+xTth1xFs82/KCEl/YO6TpiizTXtZ0ZGdEyx&#10;9OWY4ViX1l3CB5p+fvOmxlyy8e8li3ffv3b91sc9wCcSrqICsV1JV6x6jL4wB2XgJiwOiZJNnb2O&#10;ByE5m1bqyp5Tg4yirTzRvTN7KlHBOlH1aNTev72+3m5s06kbY0GRaFzj7jwaZWLAw2pTWdWy1ncG&#10;R7aVVOARbEQLzQ71CdaKfVx4WKWzj0WWvt24JKWEnxVSHckFtD19wNv0c0N/d/VZKxOl/cgKUqZf&#10;ywGe12ld0UNvf+PVHHZgfAYuXBzU6HqaevC8Sp+TRUR5lv9DpvRrKdpryKJZeZPiHPMfj4RcEePt&#10;RLVxU7lOKbyN2eHgFe4BS5s2Mn3YHhjvhVPfjL5+FnHjgrPFlCzE9DXDeFIQSd1sXKZ9T8w6diox&#10;xJun7QjsetunBeHayxJy1CbFe7sLaR16qUMUNXCuEEkPgnEGxL/B66jdT1JfoTT1Ss5v6xAyKou0&#10;b/qjf8a9MLEqct26cOWnWoQSq9pGLNcg1GH6HNpxhTqck3QodWrFY/+1tIZbhtnDEv13ZhY6JY8i&#10;S8xjzzSjZeous2U/xZg0/g4tJvks7Thbtb/YpCTCH5hmDMV35ndeKU99E2G210bkAtl+sKUob+9n&#10;SpIGeJz6ZzMUjOAW7I2To/9Kwo33m/zaQzLZm2T30JtYUSHSkmkyU/TdEW88rcRstp676uQXagKf&#10;MD4GK/9subI8UpzszssEBo/UIPHolyzhzAkqfVOAjEI/JWby4N+jX7JGMgpAVW9ScD8xaIcGMFIZ&#10;SpLD9Dn+v9qailg46kzy8TKNqFClekF70InZMfX9fPKWkZ2e/Qk4KhWN7ac/5gW8VCM3QKF6B6XU&#10;wq+Lx7dHx6LTkos9ltv8NSRPdS9qNcviMhoOH31glReuECvn6bensUWs8E4Ih1vwVQTO1ZjO7LQu&#10;VeaPmv//wC1YwmWgy7jmQFsgIqmSHCKReSXDaFer9CG0RJxjhyvuyfMjeU/VtVNQk3VGz0PY82RE&#10;EIijARSC0ppvD/RlJB9RHeD+Lhf8LMk6m+u2g0m0ekXEnL7m4R75m1OXb63gLFCbRAgVPKXaBOYl&#10;+udEs8ljiK1CWGp3yoOAaYg2caHnJMfBGV6SDuocDdiX+K6dNz6+qkVQZc2pVt9DzfsobsPtkoZb&#10;D/3Tl/YMF2Pie1V8vy4vjr/jerh1NqwcoPSp+sQ0sTUL1XBLve5lGhVY6aN1Tdfu9NW4l/xf61Ad&#10;s9CYBJMNW9zcwKwATMCYRkrcnxRdQgHmJt7FTqe4KNlmeErgL3duIU6MCEMpxFJW/OJJ2YRF/cz7&#10;edxPPyaj8BKHb9WCxZDtFJmxpKknV0YD1c3mS9Usw9fpNOl6vMuN6DrpIdXQNeUY2UXW/y8+KdPF&#10;LMxAQqVX9t51LvdYAxbjM+QJ+UjeDCnwFlC0OT1ISyJmEyMR6X5N7zUuG+SFG6xd8/zg+LuwltwT&#10;56nFDogmRE6gSbTtcPVcoXlpKFwHVBH405G5BanJPGygLu1l6Q4rVmlR3Fn636DgSMWYPED7ZDkg&#10;G5UXcIjICdmRYFYGdDDSPqbRFUTXYIfV9c77uJdSwMxs+6JLFRdGyZ2q0lz1jrPN/CVOjv9m5vKZ&#10;WqdrhVqhm4qg9U/OsAg/ocPWQ6l3+lRX7wsr3TzU86Vy48oBbv944FJW3NH/eByW2+bz166t+8KO&#10;bg2dEOMxkoAdIzOGcyG0/NSY7Iun8Vxqdl8+jRQ+sOiOpA26WD2QqAuil1qM00eaCkncc0FUgtY3&#10;0EY22dnvkkRy7+5u9m6jZK5ivswyQDnuGIL8HTEcPvgSLagvcUUkHu9r/oGEikwZe4vqOKuk5uZM&#10;ATtbpXcWG+5sE7ISZPHJukcw+9EWz63I4mW+IMZyLkkxsShFqAokzRTmJQJ6oH0yfkiTLzCyQqEe&#10;40mTut3YtRfGLSt3xcFZID33zjyfg0GHkoKXq3x4Hal9O1lX+Vzc4v+bKISElYgDIg17quYV89bK&#10;yb68tjdZyC5NfrZQNzo8ZKyICsVgvcPs+VX4p+X9mc9sQTwKoqTskM4HG7BvfRHnyW6DaEN2pZv9&#10;MpShP8WfXY5/x4bXLwLAZjlVouZ1ReD4vD4F977tyVs5QslpHJ09Jw7eb+LGf8+LO2b+RQ8rSi+e&#10;aWLEF8jkLCZ23yFdHrhOzf6Lh+X3HvzTI6ewH3FX7vmeo2JRTz2ii90o3/JqFf7AsQ7XmZSLUp+d&#10;3ZEop2uv0DwyCkc2WFC10wnXfpt58pr9ZmihydXcJ9y76z8v8smt7fZ4ITorUl5wEemvAkMnGWN6&#10;CVNlDHxgweGfmOQJqAgzkPHZbBK6lfc+NyqklDxD2GhJUnvBUao0h4suknCSxCbIoKZI5AwLh07s&#10;E6Fy//YUXatn+3HHI5fjUWWy+sj4O/beZQ7OgBK8RsTly0Olro+6qSxJYMGEePzvX/32EZ+ZXNpx&#10;XmJSjNuefBtbqaRr80XX6JDqRVgdwzfnFQrRVUmv7RM1eRfFuWplDZAqN6M2I0ybxdH2J1PZOAki&#10;RVd1zdvhkOdRhTjkbxllMV0Uqz8VDAMDDRvstSaxoiJphuiYQyDOHQ0XIpgzSUQU3A5ybJOo7f7G&#10;Ta05OuZo5dJpe8wgY3a+hWRVFbj8V/d+2rxS9L31QjhSMSL1jTPd6+tjXUhmVaUCD7+dROMNXJVn&#10;VaBiIr2c/i7YEb0HpnKAlxC/TxIT/h1rRzKUV3HPhLAAa7sw7JSw/7stjkKk1tmFOJDZgfsYekUi&#10;TUrOERkMUTkQEskyudcjlpFNDRHz3p1mWxQ7ZZ1OMsutkkn9FXl4tBe5+6Legk/RhzZhdlIrGsBk&#10;eqOH/9I0+g+8NbDcG24nfI2wSDGMkEdu1CZlePF/YmNF77LCeJoxYIgnMh1Z6VqqnktE7mP6xYW3&#10;aTN116Ba45OroEjuqsNFlRvEHx1GCvRZAqh2ZgZOgPV+be5xvxS+U4O0I3uHS2bdKhwT6SSXnJev&#10;Uu5mLJsj5iYrl+B1PI191dFgKmeT07ylZV0S0lpsWdUrlPClHM35p5D73NItIXCmsipOKJP6MjPz&#10;A3EzfiI4REVK5AnTACdsPelkXtmAkT27aXWRQyxVeFh4PHpo+i8KFVTgNNM//K1+1e8wVWIYazEd&#10;9yRmgDXPr8sGmXmBGp/qU7P0hGP6S7swThUByLgTG4A2sBkRntlDUVjCqoNiIt0+HI5jTF1XbqTl&#10;7SG50ziaxqdKUsgSwN7uosOXyMyOY5+gf6LQOAM1fff/dZQhxX2+Fni6672V60sBT7b1HBGAtFpb&#10;z/IfdIRjfv+eZInC7gAkn0ZQmtkTw3NY8WbJFUg1jKV5lTBRyiy/k/jT/USDR3tiSJOjzXJNIBQc&#10;40ftFt0PESmFIC5ddefv6i5Qhg2H0tzNLcOEHO/Rv8CThXXUfXK4Ik19+/BRdkOboCfiV2lSdX9p&#10;D8f0v4mrurC0pzgxn5g1KomAVryZSdeyTsjVxYEuVlwmj01ChONh3guQkpaFE1RxaQGd2Z282IwA&#10;w+H4l+uTGnpzSBWncTg6J72EpLEo3oUdKTgh6MymXJjSqv3FDAd6U2WPevyQyiuicW2bgGNOTKoZ&#10;ZaDzsRnPVM+BGg7V9Z/e1M7gYClz5UF0qLQ4UU4e5+f3+QHll4y46Zzj7/1M7I9gH6wdRY/J0TmD&#10;cwMSegPoCMh5q+KxzCIkj/0/45KNCZNNkv6WZQaZ9cF6ZnemEkFlCvZMlLWrr7XqD/gENOXe7laN&#10;taC6N1H+gfoekLlfHD0cbqK9Qo4tOsoV0B7v/ZuWLnFFsXLgq/s/i3RUBSr4U8VaZjGfwYeqNxGg&#10;2JTbVezk/Gq8OxOdiCFd9FZuzMAMhax7KuBMVfqo8VndWU3rQVH8Yg/QeQkLGgkJsU6GbcCxoNqR&#10;Q+UI9CfPC2Rn1ciDjvHqx+kdqWRMp12M7RyoxduoeNeL2BdC1BhDqAh18xVWnbX/6jUGmV+MQYCi&#10;6a64jXK9jAg0cQKirK2nXs1OYsAt2aB4XuiYKur+Slm8cWONH6Yf++WTY7qVpq8+xoqnAs47XfB5&#10;NGfb2hGpnIlaQUQVshBKwcQvuShDJCV6zWM//HEKQvAYkjjWjxqSKKOJIWk8ptSZo24Uj2KZmVm4&#10;rfxsrmSrjJsSNEVcv6Nv3P6LQfKcLtGcwaU8heQ4X/pHy7SKodo/c8ELIXZ5/n3SFkWhrZyGo3OP&#10;3SmxjrUDBy6tSOnVhFffNMV0LELRyYnNGBC15hj94dT9ex8xNzpwTnuf0/iBSvpfoUAuUTVT/Uk2&#10;6k9E+e/PD2o/Fpt4afX5mwsDoGlq0Cxa338IWRaHqrq+BWgzVEnHYKFx7uBrU7tmnaCX5VsIBgRi&#10;pkKSloUEJlii2RWnVxlSRHdZBBAjhyW/y1PLFi6kOWaeVFE/Q6FF6L+rLezh4yKlJ963aNBCetQZ&#10;P/slOrbY6KiEH6nxjFL4kkTxmOVYyh/3gmFNH2m2xfo2RtXur4iphmAYi/kdPYcK7BK3ZEwndYQ3&#10;WjP1aytRLNke4yhAQnD8ilkfpC1IFpEgqv3tODcNliWxecVzW6IPGw1UgMyjil5MFSQ7yqdM+Fab&#10;w5n4eBrv3NYZKwgvo3CQcJ1zpyLhOnoWPGEhajJp1xPXU7m/1PkE08D4qZQfmamg0eeFxmonRkTn&#10;+crr1+sEHk1AdcBTWQSLWt1x8zHDBJnfrKEd7cujz6N4+onpMKKQh8SfqOwXi+8Hnh+MPFlpeIWI&#10;+DYsMLaeHZEVOYqsywxLzor0cuKsTX/m4gEJqzGl+eOAyuwQuRXbPridTKbQIKgOSc44MRRENga3&#10;Znjdo/rgzgQaAA/UPHtOQkjSbu6Od7nRGjuQXsaAqUAiI1fH7KK4mFehOp8TX1X0fLSP8Xz2ZORa&#10;68VVTQP23/1pjvllpca0ddljiHv5d19OUg2wGzNsllkSsbyuJvEdnZHTPoSuiTLW4HO6voTCrpwu&#10;wVOZsTKxJElQZ622hZb/zdRfJAVC7/+Pp+uOh/r/41ynzigre3NHyMgmZHM2WZnh7FUhMkLZK+5s&#10;Ejl7RXZIKJnZMrNnZlRI39/7Ur9/+qPH9fm83+/Paz6fz9c7nReyoelj06cXDaPSUINSUhINwSTE&#10;ZnWuuRoNXATVwciZbHe6sQ+zzT8qpH7Y/+7em2p5Ekbc8aCFIZTBISnT5RZdxCDPv1XZQYoLEsIV&#10;pOpNdzMHCdNNVTRlDwcVi23QYVsTlVy50XEvHfEx0NfHEl6OeNIYJEK3p9PL3U69rbSJBk3TzpNZ&#10;hBG7EyMZdLxZdeWmNNPVtGuC5AmTVbaqv/W/r1z9PMc1jdzmz5zqihDWzG5M+QcSIcnlvia2RIw+&#10;SvTT9DZg59SLtb7ESJqNYvOHqerBKYlldUSdU0e3K7AYp4RBG1toNrHyKOvCGxm/QwmcyOQwcMqp&#10;cCgoolV6+Qq72FMTq9aoor4AxkRPtObGcjo8tOObpv5dkSxJkLDTbjytdfU8O5owWymcen3pe8fc&#10;T03bT8t3Vq4xxiR2SfJXjxA4POXPRe88r1A+b+hsYHd7Be9NWPq7qexm6qLYObv/Y+QM+27vrqKH&#10;LZ8Bf1y44jYDem3yoTR3/g1h9/Fmm/UNBfV0OSwzkgP5cweopxTeemxyOXEBMYobXW/xr2Wa6rei&#10;Tv2p19lC06J0eDLbC9tO88KIXcSbu4Ic39ikyEx3LujmMqbmfQsmAdIlr9RYmrZLzxvFydOlOX5/&#10;TBKyfJ55/vGpKNRqdU0q8p7J0r8lKhCsiQ3ridWsv7+kQoOxZOUetH0m88GEjVmwO2HG196R8nCJ&#10;nbOU7A1/4xhMd2RmX+1hDkg4GNlIaAm2xaZocGOkkGM5wXNdCpVN+F7hqFm+N8+Bi1t2MtPbmbi+&#10;pl+z84HRT0lJxfD4JsDa0T1Oct3MeluLzeQaeZFntFR84S+VItcC7ftpc8+phLg/a7r1I9aGjBzz&#10;TPoANkwegeVF9kA10X3SjMqJ4QrN/As/WVfTy36U1YTAQqGbVHpGcUMWAY0gV78Iae7mknsIUbnl&#10;SrhBK3O1X4hBNjCJvIlfqJHoVCVvNmvVV4VnTX2or9ikPSypY5KsuOdfto+FCmriYP1cq/eflTqX&#10;Qd20Uc3Uo+ayag+jIBHvX8m2prjUC9DHmDGXD6/HKpTaCHOSiiwM7h5S8cSkETF+/fmjbz+SlpjK&#10;9MbYm6R6QirOjicj6gNHiy3YbVlFMyleqr8wUs4KjKxM9MGyWsZ/fWhTW/PhkqkHEE4AmLSAUpsS&#10;Azq0O9RCv27gY8TchfbvSujTdsfbe908HlSefJCaJ2MsjS8CTyYiCIt/6T8RSc5Be58wMCz8MGVL&#10;HZ0oHVuc2qHAWUE/sRInPvfxc+Lh/sJ9bTdKgeWX12uaF10S+c+btpxG2N0kcLJq7d2CyDDXFGKN&#10;6zToB9tTtQC0SPJpqoKUz5He+iU4h1ZAhkhYR3WvNrmMNbJs8jxWS6LwIxwLfZghcZ/9uKyoiWo1&#10;9JCL/47a2fjSO5SGB52q2XBllrYKAO2ynDQGkSJGa7fzSqkBaBdiD79bAHfSvbcrOM6GjzF5iV2x&#10;QaKa0+x+Zjq8CBwPRHNyIolq7PszQHp7xCA+qQd733k4bXjPkUF5KFVkaczJOFkruMeWnsI7VEWB&#10;O/Fllwh2bLooxVTLPre4bDR6m/h20JZLb31bbV5VlDTbk7BL32Y8P9mNPqimaHx1/VC76GsTtvQc&#10;PHR8CDmMfNehSGmdqIKx3xmNXYl9GXmrU1UPNFIF3/LipYh67dbKPnbbv/Wheqt4+6YBmzM3C6cB&#10;jxf55sezBGR5Wi4JhoHmzprGQ+E3n9kre2sRk0KE9iomB2wbzxzeTyAscs79i5i8LSnBP/T3xPgH&#10;i9ghJU00zcemB/4a4vgYs3p3hMdrLoKT0UJZ7wHJtUG+9kO8NYEbkwriVU98NM46MSpzPC/ZCbuU&#10;VagPXrzJ6SHDvDfYFZr6INB4f40E2Y71aDka/zZw8xMFGRVFym+Y8T2tkfxzFxLJwNOKOLRirbVQ&#10;MbN2LHk1ukzg92u/S0vTT6M+7qUaXuYlTfTVyNFB6wSsaT1DYGbJdkQRTejlx8LhXlzK8JCGj8zN&#10;idaGWMbiYj87rAfZmeCU22S/2M4DBfpX+cTS7y6gvOcvJKgaQqqnmKXOK3PwxvIIr4YB96WHeU8T&#10;85udx0pAG8DeQ6wEQ5S2612ly0pMXNKU6xEUPbloOEZanr1HwyXGYYXhRxcRnkygRJxTn+/x7lOq&#10;pA6ryV/HJ6T72bdsm+BPLvN2yNXQUM+i7PwwlfDWdECLFNkn0BrH8F7NMgcw5aE26IM6t+n1dkWG&#10;+qNW63kGEZ5Zt5mdoribTyonDSCjlFO1G3bC9n20H1aw9uwe7Z/SPzxaUDdvT17dGDKVN8f/JMoS&#10;DrSSP/A0gopaEvx4a//6Bj1sXgx7+0Kuox4jfd1Nkclc7sJm91mpkykyPrra+5jVgekGckxNaiKm&#10;84a6phQRlT5hjmYCL3R36I7/5mgx3UJiPncLz2nZ9TZ06B5UASOZctNQDUltmu038u8N5rCrfi0j&#10;4WELoPO48h5rhkyCt3gw+87j09e2bF0muNj67unVuvtLRuyX79LCkXsMDXDu3vyBmoNHpqoM+gZD&#10;NLHzLShfrLEClWmc3KZGcNgMkyW99G6L31F7nPn60XCPoVrEX1sPhKThSZOYQM3l7LPZSVESvRfF&#10;YtJmXllfmHUz1xz+0D8YDTAP23kGlyXOIOJAjzdeG4vPFfPZzP77nfKVHDP11K/d5/JsLe378Km0&#10;EuvmaJWx6rEkwyPGIsv2Vnyf6Hg9XPlvha+fjDjt3OjEhTcQ2+bFOh/5nm7Xq7rN0KlQcigY76gy&#10;P4L3EYe+at5tPaWV43JdYhZCqQF+1lxMTbNuJvD6D5lMNKPg3bZ+8S9lBduxhZVHxnZFJ+uoz2h/&#10;1UL/E819i3mrxBVLSe/f56G6GGo+vz/goETS1GNDo2CsiOIMSOazanyAePzx1Y/LSzzVlJ8Mtbl0&#10;0ZDnAQfdSobHhKHbs626YZts87X8TSiDSy11n4CQQijJ1Cqz6ET5tZ5b7LhzXSNMJON1sXor8U8p&#10;1tuhBnYGC6K8OCQ4WQnPW1X4EEiMIm6xOUmgNfrUqhhvILvcPJY+KB+v5z2zuSlt3Fh7X3gvzp9D&#10;0fAOksSb7zJ7wihmlGxmQqIK6Um/QnnN4AJHlUHz1vWTXPtMtZw5BiX/Sz+SPEJfD0jF7IbpGvpp&#10;7Sk85UGL4SIlPvk1ckgD4lH3F/DK5m8x9R9NyJoeLEWL3IgKQu83IG/SxXf1t4mDAtz5S2uLGVEj&#10;QmO5oL7byVc0Mj4eDSh7DtvKhP8iBOhrLteW/iz5rMSHfVHPiW+A4OZYvzhQ/zTIVuUoV1cmSmzk&#10;r29Fkc0Hxq+RETiqzPSpsxk/FSjcijtqlZdrSuvUiKKFTTfQfUuFh/Cz7qt93ptpxSqxrotMJeCJ&#10;JsydxcIAkn+96aI/Ux6Puk5dQZ9Lv+39VL1kEmJZ18+CrRxExT1iZSlSNec+jJbLfRY4gwbh/juQ&#10;YDOgGvTQNfdP5aJXU8zfPORTfBVm4bEnmlg6Y1bbh/p4D76rPcafK5SgMv8yht8mLfmV982kpHLu&#10;B15l42xkc1atrI7UjXvtxMcFez7KY7LkTff+nNxNSNoBqGgyBiaQ9VgXDYG7ds2xfHJSOBHo+Gn4&#10;W5KSyBfvZtFKGtT0z8xsqr9uIomfC7JIHPbebXD7hlQRCu9ZPeIzzZ+MhgeXYJ2eJjC03iMO/FWn&#10;azjqfo6T0Wvh3dZOjTCoRzl2tXwlQENkQH2bXZH1YUfUZTzUHdkJ2C2ONw+3N4fJt4JTq4cKS1iM&#10;mPGryXHo1HIC8gjpZ1eqtoCN6WFtq98GcIT/969O+4KJr2LteXcbB6lwQVyum0KtNSTxEZCycnTf&#10;W04pm4hcSlHSHL4/LaR54APEqrlm6Fg5r5Z3HWQPW95N4zFOpCCI1bnGh6FF0ZoijsNljzbyU4U+&#10;aLUY8iv6Ohq+J4NNt3Lf5qU1i2hwecLTserBo6NhrLd9zjiwwu8KzC1vpSIaEMAf1ctMFbUkdx/9&#10;SgDy7Hox9xl0qXHlFcrkpRRGGT8R7cJXeXHpF6K693YMrCd54Sw02KRlBuxP6WOqvAwvtmIo+42N&#10;aV3FdTzZe/NyCOrSdvFw3CxCThIh62a85CrtFLos7EZA3OnNZt2QOXGS7n7amcMlsfrlWDrhgF9K&#10;PhrOo5n6FXjlQe4LNJet6ERs5nyX4nKNm3UDRx6QC0JGqcNdCmUQtcdvjkpr4q/hPHNME+/140H5&#10;SzeWcXJUxXqUiXatlWvwVyVNP4C2IJu8Vd2RUmt+zZj7VyySxjQtJ67gB4yKmMfTi0ar9AEmw+Oy&#10;ZnmKqck+tD1aPt26Dta96inq+nu847xTHXSG6qK9AtYnKlkUx7BNCIxlz57WgKkQZsQnU8xdZfHx&#10;16ouxxCiWbTXouzZ4QjdWruMnvOUe22mGfWllydDqG418cO5y6VG73nZLe7ehsFLiY4cpmqcYsfV&#10;49THA4L+gxs7/RHm18iGEPlz3yHmKFcmpuE//OF5jbXjweGBA5V79+nu2/+AjFkFSSEW5ekEXNva&#10;Hac9HAxmJlJrRJi9HU6ZIj9jeyk0qIk8un3B5/CeU50lJMxSq7kHx41WZ4VVPtf3h3rJ4qKm7g2o&#10;7+TDnZn0ivGjh7lagR558I2uFqcRTtP6qHRUipdcotnB6G2d/Muz759O5fIUHIicKRRRiWgdNL4T&#10;jwz6OMrLBkptiZDRH+hyBGpx580us2yAr8gvn5Gt8u9/pkf4tNoMb2uwFG2cqk4wgfmPWBF50p1r&#10;RuVpPqLTe5yFcf69KXzXkCfzmulCCAN0qtVjSY8DjmfSQoekgw7NGw4VMgYX8XkAMCjj3nJkRH+t&#10;pSefWkhEcfO7qcllaJlRqDfHL/j+itLujNeIlkRbB42enbR8ExHO6R2dIJPVKbXrTfJPLw59o7+9&#10;IzD38WKYgIPVyu4980Qg8We98IWMp/txQDOD3z3MlXWADEtuYDHtQ7xYuNlJQerE7yg326/aM6rF&#10;Y31bmUTsg6wQy+fNbZ+4hdU5hhqLyZNXjubXXYH/86DxGhsSNVeGg2NiUYtxOLh+12tpd9PAsLt9&#10;r9aV4XVCABpo0Ofq3Myu8kSl1TwW95VlIibohAetsBR9LMzJpVFGSIN4QVjppluDcj47nCp9AhvV&#10;CI5Uf7AUkd5Db+pd24ILlUAc2cfOpKN9c7tG4UVL2gC1lJeiT2/64FbI6ntQHoc9d0cLLJB09PO8&#10;RACW5K1t1xXi5OaTzdLK5gN1FJxSPm351u5o8e0ihqHpLOcGbK5DxTZvFJ7owmfbZ0Cl5tziNtOd&#10;UYxgT4AnnLRWV847UhEXezufVmB/RIG2lSccT1a8E74f4chzMdzzmXmmeY6LscBnJ8GYme2RQtJh&#10;8ckNzoAVU0nzRQ8Py/cwNU+N4eRpBUTLJXF1tIRmp/NnFwZ6Vcb7StNCThiG3Kd+74n1TGRQoVr6&#10;mdTRE0cnBU9w27O0cz69wqKJo3fVQ/H047Sv+f5Sq4+05y3Gf7tHMFSVKL/lOFvgNtQ6ifFwstoh&#10;qJM3bHpVIzSEXuZyMDavlIQfaxTBn649WLAugtNTCCCCiBvdNJbnNkRMM4KDpnQdlRh8qiuco2Ai&#10;xPhzn20/xOpN+2i8xa8JAn3IRXK512xV68qRP55ZF09vMlFNuf8KvSY1/KovS3IEjRE/QQBo6DEl&#10;yVvah1+A48WK3G3DqxD3Unjg6HVdY/TDbI6pwTsGf4b6RkTHpxQVY40zXWiGGqvz6fcfDgS3oppE&#10;wCuGueSCKJPgX5qb8/bmcXx5/1bRoc9zGv30nEWJHUBcqJ7eXIqnItLz7LL9qfChR7X3WFIIbZ1U&#10;+WanSVCbAoEszHz39JJq/yQ1D51zLygk2p1Z56moWETPGqIIE2NJWMSTp6OD364UJWjWBH7Tm2mu&#10;3HL2bfOOA27Op4r3BsDRZAaMu9cYk69JHYSK5z0buCySSpaSrty+QAV3kEjvSAz6OFXQWXj/t0j8&#10;SIDOAEtGaAMZp8u8GAJ5wW90g1PqRcrTMplUcnxnAvn3l7e7Zo2EFLvKL0IikXMeQ8nUzqfjLuWx&#10;c2JShuRFgpDIptvaknZAtfxRMsv/J4q/YR6S5Xvd46SUu/HSN5WHQCkkK68mG68x8vDAbUPgk0Lp&#10;16fPa7PEKseRGM79dwMm03D4DwkkkaMGRQOOkcxVW2U00bf+oZc64gUxQINZjWzrpGKDHfKDkqIn&#10;sKSr+JYTGC6dnana0gzjjN9fXUjBnuM45oU+EaXpQeHqfX763zLabZGfF4Ci0zGdJ/B0eUHI6PiD&#10;awfbXpgQ/zbQ/gpbt0O/P4t1TVAcJsC2DOuhv4ZY1j/M/po1/gKwoulpy6b3DF5iOpLQWaQCc7om&#10;J3QlrJBRlpP7lNf19DPkuTggvz8Q6/08TajzaO0//jXB8Yd+dVNrG805e5+9mPVuyIEuk9z/qjtg&#10;YZXou384ptlf6KRFX1dUrO4RYdgV50Qxy6CG8vNU4myMqUujrtZwB8j4pRta1j3xj772ahy1XDth&#10;GaNIcYtLterbQsPaiyDZO8Ewom2QhJym7yy6co/Ed5cdYoX13hHq6hVLj34q2nEygoIxv5+cJJ+I&#10;buF92aAm2jE0/TOy4agIgQlLbczn50aIWqr7B+rJmSzqwQv5tW8ZMOb1UMRE6iq9rpKp+8yZFYL1&#10;hDNTjMS+IHOS8v/u6uq1X6EWZB3uodHzUe1bxnBvuIobJjHXHEr/Gor8vjObeZtImYPGrqWxI8wN&#10;dieCnwDy/bKNwxM2zqCkTtThoFNdLEzXXzWeEUgsrWUEwta013D5pxiq/0UMJtxOvH+g/C4uUior&#10;JVJxOV+nuStNN1Pkqv5dSYacs89CG04kXz6FYW0b4rrVwlUZbz2WNiUniBEfRqE20/NoO1bqEEH5&#10;cN5aiPhZ009O9vhUdY33vRVV1v0Gd6DqcXi7losBjmrOJ4q5Mjh0UE6RMHST94SPPpYxWYKBLvei&#10;coRSbJlbCWtsndMM74Td8tGE1S3HQdapYidnVWoVB4b+B79b4Q/0VFIL7oCSQ6KJrgfTxGQ0OhrN&#10;5J5TjTO/yqoAanKY0s1E5vN6kwlS0K9731HSb4vshWK8unTCkRTzVuBIeMbIXOj1G5+4Trn60JWu&#10;zYk/1bRUxCIJ1avlp12WNuFyR5z2TxNIeCxbRI0YIuW4Kef5nAX0tdEnfaxXmqXPlpqkWO5Z1IIN&#10;MFCoBf73UyEUIY8OVR1+fdEaCZX40o50Sx+N7v7xqlg1S+FriBj9VE+3n/y3k26uF64VauZ5jBWX&#10;9dYHAV4ypVwSArRC6pqcLDp83C6Q7w9XqGbzNWiC/I2/L5Xh8JBrqpDmHDL/hstO+rlrvXsLHRus&#10;iq2yIrnK2uzk6dcfo9+KTSqI3bXpBQrf5IAhICWUsxnfv1at6PTxQRnpiu9AZHe2jD+QI8j8+s7t&#10;QpiLocHnCE4ddhZlUW9OAQxDBem3BwGqG1nKOVOwtDrsUxLnhMdhNcxo98ikZ8ukhbUZC5u0jxwA&#10;xX1IzQXDJMl3MXqSlAsWMB8bKhJgW2tLy5+InvmVD4SKRph2+ZAx9WPllHKqCVmvI0eGSo0FNgNG&#10;WBDb8jik1RSDF575aeGeTdSGCpFmMRfGPNscfaLIdxXE+/mOiL5PPSaWk1IlPZUDF7jjLiw9PwJA&#10;4e6PizLcUyZ//nl8sIhlb9VYtlkIns2Dvfl3KJ5IEvfkXlKLx2D2qHM9Vngg5/e3pA3ROaJKeiYF&#10;UNTeh1Zb6Ra73KaZGhI2Et05PCzdhJMZwmO5q1pRpEW++znEV/H/s6k2UbffkH0EZhSGctH18oeO&#10;Bmun8sZ8fwRGrJDLiGA6u58MJ0+QTpFyYxTztptPiPkFBewUX7C6CeB+46aQ83H3C7u4C0ZjUJ43&#10;HM9GiDHNLLCp1EjX8DhsKV9Jn+Ig16Qn+lHjhoJSziLhXqvNS4Z4Haqg7qa2YbicDLwFLy5wDmKy&#10;8lIh1WoFGslSoEHvsToccNfbCFcR4pzSGSqYgapsD24KvWe4QWCV/wRmQIjvF/DCaxjpzMxT+yN5&#10;QPUcyB6F3eVFmir33NZ0SI6EWhTAaPH/MzpQQPdZ+MwqqwdlJ+r7P/D+U2jiHisFHcSkaeiYZlub&#10;YAqMNJRyILBRBi5pkIkBZ5EyIFz6bxoZjNLNb/tcjZfaLLq505AHMQjhl4dmPA9Gav0Wehy4NvBc&#10;Y2Fh7N/Em1wx+d0ZnYuRlRO3Rr7am968CnQg8/F+qUm4lPC5yvYQdlp4p8b89b/NJULR4buDiqTP&#10;wYTQcL5Gf/UbfL77ipUjlCFibG0YIev2UMDahu5GLNtSVRj+4w15MnGKW5CKpTSxWRg3dm2vwWpW&#10;MhkmjZTrjaDGApOHbT2PJdc3/2G5tBDaTt7KZoolE2oxCy5uCEIBj+U3kHEKtBwOgwFlZdIMxmRy&#10;sv5zEYKBGD6DHvlr2qn1V1U3r0fgph/HVFgPdKZWhOmdJOjzklB2bwW9vc83gISQIPsioxPTYpUU&#10;Si7H1Q2VwQyE8VVsGYVQMEV1BMuNf4MRIT2cctqrGB3ZdHKq18nBhygxlvJyCshk/Mmjb6tHO7PT&#10;KrZJMdXVX7KapHD1MhmQmqfyW9gPZN1B2MilckP4tII7y1EzRCw3cAXZHxSnmpARMGCUXNquTsSl&#10;ZzFyBJSR0ilYVVpx96wmEDwybxtz/TGgeSgsk1HU2eDhZxRBL55FBq64yy4GHCFvwrCVKM85RWPA&#10;g9/OqSO5cpU0s7PrJaybWp9myo2KIu1W0GMwquTbw3NE8PL/Y+4wQYX6ds5S3bV1tFmS3E+9Ajn1&#10;FqfzZfFkBodphddVKseVPeSHjMnJhSQln02Njp1Dn6G4pYA2lc2y2E/I21o0Et8iD0A6wbzde/vW&#10;uQT6B51hpDn/sH7dHejLV90qDLqgfAM4flq2yA06dXUxXVa7xrfC/2Cm7tgeokyvyzmgZL0SAhgO&#10;n52ZO5Ucf44Qn7yIBAIkjG/3PzBw/IfcSjNgUoaWpODRcXc9Y6mMTUrepx77M+0kl0y59wopvKWf&#10;bMjr4bVQrhns4NaNRvSo3VnxuGvRiiv3DfBwxwPUgp/EomSOmKHlrmbeEuRgnl/anQhbFkxTDFwC&#10;fJSSLDxrzGv7fqLthkOUmqIdOQCyu1WvpycK0S2Yr3jwnD8MBx84TlTMhhJSjrbNfn0CZFghNrCf&#10;eaqsKw6y39J1Hh9gEKcVg1HnZxYpx4Nv2nTpCiNuGt6G5EUdGLUBM+f8nJN8zL1hxDTZAD+jj7hx&#10;ZJcfdm6TCI0c2654AKo6WlIWt4CHiGS01TiNSHmt61Z7kDxP+4P0BMOUoFck5oNjBFrTWvMlkOgh&#10;8zixyJNckM/yCPek42lvLC6x/Od7WONs9MfaQBOQgJf7GxByOcZOnxfHHTmKcKIdEZoQYL/egJWA&#10;WtFLIf6eeyRs8LLDYmfUgaZY6sXBx0qAytgziGcQ12byfGmc8ne6ApQC+P8BhKzaXcJaw8fEnX+p&#10;6Ayc9FWdtiliX7FLJLQ58eAmz9XR43MDDYWCAag9IF7jdMs6RKGjUiLltijnkShzj6besGfl/zca&#10;KSitKW70jGPSYssMyaQH8gAtZB0ptRrLLGPK5Km+1l/8N7Ddg3h1SP7+uURnOpQxFn3DbUoF/FYL&#10;NmgRr+1Jj+iysvrrGkDugRtmLsh0F7rBjZzkZJe/RBXCTrgXOuwUX+GJOPg+6HS+RDBjpCYBaPP5&#10;9zE0tgNwzpiaDXCBBMDhmDxxQ2HefUPE5ueu6wXz2pk5BnIKoaVrMpPh7PIR1CGLhDOP1p575fA+&#10;n4gcUDr/XQbh4OW1aN6KHIb4JNR+gblZtNw0xbxTvu1A2g1b38elx0f5LjTneCQBJPTwx8aIw0J7&#10;mJsLo7cXCCEqZDkXmGbXR28UXp3Ll/pDSxfZg003Hq9mrqS7hnJP6CjlHBEqPeN5DS55GIyUHPt1&#10;ZaIWR43LmZHf87j47ldhtl8J+O8x7AyGD8ZTL0m9hF1Fsh77ZtRh7+cCKsztSGjo/t9oFBzAcbtA&#10;M0qaWdlU3I0Twg7uqDA39AtZA3MIVXpX84OEN/nOoxErpF+btUYo6fRoy0HyiemX65uRwGz7lfFo&#10;7D5ly3QUvpm0YpoCZghWEQzDUrCubn5g8EjyrG50bfrOAbItniqim66icTXjo3L6yajLv1+KcOCb&#10;07X4//j+sVus6qlUEdiDJ3lO3o8bXYygDBZuhdfynsdVP8L5LKxZURam366/loXc0QzScA3XlDde&#10;2wo8cjoX0YcUUAr+IAjqvlMIsgsvnpcXzuG+rX3anap1GflCMfX07/KuKuJxXWRSWMlytXSpaIkC&#10;36ZNGXcfRhC4JkRgFZHj9i8BcUPvaX9fH3rqyOvKkvhL080F+ucDcVK88lDMXsF50MZwPvfupbN/&#10;zhbNFux5UFJa0Z48pERZ8AJ8kyR6/OwtcBXAYfCFKzArgk0s5b+5h5w7MDJr5Syqh7rZ3fqUF6TA&#10;pqRCgKATAEmNd+aopv4gWOeHWRcNKx2U5Dac9CKukIkE6of5DWYZvxplvR7h9BP60fNbLUI4KVjB&#10;D3ldX6BQGzC856BFD5M7uNMKRnSfSSzCgozVDAGjcr61DG281Pd2qRZ1qG50Aa0Abv05o7BQNLpV&#10;UnoJzG/GvryW+RsyxPz3IPAguCsW6kpGNXNxRQsYaerLljkF6X/MX+dvmMlIxRuIBgCa0kD3YPnQ&#10;V2qtm0DI42gH+a30DUvKLG3C37MaGOPscR7qLgFChslnZmG8fzteQA+E4Bwb2OBmIO5ChDLnn5u3&#10;We1wQfhPPg2naIvP8l2MiqHmK6H1LCYGUfQjZ1twCf3jqtxK9fNajj1BnjWd89o0hVM5sJ9jilfj&#10;lzKaCe9XdcrTCVwqP1cpk4UoQF+Gl4OqhOyFVet3PQd+YOwwCGjP1/XX+XJXzhfGriuAn5rEcvq5&#10;6yII3L77iyqfOc6AU+cEEJItKuTEvCXaDHRy/DeycU0pGP8NSEo6AY+PM5SfN4KXKxIObvbf/uRr&#10;srlisT5b9PexoNDdxl7+PKvrj90GjtfzvA1oHmA+3L+9c/n+OiIrMvjDTq5ihIoTV++s0uYv8NfR&#10;cLmc3mD8C76kcKsrpv9uklGmYMWfxbE5H3bY4yrFKEOIONpe33KfkXhiGR1g6yj8/1hOFvElT5V0&#10;eNAwLWp0BdjRVZ3ge6kc8RLsfpKO/7dXuBzj7/WhPFCzRG8kxlT7npbyKeegYXsXWdeVteaUW8Vq&#10;0/84jZzSPLg5pAkwo7zdQpumwC7o1YM9urlvFyjZCqjsEv0twnBJj/4NKPJcbK/3SE7qUpZt4x5H&#10;dqiwHkOhV9DK85emY32Kt1Rm4T1mOP7ZApmiNwE2N6gLab6kEkefr5REJ6D596upIQaBUu7Nbuub&#10;3Ieq08CdDGjxXbJBEA3/YKkZaOh8Hkbk2CCdcy/uf6Cjt61qDw3hV4XSawUPpsoGngwulxvtKlRq&#10;8Z1H20iYUtxs9AvXGqpxUuUcIdjgcuCkXWpx900/w7/5EixsIwZcUnOH7qGuMRtYlSNkoX4ZpOHR&#10;3ptLtcWG52bChj/1GlzBo/LNyFGd3u3ZoSKI2kKIV+ASmpuevIO9b4CmbOGNwrkFg0ZQKXi+G6BO&#10;Ln07QmN4Um646qKA6xEXCaOEblQ/cYtk7Xl6YYXL7eEwCt411GsGO6AB70nFE4AqXKtsWCSaI91E&#10;U7YKGp6zWGoIOaOEydcOqloWKy6XvFfBqgBSI4D/3zG4zwJoxVJP5gb/XXVzD+LL7AeokI7FBvI/&#10;rpZB2PAKHnoA2LXvE2FEf+0+QT14vgh83Wd9GOfdCvuzHJCfYP+j6SrDouq6qCAopXSDgNKINAgC&#10;g6DCUEOKtIQ0DNIxMAYh3d2I5It0Skkj0iXdHYPUAMPMfBf1+z/Pfe49c/bZe6+19jrPBABqiy3e&#10;OsM9UZ5b2zTT4A81cB8oTCMZQP4wS0VLQ2CbFv8hSsmUg8zW+ZehJP9XYrCClwAfkUnBsIl8Jrfm&#10;+xrsOM84U2wTAoUvNsb/2gkBtTKgy6CS1s9znLC6rxGI5wVicv0ptLPC3CL+70MJCAWTZ4DWmf84&#10;T3FJL6drnAPYA1T321BmvdFsRDkki+n/hmID8Ois3gKlS4AStTCHARDbGut4Nkf3nnj8J8/dIVHw&#10;r8xgew8MsA9lPJkaeGMn11Kme33ySBFGZyU+rFku+Xfi4ADoBN4zoLRPU306YXvffQJYISDmAmIf&#10;1tyT38ZvVvkbsMVxcjYEBJlMki55DN/CRIuAigGoUdniLYt0Cd64G9y5hhjeEVhSsrLaHa31mTHW&#10;Na7plL4eDgyTu4WzQPHnV2eMuvbXDwNegUxaEo65InmQ+2eDvcYjyNGh+bFTTdVodx3OvaxyHZ7A&#10;yH1cCpeC55eHRddPpsO5dSS7V94hbMJj8JdU0XDEI4sLkM/w2Sly69ZkrMMD0h2g+vHSEzx7SvfO&#10;2LFM7f9632c3PpNZCZdNxV+fZO95ueSS0gF8/zczL5i+Wf0vMzuh+m74suRro3LprO4jCreL6/+P&#10;4mk4QO8ghu38HXdm/q5C+rsGWjp66x/xPMo0OnlC13/jOt752Ti3JIbmenWBr2sjGNZ1HUyX1HW6&#10;734BrGUX5bU502KOT+D/xeOUj1c+Pdgq12/iGUkEfqCr/u7EnMF9xDTnXyEHRCkwpGuT18WbdLsR&#10;Rm5DhjMaxux3MuID//8TyLPjNvStM54Hq/0XcoQv1ptnZ3Fd5J8lLhFXA4ZFO4v8T/4cn7oqrAxe&#10;SeqpnxWjHrWIqP+eb9Oe4CF2lERVhCjMBuTXEGp36Typy/NAa8220BE7BXNbqTg+AIDfbP0dtomF&#10;QUHk2kPTBRdrw5+ZaDwv6Wv7ma039731gcFj2ustl4HXPiXb9wGYBtkUL3kqzjHzy/PDyO9Kx46H&#10;lWSMARp5XxyA1F634LMLYGMQgRGgtT0aVRHgQPcCO3xIcpMp/QswRzkDnPiAA8AeEIyIdmKBJkDU&#10;JdB6dVRS1pKq+RHa9LsbaOYtvn/A3+sU5foWEbmuGK4Oqbo/LI9X+L4oIbqj4UbYXWYnU5s0YNag&#10;RPhu/FylfuLhnN+OdpbWj+ydata/O0oQ9ysXzzD4+GwWCg0IATN8dybcoDj9tKOAyrkR86FXnn0F&#10;AHl/Nbha+8S7GuU9pMT/L1at/omD+SRx7Q/x2n1S2fMlp/lGAOmB/yo3y8KcFAAKYtiUsefIF4LA&#10;kBTisq7SWtr2Gt4woJgj4GvdF2nIW7CgxsZZ+qljxBvUmrk0rm5J2wAt8Jr3uIru/2vm+jzpreyP&#10;0bBfMQ672r0GFy5Ee9+lo+tZoPXLQcBUCbZ+NVIBleImGrLVM/DOdE2cQD0plWC8gxSUrvmgB2A6&#10;3Xd0jk1ezFR6GRYBSWya0BJkWhRs3wnRQo6FE6O9rbPGCiCbDf1e0TV/Z3CzGQhYZ5MbPfZDDct4&#10;aHpE15q8jw/1jJy/45/QKCqs1MshKrCT7LZElBfKt9gZBmyjOk5DF2NFRMeYDDryjSr9+XAjWOU4&#10;1hh7rs6k3VRh54AcYL0qEjCsDtO0KjbWppz63n0VnSWhZClus2r+lXtuGaDmAfukX6mk9ZH/QjYV&#10;b9i3msGiOFSIY0T8FY2/koJIZSmgGgXa37pE+6loE5tEe2SzN5tvXT7/76zhJnVVTozWnhjNdJn8&#10;zKhm4fAenpeUqlSqz0lhlMqjBksAXYPtnezPIs9XoxDAmD2Q1p1Lj8819PjTPxt/82CWcltK+wSV&#10;EV+6GZE5/oxqDLsOdFyrJY6A2JfzsZplUE3jtAC7RbA0queer0PMkMXZWHHN3wSx/vxGAnWmYNWJ&#10;t210ZqeGeevhCxPPefdqAYvbQh++WGnnHi8LjzTSOaUulYoZqS3TSz0tYXjaxuQ5zpfJ2XlvIrzX&#10;ZMX32njC3E9m52OxDaXueP6htyX4sUqDRwmozpR8ySz1OFrh7vZ0Fdf9OBqcxuJ5oKk6F/EWLDWf&#10;7RNd4WU4obwrBXDf6g+lrP8P+DDi/KQ0Lgij0nMIymnazk/bCoxQxA8M4gEbtL0QDA/P358k4fat&#10;qon45XjEZSRgwprOWx/ifCSqpCTRO263usPW5vo+enWEtR7XVKZF0Shso2Qo8lJJ9kkfR5/U3qzG&#10;Er1QILi0OwUMr7P/2mAF0DA5tQ4LjOQ+pyFZTELmeFxLBZYQ+6P0mn89XyXha4SNbMlU2vuuTraQ&#10;I2nASK/c6FWFT0UAZ76VhZEAS0nFu/xd55lsleuZb4bTLaRaP6rtvXW63xmZUb7ovv5KdosfCrnj&#10;fr/ny3Tqa/4grw4t15m975bWzdZanjcHpQveX0gq9pxAUoTxV+3xyhNyGhxMFP5rThDAKaG+mKkA&#10;oR+Q4ovdVnMH/P/S/S+3E2vait/M8+pZP1pvKKxqyUwJz1qdWWtYG8luaALk1gpBJGz0tGyRMFHN&#10;5tIgFP8nKz/v3/hncgu3AJC7IjNu8k/mIXuvzPVO/Nt6oqH8KkWi0CM6NSmCaJbYbnMSxSBJYs1p&#10;qysxlgeKT297SF4WtqBRd5ilqFju3qcRCO16ZxYv5K16gfs108hXijJ4UKDbbsqy1PLmyjAwxeyx&#10;XzMVW3YESL33JkqmzIKZN4iqPo31bwNzZ+qk3qph7Lb8kimHMxwPw5JoEqrfvLqtVRZ2pzBx3OQe&#10;ES4rOVSatgtm5l0aRvRcZ2aL9nRo5nNPyO+RZ6cb3su+0da8jY1KbLOnL2bz5F+zpf1mj2186VOJ&#10;QeXwX2ej7FHC7E7n8mecHXlUk8EL+b3iTALguBgzPP3ApCAZX1wWraShLBCLWHJcSI2fzi61Az3j&#10;636NtD2i/si7nYTXBNdoTlzmpxNFq0XijBx+0imtF7qjXz5d7cQUh/fa1LYTWI5XbCkXuYxL6NDP&#10;7MVrq+ekavZ1GMSfFreJsPQ8t3I0sTbegNrzum4cjDRKk8M8RhhkbUfZ7R7TmuvpXa0riibjE2DA&#10;91LW+nMGL+wBZOP6nYkIsi/JLGIq2uaGXePe2z5UEm4nmxkuD582hwbf8+EemMx71LMfsi6PYLsS&#10;lBlhYxA1DJ8QcY2yfH4z7kkGjesH9reh5nvtceFfOdLfiOhw3IUYEBIX/eA0Ufr41YCxjhuHN0Ft&#10;WfMVxaBPis/zX4LoSs03ZzUrYlzfPCb+Ky0h1O/t+MBUE8I807m6qr1fGQUP742EjIccKN2rODhA&#10;j698kMm59lYxNQnwOXK4xBcvXIoH/L2ezuB9vS8bu/GvWgq/QUQ0lNPPTvQz91ZM4Ktq89fPFkhn&#10;Pgu10DOMRmh+VH3lsrqOfHgMb0k8brW+qPzS78Ifm35LK+WXOFNUl2+c4OQvtxkhelcuW+e03TV0&#10;gK4NH64H337ZFHbL8tVgEn4Wl+XeMjinmKvG6ExkZTSmIMTn+erjkXaYM/ncp0JGALqsYBGP5s5U&#10;mDsXpVk6+QYgKSO2a5D6neISG91r48xeFbnHbxELzfzKccYVCgFGbsrPM++B1kIer4aLPL4fBc7p&#10;j7Jht95eVMtWihEIddAw+KNfu68xiUdQ1m6e+qWtkmxSiSLWnAQvkbikc8gWxUeVkSAqF/Eq1m7v&#10;Vf2H9zH2HG/qDU/YsTD5aRfjx1o29QVxH4pwnfRr17tUV2c7t1YLaiijY93yqF8qlb7WYcwk5hUn&#10;pxpPKax9VnV261AVdGZDpu09/HT/XFKzhUC+k+3R07DLpSeBIS9vRJpTbr6OqyjN6Md3/9XZrXoV&#10;+kM17UlGr0ZONWu0wCen+XQ2ojjl2WxP8tnPUPAFtQe4BLnh4tRy52le75K5Ce0dKSHHv4OuGh54&#10;hwrmOeX67EP0ojZkZxwTL2fcp3l/kp2FeZhp8W1qHwxHvIHHOleJ4Y9Phb7pv8pi/GL0fp/4Km/Q&#10;6k6yfgWTLv1BnP2acoFqw5ut4WOlzQ90kV9FU9djp/O1C9S9HhOLwSWWYNW2YAqCiZgM1lO8Cc/1&#10;BL1YrRsxNJOh5Uwy2/+tNGSbXbZ9JN3xnqvYzACRlG0A4xZqCQq3K4fW3gt7BZwmDsCAe1/4znti&#10;05csy8LsqTj95aVTAP4ucaAqpC2s+k13Sloxu6lPpYpBN/0Mb0vtcJxGqM2/fhdgyoZhLz4LOtrh&#10;BT0X5w75cMeG84EYUUVMvvyx1RvbQc1kyQmGTur+pEVDPh4R+HB1gqS94ZTKNsoCP8NITXDpazie&#10;wlGsUKeDQphkUrhn4Zk8DM6rg4uzQ5z03ZQXuMPu8Jy6KEb1xf3l3lfqKx92u6PS/JDpgWG0/CYM&#10;yLxHAX13jW0cq+dO8tB53ZKmjIchlm9WOm7rSc9QFBSutz3cyMmfMZQpkMnAiEnPjLzt0PfFe3yb&#10;04S5un9MKQbmXP0v0RQTDK92W+qe6VoklDM8c45hw9N/M4nHF5dT9otTVOHptFH89w/Zyfk3x+rq&#10;+BH6LfHw73dXcrNuFexYq+CUkedkZl38tN6qpSz+oQO5S9wAM/9lYxdOGp2F/Jz3daId0FeUdk+8&#10;OHaLUY7l+sDvDRukl7b8sZZG5jJemK/zcatu5L+ini3Dn7uuAbRmfX3ZEbaWBU/TcxglJ3wCOaA3&#10;diT5qUi8Fei4fF/X/bYd/6H35P7dV0f4I90x6LNhg7+ITijX0hGPfrl9wUBSzDwd2W3KjwMRD/Us&#10;nXJr8K3GTnMc5/Z8Roe+R0C9BuM1cZONd52XybQQTwY+OQTldptUGfrvok4+F2p8wGufpUrc12lI&#10;68QZ9WTkSfBZ7AgcJyvGsQiPJcyy+2j1ecR7ejQVUuC8aSbmyrl8q6U8Wb6QK2yOkKutUySMlryA&#10;bxXf+b304PJ6XqJmJgmTnCnb10gZdsgQbWxKItnYtXzKHfSv42XFJWtzG22MiGVXGk2nttKfS/dm&#10;s30barQSFGLs3dC7ODOyixFUKbLaS1T4zNv3OqRMeLqBlSol/i3YTKFUrXwbT3hQucQg/t0EEzvl&#10;ZwdDaceT8Vk/5DcIjgCLWMC9aW7R49Ep36AaKWds0PPJFB8JFdTRD2aOU0l5EW2LbUlZYJxhzbQy&#10;VnFq8OEPwDoj02243wYjLgM2hAsNDq2x/X9j/EdYH/KznkiVq+WxlD+nXyxKzYJSuR+h/xahhQFs&#10;OAPgJS8FBtGGVZb7M10obKlhdSIcyW/iubiCKnWwn3aYyJ1wGCLV4zfuUv/FiG2fbNMpSfVrucJz&#10;/16/UL34ZlbxShqv30y1yrOwhkOpje8WRVi19DMSrQlvMuF7RC/J2ULgUbXGLU9gpB7ugQEs/eRx&#10;F8omBZm+d0yrbO682RHHTj4yqnMa8WvhNe2dcC5ZG3e9F5eduRlppATZeDkR9HGGPgheyjxn8axB&#10;NF8egfNSc4KwK68V4jZRC5n5VkoM61Yn2jfq/5tOeNNu+BPOib1iaifWjlCyyQzl4brzaIaUud6p&#10;r/E2LajabPlSjVhCRgobo7gJOju/4oc89FrZ5oCAWlcukl42N1kPHPjtnh0hTlGLS4iSEhNvs67j&#10;oYd+Vru5jlGDi1e97YrAHSrnw7mnyatiKi/Lmqx1I4rZs2Ol5d1vNuceP3QzviL6qBJ165LJDDyg&#10;nD+jLC194kw62+KX9bJX9v0WTHT2B17hLLs+B6f46cblzUFrfOVKwGnnROop2CD9Y4ZdN5oDbeuf&#10;Rl2SWFrtg2nLRRUV6ujx7k9eGGYZNa1O+2bONxx16U0d+O+3TF3UQeftr3zfDJQ8QcyfzlVuZhoc&#10;rVES10nLYn/3bMh0j8X8t9mfOJnXeWSQBLpvRsdT0dmnvS5/7pY7qw4I/qLH6E+ZqORY+3EiUGBF&#10;Dovb2Vwja9N0GQX/gB9q1RuGrzfetbIb543dWbbM2XZIL+0JXWdE/ZSsIkoilu0GlvNwODdYnH+h&#10;3rHrbJ70AHM1KXC1at2KiTBe9EIlYFHNzYvYEXsQZnsXhC6bwoTBEU1ngwJH2IVppCvfIXIT5T9Y&#10;zNKKiWNpwqzWmfqhdof80Iisc1Ook4/rpt+Tukez7U6aBecikhoLFR9Veq4S77TgqnIxG28XUdWQ&#10;MHCXkMRvU0XJOLLROn2EGIC4P9zADT+/E/vI6htHQwNMo5y+Y0WDXrV2ghqKIqWZdJV1LNxBCvRN&#10;HCvSgI7WigtMvG2QpjIYPexipABmNwx7mdG8eNFnD7oog3FgG3SP/Fqvnu+DdpomnMXP+3ZBl8v2&#10;oPOFA4T/8Tr0qEMAhE5ohZ0IZJki2y1UWGbrbW4+GfIWoy0b8APzC2GbMiDMMttc6fHxDgMikV+t&#10;RLlbwsNfdBtGSnSUm3Vo5KAEfKeFZ9AXktvTD+D+J+OWey9Lrgs6QO4YfsMJTHEQ8/HRkXwyWLlG&#10;0Ur/qFsUuLpApQuUWNa0aZK6Iwg7f5VpdLTWUuOLwYwIwCx6JPxPfpDCWzYzFvdQA9++LaLRC6Ar&#10;pyEEHIr1wC6jlxZvl2Hew7HNKD8+2OHObcQmFu2PZNljAcGgQ9DpvjIk5mjTF7sLMr0cwladZsnW&#10;YQQOD5cI2h8EfBdr5dhcqxWTnkrf4t/ry5OQ+G2lKRWvoaV1m0CIY5ZiuNKT+p7O+kvOpTq6dYgc&#10;64PxZ5dcPonkem4ntdZsNTMBmxCZzSp8Y0WZnph67+9WRrumXufE2MuTVvTaRFZTFZK2dQG1a4rw&#10;Rtb5+tufSv+3HF80gRnS8yvfRCM9p6SprniLNxe9l5+Y+q3Yw5sxZb+dnfTrA6Hc9+WOTqUlzKm0&#10;mzeZMkGMn3l/61Lopcwb3k5QIiHRnybPDYonhZywG/c+yByN04wY/SO7B2QWDKd0sDtQBcuQdn2J&#10;HzlCucAhs/AN1pVKXSJR6neeUFrmfzpRhzkWwBxbQzFrGX7YdfGTKAF0CBw+czrC4on+DaHSwvid&#10;FyRdmfp/NGap8BtI/AbYGn+JkvWRBKF+AEu6fvPs6tt8K6ovDYT5ngY6R0pg0FBZ1IX1Pe+zFl+E&#10;YYM5NVerOT5O4nacscEOfq6c0oO4UjlnSyEtwv2c2mAyg8vf1dXuhL+Yn4oJqauduJPJLG3dz7UG&#10;cIyPDx65jFRRzkK8Dube7lzM+E4BI9wxzZC9iyMVU8wZ42L+rRUXGBThC8PAzn8Ew30uPhvJDOmN&#10;jxebaAdr72CzXukeJ69NYX6vk2LPd+DHQqdpza3oLkbE1dYAC3x3oA57VgVHnnQMaQzpzX9Lffq5&#10;fexzukGJH6Mh4Daa2JNV+Lolai+M59LJRcMMLirdvAXufvrphL1R1DD1ckHnmpT5w9C/ujOKQ84f&#10;wlRcI7yt+SpGaMAwV8qQokVpjDHHPOqn70mK99DVQHHrxWQitLnueJ7U0/8d7jOUX/1ulGTHjAG2&#10;fJ6l6eR7WSZ2XeIeqnszEe6EunJk3IBmU+KhGezKqpOx9NOWhB5xZhwiM3jkaySDn8wJkXTkxHpF&#10;c3t495ctD9GIn/SemXNlcDVGiWYoBUSAFHcRH6Y7gmTvtYreXaPeT/GJVIg9EMGTkK06nxb4illB&#10;1sERnt/8kYtPLs764CzNV8tZJjwnIeOdl9AsPXcPeRk4fArVerUngNleLmttOB/ooZFuMVt+IZ3Y&#10;jygq2vTAuNtbZKgStISWcTUucaS1fqemuBl/qigiAyb6pAR7cSSMY0j8L7xDb8ji4R7RX3AIZv+6&#10;kOIVqkbFmJU6Tg0+V6Io+xQL8xrp1mOBXfBB/NYVfeEnJX6tedSMdWbcrIbaEBejK0lRzlFOdbIN&#10;T6T/JjHkal8bKQve0//KLM3iXmtOv3pqCRETHQ4Nv5G5PJ8bEfVs+MRr4FcG40G4Y3WxN+GS94Nb&#10;lSqbD0jPj+cOJ7mzlJgron17Pi4pdOCdzr1w+5FBrtu1I6kcqzSfBLzCrsDVMeniOXlN/07D1H66&#10;Ijl4+v6iGo/P6K6k2k7rHCoMeoDZWHS4kH6btksL7Z06NgLV4I2ip6hLc0O1Ji7aOkm3K8nMWUo+&#10;c7t2bh2qK93AgFd4H0DzsOW5JkmNdH8rPlHcc7stHwVSNeAm8/GQU0uDsDN/vgDBBy4kZb1pyNaL&#10;M2KoxUi5/WShmkUW43SiUJk7k1hRcFvlZ9uQts4trAcC6l+LKjCdvly3TpKJi5IyjJAneATDPl9X&#10;EbrdJHFyvA8okNhcQ3S/CAjuB41Eis6+xDvXuF/KPZ8vf9tAp3vWAxCJxaBDUsleBpWnI8EbO5Jv&#10;G8rm6xCgTBTpzgUCiR6Mt/yaSUsWLek4nd7u0pqZxyPtwF1Wusly5YTwRRxciC13Qh2xikfsDkbV&#10;PIiSn+AfclxcTkqyfB/4172tnZ2vqt2q+w77jqkEjR7PrxGeRWeq+nbZ/WHOdGRxfOwp2Gncm4tq&#10;hCoilXfAicNrwZDYdNCrX827SHTPV6i5GaHp1eEX5O6vScEfFZJ37NHKo2tvRjdWNC63W1jgtj1J&#10;mSYXJMzcRzKWYHMw5JDpndzzNrbMVyqMLB3eirfG7Un6o0AYr0ueztZxGDGl3MO3nslXj7fg3WPs&#10;6R0IdZ02bbDdQ2mH5Y+vc/sxqZBYhlhkM6jJE70AX7xAnDceC1dyk1q67vad2GFHvoJ+C2wW/gy+&#10;n1YLgyIR/rUIa1PvnZKh/3zEx/RSbr5YR/5SEZhifBsqzDUXz/p+i5hPZ4/c9f+IHAnOi7DPT7gm&#10;J/mhCkQNJNJ8iQ8LeCLyYlCTCPSB6yJqPdN0BD8hcb0p9r+aKrfqaX2LJbs849IJFXd2cUS7xosg&#10;369vV/e8WXRDSDdNazHHVSVZn1GSSR/zTt4f7+BWvK5KD+6hIo6YIanTK6Tkq03Il4Oe36VWn5+3&#10;+4pPyEou8G1P2CeJysehwW/BUFKadIhSXYbLl1356HdgGgi5tHnYTNkeU7YJ7z2t7IMzpYT2JyF9&#10;7zrquvL0BR0Ep2bpJUgm8QzgidKwvmPcKHlmsIFZ51ygELWzRio+8Hr84aEM4NPxN8GQ4MA7ViF0&#10;AAc2/w4swtzQqs9vLsn14pEOxXaNWV/3PGnzB8jRJvSKZHZnf+aA63veKI413NRBpMWtZ9BX8+dS&#10;7fLilS3sfFGgFYvhQ1DiIkkh8P0LsWoSp7Z5g7gBKJwih0EIrLiATk7k/4xFTFtnMdfekjLbIYmN&#10;HQ/UrGw53OQFYBuppJitkKA9+SGBkkEZpNHR0+cFMSiTV5klm2sN8mDZxrURCfGW33BTnzTMzEnx&#10;mY+TrsR/+zUhBHbpAZKaU6oL51I+wj+hr4fi1yUKDV9ADkB1sJ2bx7r+F30CoIYVnlvk2W/YkKc6&#10;nkSysJdr3OPqD3u44Ed9XME1MriML/1LsCO3Uv/anBTS4TYdg4UkvI/WuMlDpyPaUscZYtHYTYO2&#10;CsFPfbdpZOod+yLLHLE7AmdNCnk0d6Olzr6mONjsKqkxPb7q79Ld8EvAbm7D/Z26XE8mn6pkc5+Z&#10;+mkIK+c3kvN3BJN6PmBM0WFouU16z6F5o0rXp9yXOk35HeMzPv7mqDh1Ed/oBrVg5rfn1t1WljlD&#10;HHHsoasC9y7nkB5+wXsx42QwhGSWZcaeTI3/+bOMqCO6c4lxxW+ya6arOx4D2onjcYRZ8IhYktqf&#10;qDV7WAKQ1oPhF8Omsk1byzVheoYcApUu8u4nWyP0FDIwCE3oLcI6zb9ixuwmguTB7xaTgJPJrNO3&#10;ASpNttPkxrlcDqHKeg6kbD3yW5l/8JyPm8t39Td0PfL8g/Qg2xzdPpEiQpGSAd8UifoGpyXQL/TH&#10;IUdhe5VjTyeA8vADWkezQrzP+S8J8zbwaY2WQpK1pq0QpvaMyjdmziNE5Mm35F36xw2T5uIomPr3&#10;u+2RS+236wRmzybHoCOqqlpvS9ZMAjHnsU/u2fO2Tnwp3wkyfYVCB3jtzSpBLhve8sNuUGxenQ5h&#10;VuP4PJYK2f1exjqzBdr+LgRIgU92viccXQbbfQQxf0ReADN+2I4AoHhm8ThzYcO1bPbjF+JJui49&#10;MpDm0zXDeo5SyK6/UAoyIMBjbF8vhKrdtcqlOuBYFAxO45w8y8q6SCpIlO3ioH3AI1SpZ/T2OVvr&#10;nf6QFXuHQrvRcXtwpFwlAyPtmgzugkz3SEc/FzX4/bWrN8o7L7VwEyY0Dx9CZxmik0iqO7NV1vAA&#10;00ojEt1c3b2ZxmdUio6R6ICySo80I3hK+aTY0kgvyNTjpClVTfLlgbQI6ODK2SGojDr4KsoEPYJ9&#10;hQWJD82rZj3AOoUmrxUZNAXjmLxIJ9FPUOLo5AvkYWca/CBl9KXyr7wBn2xJJgpidXmy7fTJ3kHB&#10;D5tiGGsDrtxvrsXUIJov/Y72n12wu/qnuUzFPXH9bmXlXDFj5diK/YH83emyfOEvdfqYNyaMpCGZ&#10;l+c9JCkaIAw4xbqzW55kn95hfe2ZoyEica9qodl3DLHAHocuvUg2aEzP1q9UdjJpXEdkYr4tNl09&#10;Um8y2vUwfvuK3qcyP3OTOeHxa+x+EXy20YovS51GPD2/encLfHBbLCW8xnKACN/yJDMeLoybq/+n&#10;Gvujz0kF5o+0hqhcjuoJC/ZJxWrc+xLLnLB2j2YXMhdFJhkxd6CoMJKvQ5z8ZWV2gfKhtNxlXvak&#10;EeqfvsjvF18delzAEoz2BDxbj0khsPWQL7MaDI95mVXscIbo9M+JvLulPPa8dkvrJguTxhftzcYI&#10;liQUqml3BtSOkbYF6VKe6o8mmr4t2VWPyfRvdaoJjyZNNp3sZyxiJhZMscj+BmV15lqDmGPIZBFI&#10;rL950JJWy85iP7MK/quw5qLReG56gzkBft5RAhyHLVjY6nuJ7XCr2Mpk1I1GwAHLHYBlo1kqh4+I&#10;vDJ2KK4LLIAwH07zBe4xAQttv5x46PA4zTCWRZKcucbiIg572d4afU8yNPHkBQBg6LX4jAIX7S7F&#10;2tLAUOvQ5uoDjlHkCB0RzVQAm5Ch0to9ZmetB0jBsk5Gr1s5GhNUFi01akqs7ND+ogXRds7Vy72Y&#10;HgvwAgb/eGMVSspldezUV+O2gmnfGMK6ISAhHs70YDWC1jSXPiKGLzdVNCAzHbtRgvTR/kCP1uq9&#10;Bxeu111gNIX8LBfKGxzbTmt6FRs5Yavvdq0omJBrm83pFQHbZeclk5Tyrue97x78atrkP7VjvDh9&#10;KuNTNM6Z+NPXimKBVDvKsYSN0Wm3qik+caOX/Yv+LLb5Ag41qX5zuiJ2z5ZGqFr/su0unSArAN7h&#10;KoHI55KL2rSR+YFdZHK/BNfcRHEjQRu9vs9kkRwshHsoQ7sKJtJH/ktdvqbnG8fYSMPRUZzpUkXw&#10;ZGhfOt+TAsKxU0srfrt4jIOX2uBREs1nK9tpOHaC1L9mU4/d0QvWZ8X+xoPD8xMVHVHo9xZ04Oov&#10;3X8NAR2umxSnrXdx8jO5xiz+6rsv8/u5Duqn7s0oWm8aMXpSbZpy+MT2/9zF+R9RZ+HW5P++fSVE&#10;kJCWBiklpUFEkBDp7hjdDQKjhqTAaJAOSZUG6cEwQEZ3hzRIjxiDjf3m189zPPdfcN/H8Y77uq7X&#10;eZ769iMLR+gLCUtUXwv14jHgKlxHNd7LbKQ+lLvAT/dL2U8df2xTmGYAlQMhN9V9L2ccTEgsQDUY&#10;G6O8YkYzpq2la9lkRx330XL15DoZgUrRism/KVgsGO0BGI3b8/YdNJuo1h3pmLoMvtHq0GocGW//&#10;A5EoHHqDgX+HjnFY32VW+qIKyRANUdM1BK+NRWNBivdyb8LlXsKlzFptMpI1oqtFBufDodnORGbb&#10;7khUaVElYXWfbbpXU5vBl4u1bDFiN1d535kGQBxTS//CCeN3H9zkQolmMQub1RVkDW3WgbAh+ZD2&#10;2m8sQdrsGigNqZYbeG+24VAgbjo+HczhnHJOnBAHSSZ9p/4drdn2G+B5xXvvzQA375s9Rve3eZ1F&#10;VXeageWmZSXin+TF67ligyZqn5hTWGq+zBem/X1aYLEKtJ5+QMZvAvAcqn+3ZbkUdnNIXEx5inhe&#10;F/HvFMuh6Em73J9NFu/uT5uRTtA1xTLNsgdXsUXdzL/SrINSUms5FNT0zWoZZeK2lkHlH74HzbI4&#10;n2OGXY/DPHcQEtjQHxslRluaOPW0vsqYM2tfwjLFzbbHXxAVTpHyeHzS2i5GNszvsO41fx3FVG9p&#10;ZICrjW/rPEMjhZZUBJ3RbYjVo44/I9j2dk3NDv+WGp8LZriS+4faJZkC6uvxYTDCrA7kuNNX4Pqh&#10;RmOiiVPn0P4D8yo4yrJCUL2g5X8fcAdviP/hcwKn21LyAfd3zefITz+7IZrWezL7NDXLL0GLZtLd&#10;hhkWVa7+VX+4ZZeQpcuIA0vo748h/gNoKgUVlVJxuihd39li0PvdJrkBtGwtf7T0Z4sKzP7DfjL8&#10;tgi5JEJKrjKHtB2THll16UC89Fc7dI4nDfjJYUB01krwXqs3qzK1kTMozFVxe5AF7TJbt2qOuK5A&#10;Mpxuvf7TMDJ83+HR9g12SD0u/d8/gPD9vyQ/1qdBwQnnhQ/fozSJZ7iDj5S88f0/sM11d2ywrADR&#10;Ox7m+m84T466EWEncDJLc/Q6+sHxjwUaIpHSzr9GgXpdjnZf8iW9bQKT/yyRDU8psGaRk7e/eVw9&#10;5UijTEfYSFynsC2uA5PgXzoJMMN8yEe97chWUXmNZ3m7Sxa8glkrZDnqBklsVNGkTxdJ90lMYbUa&#10;Oldrre5/SCb+w0IpuOU8ZxIEOp7QJ5YbavUB44TuSnrVN4mbnma1huaEhwhLVcY/4ffDYYHA144v&#10;Ue/WlCxNznjYZ2oglb+tVr+2MmOZLJWzAQpT25qi92qV/TnbgwZvKE7qYSn8kc0nZDIi2GWz4OGE&#10;9U9B/mKvd9lzwZLpXy8SoAtnCWSXEOiqlDN/P4mb8uWAthB+zBWhMpKN+I4KcsMoDAVfyKpJ4+5+&#10;vYEgnCiQGMUa7hDZW/OfZlVq/qNKe+4/FJmBgjB2c3YfCoek3eubAEvXvQGXtziVGr1zv2ggKRYs&#10;oVfwot3q81IjEOTmm4yUa6cdZy7n0+D6eollPz0XVs4BDJafMQQcc3z1igum/REtZ6vda1eo9XOT&#10;m/TqCsvdRB5/zs/+iS68sTFF9Wf5hxAK0dnr1sAMBGSQuppaQdqc+EFsOjAVeL3roRqCXzNJhn5f&#10;pVMZAsJGoQx2vqn7j1IV5pQ7AzwSp8u1ElTWyeDN2sxtx4QNroqgSEy8vRbG0E34mcZT1YYVTWJI&#10;gxPd29vKTtD1NdozBdi3iMcuUYqvWxHk9kZM1raPGCpGVbIaU6V/j5SSyBd7xYmTav7OV+xitfZh&#10;6nBtxN06o36kS8GT1oByle6+zAuFwsR8s0yzDinCiE50JzDo2DqU105ugXh+qNBFiukyluAJTvBJ&#10;jljUr/A0/LfJ9MnvdoSZh15MNw+H4K9e13I7b/dVvZ6AQ0NRnrBceZHWSsrUwupYuZWsTDX2yOZl&#10;dGzRIXK+O/ZyrZz4rCoqSeyFOHe+l/zElxLQ/fqvSVJrl/ieltN14RQ+p1hAR61naE+lu9ItJWhH&#10;kRPQcLAy/EAcerFk9hNrYtzm2s6RDlQxGbUQsM6ZzXUckeBKgwd3Qm++/xmdsBes3hyR4vHKe1T7&#10;pLlKn7or9e3nv+iJdiEeth1P8JBREmsrplDOynX6path7S1lOo3mtrOC6aRV5kbDnV4ovUr7DkI0&#10;BNrmQwv8fXbC7+CJCf0t8Cz8gYCY0SvL37zhd8FzrB3eN6BqXbk7jsdYglS3oOtTltOTJz851h0P&#10;u/a7L0+MQF2IrBChnOyv5F4DDTPNU1I70GSi7fKytZtMsrBWRJfncVDwTaO7aAiBRJmV93gJPruy&#10;cD767hZSfNoEyyW+l8ukKNaSYDI93LKsE4bF6tUad3otP+AtqnzAzSx+QLWm67Lnkd/Vt6+EyPc8&#10;Rh1RDrZu/brafsn61Dd99UHU2NhHha661n2VP66tHsvbw3mOi/ueij13F+DSx5B01nebCpp8nOSZ&#10;r+bsPHz/vvQsu7QKyVeoRMD0L5UKfbi6TM5qYcgxC6R1RwJzvmRG7B+uvQPwq8xO9JiJwD+7RnCn&#10;NG77R799CST4f8jKMGGx7ogsBtWfzbV62f2zEdfdonHrkHZlJFlUmdmnV108XG4TJiS4FRy8Gry/&#10;18psWR9XJvrOffm4qqyulSBTx3EJUhIt0HnQGIRLjbo00GKb4Ma7l4/lcPEIp4Dr8IIO57tk0oOL&#10;ZIR5IR7zvqvLCIvnWuXiXjcE+iOeJmeC/TAo6GNdzVCERRjWY1e3tXn9BxkAiduV040ayzISBEQa&#10;KusGnSm7J0PNl4mP6d9lfL6GjjBNgf/ddc4PrcqasM5xVE9F6nE+uMBdtUIPl5ePZxQzDBL3qjNJ&#10;hgWJT8LHXxV683R5aq4sHM2mP+njrW37vuhioaUbl4Tt5mqTUgN5q1xErCjSlFc0N1qKVoowJp2R&#10;pGWxSa55+WXtjvjz75ihO6cYTC8mENEcgLmiSCUUK22IpZYLmnBqy/dnZePk3THaes3UO38zrzE6&#10;64eoTawlvOBAYViCHXG4lbwv1zbV4J8/3V+hfcK6Ht36++5KIM56aHj4Y573RAPN3IMkRD7s8Y/f&#10;+/AdCBT3sfeJbKvZlHC9TjSaUsS/S6aoiH8RHORS2dISXBHg//e5lIUiD2fO/YwCZCz0Lo6xJCGv&#10;jyBkfpUtfVy49HDqnyjqB6f2ePrrR7/DA2CcWVFmrequWuxasgnW1rojm44VL2/s94wcal2BIB3G&#10;0h8k/rwLOHcXMR2iXnL2EaiOieZeyg85D8dqvwstkBEYcbHeHLG2kqf+9es8yZsrnirlrxbzX6P4&#10;rQg/d1i1ykYVAVBwI+i1xs0lt2Li2Ra5m/oUTgmuEEGs6tEKVzklmxxJa+aS8VMNRjYeqWPE4ArI&#10;6yfOEFSUD+Img/g80G8EBAe1Oo0/Nt5h8HhQm/a/LbRNXpwpPunl1OE+ui92mglQCqFzRiYq00U4&#10;WsCCtNRpXMuk6RTKFxc7ukQWvV+jvZBYKfyQIxffny546EnQCpb5xtvp8mFBLAcApio8QaGieM98&#10;scbCMEJJk1ru1AzsYl2saSWNj4A7+CoXZnPJCG15c+W6P0WudL1S/cXxkHEvyejH8BqDkUeg61qe&#10;yJlj0nAVFUz2E7c3h8CT/h9BjNVn2KPrT/z/ypA1ih7JnKvG0K+X2VTbW6M3xVcKS1wbcbABTT1Y&#10;f012qOGlR/Wm987w8NPFzYuWdpHHvr4vVJyJJVFb0ZRWiy3uaM1wckpO/+1PAhMYVTyvHaeFr5+P&#10;A5KyUasAzD1anNnahGzGIpF3VnFFmbWnXH5GZ3FPP1U3tq4Yor5SPm1O9CV9yKwkhLq1PlLT8znC&#10;CbRbzvcZ9CpfpEGHX1xhz+Km9PEQhA7Lv5HphFYPk/jj0J67BBxOU98NX4ezLmCgI6HIvMY6wjs2&#10;0qpGch1dMcuv4rRxMs85Ypg4ymcXV84InDa+xHtLLtQFYVIzfpJ+JxszArblqfOonHh00DmE0rf/&#10;9fM0geoNJn47wiVzOqQoTTv76ef5bQkRv4oozE6DEyVJEhk61YyZFXF29k6ms9XcNQ09jG9W6+Oj&#10;y5K+Kwvblfawh1zMmEVq4V0a8mB5e+yJnxKGY6hrkw/Bsjlj3N4Mp7u0xlzk6ZSxWsbiH68SJkZ5&#10;Z/J816OMDZwpST5yazSCNYdyrABg8MdWC8A10jbgBY2Jbln/Tnx4HBzLn7cgxg3ZOCgfaHH7KJRK&#10;tLxCsbwIrJcWXFl3+Xp4GXqT8asfJwrxU/9ZkOrIFHQUdJg34WlsW5CXF2ifFD+qqkWgYphc5udW&#10;kT9Ys9hXuTBvI5gWyxWRD+3claFhpi8AOE91pljJZzJ/hJgOKLzC4paMydHxV/cuY/7/txBnt7jN&#10;T4iNRDk98CyTBg1loD578oHSx40Xn2ZnJiQ+JmpQ0j8A1EkPUFlCJn/cu+Bog+gcTwxj+NFXRzpN&#10;fVRJcBXFl+vlPRvhdQvFz0xec38LpvfpbNrj9evHIpKOfu8NfnN8wvxifOtmqQnM14oHFzLqPWvx&#10;c5i/piZftfJAUAhuh0SkUcjQpWZMpMvebHRJNy+L49evN5wnUANeiu+ME0ZvvPN0LbB4N+ghRGgY&#10;911lbkURsDWr/F/vnvIZiXBLtZoglA9aP9HBc2rqE5J/RP9yq7zTcgFyYFaWlJnkwUKv4djz0PIr&#10;hsgAx/savdtQsdEkNfd4kXRcY255KdGyw8dj2wxgGJN3M+vQ6IyskF1BTyxHOk4udjAJLPOWkAOi&#10;fQRVGe8ClS3fD/0NvNnVus2NqgN43GepUcp6phr1g+j2Z/aqNe4VA6t6eAdoDqL1IeSgXUMAOb4S&#10;LUk4GrTX1d6bOZzdIjwXNT+JaEB5pav8ub0eoThzLkc1shsV/rbPDlla0oUH/0r1WW5sTjijFbn8&#10;NsQAGD6ftmQmuW9jhaIp44k0MDX7u61Z0XhOiXliruJ+V88CzGGULMQi1PgxuUQPcj6e9HxCFmWG&#10;bOdNMh3qvXCn0XBMKSQ+5G29NWdUE7FKi6d2fiZadaVUW40NZaEyUukgnqezbqo4mFyHlKs/v9xT&#10;OaJOwJ1oDWKqKuXWycY23qyeN9W5erCy1IBFt8SIOCSTcVWxmattJoilA0LL72EvJdDtUbh4SkXK&#10;65+EjWbb9zh4dRsjJg3CxaTe8u+pqGe00aDQ70DqwwXrLBe15vaJLZt7VnVdl6qgyM8i/9j4nxw9&#10;J4CSNSL2bnW+1MuFyDqhCQuhZbHGS7+vsfGXNbDLIC4WI43eRd2wvoHn/EF0p28Lgq3Je506r7Lp&#10;k4kPSacHXzQe2ZXESpbf/1DAnM/5p5sfuQ0QWWE0E00Sizt57gXoZ2MmCkHQOrcvCnQKC+8ezT+b&#10;dFKTlBTi5tW27uU8SAOG4JDapH0+5+PvCkJWrgomMLQVw90vZoGA6NPQ6pBqaMm947Cr2/GhYbGr&#10;uijbUukrLSpps0rm1xeO4Be2LPu3jV+KKmTWyKmzDhqlB9WHpk866M9Lqts+q/7T2ZYV3FHLFlJh&#10;g+wlhZmJ+vz8tJoI+uM7+vlAuoNhskb/6K7e5I3+yKS0jpcasHL7PHxtOb/OVoxuIkHIJdk9qhss&#10;b31vE62wh4Bo5ObgOCQgnTCNvpspLJIzDAhuyabJ2OuR3mj8Vv0O00qqb2mvtYNpkcvrnsdFfixn&#10;SakZ43nr6EpP+4VGaYV3QVGFHPdIJ6uXZBgc6BNmtrIAHjHKh4LEvgJ9MGxSG59N/nkFNbt0jqv/&#10;7AlMcOnsRYvwkTN1QA0qyejLWXdlWgoj5Lne52tgZkpxaUsSkqJFM2iRfToTDTLv5tTF7bpTD6Fj&#10;+qRfl/88Z8y/krnCRMsHOBUS5nEseIPIhwT3bSeW1l6Dh7oX1MyvsdDc8oo2579h5J/4O+in35Ye&#10;K5Qgt6wH2DXEhwP9rjqXzMg6SSK1A5IgG03IKqjgZ7dW7+viqOvqP5fe06urs5WdRvYdFpPJk0yg&#10;1pCzignP90FfrbeMANUo1FlmkQi+7fLAW4is2cV8bqaroSz8KQh4Nu7mSLBygJqOF6SjUAoMMYPz&#10;m2RWDcA9ZKxIibTh1/u9WxsHr0ic0fw1rPMdfg+y0PAJqCbLyx/V+8NdwrYgDo9u5PZhy+KIUWob&#10;9K/NUSQTvAUeWRwthPuWwmUv17KrS3J+vP+e00U0O02Y4SXd+rAhg16BPE/muPw2F3yW8dG0LbXY&#10;2i9Os2qJ90ZkWZ6v6HSBn+T1Ob5Q+uqqMzWJjenL6+HO1ly7ob9c7BvVll6HdsPV9HBNdjK+4eg7&#10;KZGAX4bM8zbgN8TtNiN7Hf2Ce8UWFVyeWle1wjA39qsgg+tp38kiqEgAhXtSl+ClYQchc+nfucuq&#10;bcYxd3HyP06+WbVHssG2AcuxO5aNX56XLQaJyHA/fiq0AC4jcaQnPXWJdxRYbix7XO8LJGPQVm2e&#10;utDnNat6lJhK0BlbyaAmXsIA5buJuP+iiA+92UWwevNrCYRaPZB9KX2Ro8z90vR5i9ve7rqSUgIL&#10;X4hX2C3q5uwI6jgn0xQ7XCjiN9L147hLENFNAGeWc3vxwmY8TUcNe9Nyx4w2TRaiJw9koWGr+3ZK&#10;MXwdGttOuHVZgsvmHovmtxbtJCJfRJ/cX/60GEBwUbbTQTi3y2Y4VG3ZXOG2RAQx3nNf7qaGUYl4&#10;jSVJH2VfRRx4xMxncNms/dWOgLQr4GcIrDJwgKnQNp/g/WHcdJZkUd0KZqGCYjvXQNGgOYCNw7q3&#10;zMC70MZueehT1/hUT2I5w5iaflozZxHa8VQZY3oy4uqLuV0H04IkkAFVfXU8zO1usN1eskTjtmKr&#10;u5nuHiPmLqzMXChOGUHsPPKMf7ouUF1lvm2Cm0v29Ps5rWX3Tp3ny5NtAjJQfdC8C494QlFY17rr&#10;sVClD8l57a+GdD00DzhnPHd7BpbyvQLFW8XT/ibqtLK3aGQEuhik03FIMT0hZmpTsoSVwx4UcFp7&#10;1HYqOf+7+xa4evyMJMrAix4MMnTNujQ2D/Ok3Gb2OTGioSnOmJr+0wvBccvPfaWeOmJbg6sLR5DD&#10;hqnqvcx6FOvhMymbTWDrVUHWDhR1kzNKpWUpHrAZOulbWcpYsb3cO/Rg5cpVY6gTNzUGGC8xGdwV&#10;sBI4ETiZk9gNPehhY3wEsxZuPy38IFEAU7VPHyzsvJk3ooVcH2+xVFu035Om4MF5oOtlvASoHdhK&#10;jAvQm98OoOmW4HekZ2+qLePrH4R+WozutpKcYmm5+hAK4/qY/cak3ubt0ZKUU++6dTxQvWWEnat9&#10;gyw5+JFKiz0yWZ8NsxxnMMlz+fn80BAMI1bxnUzsDb6In8aYwutklzGV3A4vG+zW06SiEeqDOfLR&#10;ORkidApLBe0B2llcm5qiYl5uI8Yg+0EGljnJd/T9bIxqpJsb0ztLT/nMr37P4SerW1x8lxHs7j65&#10;IFOTFRZ7CIxrRDdAzDPjadDNFaNcJndrfKIlFtlGRy9hdFo6Asy2w/z+YmXBk+1/U+VypYdVgxpb&#10;gkm2/ufa8hJH9Htlvo8q5Jt2RhlwMqjU7Jmmzbcbt+mOk+6eEIbDjxMfuVsFkORVD2Y4OtRG8fTh&#10;/OskN6PcvSzQ54hM7uMQimD27QLnHxUbtMqt0s9BxB+/DPM5N9FIlSfcFxmNrIWc8RT3e9RtabHL&#10;g0mFfi1A7RJuFT+wClcS50Xg/KqI4jxrdx7tFjpOFBuc9bLu84NN28TO66JCiZcpqtKb58jLH7Ux&#10;58DfcECAQE+GduXoSM/OLqytXHenOmKh461rdZYH3frFyNFLk/SKgyijCxjxS5tZm6R6fi4t9U/n&#10;oBfnZF9SmoVMDyxL0myqtQEHQxpl94QVNUnsznPo+yFpGD7kKOD4dpE9naW3ODFucUqOilUsiv7R&#10;Z5F8SFqq1Mm4pUW54snlPL3kFysOhy7C9qkemF6sZp6Y3wwu8qze7qXsIbJ1G6pkfI+HLEuZ7vM7&#10;M9WTrupmFmcnsVo88XruR7JPkF7+I8v1JZvf4B2S14hjFjD0zw31bum/kvuQvAd4gJX1+5k5ABZE&#10;N/wMjAl3XVZDdy1ej0UwfRtVa4GTetTBaOqSky6F/fnAxIOTFY7JqHIFO5eh2UFo32di16HBM8zl&#10;3LkyyyMxspvRzSVYduizCzCMSZrHU/SezEqqwOJs3M2ARVMycqXeedO8NNE9fYTpMPa7HZJsCADN&#10;Q0/tk0FvnecrrwZzpnkSyxSjuOWJ+c5bjvmAWSsf5E1whXEkBbkR2bZJ3xzTnkdaNn6MPKk6JwEy&#10;CJk3+czklY4z+KuokiUQbNNqP8faFAZmx+Pwye/V5NcTJeMfxFtq+KJISkaVUxm+bu6w0BotPfUg&#10;EHvoHvPmR9PpKucxBrhSZKRpAgSNhxo/IH/7wtxYQaI5oohC9tN31KPUNl18UXjkhQsrUY7EBYsa&#10;l9hJLeSpCFGFIBP0HBEge9ZXArIR3trrAx8sFmVr/PyayK0rq9dIlmxKPC8bOjv5s+TcK7r74Cyi&#10;val51orH8d8BxHr3epKG37TNGrHePL8iaTXSliatthv6eAYcPzJ1ztRcye1+vO2vS26WsmPXa7Uu&#10;MShRI2iGWCshO31s9sKH8FIOnLLb2gAsbXdztf0aYziwW7FB3S7eMslvkylvLSwn9fZKX72C91dN&#10;CLIbWm3SEqQwn3Xlb7Ncov2whWYwMPR550elolw4FUU/r46dQJzRHCoCazswZzJkqCU85Urg/0ND&#10;plnnRHRH5S7Q5BvY5jwxNndVXlRduz39WWtfsI3peaG3WnE3sCSV4EO/AslkRfWChNbzGeakZjo9&#10;ju4EwaHA27WSWAeSvFckinL0q1CsONxlLWrKPdxLaG40NQvMrsUgTh2r/kIc0H5sABGQyPAAm+Au&#10;r1o8n0Thpew+CrSt7nkkRzNaxDa365zwb4UOEBYLjUhuEOeuy52ZN3zzGyj1fa3B8pIkMobWV9hF&#10;RN1xRzdMYLKdFgPO/U4HzlZqU+yW3O8Fbmxb3y9JAM+xybDbKarY4MDxDM8tdJ6kE+0B0Z0VJ00S&#10;OzCRS+Ft5gZ6DTmzkaGCaEMQdjHICiAfZb4/JK+RB5mqqNMHu1F177mvAs7v4lfWm1spygNtzxVN&#10;/pqD1KSJTsc4xpKSiNVLHX37Jub9zI68djKI9EfK4rs10o2yyp3SfFtDH/8TF6v5WWP2Vcvry8km&#10;kCzoPOINyU+M/9Ico3pExT0fszYxg7kZXeP2EJPeqjWqD/ROBx9eJFuJF+XIdvrpYgOZizLCdHVw&#10;SfDADQ7A4gGxZ1w5VB6ihqt1A+Ivnl+ME7YH+Hyj4t7cyvPMhM/o0v1XILCHU+/nutY2OOSntORa&#10;+iDbKF6nNzzSp5D6uOxBIk07KxwXUkKJ8ZhHgFs2Po0uaTnYCfJ/p5fCZVFi7GPkTSFPsXRO8dAR&#10;olMQiQ3QYhPVvTJoNx9lSZRyHaiHqbP9sjy/xsX0rMdbvTb+kMfLnh/Ke9ET5QxJ4OZjzpLuoypa&#10;hzscJE9bhl0MYk77/EoFN/XOtocpG5Qq6/3eZmaalasg/kwP0rutWcconjJymVeGZq/T4ZU+3piy&#10;Sn7KpUFSdnv22lsHF5CLjlViZ+HyoiQTxkaUfqns3xZQ5Cm8m+IdNLFF2W416qZJEnVH7CHLHmgE&#10;1AW597rEXPfSh0vH1Z0EtEDIPKKC7Cqde+eGeh5idGT47EtXHEE52/FusiXmb/OEVQMvu21N8/Wz&#10;RN+vEucvc0RN8R/cozR7HGbYpyKcSIrKVn7s6y5509H41pM/zHUrwyBbr41jlCZD4p5CUY6eba1s&#10;oUZfCMOZYC8Yofq4NdCkd/HobaoOaLBfDht7PWEfc3XmW3ijBQPJ2KbmUDOrdVDe3CeMIpYjnUcN&#10;zxV5f0Thh2XomMAopmeiKWwrlmU7KYn9i7Ai76NNwNl+RB9WLuw2z6bl9gRF+PHwC9OZdmSx/Fwe&#10;/dXI9wDDIeM4FezNoWOMHECzuVtqPu6+/Vy4PIE2eD5vlAp+638MQZUU7AgKUr6k2QK+WwKKfxsW&#10;1sXdIR9HQ8tZRKSYXJEf1vlf6xrC2RPpn9UYhSfULuypXo7Cae5djNi6nWbbF5MK8kd3HTQORuhd&#10;TU5l/xH9+xc8pk14QgXqZ4s90T7e91sq5E27tMmmvJ8UBxthdavZV7n2diW/rjhffMu5D+g8Nuig&#10;5qMGj+W0N7SAvOvaO4jGZGawoRjTw8PMxjVRwQ/amPksdu22vYdg7YhTFS1hAqJWgxcku2ahCg1u&#10;1rpk8v2zi8K/voR08NpM5OVudO26mLD2yRg1CzQWHoFVxLeHsI2pF2PNM49LwmS3ENnd44mG94H+&#10;7W8g3i84cmjQre11fAwG6k/6T/EpA+O9OXPMtCjYzX8FUQgOGEtMiWwoR3glldwTzjosXAoOk744&#10;JaMJ+z3dMzFspmrT+/hTGS66cJrGYTpOFZnR+uyrlDEYI7xjP9XZvh2YLO/G/ZBTLTRnoRb6rzTY&#10;Ywvv3c73HfkWRLlnyNP3PpQZMGc55sl7ZKpipIYwfVv5cBD84adO32NFI7jzfC7tDsQPNP7Cs9Bt&#10;JKq/p0RCZmZX7nYCnVMoZE5neCSzDDe85crRom432KEfyuFJanZMslvXGLHvkvIjJRfOAgMUHzIM&#10;NZHPDtRs6bh+CAwr+xlmTcrX2Q6/19qD9ZWbljiJ7YVHUWq+X/EObuHT+jtLTqQXg6Mr1Ld+pbj+&#10;JNw9CbOTJ5ns0OBMVu86dUvDI+kpP0FKCS6JrK/4pAeOzL25SJiR+zWh5sGlkN1BJEKzXlwI1qG0&#10;Ycr+LS7Y6uReLWlUzguuJbDzOe+O7+sXxgdPyQnCqX1/fdAwvxyNvYWxSoqNKeibkzvIxgFajx/y&#10;FfVd0c1b7plMf8UNpA1s8iHidQ4UWJwQV/q9l10uMsh/1m1W+1+R9ZndCi8GmaBsstodWtpC1SpY&#10;tRvqVL6nx7WlcTuoIOipeqyez68WduUA64NqBbt7j6TRKTgmDRaEN4p1xSDVVmlJmEy65y9jjjy8&#10;JzyAGwe6icPU7dGAyLqbhPyP63PZ3BwKQ5mUvn3WNMFfd1PJjtFeZxPDhlo2tWUg0M0ayFpVHlfx&#10;uGJHHriZqnz93PDoBuuxs0+/ZVMo5CouH0nrmkXwS47X6FZ+aJkMDAp/tC3Lf4aTU+Iyls4HbvM+&#10;na3TBNqvncTGrb9viX3mpd7CcdDlkBDt4Okdswvrz/iqCnU6HmAicatb4k/tTBVNvPMqeJu48Oxn&#10;P/et7yqoG0AxqGoSSQB7KAPrKk77P6a+OizK73kbEJGUUlJpWEWQBomluzslRbq7EUG6l5QllBbJ&#10;JaS7UbpTeukUlvw9wOf7Xu918efu2YfzzJmZc8/Mfa+clq+W5LoVv1hc89SieI2Pi/6zkeTEVlof&#10;6wf04fp/hfqV29aKoaZr+718dlTM8tXc423ZSfbKLRhjSszajXpi148+79XQuHyyFcMuolarmX3w&#10;4QIMV5Dnw1UkG22XZpOAku+0n4DTl5sm9qlJ01YiKiqzWPCKZHSz/cT1rfYVbtIz8yt8k4ZmJsRV&#10;0+fLsjmyVjFPuDZA1E62ox3W+s5hqYUJicAAVc+ctQsYfmfr+QbQ01YfwY5PqEczUg+xuxxysBj6&#10;cN403WzGxfjx7BdK47x4mT7+XCv4i6E8kY+1x9FkBBen01UbHLexekdDk+DsO1jcymggqXVee0EW&#10;ldPcwdsBC1HWN75I4fFYQ4i9ZkQs96P1+CXAsWD4usxzzHNq8QoOe0gPGNGNak3e0mkykZlO1pnM&#10;mqcZUZ3CXyvhvxw+fRMxrEaXC9rFtsumw5fuOLzcgPovCHlROMtHClfMUDnJ4KgrqbpV0thHVnrs&#10;lS9j9KezCsoh2e5ADIvPoZvTK8cMM6+7dvwBCiONLW3acTQ5fYDb5NdKYuFMfbotRmT55W6NocPc&#10;oqaf2tJ0oHlz0+ppqZatEbXcz4SfX8DNDiKVaF/1Czy82GhY48l6jJAdn6eg3QzH4wrEjI7s+9o1&#10;2l0atYl0qIftEM3t2ZV/o0uhO+0NV3IEdcm+OObWBve+NP+dHc4fnZGQIy+R/E3g7tW34GUFFFt8&#10;8D/EYuIG6Jvawp/DHKvJ8VkHTnwuW2vYFGkQULvv8TEQGDiai/07t4ISfuRHYnzIIr5F9GNDh9Gv&#10;fD58svHU3Na2sMlRJMKSmZr4eN7OTZ88klu/9dHMhBKDy54LIXAP0/5rbHRd8alFVpHLLaGzRrnk&#10;txoL7mkyYAXtqgEft3XHJ9RQ9wVPIhR+lhdNB80x12cwqUkCsNHwOT3Eed/ETy0LzWuQ/fSZNCbL&#10;rLSs2iPz53PXA1DzyYSSvzIHT1gszL+o5fqq/6xzRCdhbhSDbqjpYlOYpeKdzPL7k4ct7Hu+7PA+&#10;jPTpwJc6FwD7PBf+r9yhKopkHFbyazn8zftiAptMFZZNiHfE+nIQZZkQXTZIYVD1GwjOleQJflzk&#10;xOr5rxY+WO5FxWEXfmTyRwDHwOjRfJvvIXYktv9GlFn0SBs+1m3DQWmp0EVXZUNhSUbOh4+HtGfU&#10;n/vEhGa/GYtzSdGLhslSuGR02PQXFBSDJSQkihjAR6Ua9kK8273TvDABep2lceE3srsZDPg3RYe7&#10;UC5KZhy9K+nLJQlqj4LNbzzrzTKvxmJbNMeTkqMzVrVnKHcOxDtXXaA8QYzJ3YRqQ+3U9Mz57ADz&#10;FdBrdYBvJCgKKN7ZwN5P05b7cATmy+++53JN5IHxW4k5aKUXlay1Tubb6Nc9hoHMQgDUgM9/1Ydh&#10;cKZ29l+bCcPOlOaAPcwmG2Cedkq9fB6XgC0YXQ8zGmkoxJUn5//tUuVSuPNpO0u/Z3bBd3Wt9Qml&#10;zdWLOWwYOw5ykg72lgwRLvsfSN7YZu+TfIF3zic/wzwZvIRr33/7ijBg2/9inxl8HMe3Ps3oLHWE&#10;3cOX+AYENCNMSwX9a1PWmQeOa/PRHPTo8Cl3PDN1f96GYnfEuxdO8kq4l4TKAOvrXZ71BbV61o5f&#10;cy1bR9KbBCGyv+TtyVHvzHB7eHPb7meRm7U9v/oPJSzHVkllj1mnOkwjMDPl6hk1Pb5EyX5mLeuZ&#10;1y/py3IRuIyeFeQVSZyh9mqvxEJSGIgJS1LqQkcJK9WedBB8PMDhG0x2smrgvTsunOfR/eKiQ7R/&#10;WURQApxnhH1CIxRwhL+r7YpdbZzEtphuhU4JNkF0qQtuRUP5N9YXb2camksNDx8HPnUTb+d+GcaJ&#10;v/OBUt/3EvaScLPNEXdYMwi2ZhxgpPPahjkx8cHjCKB479WaJ35HIX6dsMDfuW/zdv5kVNXamZV2&#10;fvzFfvRXnsabNj2rVX6bDHvBk4nPKljaRXbye9rQq/aQ8jbv2J1LovlNme6+0tCT0sr5xAQ0Km7O&#10;bBCCcd2JWkD210Rtn3nPD6WxA0DbCSF5hT/FNvEzhumHHaZ93FfxLwoj06AiVnoNErVu+Z+6IwLY&#10;kuvwyGPsRA6tYr26pzGydB/Zt9fFpeo8XaJkZUurvs1nDXuYrBO6P8185tcrwFRpNz/jvrhSFTQD&#10;UNvcleU4A1CfgLvXI32p9gOq3kz6GFZMb/aGFlJ7guHToGT7VlzMEPkJwSbv8/kUMmWR9ZcLUuou&#10;238vP/bXaCrNfCb3/FCjpaP8r1tuSL9mRp2k4Ym+VgjjcWEzP1UaoEEvtTgY9Hcf4DDpUOxiy4XF&#10;imFaW71W9/yyMyHcFC4IWyJUpphM/xyIjrtw+HglaY0YxrgWPBLFLeijTqobRiL0d2A+gkKjBET6&#10;CrH9WSsPN/X5U1KhEIAj1lI2unR9+x6/yIEiMe8CtDbSReQWSY34jVdtR3vxpB0xCh5B0m0phOD6&#10;5XhKxHaUOz/sXTaO39pC6wn6jiSNVaq4vEkpldF8SL/Qq1TttkpHTcx/UY5PSkALaPt8xd7k+nr/&#10;Gn98I5fykCvv8Cm/ej8QK6Jl4PlRDE+CZ9HHuey8SXqdrdbywwhq5JbZjrfmgk1Sla5enSBBDZGI&#10;9rD41fsrWvv6Tm/ZqBm63a4UDAoJIaZriz3bs9pkYvzzxK9IFETaiP4NeNyRpvp/N7ahkQz/G0Rl&#10;HTIsMnv0CCuF6nhDx7+DoYWgrtpTqcffqXcwY93lAj2B7q0GqtzVZFvNRlSKkjshRteyG9a4LP8k&#10;qSPxz4nWU5ON1ZMclbCJsxjkxXm32d9af2sv7SqhXiK0YRGoEgDbVCDEMXRTEFCT5GlvKW25VoWb&#10;omcxpupJLZVK7fvswNashwIqqQ9f0DZWd1q+sVETa9vwDuPUbza5roCuyX+rSF4TJE3V601KiaBB&#10;+KFfPFCHKYuhuFRU1tjx25Cbp2VJUWUcX2Itdr8L24ifrGa5nj4EZLW4f+02KyQ/eRxORt/05prC&#10;8KL5t7+n2828eGyEl5ymC+a/BtmcWKRo02LdqiPe+G+g1PwV8gOFvzIcdG8wSd574T4bGBM2C1G/&#10;KTA3Ck6gpX1LSwHxmK21IIuVFiiSketmNpb+HIDBIdYNwreNwI9nHSy7kkhYFkVcTW1IRR+gTYsZ&#10;yB9yZ1A09Rm2J6mF3LUkfEL/BVAuAxyV1fo/FKb+pTZ9kqYCGgMqBr7DH1vsElbISz7O2X059F0v&#10;vOanTu2/Th2W5aJBEp5UKUVg0HaXNFEaAzmzEOevC3AhOq9TP1kFqMQjawLtNxLeC6+biiIDcjD7&#10;b/gpUwv/ps3t1q/jRa3Owv76RHbTLbj1pMx0QmjtOLDCKYzCEFH05KQ5r2pU3yKmz3os9SKN2rZk&#10;yCAK9ItNbNfFKhK07ad0JTD+nbLA2c3XDzTYsU4oGrWxnoSm2mP2rSkI1BDOrl5p2ubxUy9M7ku3&#10;iNkbDvHT8XicfvO35r/xGSLJQ2QyP1etwAKe8lWvY8M7UXhNz4KnfGxS8RVbq0QPMiQsOo8yqro/&#10;in2uoPRYChAEy0wDT/2mvpS7642AUPhmtnKDfuW8EpKJdN8h78peb+Zx35VW2VtN6b4eWD6PVOmR&#10;mIVDhG98LvN3MMJjr/uDFMHTNv+3ZxxKqgBFZen+Xn4DtUbw/QUSUP8DkeKGL0Ylhdy8anLm7XeD&#10;BSmov/qaOq8R6QLj2BXyt7w6TNNVq7goj4uJZn5BHra/QUpXrDPA8KMINB+dbZxfNARBz1+J5v/D&#10;M5wY08F7Zvljp51E/VkBlg0MEElyc/qYnCFfF3/wrLelIxIK9689YzFM9PvCUKlUKHK6OfuZdHQc&#10;0jPMQuwTlvGCFKO1j37arON9BqJnHtT3qqY+gOeU8Z5eeIwR+WQ1SyRQ1OsJh+zpVGV3GSgl6XZj&#10;U962psp9VOW3Tgl3VMqVCyJfrpulExfG5+v4nOy107QE029jdQsfZjLVpp+34S2JBjuyQWohhEoX&#10;4yy33cWKm72A9FpwDMIMmepZJ6AGs0cE5cygIDbw+LbNT3Zb2Md6YJW98/fvKTU0xlx6gEVYNfo3&#10;KZjZvE/O2VBc1WvUmcZgOk7YNNHM/1KXYCOb+DPBWdo+kT8wPZyigt5bkINtQMF1CxBEnYEBYdoL&#10;v6cPR5OLThgvEeCfRCM3rv9C5RRE6m/2BzbQw71bOwyZwhyK1aMNCJyi+A6CszRpH3X+iHuDD5Ff&#10;q+aFHEwTzpXSwH+c5oAYckGPlqA4z72OxiBKjqc5pMg2o3kKYkMQQOP29Fp1CAII09Q+6pML1pSG&#10;y1AWk1CKuaSH8Py4iMyBctl0FY0aTje4OBN4ERzWVp3n7xPb125H8xeNQd5hXKLmKBlcbAULPkBW&#10;6sktQO2JskkUk5ADAOavjq5Z7Blngyxc5FHXLPlRnl9h0veqUBafH7T2HksRe9kpaqR+MjlRnlEX&#10;Q5GkNQ7l3/4Jsym1AqRj9Cot4k694skWClRoF5UegT1Px7WKRCfK3MZXHdTXOvDdBXxvR4FKIUeA&#10;7e5UyGxKwpMXWJyCBUPA3TKFH2GANiT1/Nx8bUrqkZWfQ7kKXGZxUOQ+/cwKRnWbsQRJPhLje8zw&#10;R56Ue+00xNB8uDLFa4RDUbI4wY5F2DpmkK59jv5DEkcppOkRuFBLHz9La3euFjYOyZvJAp0BI18H&#10;mMpaxNC24woB3wGjdd+Lk7gMeeqNLbMv21gxRUFe5831t/vbzw1XcEm9fYPe4b+OyvDxWBdbOe4K&#10;4WQZuzKSdj4W0Gjv+p8PE26pLAD6CJ1/QYWV/pDwXTd+3Ld7i/ijv9IlKxXc0Ni6ZzKY3Wtnuv40&#10;418QCWMjLEh7k9uklotMvWZ7+AYwjlIvQPvaKOFY40Zc0770b+H21cGsffM88LjrK7xzQJMuX3M1&#10;mh+ydB9b7Ye4BP+6WxZUfBP0WV/BKETWFhe7ypda18OJkdqPDJHF9HBrUw9T9AkfuIwh/0PhFIgL&#10;UeQ80YUg27TIDChQr8gvEgzLB/kz3kzng/CTQmWI1v2OSkD4kOHQtepGre9P0bNAOpggi0wbQFF5&#10;AFP5SbK2dT4gc4e0NXwmZ9zPXDOnar2h3hVGIKxa8empNXtT7RLzz4QmETyTjON/WP0FGaaXhMeZ&#10;La1pkgwLCMAwDbwKL+no2eCXzA+1jjFoi9usLfGykIyawFv3OaCwqg9zwiFgy/MdmaLbVSUO7T3K&#10;fbMuwMPljumUcNPGfaqZN8MsO0aAHDFDNwQRYWHnm3j09B1V/TXo9Q0Oz9zSDOh3aTBzUyeRNVzy&#10;1SwjxpD40J85LYdF8v5bOPPXFqMQx29hW13hATGhxB9rB7kDhohvT3baBxX6DpVOnAelafPoia0X&#10;1F7dc0Gjg4RLyZz9ajRoK4/PsOvzZcEygfZ09IrKA6j+pzeTJO1tvH3PIZxH3Ho1rVp8OKgNHiIv&#10;+c7zqA8Oy9qf9tuBw6C/1r9al0nWab4eYVp4eUSXGMz/Xe1XcQCGq6B72xwA60hNnEe/G2RC8OZJ&#10;5RaBMvXObVgdgvqTMFsIjCYE4ZqBB9Uqiw9HkU7xk5/bUkuA3fF2XpRvhagSWp42WhREftZz5S/P&#10;+up8IJ6E/Aw6tV21bH4mktcRoJKEs9X7M8Zc8WXTvxnrDzNA9IbckA+zDm5WP2LYtQvAsH3sbNX1&#10;LFKHy2p85rl1s15TanWnc05Yky+D7DE+x/oo7s3CDKh2UqRBEJzqMVsAvsNnhVHbMH4pbW7KTHRj&#10;cLcZYAmZoPrHfYE9GXxbo9Q1DDFzCFdh9GFKHQL7r14d8hJuvmyQ/46/YZIhSj4qiURLl9eTlSEA&#10;VINiv1rWR55khlr5rETxqA76CmFWzwFGAG/OCPaUrHl5AJfJRIcKms5wcGSanQYxd+r9TDnh1dC1&#10;lek/vvwyqA0mhTAjZg/tauDH4098H1TMCwDBh3GA1W1k9eg7FzfZyMsQsjQOtz9DvJnFFwPHmZx/&#10;ALqH2X9zcuLdOaFUNSU28x8gFFx7hydkBsEjEDb+2kp7caVqIA/fVZLhAG9UjioCrw/Dcn0e9ZSO&#10;SG4dnnK5pHleuZiK5i1qP53XU9TW/DVm5UhysCf9YiLw1iTnkWFfysp89bWIEpBBnzUd2rmnM+0x&#10;MZMfO/pwDFuNmG1p/6/MNBfu8Da8p5dETIJzf7O3PuSPbqPJ6Rn9Arp6JI/gsZx/W8qBwvQky+Al&#10;hx0k+7g7xe9z8wiESGKeIaXjt7qdlpIq6aYpxu9u9fS6xuoZwctYarHPK/Ov7nq53m73G8zaWMc2&#10;F7smnqyGtl05tncLap8vgfoFywfL2L6mS+sFZfhY3eyLntAldzPvTRSnnWZy2mbth+DZkFT9J/Ws&#10;i2phdjfc+wHqUo9mXc7mdQRRnfk35RVPz9wQtzfym5IJYaT4dz7o5hXjC9KBod/v4SeEwkp7gJ5w&#10;U13rPIjT0M2a0Yr92C70Ax5T/US3jD9YfjUyqKiRduNPIkTLT+UCgRsHX8AH92K/BLXZqisRsLwi&#10;SPiJDjNd/cLHtX+kNkyUDlzjBC9zTnL2N/6fx+KEMbUTf3/FuKyU1DUB4TwdgDPMrB4N93dtsD4B&#10;xVGIXeakIXlVAGhX0wzBviXNPLFW/0b2TocOTlL6af3pklr/DqQ344lqnjeh7c6a982FApyngxJr&#10;GNKcfuvR0coAAA2OWJJ9R7wEl/9f6EPatQKgtWXPIeNZtu0VH+1/yEQ9KdmKJCCdqWXcsytj2T/6&#10;JEQ01yHmlEPS7uz6lsUvR2Mny4DpXgCjbMpE0/1qPBQLKtStf44DXrHoV+4N3wwkCJPm/bvQcCn4&#10;nqJm7RuviS9UA1eAnW0/OtZjfW75TvtidlcTCS6THDxyfxEkQJEfNaqQFBDD8XKaKSu0Z/Z0Vuut&#10;YTulszu+1b9YrMdaZx15GcWtw2nS0WNR+nf71QmbAuqvbxOWAWrfC/8BjbmLrJRsJGGn6XlYP+pH&#10;O5j4kzyDRXJBo/5635nF3oNJLSPCJdejTccuh1/H+GhcfCFeFUg65vZygkOXDz0JFTjDUj7+NUbc&#10;ZTAY0osH7rJkqh/v2V1xoC129buSIeSw12a0DFLYMSyD/qkBIPk4ERnE9A/XGCUvaJIQI8OH9aD9&#10;RtfmmNpA7om3wPlUUwKPV40MtVN4bX6bfjkwx5obeXe3sLR89rg9awRSpbeLiZUNK1750d3zuOM8&#10;6Z+put9wJfS1PbPP6MDpU25BPSLbVP6PJcd0eoWc657h9UrgM3gv2sJ60fndbimTo7KqIpJ6HG0T&#10;N2Xa6sEc2zqajUD7k1yZjP/1X/8FsOnTUTeLPv1A7dykeULICCQxLudaDQB4WFXYS1ObnhuH8dMH&#10;kI76PXd1EM1+9dkr3lh5BW68Xax3vL0kCjtMkNmWMWKd9F4+wMilleVmmv0Eqbb1kW/RE/wOyo/K&#10;5ONbbH6ajBUfstZ4tqDnVcF98XTt9d11/i0yarD90KhbKWc/Nl1UP6Uht+tacAWL/iUdfF9H1xHO&#10;cyafzlZn1NEjDe21WPzLvSE7SY+8WMCD+1R+0+wbFJCaIehuCugBRcYGSTjZwsb8f/gO9KC5eta4&#10;7CEhv6AFEcn73ARs8Pw8/8qdbzJWf26+Drfx8VgBqMZ3RezaP/Is8zYAPXG/mDPuTYoKpUrkk9/E&#10;rravLXu2IjYIzHnzl6W/yeGULgrBk7t449xFvhIuGdV3tiz/VYvTKsT2T2IPE0rom0gnHHNo8sVA&#10;RK7DHcgdpT7FyDaONrlvR4XCD7MyvSo6zAim2R1sfOysxaL3+9FPy89lSvEtJojpa2vJKHZnpJV1&#10;Uc5Lo5PhGQvpxPy7mx6nA8q7+HSAPdNsiWXk1QbxM3Wmlg1PtueRGWoeg3Xxp9EZc7IFxknTzH/0&#10;BcNV7MzxX1zs/WKubyrAQhmRVpYSMnQZlrjcgeGayYxJAJqM3ieb1OyuKpSEfPmNXJKqBPibuBy3&#10;LTSRbmNpj58BnZT/5nX2g7dlngKz1vmDnPMt5D7PDe/imVUYUjUZRyf/zJDWkWukhUTDcr4x5YGZ&#10;jmTe6kEynNc/4+xogBqWLZV4m5xxgtwbFFPt/icoQuaYa6oC0kI1Deg3EZHQG9fkI7xc6sTRf7mH&#10;UMeUe67sDdbfjlYo7f7AXDBy7+3S2ruYBRRVP5hZkNFk0DrsDtns6W7xJwAU+p/Qz9GXDFfT4j98&#10;tfjg0SHe+2zfndKHPI1ONp4nihd5gDha552g+Wf+FtsZhxqW0Okx6w8XGClpBPtoXFA9SRkxTPIj&#10;jQv71D8WGKwrwRIOBg1nj4lcuWIqSRibdQ/XnFcy3jCa2HlEJhduYde77EwN54OKZwNLScf+aznO&#10;wUiRKY1EMqkJO6lUEeqRxrI9pVtRuOW5jEmjsdYwyqXz6d7GvXoUF1bTsL7UsTnA7qoWOC4nqW+6&#10;ZTvsqkGD9zO3K+Lo5vvlRGLJaXBD8rXFlW3SGlHIos5jLNk6ALW4d2KoyBmLgwC7oxGHnZ7nTmzu&#10;BzlBw/KbkLXFQwOt6hIP7KI3ilnpMZMZcua6XqQpoe6T7Aeqo84y1IlCYOIs2C9UxsWnLHz0CjgM&#10;sppGnEpVi4m+ZwsV7vukAt1gxpSu8oBf2k3KKjKVsXwPrH1UFMg1UfTzAPdpbMH6Ocs8+GrvNul6&#10;o35tseJgOS1iASrogya3gUruUC/hNfK9Z0pcTDNRspzTFIVUj/kRsSbFrs/7vV9A359nSue7sFvu&#10;9kWgrwdj571lO1DmGMRmmuExONQVtX1guS/gRZ4dABRmp+qUR3rr1KpVgrOPJGc1nFI+Imbhzemx&#10;1hPvIvBz38tWqCbn4QKbgUEYOuk1xHCI1P9hRy9i8aLaZlTrI3nSQnkCdXxsZGrkKDBFhmZo80br&#10;GE2NFzAO4C+IcOl1k/v+QmJIakPeDCSJFjMCU4qGCmiPQXT2DU4mlTSad0B7vj7zYQGTjnyDAxoe&#10;AVv4WVVhZ216l9HQsJjBK+bioa34cY4js8jXB0lr4Wdtnkc9tDFjO2kHSYb3yaWwFVBFHhTvkU6x&#10;vtWty/jO9AroazdTHN5Rorg+H39ikA7lT3V1XuZaecAnZQhDFR+dmH/CyrX8IqiLwC/G20t4JX+r&#10;+Mf8hQeQxdWMVUP6FO5h5ixZFEBQwNu0E09JSZPCtS//CwvjC0epm45k4ub3fIU2ojdBbT72DB5D&#10;GXDODdm7PFf4FF2bTYbmXFR1BPP68JsQuya7oL0AZeDlFPMjNOyhvnca3JczIneLqyp+orYn5Orh&#10;7mEw1vOIfBRhxpwB9Sd+s57Fi9D0GumWvbsfWkm2eGfg9AZoWrSOIUalFLF4FNnH2lRP3T6+qFXO&#10;a2hWvgdB8GKQoiUBHmgeLJZlbss0l2xQYwyCVpI4WkRecgDF2LYJrIlxl74VPA1gPKGLihnF7PxN&#10;snEHHdT9gcQnHOr63ZtDQAKeQ9q0vtt058BR9cp8dNnJjCeZM0cXXb/pXIa8IfAuc6KFO49tOJVm&#10;MSV4Os79gb0q39GS1ZV+CKo0yvoo2J6GnmuJFp0+wRW0RLJaShUy7OySk7kKgO1USWbNLXaRsoVh&#10;h2qxCY4U6/HwT+nPmylfPiBnY7FI7WJSL10TSI9Kqm5ESO9HfJgJWPuZ6mhZuGxIXH/dWVOocBX6&#10;EMo+MLJyN9JkC06S6X6nExHVXHGndhCwit5hkw3IcUwVqGRbcfnOPAzfUlWhoot7XsDz+8VT3+/n&#10;ZQObv5WEZKs1WaI/32pHyqg2K/WK525/0EFGevPp7gsIADPgSf/8gmG72nlsGngNPyQ+sa7bzlSW&#10;F+t4ZOfbP9wkVBVbqlsEZjKBdC+uyunHeKz1fStWwQeU64vTWcCQ1BYEGAG5h7sHo0MHZIopGByU&#10;X57h8N2ry9IJUy3vgT+37hEqvmvF4U8V384XAx4M+ItnMIqCMDyZeF0PCGuzqXw9tIvyAg19syQG&#10;1uFjYAWEEs2eMcxjbwk/LD1GIGzAbT1hA7Cru86BN0/uXRYJcoY/v+tWR2TbGHfw/4yZAfXgOx1D&#10;2WAEu5lLdAeZ9+49s3iVtBEgkHBn5gpk4Jf/cdWSo1pAd8XtgbkEuO4ORcK9QEEQQVnJOwGElQJ0&#10;ZvNxwn0MHIMi0UrdNVkOaCdIqspqB/9zvVAFSBfcMLTBvD7nB8Bk4uVVi/UCGuOTh4dNwJsCKJxD&#10;m1Xq9T873bmgADK8lneeh53Et+s8zY7kYEu5/1JH5RrU0AZHoGpOQPMLLarx6R19TIAunbADDKDS&#10;H7VlpGfQJ5O9txEGvCmzNNs73YruRKtyLeWJux1QVkB5twr1XE8doOQkU5VlJ/TC0Q+8MyBUjCHB&#10;fYA8gq09Tc5UE7Y9ugd8/DWDAwAEcAJ+0PYX3ev/LbyOtzR9e3eT+v07FzT0AvrMPaRPEag96aBw&#10;ygKnTWugdwDO5EJ/93N4ikb1u9X1gDIdm/SRbPXupOP9axBAXmxnAiLNpL7U6LMFN7jewy5E0nzq&#10;Bvi8H9maUxlbqrwCZpmAQSamJdelgCdWLvzZdRj694OL6jKfRHIBGXVd58bRRfutSGBJQRT5dl4g&#10;a/Bl+/zDpqPy/j8KFb7AQKW8uj3zv51kanu1klPqPip1t1n0S9W8OZcncDGXuZOacL77ykaosCw6&#10;p+VIDsAxaTdrUJQeyn4fCCgDANGR/ZpFv/WA5GaGuPh/Cql3h+0T+hgQjGoZ5n/qwO60J4kWNij2&#10;rY9PVe4dmGiLrVXK6Hz5B6kol0mDwFLo3bmgwgEQcKavzoAguDGNtIzSN/k7q6YSQYmMdNlf8AVc&#10;hoKYXr7af6tzI9OoUnjvlAPcPUplxEN2d7um7IwiznLGXKw9a5t+9F+Y0kCJ5EkHpkVb4QtOxT89&#10;8wtfAKv6oJIcUbCbSqdx25JQFo4nKaQ+eJKcVCQ5b0OPv19Q9w6qrh4wSxk8dE+yj5w5ALV9ZGRO&#10;beIo/OGwWcV8Sv8m1hMNCCyoxrOHlaiF3NuIEQCMnb1ZX8Kzjff4mKcA21Xa5XLse3AnWdUY52TH&#10;gCbRYfibkrJ49o62JTe8B1NMRB1KQiAQlay6WuXV5G5r943IropIb9Zykw1kYSxsOh9vC14Cvwyg&#10;EL/RLYngDDu26TVOdUgPdsGJNwX01rDUbdIE5841UTVMDtXcG5fop65VoJd2DqBT8PlAY2kx5IL5&#10;8IU6miHA02G9/YUkQzoisgnETsCJUbcg1SAmQnsb/80UlZBxpms9hDJFdCMxqj8HiI1MSmyaZyO+&#10;D58+wC8zUU3q5bMccFW9+3aBMwoAxnFVAvDuiIi2WmApjJWSi52CMII7XPgRiIpNZ+P3r7f3boo9&#10;AIltWTs2jqspygRbK9ElnSAJ571QwTmNkS7GVxSDc3n2gV2Y/IWgmahYvvWdEwQWt0X5aVx+tuBt&#10;6L1bxR2tnPhDVf8H4NIfgYQjQ4FxzHOGJWmZCTfn4qt7S4JgDGEBZzJFZrHpY1MURttJGkHqfz+B&#10;wZq4D+gRzFrmp9NRcdQaT1bdTfgIp+O1pFeIhTwFDJmffcTthey9mVEbUTB6bpk+fvGYuRSiqQu6&#10;dyVeIkjufb5n8zUASS4mPR0GcAiRkBdbOgA8Qjtt9m2+NstXLv2ch5Azgz7l+IYgiIDvsIPQHlAU&#10;Ps2/ey1GGHNO/cxAVPhbyGG7G69Id1/7VC7FuNrSajaZMQMoVZ9ljbjlyYYKB9K3/B9TVx0VZfd1&#10;iZFQxKFbiWFASkpSkIahEekQh4YXRMChpbsZQLoEpbtBpBukOySlVURAMb6LoL9vLVz+o8ys57n3&#10;xN77nO1zzpMle3UcvTEZsMiU8390qUP1wTPJv/frdA33OnWn4fCnjAlBVvKWqhbwHXtZsTZPdn+F&#10;IWju2/xa1fQaQ7CMUlMusn7NL/1TQMhkNUK4Hx40fxn+kOZE+FxTq1DxEcU2Sq2l7AjcT/ov+FDp&#10;PaDWtJ4qTqZbS0wqticp/HmRuTgw3UmCGnUPPUDOmEz5aVSSzvfWY5IsTEKACO+3G2/0Gdi2f67y&#10;ymOwU8oPuHgGQ/g/QIS2XmoWfvphyyqiZKxGIqWljxBtrllXVAnMrOhNvIddVUjWs2XDyac49L5M&#10;SV/WfyE+zD55fuoMnAa1sFNhpvcoBF1d3XVB93oPNkA9xWhAXFX3lt/+jpW/2ffO0AIxf3D7YrYT&#10;dMNbVtyGQDDI9TrDfQdoF5POrPlz483krLFBfISpYjAjQsrPba+D6VB4qquJtcWRQQ/dLsDGpF+B&#10;syIc6KenK8F8IuRO0IWoLOalMms1EBadiSUQwNqr2na6FIRsmrdWd/9EnfPAwwIptyjXXgOOKv4n&#10;51iszxeytfeVuq80ibcMGdU5sTY/9H2M15X4kOFxAH6oxrUeWICbo3Fxc6x6IVvu3PbclpYf35yc&#10;+6CCXUQVumOPk5NF24a5Op23o1KD98gHNQ1kshigCuvyRC03bnhxoDq2UID5MGXrC1qIL9g7P1f0&#10;WMkSrVcHgPLuKyhzmtbjlD5VyBisWlhvfgw4cb4ueSM/4vyrutZLI3hDWqkXIFhjWyg4f1Ijzvkd&#10;AyY9+NykUV/9G3KSJAlFtuj3GMBerStBROx3IjFJ/HNt0UfPajyZ8XdMc6IZTfBgh+MScof8gkB6&#10;BXxT3moVaf+46c9nX/iD0/YiZYNzCMHqtrdeZ341AFaY3QJmOiyZnrxeCwk6xrN1Tx6Ro/hF+FjJ&#10;pCYsHCztiHxxpOh/uDw2g91n12Z8bx1V4EQJ2yBOxo/Mvjyz9FqQrWnuuJG2z1Jmq66hs2Y9dC73&#10;1mOkQ3wo3u1W+m5ByDQhxDAAgse+kJM+NJwqe/R2OF30FsBbImy/nB32KSz3PPyZnxD951CCgtTX&#10;Zz68wfpkImQQrpJiUlFdS5GqUB48ac8Y4wXZK2sli8mXNxaK5E6LDOrsfWe2D0peYprE13xfyjd/&#10;1cdfOGQBM3opYIGX21kqRZHsVSjBTOybApUQO2wyUb2+8xl4QjaC8WLgsNNMonYvdmUP2O7gM73l&#10;N8O2ZtFSvnjiMnh74BY6p9zddntWDIycMPfQMnSWeDTBUCnHuzYTeF97JWqJYiyeq9xL9WZ8K7TP&#10;9CdS0GPNyvtgDOiajGAfbBkL9GEnyEKIGSR+yiMOkRwev3+eyEszUqNHIhG0cV4lYYoX4SWmBIJE&#10;ORXXOoGSia/6hUJwkZcM/S4+d3ekDkCn/7PDfcj15zthEilwYm4SOW+NtAnOcLKbTynBybgDWkF0&#10;w/OKmbuV4ghcp/+cFg64j9JMIIVxL0bm/BtFtUb++GEkVkvKE/FKCMYoU9WpTlnOX5NSG3xurCVQ&#10;CQCDdvMKC/VRmSx9CPf0LbDXJsKl5+gGYv+GesPff4uCmoxhwhW/qWkrOVp94IA7gMRPpBuXhav7&#10;Mbl/aOCqUmpv1HKL4sVVp8cqYJSgaHgnfgalYw4n8wuDY+ETm/Q2ga7xBWhHZCmMnOesXxOlJDQI&#10;gzq1SSNuDF1gg4q/OAQS5NBPz8KTWPWcdeH9EOZg1IA2Vkhf6pOWb4e91xB9u3FKXNsTBST3YzhO&#10;J4vwLi4Yo/o8BE+yr3oqS9XEXhWu9q7gcG4Bn0LrgJbjuf8iUq8Bw4gaheti+kZJ86pxbYTrubMj&#10;trA14AHx8yZzZK8tf9Gx+02Z8PbyFE4wYdnf6dvD1sbu0yZhTsleQqQPvn1fnG1z1a+weSWIxpAn&#10;NOMekBOFFmhFP59ofHj5hvINsJoOGncBKVwcwSNH06j/pXJ+17SdOmtnrWu6+y52wDz1oPDnyDbT&#10;3TPyvS9AKZJXoxzXGkg8jTypKLL3zhZpuvx8M3FM5Xg6UZTZUyg7wc4LgvCCwP/04qG+UCzdTTDj&#10;qz/tRCzmBmyaeLvmfzjmsfG9vTJOdhEnzfB89+uWMxjuByRrxQkQjVFYtuvgh/VBXAYCiCf37zos&#10;ry26Ux6GndgtGqPGLG8BhSaZjuEKNUty9hQwuiP49niH96KOksm6SUQ/sXTuz2LwnGdbvLGUkN+v&#10;J42uieRORClpGEVoc/O92onJGvNfbr7YjP7su6FUWsol9aBgNnqHePXs1vPTlR+0O6PROi/YLi9H&#10;srTPLC6lzU7N1z7DezkhrRNGjc7CxzOmN4TeY0jhrdLPVZoPvIwSCbOaPO8Ekfj7AaeDnpEvDtmr&#10;8wSKTweu6QUmn+dGUWCuo19jc6UUCFciO0flbw3JtSBxUVUUpnwVBjumfsTAmWr5rqqx+3beBJSz&#10;IUk4Mq70AofJMoaWtzyGue6DM2fv6mTmX8TIq8eXpCR7bOj98ytoAJ4s1POoZh98hy8QilfGxnqZ&#10;jd2dNuwYTjbMOTKkmTtr3C2VlgPrCqM69QmIOyJjytQ397qHtxsKj9ICu+TKGnfYTNP4vUOJqn//&#10;OvsinU9x3/iy3gBecHDMzg7hD2n+/+Xf4R0ju9mLHaEE5BrYOTy0dwrxaSZuv05DdjmhKBcMqduq&#10;37yGKbsF37il+pAWgmLsnIlMX+M8tf9CkCHIV+fQ5nV2XMO0CH+6U/Cazcft9In8JR0XIsEISeG3&#10;BhVMndkrnBA3LQUm44i+SgnjekqHfdVconcE27yr1oHagz+qnjENtIG3DU9LMnhM3z1M2+7Lk+xA&#10;gbR/NxjpKnOKhFQkipUS2ccmXIZTEHqiMF4VAkXVZFmFSTXm8zhdOhKOSrJEWqkkScgDbcX+GCmG&#10;tyeAEu4M1SsHvw2uXzC0DNvrGSSNOdB67PtxsujFXVXeBpp3iO6joupxfcKLMu78sAeQzIDGGvQ0&#10;mo/WMU2ndOFobSw8mOHmgsMBXvR3cxunhAeM26CVAVtx5sJ2PvVDfySeG/tK8CLWDalqohtKHu5h&#10;YuMkWQtpP6iUIbXPQfDhPxgjv7yPVj4QT7Hb7tgfGiOIsdvCJW+ayO+PZPtfFxuK/EIGizUIJRcD&#10;7nO8b5slsRgMVsUIJQjOqpQ4iGRavITSlJPgtxwxqQ7JEgJeePAsbB0sNr1kqUCklKNBwwasyuLK&#10;p76XXw7HnTdWShhqwiKzBNFTvRs8KqJtW1xylt2aqZ2KUkZmrm5GGvGG1LGzwHrOrna2+830yrZr&#10;Z29AseHkzit0U7O+SP8k2hBGhFGsN7bVp5ouYl1w8Mkm6xKVkKEXxgINVQ+41sZKRp6Klea5op+3&#10;uD47xwZ2GBKI7qRXjOXDF1hJBUm9NQzW2ZLLLXvFzbQ+yr3xUnrGxKFXmMqtx9BVXR9/UbGfF+1c&#10;mN38+JlxFQy4Fczgpd6N3e5TCATumzzhAQW7DGvNEe6ZQMJAZbCUwoqIklWW2iuuGj4kUpCR75oP&#10;Lh4GxZS72cTGJnKkthtBTJmnVzj/rCVSZ2bnl2f13/gZ4sMgwdHz/Of3SfW+3B0Hl4m4e5/9pBm1&#10;Z8+qsNHy5/3hnZbT1Z8nyz0SwbURLt4us+YUJLFjLqUPybLtvzA4n0s0ycr2UKJso5M6KI9BCFV3&#10;uELyZjvccSBp8qA0qMNEUOnZl3iiKqu5C20ZqLJiiLEG1U041wjSUL41JSDTTH3gzGebRQpU2r93&#10;AnZ94NN+k7p5AatfZaOT2S0Tc5SFx6ZHJPz1OL1cfZeDExcv8W/MqSqLgn4AGM1y45cpmCnUmmWE&#10;pCkd9Gs+IyWJ3Xuw2C2zzTWZrvC4Q2ProvM/L89cIX7jXA8m307DbuFw6TGW9+M3bElrg+o69UlE&#10;0vpHsJ759PtumaDd3ISOMRPL6UDn8XcyjyrFCLltjfxzsQ9UWrnSZOTt758fn7z9iVrrjgxxGHwr&#10;rtgWbeYKsBVzcR7Sj6B0NcGpH6Kl/WVTcPD++uTfA64gjHlEdsc50OjFSCGFiFWqqrdfmz1BtFbi&#10;i+z9D5nez3enSrTV4iSMK4kVmxmMLMItTzly16342N6Mq4pSIRfG6UXkSpc9v6gc1T7+CvYGkFFQ&#10;BJ/izNDizVMW3+wzMiuMcozMgw+JPdPpkNRFhtiP5sgqk9Za/e/25oZhmKacf9CgNYV9TzobD3SQ&#10;Jd/oSeM2XHSG7oEy6cT3r7tGPIiUio85OTmuwaZjMKHHnyLaigrlDVgJUXMxbfYt7RrkA7kDO8Di&#10;ULETb7BC2bGPFtkmEvqtGrRxFhHzIDPZkjt74BUofb8w7gOtahYcUr7CLTFoiKMjOZn9XGIWtTvF&#10;yYrjWQsXr8Rjkq6zys30/jXLykwMzMc7QEfYQy3Bk2xSN9iitwQ1/U8wA0FOqGsOpqhuZzJQkJiH&#10;fKo96j0Gszmh3+pXtJNEEC85G7hzK59QRyXu1Nap/cFZwa1RoMHkx36sZSjY4LyDyOzC/9AH7ER7&#10;nK84MzNb38OhWqw1rZfTymGh4NQnvfNKUJ7OsZfBHrErg5f3KXfhdpjThIZ8F8yiEEry7f7pe+xr&#10;/VZPJMTAt9MKCmcx4H2njIxPx0s+UBA8RnBOpteipFkujYsxb2ESuIOIr5I9jBBhz1U6nSB22mCV&#10;lqp8MlPeRtfBPOR6st6Hlj4yA4NzfA6KHmP1QlDkyjUUyQCdupyavgHXpqLFRj1XfKmhS5E8jipy&#10;laoTb9sYLOOQa9QrpPkJNiiOXRZQ9FhgRinRJHLt6I7jPp8q9bNOCdQ9u7UxCYFm0N+LV82fQ39g&#10;KHhVOeTqELWY9ZZGGlAeB0KZRKBLceIrQIAE8NiiarU4zmRLep4jmOCc4NgQP+3Ek5CCqZL7f9CU&#10;P/gTUOJyhQtxUYNouZuiO1joUVzEFsuFzxUTTHQINktWtrFEGuvX2RspC9tskJMk8qnTMasQOJNa&#10;Thu5XC+4AXLMT/Bnn2QpwgV4td3PeFnQNyTB5KS6svRyx9hO8fjECINpUcfoWcI7oVCn/5oLdBk8&#10;jy7k2OdwwlV8k95G4P+lOXbGko4/Fmgiqf0rMH64/rjE+M2c/lKSKe+TpWaHVBo2/p8WM7nWMEf6&#10;TmpBe1qsMMn9sbEHkNwrsljaxSg6ZG8NlUUWVk9fYsiJOE/fuHp9aS3zgwsh+/n5PMbLGom6d6hw&#10;hGDkhW+cUb5ktVz2+PhG+ij3jKybNWfWBHQTPIIfQJHeKsYbcKOHVzHDyz0uDyatGLmR/PTx8kJe&#10;je10N/96iqdhr5mxjhajBd3LDMgH5yrq4ezgm4WxBzE2WWWXZRq9GESdiJXfovcVp3jEEyjJz9a9&#10;OO0S/QZ3ePPeDI2o81ar7zSIpiBqa274WhwJvFIveE1D5KHljgclDpsBK9MawJpdYOUccANFs/cp&#10;oHAU3ZaaIIA8KOApwpFvPGfJXNHl7bvR5wDGRQrJv45FILjsvltijb56LCPHB9RYa2X6QXCUxcIU&#10;RSXvq3IzpjH2l8V2tacIFsof5sSKripZ73FBVwGc0GU6h0HkxyrD8KRpv7FiELWaIPylqUL5MNdf&#10;VkRobIj2mC385TmcdvEzJufjEA/6SUMR2ReiP3GfTQDqOWZr4e6Kj4jN+KvrcXetPyf64j5IA8bW&#10;OYpXVGepdi1VaIMaOoyUjdrNlDappCLc2+cQFqqC2uDRETItgv06rpxalBSB/zv0oSQSrtzOCklW&#10;Opt5KvKPfXaAnQBnH3alObM4zHYuTNODpVK6FXouGySGBYmv/wrSwXHBrWT+Uv3tfsAakvnpsoJg&#10;YSUwOAsdWPvkt/u/pEBKLKGx1/AhAwBXHq6/jZWWl1zXIgV2wovsFpwdA82Vm0udHTkrGA3M7qPT&#10;SZIL0oX4w1NoJDfT2pttykgFLFXNxrS5U6MtcucpHOKEFyGkNTpKmIimWyR3Ko8v5EXnIUkYk0Cz&#10;RZbSLvrj7tb+8UPmJO/0EJdHfrKoyStBxcDVN29HhI/lFoFLTTUrQQV78u+4zTh9hPW7AXJGvW+d&#10;MKbFiC4WqySV8lorwctXC/WdIDb59XFS55FK5s29ZTv5zMKAIo3PU0z/aSQQ+k5ycrQ7gjZW7fUj&#10;q8L3nQM9SxQhPIvdWsOTgSRO3ryDUJdx0EmClc2LgteDY+1FZcU2zKPxZWguMCrwSguVfMRTZkc4&#10;ZPwyKsaYM2oR7qKKvEluAFfzxK5HXMPxoPdfdLWwCGE3GatH3sSTiHgmjtxEza/qnBxU3aeKs/t0&#10;0NkcNDffy7k7/jpaTdkYIMIAd9RRUXwBgdL9kYGcB7MYCCb/DCio44K234iPtscIagyh698nBVNO&#10;juYi0I2HeCViJeZOFr2pEmo84ZlHcrwwA9UV/eh9qnF0FhL6hk1oDEAi8mdyjXmc6JZREfXLw2iT&#10;iiEeHHD1ZPvN3BRxUu4wqOZlpBThup7VPQiW9Hg6viZOT7MMLXfSyMmiks7K1X44McTchYmdt9gJ&#10;ySPfWEDDwWh9R+tvOoH6RjCb5OJ5PxXlR7EVmY3FmKSJBcIVyUMKvuT12dJQa0Y+oJyiWTNLf2cU&#10;JjzmNSpLodVwU7371yvnx5cBe8QE34TlvAktKeif63zAGuN3rFYL/W+EK+dFdXpkU9AtE0CHVb1z&#10;GnNhYqU/iBKYeKBSyJ5s6Pm565nsYPyA4JjdD5bb7wGJZTtU/iribgHN3exc0/+9Kth71HjAy+35&#10;ujtYvKw/HuSzeenxUKQmuHuuZvcPHO9L3E7KTXt+VljGsf0tZNkaLLQrgm0u6QnajTwVSo5J+Jji&#10;dTh5Yud4S7qQpI5D6PXZgtO7SYW6sqCLcQxQ+E9QYOUTTm13JHMKz8YcaQxmWU8Waqkgcfer3onr&#10;3R+z+8z4DfB+9cvPz7TCk9hvC8d09HWyvpkbiTm2sWsvVPQQiVjp1HD54Iy2yG3Sq7I4mJx6kRld&#10;qnn5sqg5MB/1DOXzTDGI7th1+mhhadPkcvs2vu86Mn4oc893vUnhxOIz2a8AQOwVTYYrP3bTTCAL&#10;NyRRYlHguMnelC4tFNPhpRP33Kc41uyDM41W31gYaA9PVEYdn9T9L3ZQKbWGXS91AJtKpDK+dQZ9&#10;0y2Kww4cB12sjTU+jl2FMnFdufYdDniYyLJC7LmPMcigTZ0LZ1bsqU2x6cIQBp0PneVRlRyb5gmP&#10;PqS7GHOWYJpZn3NHfyBDxhgcrJky3WDmLb0XOFcCBeliufVudCVI8IQPEiqzWE+X0o2jdw2p83yV&#10;mzXfs7WGJStbKQZQNlU4iaw5Id2i3DYmuHJmm5gWtxThuERmraS5/audxWT/r1wWhng65Y3fnsEr&#10;WgK+ctKEwhCt0G+jr9lPQxY2Dj99kYms32XrRnPxfFUWsINgaeoTgq5rndEBSbzGvslekcqw6Ub5&#10;UNt9u7lrkPUt0JR6IuNi/1CfNTUWw+8kdf53HWkxyVNCBXeM5pEEdv57K3szbAZ19pEesDli2Wog&#10;EuS1w51sgzmjuIlD3opbP5x/8UL427wfDZLA22VrBBMpkxBAeYcY74nAYYJG3EHXfMdiZFBhE/N2&#10;9dDyEJrfZapRZW7FvhkFxoh61ncKo/7WTUS9ylhJDTGMBBI0WiY1kmM7Of3YRpNtw55m+tBNxQCo&#10;5rBb7GaX3HKGFmg1UQ6hPK8IRKQ5nPDq7dEzsMiMvakSmsf7XomTgz+Mtgr/JSRAG7f1HBXvpgvb&#10;yOvE6WOxeuv8+KLuM59bg0iB2KMBbq2bsMJfpPWspuoSyQmRgEO5uxm7lZMDbBPVnwZK2mgFO9ri&#10;QcrTcRbhelc/rKPVVPsc7yd/Khq9+4fbOP9/nTCf6VWAj1P7vdeg0lRtbUR84h4DMuus+XXA9qh5&#10;FiaRqf0vqu7cxZxGR97uwKVzhjIl3Kag6S9fgdaDZVp+yDGjqz0ljl+/170Mv+DdQNYIQfic3rPM&#10;cIOvJVyX/52fexvWWp0Fyu+5LYQobnDsAUimUvZoHu+n/86KHiJL46WcAhYQKKib340pdmgBTJRt&#10;qMA2TpqMFkDyCzp94vR42VOvkf0t0T0hytHvlsWOZ/y1amlCrj7g0ZT1Mef3Z1pMF3WxB4suy15t&#10;X5CX50XZFElrbKXdfO2zSkLTwurIQwQf5hTqfAOk4QCMx88hdQHUfPmqer/RGpj/wpMfxCH3HmBJ&#10;/KLiqXHVqlSLKF4Ddao4T+j8OkCE7Ka1JlxdPum84vx7l7ogytNvOwhFobIjVxVooK+MWWmNzEqI&#10;y2v8qt4LuC0+mwb5sLuPb1jIP+uV3g8+jdF/r3yVqBwFIwYM7TsA63n2d04SAzqmIpsoixdaNdGo&#10;oq81C2o10DEKG9ONo/6l0SBpH8o7PbROBFHxvKoC/NlJJm7AwyRiPldNbVVgttJcqUFFIC1Iivlv&#10;UXUL0zaTf16PvgxM0ErK90O+BqEGkFgBLSzV8eBoyTY+Tb0HgKfi+dwy1P97ch2wkfqnprTr1dUu&#10;5OwdsLDE1FRb8m2wa3B15UndIurgTtdJwOrzvOp/Z7GDYaTZzQmrHZYt4qxwTNRqybtEmwbYRh+t&#10;9zTDH//3dYgU0jCi4vfnapg4lI8LmBLyGwEHDGJl02E/+xBGnZHOZ7BYW/xTK7Z5pPIPy7xLJbZM&#10;li+0/BBDvh84149EuBtcyWlYIpc9Zkaqtq9GLQNgSluZGtH36OHG555b0fO5JdzX13FzkBe4JTj1&#10;D8Ml0HAVe+Byv0eiyqaRANnz77CrW+wOsGdnslsFL8Bi48RGi2X/wq8WBMkRDHwTdxvQlN6T70/a&#10;LGYLDEPlU0AGh8ByRStQUyzgC1mU09QhpjxfmFdi1uKzXdh9nGNOIVSHV+T7gc1nnASP3BWE9NS1&#10;u0kLsvqpucK0H2czxDxwumCjcLd+7lE48+0Ob83v2n/TCinmOuYcxlcrxf0dSOKx+Ea8Jh6FZp5i&#10;7FwxscbmRxN7RkwFFWd6II4jHmwTPhqRNp0i6eJ7os4ZdPVCh0GPJYklJ3EANAjH7DoP7KuGBAie&#10;4vinKUlYtIgrr15NDnj28+v0vKwD5RrcSvjOpmWFZ1yFadNkxxTV5UI/cC53KDBFjuKPtuG3IpR4&#10;epo40QAZagGu3hG+jAKe2C8RrOR0cRUQVxt6EWBLzEQPVCMTQIbuf0M8qWbRZeYxrm1yNVkHXFm2&#10;8lZRqgLCvPQAUfMPt5FIgBTOywd/fAvCx82nnUTnvT2gvZJzO3iXrW48ksiOSEA0lkOxFmTsmQWP&#10;AMLRLXaY/zKqXdoR4PoMFvGheGYLDA+MlwsH1UX/hbPcMIn6wSpLnqbAPdrDhCHYPd/SVqlAeea5&#10;uLvOIs5bEtxU1cxLCXjE0/bbr6TjCR51LfBtdn/yrDydX/9xlaDjfYXFtWVGJh6h857DVbYSR1Cz&#10;NtJHWV0spfDBoqLWxi+tA6ix7Nc/2sXzz5R4hj/x+MNAwRCrsPQK2F4s/vNovMKAl4TWjkqtD8b6&#10;zY+YtQ27xkAI8+BaZSZFNEYA630wAZBy1zbIiUNOwT6vwKOFeuOsV7yNs00xFfz1svpCiQ66Enon&#10;vJHUVJ1CroL+hZm2GU4aQXtPMNoH3UvBp4vIDBI1oJ4NhVTi6xAitBr5CxOOs9e46A/x4UCUWQYQ&#10;lxJAxgUwClLH0bwwZEYctK5HKR5cfRb/73bi+c5txWv4T0mROe7ItKwe9kbGatJ++tTJ5LMCaJ7y&#10;0C5QWsYh5qiwxEu2TFef25rBOmZBQLWQGgLL+UJeYtXBtb6yaH0L0AGANPMP6qO/T8RM3JfjgGfI&#10;R+hxSJTYse6rYFNGdPnR7VYbL+cNZDN2ZIRZeqf9YiMD02c5biebwRvZ+gmc9U4OSpu/W5wDLyMo&#10;4LYkwVT90/9ApQI/JSgqTWpY4eFMlONlZkxbxS/EqVxk5MU34c0XAzOjqz+q7eanOo8RUr+SpeOE&#10;uEXZCv/xQowxfZAIGZ52R7Ck2ZK3t2bamIaRgyaEQ7kxCU8hHubN821Vw+cRJrvp6tsd1VJEubju&#10;dev9vnNe9/uy2D00mQX8UeqAuvW/QOsK2RpCb41ElsPkrocLA0gGeFtJGnbx68M5GysPJZiYKuR4&#10;U2/ewfLEj0PHLqjbp43GqKTwC7/3wVYVWgngMmqEIkmXdWp7mtaomsRC3ZMqzEcD/1JeHQw+OzNA&#10;6oPvHZlp7DguNtjpgDUNgCJhf5zr7XPkmhBqpzS69a/7JKVS1+TWv5R6Kmg8ZviY0myTIU2GtvWj&#10;sIyHSTIBzMQbMDWr96HvqKlyik+vbtKGXF30/v0z9B6+W3sSn/rwWBhHoYLZ6HdWOM1wtOplSrBK&#10;gkiJnHBg+PG2sce5deo88rrbLQfrB1i5pTPhlTrzutAk2U2Dlw5RwPwNeZ0h2ZM4NrqFU7KB7IlS&#10;906fTUJIqIAJg88PABco3nNj/9bepj+3F/3eMtEFaGvO7XzA7mai7gUrBW0d/jsPNyRx6QLmquWT&#10;Zfxef6JLsL5V9ZI0WU5r+i+t2UeEdzwgg4uMIa3xfxb7VBdOYbrNqAvla4osV/4h03uT8b+XNmDf&#10;wtVuJyINbWbqr2TvZKxd2DnWoQRxgc1rb+RISQ8FwPTz6/YdoZysEJeNJ5pfC1Y5GIT1a/C1GGMy&#10;wYYIjpxIOP8Pf5c23Nk9EzMYYRGHRacyK3yPgJIboxZP4UDjoYL779HEc6/5k4EXauSexXFa5PEa&#10;sheIBNTXXZ5+RtIUbdZHxv57RMqikSdn41PHDctGHilm14fNflUs7daAN2PkF9mZIPBjyYJFigw4&#10;iwkjOxXg4wGsiC9kBLFbgkuuTNLzcskGPgJEN7JiY+slkSLwiIbkk85FKiEHenJV+Md6xTj+Ovy2&#10;PifJBOEe0Ze1F+qkPzFnCJ/79Uu1TPGpQu3Sfcbwqiz8p4NMtDlUV9V+GEa8Wd2keAJtVkSQt0hP&#10;KFK16MzUwXEFMx2arLjLshQswqnm5DKrZqDS86G298xgjWIWrWoH1w4KQhBg5uUrDHkYwTdsMprW&#10;+TH8f71/vhhW7W5d6JyoDs7m4ELa+eJkltuRZlJMjy06xbsJkIan0ESrLsjtZEmHqPbyTUK/M1XS&#10;h7YrBoZ0lC2WzU9sS1m8hP3x9r0OGj4cgPEAnpJAntAKIqrQT3CzGKOY3qHZEATcv6daOQMo7ihj&#10;vITPxC1MzMeZL68GILSYMWXwsq/5x41NCuApBbU/adggf6gJZO+fE2W44FIdESvgN2cMMrfdGBni&#10;S1HtvcNT6XSasRTixq/2+3dK0Ui/sLYhvlOKn/R8DH4sysrRAlSBaX13T3WxBPIrIpMICJ1ofiM6&#10;YWhn4pUyr3/FmAz9BgS5QytAzc48h7Pde03M9FFpPJLpl6/gggN2xyzcDzlI4P8i0nYD0JZB2WPr&#10;cuKj/7FX6zkrNf9e8egmQ5u9kBKjajg8ZH+cMgjkMJavOk6FTsWp6SW4x6jRZZJ0HGzfOm4l91MK&#10;jtsNBtgTb3b1ADZGUlxB989y6AtYCgBuYN6A+qNMPqnfmPPBAlUdwvArpTXzVejVkUFMQcbxnUw2&#10;XLchPUO9wJT2cjlxATQbSeiWhIuqi5l3Z8ZJYfMb5FLd58Rq8RgBontsjV2D7IKZYIzIL1BIaUp1&#10;NzG+sunW2vWfaCZ+12zOvutn+4CC9I/obMJoUB10CmrnMSW2xavzBQjfU5GgiafDES64NUaX1Ql4&#10;TDYJPkUOq+kh2brGlAuD16709nLAhbCsSL7j1PA5b6nrGOcEQtNQxGFkOnDvZapvvbrCcwWGyczl&#10;5VGT6JCO2G8v5TYiqdGi7oYHQktrTt0qvemulgd0aEf4ZziRGzpfoeonUHDHnqS7gPWNhCRfDigz&#10;BUfXWx850qTftzBreS0A4rDGQ6ExYwb80ux87u5B+81Ha+rU0bmzhMo4r5LLhhylHLApNuVz64li&#10;dG8T7c/QRAut4gUwGkMwgu/JS461nOKJnIW5yBkKrnnl7f9LPYzqJFhbMa7BNKHEHw2a/o+9q/CK&#10;amvfMgIiINIhHQNS0iU1NMiAdEhIDd1DdwkM3TCEIK0iLR3SjTTSKt3SDb/jvX73fn/Db31rzVpn&#10;Zs+eOfvMmbP3eZ/neZ83a2GEf4NiAqebC8SCX5hwogu1lM7HAz2skI6jKLEeVOe/7KGyJ1jpmLc4&#10;rWWUAOJ/V/pL9udzDe3U+NECH4x4t/B8BeG9g0JS62xPdVS4zS+WE6n8/bqPOIauO6gLW48BX1mW&#10;RZ63/oFngMFs5m370TgdgoyjRXC5S3zwugOwAfbeiemJ6GHLyBbP9jHHzvKc/sUMZN4mils4wfLd&#10;wUTBhy0OTbEYmznvR0bWOEqgGwyMluRow68pVJD6cIC1NXHutCBCs3QR9hgKTCFCfCc+0xPIOn+7&#10;p/ovSB4OefTwXDp831R+bQdxK8FLh+Rs4WIcqMbbScGQMRx0OUU7qNGtELc5oBEL/jk4mTjq0Gzs&#10;VGOaKK0wPJhdb731QZuk+VC1L8xGq1S31fqGhFX8zrorlbyf35Zt5lypT/ZWq0lRwHZl175ic+wR&#10;RVfFtlapHpD0dzVwezONVpak9CzjrTBRMNPai+pnZY5gq9K4IMAR5AlOTQADjalkYx45lxEoZCEu&#10;CdBewiyOi/jEG+QKWLLOlaCTZP8IeYBZkUGSRr8gJwc3gk3Rt/0h0/HeAjneG1qcOUq6cTZuS6hj&#10;MVuo7wxVciTX7dXPN94mlUa8/H1yezonqgdyG18cBvjtni1c+/a5N/nrDF89WNRLBR8vql03zyRK&#10;1ST5OHDT1g6xtiyonK4+UFx6/dy+b+Kd+iCs69Xu6BUj/lhTe1RfCRIgKFR91GUpVCpGuHX7IKTc&#10;Zhj2xdKhPRYBlID1VNqPJUbnqurY/9x/AQNWoikkRNSPZrb7EUHPS9t2jNyX9QTs4FI63AGR1N83&#10;i7IXy16L59OX3d5c8XAhH4p92x5BynOX+MtWod29EkUkrLzpYKCKTQNPp/iGXs812G6/VPS/dOqL&#10;bVLI/3VjeqAVstoDpi6jaHZeCVddbUmSWeUZif7EbV3Blj1DeaNj6UPT6LotS1Yhla4GOB9iHUBL&#10;PMwYdHxE2CvS5j7/JdH9eybcQkNBpX3e0xT0s5xRhkYgNAC4yTkJPWmr+M61ZrP2DhXN7Jx4/glJ&#10;jP45YJe6lGIve3ijQ/CofmU920NY6LpphWnR9qL+21zMJr5C/e2Pr4VRWf3YWe3tdHLzWoOP3HtW&#10;P3HK6nEXRyd0cvcF3AJsbWAXfo1EFG2xVAvmWt5/YurfSCsSVRLI0mIxCzNCfCPbprCpww3G0CQb&#10;t+PWf8lNchULvzs/+fAoSoV8cr0Kmh5d+gK7cODs4VZfl/gTUV2n3kp2vRQf7cMvEQcX7ka51V6V&#10;nNT+L8iDi9V2aOA3GOYgVrxvD45soWRkIctzINa8XdrQWPBI2lSIw4evQuPuSX8cAf5afn1pA6Dt&#10;a6G9XDFB4RTHj8tQy7JvHnpZTfW0qVjxplFynIbWHNnZwvcH8Ohlc5d+ZWZmidvcHLrqMLIyZJsa&#10;lRRE7yc183j/2qnwNB0k8kqEZ6J4JcpaP/mMkGfMF2pLwqBIEsStIzvBIENlaIhnPjpPrxzGGXhs&#10;QOiJV8xjPnJonQVuI89f+HedAiTFOcZuAKsd9JL7beS3tkXAM+OBCQTLCQfbEF+Y/gVH3XdQ95tP&#10;accTphJvujg+zDcdrI5e5JHEeP8aqOQYK2G6u5qLBcqK0PMWjDZz3dExHmEeHqSYuZDzpdUpJYiO&#10;rkhj0tnj/+inRSjekx+iEzRnlyn8hRv5EG0vMaYlVqJ99h/4DRAfQu9xSfHKHDMQCxlG/UrvG0D9&#10;2W2P0IKq7OYUpgs4DONzDga4aRawzn1TDnDKZFJkSsbHKZa1T1T1LhzqrFO6lGvIazQ+0j/a6ImU&#10;Y3c+yddsWgviqlBzo7/Ap4iVlTVZlkk0DZROIVDbBFhcWdFXKIjQaitoEjTlZZwF4zSZQca/F9g5&#10;Ro4jJyd+9fwWBB9DcdAFVbvTxCqIVcuqhJ66kwgLA18/vMMAbDU+uMO4trLMQ7Wk0jD6oi0d23EO&#10;+mEi0YYaSMRvxzRRnY3k8kpoP2yv6xexn/ouS0ouRtseWzboyP9jSSlc2bwuTwZ5M2TrzsvAkUET&#10;nc/gUtSZX/bzv3ATYtzyBEQn4K6xWPSSuiSyW8WK0f6IpCCEiVY5odNU+lko+V5vGAn8C+JNDATM&#10;yroIBYn2mWUyWYgiWUSRdcQGR70WsfMHT62n3BU8heoXypoiiKo/JWDXVxFSx/YDgTbpgSdg+Uaf&#10;MZqrIulNzzYa3anys4uz1pdra6g9ss14L67qb63233evvWagtmTU3cncpN/qztzUKnuajpY0sop6&#10;WuSgoKBa4ucPv1k8F/w8lviYU53XIFPGihZh972dxKS3vtz+7f3MH3c83OnU6wlIomm9S/1sd8dG&#10;u/Y8BNrxP/s4h8XM3e7z08K4ZHjsc42MrWRiuHXkcxgaXTaD/MR2yjvKh2qsJzGtGvZbrn7KBAiD&#10;ufFxEE81qSF/ctj/GiB1IMtqhMOdi59LWTSvGm59LxbRBCBSBzwOAvqYFxrdeyjC8s30SeHgyK5f&#10;RMJHmPUaSUyA3bAZxddnvT4U5jocT1oxRK0+Z5N9qKFWzw7vJLw8r7gbHmhcmkxE87wwEHZv27CO&#10;hBgHraK8QXbHeDOgetAyc4mDUDLYLzMpA7oH7lX429X8qzkIh2jhY6QGnerhb4BL4Docv3VHicrP&#10;EaoGDKtAOKloJBtaE2jqfhpoIkwVWooY68RqqLUsRS7ZRSfSHlmq0XDQex02yy1m8bkQY3nOHezN&#10;/xBq3K386D0kJoqQNlPDl2nZLMzAkO6jODWNEULvoMcnpJGFNISxAtrmv4F5IPEJMC/6+aGZR4t1&#10;vZPjMd6bpPanPV+edcwMPm8LQIDHh9ryLwaGgVilejLR/FZR9Uevlef4NNtrKc6j7BQv2qf+z8yR&#10;XQwmqs7yO3klUFhNTFb5USrMH8lt21/chCnaZ3lS2pjLpLtfeJgg0HrdxeF/Ip6ExzUPqIcAECHa&#10;87mWlBYWm3CjGcCdn/4D6+IGXkrSPBzqoMVQXGNbdvA8nbGoahCg9r0of1OWVhqkEOfJKvvy0F1t&#10;OL918aoWcA7CD+I2Qc6na7D113nhR1sTzwPX1GAt24XxDGDh1N0WOD7LNJrI/qr6y+3WlkLEr49L&#10;1w2uGfeR8b6/JdglsZ78n89G5Zg/I6c5a6EtNU+Ilf4YJoVDROmMvFZCxznoa0lPzFleXJ3uHvBI&#10;S6UHfn99d+l/ttQKpl/WakWi7iWh7jJT6p16zpAsekVGcil7Ddhpn+3OUi1TNa5YONSu6vGLNTmN&#10;fesLUet5bl32ADFQLDpKX28EH0p6Q2QH1NjsCXkSVcqnkYCYCJQ+fS+X/PofqSFdnBKqZAjm63dJ&#10;uH5ryeHWmIBIgIeMOw+p83zQhdEaFobD9JhKZCJCgCn+a1KmboeFf91O3lBBxvKLtg+E5kFeztuV&#10;n0gll5AnZaoyeQeL1anG5g+NhZsBbSfG4nCnG/rebwajgwH2rkmTWKipZuLXr1+D47/sfFtveWnG&#10;mP8sA0CsstV058rxRamH1Yru6pvp8u7OnD22r3Sv8aqNS/pJZjVLDKpkjMS6MJxJ1PsrHKgAwfiJ&#10;yT9isPKheKbq/r5ii552zV5tHhUrC8UPvZfz+kR5ix6BuUxc8s43Nb0IhqdiYTQDzNzbPJeWDAlS&#10;jPuJsK4+s4kG/j/YSG+xfWrk+4uTzkHatW4Pd+rkLh/HIL+elKT4YomzqDr3k8pJbE9vw6Qu8TDW&#10;DtIlxlymyFo/vZrNfaw7v7O4RgMlm3HUO9on+MsnsgqMarKnXE8S2nwZwVyCQIZ0EQF8bOVenDQ3&#10;oof9fq2FrhN3XPkzhT9hyFYKJP3KC9upWDokUbRMqXMFcq1QklTH/OTGnADaZ0zrYL4qAhS3AZyp&#10;bZlnDpfHtrYVLCDzJG1j0O4Lq5nYleuLiBOsHjag+tU7oxDN+Df5nnmu8UH21wp6EUb1T/nQoWvB&#10;y8z91gsANimGtfTLZJUmhbjSZGwt5+/Ehr9UJuEQKMiSxYfeiU9aR2vTA9FPZ6gy+LkpPmmwv95h&#10;4+ZO9zh7CCyeD/i6DkqrmZxe21+saZu3OAPFWaLKyR/pltqSXT5jM8rPMErgity0z08bPOzmSOpy&#10;wo1jK5JHVdZaZcz37ImhJFvjF34ALs5A/MsJ0uEyjHCe3C/oftEnuA9EwIr5NDuuPlHBIKGL7eUY&#10;q9Ts7RmmBU3nqGJTt8G0IK4u9dRPehXEHHJL4W710aNckpdunNSfYGMCJsO2WUqwjEWDg70Fegue&#10;T43tvJv5uA2dwhHwg8VHciI8HRuAocouQFNx4z+yeo29yhPJVGjHo6P5L1gJhKtf5O4VyKdRply0&#10;AHRKg9tuRBO2srkxvhBtsLLwqkv2WxfZ5khOcuWhrMPpeg4HnYtkVhLfnyM3/UpVGUVM9/HCyqF+&#10;rddhrgU2ivts9fRFaoMKrEz12DuJJefLrE+omSnbBp0Q+QGkDBWyT4Lz8RIxFLGTO+dKxkTIB3X/&#10;K2KGoOqDdNZxRI9VQgEp0+4ckKK+44F9m1s5YtpUrsdtlc5X9ikEi5FTtTLndKG+6k718OyTYu33&#10;g43+rpUxUn7k8hFQViY7+0DkWbq8lgA0bv+Jfd0P9BCu6ajkBJKHPmIId2lOeD/sUzx/YFN+mvmu&#10;838LPIBJG9B4uM9k4RlFYbhvTWz2s5btANVdhwSWBoMEUbFMsmzWlB6TcXcWLflQ0xPAZT1jkgj2&#10;r0wO1jMUW+j1zZy5xyjewIAJgZo/xd7D7tZmPOyro/b2abZXiIB42HliCK/Fd6oiFeyEHmp/H0fL&#10;DEvJJk5VOu4MAE5WrunS/kcUBOD2fCja05N2Epwalby0NY0AzUDHHPaIPNTGpERegq1p41OzpaH5&#10;d/JlWnizU76P889EG+0SGbWfl5ZgWO+XWmC6EE6EQP3UL4caI5eQgCXBtyYn2hSF0jZszyVAW9Ir&#10;I1vhWb88O8WoEJT7TqiKo93MeZIRzmLoPF32O0H29yOnFKP48SOm2HfOgB6SwQMnoQSQSWLD52CN&#10;eZfxd8nH+VULisqUz5crmFsN9Bre1gshdJj9DbeEXr7ismJLlIWKqfy617FBa4IPRmzIKLjtL1IO&#10;sHiNfZATGJKNABLF11PY9frZyAxR/kGewyHNNHG06fyLsPIsK7YwCmd5oEyaiomHxiLABpGyRFOO&#10;FVGx+puRddIRG2dmek87FInFJI9l7FEeFBwPHcryHj6bjlMWgYcUVEBbbn61rhEvCgPJ1/aJp4Rs&#10;vVK3a/QkAKgxsl3W+hYpLS+X7VX9YYwhrTO6loEq+SAi89batJQBXsp0g+oi+w9eXML0BUqBSvos&#10;KbwCKAiZKxdLda5pgi3de1D5pMy5fTzRlixZwBrwUYl96W1iN2PBthstXb0mlwi4UZwqOPTJSCoR&#10;OyyoHYqKJd55bXzyvDgqgY0JZaWKn44BGmWC1wukDFJJDPwKjMvf7xRynHdKkfABBnqedcONF/9Z&#10;FCRANVc1CNTHtr2NZFrmb4cBR0CfUTDJa7euVW2DSQBCbAlGX3j7kvQg4APvO2YsWY/SZPkXKaeG&#10;/E4zgAvlN41LpTd8Y04fjnlX8B0YBReTdwK44L4zDeILV0UzF1W4iaWwBGwhykgWoCp4gKrHsV14&#10;FC+/QtPThw865ykeOQqsWJdU/oEtATWcvAIjyrikVALfkn8rz9ctl4OuVEO/i2Qgv0gTINDIbLob&#10;E2aeixkj3vIm4Et4yA1nAfUW/U3bxFtZbjClCnSX59Ke7r7mz2VwStNvvh7vYRR9DlSVkB00yFYI&#10;nSVztLh0gwbnC0xQOmVUwx3l9R3b0ACaF7ZJrRfCEJH9Vor7DnO8Q8Lib29b3EBshjjkAq92MpJE&#10;a5VypbJ2xpx8qslcNEvxWcP5oSKHVJcxkxkdttTX+w9wogR1Yp46ak3HDJ5TvSlw8to77ikUPd0v&#10;oC7vFjjoGzKqvWl0WkUnnvL0vB04kuOA+Mf0kw8FYls/pn7rvf0p+PJ4MzhsJTlzq7IObldSC5yw&#10;JIbSBIAXMG5aJO6H7RXu/pdCPRwiiKIQ7iiG8MdSMMH8PN/ahSzKDrShS/kS7jpCkFLcsthc1vwD&#10;ncMNfBtdohu8wM3NIhZUsY/o2E8TtR1OdL/ZW4oU1wfKE6bCXts+vUpo3U4t84a1vSaJfdU5O58X&#10;GvPEZy4OyEl6+AgBBSsuMvq/bPFStOvxfceAFO3sR3SCIooYCDgK/4V+gZvyYk3Q3VHk69s17dZF&#10;wNIQAPQtp7ik15OxWsNH8T37vvFKsHEZ4A+uF/rdt98Vd+xVkjqyH6b23k5rRH/pZzRxLbNMMjR8&#10;cXe6ZyAQTRMAKiaMxHwhQIhhPD4ySishoyRlLEkRj4uge/NxBSshtvdurTISBc+4nN7WNBuvvXvn&#10;aJB4mqdK2N/P/+7E9ODI3q82jd183Kw3CWY5OFVTtXzfk1uB+yvT14UN5I65sMJbje9ZtvPiJvv5&#10;uVmMKCBUDFwPv0Dox0R5ZIJTcmpqarMhR/Ngn+s2YEFNqM80eK2G2rU6t3t8ZHsJE7u43F324Ueu&#10;fjYs0dk2p6SvpV9t9eS+enHfivG4L0TQsyGe4eI6NVAUnwYScC9QgC1HdTUpOUMCkeGE6IoR09fX&#10;cF5X/Dj5BBvds05l5rEfNdb4rA6v4KL/8NfNFXXDWoGPZ5MCAgO3O/mdfR+MnT9PuX1gI+k9hS+7&#10;NdQQwAgs3T94ry8zM9tm3Ptr3DSQ7w9BH0WQ37RS6AyfEZiLrf2Q3HRpaWkxPAsm2XRMxnZ/xRFp&#10;VE9GpFsDYYQSezonSiYyVZk8ESeg55HkPkJMb5+8KKgsk+AOOwip8jrQHD4ufz0/hIL7e/AoIAvw&#10;r/DMFCPdj5PpQ+a1c5Q4YcsHglblO7gc6rDFxyls2W3IvNHipX3351mDICT5IAG9TFlVgy0F219j&#10;ExRHMV7udD0N10A2yF8r1kDhJpeFc7tu5nMKQowKhUsi7tYWQW8rmSuj4lnOOpNtjoDzAOz3iw2h&#10;xxHeUyaPFaGUyAIBEXBsODRytSWBE7k29KBwTsw5tuwgyBH6d2dgkHdMjq6uk5a8OPb0BnOT1pr7&#10;pxJPsf4cACrGDkGvesCp7+r+P/3/9+Q/f53fp/h/v8b/fgSaXzhotyADCR8wJszeDO7iDDO2+/3M&#10;wcQaU5CGk+b3lp9LkI/rP4083H9aRURoOKAwewsXSxoeHqANwDI0PB1hNBw6L02sYaYuNBzqriYu&#10;f7Uo2BlbAG9oW5kBnQUFOWk45GFWFpYuNPz8/DQcUg62Ds7qjsamMEwOaZiblSlMztnYk4ZDwd4F&#10;5uzoYGvsAqNxcXYFvkDSygWuAnOWcrBzdLCH2bvQCNJwyFrZAt2A7e9+0jBTBzMYjZgY5p8j8UDZ&#10;zXppswN1C7uCk9oGv05TIq5C/nhuVMbdaYRtiG267kUW/u7Hs3WskEE3I05ewbgdnwrkQ0HS4CrM&#10;b7itv9p3QDyOot/QpdI4jZbRpbSyEiasFRbUFMHJ+c81Y0nOahr11CZfrh9cqBd8aAugJoSg/H94&#10;lEsFfh7KWpjPzhriE34lz6oCaQGpD5+G5Q1sz2cPjDqKg/AOV5bsvUYyQLRWXBYCZy/L9uvFy16e&#10;CeCF43mqTM9RLrdLEmGoRMpHCpH7QzH9xbp/v0HrCmE6Hh7fKSVSKXlTLJPPvmyL9yWgKa7h3vO0&#10;7cspJ1FjTKguluo4PfvQ29xnAThyTDt74/PKRDpz8+oy8QGfL4vB33yjTOVq5VCqxq96u3a0aZxt&#10;tUN1It9HUiwQVRTcoEOwGtWN+NxsHRQj6LikZu/8m2QqwEAVReH+5B1NI7srD7PZiiEJsu6U/qHA&#10;zGZzyECDCk3vjLJD9isnW90NkAAJXe2sTGsdOqZOEYRUznBBPLbKrPpUL2T+gP+otYQH7clEA+ij&#10;KsVMoI0iSklco6imE1i5FOCp0GzVIKNTShTIIHYvIT8toHWY0TSHnZ01x5qhqDarK/6o98fKq5bm&#10;zEVGtKDqT3KzkpeFyjHlY4wdQKenuAV2zRc1yDKsLGA/nZ8dY4UK2DGPU2uGIIqGUdkOL2mHicdz&#10;KLuJdGa2eOwUIRnNQYLLZ2kEr/K+dP8obqXri6rYwQqv6haxDFdF06oNW39s8MjO4t2rS/JOsuah&#10;zEFMtKDO3T3Y+x9np7SdusZ0vO1pIGNk/l26Ge0orZMea/flAEIlRxythDVxxbEonJzS/rgIT1sW&#10;RQrzmw5jH/3eD59ex8x33sNWl2pGsIFhbgUcJw537J4TGKP+dBSov37mFaMuQwzv8KDSOpsoM01v&#10;vcxxfPeJGbP+VAAoN3NuYiFaYRl73lN5tBn0M3MuqY4m2tQ2x9v7R0Q0IZA9kZBzaNSsui5EivZc&#10;E/IBnoF/5ujWaaRfhN7Rlf603I+mmE0omp7nTtQQG8GcoXOvx634S/coMlo9kUc6+frQuccnEYc9&#10;VHFSG9KVQBILXis5cmpa0mi6yUDsovWXUROyODmdfAqgF1b7os9GFkS8u5WyOFvd/9ZxVSTZ/z7J&#10;dHyXIxIdkzQCXHQ1p/9arjGlsHZveM9zNre2o4uv/D7OriQKQYWZ113NwkKmHUHw7svJl5X3rW0G&#10;mUl6eiEkbh181sxGNCkaipMLIcrsD6rr+d/Mo00gZ3ntubopeLg5mZ63zuZ9uVwPde2zZJ66ESnS&#10;+jYwUVhsdy4ki46ZvB7sR/RN8PKyboOOpTXP6GPjhEd75sUNRjjz1WeW0rdlkKoJ9qBPfVpP8ODs&#10;O7V5Jv1fofv9rZtNc6mgaLVaR1+n+1e0NdXZ88vaAdsDpXX2pUCzAB946Z6tamPhVUF6NCt1K3c2&#10;91nNkbk4Zol/aVaDb5OvOmsY6TxqRbQvxfv0Y1NtfT7twMs6tPgVxEFyRW7d2Aqmj4aSs4OIw+k7&#10;iN18EJFUqHf2rM7F6DEVXEPpspytFJkHWXAKcPSlSow3q7Er1EYWWCdMpi55qebsCUKk9T6Sl5Mx&#10;4nz34uJ8lq71u0ngo2g6GOf7mPvbadGnKnCKnEZYeRT+A0fRNNJUKGGxNvOmG7InQFA9chik77zv&#10;OVkPOnHc9ukSCvb+iqK/LtuNZopm/WPK4CmZgPqNg/04boBiX//AM6LiYL3ad2a5suXMKcgc/O/4&#10;mp6T70CujtsiSdBjTmINkD4dS9lzoJ6LfXNIAoKmMMUHvU5a3dA1HxKtAG7m8CgIXfuqxBb10JGS&#10;jCwVyaJioYZ4BN95VC8YEBwCfDnX+86EZHds4OX22LxPqxbwoVORrybdXSiZ+7gu0/43LxCarEVT&#10;iDckJKKguj3s4X3WzeUp73dme6GTxScr99zdRrrh3nClVe0lopHuIZZ14oXmJygHdI6P89iX7AJv&#10;a0sD+O1rhGpV3j1By0b73u0uxQ+zXVgUaQWa+aNAK/M8BArzA11422prlgN63YQjXUMJqgFNt+Ty&#10;P6kUfhwmrYqqY27MFovm3RPC3Ljd1cF4ykSgVkdh4DkQB5rlSiuoMGOTg3+X/2HCfrFUB5rlQ9/W&#10;BtvjUDBnOvEsh8SDGvhcHmLxb51aceUzvAmO1SIcOUHTKrLneVPtewpyynfk4fI0VkZZeIFYfT8H&#10;Jd3NdKESVKtDpjRxFgTUaL7KbgD3b9yCkQ/2Vq/jPA0QmU3WpQH2E2BaV0WN0eik9UD6XGj1SjIK&#10;mstHTG61Wum00C/RDrF6BsmiVk/LfFQg0xQF+fZ9zeO7PzLDvMUWlIe7WAkt8wMKuV6JBH/UQR8S&#10;Gz6Q7cvX0RUb1YBUZdKwp2R+GMUW5Nu6ySos8aFEcyYcYYf2R4KLsuzR55e7Um8WFrKUghvp1uex&#10;F50NUIba83t1uNH3Nn7CnilPnJ+sXmVsbw+M4m7py+UO3VoRM77pTlBHu9tKFfexxOU/m4w9uLra&#10;Hr+Jep5pkBG6uVbPZ8pWUWHmcTZ1u0btvxRQi9Ea0vBlZhfvdcNDWeHmsY9J8jHgBzYZ3h3+t2Xi&#10;Xy9KGlrRJ9CG9150pa647JIWwS0mS5J6o8HT/O7Aevnxat3JoAUz5spD/QAWN96WCXch3Y8zL5C2&#10;ZCOrcPOE3x1PCaYM5u0BomkXTot5EQPhH8DkNtxNHFTI9HVvwnpjGjRl2PPpCz8a5xDFUYv54RGd&#10;KoQnJYlPVGhrbfb0oNh3yiSbhMe9aQjDwMS8KYJwJAq8WmAv4blyXANrJa4ivqPmdPd+MYrfv0Y4&#10;Eg3mCNVLoLqHZWSTJ4IP/7xzdwBXqTbLNBr+6XOryZOS2ftiQYv+2yuWWDYpu0tdlWrsePrkI2Sl&#10;7hKfqYLue724aoPPmpEl9/SADEYhtXrkkOe1JDCWpAa0UiWw3S7hLWsHv9Qz6KqjM1UVP6llT4Kz&#10;Wu3kyGcy6vGpFbaTE85k4cVQQX/EeBQYrcA+gl9PXy8oM4L19/Kmt8hrqiD0Xk8+Q6aUXcL+Gtvp&#10;7WEhuWKEwoJG/Mrx1ItZ0B7N8MvFalMFsvd6GgwVKTUhgmtZHl1Z5mzMDK5VpfIJ0gmb2oGx6sHf&#10;k5R9JJQFAFahQVeXQQGe0lSos4llLSEugCPn/tzGPVx+QavGVnkOf6KwLNekoBjhJEZrUl7WX5+1&#10;LeLNg3dQknFJbuIQbxZY8+sRkVYMjgD2oq4y7B2oYVipK0Fuirxrq2ZtKc4H1ODnfu0oZoY6Lykf&#10;xacwV68QDg5WUWOF7KV//LndPJ9FRaDxhMdhTjl/f3541/9c1ugp8p68ihU5/dqsek+9brYRxiOw&#10;eieeRjqPU8Zw/vY8A+EL1LCEh06oyfzGJsXss34QyXfSLsCH5FSsens/CSlxEpdoq+GqPB29JUjQ&#10;qbMrK9Z4FRwRGDqRxulwl5NB8M6sXVSiAEWq9iehq7nht9YXiHRHdrsA4UDWfU1cDaoSPWMu3txA&#10;EJ8zBcoR2JVJf123zm5foTeNnDQ3TkpbbHfnQ3aW11GfzYog6HZkS7muJrok9/QbdRdWYKEfz/Rj&#10;5Wdlk19Xi7vzzi9hCX3SELp3V78M4z3nzloCWDR91VMc82dBB3MfZ/fkd93zqbqmMy7V1xUsHr7h&#10;JjHtI/U16Td8ry8k6J25gPnpYuXkrYuW/2u7bNWf1mxkS+Ym/VSIK5dD9pbHW3dfLjTgTixxJRWh&#10;7idHZ0yIxgoznzwE81VVadbA9Dl/yJ32kbgxzfvWMavPiWdMso6wVNO+c2UC9VNz08bp/QOD8FuO&#10;r2W5Q0bHqYPx3+f1Y8HL3krQGQInrCaZk472MEIbB3R6E8zsqwozbAoumPiXoZ7EthsVy2KYFwmJ&#10;RqRA4dRjBhls0DmeYvcXPPVT0PzaBnPL/fd393+GXlljiIQqv6v5yB9Y1sz1OeI1poE5x81wfTEH&#10;MMRsBDM8Kme3VivWoefgkfxdGbFGo6rUd8yG70yQ3YbT7glqhyVUNtWfL4HjtTDpr9nsF7qb2qCd&#10;Er+669F5FMi68X/sfVVUHFG0Jd14Y8GlO0gCBE/QRoMkBHeXBJdg3bg7hOAuAYJL0ECCuxMguFtD&#10;Q4AQ3EMI4RXvvTXzMbPWzMd8zlr9cXrXrl23aq177ql7Tt0bkotRf5WZ1YWrxJSzIKmmG3tjz82R&#10;Rqm0jeAo+fsdaxvGZuhnv3XsN6SZCIiWstoFU5YvGvW2q80dkbT9u94rVLalq/9zwtlVj6eHKoO/&#10;82wmtSq8oWGAxfH0KZiiZrm9x7VWWO0eegftLeAQPB6myVy6i6bBxJu5pIIH7dEIuTefUwwv2W7B&#10;aIg5tbMezvmX8uud08CDRvRlnnTWmTtNMua85zY0BDYsZWBUWntUtB/2ZUb2OzSbcWkmRuGpEgv+&#10;LUa6eX5y+rtodJLtmWOKWDeXt9WdOd9H9Qm0LCHx5fBS/arpIPkN5VVUGevDL1RvFG8/zC+/LO8q&#10;CXM8t1mopX5vfresLLhL12Sa3Fey1xlerTL1qmGbXO9mchjBpKUiiluN/lMCabjhrN9OCJo80DdE&#10;KnXLzTILRY/9+1zbsHr+TrZGwcVRURuphC7B2Rgjrsz1mKeFPHzNhsdRz4DI6mb9Vs8usUy3M05T&#10;W2RC/8ro4Qfa9EhKdeliQ1x5TJH8mrJ/DfB4FTLLsoa4o3dziH3YcpnYHe7eio6xz55FZc5CM13Z&#10;M800GwKEbsVZnZYu188tYHCO3zmXcql7NDElhypRGyx7oinbU5IEfNrEMs6EH9JnqVX24VzKyEuh&#10;fmP1PPFwfxoxiemMDv3UPb02FEXgL1i37V6W+sMFghQ8KLs2q5hmUSpR84wY/zhA4hdBwP3eSuUt&#10;plNz00mdlKsT3Ucm/Sdshu3MxnpMbyZe8tkF06/rBkG7BHv6J7qZ3LtbpKdEsn6BnMKbQNlM1sKj&#10;yiCkUQi0a3Q/jPoVBUZjMQCTcm4ya2Fn6GqGZIHjPrxeN1cElaSmnAqZWaez25/9E1fmZB907PnO&#10;cyTCy4wxrcixXqK7a2WdzhR6diPAjEhFPg4/g5JbtD/xrvgGZc/mzTr7/ZIZoeMMwDTkWq8BOAaA&#10;2QvPrsSZEXRNiT3XBFH5Ocltb09eQWy+HYpLEA1l0TsVIXNCzEuWmRGZAOMDr7jkuMxpSSxwYu4n&#10;ml3BISMilDw6ZiEn4gmTd0UoAEd8yvh5OowWqXCeZbqPNWTTVfTzTHYYMysxjZCE8du/ZaMSUWQq&#10;c/2x76feg/64kxUMLTWVSYMeAdtWvkUZFQzhtJFqCMGlOsdqfPzEnMyROQxiHRJvLkZMfzo+xm5Q&#10;y5WQKzG4ylVrhO6Od79hl6otonVKUW7rKX5rw54m0BebpKBFfv7LK4ol1rvQcoOSN1ZUqbZIxIlc&#10;kTXWYaI0lD2NZt1RZqjviTXdeap5JP4K2weBZ9K5xMX65lhwRdbn0tN5nymUCO+DmWBKH1e2fjKt&#10;Jg2+E5xMnIcAJQagEO1PJL9wRmwje7u9wSqhThsowtN3ofamkW9gUb78kVDiMQJbOjeyK+sUOMwY&#10;0+h8XX0ly2AFiaSXms6LboL3tqHX6fQLzyI2UMqb70Jd6QHlvnbaHSLc+S76h5IUV9b0cFj25oTA&#10;T/rDKmwUEknENbULXM9xHSDTZeJ87G2v74ESVweriPqxHVY9BJSJX0zn2Tc1pnn1dgvWKNqQ9LfX&#10;hwPNMACa4eB6PpPZfR2wUTppHSrWm8/DUeN5sS1GVXVxd2A3Lpucr3ZBqQ9FBdZZIzpyf28GNOne&#10;zSGLQiHq3G/P4sH2GqLvlZN5NLjfksM5WFUcpvstytLqhpfDoiKjZ2aOyGeTPLwLzTXXhB6KJ9kp&#10;tDapfMoQlle55SFVbfgOBVn5b7ody/cMNXg/znN7kNXy+lG2AxQOHm5p2N1wJuyoH4OCiqPXZ/bI&#10;QxEHm0JMeZU22cT0svVFmKhP6qLyqu3AdXeD4DkhFTbZhw8BnGAlY3qLXuTC56XwIj5CW/nXh1JX&#10;OVJVj14oJfnORNk0U8+QE9ICrzrOvcWTEG0p10aq3oKrFkt/YNzhYYXMMdm5cCkduEU/aKRY6KT1&#10;HZPWW2VY22+1Ej1/ZQKaaqxGPg6eblS9imP034uBkwlfHU8eku4aebYldr3NKnXFTehwH4TiZ7v+&#10;/unx/rxKbEV+3a1quv0oucP9GwD7Yry9BGAllPy6wOh0M7Anj/vQPRtj1/0eBtjnldPtCAAevmfj&#10;vb0AYCOAXfd9uvkpAI/cs/F23e7he22AfZTU4f79nv3g7TkA299rA+zPh286PR2B+zm69ZkX4Sx4&#10;oUOZZzwl+I9CuXypJHStELCdKJRhfZ9c0tnS3cag2MnDc7soavZ0t3EoNvmVcPnS42GW1bNX3UXl&#10;7i1XEl6h8KvKJRS9Rs5+DhyScnk64TLCpuYRD8UeTotd2pjWytkPBnAq8kmnaTa1y24A96haQn3V&#10;4tkNveeTTTqNrBOhluqfjeXoBp0ytxUfBM9XcUh5fyFZYSXEq7ObvczJPrV82ua/QjK/LwgxnMsE&#10;pzzxRceCgue4lg7JAZ0IOA7W/nZB1Vy3kWQbL+NEmuyy/xugXa3cMwAGbWu2mvS4wkGtjzoRuFe4&#10;H+MgnAzqVtuD4V5fl2VW7R62dWcBWyh4IoBW7DeoNxriIo63AYlV6P+QAGRPgoKMYDoHRPGdF71Q&#10;EjztevXSjsFNxO26EBoEKgUeCi194F40nP7BJ7tCHn/E0a+qp6Fnf1vEGdfJ5ChvTlfTjyTFG286&#10;WkgQlI4z+Z+rGF63nVshOkyoUTBwmaHenGSg//nqvu+eZJsOv6ZnB7ZTe3cJDyHiMEG77Mn63BOn&#10;Y90h+dVrsqaLKOB+QjVTc4KMOpu6jSg53bfF1uf4nY63CZUoRcFO/ps4CMrvM6mfg4yOmrqzOJ+l&#10;XmGu/BkkQg0fzCQiKmHZEoamyBx48AlcDslxMDD3s9sVeKe+EUca2n1y8jOz8II3dK+LI3oHr0w6&#10;XHvzfvbzYWcUOuD/fEottzfiRJHbnIcxlMXSpMIab4PLyZNB4a9fAACCbSrAAKt0SMEgcn9cokll&#10;wLOXCNchioeCo8bFawyz5PKBHETPtszJT0rgLYmDtJI8emW9PI+6YrCREFtfFsZuHFwmenJ5uftV&#10;Z+6VhTw6G4Ozk5xCaR/zLzAESAf7uab+4+knu0FmPWNjfFjRc6nFVZvYeHJwYofm3sRshqhz1ZI2&#10;Dv24djOq1pg8lcFmS1sYgrIAma/Uv6DDUdUVVsB9JzVz2Ikdjuqi2D5QLFauXzkj5jaE8i0f0VSG&#10;lGyi9rcAzx88OewPvbLmdRIWbjalrINdWfMjhJvAX1P/CB2O2gGeUrObwxa+7LY8CjjQLmR4x6jQ&#10;atrZq0hNNoPm0TdQ1FeVxtU+3grOeRerDgXht3CHcndh4Q+2Ww2ZyCkfFKta4eiK72DWBgVjdh1D&#10;49DybI5wb0F3M+TZb9agxvgbtOHh6qaK2f1fjEZ8UPGzSkiWUv1LLARWSjgV117oxxE9Upwd78f4&#10;bFZmOgtLt1CqjyldfJTDMuRp56BZBfyaMiEydcWe8pqqIoSM1+M8rjozBYaEDnx0LKSYuRKyrPiH&#10;NbxxfuRjT+s3XBkKRv/kkGVLv69P+z7ZWueDixDmXo+DOevMRYBTItGxWKrEuuHcq+0B6RbInMYU&#10;rOqJmH4/DIQLY0AnitJCT0DABOSV3As4Bz9o2jlPL8jFq9D0UWTlSgMfjBEXnjM0JGimgQDsSDiE&#10;tWB9+C1XLygJoCRZ9BSgCozBiAJCXS8LtAoZgoItfFMoCK7QppEXBle45OioEt/khgn/zWLDYVfv&#10;yWILpUTpQ1KOWVfCZAUZUOsqKd0QBBfQZZHkVLN+QA/VwOFsqwX6dI+KvvYZmgj1krbyeKAH2oYP&#10;N9MYjYB7kVvV9EAJEP+3AirCiEoT8H+pGeQS/Jfcl39FbCgvlLYwAnNOLw0LtscuvxOLTYl1MuAj&#10;PeVsEcwj3VTbW+a1gkPBhg0aRAZ5rbMBTfd6TDUDum/6N+MteCq4GLZOQ5wwDjhkGOq/DZp7I345&#10;CEuVEOEQv4mB+P6MtBe6m0UADBoKoLjzUWzAZ4cdv/qzDXZiRsogLYTSyZuIcHz1EJrKY3seSR3N&#10;IBiomDBGYW1lPRYoYWhL7GgOBkZFvBVWhJ5vNU32zi1jXooUDF3EmUGmDlmPRU5RruCxYa+/Et4l&#10;dsIEK95EPs52w22a3VyuvaXacScYbBysOKTJPpJYfO5/uZR5cPT3bLfh6NUv9TtnZBq5XH0f05K2&#10;HhLpgTm4nmUEBCL727F2kfdG5b1h0USERAphAjRBIO6gOnvn60oMxCL9bWjUyqZjjaBPzcIPPye6&#10;w1HpFRzOiJ2nz43q2/0H25u/LZtaeA1W8hCU9baLREJDUVRfqAR2zeq2PnV7o7gHsByYgUAQ2e/a&#10;61Z/k6K8j+nkB3xqNYvyO5of7l4s9Kfa8YxmSxNW3voziS2oWPG7RH/jmROmXYpudwndi9q+tyia&#10;iwYC4SgWp00hxvCv+IAVtylEk9BjgAWbLDprS+xZ7F3eXAS9QIyRD7Jls/S1G8OqxBCObgkUY8Qo&#10;eZS4mfPt2bycGPDEdRPavHuWMda5MD7+GKVe0U4kI5mHO8ebSCa3eb+AdV18hzZ59xouaATtUQoj&#10;zwjgMorIs9EN38On9NXwH8dOEssBT9Nxm3KCMBvf7LdfRVcHPvc1xc4fy8dsRHF3luJUMsQcev2r&#10;s1jvqnpi37j+hdOoN3ow7mD0bCQ4C9tjzYRcKC5jeXbLBAO5Nz5X1cSnAGsyMHvfIRDCXM2/PkBi&#10;o7xxGl7RE1DOfJgtaoU70b4SS5zBb2Ab8c+vxlm4xd/aMu/1jwGSnV5u+p3LiHIWiddAXY2VZZ4O&#10;KsVVzJJpi0Xo57xcxTJWquPppVew61n0py8oMu2GwSyOFBh6ZZhr4ut4aF6SQDX2z4HxRgpF8dAy&#10;TU+9RqYxccRTz9JBCkUO2jxg4R/h6TZsq6EDnSPCSGI9bUbmw92D3rrVa+8OxpQiLoPJc/HbzEdO&#10;bu4kLqN3MmxLeCwSxfKlyxVZvi8S7IeN5KH5RXHo65tVwQT7vuXB5eRTR+DzJeklifhEX3+G5NHd&#10;bnhARyeddFbD0HWAFLBIyMXoLfmEDiuPm2Nvu0pUUsemVumdfZZY601vYsihb9obNhvVbqqWhnpR&#10;Q1dCSBgkbMLfbDe8uM0/Zs0EcwHpqG4hE3wUx3OM7O9r9wt09aftemfPb+aYHfpRI9osS/lNwJVV&#10;oCfuwnpfNni5dHxEeWxnfGY7UpLviYCNDKi469cJt1rwzp2O93NgVT71rhqwcJPfEuvmssXw3bvY&#10;2Gn0OgSZVQN/5laXj0HMk96UfvZCF2zXi/KTfEJrTI8o1++xw+8onFQFOpdIlwbX28EFYU5aY2In&#10;CiWMQkHshlckIqw7F0ZNjXOVseSfYTn8FZxnO9hXOJTcHDW8bRYTYkSwwypZ+80ZTEXWt0s0v3Ai&#10;PShNlRl7oS9WDzKhNoPdxUEWn6CMhroYuOnHA+qeIwMDu7iYA1jWwLVA7+fuuduxtUFzsbEEhF5T&#10;Ytux5vjCbvkYLMkJQBd5TQOdN6Wzeg/tJ1P/KQ+CZT+KM1eQmxuwoiHPePYVi7BFK4gXtGLkOTeQ&#10;SkNuyoUBEdXuutnBoiH4ObHUlHI0jv+MCgPzI8e651BYbZBqbGy09/PYpFqMBz/1QblKrBRKokJC&#10;PDsXAopRLBgT7WDUGF++/lR7rbMsolRDk6v7t69G17QBQPOpFeL5ZTMUZo6ftpYMfvOftOR6ZwOG&#10;eeCEkNWrkqBAUpb+JFRMLIGvMJ6cQOTiVVmQjaBiwdDz2Fh7kr9RbJGsvNc5lMflrxQEFr/WO3vn&#10;2qW8TF7wPYL8JtcgU7l0chDoKqRjmWTedgoF54izAeFJaO0kjho9BWNm3wy3Rle0tHCBglJlrPVv&#10;dT6mzL6xKo2u23vIPib2nVeNIfUks7VTIrhaDlClooWqOPs/iLMlgzYqg0rtASjNADpqAMyCEV7d&#10;uh0zFCjsL4tiz8XzvIFZqrhH2k6JWhRKE5ciXyZnNMZChDN7JHIeVi6wwR1PjUFwXOw3PHFzEp21&#10;bmuq2MbZ1jKn1qVVkxzFQaGkLEPQNMcq8CERJKHNwN5BANge0VE96AdRRYMhqFFTOAleERs7IJLW&#10;k9hmNpXGua4JkTu1bq6dFE+/P7ZvEASuLkIyI8Axsayiyfek748ogJf9x97kZg4CmuzrXYUizAj9&#10;LzTYAX9HGJ5bShJcnfQ+DeR65UT3Kxh837tkJTt/zx4Vn13emNya13qKZdnTrxi02KYDieGb3skt&#10;98nxwL/HNouHjnzXZyR3tQutQPrYRAPPw4O2qLdKo1K2aHVFsr2D+jYm3LdxPb5/0KvW8z6PHNWD&#10;IZbhujB88HMppf69AHVCOTr0BQRz33SMuNCtnhKYf+cIIdQ/S6kjzGbYZHf1tXSrNvSLvzUkMm0N&#10;qZfdrn7V2z46S48gSvdQDZ492MRoaOwv4no66O3Zdbd1yfnZggGhdqVXuOn43nXs182vhIKDcw/6&#10;BgO6r/q9rXGc7DLN0TL92QEqYkJr3OErB+x9F1Y5ca89ufMOvLOJi6xxRKrixkm0+h9jR7XC0jOe&#10;J8d+NukgUWI6+wgJUKO0/joRm8s0xtt6VCzGmXv5zmDJ2j3Eqld9OhFplaO3pmTkcr3laRKldDvU&#10;tfl3jez9Xr/UasvPAfTQrP9wI/ZQlOpD41SBTmPxpZ99kOWinO5rjUUVwk8E/9IsR+SAdC0XoVEJ&#10;fS41W80XQfG7NKwwDSspz+yr1sLPBUEVfwlVxcWT/rgW3SdxKT4NLbPVaAfH9k6+JiOMy9WhVdXp&#10;qC8lqQ5Mw8qe4xdGHweWpAgECDNolhvb6fplVEitr9Bb6yQx6pYD0yt2Cl0SAbeVzW7NHE/Kuvic&#10;Xe4dO1ZqM2t/Vj+kkqEo20ibYOLS4WRxC6M0PuuXxTNKRh0tSMgwpoqtRfHvNS3sOcnc0Wyjl0bJ&#10;J8bs9l1zAT0CYtZ8AaaSD9WayxYPZnzwRt9qOSbUBqknbwWHiIAUGm4OfmipbIl8l8N+/tEvi+p7&#10;qFufFEiqT4g+VSm5mbW25SNz2+d0seY1tArFN611m85bpW9ZzS7LaG/NX1ywm19XmFVTljl2CtJX&#10;tz7wI4K2CHAzRPl2eeRjLZr5Zp6/7GMbC2TMruV340uKN6mceaeNiM+f18YiWDmW0TC2vXl+3q/i&#10;CS7OjWqfPwcyBnLC+ToSgewz0sXbe8qv+qXwIxiXq/mtDytD96nUaLq8/qIoPftWwFhddV+Gl051&#10;13Dpx49qozHWw4bnSFUPUf/OSMN/s6FbwcpciTUti/rNp8u9cHXGQinxVvWJDYJfkc/T5L+tvAxI&#10;zJfCW17Zv/YrNV9tRW++4kpk7B2zLdZkfLPL7F3TJfpJkY7iaaK6LxjqEQR+yJ7QOaVgJ/jghqw5&#10;z/msCpIub/owLy7m3ciMNiOiOHlxg2AyhBHeIHFclabWFEfFOiRD/TzI0txJRYVbhBA7jfPBVJr4&#10;h4KChu//SbxJkzi+9TqRrSIk5VEm09ac/h6uSryRtub2/EAhGHspRIDN5gS7lf53wF+f89eM+s/Y&#10;GKTgjVyRiYtLEqsPePZqwGd1soIRK/3UDj4wnpsuIwHzjAAfN75g4YgqXbv5bdusHt2m3yGCWbzW&#10;zgSzJAN8fErMUtnaFW71q651qZ/dzEd+bMFWQnwpuBMTDEX5z51ZS5Ja7EDnFWLYMzHdM3bgfLh+&#10;y1Rk5pHl0I+tu+urThLXRtmqEov3CgdypDb7GpH9IyfEEG0dxgzS3FqlC79fScEbXZ7GS7ze13f/&#10;zj8H6q2MsFUrXyhXtYVHc85Fq7Wom1726QlbFVY2PKiqTOZuSf9+YXu22fn3+KlSRN3XiiRlwudE&#10;C/1VaLpD9gTxycomtmJHp60mIY1yj8MppgMHazrxg7ho1/Go4nO2zZVhW4LpNm2iAjpSx0BOuqk3&#10;YA0p4y/ED3hUoxxFF8a+k6Va7UGsptsaeKdEAg3YmduJJ7Cod/KYRn5ODWjYRQ4nWbXx5zyrJ/X3&#10;uUwhfqzSWVHCVsrzGkdjGxHu4ly5zdEr89qu+BHb4u8Sru/DRd4c4616/GG9uVkzMusqtFPCzzMK&#10;spvd8F9Kc4kTcMzaVbfY57S6be4qMUCKLIb4rhKcncx6BAgv4wgCLiMiH9ofT+1XlLfbRX1pcfOB&#10;FWIVKKuXbRt/wVdl0N05EJwe+Zgu0kiY2c0qtgtsdn2QkuXwTmO2MPQSp3fFrF6SfZ3iu+CH1Y26&#10;+IC2PFUR8nfUVZwJmc7Agtgzh8IKmaVRHASYb6APj0jSzWVn6bVuPqeB0j2mWU5s9uBBBL+LpCCJ&#10;fDtpqBgOKX6bXwoQVDlPeffVl9o8uiA1+kFOTCegxzE7P6f1++yvoqeoOfaoU4U9AzKp7NuFw6wj&#10;IoCbfJTEZ8+O/FCd3Le15oISLJfieKg1Z6QpLI9uwBqdYa+Q0roTazYz/fWruItIs9pfISIGMjbk&#10;p8u4FeNSBS9UsTOqcIClX8+ZJlxCL95ySHwJSpiZHQme/nVnDL+mxBag/LRds5HM2qqeSuvic9yW&#10;kpVpwvbq+Ymh1YF26+Mn0M7tl6XO49cM2IRsCQNV4oEKHgYzfJuZwqmwBoq4IpMtbpXmXoXrRqL3&#10;Y+x+Ooy8I8VzYqlPFmWbogxKRpuwPooypGN1Koxz1Ak6R2DscEJen4vxDpPtEUGT/VpD8HHl6mi0&#10;0uLISga4ORxaMxQ3OC6ropd7BVc0GbHVw68pFaqKviiUaBaK8lT+prnYyXezryrypGygVK2vczla&#10;4cPxmW4AR0pTUdNrOmbMKgoQavan7JBsmjv98tc8XOmxHv8DB6a6VdyZr6w4/sz+NDks8yIHUucZ&#10;Hyzqs60ufguB5cZh/PEdM732/z5xjHHvH3Gt+T1fHSM1PaxijpzeQ6+8/U2JfUox0edY4/8HRtdx&#10;WL3wQc5ke7LsxFd2h8pDpLoUyJRQbt/tcSSVchzlS1WDWwaKbVo+KFnT+5dJ6/9J+GLTyE9NT7hB&#10;83vrb03PXHVL5vfXMSYaefKg1Y3BYfS1ku0VpR1J9LwAlTZOtDiXQZYlejhzVBXk6aEOmgjfO8GB&#10;/OA43v1h9EOIY5vDJ84cnWQdMnzsHTY1LLe9wd9oDBR/ECsH3Xicsrs+CpAOxoHsG3e8a9Pp4+YB&#10;ynHCTpcosVLX6A4SymkVVaGkd/mftPkUQFc+zcnzRKgXwaIQZe+K98uV+pqcmdkNiM1j5lYNFdGn&#10;nKtPBY0/qj1JyX4jGMdWEYOPFdFHT4wqAZ/m4mP3eH0ZhlUfm9f6Vuh6sNmtDZeaFmZaSp9QINBp&#10;RSdJL0Ruit/VOe6FJ01b95FayeKWBondXP759wd3Y6jg5tvNH8gnnyGGOzcjd6am0UktDLlbWz6n&#10;9ZWQDV7nybSiyagXrdE3xUJ5Kq+9RBM0ZrvLdrCBpOtTtQDVduYO+79rxsEXoSZ3JS5lR/cjX9Ar&#10;HeraSnd0CKD9nMnZzkfJxyhrP6BsMmTows9oIWFB5G4XLvl6rubH11Q1sVax3C5ujTC9UUr96yE1&#10;zkGbXNV/x3/+/eu8uyZJjdef6kBqMNTXXt6c71ws/z2N15CnDvj7h6L6bvZni1GhZHl0+7+rz4Ff&#10;inT8wsBzbDWnrpTmr++WJW/rP1CFZ9WWkb+STH9CMAKNYHr9e3fL1uz26YHQy6onMjNUcZh/NBnx&#10;aj3u5vIC8Ty+5v77Ee6EvggZ9xRKd5DQ04k9dvBOL/MBd0SA2YL+/+//9RMw1Q6+wy0V9Dz4X+t6&#10;/7Nc976wl5f3Ge//LOwV+N8U9gr+V2GvKiM/41Pp+0Jbp/tq3P8u09WUk/k/199+TPPU1lqkihhv&#10;h7dPkD1iZDmn88FnnBKTp8TSiFQIUge/C2P1eIn9ioKUXddSuwskF/HIQpaCIDTEfB7/9IH6QLfG&#10;S9mt1Rh7/KMqwTNU5u2gwdriTuP8os2R/3wLhvrfEKweN31QkEC+PsXhXrcxGflI3xWY5gGIWB/U&#10;hba2xpL7/RI887dd4sOHT/IDXy8PeYIsW5e5OtVZXefuAhMfwV8w42BAZGeFxANYqbfAKVpf+2n5&#10;7rCGz1PZ+d7x8lHl4xdUPtrs++xwWbrN2TqUkc76I5/OYIy2TSAnplUdlcmCLozByjfOYFm3KfTD&#10;tWrXVsjE2Lpim57+na2M8Yzig8n3HdZ8h0g+WQraw8hTMAZeSp9Imwtx9LWIbQ6GV4nNjyisSAXz&#10;EtL5jLdbP79Z/zn5qnVtzsuZ0quCfu+lPH5eRxj3jDroMyJNFsRi4PjBNvGgCnZwYDC3bXvdubhG&#10;H6B1K/HN50bnhHV/PEc6JsdgzWG/8mk7FcYls2HWw68dqToYdY44UlvoSrUjRoxTbIw6VPYZ/TuH&#10;N0l9G4RPCKL39x1cQbn2PJw/4Te5IYjhznciVx9GDm90xUqoJYMfK1DyW8lulZSWKL38/p2QOH3c&#10;8vbqwd1ml8jb0aFeruzcLuqT8J86Gj9T8MMibVvDxYP1E3gsIWGBs+hAGqEnuLQBH+0pbN1NMPzD&#10;RdSbFHC/ISQwXjzGZHaS9AH77xk94IV862izrUr87BrP5/Nv5w8DgXGUE1pZ+pHW9iVhvKULSwEX&#10;beFamEM3mCwB1y0PIhDM8wzMZUoEC+JHYqIYMcKC5B9gpmHyyIPfSmF9kX6+gAGR5l0AeYTaITFm&#10;gn0msFRDhJA4xlh6XURIAsIgOSnIu26lZyBU8Fu8kOMHlAXS5QlURSQfZOYeQA3xvF9IqwtTYPa/&#10;iEx4kCR1PcH6iYYjtDz/hbrE+WM3uha816F/8nAnGAVwbkH+YaQZ4GkzogWMhqDFGjEYnlzPyPpL&#10;L8psXOquZbRiE9Vz4sYeajT0GIMr3KQnGU/qGx7m5Ct9POjJS5kEfWYQKZN94qMicJlsZgJxEbQ5&#10;Vj7R+QcmTkS+WQYN1QDtZoRBDNpc12zOXPHZbIZFhq4y9baQ9QP+4OuQYvPZ2hL9J5WSHvhCpFmx&#10;3H26pvGmRjXptZgLZvtiMOLBLtoNGDKgicaYz0mwGquRZD6mNWivlwjNeuLVxoGiOAoh6XY9Nvdj&#10;6oAEwgLp1+IZBjqfJOAbYtmHkDClMTI7MGs/oMPbwbsNI+0R0Aj+pOb26N0D7z5jc/bauAXpNgUY&#10;q2oyhcI7ZmpNZvYPdcHaCnaPXrNKsLYzJQ+JWsq50BhIvVGrZs5lNGEhSZJUT2FjpVBThMnKLKqK&#10;KDZLeUt5vyjWJPrkNKNfntHy0VCt/aW/ov9TuWT+9LP0zaGq5IpE+9S9dF8WtZT5dM90E57cJyZM&#10;gYr/Sv7+B3nfHQ3Xt76vxugGIVFHJzqjjG60aFESokQZNaJG73UQ0QmSiJYQoic6QYwewiBK1Ije&#10;oo3eviPlfvK5937X/eu31l2/7x9j1n7P3vvYz3nf93nPmfXsU4ul0yLXcjvkVbl+jvJsJUI6XFXp&#10;+csUi0cWzy2iLMK+ibTrsL1PCkmqIdd6I7dSPsiWx0QDHcrzGayt1KyUGLceF6BXEcs9GUpeaUcx&#10;Ljei8K3ZrI0XOBfoFmgWKj7qXkEImB8K617Pi0mOaYiJ3wUv1vXP9U+IltmZXrznSjm64XTDP4U5&#10;xSYFMyW+UEPPeZhyOKPQsVDrs8AD9gewB18enAzzFcX25/d7ZfZnmIEv5k8jV8vro3xrjx/sta5K&#10;rybTPKdporlOo0eTBu4Quf7c6Xn384XnS+DOyvtGhFU4RgtGS1WmAinPvvfesWGriIbklJRu5PMO&#10;yOROFUmXWBZUGNi+ulXRR2GSxGcsJl9zr+a2F1RLnd+A36xMZzNHRierJCu3WaXZOOjjByRo3Dxa&#10;Pr2lIOdxTjMsE/Zq1pKlMLFo4MYro1eSHeKW1Q8fb8vMGbOXR2WoJqnGdmveHvs8fce8vr+yn8h+&#10;8T47uEikofNl+aShYbHySDakVarL/5VP+hE3oXS0QXQG1RSVGc8Gz23eNR5GQy5DXAPHytXy49bx&#10;tuf2JpYBnREP5iwr+l5PLVaVvOGd8WzeCJB8blI+RdVwq6F/n2Sf+YT9RBBPOtI7spHkYMzdk7MB&#10;HjAMXFuere3bjpnD4/DjeDukmj+TYdjH1Ufc94qQiHqL+jPvNdeBh7O1dK6JfFZ8MWbeLjmf9SZS&#10;5ozWjns1R2OXPNsc26bGpL+c1Z5wk6qTJqpEdz7JT16i6Sc0fZRWdjfxbllN0oHF5oPNfBkJmSiZ&#10;WBmKJs+mogD+Q9gZ1pnn8dTu6NbS8eiJFo44TjH+MkEujjKOPp4MoRA+Oa4HTmsLZktDKCP/oBnr&#10;vc9UWNBTBc9wKXwRIpOrx27X+HjAxezrPrV63oHeXji8FkqKCm0NN+O7BrtUomOp1Km8lLtV2pWG&#10;VTSV/JTSlNTTDHgMK+aVY4xiQK+lqRhpr/qxerq+ORicUo+cW/9GMPedT/heasX6uGvVwpue/tIE&#10;sxbDhzcYaBnpZ8guoigQbxY0SlFmdV4LOKPJDZEnSUsd3Eux2yaH1qeJOGnwd/ABxbQ2kyhL1VLV&#10;q6pzWFryVV893pnthMy/eZLw5BWX8JuBN5/s4JWHlUNQNtjjcm4TYWmORv5W8CsBhfqPdsPf9She&#10;yg0kanC6Gdo0PI0719i7GcOazhZmSFjx4N20rYp11kedXuAiav75vFMPffdu90mgiI2Il4dtk+d5&#10;xGmLyHd7kpLwkdJ7E3W3vExa6mf3mtbiHUGON79s9Sj3xFrTzjg9nv6sk61T3mR+v2JzsQNaB9WZ&#10;beTtMyZxaHe46rAxZVNR8mAijdl0YM+i59vjb1psk0lrM4YBd4+mevfhG415+3knXl89AV6TUyv1&#10;uwbPLAxNvyBLv5qULPTuvNypabi73qQPM35oTmoXbxVfKVTwrlGt7IHKcP5q7moITfzzxcZVv5qN&#10;jPHOidHmGcegIcxY7HY8GQZKuvdBXQfa9iXyju2wydni1v61l6v1zbZBZkGKGze3E/tVwlXyOhHx&#10;HsOSn0fFCsSeiCJikzrezj3sRP/Wv6fgR1G0oi38qu4QR5wJsv2t85BxM5NI6ovP44DCFY6zrP1q&#10;pNFjo5yRyZGo6lxROz8Nv5mV4KEM+j56Xtn0C39UzP6z5xUfbdX7E/uuvkiHZHkF7kA7wrejo6gj&#10;Je66y9RXzg9mlJaXTveEpJWZbte5vploPDnVSyuyLYWYSAZkBDRuRJzFjjA0ZKaarQfarVRtOjau&#10;uFScpc6VxDXhBiwdm5zwT+/XByzEXWTQYkdfOf7O1+R3YTopvRIwfTaA94bUVLbXV/zs/pnl+txL&#10;DgKtG5mFsiVnw4ejNm8aUevZo+b9FY9s4yNqFfgvUo7KtFpx+9/0cytXKq+qlKj0xxzFTPm+RbVv&#10;9cSkDc2FN3OdVx+kDBRlBXqdNNpadLdt2Q+sPZNVmy5oghyP7DsuWS3PD3nZbb7Ofzxd1CS7H3KW&#10;c2KJ6kxcWdc61ErJipX18sc/3fFmd7RZnDmA7578m4L1sgy9LFiFRAWFfgvRIL9sxmilmIICFOZm&#10;bQUSvqxhdUEmv/sIC/7q9KdYTfRHH35lDydLdztnpx+iNbQk7Ze47DbM0cXB+lJZdtvO1xpkDBIU&#10;FhUBmaBrXmdHmJ0TgTF6tOBlWxfmhBa1/Wxemn6Z/5Me7VNLOHGwHAZOS/1DL68jmzchcGIxy95O&#10;J1ha9e2xHEfqajvjcF6EjWNyuc4EqPjCGM/eh7h4Ua886e4HV9Mr6j74PBFK78motvyfdrrBSPoj&#10;DDelP9o3r/4b0C7XeQmaOOQfcAj8Mv0Jhxjahtbu/X8Px+U6/w6H0G+E/oTjUvT4fwGO3+LOv7xD&#10;6DdCf8JxGWX/DXAwenml/Q4We6reRYhA2lKLvykGoQ+QJ4LtPWXqtqtBCzfsalmEyHuqkbMSatH7&#10;tOGa4zaw6HK9CXaHUU+AZJUJ4nuZ9DOPfxssv7PJH3D8RugPOMCXAfTfAMf/49zxY51/D5ZLie+l&#10;5RKNHymTXxst6nUD8WtaW9nBoM7eIONLcCBgcZCIkAg6Pyo4e6AVuoIgfnU7Kzd0nrzUDaNT86U4&#10;95e+GPxndv45pwLMHebgbAv6NfkvXbG+tasbOlOD+AX5wH+MF/p90f68Qj9P879lZy1XK7RYGP1P&#10;/VIK/1P6JvhXFviZ9n/lefSylJx+SIx/DBQWBV8ywT+nzkviQPPEb+L4r2EE8CU2f7+qQr+Z9U8I&#10;f6H+vxDc/20If4fBX3lC8F+9WNkZ7fl/yd/voMXrP937skr5eVDprpayrjq3AszBzsLVjhfq7GCF&#10;diT0OEVrN0tXOxd3Z1cC8M9qhv+Os56T3Q+vA/96Hqds5+rmrnAf5nopvefXgP1qiKHV9D9E9pfx&#10;JiIshI5ECEhUBEIgKiAKEhYUBQmBRdF2cRBYBAICCwuAwGgtvoiA2F8fUWGQEHoWEQFhEFhMGCSM&#10;HiciIggSFwP/6CMkJEoAFkRHuLAYutYS+zGfuCC6L0QEJIoeJyQq9nNucfQ5IGCQMAQCEhZBH0P3&#10;vxwjIoQ+H/obDBEHiYFFCH7YRAV/zP23zPDv3PJ33fYfBP8myT1OEwJkSgfHBHxDSiCj3A0cMhwc&#10;LizvAbzVfWxUNhFmFWvXDiJoxq3TjsD9IZXKK6YlXYtz30P/a5HDCzNpb6RfD++1jvGuCJmkidax&#10;Z0QITlCW0o7vTa0b+pUu8eQfeTcUr/hfO+lOsV68dx6W2lM/OdmqLiaykpwZYFxfSTTXLX3qKz2e&#10;POeRGZTvRnN3qaLQ1WTV8Lu6dFBJf/fCyLH3cgHp2kZiaZDz6ftP3YJA+vSTmxuf83ru1di96bz9&#10;UW2zaGej5OPg2Nndx9vTA6jNMqr0Qspp54CUFKWQ0APBm9gE95OU0Xo+9+jQg4YM90iscbUDzmz0&#10;Uw3czQOtQVvK9/zFaG14T2whMcE03kSBEmZVrAQlsiCNgkCRM1ea4E7Vna88ONzOeVZXY3LysAxx&#10;Ld113xGkDibwOCeMFloRp6ZRFVpdRa0uow/Rrlz+LXxFaHV1vegZtiHusC36vv8BbaKIwXRJo8aI&#10;uc+rvhsJegIpe0loS4FiYnFo4c5ODpH+iKryO4IOZIK/Fbbey5um8pumavryepiG019dKvnLrt1x&#10;ZHmn3NNTcKf7RsG4rlXswXs1yu4bY137bPbvg8xefys7O/FbxRtROqm9tuFhWEvhSbtRv0xDZHlc&#10;W74LtsecI315ftLzryUv2rt/Jjgw5B+PtX8E0d+J6+9h9jPsbsEc0c+1/31UOsBs3UDgn/2gaKYj&#10;MOYVEYSAeIXBEJCgkKgQSFBAGILmAVU0d9lZyjvZou8f0DcU8m6Wl3tUQESELunmZ4NXSBSCpkaY&#10;y88NMAhE0UHKf9vd2lH/coTBr20xwJed5D1tf26YISKMDmtNmPfPlqCw0OWuF+hMgeYVayF0mKJH&#10;6v7Bij8Mvxf8a4MONCn/qFt+NgVBQsLgy0n/EzMt+PvI3Rveu2jcbHwG279uY/s09ktwyHXzMaYt&#10;aLAc4AsGdhRrwqc2XkH8DsVXbz1iOwJq+DxKlNes3mlqFOrfdlzTLXpjZFxSbWfypqFaJ2KmbrOX&#10;jHxis2bi4ORsTkV80+3AaxNykOn33Set2Ezy3YuCbipE8ru8fOIypkGtWT0M+9TMuunoh34sTDvq&#10;+sWQFXBMAyn5S3CG+2rH1Wv8NMy5UIM6f+/rHd1iwcPcTJhzleQC5TuVe7YwqVMa89XPw+rCR0o8&#10;PgN2rbbW01qBhA83V1rzeW2vw3msNqhKDRukkrVO8N828VrTX1xjhtsMGYBuVJLRiiTQIYDYUcCu&#10;0dNwUQrMx2/9faQCh/WOO6nXaJtBcXRvFs9J+3zicAM9WkfyzJpl9PM+9jzDtk5BYp3LSbdvWJZR&#10;vKzfXRuNv5f7UfL4o0bUfd3uIIHhdq2wF1cCb0jxz/V0lcjRAQ+vGV6pZFgmS/iQttOem+p9mESk&#10;fPjNqoRjS1xxE3Mcty1eFjPq3OVEhith0zGr/okza5U/9srcGuYahj2mPUYRZhEGN+ZccOAHLDnG&#10;7DRUIoAfGn8LphVIsChfjDmI5Q9Zwf2Wq23Nvg/Jluv1f1qJRX/lW84ojDOMaw2TH6OeZJkMuSQH&#10;Qe5h3X9LPn0zp5RazS+niXr8ADHWqN2qPj9pluyUxtF+xrYSh+Gf4p6G4R+1hYtYenpwvUNG6RBn&#10;1hIeT3Yew6YClGlrIyWbVvEmnTWBe5Gdw7dU4K2qNeQS23gxZwyzG7nc1OQzavV0GM3q9RYYzszv&#10;Q7aM4TPmiaOC+/bwUfSLcrxxZ+8CIslMlb3xZ9MA/MynWLO46227gH4mqegtN/+N/vJ5LWCmvDfN&#10;LAcAD5gJ9Saf7QRogaTiHGUitlg0pILLGWd14AEALngjwI/Mk2UdOhaVoDiW2FuGQcJOxqC62Mm0&#10;rwCPBDJAx+K2zIWa6R5LBW9hF3vJIgIAB8yTYS5iCBODsxOAF/NkiIskwhEw0/raWakWt2gmxoUC&#10;EQsQA92L3ytVqKWapYEXAUuhteSzBA6+tPrNdLNC8BJAGvO90Kt8yrWAWSickKwpeisjt4L80FUG&#10;QQXfJetTGotxIUF8AaSTiTK/CC/HnNWAA+F7gDWyEeYXIeVXYB5CZQQSDyUQdoB85hehLkKIG/AU&#10;AAdTsZxBXDkRjAtBDofBmeDtgGiyK8BbigaPyjFgoJWCkMw9ll4Vccwc0hzqHDwYA+IeHAKoANow&#10;ubP0Ki5Dn4Ygo5AhAvQ59DnEOVdhNFBCxB0cYM71HHwYAZQFig2VhpoMmuLNFSkVyBcoF0ALFB+x&#10;3AE9YXmi+mEITQ8lbQKCj7Ufa4eSyXMqc0I5FQEscLJQVWNsMJXcFoejQw41q+MehowGitmbbBLA&#10;B/fH4YAyhGK3xJkrlDMbbBHb+IfhU7gBYwBXcKRDSeSjs+W1WQrInozZkIRiUSwAhHAwQ1S+knFi&#10;JQbHseQCO8ia5A9pZgEIM+B56FYKyug4D8x8jMseGLd1HZEPyAL5x2wBEVlAZaCM4iHGbAD8gGxa&#10;yRtv5iA/d3hTdUCWme6WEWwBKQs6lbErCR+bADizlQyB9htyq65+1YSLkQWmV1bLf3NOGvEMHgUG&#10;xm7RiJ7dQHCPjZWVv1UA8LO8h8eeka81PtoihFOTZap4k8waFh+4ORzbAmTb+2TDtsBNmxyq9oSo&#10;dZC+N4EZinX/uHNsjAIQzyKFdj44NuAEyND++gA2xOXgyy/aiAcTQ/D5D9yCsyJI/B2xZoFwRosh&#10;UhYpeDn9rDwcL4kKeYzCU+25E3wC/K5uVM/k6TwoRPg1M9da9MOUao9UcEMSFfDricH8LR5XPKo6&#10;+ujJCJ+Z1qQai3UqHh9htKphVhlOm5QKQS7uGZxJwO2BpS18JrFsZYiku8z3Eit7w30nyucXAGlM&#10;DprPT5g2B3N9ML4m5R4pBkcnL8oHRyctXsegZv9EiMn34f2mRfemeeJuu0r2cuexaL9KPUm/8XPD&#10;TI6QQCIUDnJulUJKNZteDj9bJTgQgBJAKshNhDDg+GIs48kdYE/hufMjpeW8sKdwUQHZkiHfMepN&#10;qgbdCJGf5MQwpwDu2Mg9uVFME0J3YuSw3F2uu76lOPVY92mRC3K3UybFJoGuWNsuZtilrAy+poM4&#10;N5Iz03utCV2kEfW5iZ/GqwC2oGJ5g1iXv2IC7bIKgx9oilQKFAr+9FjWkBYuozjtiIRoc0UB0DLQ&#10;HTDOCmBTEgE8wLkaSs6EJ5/4WUinpz08OOgKDe4x2TJ29kHINPbDc5JlzWyx4EBCFG32aEggsYUP&#10;8bJedmdwII47xn1Z5Cu5mhDOJrwnL40ThtKTlKvFRZnd+qBjwS7sCAACDKeab/1HLJF8CTVXFhAc&#10;69yVSqOUPpDqcHOpneuSB2VyjKVVAH21V3fLbd2Ai6Be5afhyFgBihxC2BUoBxQP4Q73hIvC9eFY&#10;OIye09Ff5V1Yasl2gC8APgASHEmSoQjzq87hs3GYAdgoESQwuxlBd0iIvCtnhhWAiYIgbUHDWiEy&#10;mL54y1pyQTgSRCi87BnsRuLBAIZlSLZtSCAJSjg7C0saGwVGagWTYEnjPsEaJySfwa6kvU+NvJVt&#10;/AxVJzi/bQN3I9NnizUnGLjMN8b6IB4Vg4hyShg+QgBBhrCAKwHCABzMPIoGwQLByHgBxlkcuAzc&#10;FH4NSmlo8s+pgTMdI5RRPgIE2gLQYbVfVW1rkLs5J2eX7RXytgzjjABNND1y/Jhn5MtK2WYYjRgx&#10;03juTIyoex9UpGfydPq9JKpRGc0B6jM+6DK4b6qpTquxDuY2amPa+AXfZX9xIz2owjDwVufrpooa&#10;51UK0WdiDwtj6WmP+8abcrQaQx70rV9bWaOHSO0cAZwZVugNRd8FztcnKiRk19pajXa1AGVEzuFP&#10;JXUnkE3W84XAPqIjuus5vqnrtDpr46NexRvGNQGOWeXVrryjW0dGxyNGH1NK8txGSEoWsj/3VYUg&#10;PPXrH5SIlE2VVzuU1KbKvrL0mHm+UXRiU2baePx+2Ks40L9q/f3w3dJFhhAyjlL9BxNam+Ilm175&#10;Oq7BtBxXsjlqt1nLjBqz1MM251j4eOOGbgdjcmCz6CtprRrXneU2XR2wDuip4V8zpjEZFKOjXzWm&#10;o183rgwo32xbDm0Kn6BGESuenCwqHFG8bAwImPA78X3pdrLomDUhJilR5EyV66XScGzjtLmaDtxY&#10;XpucHhDLD7sVX31QtT3MMCb/iDZwtLamVtaTcJVplIa6pmMvdc2Supn9Ys7/uxTH8FJGmpc1Q1kk&#10;XiRpZOfDvDmSThaSZ6YEW89F6oxd60Q6eJVLezlpzMBN1pSPtm+x5DfrBkWeA6VljZsNLhID7/FL&#10;vcyPX2YYPYN29o/wjpSMbPvSR+9e0aHmdR61lzZ66KvRI9ZR+Wn8i9G5Gu/VqoHHnjq0gBoxext7&#10;KvtDSfCdz/DH47K6sUXiOrjXGbk6UyZrk8gzfbkOV4kw/Em6bKirvMePGFW/S17PQd0YpF1R4+pY&#10;8mBzXeTRQKqTtzDsUy7x3eziV01owiU88dL2bf9A8lFzTfNpwyLfh8PwiWrgXfW7iOGhrPnN90PD&#10;QsiUMQTiJWd4p+FTucSQrpceLGsjJfHF0R+w7w9I3DSUxWom1/aGeuMw8Chm35zfPC0nT8DPy4Ou&#10;KVPFy9FqX0syXGMhMwfqz2+Ct5vTe4/3g/YVLvqnTy/OovE1rESLHn60HWthx+4d8thvj2ZVqfnm&#10;CR0ctfGfJuqLDJphmeh22uE8EjyC+DzzV9b76tacIHXrXG6aIyupDDZ1oyB88Xb3iuyb781AjaC7&#10;njQDO1pkkLdAoUCr00YU9twmkHlIU62OykKUyR1sLeXljzqsRFWt3DnGrXt+Lbf+ynfD+xuWEhKB&#10;cPuI5xHbD6iW+GxgK5qM3E5asmj9y9O+Mib7bgAk2oE1veuLlTAk7YVKkzofM3Wyelfeh+hdkP/1&#10;uhcOLHcTuLv15h+4Etel3lMp5RBLoO3WnLdxJay7euhNW5cxmdhtuT0xO0Osy9dTFz2pwgAixZzW&#10;/M50kHTSTQo6B7lcMO0o3GyljJEl4vJK2lRYDdCOS/F9JKXBEBKE/y6MtfvWO0KriG0HHqVMkF+X&#10;aRLzCXo79m7MHZada13b+Anrybo06t0dF4GqPBeUkJuB0Ez2/oSspKyWXu9UKZVMDv4Es4QgtiUO&#10;ipJyKlPWZlb+lnuSioFKpkxlSWbJMwli3ZtdxvMHAmsyp/rn9trfPDh3lV9/ntBejZ+X5oQQ8MIk&#10;DRZrkB0T8yZvwhWQ+8bzAp+YzLTj/DU7mNpyvcJYc9LZIEIrU1iuDSrfhJM7WchsyaGlwl+kiKSC&#10;rs33sLYiaqxytxU4G7APny+A53ZqfHahyvpdm9jaEduh2xR1R8wu16w7xn0cQuf61fzV1MgDXKFU&#10;KnkfvLsOD250uy7VJHsfquxwRAnHNJSpvj/ZYP0uyMd4hUSIq1w0bmFjM4dPLXLYWspW6tMIzKdM&#10;4VQaScKIlX89EKT6DXunT/EwQ+Oc80j46JE/k7Qse1awzFGMP8k2P9OC5aMAnH7L2/FaR4/9lc6h&#10;52pxwTjNTJbJFsmtPLYxufId5ubacTusAWB3cMqCdsjHAjp3IxI93avD2rzDOtJPuR/PuX6mgHQ4&#10;L9CVeIC1uKqS1TU/Ex0PKm+A4yXknesL0n0L4qmQr3ziouj45w/tgq8I7xXranYqmpA+1anW4C52&#10;APK+ov16PUeHJswFUpKrVxkxIq/G1cYNMiX1sSavToBY4UNS6BIbe6TxzoTC9L88jPl+wsH8Di8q&#10;fBJynradijKxxDuUrkyTwbv3OfFhwvLKHVavj1SJt63sO5pzceeyul7HB3HSXb9ISI0PunXnNOOU&#10;AGnoTCjcDbFAvxYkjIPvngByZnRC2Pn7iy8V9baen5bXn05Pj0iUWBeOTYLz3uY0lVa/rr9BxcvL&#10;RYSLfY4VP+UAXq56kCKkwpSGL6WiqpreHNCVjt6BB57Q/OrVk/az1gQBKS4Y52x47r5lD+v74mkB&#10;K/rbuvAkbrQWxEL14UtWEW9aVUu7qJpPm5pSM6sHr5dD687IpkdWGbfYlfNcaiipoLqKhMAs0gfe&#10;E+vcxo34EvOO6pVZda72E9r2dvhTOfqau1rGpTd4mSTvPAAUMj3hRJV9kSdML6D8SjCx6uXCqtJj&#10;mv41zLG1h9xtcb+mSiKgCZMrViN5XK0rn41S13haD39ZuK634dV8VElaPpFVt7ZiRW+zw2HbOY4s&#10;UUr1jqNxjekLAWVypfMRxYHXrZ7mX3cUo5qreIHbCp31i5rvg9mt5MNmGvYIsTIO4gMBjZlPhF6o&#10;JuIRm5GldkeIt7zGoe+LwEcR+wLmdo8MzPjUo6zwFcmNF/ctJ9VTxZMVY5SukE+S9fgwp1uuWEKM&#10;30EohiNPP3wRDZrQXjzoTdlvS2WbHiRPKEbRagDkuw7YD5HIpDzu6yT8M6vO4UAsflXnIKhDeLD4&#10;C5jNRNy7a08YGULliy0cnk5kPToaZe09p5oXZZVjaanWkz7TvarhqP40n60LOahRolhMvIqgtJv4&#10;iNMq0TW+078xo/JtznmjACXh1aHKdt387KZBfog21NH4JK3kpnfEix7zwNKtfckA/IcYY2JfN81k&#10;PuTOi7E+ng4dbSEFaBfiWkqWulcLEEnmABa9TyAcsh9ycfGnPb0PjWmYWhMSLJ+oVuYNTGhlsBoT&#10;TSdxtUA7K7GBMuIl2DewocN29LcYNZxWlpqXkyjwMKZuzmugVINvdcXt48/sejVE5BlGPn7v2GPM&#10;4bH1VJmJ2UNgaHzmO0endyLsijtTZFRFWGxOJTysnPqdGzldzG01C91KPwqruJqZ5knZr5EQ1r4V&#10;WwTsfer8xPCcbecd1fFnhoN+GkS79oL88v4mjWdfAHSuJxQbQNVSjWJd/3rKrEeedGlTzz7tO33a&#10;9tpzsOY/sKVhNTWQB9H5FLgdvhufVDMo3sjmPNtoDSxrmWjyEBdpsu4eoX9Z66E5gfzoa3DF+Cyj&#10;p/rY75hWPnWwfmZ9ss00Q73+/l1ndTv85cxU+kDf7kl65sZcW/kLmfK8xjTUPgdE/CVpFdE6QM70&#10;Qoaf6eWTj2/vpHY99jaEV4FJmSG6PksyiQm8uqUgtpvbeVxquWAeHLsnPJoPn9p0pc6BND+AddRo&#10;gxkNYPspICxkq+O0tYbUElHxpAT4AxX121DO2TT2guYoVvEgCnGq+efwj83v2XL2a8pRNmjpwIpr&#10;aulWDWtBCpabbnZyNcmRvFbLkzWOWxIYFa0fbGSpUa87Ov1OAvolVfD8y1lv4Rghs7SVzRkTcG3l&#10;6lZiIkA+vhY9g7AR0kE89YyS3r487HKqd8TQxD44uZG2jVEw+YYuvSh9zqBuAjHaRZpxmaN4saNC&#10;AH52FzdGWMpGE0D0575kktVchG+p269ULx5zj7VFvMTX27K4orZMu7LSScmhOGud7fLlESXN8pGu&#10;rBUv/U4oDs67SrzXEqu6V5Npc3nwUjjhqeq5rjZC+LRUjHfs9fCtKWngZlT6Kjnyh3pEGLfHvuaN&#10;tT/D2nJSgBJLE2haWL/GcsF7J2Fo9vXAYlmK+9hypHeS8tmSLOEdlrVK1A1cK47Klj6Y9rmBGTHX&#10;+biD9X1ujq4kA1o8Qb0W5VLMpt2W6c+HZ+exGthWQWrqpw5u5hTJ4gctbezYxvFaN3linqTO02UV&#10;piTVOH0aON8g6Cqj28CBcisigdAg+Udb9uK7mQrV+LFWohckXzpkFau76XKTuUET83aAGswSZjc4&#10;FaebzHyQKhih9o2CICrkIkZjCe9mJFKpHgf3WYsJlA7FXcu1fwNCvXXvyKurLsGrFMmbAknzi31B&#10;KNYuUZc/m2FixXIhbJESoHp62trWo5f4IJB4ttYjF/N4hNCdXltWm1EboyDtIgKF4fUBGcFxbyhM&#10;eJ9cjpErpFzuDhzbb+DWizatUJc+fjgKMJCEfpPYM7KBVuJG5oJ09Z1HkQZRYctfbSxJKplZlL+x&#10;870EHbk8OEjS1ZXTcIksMfAlfVFoR32WIJlWs0OKn0948FH/I/1ODyVB+zSdeh+9Wt6O23DeavAx&#10;yyfD50uVwlV3l23WAvOySoNGyxEG9v5MNcJeNXZ5K+q7Grs2uyapQPvSPRbJt7JOQR0t8idCWwnF&#10;c0HY0zgM02Yq9d08g37B91ccBeC+x+ulIyMvdNstyRYepckQnuWhRAdYXYzyK76YsTW/yLJfd9C/&#10;17eXtPhWbMabhqF/aaQ9M/+tmLLZdZEYacfi6FgGGl7ufOUsHeaKuNuc865B8k+KCCIL57Yfs5cW&#10;Cs3zIx/qGll7aFIwlrm4ST1pe8Ie1851ke5ss+toien0qiwn/54yi3x65//QdldBcbSJu8BxlwR3&#10;EggQXAZ3CRBcBgZ3ncE9uAUIHtzdGdxdAwQN7u4WPLgcvm/P1u75n62zV+e2+6Kr3n6q65X69RMf&#10;1+u5vGi4DD09vNYg3B38SsbHOqzyFarz6E1qjteWXRNyqWfUijaegM17nS/vtg1MOTm6Ez+aQ25y&#10;O7pPg7uI1OaiA+4ug/YbEIYui5zBf7RTxsDDwxrbRC6lm1Eb1WmXAdwJQwQjw9g1DQEmmF1vl27f&#10;btCnEG/jU9mxvdhQzgv4n7u5lfxxLhTheq7YN87JljpqtApNOCx7Xz9kkE0VkEXylGMYRhBuq6LA&#10;yZk0Z9lT4bd2CgKX/zAw1Nhu2d25Hrz/1t7czDcH0rCKIPWvto//thcJUpa2nsh+ugu73Q3Hpsi/&#10;DgxHYtcEYa3qaXbGPVSluWysfdHQcv/A8aZOW8XcaLVo/Pw5QLm4JTg32xpN5BTX1XJ7dvHiS4YO&#10;9YjS3ihuXUXp57pJprlxxh0kX2BbjpB1vIjMzeSMHFwfAXElp2UJWyGgBLG5fJ413aSu2F3fhksI&#10;k0fD/UzobQ6JeQHprDJzM/OwDrbb7xPB+r5cWvoTz8FYZcE+G/nSyx76oVMmVg0Evx2cU3h6EryE&#10;4OYEV+7bITxm2bAw/XWzVct8d064CLLyvOqJsPmPI7+W+ZOzxshftBnNduCny3AfOwKUE6pr+E8C&#10;UyBGTsujU0Mf925IFxB4yDHRZnLAgVZjaQnP/pV109JL3MueUnlC/MyqgHlQss9P/Vm+nR6rI225&#10;8qnlP+j8HTeaChqRIfrjDbtfC8WBTZ80tXBY0j0V7cqK6iezS5O9OZ70mkp+pirymoya+DJn6Ccm&#10;dQyB+CPBJQtblCgkKZSzVwU/202FQwX7heAhA4ohKbJDZwzxuRIywGgY5NZ2dTOc3iFVZxlVtcwu&#10;Im4CPs7FEYquSglkfxXk5777rpJsrRD0To7GFpLZunSHsHKHhntmc54yJ92jgOAkaNkourQ2q9dO&#10;MN9TY6eD0Z+aDlCR7Bg6Q4Yq5W/d1dX26soP3C/HJ9f4GezlsnHUZM635M0Nfr/4T09+nbYkxVKy&#10;/HQJSm++y/Fyc8jspzzniV5udPz9VAS6Q2vnu0bZejvC8eyYbEazHfKTmhu1yepT++Q2l7uY0d5C&#10;PZvvBUWBZISeZ12dAF6sQE3tSEyuikpJBmliMlIcWyrezsBIzU/Lr/2GATN9xsETaIarmS+i4T8/&#10;n+gAx04B5hYGtCiBwIMEE4ualH69/OkSUw5Dg5YA/bLp2ir9lNXPBsYbcaKSpQ4+JWRGPB9lXe6z&#10;F5FKAabAgkr1pV6czv7oMzl/A6Manl7WIPo+PTrtepZNV3q0P3U6RnOWB/JBYpjd0gdexiQvX7C/&#10;KtCGCHI9zyp+hEUJV5O2GAI6b7BUG1ZIqDpWcSy0IERJEv3CIjn6EBza/6Jb2wTyd4i7i18xqwkn&#10;RCpGosAct5HN0KYNmgML4m8oL5cjsmDVqm2wuMXoxXVIm7E6t6JfToMbF7MThzfe6xrggATCjGxd&#10;ojpZlxnQv5tfWG3PjD16tZOba8R+/fPQnLbBaU3pm8T+AwtjARWIfraVQRLM2QbNzmaZrcvqNwwB&#10;mRGUot3SMBx5jEw6A4r2N/OJ4mY/fuRqEI+Ur5Q5DkzgR3ubbP/wPLAau7PLPtzY0o/iKaFOw2QC&#10;ZiFJsTXVEZIrsUfvwikAlZRTtlT5TigUzfKkez0FxOIGGGynLvzIb8XEihvicNnPV1dv9DlfD8j5&#10;YWB3suKhCgVS1zWHkZeKOhgeBj8kVfoY2rQvyMvJQi8luOsXD9mjI5vlLi9GS/2RhVt3oqrJw607&#10;lH3Sy0/Pqa885rOY81HMYBKZ3VZsVcySQwQYI3fYVzoBpL9YmGdNqF1TaseP6m3jO2eBb9E0muph&#10;E8RoknolvvCT9jQO/vKbmfis39cYCrHRSmEmAEr+vm7Da7TWyNbNUxEzZEVV++ViOX39VIcn/3v/&#10;dqAVw8fWnE8eZmJYnBveE3IOhueT2snsac7sQA33S0E4hhLOw+Hjj3K6Wtb1ECHjw4PEV+I1BW0j&#10;eqtcX6QNHDHsHuOJYVVY5J/eGddNzaMZB6dG9qeYdQUQ3BFDNLTYlBMrNyaT0JozawICOJRYsjr8&#10;ga0m309UNZKE8WzoLyHFetmI2koqNvYhgOPkH8ZzcyH1UvisJlDGlyMRU2KWdMrK2YejsE7iLbCD&#10;t2hloDYxOU2+abMp2kKo6jzuLDTXo52vT512ZQLNT++HnkDlN3YBDcpNcwJ8KXROJILJ4p17vJU2&#10;njJHtnq8oLOvUsiMZRVYI0EtKEy1LSgXZLwU8IkAc7qXJ9paMqn+YHGjzhnIHbengu0qATa7EzyP&#10;XPh3Dt7AQq7nL/njMT5Mnav9qAGLxJi3ee6lqT02OUO5fgekVvls8XLu+nGUmHifyEtxbWBbtQmt&#10;K9aRoDw8zrp8TtY5aAnJsk1MBFMt0J4D+/wiC0WjBwWbZeMEMeo4MMZxPMDiUShFguArQDa5TIpC&#10;RHFkOc4+3b4XKElGHIT4sBWaq7q2lYSXKCKJHJfLBK2aH/uYgSEq+RSI7ydiaEXu9PE7ey8k9vyd&#10;00jzU3uanddDMEuXToX3Q//JVcjqCbNE79prUdjYMsfI99aNhwPywNpT/pqnhkrccPOVPzOZ+Dd2&#10;yYvNBydBdCL2IKcBvpseIjEnFMGyHS/e2oxwk+W330/3KoJqU8Mfqos/9GdzMlRtUAvsOGLWXgPM&#10;RSKPcZiduBb0FFSHrIPMmfx8S/Vdfw5UcCiXB3A61rEgdvwREFl0hEjJgYfQwe51Fk/Bq7FXllqe&#10;bhOpgLSH0ss7dKWH7pb+q8nQP07uTIVVXMzCdjJWvtX8K1psBayAE1siNy4wTeNmkxtxbj/VjA8v&#10;N65q70oqE4S7kPfWKrb4vYApvOaSgOQEN00aGyLGiVCuXQWzp5//qJ5xoKkzJVx1LRdCuPlA5/Rn&#10;1wy2p15p96rq2lo4Hgfo6KiFtX3aKKQgIcf+Y3z1j6ATMjdvSYcgOeqyRrzE8L7LGmt4Ey/Xtj4+&#10;q8vHYiXd6f2wJIJUxSnoJPZcY/JWgYW+2pJOmkH2LNTQhphrWkMYkJnErWB/2R9b1QWF7tntZ3rI&#10;2sXJaGjOEZNj392ZGftWyGd2LGqtDtXFITEV3/h3IubTAaDfyJiKM1zzBHmG23UHWRzJM8TwOV3t&#10;j937K15KlV1Lb6Mce5NW3Bf0MU7NkNZgy0njkYkAB/AMnCjqj+ojCHgnjvh8nAbRihiD+Q54zct9&#10;WFwAy+xTYc3XLaq0/p9a8zfw+X6tWLoUsLZRxWGLxioCj9Qk8+uxIK5jp7lwqVyCJx+XCcHOxf1U&#10;ixFF5Dc+ADKjrWrB1o1IldsghEF57i4qf4cw31ok3IcJk48iDmgF9gRmRahj5hzVuPTx/tFpG7r1&#10;7c3coN8Tg8IPahWX0/Gg2RQuWu0MH0YNK6vS8Jkv9Rcibe/nArIZD8shJvflBc/GUF1lEs6rHeeS&#10;/my87VljEY3X5cbb8IiCIs8DCSY9c2asCO+RL8YwmfP+dH2mtBemlNUOc3T1JKwCKQQCG+keGcU4&#10;XN3uiu4ngs35uI5GZ9Vt1fxEd4zWdZ7Rw6YBggy9Mnm12jbnh4epoWKOPOxawYyCqVe/aV8VCK32&#10;1gxjRQ2eFi8w5wAtZVWPuMSqAex4gHzQUqZ5AFiODpRko3CpYHkydZa0+RP20YYzmTNgRJUM5uGb&#10;PKVvtAhum6UD1SRbFENJnXphU1DrZ175Q6BumiXbBfd9SuSiaqrsvQJNuWkjTsLIVWVZhCKzokrr&#10;vhfU7yINvQHf3rg7PSAHTt9gnX6dU1zMfz0gz694qmtiyIxn3HYuZh+jUGD9h2JrERkB1wpc9QCH&#10;hUshb9cRO2/TF2UOe+pAiwisTFjPgW5+10Jj7U/TL2uuUpPSI0JwaY7q/fV917tf1M3dhjS7Akxx&#10;6O07a/oZS61uAaMxm5NUJqMNuIV2yQbcZlsVmJeRGyVmo3IW/ZiQPO2KITuDuhajmT8SNAaYCnw5&#10;i+ztzZB3hxPEeGiBth4SclWX01FaRy1wM32jfbuPAV56+j93UZsebYEqa5J0HZmk3x4gfZDbS3NZ&#10;/v61Pe9HxnwG6Fw35RufCB3WO/h11d2vv1C86DLzwcFnH3+/23mnzkW2NiSXP1rxQXKpm3U84xz9&#10;Ey0ZPPLCQiIf0nN58AdhcyGEWBt4LLhBo3VWv++ePUIw8DH0x38Au9JKLVvTqWCLldr8Kk/tBHX6&#10;rVEkk+KaPOPBobYvbm01UO58dQieONUvu7klL3ckh8uKP4RC9QUyFm46f1w784SR5FvPU6OmLBCE&#10;3kcPoXpEUeuxvWTFZSAJt/M72pg/QzNcHvhcoUz95fjqtAatLSzHeM59WhmYgA6g2qKFPG86v1to&#10;i+2C/G7H8G26tfVC72wIEHTHyu0vKE5qeaELrVqkPRajcG2V4VbBfEkf0t++JuCftuHJbDJeEjXy&#10;GuQKb+Xm4pgSRCm8izksmNmZok5czp0darv4Uk/YyJeg3+7c37ZA+Fu3ZaM6nL+QU7mqvQBY8VpE&#10;V5/ntXpRuhjnyXCFyBUUYQXws/IUtfr0mWYnxkpAgdZAJiwtMUINjb6fh9LAmGEjnUYJVV5vfn1E&#10;DiGwazSdGgN1OUNcHKaXSwRJ0GzAODiXcOgHVoj5fOcH/sAowAV/AXnUT1kBPOVn9ZFf8n0/3yu/&#10;zVtfMFk0PouQDIyZkAzs+o3WUF9lUlX8aODNBdxgc/KO22Ui+kC8ptEPwdaQU1U98wyDM7ETIEUq&#10;amA6Yppi5OITpNu2PCIss1uouiwLLgRQ8rqPkjMOCe8RsrCkUTjZX32uy7e1h/gPmqtu35OBotUr&#10;a5ciItMoVto2ztGXdKROdLeF3E0MZZUwQO3wtkirHwTQx/ItTE2Nud5YhOm01ZbxomAhzo0dHrjn&#10;HDMhaWRbRGvObmSA9w0BSQorYeZnj+QR0eQRgL014dz7gcPPZKI6eqnhBDI3sEq0xFZaSrD7MqF0&#10;cG5x3/NiGSOi4NIA6UXNaSk05lMrqY9hotnLBfomHIPvwC7Znr3L9p45ivQoWS2PtEFU0kYY3J92&#10;S6yDKlLnNdWCxpjxb1TL+tUtgS7Mbc5GeLr3UWwjU8AuuioFbnQvOGEOTPcL3mrH6MASu43g9avN&#10;HItTAvJgRd22ym2ZKKUGpdMH19ntGd7qR3l5C39sBGscxpX8GIIUuThJINDOoDe+Y7U/wJrnTqFq&#10;ssszX2OiJuVPfQaA9FDUcS+goMmgAWn5U++CfqLEC9o3pMyzUL+l2tq6aTTQrL4KHY6VvzZoPmXN&#10;Nj10JVERar//0+SSsqNXjcw8XPSpUVaBROJL7EqMkC4JQN9n/AeabDnIp3NRXUUT72aHYbLSHDlB&#10;MjXO5DohJMAhWqpSyVchj6QeO0LRXBB8wHjQc/zd7LmM4W4Xt0UtjpGPeuYeDnhf71yy0HfNSCSy&#10;grDV+OYalrSj7JtHeVCPeT5IhTkHAisPfb87BB54m8coXYOH1J0TJ5PB2ZS3t2OHbvZ6LiGQeBCo&#10;i8pvg+UO81CVR/6YEe7WsoLfdds3yKew8fQuEo0N/vwMmS7nxHQuYnDtfYuYINCCsz5p1jVxzFme&#10;QMncBIZLHRmZ6lpGPNX0RVFnACuJPNKIi1yIzJvxfV4YE/EDceee5rasgo8WG8IYcV4ng6aHMdc3&#10;njdMTuAIxBn//VB1LTD0Ikxw1TgN0l/vBLlfYogIWtHT2/BX0FtFdXXsnyRWr7gGm0Sb0ry81gmk&#10;W6/KOO3OU0V2f35Vil8mZ08iEG6TROHwt9siEMIUInZsc5GecXnSxURWUZHCnAnMkGji/IoJ5Czw&#10;BOAycI+R4tLuks7xMs0uRVTOOzeOqq3rzljBF8Pw3RdekfTKhAw6FzbBK8u19k5u3Qhp+/PTW/PO&#10;GEA/4t7s5tfPKy7Cep+DT9LbwVMOx7I1GuxHFgDtI8vduluMq+zBUZJp0GegTezaTmcpTN7L6SNL&#10;wHgTvct18I/7Rfq060xvkLGejceI6sSU7pLO77rEG+6ZP6C9iZtZiiZTqeHmEsDc8/4mMfCXQsZa&#10;jYd+neX14YFfgWQtqJfol4IB6xsiE/bb0wqJUDrvmXVvIjjJNxssCAPhkup6O7imZgsK6MIgl9DF&#10;cQyLIiPXDNPC2YL9CBlqW3ODR+t1j++6bPL3ns99tLTsVIJgLbO+6GG6o1hVonLDLR4HOFgnK5Uv&#10;h/FSpz96HPDclyWx1JusQErWg7N3QQfU/blgfKyq9mV1iYQdGxoC/paN83D+q8xiOm9jkAaanbnG&#10;UGkPveTuSXgs6SFolHGOUI2w0CBrVovdDfFQwVbEnk1R8VdZ8ncKzoLi9+4eCdL4wHNt/T55Jk0u&#10;Q5irrgNODur8xi8CzLH1Q2O7VSDRmJ6GLBWZM8TNTnrhUIB1a1aZc9RGVPoSdkMkw8Cx/Z52mJxR&#10;qGnD678gz3lmZnetVvQFvMw2bitgmtgWrile+zME4smfJvqqW4whn38xxjNEInY2tw14o5mcfjhd&#10;n7+JKdF1dsumUs6BzStS/7oC/Da5v0Ey/0ntlMjqUyE/pI2LzMCkjF37T2RdTHNQxjHUYWujRFFr&#10;AgPqnwHZ2GoXq/JJ1ZPqyvi2jR2FESDNS6AjSMQegdXDmmYaC5BwNPnyYmHgGn8g3h8Qq/jZ/jDe&#10;YnPA1zDBKWu2vC23yNhIOkWdetsy/vDbvIaeMj43cpHzr9+ZOGWazg5259bVP+Kpz9rE4/IwZlwS&#10;8NW+YOYULjhZ8AQVe+7eaxm1j9rSMzvcMaOFCCglaSTvRX25RJf9gTi6SQ8I52omaF/drOZDH0EL&#10;X8kdvkwT6lv1Mgjlhbmc4n5+7xZUFTgdB1WR8oyUspF4e55UQz5TyDxacaTKJuV2L6C7aB2QSC5v&#10;Q75Dz0/esZsnHFjwJPgmsm+AAQtENDG/Ji0LeDgXmUKyx+1Q2porDY3W1JqKr5XnNixwGcXQPkFz&#10;qRABxa25eEh309PefivQyChzzTnxjVXQqD0osQxcOGJj2IY0WwNlRhAK9S2vtS73f41zeyMR8HiZ&#10;cRZnih1xCc0vlCgz4CXCnEGoBUIvlHpPGhlqE2cM7atMikN0mA4VCjKM6kcmUKO8kivtbU+Fr8fp&#10;mxfmY4COsfvP/pM/A02UknBdy1X4R7sIO8rAKHuyyqYdVK2Q/tFLxeXl33HBWK7itm8a2jdSj+8c&#10;jbMCMTscdgoYm0K/Oiu21p07ONVakUrZIA670UW0fB3pUaHDFL512kd31fJyzBLpw+yJJJ7QmD8A&#10;7rmUAvjDm3Evj4/r6NxxxQZOhSpEzas/0grrKnjFI3TmYGZA1j+syLinfH/WNcdQglakEnAMTWYF&#10;rkDHWLEJ2LPOax3vlNxtfJjwInZKbgVM+fPUb0YrIwnOMsFMSMLW14fbbHhihZyQ/jF73iZGLik2&#10;X3UPoiTfx2/HZkQapM3vAZeXes0TsTgS7OkxkvXDylAAipd3ew57n+Sn8p+kha79AphmEG9pb8hj&#10;X4YfjV9uFOIhZhvzPDitJJ7o+x3Z/Mi8YVKED/IyP8zdEqY8JZ+xyxvYwm8es9trxcvLTOfSFd+X&#10;S0cqKYRJEBpBUttxvFz0Hz21Mi8tUrp5CtraBu3e2K43lQcIj6vpsyMaUzKYsTEHBOHfQXyQB1YG&#10;rC6Nuw2nS3bjBG/eDTCNGo6g+rLnXLdEO8Y6MSaYdIoMaSQpYe6hiCmzN0A4I8ojBj1m5ksO5eWV&#10;D1P69oMWajGbyKgJqZJSkjyg2wUsBAn7uQ0l3TJCTLIaNV+g/FJd0phIT7Yq0l1/lgfTZzJw6ejB&#10;+GYWhCaMt2UpjWKbrK1zMS5aL5Ee1kJa53hku4CycnZ/310dLKvMTraQ3bmkhNkvVz3tN2j8GmYO&#10;MgUZDJ38ZfnuLjs06rYZx1FL7gr64Kb8IakZO1DPdKCVmjZ+RqyPbIF6zx4D9O2JhjfrXE7cpWP5&#10;a5Mw85h/OHvAmJFiVo8X58xB437eI7WhWP83O+mutqxWvDbdr3K/Qe5UZhxCoUJ2vAhuN6Jmgpga&#10;1zXIIRFnKX1531l8JZtJgK6y49IuHYe5uZAsqcDiYfbdtM48tkXvqEc4+IRIIq+E5wDHysxGgjmk&#10;q3tRG4d8YUM2hMMBbjzF8kqHbjeU70xeqwXBS+hh5WhBCb93dO+THlFrDPwW9nhh6C5tm5hkmrRk&#10;EsSkjNn3N0mrelPPqJ2vqVI3SVO68c/x1fkR+dwCDH+y/iEYuETQ8pC3Uh50xMDKe5S9jWcKWsfE&#10;vJKtSCT9mpbS/0Gl+EaFUncrotvhxZ3b9Wx1/X2mt8AGpPz66nsvxGVcgEsqMsJHnTJyZkZqAw5l&#10;y4p1/4Bwo0Ka5uBd54BWIzaZsdLxjESnxfhnp7ClDrm4rMoSj3gBymcW3PQ1JuR7GI2XqzakRJ5M&#10;yiNgHdhCKwVDkGPywLTGolBLLRVJm0Z9LTWXiqgpPIUSxHFwfkRiFnUhsf4QYKN8P89L5HASfHN0&#10;9zKO7sd6Fnxs5EdMPlLgHRGTwzuGMval65aQdE6kyaNbUi41gN/bdHYhOh3/0Db00MmULCsPCBaf&#10;yTBzmqvzLKm3XSyLpUnCxiuaag5irn48HOIIF+IWIrAJXwQbDz6RLoW1KK15zPWk3Ky4/wHnqiZB&#10;uZIvRjOp0mStxjkznQfl9Tq0dNqPw7jOTxiK0EA99BrX9+ip65ssNHPdNpVfR6RyF9Jgc0FanxKC&#10;OOnkN6Jn1kVhs9hEWYyJH8X03i5PLxw0QCNLznncJHInELJ2uMNlX9qo2v1LzezHIuSXMWEK1Tij&#10;u3tCBbEzOZKFDbFjxdAomdNz24u/E3Rb0baHtq9TWkY5eL5JIyYzbUBtvUhYqN80VP6pwjqHABhw&#10;bQKjkGqKY80l9Zc6ORvaie7HEdqw5KUPT4CL1QsbQ4RykoX2zAr0mXUSKc15tAuWqiE+/fz1I5pk&#10;NZ5lLel6ARFFhk/0nT4peo+5CM8iwGcYr3O7XKT0lVzFjzniXxmOSmqiSiUNVyi48yQhCg6+q7jY&#10;PSKqNx9vLHIpfA3Uqpm45CW4mgY1frPPzrq3u4yNEH/NudpYRnXP5bZNkPbEwN1r8kelCKTG4WQn&#10;2ywgTXOpkvc/ipnYO7fV0+KzJ+vAgf2VYS/k7riXDfR4Frk11kVISSJnTCRpavFa5qHkuxdK2Y0X&#10;7qH43h3SxN46YwUawsS61JnalYxMzC3cDA6yUWkiSqAODI+OAsuN4SWtNZUtCzsdLZKCSbiF7ugr&#10;cgVdosp/nIYjPiVGL80xZ+KeccXzLotF04qADC/nI66z1ygMmprz3Kcaflsso1HaiTl6jzBixx4V&#10;Hf8S6gpv4LHgV68H/gko+0kwfoF3A1ARgNJxymGMpuLjuGdcqmA9C5Jv9yAUwcPmoGxgS7vrLfl4&#10;wIHfybZYRlfDPmtBAQGmH1Fr+CUfYjOEzqo/v4nUryyrHYCEOBEIdsnWF+6jZrdwNIrOv0d71EeS&#10;KZukkZGQqgoRDV94R2OOEIelJhQ2Rw8BPNGhZwNetrz5GI7KJgPj8G9dVhYCCXTPMjRjJyVdd417&#10;MSnrtlQ2dJYFOy36EUumtGexp/cY8Nu6sxmymo0hCnaBw2sNkHsSG5blSv9wRItp1uTNeintvAQ6&#10;134u64fdbVmnqdxaAQK9ds6TiiyDOQ+Ixnshz9tgfPVCr8buY6YA3LqprZFwBUaG39/2GMuMohkt&#10;xxxA8tG3JFRYSuNQtpBlrKwZQzREMhohUgvusmQgdMupdJcppJ0R5nrS6ADdNd4rVmvFXDKegUot&#10;Uwn/LKSHn2FOtT6fYsZaPB52L09YIkwArKH55vNBXjqO9bWSJLOpdsZE6FIV3TGOYXwMnl6H3NUo&#10;0Oyk169ryyQm0L7In3lVk4ylyr/ja8FIx7ksSS1/WdHGR0xpy49ZwZicZXnvmZ9I9WI9LrA735il&#10;uKN3hNuYnUlSeaI3lzJADWoJghCdS/GfDRcGKBu2K6aahsWPBT4tFtce4rfByVdamV5/lmNafcte&#10;CZifhDZdufJnVURrtGcJ/WqrtP/Rs6pZ3PXjCcFWGO2YZInHIN6JMEJIvn+gNhGeLqRVbSR2P4f7&#10;WfjZNDeok9rhNxV/kKQ3jCv1bZbNOhj5aBtfk/J8z99sQPMjaMvUs29ozaI2YpCJOzzygYQirqet&#10;pTQ/n0FfNbYCysJSEZWU2GMlprQNV03JNx+cb/N8fO2uFwPuLarQrnFVBw8fAhd87Z9eYJA8qU//&#10;A4D6p1l+VULsPP90tq9g7x8s6l929y8/9F+EoqyUvCJQ478IRb5/uKJ/CUWufwrp/ywUX4XWvwnF&#10;v3TiqzB81YFor7LwH6rwVQv+JRT/UoV/CcO/JeKrVvyHZnzVg69C8d+l4N/P+x/a6RUs/q2d/htv&#10;0psYhvSyvUEcb+8QH3Z+yySgOOnHHh/vR+it3EhpKLf1rtjsPSP6i/fpRzCa3nLfhOXVSNSo05Z1&#10;/IJnsrOcCtZsiuilM2qqqZLF0Sf9zyYubfSRB9WXVBJOrSMx/f2YcWUM782u/RP5giUrMkemp+Cj&#10;2xElultqdb3Jlzgn9dteCmN042Wn6zk5DZuTxjpdqQeZ6itIA1sih0n0fAHChEo4dOLSPkKxmRij&#10;HVN4/G60KvTqGkVA5p8pvq9zNderXhtIzBy+dIkjMLz0oyjCSArpG9ibEZxP8Qx4TuhUsr9x3d7B&#10;EeiuBH5TbfW/Q6HKNqIQRYiTM0emKrZNEfpmuEYOfL21VBcD+/asSx3u7ZuHzbHOpK2jS56VLHUD&#10;8a7wwk756NFoS/KVziWlTMLPd7CYdaki/3fm/h7tv94AgJ3tn4l7hXH/KXH/sq3/ju7+c9D+P6I7&#10;3r9SCPyf6I4bwPX/YHaviO//ZHZ/X/ifwfvfclr+71ps9nfsr4b21ff9txzupHkaAtUbzm6E9z6A&#10;9RUmuRWywItT+dF1Mmt1yovKi5PIiLKkMu4N8UUBZmg7BaIzYskMmw99KBF2kjRC7xDExCTJpVUs&#10;kNZy9/dRINJq9ng2TnPCjP49uqdP5rsPJ09bjHp7jTeLVqe1N9pWp044RzUnmc2f5DxQlS74Cd2Y&#10;3l8omWNkFzvdcZDObg2hqtimN5o+G5fpYOPmRmV2Ws4IllmwvPtxexnQTO5UpeiDlMgEgzgLfsvm&#10;3b1pxlideY5V9b+YO8uguLo2XeMQtBsPTmPBg3twaywQ3DVAkOAOwdN44+7u7hZI454AwbXR4BAs&#10;wDvk++adMzPnq3Pm5/zZtWtXraq9Vj3P/rH2dV/LT13HukysEfewZYCSVfqGibrufocyaq/A/yW5&#10;gKvizcpbkV9A/N9cLUZuDkyh4VpVpoAKSBiZIsomJL7tRdPPgLxkGQSe+Ro2tq5zua99euEXPPRv&#10;pE7a/xpjNbEKE/h4+vPhoLvPXEUKRl+n9RXjFvlR0wB9nU6m8bH0ZtK4UlHw0xg0TFLj0iT2Oe4l&#10;NfYqANuwdvtymBgQi9GVOY6oh+ZCKLPhemevAda4zQJk+7VoZiQEACpuQo7QNkM+SzC/nz1JxFJs&#10;WeLK9hNi3pEHcorj66KxocYipCBEBcl+kcrDUEYuQXKAKWV1ob93e9l5UVj/vJ0vkTq5l6gNUOUg&#10;CvtQGoQUscmjwDdcSiM6Loxs/7YR+9YOaiAZG5yFFhFYXtoHkXWSx/R3MHUIeeInXUeza5XEI1d3&#10;EQfPw5MQbkIs3ZGeOPRcEdbpJmlULZY9dX8Tn+NsEW7ZwdanXRDOiVh6ZfyCBCMEg24pznVg1hA1&#10;hkoyxnOSKv/gW11wLNKOM7MQ1Vl80hGaH0Qw/Bbh/E1G1+dmT+ApzZpcV5gXgTPhuTUsF/BJpivI&#10;i/KcTHULY0sLxgoR33AwkRtbpzOW6oJ4ITqTnotuCcEaIdKQEMFdHkipujdCPfU5oTk1KHAhaiHE&#10;C7+evB6Llva+uAjpLI+6/h2YJXSJADIEjKP1oKFKTrjogwNhXxdOaWEhEHTADd2J9ErU6qfPC7EL&#10;4QuRbejnBhQ+WFuORwEkW6owSsgysNWs1wDYSuMotxLaBqx/6YyM2/2i0ySuDXfm8y2OOZ3HQmAb&#10;cT3VuR2MD1JZDAOdjWlBjGHCMH0YGSwZwgqoBFYCWIGsgDGgGMQKUgxxhNUClABGGlJcylsuMHMY&#10;CGYFUQJiAbEAl8BLgCvQFZANWYTgyoiYE5szmqOZC5uTmbMUqERSI/Jc0pbQcEh6AashxDBLGR5z&#10;fHOQOVLBCy6qGYiNxCzdIWAb0Awhk+EzZyvA5ELblNQEsQAKgTsQdUg8hJu5BnteJ5I06JUkIV0k&#10;IAyCJPMGpIamVixIEr0lV4wVHzUsKQhchLDJMIKQNyUWGMZekbJR0oKJW2a+048pSLCwOEAIQ4ni&#10;oxWk6EH4gHOIYCgqMOr1NqX5Ge5MWbRUGkAuFBEYMU3nhsEuFfJ2Ow2IQcSSjIEqJXGGgSsJlEHD&#10;eRb0hUBygeK0k6AAmYfA204/g/vuLpAPWnIpcJ22R9YvRDDsluxcAIawxQpLhXACmIBMgNztxyeW&#10;gUhmxPuXW++YiT1wH7G2CJhbCD9Q08Uq1VvkX8cTGuDcApyxz4MIDZBHb4oX9L/4Qp4ramP6I91a&#10;f98arC8W9BR9S4B7LX90g7blDrOD0EF0gLWmveIb05x0AXGJn16cg9ZOUZlbMN97kIqIxgn44Fo/&#10;suF6YDgDzrG3bGGIsADYO8GrNxTCgdKnA/k3NDkyR4Pkx1IKkICuaup6gnMU3EfBrWe6BFYIkafn&#10;ybq/MhsRRTsDbEmOrKA0o9Nfonx5TPAGbbwZEX3pVGt5jRDwmXF5xpI8w1420bfuuNWmHdXOs3DH&#10;CCJS//W53hgu6Ukv+Y8CWLeIYROCxZnTF3JNK9FtktwC0r0qNt5iW8IyuYTbIS3rClwOgTEa425f&#10;0Jjfo23oM5cg1hlHpqPd8rUYhaToFI5o5WSb+oy+TbxwtzQadV4NTdqTyEEVQnF566sYifINbwt9&#10;8cUFyvA2TVzQEYI3IRwI/SxJheQNgCNCf0ueILeTwD1pliVbguzn2BTayeEcUBHJE4R2Sjj/89fC&#10;EbH9JZwRSj6HpcEfsoLQ8ALuA+X6cGJ9wtYeWuQkjkgCJexQjQynS6xJLlhAMwzXZUnXnfegCwjT&#10;Dd6XMozVjdYNbcN2Zi6g4AJzN/TJgUYBxRAgBF+GqwBDHfIK+qUPMSNuWFqGVhmDrj8QIrPPgAEO&#10;PAToh6Lly8nQaCbkhOkfpKM9kA8jDOvQmAT7Ibrg998Bhz/TDEm8QfCmhotBPWnZTgO7cC6wh7/T&#10;oEtch4iiuuCFbrXSIC5F5Rizpy/s6oZN6kXoBunG7ktGy2rmUw/SiELAMqjmvByL0RBJGZ6jbe+c&#10;RFHmG/GvrmebsXSfJb1yNgxrJJpMZ5m2xzOAiQACIAFABXIOkZNBLqBS/0z6uUx2lqYCaAvRzOrC&#10;iQ+uAyUAFSEyMkggKuDnsSYaczED0/YQGvGQBxQXYrj8cBC1xBPuhdjwS+h3mnVJzV7UOzS4K7Q3&#10;2A/tgnnYROIN4h1pgS8KXAuqI/GEcME9fCppjOQNhKNCv9JMhaBIXEvBbgJFXzSQW5IMExP7OwL8&#10;u9CcGczzLYN1aDsQuKhXufG4SLjQZyLSYvYlmuje074HvacpoSuhLQEtAd7ACGEMGJwFRJtybdNz&#10;7RCKUIL4mGEpSxA3ADeU0iIxFgDEDA3cAFIEb8XS5/jSKkhCaaEEGwutEmsoQpgX1lDxoAcgHAf6&#10;Q9IYWf4UWW9q+V3ARKdGTX5NUuVPn26d4/1fNZUG20adFjE6ne9nMwb5ujxUQBuRfCLzXb1y3lar&#10;H06JRLR9w+a4KoUmKjqI1pJFtL2aWcscvY3iWpv3vud8F/NTVrObysqxEmu9pkANO3zKWRX77Hsr&#10;cQZlqih103T4OBUjZojd5Fr0mSxNuFmeXK+zqma5002+VWef43BXLvukZKiTOfWHCpN7q6eraXOl&#10;iFhjih6J5xDjLFnnZYfY6kPtYUeXkoebN5OHu3v1z6V59zql+ho7V5JWAnBWqVJ1bXeXY/1N4UAS&#10;xUYwDMMFggXuKrETF0BZ9/ebwPEOvuJ2+lK8AQmruVtDFdn13Wvf9do7Sds+dpu49mhb6m405Oni&#10;8Rw/U/VU+aW6zDW3vHvhXRr4yFCjXespX9k6MHeU3VW4KDLD1yeCeKVSI3d6SxmzhqaT3Rogn+2p&#10;QUm5V/Fr/oyB+QyFVvvWyPy4OacBc+kazjCykgDfHilNuGNQLE1oc4+YhdZxmLkifQzE+px6m3Q7&#10;cb685TnIiu0S9IM94jBmKyXNR8UwZ8TC56vbCj3guweB9YL9wvsF2w0msvcve/hRcPpVkVdfer++&#10;+KUQYA6vGq5RWAOMHHbNEByM1vLtv7vKcXYUMzmZ1zlkOryb8Dmc6cT8IHZ/Fb0EXpVZZaPsVZEX&#10;E5bXPv6RkRd+aZO3aef+dgJ1LulsVm6zU5guMC5w4ahkN0n/yfbupwhq/pXct0N77LLgRPJHYGLJ&#10;3YFcb3eYkdjEu8fRmICtbOGJH2oHOA6PSeTLh3G29jmRv35l8sfDK+Q+uUSpbbV+VKv5YHd109Aw&#10;RJcaUqX8pWhCyNV26lvxWJZSthNiejsh75jPhg5aGGuS70Y/GEU5q/fsK1sesMqqsFis0ccU+zUa&#10;H3k3OmZVv3KAGeQvPb7M5b+W8B5NOi//uhFghA6zVXLtSJ+YjiB4d/A6zivfRTnOaUuFO77w35tw&#10;Inr4zb4omUOvFm89Qj2cO+KpibzeXsuEPmIyTAI3uCA4MiDi+06fwVe13qtH0SFXn7Z/Jy2jyBaK&#10;MoWmhiuGL6oIAbmk7RKX6aEMeau8ZhF0qnfcT8n/Mm0HZuca9Y9ZYX29xCwMEB3TklKzqAuda8ep&#10;Yls/SPrwc3ry2a/HZvrigFHMkkFPVjuRdZisIaWK7gfUbgStIf4Bza8ed/RH/M8RRhfkRWVHeoH4&#10;zBF2uLbLnxic5Am9Z3znCPHZtpgl6yLxB4tf1WenHu3JzStKVPRx0KHAm/jfI8hw2ovXs9Sop+Jy&#10;OQiUH+qeBG1aEteDriXrLLTj4odGVG/3mB5lQJ3DjpCX81+bEYRkrqHd9BLXkrw3ichw2wts2DlA&#10;5lpIb4h3857ToODxEv7aO6hLwRjUy8Qp/b5LyphBftgO7n5R29Tl5EjI308Oj4OrQe3kRzLh7Bf8&#10;3qldam/oqeO34QTDHbVP+Y+UdV549rFhVW/QKqeGFesoAuOdKJruEAZv07Kg8oKYFtRMud8wXMJd&#10;4Ez4ofhRa8cuoScJ28MFngKw44DFKTYqkfxJUKixdb03hd+TICxVNjz5FFd2+0XdMXpvuNhE10Nc&#10;jzc7IevVDWKdWY/pk8zHHkSqwbR65xyhvXMdS3FFF5lcEZKoS3XTN5ZPvpmh3Zd9r6kD5J5YfMO9&#10;bygXPamxL6kuL0o3JIlR+QfDeh5R7s3ddE12XXe/O1HPX1PNqvUfnBF5ZZwrCeGbJExNJYvjNeNB&#10;e+NrR17e+UT6Ie+NeMJ5Z3vRJ5jL/HF+YDWT2D2pPqkG0IgnNAL6ckc26pbOuO1e0ksDLLz68ih2&#10;Rqbvvnmz2+Ujab1lyLIFaqrwacr/4k0g23CXdVePujaMOqDWn7wRXi9JGYoomOFFm1TCiil8wQuc&#10;nLD8UMzMm1wyc+lwvqdvPw365vYB71dUsu9g7s9MpFr1lOlX4/xRuzNETu4aJO7SQrnEM+bCwSlB&#10;jCSHqG+pXzh4c1cO03NnsoGsiZjadMyMuZwqrkycrh8JiAYKYcot6J8wtHFWRbwC16UNDio3BhTw&#10;QyHGqmKWneaM7cr19LdiKlgBhaQkD2BB8ofIXXQ1Apze7Fx06/mhfi+X4lKP+fGX30tVHC69DQwY&#10;BdQyBPNt/Syk/VfbljIO67UsRJOJCsfkY9hYKdU1jjx2di2Fjw7M9cGG0SM203Z8hxjJGrRnFAxC&#10;fOYOnROnNjdYuPU1HKlzA7hvn/+EN/12yKvonh78aPEonHeApISnO9k5/C0kJcc1ZfY5crLTLtRC&#10;NrMrrsG+hOT2oRFvNLNigD/zkwSHwIhVH63O1VtFlTCqlow21Dl+cYfWuVu7VM79StvayYn8R/0J&#10;XecjQxVH3IMfNvllYQni7wy/qfGwlhlucNvJXbvSS005/nw+moTS9SExw59vLqK83KEhNjp56IJ1&#10;6F7rQrclLCCNp31yPte17PQ+MH7c0fNwF+IqXPL7wQ/d7XDb7v6e/1ZF9VOK7vGU/qMthaBTjbh8&#10;Vc25iGya7jbcVSAvIGz11dL9JCCtS/CMaNwnrYSuSH0pxhrDzlJJdI9R/Bgj9cU4znuMn0oqVq7t&#10;HBu0jflbpw7XZqty75nAsG2Plrt2j3mXVyvm1w0pa05j7SfHIK8WuSpbvEcOE8DeabbD2ETQ8Giv&#10;R6/pZ4/MXM+mqRPDLwtcrWpV4UTBnIqVU6fl4cGldPDxjCdRgQXPpq8gYm4B3t8Pjs4R4nJVUh9D&#10;kNDqf7DZn48YvTXYjnv5k+k4O984wBPnKoyw/MAiyIzA0iJiose/6LVXV+9wSlsllDCenx/v05Eu&#10;RmRhyZSAdY54sZgzLnxPNJOTa+7UFvmmOaKn3YENXDCT607hiC4OkGgnqToG/azjYluubZBf8DME&#10;rQ8WoD4rjQxhFS42r++Tda2A1SytdzagF5nPgR7iKrc+wbebxxY/83gAHbHVSsph8JRPT1HMDFtI&#10;pmRPEFdXfFP8yEvX/t8PW7PTGSqvxrR5Wn0WUDhJCVkuUKQLH/cu4WmcUpOBzDJ1TvP1fPBdp7ct&#10;kq6huSHuoyzEA4KZucoNd7B280wMIXg63KLPrCdle3kB1BBX7tIkrffNRxJnWal+Qk2D3MB/E9Nv&#10;+NedXbaLoZ7uzr1ge0CNvqe6q3/b4jwJLX/LVX1mVD5iBI4HAEX+oOy0rYa3AoPfjp0iydzhsw3P&#10;0offwkh9a4v+j1Rq6wkZ16h0ZuRXz/zrPYzYRAimsXZjh6/TaCAfL7e0oJ+ciWytptWrIMB/47s/&#10;mFLe43/G4bC8cJgoeAtZM56bz8V16PHnlxJtSLHQL7Fk5Nc2o1MJB4fa57ZNSSvUrrAMY7avvcyT&#10;mc8H7r86wHYq4wk/Fpx+UXY53MF/G0RJ3IoghbDnFOOAizWV7IB1v7S8sAuqB4BviwNYtAHiTNpf&#10;SLDA2SZ0k9UXdgMsJbWW9+BZ1nRjBu07WzbUPZQN5UM7ks2s4KTLeJkltEUzy8WpRYcg07q5VB96&#10;5zx2ohaYG7T8Te/SiynEsG7Eo0EuW/Rfgp8+WqNnop/3a1uLNPY04lxLeUm8Lr+pNENxt0GpK0v+&#10;XecWqpoNIMfIW+klYXla4/+Umbg62wqdGH7Pc6+YLYjfH2vBQnEkd9LS86o+kIE/7Z7vGgf7Qxq5&#10;7Xk+I7DCiUfQaTFSUzjNuxRDJfuYHxIoIWxAM3fONlfXFvSegyIi2KKGLQP2ls5sbOtYv3uw1qMv&#10;8GxsVJ8EG6O3gt8J06DLcBnAHehL/qifFm+RxipN+UVkWnNqF6mX3PRi/EqPX9k1UJlYp39mmJF9&#10;HYw6EdDd3YOM++moFjVGl+wE20J2IT0yxpm0maXFhfI2u7UVLRgvonLhBeBpZAK4+DWIgVFxBT1C&#10;ZemeQ/u2VMjVFcQxf2jlbmIS+iR+GvgUOZ1LFy0VqiC1/zMU47Tfes2FO/5TtL0GLNEnP9IevwZp&#10;hF5OUpYsSSexWYqgnIBsRP+EEkqyyGSz8Oro4/aG2s6Gaw1yGhi0+bFHEGm9NUgV7xNXGWIMWXBp&#10;aO+VxkjL2UES/zeLFY2etFMS4VAdwlbW0lcm2kYVwsB6Yp+E/OKH32flGei/ub/JMELnkWXUToPI&#10;Y4tqj2pqYoe1xJC1Yhf2WV+zFN94FaCq5qbpMhOz1u5lqvxKrvjZrq0hdLtZT7LpQl8x7h/aEYfT&#10;xWdK4TejuUslKAxNVVMpZ9QzBwklg8sJvxsaOocXFtXV5QWzcrhAbOOzqlhZXqr3kRDrClGxqb/r&#10;qxfeWf/LG2TCkzZZDaacS6jNU+1kYBAGBavVHx6H8UtbJOompOcBQEldIKlkdQ0GHx3eou6SiDEF&#10;8CTkO0JiYmDIFDNoKqAS8mAb+fbxO+KJTHotyKgdXLtDeAjx5a7evXoomonxCTEGptsoKmjIpoH4&#10;Ft0pQzwZFtjJYgZyoJbWFovo8kHybH2N/ZeRpAloM4KDPUNX/a7iYl7mrfMSQ1FBGy/UuFkX3X24&#10;VNXMbS2rpCuB33llAOWKbgvIvMsWv2wiYuXOhY3kXDpe6fPd64JKBsoLEpjkvYmM8XX09F5aMbPy&#10;EWV8qT8DG6W9fiuxvcpjDaNkfmXYuHlmRubptYvNtrvztTULOvR174w+s7/XubbLr7Rxgoo8imts&#10;451WfFfarlNSdB7pqygw/F1YQDZ3C29v3XgFQQk2gzLx1ciAqo56tIa8AGuMuexm2RJ24oVQR6rH&#10;hOoUP6tXs7paWN+wTXVek2VUfzJjY8pec/0MZ7+JkwY3121x3jsINL5XshesCLvDvsEv8qQ4DoR5&#10;hnYdYUx7MHfIBv647B7wdrav9kYUNrgo40T8wYAtHIer2YAVxiualZrrtWFylJu6/j4uAtbEHsnC&#10;HBStmSH9ctTlB4VFGNuAMpFblwaBgVB1qc+jQavahYNYS89z7FhYvRCOqlK0tFGRa7DcNJq5neMi&#10;++64y6fVuDAKgDsUda6ecjW7MHKT3XODCM5JI0s+UogGu9DrNRK4FbyrOvJ2kryRjop8x+MAdFb1&#10;ILbHzNkRMdt7D+3eLwzQcgvsnCOoVGOct9QqCeIv33LzETa2mpU6ZxYOk0FXOw5ycXPr4gaI9mCx&#10;BUJr4p/vJUqPr4v4hsaYU19vuEl1CCGqHnpQ8yfjEAbeiJb85fs1WJ7Z1bSCmcij9WhM853XVGYk&#10;GDOdjLgsRhOveUblUKFaioNzrpjQUhCz+n5FsybENsy3Ws+5I/83n3O6tt37YI/hCr4PyeA2jNYd&#10;S5vtxj6dX32coeyRbhqKa7Imx2AwNwy1LZMhwWxhahX1dN+5j2Cc1nkDauSTXupxQGo7eNLUxO05&#10;EHAYfqlBABbFuR0r5LCLiHflYJSwVqRqzXJFVhXaXvCQvZHcxZFAfWg9/WvRqH8t1OKXn3BK9Os+&#10;VXaO4KYkf+wTonDKcqQ2mWqdn/IttTcTXa4zw+qpa/x8e/i/08tIUeHM/t9Iqau54mxze+u8xtLl&#10;S1t+f+qqbP4Y4F6gWqY4GfujyLo0Tu98eqVGvkN+EDadtZJA/1m2MkYl4iVF0y4j/YDNEtXdyYlD&#10;yCMPe3lskZQgO60JKtUFX4RlfHN+tIrOyZ4jLWPCuNhPdYJEIw/GrKhJI3BxbHZefmGSsKfv+ESH&#10;k+NoTfFJIbKcEPvNw7vH/hp8zkl+SXWUNQIVe2osv19zajcc3wx2DL/vWH/z0xlrIKoWkkb2blbR&#10;U0rR8VFKuP0VRW2s/2a2nOtD0vNa/+hcZVEaqHJvrPRfXMq/b5pZm+7INF1lKMqw73M/5e9Q1st4&#10;PNNlskRplR2t4EUVvFXSSuXqsrQIXPL0Fk2ZMRvYR5hY2lZ0aAmlxqyTtRJI6pvRdiKkaoA6WUEt&#10;Hv/6RrNBKLgOR3dEO93qwyJxHNCNSrb21bTaYU9Z0NWHDzsJ9vd8iKyLZRvmUJh/MTaefpdzNGLW&#10;ulPyLSJMK4JgXtm52Od9ChPJ7ns5Tn6bcCpqPaJ3aZ0PS9/mvxXxVkvSYegnxpbsxnEqk0a+2ZsQ&#10;ceFGMTbgtpL9njamz1pAxzN2aCT5eXjq/LaAcDQ/E/+yclHIJrQrMqTUif9l3NqqPNuKQ4KxNZZT&#10;ZdGRTD+ubIy8dW5WWXRGVZLrq4qqhA4CtLFYHNL14NZEWDcJXwOF0CkippqIx5Zryv6CrpKZ4gjE&#10;5no/xLogsvPdR3Y3S8Ki/fAWOTt2IjpDOnu0uZhdNh6S7Jf+If2m7C4pWvpu6ldj+Q1no/tKK43X&#10;bI1S03KyuGJ7GTr63FOyYzEzwpJmk6pMUB6cvsQHqieHLXrZJLxs3ZmZciFExyo4Gz6SYat84uie&#10;zJ5ThNAU1pF4jMHGOChYfWNQDX8J1bFzg0RQUsGlcRs7lk8uDsd+JVeYbKuHKX5QYRImX7G9AXk3&#10;FBR0L6+mQfCGO1t+k88iD/95Pz2AzzXc1XQXO8VqSGooTf5R3MfO+yvLwKxZnK7CwHQjKXX7bjT+&#10;HZHGwOkImPpB0Hk2mkvL9fAS+4MRytQL4H38u1St6oVmF82BC3kOowYH4zXbgKWqLucTr9gc952k&#10;CdJEYocIbdniwaESGBlom63kYk7tueWd/B20pq7TW5R0iuMcnaVLqnFytCpoWRKH6fIvK4lz2ho9&#10;9KpRyfJ4y0EW4j9UMWkYnhODRiv0fPxFnwWchWfF4nO4cIia24t/tW9vD7EOjn30Sq7zZDWTD/ne&#10;N2NVl7652edx2fPJrsqss2MBhtvKW3zop/9XIQiu7Ppq+fxxskrzZ8LFUWyXZbUiW8ueKucMw17x&#10;8mWCe0lTgtuPK/OyJT2tRGiy+ViLDZljOm+/zjvTUfsP9uM2Bqs2St9JeTFRDQXfOUo7uxwv9GX3&#10;Vm3WYrdO5PKObLG1irByF4zt3fDV+6uTiDJjAIJsvH4e9JNS0HMZ4mUVard9UPAbvjxHzNhQJyeT&#10;uYsAodkkwNWH7yg9uH9rIp08ih/R7NHkxF1cEuIi39lyHc2pAUZ10Gt0N020hX1+rbFq36em4OJk&#10;YOmzKBko4VtcGrCO6ivh74+cIJOTV8yjpXiKd+ebjS990dIySjTSI+gcRHRtZHTrI/uBu8oI0LXg&#10;f6niOMAHLmc4a7L5zLmbveLj9TaDj2GgPBjEmaVzNrq8PyNChv8zhmAMTpSKavO1jkhHyryvFDJN&#10;l8gwn/PJGWIWO0yaAt4c70t60SlnFRmTnFtS5HQ9wcMzGM3Rmq2UcltFaKfdxVjoLBXl67GeNJ7f&#10;WFJVj3p+F8Ywv3Vd8JBBwUOp63y2JCwdyWpl04FmcsDb/3nzSDdNSJi15EDfVnaxf+QuvClhPP9m&#10;cJ6Ed+qr/+gxOh5xwpj071kzDKdjKkrF1zYavI44tXt8R6ahnmZecXZBpSGNfWavlw8nLjywHeQE&#10;Uct/O9mQ9/uuf7J4M85zRGR/K9f5RQTsKJ6lkAFJ87JLEhIRED/IUpL6LV/1il3lm4GD85nj2HnM&#10;QQ1KDIuUFZhz6qUomfHjndE3rdeDZhtaH2Imx9fc2Ptq28hDA7gTVkLt1u24D+StgFyp2W+fd50F&#10;rV2Qea1SdVOr8Fiv8qBs7neIwqoXZU61EksU8VNF/X3BX1FLzgzsHW1SH3ksAn03cJDXxae6U4jD&#10;BRIXx3Nqd0kZfC+hruFz7eRN6gW+MhrbO+62qbJf7colXcv5hcRXcVV9Y9tBjPfeP8pIDboUi2dZ&#10;iCpdV2bQqr9xOe9Y3jf4yriUyF7i0+P6Ob6W6ktIF+0X4y3sMX5O4o6fpaF+lA2qo2bIelWU7/EQ&#10;msI8+RygJZ48MU4zmGuGPOLF/oVYJNZs/i8wgb/N2QKCQjx/cwJc/9nz/E9F9v+ATJFUUVKXkfx/&#10;kyl8/5c7+xks+Xcq5F+6s59V7v+VTPnjrX6mTzB5n13Wf6iTP45rvmdX9j9JFcF/uK3/4bh+Jlj+&#10;w4n97Nj+Q6388Wxz8/3Tk/3Hif1n3DPpgvm3B/sP3fLs5X6W9/L+w5f9N93yZ9wfN/d/IVz+8xr9&#10;kyx4fp+/5/LnTL5nwsD++Vi+f1faP/v1Xd1crMwcML0QjRLU7JYlAPKn94S+yniSdtWWTDQotAwb&#10;0n89Ey4S87HRecYRzX5nraeZzhlSeHgPvI2Nv5VK/FY/rZXauu/ciOKh660KFqftcJtc0py8KmUm&#10;yhwdsNVdn+jB2QtgBuNSO6ZqTf7mnaxxwNobpaZor7rbpTLe8ktSuz82iE0odXPB6zXGu95xMkpZ&#10;d0lpEjZxy47i5j5R6n3Wum6BRe7b4mZLf10Pl3+iFP8YJWgMi5h4VPxKsdNwFQJ/k11k03261Npa&#10;AyX8izXsMGBLsKdVO7NGq6tWWqdJK+zZfA3my9t4bFGvVs9bbJLs+z2Y0foqr5n/9O3ZG91fzyps&#10;1to5a8I00YrrV061YtsQpLkYbXRCQXItOkzNar23ErKVdJj7xDgP7ISMPyuR9IgqpiostdJEyxK0&#10;8u+LwNphFaq4lloKlokjo3hN8/JoDSz7qslVmDcf1iS0w0bIaKFa+YuMic/O6+zuyKq+i3kPoF7I&#10;joM94Z9rVXrVZo4O3aylVlsqhv2X9U/NHCEcx0MJOD+yFjmX7Q3EjMqZR4YuOC8LkKPFi/nmKP5F&#10;s/yHyJqb9+9e+UdF/w2c/J9e+ddMzb9ukf9tTI3Af2dq/jz4e4p/l/p/U1dzCfH/Q4D9/7HA72R5&#10;m2rOdd9OtXte+3Oni/Gkj08opyi+bzilF6B9obf4bwBoIJffktEEDCRsgqhBICAoiG1RG8V9typ1&#10;raIyDIiDoqJSbatYa6m1btXW1jWVurZokt/33O9MWGxfX5f33h+/JN/5nP2e8z3fs96BtatHlhIt&#10;2UJ4UrT4rKFVRPrJHQT0LV631id5iaOOEMUly1adfhb6vQcJUVtOP3PDMvTnAYTvLV86tAT95Btg&#10;xXIIQD8tA2YvP2vtuejPeRV4yZnDi5PxuQnwt541dG7y+eQN8PvOHjprKabv+h4wd9Xqpcl42keI&#10;7R2MO+lzkBCaCmIOv6yJ2KmJqAhHTCRCIF73F9pAZJCMxStKS6+80vjkQmPdF8SpknI+9tH5LzDH&#10;r64fXfz1a+PlGpdqNqRVQwn4A/mUt42/Rohm+9evHb1I4zr2yGQKf1zNf9To4adDTC3fCJ+X8kXk&#10;FhCOyPgIWQKyFuQwiIwv5PNJFcnkC5IM8fnxqszsJ8F7F8geEH7yAAQKOa37JEeGr7VxMV9Hqvha&#10;EuVrgNXAKmAlsAJYDiwDlgIFoB+YBfSRKAnxItRoJfvkp2Ec+GohLJsvJr0gnOQqS/o+B8pIOp9D&#10;mkHeBeGh1jmQBkPWAr8Hci3IYZDPQVRQdT+UWAZPpJDXB6l9kN8H5fug7T7I4SMK7q9xryczwf0l&#10;7g0Bvop7CwBfIr5AfI5xn6HvU8SfEUcQnyD+hCnHEB9j4EeIDxEfIN5HvIf4I+IPiHfjXjVU4vfo&#10;+x3inbgnDQLfjnucgN/GPRHAW4g3EW8gXsckr6HvN4hXEb9GvIL4FeIw4peIlxG/QLyE+DniRazE&#10;IcQLiOcRP8PH/hRT/gTxHOJZxI8RBxHPIJ5GPIU4gHgSy3wC8TgG7kc8hngUsQ+RQDyC2It4GLEH&#10;sRsRR+yKZ5SABmOInfGMUvA9hHgQ8QBiB+L+eEYxJLkP8SPMdy/iHsTdiLsQdyLuwOw/RGxH3I64&#10;DXEr4gdY9C2ImzH7TYgbETcgrkdch/muRVyDuBpxFeJKxBWIy7HobZj9MsSliFHE9xGXYIaLERch&#10;tiK+h/gu4jtxdxno5ULEFsQFiM2ITYjzEechNiI2IM5FrEesQ4wg1iLWIFYjzkGsQgzHXeVQibMR&#10;ZyHORKxEnIFYgViOOB2xDLEUsQSxGLEIMYQYRCxELEAMIE5DzEfMQ/THnZVQsz7EqYhTEFFEL6IH&#10;MRcxBzEbMQsxE9GN6EJ0IjoQ7Yg2xAxEK6IF0YyYjmhCNCJERAOiHjENUYeoRdQgquOOamhfFaIS&#10;UYEoR5QhShEliGJEkQSexh1hKCWCgWFEIaIAEULkI/IQuYgcRBARiNtrobBshBC3s4Huj9trAFkY&#10;6ENkIrwIDyID4Ua4EE6EA2FH2BBWfEI6PsGCgWkIM8KEMCIMCD1Ch9AiNAg1lqlCKDFQgZAjZAge&#10;wSEogkigk4gJxDjiG8TXiKOIvyL+gvhKeiz9UmoR/QIDP0d8hvgU8WfEEcQniD8hxhAfIz5CfIj4&#10;APE+4j183h/jNiEzQf+AeDdug5FDf4/4XdxWBb53EG/HbdPB99u4rRnwFuJNxBtxWwsEvh63tQJe&#10;Q/wG8SoW/WvEK1jYr7Cww4hfIl7Gwn6B+V5C/BzxIuIQ4gXE85jvZ1j0TxE/wco/h3gWn/fjuK0J&#10;anYQMzyDD3oaa/0UFnYA8STiCcTjiP2IxxCPYtH7sOgEFv0IFr0X8TBiDz5oNyKO2IWPjSF2Ih7C&#10;oh9EPIDYgbgfcV/cCrM+/VHc2gi4F3FP3NoNvrvj1pmAu+LWWYA749a5gDviVhHwQ0yyHZPcjklu&#10;wyS3YtwPMOUt6LsZU96EuBEz3IC4Pm6dDWVeh9mvRVyDuBqrdBWmvBJTXoG4PG6dA/m2YcrLEJci&#10;RuPpfRD3/Xh6P+CSePppgIvj6QOAi+LpHYCt8fT5gO9h3Hcx5XcwyYXiTkh6xNiS+YmhLfNt3czM&#10;p0GeAjkA8qT2lMw4yC6QGMhOkIdAHgR5AGQHyP0g94H8CORekHtA7ga5C+ROkDtAfgiyHeR2kNs0&#10;yzNvBrkJ5EaQG0CuB7kO5FqQa0CuBrkK5Er18swrQC4H2QZyGUijmvuGO0pOIZnc18DlJJNeELfA&#10;lEk3x9PYAFyLWBM3M6tdjTgHsQoxjDgbcRbiTMRKxBmIOkRt3MQKq0FUI6oQlYgKRDmiDFGKKImD&#10;ghO0GFGESEOYESaEEWFA6OPQKQmqQ2gRGoQaoUIo43rW1QpxPvBPIGMgH4N8BPIhyAfQnb8FeQvk&#10;TZA3QF4HeQ3kN9Atr4L8GuQJkMdB9oM8BvIoyK3QFT8ASdAtqOmNcTMbHBtQOeci1iPWIUYQ0xFN&#10;qIdGhIhoQNQjpmGTrYh0hIVhH8/zXFzMvOsJnoPDHUcOgvA8wbqch+jBXp+LNZuDmI2YhZiJ6EZ0&#10;IToRHYh2RBtiBqIV0YJoRvgRWVh5HyIT4UV4EBkIN8KFcCIc2Ew7wibeAs0dB/kG5GuQoyB/BRv4&#10;C8hXIF+CfAHyOchn0KufgvwZ5D2QP4L8AeRdkN+D/A7kHejdQyAvgDwP8jOQn4L8BOQ5kGdBfgxy&#10;EOQZkATII9Dje0EeBtkDshvkFtb73DjqeBPifMSKuBm2QnQ54nRUyzLEUsQSxGLEIsQQYhCxELEA&#10;MYA4DTEfMQ/Rj+hDnIo4BRFF9CIiiDCquhBRgAgh8hF5iFxEDiKICGDfZCMEhBwhQ/AIDkFxRBLx&#10;DuikSZAJkPdBsa+A/ArkMMgvQV4G+QXISyA/B3kRFL0PZCsfyPweH878Lg1nfqdtS/TCHVuiF7Rt&#10;im7esSmq3VS7qXMTr93kBpy3acem1zcpzm/bGD1vx8aobGP6Rk6zoW199Nwd66Pa9VS3rm0k2jvy&#10;7sjnI3z6SO/IkpG1I9eOHIYA5V0je0YOjvCJyQNi2khVbeuWkStHuHSI58gINbLgrBGtoXVt2+ro&#10;mh2ro7LVZau52s9X07dXU65oNZ29enA1B6l2r87ObWWpy1fbXK2m1UWrxdX8OW3D0VU7hqOzhoeH&#10;Lxi+ffjJYfkFw1cMczvBxYnDan3r2W1nRX97FiX7uUliAjnATcZ5zfBj3ATcfXzCTYiTdCUo4AxQ&#10;xIrw6dHlO06PLgsviS7dsSS6OLwoOhQejC4MD0QX7BiInhaeF52/Y160P9wXPRXSnxLujUZ39EZ7&#10;wnOic3fMic4Kz4zOhPDucGe0a0dntCPcFm3f0Rad3UZnhFujLXxFJqwgxAt/q7xbvEe8Mu2gZ5WH&#10;W+V523PEw6/KOJLBXeCmRtcFritcvBE+OPxwZjqvcN7u3OmUGyUHr1uVtiWNW2XeYuaKzKL5JfPb&#10;ZhkxbzdzxiuMtxt3GvlZxoXGT4yTRtlOI91peNLwcwM/y7DQMGzgjQbm502iIVzcatRn6sUZET1f&#10;F9E36Gfp+Sv0VNSHS1pFfXZOa4Nulm6hjr9dR0VdMK/1E82khhM1EPGJelLNTaop4amPwl2dCcCr&#10;oG/2UGtmK/+4dH0nJ5ReSXpDnQnl5NzOmGr2/Bi9JBboYZ/inHkxxSUxEp03v28XpZf376Lc9N5Y&#10;eueceejfum0b8TR1xjw9fXF++3ZPU39nbAtzi6LknmRuAkn6QwvWjKxZsza0JgQfIAvWQMjaEfiT&#10;QOET3CPwwVwEkoT+zg9LAZGQWkq0ZmThCJQBiSGYlT4CDuZhSf5OEf+7waxu/2c/9P/syf/fP5iA&#10;ITOrRpNPqoMZA9jpGsfCBdJFt/I2QiauSd55M1wIvz8gO8jD5FHyFPkZ+SX5jGrgzn0reZL8nnxI&#10;PiVfw7hVUivNoOylwX/oZ+K78rOInj9AFMROyOTRyQ8m7pv8gBC54biQa8BnlwWPhUymTY6dHDZx&#10;zURi4kWFlpikvCbueSjtCB2bPMo1QE7TZAXzcxczt/SkI8rbJnZO3H5CQ1aR1WSEnEs2kI3kPLKJ&#10;bCYXkO+Si8jF5BLyfdDFBeC+lFxGtpHLyRXkSnIVuZpcQ64l15HryQ3kRnITuZncAnq8ldxGbk/G&#10;Mf9t8Hu9FMti7iD3kPvIA8A7yV3kbnIv+RH47wftP0AegjAMQf+DELKd/BBC74F0LNUD5EGyE35j&#10;ZBeJk91kD/QZ+lO+BDlA9pJHSILsg958jOwnj5MnoB8PQM8+LYWxkJT/76fE9M+Qg+TH5FnyHPkJ&#10;+SlYxvPkBXKIvEh+Tv6VmB9PlcJKeIn8grwMtnaY/Iq8Qn5NfkNeJ2+R35K3ye/A6j7+VvyrkOI1&#10;SPNmMtU7kOoP5ANIOQYlYTmY5g0o4x3yvlTCYSj7bfIuVZEvKEe+JpPgYr13vdRDN0n9yHrvZui3&#10;uyQ9s/7YCX7WQ6h11jcPgs4fhP5lPcPcNyd74yFIuwv0mtI00/K3dfNisq9Q3/shDdMF0ydq8yXQ&#10;MPYZK+eJKY0/L+kpLvXo01N9cawXmA6Z/n5NUtp54zgd/oH8UdIM0+6rku7eOE57TMvvggZZL7Ay&#10;TtTt7yAv9g7Ly3TOdJrKw+JeA/8HMDt8DJpm/EjqiY/Ie1Pu95LxY+RP5BPyhfR5hPwZ5pPPyOfg&#10;/xJCjoDvE/g8MfTkkK/IV+Qv5K/kKPTgN2T8ON/xbhYzTiagj2GDQTnKk4ljrmOhLIbKqJwqYE5T&#10;UTXVUB3VUwM1wnZFeVKMdirG/K2YY7mOxamlctKohabDfGmnDuqibpg3PdRLM2kW9dNjcc6pGB/E&#10;CDSbBpL5bFJO51TeTNhG2ZOlsLR5tIiuh88QDdMIuItpGS2nlbQaQgrBXwL+GogrkthEZpNF5Exy&#10;VP4+9wLUKx1mlV0nzH3/hEd+P7GS7ZN/mWyauGN8P7+X9tIXQIsGMgk9ejYVyXb5ArJSvmryS+qf&#10;/LN8xuTHsqOTH9Piyc+Jht/OL4M56x1ZFzlfbF24YOC0+fP6+6K9PXPnzJ41s7urs6O9bUZrS/P0&#10;pkaxoX5aXW1NdVVlRXkkXFiQGwxkC/5MR7rZZNRrNWqVUiGX8RwlBS1C66AvFhyMyYJCW1sh8wtD&#10;EDB0XMBgzAdBrSemiflYviGIOiGlCCmXnZRSxJTiVEpq8tWRusICX4vgix1qFnwJOm9OH7i3NQv9&#10;vtiY5O6W3LKg5NGDJysLcvhaHMubfTE66GuJta5bPtoy2FxYQHdpNdOF6Us1hQVkl0YLTi24YrnC&#10;ql00t55KDi63pWYXR1R69tgYH2gZWhKbPaevpdmdldUvhZHpUlkxxfSYUirLtyIGdSaX+nYVHBi9&#10;LGEiiwZDuiXCkqHT+mL8EGQa5VtGRy+OmUOxPKE5lrfxXQcocGmsQGhuiYUEqFjn3KkH0Jg8YBJ8&#10;o18QqLww9jHU+riQoWSIImD6grBI1sQpNcXoUMpNoG5QQ2hfVhary6UJkSwCT2zLnD70+8gid5yI&#10;kVB/jBtkMQdSMdYoi9mSipnKPiiAZluElsHk37rljtiWRb7CAuhZ6S8QkwUg3hfjg4OLFi9nHFo6&#10;KjRDC0GXpLcvJjaDQxxKKrNlV1EE0g8NQiNWMDXM6YtFhFWxdKEJtQ0BUEigZUVPn5QFQ1ti6dNj&#10;ZHBxMlcs0gJ5wURaRlnHsAqysoQ5fftI6eTbu8p87t2lpIz0s3rEbNOhU4Ito31LlsUyB91LwD6X&#10;+frcWTGxH9TXL/Qt7We9JJhieW/D4+AHOlDKBW07KXUqMTQ7pgyofH2cm+9nvQUBvlb4EJrqIMIU&#10;U6CX9WhTna+PukkqGTwlmYK5TigHPHxgehtkBkLW6W3uLDBu6ee/qJIbGwDViKmm6iSDSsiP1Qmf&#10;83erhqlZhfJ8LUubj6vgCYWCR6pgsrS/XU+O6SKpDKiCinVnG2tDYQEHbh9Eq2IctFMKYr3o8MXI&#10;bF+fsFToF8CGxNl9rHOYrqX+7ewR2DFV6u2klfSe4MP4KoyLkazO3r6UBw65fbHWkNSvrFsl/wzJ&#10;P+VtOym6PRXtG1UJnT2j7OFCskDigxEEnaMItg9dWpVWBoO1FSZKoXVI8Jl8raNDickti0Z3ieLo&#10;qpbB5TUwDEaF9iWjQk9fHfSlNO43uTeyR6eRTtrZ21RYAHNP0y6BXjJnl0gv6ZnXtw/20r5Levvi&#10;HBzRB5v6d2VDXN8+HyGiFMqxUBbIkviYh5U0FzwqKb17n0jIFilWJgVI/sUJSqQwTARhlCxOcBhm&#10;SqXjIEyGYaIU1g8/MMIcy6ELYB5u8S1h3XN+//LRwX42uIgNuhL+aIwK9STGCfVwsaDQxTTC0qaY&#10;Vmhi4Q0svAHDFSxcKTTFqI2CchIwJ40OCjBPgcn1ETftB+swMevnAr7E5GRvX9Yh91h/FgyJ00Dm&#10;9cXUIVgH5IEOSDeDySAEz4htWTzE6kGiMNTZyGxf3A9jIVUgJGmPqaEEdbIESNEq5WHmCJkWQ99A&#10;B0r5t4AntqU/1h9iD+1bwWrk85lipE2ogW7HMuVB9qBI/2iaUMIMG5LGNIGLGdRQN9LThyFu8MLD&#10;YMJlLVLqoOaLBYhaPOiDHpCRxT1g6jiXali/QchSmBJlwaWSaNzJSMKaxQe0ek1MHYYC4Y+5tWEo&#10;EP6U/aAU1njJd3EyATzbFNNCjYLHqTKZAbQDUe2sLvB3MVSeJX2KFTMnQeYK58LUyCotPUoJ0TF9&#10;oH0IJn/Mr4UQoSqVGcpSBVgQK+MghipZy3Wgdz7Qm5i8V9jAZoDUT2GBwBYHZpjEvQ8Mm/SPnhwQ&#10;mx8qLFCdHKqXgkdHVfq/nQH1pdJPEUohMgMh9OeEyH4DZ946Mot/j2zjHyDb5E7SLm8h22RNIBdC&#10;2JdEJ8slJv4zMoPvJ20yJengLiFOWSfZTL8iK0E2K75DNjO/rBvigdyrZDN8I6yde5bY+QeJj/8Z&#10;sXEmYucEsolbQ2rh2b0gfYzQWtg4wyd87Q7OzB3ALOKD74/ZiQG6Xk004KOwD3RAvJfoSToxEicx&#10;kww4X3sgLQe5bMRClMRN5PCtMi1JIy6pPDgN0076JjfCa/lDss2yo/L7FSrFauWA8lPV4+pW9TMa&#10;u6Zf69Ju16XpduuLDbzhJmOO8Vrjz4x/MGlMb5ofNT8N5cjhBmMN/zqc9nl4RjXpJjNJ736ip7dC&#10;FWvo83uam1WFyifAyxEffR5qQOmtokXG6d3uBqFccRk/x9zeoLyM6yUN42+9+Sx8HEqrjhyikTfH&#10;XhkzjT9rro6MHR4rKqbmLLMk6QZOqVQoBH+YK88JVpSWltRz5WVBwW/gpLCyisp6vrTEy/GQEkPq&#10;Oean/OvfzOJbxrO5DVm1PcVyGgrYMy0qFZ/p1QdKfcbObqEi1yWXqRS8XKXMqWgSous7/C9qHDkZ&#10;nhyHBujJAI4/LTcc/VRu+PpUWfPX+7n3q/vqsxUb9FpOrlbdmuu1ZhdnTOvUG/Vyg9vuylCqzAZN&#10;ftvQ+E2ugF2jsQdcGQFWVmC8FjRinzwqe0aeTvwkSN5k96tR2I9kT76/R2ukXUJi8n3Rw1wBnV5w&#10;6ImNGmxBrUbwa4hMoGYhGEjQfNEraomOpvE6XY4nWxC8Gr2NCH6HMs0zNy0qjxJHQ0NDmr26ylxq&#10;BsXCVr/UNVZCnZEFA45DJaWbLj54kDoOLhhAZ1Ex3L7C+Dq+Dg+zKvwbzyoqDoX6AzYb9lkOn6U0&#10;8II/GKyopNhRdqXAZ8l26RS2quLSaq9OduqEa65M7ykPhcvSFTp6hcIk1JfWtuaYFU/TR+jwoux8&#10;q5xXm/RUNm6waGUKe74gO99s1fK81mZ5Fr5ZSsmsyY9kOrkAFvl91Gs8g4Se4J6DYeOgQzAwgkkt&#10;BxN0MG7pkcGx4ZHyIgdra1GCLoqL6lNAda7x0OGxBvZBwQwPFhW79/+L+YuK+wPpBjTbsrSKCrBI&#10;hTVpocx2relesFK0VJmOV2hsDfNHmre+cv3svtve3FqxJNrs1ih4mcagNobbl7Z2b4gWRE49r7t1&#10;WXtEr9GpZAedgjPNnp1lm3vn53fcTclD89I8QXdaRjDDm+/SCSGhYeSe5avvPbM8K9encoTYvLKN&#10;EP4yGLkF5CHU0S5XToK7WjSqLT6LDyYXl0MP6nA9SvOYuvbqaXcwqHCCWUr26UzQsKjWz8mRlJYD&#10;vrio6GVKGws1jIXA2EJjIRqJpFVXRyKmsRJQ3t7/QImoSE7I8gfLzWUVpVkwtCVFZplPckLjNEb1&#10;+LqswsIs7iK1QSOXg/omSujFaiNzG9UTG+jLzH06DHBtToFseUGOxpnjhWGunTiotcPAD9o1E9do&#10;HTmSviaP8otBXznkkaS+lJYEd61o03uI16PMNdJupUOnp11Kkxacj9JTiWXyyF5wWyxORWLy7d2Q&#10;AgjqM9AuRYLO3yP65zilIQo6S2osxHR20FwtKUw0/+eKBcVRZnAn6Ck1R6Y0CQ3Ugo766Ta1QSuX&#10;3Gt0mSU5wVKvHrQ4xEJld3jzHLqJuzSOXK8316Wd8GpNWoUCPmTXFeRonflgW+2TH8pukWeTBvIb&#10;1NXujAyjA6wrTnKMj3E3wVnLMfk+U4gDFLIbTAt4ZLeOkebs8furI/WP0QisL5qkuWlAX6K6uidd&#10;Mrf0BF0YFyPSGAVzYyOUTW+gRVAfjNQx8IDB7fsfe0pKm7AMHRu+FZVmmNnKy2AYS7ZoTjfIjluC&#10;ZKAStV6trxnc2rfgxjNras+4bl7BKYEv0tKZYdKHTU6Lxto4ePqK8lu+uH/eYOyvN/WOnt7s1sla&#10;PPlOTXZ+duP6e5cO37e6Jj2dFhRWZATtWq0tM3183FvoykjX9N/32c23j+9aYM8KZpSy8Q2rS0Ke&#10;RqaR3dgHe3OMmrDRmJ7gyuLecAlgD/FWzc0DzYtpxiDXlZcb9utMzKXTKowJuukRGA/MRMPgnhrd&#10;sJ5UV4+Zq6tDoPLqUAONHB4rgQEegSWmFJQe//eLBO3CbMkJTHk5NBjMEWw2K2gTF3RmrGxFt1u8&#10;vL00yOYBnDitsoTJHbCsEkpDuc6JJzJq7JxMpnWHs4WwS1OZuy1Ylpdt+cYWyg2mUZ7XZYSz/WGn&#10;5jR7tkNrCDSUcAMVm2rbrugan69Bg9bILo1E9N7ynImcUE/P7NzWG1u4hRqTTi7XmTSwfjMN8zAj&#10;ZJA8sjk5J2QrHuOugR2Yh3tKVBNzQDJXWKlDuxUKHVvTk4s7De0RrXN0qdEvGS/TZHKm/KfypYxR&#10;OEFFYIIyeRnYp2BmK4uMb/7O41vO1Hul0awrzqXF4Z6163sLJsaKWrvzVq1riFZk8FvP+tGauonF&#10;GpNGoYAP2WWRiNJev/CCRc19+dqJdv+0aLLd3dDuCtJMbsF27zGFzXmax2BTS0gld0s8r8Gc4OA7&#10;3WFTqsmmBA3sFkX7tFTAtATN2ytmzbGntikwCUpqqIYhXHIYtn3MvsCgdv1LhaRsiJkQH+ZBC8fb&#10;T1aJze7l2cKhBCOy22y0LJgTDKZ01a3y1pTkl3h0srXW3GIxf25KbYVZdFZpk3vmplPDWeKCOk9p&#10;Ya7lLKNm4sGapvTSwnUXVfVWZfi1Rg3YnVlHs4q7Sl0Tlilt3lCQI+O1Faeu725c2VtvMeRWt4cn&#10;gwK/ROxLkysmrnIXN7OVRgcrzYegXz/pSVoVUcBKs9thVqSltJcmrR+eYxZUQiMHxw8xdf1XiVKm&#10;knVMG1lsK52as+C5bGHcr/fCwIJJf2K/BhdODX8lWypld3jynLqvx6aaZNE58zzefKeWTfxQdxOM&#10;CQfsafNJF9Z9Hxxtrovrdb4EtyGe7yZsydSIusBctyJtrkKy/7RqmERc49Vvjplegb2++5GTIlml&#10;j9UX5gNp/wTj32azl1ZUVFrYRhJ2mEruRlbvnJJM3cRtFq29vjJc6TMqr7TmWTlLruVyudFbFqpu&#10;sOvS6EcT1akm0Oe4pwJ5VrlMm2aYeDq8rKpiWZjWmSw6mdyan03A3mdMfsCv439NSolIc7BVcbW9&#10;LMHN30NyckhNgmsRTWbeTj+zU3tCV0a/KaNl7HswarYdKCsLN+YnqEN0v+2n/Cb/Nj8n+mf7B/28&#10;0Z/p53Qyv1/mge2BaNDBdsvjMNFuz9FwBxsnoho8094Vdd0y4ogkd1ZskMA+fmBg4YC06IUGzhkb&#10;OAfGzMFqts9iI0Y0/t9WRhp7bMMPk3N58rDGLKy0nM1HU0e1ehmbxq1KXEFtpSUVlfy69FB+YZ65&#10;ctspM9afWjRtw571p5pzGosaFneVmrRmrUKT0bpguHbFdYMFXw1OO6XCOaOhvD+caTAplSbDjNqm&#10;QPuZbTPXdGZX5Dfkp2f4MwyuoD0z2yN4LXnRi057LS27NKtKrIB/UEdJ2+SHfBb/CilPzWFwRsh5&#10;glsrnRHga0BTp6DsBM2MWzpkj9I2Ugy9qoUtXXGBNLEXJGgrnBW6k2eF0NRh4SDb77LDwr9VEM5h&#10;yVODtMbBoUHyCn5weaeODNAQudJR03Fq+PTbz6ycfu5di3K7p5fb1HI+3WQOlrWVLFruKu0uLeus&#10;CurVOqUs5hIcRnuWyyRu2rP2ome21BscXpvRIThrIqC0G65uO7sjkBnM1LhhTHOkA+x/L9h/iJRR&#10;Hu1/t8WSVZDgpsdDZbIEt1rUZPEFlgLOXfCMjBm+HXZ0RGaScV2zZYMybrssJoOlOCMCNs02fYyi&#10;D9JE3g12OL4kBpOBM/MGtQM2gGoHJFD/VcxIKjV0GIx9DE4UzO4HzlkwEBpbMMBWiDeTmzxR/b/6&#10;aGkGVQhZx2kflpHj+4iz5lQEmU0r+b152ePvuGsHGpuWtBcZ1ToVz8lU+pp5a5vW7z63tn7dfWes&#10;un1Z0ef8/IVFMyJOjh4NF1QPNPotdosyLctpy7QZDQ67uW7jo5vWP7m1tWlk+wLfGRuyp/VEwH6d&#10;8K2KG+XnkjpyTrJPbCbiTnALdxflB2C77NldMcMVTK0XcNDN3CsWtfm6TG3SpQCstiUNcK49WDp+&#10;sJQdbfcRzX8vj6QB3ItJI9cqjWKwy+OW2NQ+GEa8ZLcy7kaZSqNQmp1+uzvHpbuTLSbpljt1GSXZ&#10;2cUe7SqLRQ5Bw9nd6+fktOYa1DLZpx7BolSqlOZAbWiuxp7rqYyMhzV4dNNwL0cqPbl2Tef8788P&#10;w3WLMwc0shnWzZflq0gJWZlae7TcwnhJPmx5B3fDInX8ZqRbVIuFHdmtzi55l6QQNr2mJfceoI74&#10;fys5jtDUvpRNbsydVVBc3Zq/iUBovPHg1khwl+CSENzdIUjjGlwbCxAkwaGRII27e2PBrXFtSIJb&#10;gluG7/vXOfOvM6dm5nIudtXa+2JfvPVba1ft9bzPmhywJMcuOcyajcVMSQ7ST1XPomQen9SvLQuT&#10;ixn2hOZL5n77qlhzunlxndl6/6DFu+tt+bal2PPmalwrykjeUYWJzUJm9ZciSR2w1e0X8ypjDkAw&#10;RN9KpPH+XbOOP35jkY4TXiWAd9cHN0ZF83XjOVGqR17P3FLA+ieRGuUhRr2F9mc25M0t1VNxJTdF&#10;tiXHcXMqMRdzyrNZ6zDuWs08dZmYVnDpUhu4rCZy580OLav5/IPLOojsXAeDoFRH5hwCfl8tRuqv&#10;h0gzqMmvZg9WUChbDfb78OrMWedkOTmjdIQ7u8aHulw2L2LRQaAFd7+6jGj8FPODXweIzMzfK2Dc&#10;MrcOf2F4w5rSq3L1dPzTAUIt9DzXkC8qjvK8Ilz7MNx4kA39omxIjowRBl7ohid+qRi8faioVXE4&#10;anI4MHwyRFXH+OGd94i1NszzpVyIWeJbe+LhZ+HF2pLr73mXeW9Za3uLldPzB5JTd0ea7EUq040X&#10;5zUsxg+PDkZ31xd2MzWYbDhEh5i7KOE5OTwLMzYTjZF7T/NuKBRXd7+uDlFtmEZQMdOSMPjRrMO1&#10;jkAOzficWDP0beaJyRGsy4Q1VHgNXEa/sxcPNfciHOnbBHs0NRXG/sgOBOXOE8xeXQ4efYE77V2/&#10;sLx8XhjME2H2vVE5kOZzCAebSxVfFlnL7gp61tf2k5IQu8C9zjFQaRxlaP0pHj4fPcdwIb9Gq/Oz&#10;MMvL72bgP2NYk7674swNt5HZaR4Gokc8Goxly2lCzgEOjrP1cfFZH5wclGf7mhsKivNKm+COrEcV&#10;VUcVLlO4OsddBV/t3C1W9wY5j2xXspqr7bydhJznTrDMzNdGzW23fkbvWz1fSsP9AJy3IN/SJ3Ix&#10;oIBE0/Q5hofVamuqQ0GfSQoHSI3gXh9vzCLbVvnKDMCunqFeFPObaF6DtpG7BiI8dWvrt5zErll0&#10;bp1inoauVwVaX/mWzXIwiu00Wnf2UIXjZvb8S4TVtkZHzn4K8wtn8/rRxbxRHcsWAo9nmmyycVSc&#10;pOCmEDUR6u0u3DBxgnmtI3iZVBSVt2qbNOjfyx3Vt58dxWzul+mOsgvcsLoxmWSuPf77eTmuv2KZ&#10;26Ph5uXW9zyOS/OjyCYPmIcf+BehmftaAGy2exxCoAOjt62/WaqY3kzJSjOjC0eVEAb1jC1JyAdm&#10;WRccjq7PfAr1w/LiJ9Nuncm0HuOE/GBvKS+MiFAz1U7Ou7yhcPH7dpq96ELZS3xx0Bp62lsyR01O&#10;0QuKk6Kv0rL30GlXvAu+JVxaU1nrbTymjzO6Qh4kHeBTOnzIkJNoh2DOnLQlV0fZrvHqfnTYg51p&#10;u/kXtkw78M5NiXj1/7BOvf2LcP/hQylA8Dq9h5Xo8+iFHZg05PFU0FUdWxSnJrrE8Ge0jzvMd9z0&#10;z7Df0DkER3f+WYyk1Gxla/mQ5HXt4qbBcM/UJaTmkqPD2dVebBVomKjMpLmLWEogrThJ3S54UeQ5&#10;sQslZtZ3cXV+YKvpzk86bdco1nhR9jrmDiSuWR04l6V/LrV3aPCad9D2gx4mpmio9u5ZK1alUarg&#10;95ETkqjfjwIV4+tWvrIp27H6tvtdhbJesAtgN/26M7b80Tp2MCN+zf2hxYGkhFbXnFrMQmDf/neU&#10;2jcdrbZOLv5KTHPyVkPb3zuaT3y9mmubiJh2Ypthj60rERe0eGQslJzCehYRAV18NUSMNvCgIqxJ&#10;xhWGTfYDxA8HsOawfvx6q8JWhuP7lpEGO+kCnq+/DwT+KGAajZPx29iKNTv7ZaTbt/5Id3FsnbDT&#10;eVWPcT0QGoXaKNKjvz1eKNFvvOvO1Yy8WCnwwbmsIHh2eKjQoGE3hmZ8bZbaGhdE/CCYXAEru++b&#10;iIOzrjhwmGpFUp4oHhgYh5LjF6YGtiuT04bmho8N9eaHRC21e0nZX9RnapLrCjQj46AjPSqyKt7I&#10;Ta6OoXElu9mkqYwNlcTFw/XRwTPL3g5/nIk6QXfzymk4dZtFeqsh8rriVYa6ppZeut2X1YCm0Q2W&#10;EU5md7Vz3ePSkrLW5twV+4T1QPIqd6KfhF+WSy4qeOrGUDj3zshEHDdfxplg6xYK8Lb33EplzORu&#10;EPmO9bHymaJyVlmh2dz0KTTyVisbDR4/WbX63A/L7NCqEMAjif1dJLbIEYe5RlsOjMvvSV48Qugt&#10;8WfX6hcQNB0fEA+9dKXwkupVViIyE4zU6/UM4mWvF40ZbIt+rCv3jJn+nkEJAj4XmMluPBRwqXR+&#10;cLRC96LYqKppmAlnl/LEpIyhN9c/XSK3mlAronS1NDpMJXP6O9dMAtxuYwQSrN2/n3VxSrmSMFKu&#10;sfhU5XFncS33cpLNG9d59X2o8dGPtpl6L2/lINI1z3gxQ63Ro7bk6TL1uScliarH6oXv9Tg1MigD&#10;U5mWZX+QKz/UoviH96V9cywvOaOYJNU6eYVpIlS4/nOiiSVZQMDSKeMOC5qM6Xw7eyKx65GIpiaz&#10;cXV/KxbX0WFhWf+23U3SYcfwEaBdnZ9mbX7lhNIpZfaJoNCLWkvnDZ2LWvAKoVudoNMQiZNR8hg3&#10;9079YpZH23j555kqMDxxr5SrHd+iONGkmdMbsPbwJVHgVxsia5XbZwNIP68sYguj7Tlc+DrybTJZ&#10;YtgY/Q8OSmWnHhbiicl7ch9jZbAb7N3kzaqcnJtQv8Jt65ZqHXb+0vQ6myN2BoEWpKJH2guT3jHi&#10;hCq91r6218UUJYLGuAwXsoLb+zvuLmjnSS6JtzSYvL/I3ivPE35WLmp3m9DOv2Faauj356Q9hnj2&#10;BdbA5OhvLyj5gRMGubbbJ92XfK1mcn5TWdoV4uAyqHid2dT7+2sCArsW5cTYj7V0ZfQ89PhOgNe2&#10;DlMd5Aa/WieoOiwD58WWq0QUtcinzxgV3/haQ42/Cu7uqXQVjCQkVlbpuV2XTh+5NaENrA6z+qIG&#10;BeDO8N9xqt0F+gQjNAkuEm0TiNT0o0rtYa0ZYLnmb4sjN3IFjc8vizsKn1yBZuPdguiWhnDlsGOm&#10;Q3kaXFpaLKpaSpe2y7yYLmlip2NwBPuibzQy6VYsM5YGz1U7FENZ0dO+mhHgMoF+JrSy8Xmhr78k&#10;IcKFoK94TIc8EfS3+341LFUYexd00rOQPBSJHClGdHiD/PO+F/gpoq55VwNHTM5CyJA8PivmvwvL&#10;HleQm+WZ7Yixufabu6VrdnNvZHFSL2bA9pncfl+hIBuLl0dcZWeIiu2oSL+CKlSxrJYEXT8x2Exs&#10;utUaeXBQvvS0WDChZCTq6jDdq46eRkhh2xlsv9DsOCjc1P3+9rsV2N8Vo7nASoKwc/aZ5YtAQpdP&#10;NHGr2e4Z5DIzkeNGNbbnH+FFSN7FILaLPyhhe+fN/wbS/YdWkZtLiJf/H5juI9n9nwzrf2K6/4Ns&#10;UUlFTk/57f+AtP8X2aLAfy9b5BX+/5H2RxMd/1/CRX5hjL+ki3+h5n+JFv8VN//7nf/C4Ar8b4WK&#10;iW1OvVxYch8CUAc90JVeV+GEBtPJoeAG5DpJdKfYykiyY9aKXh0rsthheDT30nqCTEqF5ica6oAf&#10;L7l2I+jO/hIq1j9Xnpwyy2Zm5dIZJP+RQWXIiSEguE9hV24sEfLlae6V2QhFL0YmE6/nWQLYuUet&#10;2il4bL5lKNn69CHzjRtQjRk1wrfzqPC86lBezWq/UWClyXW1dv+4b3sP4E3n9WU+8czK9qKiaLI1&#10;BCKr9ctNPTTrel7EGNs46LV+sgIjLZUaQF87lq3vngP5KbFfHnAZyzbAgwxJDPdGAOIfx+LI6Mex&#10;7+jnu870CIWRtshZRfQsXmehKhq5uk9HORtMOflW9yiW5mFP/2te/q7iX5XlEfynKPGR9f93afn3&#10;UPe/D8n/Mahb4F9FiX8/+NdA/asokeevDoj/hSjRx19rdnEwx/141IrnFnKwzyDI+y7NqjYSwi4j&#10;HwGpDrfyePoUQEv6Ko0PD0gYhRn+BmhY0RZ8i5+cibmnBlRTX34FNlyRm7JIBmO84kD97JPjngMw&#10;XL783Xjvv3YZ/4Gn61ZsW3hC+HJl+/FKB+p6XNaHAX2lIKGN7yuMcztrAyWblzgMkbm+d94oqwP9&#10;xiScX333AoO/qZNwGjek7S2CUG6WRZYMSdQpA2VTPHND9rCWaessFz+OlEDPcaZr6uvYV6CH3b6I&#10;2rmR3u1IXO/bwoqRpcSrV95EuIvGq4dIL2KUqHs9R5E/k0+73zi0585rSVHUhVA9r5YSN2vbfaED&#10;IPPYOmzd3CR3rj8yNqP8w86wMwud8HcFSVC3+yiaLpdcRihgR9/o75BH009i3so5vPTF7a4+RPgx&#10;BVnLi7oPV0eaRBN2pX2hUxlIcd1kEDVhIu7OZn7CZyHOJl0hSSlr1yfqyvdFJiONvMiQouJL8fuj&#10;/r17WDYzdz1unEaKc6qBvNcVY0P0Vp4RxYtAV7bap/qfKMLYZFLoFBMeZ0t6iNJbkW5cp6kY3lYI&#10;dT8AEdHgajtCiJkHAMEKk1wOn2s8m7Ig1vr6KVc2y5P4JuE96i8DxBgsDEbALKYi9uyx/5uX52Bf&#10;0vnFxYeNK5x2rxcXLsEqV5lJGUnEhIFqGqtRx8kIo8f2aGcAE+yQvDRA+erj45ltsSe6vygY/N8N&#10;cKIH0VKA/FWuYk9s4MUQegUwg8qmqtYt5KQmCT98oFdB4ekmPQhEfUqLxEM+g99+/0U1uwZql/HO&#10;PCFGKsOl4NSAIJo76Aka0hNuzxf9DKILqMILfFt8z+7zEHHCgwTBYyD3EBL0CQIo/QH9QSH3JR4U&#10;tOUE54WYEngBQyHFAFUglOGA4YCGGfIE1IJOz0zQyDrUr+cXeiKE5JaWQKqDWvCMqWhFle6p6ETl&#10;vYNdJJDi8A7EPRVcAK4DJ4avQtpsd14DPqhdLgOagE6gFekrovO2dBcCZCrEFM+JwYFxRVLGOf9o&#10;nqCS/gwYqLIgTymAF/hGT7U5xQUbCQaVPN9yI8pLrf5UnVId4QJCYsDB8FfwH5BkyAi6GIQI8gPi&#10;BFcFGENUQDWETK4s5i/NWZD4cFV0RXRKSAwgBnAIkYMIwKWlWfPCq4O5crjiXYDmHOY4efrvSMN4&#10;MfE4GIwkTwgy0OMgixA0OBtcCY4F94DzSYuZv8r7pKaYJn0CBKPPQoYgr+AMoalq79Lk0yRJVUnf&#10;kirC1DZZT26GAZbo7yEa0oC8NDVZZgZCGF46/nGP+q+hHdrvQDeAE9xWGoc2M0HOBZilsCJEwfaZ&#10;hsX17s2E2uYA3fTQDk0BUAPAArGSxqdNTJCMYuoDWgC4PSJsRXqZed4AD56T9yhU440+J+iR58Kj&#10;s1MSow2NffTw5NJGPQ/pRs8NDUfvhdDC4yGakM+QLmAgjX8VNCWg2AR4mxLLhL6O18noLyekIvTm&#10;itU84QSExISbor8F5BCIf/19rx+dPB16oAkHgoiPKS6Y4EwKDsJz4owUOhZMlof0oEay/5cnUCNa&#10;3DFrjXifH+QD4Hhy0plgLb9nraAHB/9B/uoZ9oXf3uXfwYL8nSu1rvWpyS7QXQTjn8dgiazHKDgQ&#10;jTtIeHqHqJyJjt0IkzlQm3Oa4yL14X/na2byMRk02Pd82PeEyHdwFZEpnFBp0tyZYcghhMl2ZxAQ&#10;D7wBxONTqVu4zNvgsnJ/xsMFUmlZFFkePgFZo20GgqwZN8VB1gKbJqCBmOZIo0fyTsdtUZrjg+ay&#10;8XcfptkjmonHyKlHGgKamLnrXEZN1S8zAYLAwHeaN6g+a/LQxxtmbuwFZwIfE9XmT5PFsi+qD7cV&#10;PHgtvuIHAC3C8MVwT3lBvq8sOvDFSFzZG4xloLqfR7TXDnd8Vww+e41qZHot8NEf+iDcYQGwjgHM&#10;aUIEisIbx7diIb4U56Sl1OfMe0BELyxSDTefSnI1vhXXk3OPCiGA0EEQy7xdooQtqzflOcmtht4Q&#10;7VkjlGGm+YEhrdy19I68e2gIRsQ57F0iPB7+rhllGqL5DUfecv+LevP72gYFwq4nungprF6d4DaA&#10;BMgDKAJIxU8BpuBz0N5BuKBcKjWnPQP4r9B/QLghPNIseRA1JWYNrm4pHXlmGtl/JgqDEfRN6Tl9&#10;j2QUww4A+DG92GA7O+aOFYx3DtrDRJiqveXOps4Tl6WUDgj2pT6n2jNWGnkNa1L3U5vI9/oKlbon&#10;8xQs2uTQSjjXKNBl9Qp0L8/fMFLRe9ccOymTpgTLF1Ki8wYkQ6IhAI8hbogtnPmTcT4zxkfBwwex&#10;/GDTo+cL8fhyuS1GUrYF5RNF6fx41kBrfGu8IoIi4B5AE+AJMYAThsarycAYrfCm7X7hSJPRJidI&#10;yzMyAPEBAIh366iQdPmlSvsKLSIepgn7DOtCkl09ORfbe41oghHAnLnKTL92SgdE3PDuaSKAiBy1&#10;nFzxgQMqyY6PvqjnrxHO6l1SHbG+gHM6sMQeqhbeOZ/1HQviMywbRgl77XMRTvvxlAyeDAF9pJTA&#10;qMGB9xOm9EO84HTS5Oa0ecmT0nqSaappb5ujuFK5IieV0P+5gFw/xw0XiU9QdCF4Q+CGvghhC43Z&#10;KFixwmf4x3zd+fT8uCOtAA9Mei6MdsGOyHz8RkjkPwTfiO1hI/Zh81yTbWr7cjZLDflMh2Q/37W1&#10;Ns4HaQdVBRkfkv1ZeuAP3Mpwtd+bjxrgfxfFOndW5RMUdzS8NPvAeqN7y1/2VRczQruB9T71suqM&#10;XJdn5n2D2EMRlF6MybdvB1oElRNj9XU6Eo6KiLr187o4OAaG5QWswaC/XDvXoOR+EFsHktxI/Rbh&#10;jkHb0wrY4QXn8fGFfatia7grU+si0omR0KNOf5V99anv4c746IXr8fTRgmxORVvu8jL7Q33jzPrs&#10;+m7O4uJiS6W7/faaymHr+Fg23IsNsDYuX3c8vfT+IT6Fe4Ed0h2xxAQhnJq8juWK7QqgIIjooPUC&#10;oG0wkUaBoDH3lPcktyR+xNfLtyTXy6KY9xVQ4j9PJ0T/3D34PMSIut+5325fZYo9+RO+ExRSPHR8&#10;7PxL0Jfsru6W/I5XjPeOd1J8VfM4Z870OGev5Hz+fP7GZraWhSqn6w2bYi8TesFmG2uD4Ll36cBC&#10;0nQynUchhYowlM4LRK1KPAfitt9s7RuLzifCfUqJP40vwOSgvADNbShFnUIQzZKDPBb9DqVDVu2D&#10;egMXKp/cCrSZrTqsglediGwMSPTi9WV0xrxYl50W7X1W6cbr2ao9DGTLwuflMuc3Wc70x+ysj7/4&#10;1wmJrxvZQe2IBTPT5w9YfvmMpet3KswozTz93Dzb186o++k4jdYKrx3NQYj45UdC6UQs2Z9mV4bZ&#10;2LR73IKv9ZUyVP117q9VMGNX0ZWPbsxkbb06ynP4da3J39vQS/iS//zWGsdztT2KjcXlJfMbhYBR&#10;cGjqHNsd1hk4wyhfUpqqSfbsY7OjoYK2e8fKyIhJlQHOKU+uYp3fwy/ojxHd5tS20+CMLgp2Vt+T&#10;ilAkcETMewMkSXIp4eOK6yDrPGvnMxFKRfEse2r07XHP0yqX1CCevj+V6ROHfw76HybG7/489AVj&#10;pleBDX4hXU76g/c9fO5Cr/dwV4GGKBHOGH9+jrkSPayi3p8w3JFBw9Z7qJHk1t3rK/O9JlcEd6id&#10;EZre62+qSVNG3cb3LqmJI6umOJ7VNeN64L3AE3kpInInv8McPOeW8oOxvN/OyIYtDza5cd2IzIwI&#10;663ajTXTvF2C6LrUbzlweWjA+qCNai+rMMm99cVmTqPYe5cjm6DuT4wnscVchMtDZ11Qy0MaqnEq&#10;Q3J60BbQJQb1ynt/ebqIOYSSm/GuoHcFm8KVXXjvMJxCDJECzZRHwa+5P33oJV4gc9o6Z7/6ELM0&#10;bHgU/gIJ9MbyoV7Bxe2WOeGao+7fkUBTzY1j0wqiYF/eoKoXjwpc2ef2pmjcysF6ltuNsxAt/PVG&#10;nh39doPFmyy0GrPuGusgwsYc96crtfWFz+wAO/150NG7B87uQG+gSWgqUvDE0OhlVXeZC4pJ2Dxy&#10;3c7n9IzZHyK4cXnywsj+BVLZG3Mt4gMy4ApPPLT3BFDZyvmn8p7yzBs3ACe8Q/zxuD0ksy/Opjwf&#10;zrV/sKU/Vk4ZPUVfDW4vsCjSOR2lmAYCgnYYIrBWK38m2hzjjC7fg7N8xBsts22i8sfdfwsN3LmO&#10;ck5gca4DxwcIdl4Hu1JG88X/Wh/82eBSybzWNhU5GDr4Of8a7U2a28DgorvIZhXMVQMRKx4kQmJT&#10;2235betSIFZ2O6zO4orlTj8OK/7oNfhAXIjVV3T4LVeoKKZ/rLvlLeCi8OCkU/SnaBF9gPeyn57E&#10;x7beVFK7cU6Ekv+TnGyOIGInakgXnPtKR4wqsspF4hpNxez+dT3F4BK3KNRebP2XmD+uRPf6BoP1&#10;yVtSkTIvr/QmrB6un6QSZlwh0Vz+RR4Dw4ZpEXbpOJd8YjFWaNYW1tbmOnfN+K4mMaceMffHBuNn&#10;IjPEJZ8I+t/U2K5wbumJKlq9a3YuqtZKGZjWR3s9k+LS2h/Cjj9iNe7SpddgA9/ttLvifsUhinE5&#10;Zo7qAKJaHe39VWP0TUGPhbz31WRS5DldeXx/49NkbS5MYriGUMm9kTfRNlFc23C3sN96l9qUOAZ3&#10;NfuZDAx8tZa3uqlZHt3xUb1eEp3Xl+U3XODQv1l2mejm03tI57QKIKBE+OVNElGESrDUCiPHgNi+&#10;5Rhf8/S+IVfQmpz7Nt+LO+W4OnLrsSzuAIN7ROsSS2fG3pD25/ZkAqZYasHGfH8lfbtOJk7B5R+j&#10;X3imN78eCpQt2kYh3u7Uk6mbJRjSXxtQ1JbJzTUXLC2JmqQaTE36puTJeeUOfaiMP9i4N6jZpVDl&#10;9OUQn5hRhK7NQEd/kuJu/Xaj5E+SEVdjFw51UJFBGcksLbSOFIWlFJe9j1OsSKtJgn4So+A/pZzF&#10;SW8QAlutv6cM4Gef9Wlx6LZNY1N2Evz+Ax78aImnT/nuUGIf/F7VCiz1rfLla5rgtVFV1pjxjDm5&#10;X+URksqeGr6+deCwoT29WqdairxPP/TotrKQIoOSR52d+2ECegubAuxJxA0mhAn9OgcIprmzc8eE&#10;Qyfht6Up7jrU0YMojSMtGp5xBykuFud1qjnBQwbFym5nAZhCPnYnilnn+ilz1XLb9QGY7Ymmm7tc&#10;Q+WeBVhCglm0Jqa+IjkjnlKcbH0fV5bxclufETOybIx9EByRxnReFJzG39pm76BnL25rkiddJCsp&#10;At11ltObHBnvfBvpHy11Li53tWiTITZmx1wWETJcvi0At0vHgvhQrZz5idsrkGZzWITfvwbZY5r0&#10;4VNFRARncXoOTWkQyZFjC0XVWb+zlDyUniMT9q3FYndEmrgFYl/0gzRmBgl6mb4NJpE9bcsV8vDO&#10;7Uus/0qqkJs+IfMpO/ad6+wZKjF7yoxBEjHyxugAnaFwZM0ay7SO0Nb5p36Sg9u4uShlJ1cImLO9&#10;8Xf726zT2h/oxWtAvKQ+ayg7n5C/d0LpgGWY8px6sk09uJ2+O8msD3sC/2Kj0H2g5+NOllFMduKC&#10;p5ujhgiH0/n5uhJLNAdKMe2+6sS7sM+T0HSC7O0clbj2a4gbBf/hrI3ySZZUTb4Kl+iSBLS42xKI&#10;g6YiNTGjP1JFy6nbXfss87w2eL4kw5t4i5Jn1O15gVeJPpz/ezbRxhCyRue34TrzaVUJuLG3rGA3&#10;i6whVTMTa/dcOSQRI3AI+5t4U4YuVKdBXK4ip3IOOm8kOH2wM6N4Hhdw913DW9JlgxIyNNWyZ1DF&#10;Gv+qJ3M2krzwu30yhUBkVRU/6Z7xguDG+YXnbL1HbP9yrmqpIYKJH23AkmP2NlB5Ghy4xwyzOVfW&#10;9mlpvtTClnew7A1OdXTIIlgIzymkJM98+jHYdMqwNOMFTw179ciTDe2Kp01u9B9cTzCo7QR0zkqD&#10;pjk4JauWStWxwR3s3yQbEgmWSOtRUWsX39w9r7f79lPbcewK/pqt85lm8K1LnCVQdSJ5jDKAfezu&#10;Z6ieEqgzfbQgmgZzWvbOXMomCVvDL9nhS2lzR9Iy61Dl1gV6iYJ1DVYYQZ9YSZUcPAAj1QglSY+3&#10;Eofc9D50BogVnvF090USWubMaUozOj8TzdvWU+FcTxW5LhYjdlso3WVjwy+fYGpnz0CbuQb+rQ4u&#10;HppWxFCikLSV9/Ozk5KAK7c+Fcc0cqXcpS4SVjfnupWDn0zYbEheNyEHHoSCJfchX9Fcv+qX9RUS&#10;ENFpeFxlbU9LCD3+Nlrck1oGcyLVCHKOrnx0gvF2ZXhR4yP7LPnMMa4ZYcfJf9KeV0jZJBtXZpxM&#10;y7KCflcrWzzlkEAvJkTT6bO40/PklHIqVgpJUjUnAKE8WRFYjOJ1yyYadnkRiyMwe9qy4fdMBdom&#10;Phhphw532HVbIbsumNWUM6tz8Jpr2Pypeh9nmzj8VmRLz5dJ8JT74jN/qGkLYItDJDM0L7JA2/8F&#10;qc+PHwp3yG4SRoZDeDj2WMA2+feWo3aj+2udOvDR/kzmH9cXH1PX/DOEMGzZUDI+nN4eeaeVVIQo&#10;Z7xa6OuMbMjYVWMVx8HJQg3M7ad/cBe64yCPV4pEV0J7SEWvt58izmt86mB+fpDgEmaLVxztd/Kb&#10;OLBiwPl+pP/ylLw2yoSIi9JacsaJq67tdP9S72J4fA8cYNJHVY6xYVa10YVqeeB0zBxnpqJQ+kXB&#10;cz4G+6J1OGo/nBFGcXMyqegthKedGBT8g5rM335S4Cypgy7oZMNMiraueFlbzhAShZ6tMnyCXqhf&#10;Wbu5mR8tbRetOFyNXlpR4DAqW9PMrI039ZmNANXEZvNWYpzQPoInXHt3iwyzYfQwVpG8cD7GrsTa&#10;pqbXQML41YgKAnwmol4W/+1VWdIda7F1u3XUhILK0EdBGs2kRJkJe3amrjkDFWNYiXiD4VU7HRe3&#10;ZtOwA2F94k1bnaYlD+ZnJkRmhXUFiIWDW1jauYn0zXwjzip0J5aXdDMrekhFPMXdluINA4eHxu9Q&#10;ATKebtTIK+ekQP8Imwjxdbv6WjsNrrMWwfDULMY6QucIPetoz5fYGhFP+PDrFDlsEuIuinzjzCzU&#10;84e+JCexvCtBc2eTf3kKVGep+3pnINGnq6Pzpl/7y3LMIanenbdRlpBeH/6v7YkYCTWtduveh3u2&#10;wD93PlpszH2mbK7KULFIpmvChzB3IsLW1bHxBb1h/ZQ0KnNg4X+wdx3wVRTdNyCghCK9iEBAQTpJ&#10;SKVKlVhAAaWKoQVRagBRSKETIEFAIPQWCFVRwL+IKE3F71NAQGwIavikKQTpJXnzP2fezmPzXgIh&#10;vPSZH4fdt9mdnbl7z9yZO61w9IaBhWNafdW6be/tQbtWTa9bv84Hbb0H1Hu83eL3PdbM2d6k2qGG&#10;JY9t3BJQcvq+m5v/2X76lyMbh/c6dabc++UGNGiwf2a/OS/FTK9Qd8AHW/eVa32oXKNz1RJ+ml84&#10;aPIX38/fWuKDb5Z17DG379D44j0LFPpyyys9/vhg6JxXm/+4MvKNH/545vya5wrF3fy4TL5fWnxV&#10;4Z08k+sN+yZ06IezK5ertzcx/6SAz8R+S/5J+w+8XqjusdlrN3v2mLV9/kXXv970rd6wdOea73eK&#10;CvihfO/ap6912hT+97yu4+pO+TG67qXOT5UfsfLrwKlbR5/7NfRI55vDL9ff0Xv7kGGvfvFL4OE3&#10;rz3VtuBLwxac/WhLfKNh8Q8VXjq/5Ny4Z6c9+1a1NTPaeQUMXrf59O4ZF6bMmxfbv9GVfweHHRyy&#10;52jZH9rszvdzc4/Rtb5942KX9w81X9Eq4GqpKm+1eOPmP4sDz2zz/e+5ErF/9R3j+bxPT8/yI390&#10;6355xLwqVWKq7I7fvTnuqPe/M4vEjd6wttzWzp22Dfvq5W21u1p27656LPClpvV29y684tKyRwMO&#10;lXoyLLy/R3Tt56ZFRX307m8Xr5X4ou4q12ExHb7a1jt6ww89W4yLOpRvUMCBl17t8FGjRr3ebn/p&#10;Z7/mMR7V3/Gs1n5lr+evVe8c0O7U2sp9jv/yQY3q02L7tg+a/NTuoS/1CNpxKG5jnRKn5r5fvvNn&#10;7/z6fY8J+9ceKT+owP6RN2+e+uHwxj/rjOpzcuPA3wd578k7Yf+qowsHFtix852JrX+r8F6Vh3/s&#10;EPmw58iDj/iOq9hh4ukdswJHrX+uaHzf60WXHPgy/ubF/Qd/a/S5R5HqVwu0e3zEyc8bnTk168un&#10;exdediv6Vq9t5R6dMaJdxOHpHbx/LfGo72XsSLJhU9j/jVrn/3GNb19e/Eat74ImLf26dO1FwVMe&#10;LhRyZPj2ehuuRFeb/nd0kx0hCUMX7Q76/uzF5Z82bdas6uC48SMLbXgoJmrvyPIlE7Zt/nFyu81H&#10;f62X0O5gs2J/fnDq44V95h/6JrJAUIGgH55+8fV3Dr/54c2tR24U+OpSyWHT931e8LWARm02PhFw&#10;qlHi2cKbj8bOybtmixsm+hSecHT50UsTvGaX2fXzT5NnvOEVd8zddfPy94I+KrtyUqWQ11fHHXIp&#10;+OeLT+XrutL3cMOXOzSokr8rvmW7zp03fzZ7X49Qyx+xN5r9415iYNPzF7d3jAn58YUPDkW+VnFH&#10;79U7VobsObdm07YePXs2bVyq4w9dup7oNK9U95+9Plq5rs6siudPfD7sjaO//tHv+MHB8xsOGHRx&#10;/foDvyxdvGBJx5nv+Ddo6HFgxvcBw967UcLS/drVEZM+q9LyzN5n3o51/7XC2an7mkU0WDi+xYbO&#10;oSERH30dMvPJmCo1Gp/9eOxP8zs+Vf48NqEeMOfhsJOvxG2p4mH5PrBT6xZhnVrvOF8sNn/tn2cv&#10;G7L36JTp8ZWvnzw7bfUzg+fVuNTkxBOR5avFtTno22hH+Wf+PV9p2UPFV27reXD2vjL/iwrY8kal&#10;t5/uE1Cz/JLuJQ5W3dmsxH9K1HYd/lzHur++371Vx949Xxk84PEGYV16v/vxH/OG+HxYcG/9ct/N&#10;ervjV7/+23Vo507jWz917rvJf37y8+tNBk947LkWVy5WSzjpOqFGqfCzQ4vs2lree9zZjr+91z26&#10;XtefP39y0/rhNUXlUpZCriMjdiXTdaY6VX18GtxZPMzUdfZi8JC+I/v0C3arMahXn/Yd3V7pFzx8&#10;wJDBbh7u9bDGWI8aLUYOGNjXzcO/ubdfgx413V4a2St4xGi3F1u1aYmN8Pq9PaKmW/2WWDNrBJ5p&#10;haW0XGu0aujp7unu7uHp7e7p5eHt1c3d/Sn8w30vDOnLW9xSvgUrcPUb3JddXm8H9wtydXfz8XJ1&#10;twX0wHo38HYLcpPXPDz9fbBAmPyr22DrNXd3Xw/0zCa95ueD1Nhdwx2e6G5jMD/rYf+su6+nl8N9&#10;ft7sfEzyrK8711ZKeg2bpXmgm5nhzjvkr6TX/Hx8/bHmmvyLLR/yV5JrHp6eHg0c8pvMfR7uHtzb&#10;T/7FFp+fh2PeknkWn83fIb++3p5YSS1pfL7+vg4y9fP0cbzPz8NeVu6+Pr4O7/Dz8rC/5ufj5fAO&#10;P28PPwc5e7MnPmn6/Lx9G9jLwM/Hw8vhWS9/D3uZ4ruhhz9pfPi+Xg7v8PDjVnYMtu/r5+GHhens&#10;rnl5+zk86+Xn75AWbw8fh/u8vbwc8uHt62Evez9vfz+HtPi4+zmkxcfLMc0+vr72383P19fT4R3g&#10;lkN8vr4O3PLzxUJjSWUAlUTXvcM1f3udpOra6wGuOcjKw93Tw8suzR58iZ38cM0xLR7uXvac5n2O&#10;10AZ+/jAQa68yKC+OXjpgwUO7a81cEgL7rOXM571ty+HWK6Z9W9EcK8BA/sFu3IL0o4DRvdDmehW&#10;v8OQISOwdqKbXJcxYHDQEDd13sqtu1tj9z59fJFNTx/3oF79QA8vj95Bfv59vD18+zTASor9mrre&#10;+xbrUorDR6C8l4Ux0uXXwN21WrXW7du4uri4FAcKA48A/F0MUKEgTooBXTxcXF6uYL2Pv1UohJNi&#10;wJP5XVx+yeviUgbnjKscUMI4z4NjaeM8H45FgGKACs/hpJjxA9G4NAKYFrzOdh2nLl2BOjwxgjAC&#10;47SGVysEehAuLo1xgXG0BJie5OLdjuuVkea7xbsdd2x3qZv/q3xE5bzJxRuMeJ5ulNelJI7+QCgQ&#10;Aaj4H0ICCzyECy6CojDC2GbqzMXlzjmyJC8PxP9ewHKiYV6X33CMBWoA6jyPi5sLo+XfHQPisf5z&#10;/JO+oiWgJaAloCWgJaAloCWgJaAloCWgJaAloCWgJaAloCWgJaAloCWgJaAloCWgJaAloCWgJaAl&#10;oCWgJaAloCWgJaAloCWgJaAloCWgJaAloCWgJaAloCWgJaAloCWgJaAloCWgJaAloCWgJaAlkNkS&#10;4PTIIAOcBpnWwGmbnKo52gCnJ5rDY/gxEhgDvAVwKuSDvA+Py1AV/78D1LP+vOf/nGPJqZ86aAk4&#10;SwLPI6KtQMNUREid/wS4DgSk4n77W8iz14ADwG3Aki9fPkupUqVOVqpUaRwwpmLFimOqVq36TcmS&#10;JS158+a18B7gGvB/ANNaEEhLYNpjgASgWyoi4HsigS1AWt+ZitfoW3KZBF5Cfq8CcUBqONcK910B&#10;DgNlgNQETppvCewFqO+ifPnyomHDhqJDhw7ilVdeISzdOnezvN7zdUuvHr0s3bt1Fy+99JLw8fER&#10;pUuX5kR98u4WsA3wA0zz+/Hr3qELbrkBfAmQ93cL5Nc8gGn9HNB8gxB0cIoEyIX+gOJcW5zfTZd5&#10;/yKA+r8QuJcukpMzAXLU8thjj4k2bdqIl19+WfKsV2AvMWTwYDE9ZLr4aenP4sb6m+Kf1X+LDZEb&#10;RMiYEDFyxAjx+uuvi4C2bUWZMmUU7+KNOEvjmJrAcuQkwDS0uscDRfH3aIBcY/lQAdBBS8CZElCc&#10;oz4SQ4BH7vIC6qCyVbQDKXGOen4IsBQqVEg0bdpU8qxz584iKChIvP322yIsNEzMnzhfxK+5KCxr&#10;LSJxXaKwrLOI2+tvi89mfybC8ffQ0FARAgwbNky0bNlSFCxYUPFuH+L2Bu4WmIY4gPwZCjCvKYXK&#10;+MMXQCKguZaSlPR1Z0iAevgsQN1k22ohcDf7YebcFtxbFVB2kXH1Bk4DAu0x8eKLL4qnn35aPP74&#10;4+LRRx8VQ4YMEWFhYWLa2Oni79X/WHkGvpFrCgnrEkRsZKzkJO9t3bKVQLtO1KtXT9ZHETdtLN/B&#10;d6l341SG/PifdciTAPkzH0ipXGB6adePA7x3NaDtGoSgQ7pLoDbe8CVAvaNtCgCou8kF6uROgPee&#10;A8hR1tdmAlfz5Mkj+VW9enVRtGhR2iQJ+EdE8PBg8C1UfDd//x2umfiWuNZq5y6sviAmh02WNu75&#10;558X8K/IOB566CFBGHFexXEc0AxoCvQB9gA3gItAGJAS10rjbzMB2nXGMwNI6V78SQctAadLgG2u&#10;WQD17zoQA9QF7G0ILrkUBcYAJwDW2W4DFkBxQR7ha5TtryJFCotihn2bOm6quLnmplDcUkdl33hM&#10;QP3y/aj3wbcwWZd0dXWVNs7MX+NdfCffTZD/l4BtgD+QXLqL4PprwGGAzzL9XQDaOh20BDJaAtQ7&#10;2raDAHl0AVgKPAdQV+3DY7jwH0CwrUa/CPz70r9I/0j9+vVttqlUyVJi+PDhYuW0lWizWe0YuZUI&#10;mLkmz2Hz9kXvk3VK2jdl02gjmzRpIlq3bi08PDxEiRIlFL+vIQ0RQH0gP2AO5F1FoDdwAGC+4oFF&#10;gBugg5ZAZkugKBLQCyDvlP2gTZgOtAdqArSH9JskFCtWTDz77LOiefPmws/PT6A/TbBeib9JHraF&#10;n3H06NGSPyvIN8UxWZe8wz3bdfz963lfy/tp4958801Ru3ZtW5yPPPKIwKLS4plnnpHx4z20bXMB&#10;pqmEAS8cBwKbANZ7eU88sBioB7Bs0UFLICtJgLx7AVA6S9tAXAKUDgvWGxW/cF2eV6hQQfa1sT+N&#10;vkb6JIkJYyeIv1aeQp0xQdYb6Zs0g9cvr7ssFkxeINt65BufH4z+gxYtWghPT0/FMclnvs8A+cQ0&#10;nTFAm8drrBuzrJgKaJ5BCDqkuwRK4Q1DgVppfBNtQSXgRSASoC7LuiLbVmxX0QfZoEED8dxzz4kX&#10;XnhB2iNVD+zdu7f0SyrOTQydKJZOWSo2Rm0UH0ZtEpuiPsTxQxw3iZURMWI6/JfkGX0rfIZ8q1On&#10;juQV/ZzsY6Dvk/a0Ro0aomzZsqq/gFy3IG0HgI3AYMAbcAXSElg37QC8CCTXHsRlHbQEHCTQCFdu&#10;AqeAgUARIC2BvIsCElmHbNeunWC/GttltD9sV5UrV07ZG9m+Yl0yNCTEauPg36ePX/FI8Y/XQtXf&#10;JM/UfdYj+TZw4MAk7UH6LMlBvv+dd96RaSDvkDbybRbAtKY1kFt1gVXADeAHoDCgg5ZAaiRQEDeN&#10;Bsi3BOAgEAxUBuz9C7iUbKAOBgFXadNox8gvjs+ij0TVJ3l84oknRJcuXcSYMWPseKZ4dKd+aeUf&#10;rhs8k3aNNo22DSAPZX3UOAYHB0u7ZvZVsi+c7Tmm5+GHHybnrhppvV+bRDvoD9CXEg+wPvolQBup&#10;g5bA/UqA9UmlS7QD54E9wDigPeAFlEgGlXCNfnPqoChSpIjSa+q25Bp9k9R32jnFDxuXlO26j6OV&#10;b3fsm31c5PKrr74q23PkP9NhB3IuEmgF0L6XAezzxnw1A3oCi4HDANt7qkwajPOigA5aAmmVgKor&#10;0X9O/boEsBynjl0DlL/BfCQv+XebTlPHa9WqJe0c63rO4Jg9p+72m+9ToO+T3GvcuLGgn4b+GyOt&#10;FhxvA7eAc4A5Tzxnvvh35p/3cNzKh0B3QPMMQtDBqRJwRWw1gZ5ACLAR+MwOB/CbeivriY0aNZK6&#10;bV9XzEi+qXepI3mpznkcNWqUrHMyzSb/iX2+1O/FuG8U0BwoDeQFdNASyAwJ5MdLFwGWKlWqyHHH&#10;ffv2ten23exPZv+NvGObjmkHFgDMiw5aAllZAn2RuBv0TXDO2muvvSZC4GvMbC6l5v3kG+ciGPN5&#10;biAfzIsOWgJZVQLeSNhp9qFxHEfXrl2l313V21Kj85l9D9PKeXT58+ennWPbjHnSQUsgq0mAvrx9&#10;gPDy8pJzROmHz2z+3O/7yTeCYzCZF+BLoCigg5ZAVpEA/QWzAAv71TgnmzYiO9k1e14y7cb4FPoh&#10;owDtE4EQdMgSEmiLVFzheH+OmWKb7V5cU39ne4ljHNnfXbduXdGrV690sYmBgYGSP3wP38fxJfYc&#10;s//91ltvCY6JYd4A5lEHLYHMlgDrkYcB0axZsyRtNsUpez1Wv+mDZ98Xn1VgPxjHK6t7nHFs3769&#10;uX9NvotjN+U6DSn0pzPtRLdu3VTa2Meh65UQgg6ZJgHWsWYCFq6FwPWzhg4dauPKvfjGcV141gEc&#10;X+Wsth/TU6BAAYd38L3s6yaf75ZO/o1z8nA/65VhAPv+ddASyAwJyHokx42wHskx/dTPu+mvslfs&#10;+zbW80mWCxznlZp4VHwpHbluEASTLJju1PRVjMDaXxyPhnjiAb/MELR+Z66XAOtWrGPJ+dPK938v&#10;e6F4QX8Kn1Ugvzh3QP3muC9174McOfdGxcm2mFrXRF174403UvUe+oCMZ/biWATQQUsgIyUwGi9L&#10;rFy5sqxHqnW0UssN2kI8L8H5AceOHRPnzp2ztbPo10htXHe7j2Nc+B7a0ri4OBEVFWV7L69z7Mvd&#10;nld/o62tWbMmn+WY0IGADloCGSWBWnjRKfYJ0ybRp3i/db9BgwbZ9J58O3HihDh//rxt3RG2me43&#10;TsUN85E+T6RVcO2vhIQEsWfPHtt7eT215QTTwnuNtmAcnq0M6KAlkN4SoI9Ejo/kWEPOWUuNb93M&#10;AZ5Tf01r90jeMi7ELcH2oP0zafmt6qjkydGjR2V7Tb2DawmlltO8j+DamHjeAiwEtO8EQtAhXSXQ&#10;ErFf4fjITp06yXV50sID6i7XUEBcDuBareRwarlwt/fT51+8eHH5DrVWg3on+wnu9mxyf2N8Rp/c&#10;RcSjfScQgg7pJgH6CegvkOuB9OjRI1X+veT0VtkLrs3F+BS41kj//v0l15zBN76ba6Kb53bzXf7+&#10;/mnmM8sZI72f4KjnEEAIOqSLBAIRawLnZdNfx3X6k+PS/Vwjp+izoH+SdUiO6eDzzuKaSgvjpT3j&#10;ex50fhDTZvhhbkAeXdJF0jrS3C4BOY6E4z8CAgLS5CNRup/c0dn8Su4d6tqDvovP02bSzwOlOAjo&#10;/oHczg7n5Z8+geLABMBCvzp9hxyLpfTXGccH5cD9pMEZ72Icxnhm9g8EAjpoCTyIBErg4W7AJuB/&#10;AOtOst3CsRYcl+EMvb0fnmS1e7mmpSETymcs0B7gWhO6TQch6JAqCTyGu0KB4wDLbgt9GNzbifVI&#10;+kg4vim3c4355/hPo05J3rGPgPL6F9gDBAM1AN1nACHo4CCBR3AlECDPLOzL5jrg7MvWtkytgZn0&#10;SM6xf4B7FbDvkPaO8/+Mtb7IvwsA++nqApp3EIIOUgKV8f8q4Db7qHx9feX4/Nxuw+5Vf7WXD38T&#10;an9Vo59O8W4s5Fsa0CF3S6Ahsi9tGueiDRgwIF388ffS3Zz0d8VDrnHJPYAKFy6s6puHIGvKW4fc&#10;KQF++zhA9v9yjkxO0vuskBdyj+1dtn8pZ4BrEPUGdP0SQshFQXKN7X2u66/K5KygozkpDZSrAsev&#10;GfOBrkLPggDNudxBuFrI5p/kGteh0lxL6gdxJt/NsuU511A35hiQc/0053I84YoghzsBC/1pZn1w&#10;pp7puJLnMOXN9ZQMOxeP79Akx2tc7s7gaGQ/8cknn0zzWGPNpeS5lBq5kG8E1542+u4O43s8lrtV&#10;MsfmnvXIUxyTxXV0tG1LO29Sw6273UPZ+/j40H/C/oKFQF5Ah5wjAbbN5TxRrjWuuZZ5XCMPKX/O&#10;8eNcP3yXK0DLnKNqOieQAMcWxbMPlv1Cdyt79d8yjovc2xjfhdBz6SCEHBTCkBdLmzZtNNdgX7JK&#10;mUI7x7Vn8W2uA61ykL7l5qy4IvOHOVaL+9RnFV3T6bDynuvk4vsQi3OzkuagvHshL9fpk1TttvFh&#10;4637zRt7zmvdz2CbB7lPML7B6DGjBfdewDf6HSiRg/Qut2ZlEDKepC65ZfYWETk20mrrNOcy0OaH&#10;yndNCpssPp273VrmoX7LuRj4RreA5rlVSXNQvjciL0nWNj2+7LjYPtv6vZXNy0wbp9Kgjs5Ki4pP&#10;HZ0Vb9riIdes2BT1gTi16rQYFzJOcq5jx47kG/sGQnKQ3uXGrLAfYCf7Vs1rIFyJvSIuxF4Qk8Mn&#10;2+qYadMh59TDyAfOI3Nzc5N7xzkrLYyX82N4zCqcCw8bJ86sPCNurL8pIsKmiFDYN/aH4jsR/5cb&#10;lTQH5bk48vIX54QofZs6fqpIXJsoEtclit1zdotwc31SnlvrPM7S+dTGw/W5kFbhTB8q1+Li/E+O&#10;FU5tOtLjPnIqjLIFPn53q5T97fW3RfTE+fK7cE4v9wVC/jnepCCgQ/aUANvfZ9mvauVbqJg1cZbB&#10;N4u4se6GWDRp0R1dNHMvg/3man1ljut0ls5z3BTyL1q1auW0ONOcNsh29vjZ4vKaK8KyziIS1ieI&#10;ZVOWy3Tx25QtW5ZpPQNonwmEkE2D5Fu5cuUk3/hdZ0+aLSxrLfKbW2DnzsacFVPHTrWVv7IczmCu&#10;UYc5dh4yluuCpFmn7dLN+Z6Mk/MgnBVnWuOZFDpZ/LHiD9g2q+wT1iWIFVNW2PjGtRiQ1rOA5huE&#10;kE2DnX0LE5HjI6V9YxlL3rFueWzZMTEpbGKm6iT3tIKM5TogadVp++e4vivjdPaeqfbvudfvcWiz&#10;HVp8WNYjWY+32rfbYuGkhTaZV7Hu5aP5lk2JZiTbof0WHj5O3Fx7Ezwj36zfnjrw69JjYkpYhNXO&#10;0U6EAnb2wmm/GbcpftpdcoLccGbdz2zfZBsqvfJDvyPykFQ+1t8TwiaIwwuPSK5Zyzi0nSH3W+tv&#10;iRljo+QzzL8xzkTzLXvzzeaf5Jre/K7UidPLTxt1SvBN1i2t/pO4lSfF7HGzrFxQfFBHZ+qqilMd&#10;Ebex94ygbzyp3qad90k5zLxb86/iD7X7ra6n6WjKi3wev6PQx3ls+TFrfULV4ddZ6xXxay6K8SEY&#10;d4C887twvx6omm6/ZW++MfUcJyT69Olj49t/or+xlre0b4YesF1BO3c59pLYELkefUNjk9igNOlg&#10;ShxVugk9Y/nPuI31iuVa4c56F9fzY94bNGgg8yLfhXcrnqmjc95n5TK5Ex4aLlZFrBLnY88bcrZy&#10;jPZNyhky/2HxD/I+2nmuHcM1CJHWfUB+QIfsK4GBSLoxvsSqE7HTVgu21xXX7I8J626LH5f8KN6b&#10;+J7TbI1Zp1m3Cw8bK9ZHrRf/XfRfWQ5wXVmuNeDM+QscL4q8y3Uhqdd75u8Wm2dsFuPRnjKnxxnn&#10;oYif8URNiBLfLzwo6O+X9XWWZ8q24ajKNaZD1qnxHPsemU5A979BCNk8eCP9cvyk0quJ8I1cRH3G&#10;1oYz6YNsY6yztu1urb0tDs7/XiyYtECMNcZC2Npd0BOHNpGhc/bXbXYEf58UOkm8H/m++GvFX+B8&#10;otjy7hbBfbSRRsF9hFWdV6X1QY6Mi/s65sufT67NGjttjSxnzsWcE5vf3Wxrrzq80yFvRj00ueu4&#10;NhZ1gbkT5opvo/8rbrBtjHzZ5LjOkW/X110X08OnSb5RVvSfMv9AKKBD9paAnB/ANTNs8wOgI3vn&#10;7rlT16FO2MMol1Xb/s8Vf4pPZ30q5k2YJ8aFjrPVhZLwAfHa/x4bOlZMxnjBFRErxTeox8aviZc8&#10;Y5l/ee1lMTV8qmjWrJnUN66ZnuR56OKD/jbGJoru3bqLCaETxD+r/5b2JhH2/dLaS2L/gv1iNex9&#10;BHxFTKutPEny7jt8YxuQ9UWWP+xP2zpzqzix9IT0f1h5Zsc1k1xZvtG+HVh4IIn8ateuzfzr8ZPZ&#10;m2fm1Efgh+DcbqW/9I1dXXfVkWcm/VAcJOfID+oT60kcC/bTkp/EHnB2K8ZLrJ2+VsRMjQGnVohV&#10;U1eh/bdBbJu1Dfz6jzix/IS4uvaa7N+V+ijjsvpnPn9vhwgZEyL3IE2v+UKqH71evfqSSx/N+DBJ&#10;OcM0sW5Nm8My5dv538pyZWPkRpmX5cjTyogY5HGNtMW75u4SRxcfFX+Dt7cgC2uezOWVI99kPYJy&#10;Rd5vr00QcyfOwXewjjGjH8tYs+sIvlFR80fT59lWAnWR8ni2kdg+kvWn0DCx872dVn1x4JiVX1aO&#10;GfUhw97JtgjP8YxVV636yvESNkCHpR6a44WusWyXz+H8wuoLqM9NER2MfgD6S1RZ4Mwj81u4UGE5&#10;XmrkyJGCfWGnV5yVum9hvY/pAmReeUwuX+AjOck82fLF8sd4zlouWZ+VcZrzLc+tz/HZ76L3G/m0&#10;2kyu/4lvQ7BM1CFnSID9AtJP2bZtW6ONFCr7uE9jnLpNbxSnpB4aPDPrjsEzyTnz9Xucq/Jd8Y02&#10;cn3kOsn90qVKy7WquI+wM3mm4mLZ0qRJE6nT7HPgb9qsm+tUH6Q9b6xlgioXJJds5cudv92vDHg/&#10;69LT2G6TddVQ6Zdk+xLfJh5gmahDzpFALWTlNNfnknsBh6JtBCyYvEBcX3PDqFday3lreW3SrXvw&#10;6V73W/0yKr5E8WX0l2grhYuWLVtIHnC9bwefRZL204O149huZZ2NeZdtWOSb85GsPlpll1T60ud4&#10;a90tsTpidZL2ocm2sSxkmahDzpLAGGQnsVq1atb1Jw3OfRj1kbiFPgBzWX4vDt3P36VdQ/lOO/rb&#10;st/k3OZ+/fqJ/PDhPPLII07ZC1zZs5SOqj/d3d1dcnssfD6HFh26Uz98wDLlbvIgrz+b/Rl8JNZy&#10;g2ULeU/+43twTwGWhTrkPAmwPb4LEC1atLDV3+hv+2TmJ0Z5nw7lO+tj4NovS36VvkruYWGsBSfX&#10;PiVH0tO+MX7T+nPi5ZdflnmfCH/l9wu/N2x7OuTb4DD9StL3yfEs4Bzn31SvXp1cSwRYBuqQcyVQ&#10;G1k7yTmo7du3v6Pn0IOP3v1QztFJ0p4zdOZ+bJ9qp8l48DzL90OLD8GuTZT9YMZYeOHl5XXn/U6s&#10;P6Zk4zjGhn5Q2lT2+VH3w8PDZT+FtX/ayjmVftlGM9pud7Nftr/RhrPtS5mhfGEdcsfsHbZyTaWr&#10;efPmsh6N77AL0D5JCCGHh/HIn5yLmWTPDujfsohl4u9V/1j1Rtolkw5Rl+iToz6ZYdxn1TPWG/l3&#10;q9/v6pqr4PFHsk+Y/kG3ym5S11i+cxxTets1pePqyD4+5p1rcQ4ZMkRygfZ9/fT1xhgAptvIgzlf&#10;5vymeE75WOXF8ZFrp6219rMZ9pt55dxXYy3zOKSDZZ8OOV8CIciiKmNF48aNpe4rnYwIj5Bl/nXM&#10;R1W+RWtZnzzflD+E9swKi7iJ9QIOLTos3kOfMO0I7UmZsmXkO7lWGPfi5fsymm98H/feZv6LFy8u&#10;x1LJsf1I44yxM8S3C7612niWLSnyKrnyxspT2rT96M/mekxqjBffSZDrxn7DJ/H+RjlfzXQODQlI&#10;vtWtW1cUKVJE6l7lypWl7ikdYdt+9vhZYl/0PnFp9WWpe9Z6Vkp6CH2Djl6LvSbHbMzD+Cb6INlW&#10;YZlurBcg6tevf6cPMAPqkKoMUdym3jNNfn5+Mt9ci6579+6SD/wby4ZZmCPBsTCXYy/L8uOevEM5&#10;czX2qvhu/n45/iYM+ZbvRVwcr8U+QPU+yF9zLffRkG102S8VHBwsxy3yN8d80dbRnyF1z7A/48PH&#10;i+XTlosdGA9yBPMmf8P6Xicxd+evmL/E78v/wLUjYtfcnWLFtBViYvgkm93i3ksVK1aUes3x72pv&#10;RxW3mQsZfc40cK4d7Q3rd7R55jWVmB7me+nUpeLz974QR2Crf1/+u/gf8nxy5f8E1zg7ijH+O+fs&#10;FDHTY5DviVZ7ZnCMz/MdQUFBgns1U77AbaADoEPuksCLyG4Cy1zqhLJBxrqj0hZ5e3vLOTz8m3X8&#10;sbXsZ1snPITjB8fawGu0CxyjNOqtUYJr/yifCN4j+cwx8FmBZ4rXKi09e/YURYsWlXzg+Jt27dpJ&#10;e6T4Iu9j3gBzvqUcbPlOWi/mM2wbUoZG/VEdz0EeZQAdcpcEmiG7t83+QeoI/Rnsp3J1dVXlsWzj&#10;sM/q+edfEIGBr4nBgwdL+8f2F/vNBwwYIDhGsTn6F554oqoaCyifJ+e6desmeab0W+l7VjiqNHEM&#10;I/eHUtygL+XpZs3EwIEDkXaUN5AN+cajesY+/bxO/w/zy7Fpxp6KksudOnWSa/1B5nr+du7imcqt&#10;5JuHh0cS/VG6RC5xbjT9GsZYWhv/8uRxkfUv1sEMP5vtb4hc+v18fX0F+7Pvpp/2+pqZv1U66dNh&#10;2cI+A+aF+WM/IecY0NfRo0cPmS/aapYzvXv3ln159O/T32r0X8tnaSs5do6yZPxGnVLzTWlg7jrK&#10;PQWoI8npudI/HtlPzHYY5xbQHj711FOCa9vQdpGPnEvSBOMTWYe02oOUbUBy78pq15hntmnJFfqQ&#10;lJ0i/+4FrvNJHxRtnLmvg3Eafqm/EAfXlNEhd0lArttVunTpJPbNXvepJ+qaOudRnfNvyf1Wz2Tn&#10;o8oX7RPLG/p6/P39BesELGM45pPlD+vfXHOF9o5t3eTyzPqqURfYCTXT4yRzF9eY24LAYZbdLIeT&#10;05GUrpm5ltI9OfW64qD5mFJezXLiOs+QN8FxyTrkTglwrQxZB0xJZ/T1B5uXoOSn1gmDvEflTlXT&#10;uYYExgHSt6j0Qh+dwy8lR2XjGjVqRNvGvje9hymEkEtDe+Q7gW0SpR/66Fy+UZ7knLGW63nIu1Iu&#10;1TWdbeu3P1++fHkHn4fmnfN4R1+J0b+g15bM3azjuqL72MfL8VuaY87jmFmWar0iyDoyd6ubzr2h&#10;A7LPVrU1zLqizx+Mg5SpMU45AbJm/V2H3C2B55H92+xP0nx7MG4lVzaxP45jwyBjjpusmLtVTece&#10;EigCHOHYfY6dTE5n9LW085BjoSFfYhOg+7khBB3kuoeZvuduTuQ1x2JCv9gP8ILWMy0BQwL+OF7j&#10;WEFdp0y7LbMvLzgOjOukQLYnAI6f00FLgBKgn3Ivx/dxbqS93ujfaeOg2usRsp1KIeugJWCSQCDO&#10;E2rVqqVtHPqoH7SM4ZhUw08SD7nWNclZn2oJUAL0mxxkXxzHuT+ovuX25zlHHPIkFgHaTwIh6OAg&#10;gUBcSUjvtcVzOhdp24y9gbVtc1AxfcEkAZuNU3Ozczo3nJ0/+pvU+paQq7ZtJuXSp8lKoAuu3uD4&#10;2pTmTjpbR3NSfJwXbqypcApy1HsCJKti+qJJAvRVbgHkHrc5iQvpnRfaNtbFIbtEYAygg5ZAaiRQ&#10;Dzdd4Bpd3MNF98mlzl/JsSTGmgkHIT+9J0BqNE3fQwnQnxYG3Nm3ygk+8vS2L5kZP+dXcD0uyOwK&#10;EADooCVwPxJg+bwLwJ6ILbWNS6G8oe1nO9e0t9QMyCwvoIOWwP1KoDYeOMk+Oa5PlZn2Iyu/m2ui&#10;Q07ELkDXIyEEHdIsAforr3K9b66rnJX1PiPTptq03OfDmLvNPThYPumgJfAgEmDdKApIZB+u9p/c&#10;8Z1wjTtjz5+rkA/LJR20BJwhAa5VGQ0ksl/Ofg+ZjLQrWeVdXM/c2NuEXOsPZMc2G/1ixQGutd0M&#10;GAiwH4NH/q4E8NvrkPESoNwXAZYnnnjCtldiVtH/jEwH12znPo2QBddIGApkJ66xf7UmEAx8CvwP&#10;uAbcBiwm8Pd5YD/Ae2sAehwohJCBoQzetRewcE+33LjGEOcrGfsAsE+bNj87lP/kSUVgGLAH+Bcg&#10;t+TePfStcn1M7pfAvaXbtGkjuN8Kv7GxXxDvvQCMA6gDOmScBChv2rlE7j2g9r/OSPuSWe9if7Yx&#10;f5R1yHAgq3MN3e956iKdC9HO5PopFvbHc58ecop2Wo3Zo/+HYBnap08f6Y9m+5RzRVpgnzGj7kze&#10;HQL8AR0yTgLUs/lAIvt4uScTOaB8dpnFh/R6L/PFvX+MfXKyS3utMri1EDy5gP16LLRdzbCf3aBB&#10;g+R3UvziXIauXbvK/bb4LclHfFcb6HutWrWqzD/3KTH+9ieOemwohJCBgZybAVzlN2F5mRP5xjUR&#10;THp2BvntC2Tl9lpR1AGnwp7FkWedO3eW/ThqTxb1jbg2FPsNjTmx5BHba6eBnQC/awiwBPgGuA7I&#10;fci4XyvOaec2A2wL6pBxEqDedQHY9yRq1Kgh6yOq7Ewve5NR8bIuVbZsWaVf1DsfIKsGfou2KPsO&#10;wB4lcr4r13WeMGFCkroH9/LjeCGjXkzexAPLgRcAthXsy5ICuNYG+BJI5NwHwwaSmyUAHTJeArXx&#10;yl1AIn0JHTp0yLa2jmUFdZL7lXKNQOTpBrAQoC5m1fAYEjYT9cErrDMOHTpUREVFifBw7KlujENj&#10;vrhHj8mexeGZcKAmYM8xXHIIRXFlDHAcOAPMAbR9gxAyKfB7zAAuArLOz7151ffODkfqJMeLcP9g&#10;5gGgTvYDsqpewdTkaYL642/Yc9bCddMjIyMlKG/mh0f6tLgPrZGneBzp73ID0hL4nUsCWVUmaclT&#10;dn0mDxJO39WnQAL9C/Qrs7zNynyjXnI+O+vDSDdxFVgMuAFZNRQE1wbDHxLPvZw5z3XhwoVi0qRJ&#10;UtbME0H/vlF3ZF/hx0A9IDX2LKvmW6fLUQL0pfQCTgAW8o77zdP/nNm8U2W+Kv8DAwNFtWrVVJuE&#10;Osl2SisgK+tkZaRvC/z6t1lHnDZtmuTa2LFjbfLluDuTTWNbaxDA76JDzpUA2xXBwEEggX2nqPeI&#10;V155RbaRMoN75Bt9c9yL29iTjfaM/jf24wcCRYCsGlh/aAqfyPE6deoI9o8tXrxYzJs3z9ZWY/44&#10;l4Pjy3FvIrATYPtah9wjAdb5A4EDAP0PgnPHudc8dWP06NG2tgb1xWyD0spJcxw8p6+OvnGur2n4&#10;QaiPl4BPgNZAVm+P5Ef9sT/8g7L+yPzExMSIWbNm2Wwa+67pezTGhLBOHAVQ9jrkTgm4ItvUbbaN&#10;fgdYf5Nj7Dkmk7rCsQ3s80or79RzHCfRo0cP0bhxY2nH2EfIdwHk+2EgAqgPZHWeIYmSM/MwnucG&#10;22MRERFi1apVNr8IyyTyz5jzyjzGAZ2BvIAOWgKUQAmgG0DuUf8vAaz/yPKZfmuOa2D/auvWrWW7&#10;n/0MHAvBcVWvvvqqtFdsv3Dd8BYYc8R+6UqVKonChQur9hh1j3GeB/YBkQD5Tt5nl+AGu7YTbbFE&#10;+k5Zd6RdI+dUG5RjRsqUKaPyuhMZ0/XH7PJ1Myed1P+awGvARoA68xdADkobiCP16Z6Abkq+GWOT&#10;ruGZwUAlIDvYMSTTFpCVPAHwNR1HvdvCvpXly5dLrk2ZMsVWh2R93BjbSDlFA7r+aBOhPkmlBPLi&#10;vuIAOUh79A0g/fVNmzaV+4X6+/vL8YDK9nEM5/jx48WCBQvEihUrpC+hSpUqidBZ6mB288vR1x8G&#10;O32FdpvtstWrV0uuTZ482WbXOIbENKZzaDbMJ5KsQxaUQEuk6QptFttlyheijqxX0Re+bNkyERsb&#10;K8Fz1jlRv0xA2y0a+ptdOFcBed1arly5BNaVZ8yYIbm2cuXKJH1rbJfiPuI00AdgGaWDloAzJEBd&#10;oq8tkf0JZp6Z/Ze0b7RtinNLly4V7F9DO5B1ra0AdTkrh4bwLR5Gv7ulV69eYtGiRTIvzNPEiROl&#10;XeO4Y9P46ePITKOsnCGdtmwrAbZLdgJybGNynOM1js81c45tHvZTcbwTnt0LuAFZLdDX3xd9JKc5&#10;75N91fSJsNxg+pkn5o1+W5Y3SDyRVfOS1WSr05N2CdTCo3GA9EkmxznaO+on65Ns81BnWRfjWH/s&#10;7WthXzGebwqw7zgrhMrgWgzqj9LXz/YZ003QPtNmM0/so6fvFQlWXMvqtjoryFan4cElwPrTSeio&#10;nIdgrk+az8eNGyfHXijOsb+K9oH+Fo45RBxhAG1mZgXWkaX/kfPU2MdBX7+qC3PcCPPAPHH8qTEv&#10;KBHPrAY01zLrq+XO90rOcRwF+95o55KzdZyPMnfuXJudI/emT58ueYq9yhPxPPdQpi8mo30NtGkL&#10;0cd4hfN+2FdNG6zKhujoaNv4LNplYw4NuZYdfa25U0NzXq4l55At0bBhQ+kzN3POzEFyjO0h6jOx&#10;ZMkSwf4stJUsGGd4Bbq/CPHUBdK7jlkE7xgIH/6ftWvXtrD/+t1335U2jemiDaY/kjaN6WffmrG3&#10;FcfEzAOyi48VSdUhB0qAnDsOCOhvknUxFffUkW06zldRNoRHzhXr1q0b95CywFdxAfaOvKsHOLtv&#10;vDQ43QfxH2D/BPdjpJ/RbNPY3jT3rXEsjalv7fV0SBOi1EFL4L4l4IYn6KuzcJ4ox1+a23H257R1&#10;yn9JztHu0SfBscz169e3oI/vEuLaA/QBKgFp5R6fY399MHh2GHMREtl3zTXh2SfPdhrfT5s2e/Zs&#10;W/2RY7d9fHyUX0T3rUGAOmQ5CXCtgwXADY5LVmMy7LmmbB37xjmuXvncFe84V5PjVLgmAdcAgV/l&#10;POL8GogE2gNeQAkgOT8LrzEdzWHLRgGf4Pl/MbfO8swzz0iezZ8/P4l9Zf+amh/KtHIcpGmO0GHE&#10;Rfutg5ZAVpQA7UlX4AQg9Vat05cS7+j/I+9o78g5ZXPor+AaJuwr5xpWrG/Cv5IA+3kNc3nOgEu/&#10;4R2fmcFraGudhV//FvurwVnpc6TPhu1Fc/zkmRpvzLRxvBbrmMZeBOybXw1UAHTQEsjqEnBDArcA&#10;N8ABub+vWs9B2Td7/pETbMuRB4oXinvkytSpUyX/6GPhHJ+OHTtKfnD+EG0p7RfXp6RPf9iwYdJm&#10;mW0Z42K9kTxWY42ZFqJ///4CXFb1x1NI90BA+0UgBB2yjQSUrTuIFCcWKFBA1hGTW3/dnoNsy9FH&#10;yDaW2aepeMgjQf7Qx8E+aWUf1d/Ukf4Q8o5rZZnXOuA7yUuuMYG2HblGm/YxUBvQQUsgu0qAbaox&#10;QBxgYX2NfQdqjWF7O2f/m3aP7SvyZc6cOdK/qfhFLpFz5CT5Ru7R/8n7yFfla7SPk+/mGkosA5Cm&#10;RIBlQiCgbRqEoEOOkADbQuGA5B1tCudCd+rU6a7rqNjbPnvupPY3ff/sa2OfhTHPnDxjWlgWJOd7&#10;wWUdtASyvQTIu2DgAMA+ZLlWHMZTybVQuaYcOaaQWj7Z85K/6W/hfCDO0zPW7qE9uw3QnvUFmBYd&#10;tARygwQ4n7w1sAT4HbgFyDUYuIcrxjXLvZnoG2F/mVrPSPHQfKRvkWOJuU8V/Sisr2Keq/I1kmNs&#10;m50DlgMvANqeQQg65FoJlETOWwBTgZ0A+5jJPwsgOcj6J9csYH861wkpX7684F5cnP/KtVTpB+W9&#10;Bv6fvTMBk6o41z+iKHCBKFFBlEWMBkHAFUU2WcUVxAXEDdC4RBTFRCMwM+yyDQIurCKLICD+NdFE&#10;czXBoE80ixAx3tz/dUsg7gpeBGSZ6brvr/pU09PMDMPQs3/18HJ6Tp+l6u3vPV/VV3Wq0NdWYYOw&#10;QOgrNBGqC5aMAWNgLwNogj7rTsJdwnThFeFV4UPhi3zAfr5fLYwS+gothdqCJWPAGCgeAz/QafjC&#10;VLDfkjFgDBgDxoAxYAwYA8aAMWAMGAPGgDFgDBgDxoAxYAwYA8aAMWAMGAPGgDFgDBgDxoAxYAwY&#10;AwfMQAedUVNgEPiRQkjX6sNp4Q9tXZQOS+y74fhBZ4Bq1TpqH9foLtQReIky9boDD69WbaxGDhV2&#10;3YGHj6098PCH6/avDcbWzu+6w3XtCzpUr7ZS24aaFa6+cLsQrr/9UN1fYEgh/8fT6C7hU7Vqez+r&#10;SH73UP3PhB+LwPnVq32g7XKhhRA+H1KtWTUuy/f7Jl0n/m/fr2yPMWAMGAPGgDFgDBgDxoAxYAwY&#10;A8aAMWAMGAPGgDFgDBgDxoAxYAwYA8aAMWAMGAPGgDFgDBgDxoAxYAwYA8aAMWAMGAPGgDFgDBgD&#10;xoAxYAwYA8aAMWAMGAPGgDFgDJQ1A7weeWsEXoMsbqqrEy8RRkTg9cTk1Eh//FwYKdwvtBcO5n46&#10;3afm+v9BoU38z/3+zzuWvPppyRhIFwOX6kIvCucX4YLY/EvC98JFRTg+9RB0dpOwTtgjxA477LCY&#10;1gLa1KRJkzHCyMaNG49s3rz5W1qTJKb1SWIcI+wQfiOQ11pCcRJ5XyrkCAOLcAHuM014QSjuPYtw&#10;GzukijFwhcq7XdgoFEVzPXTcNmGDcKxQlMRL892F1wXs3a/tw5pZ/fr1c9dccw2IDew/MHb7jbfH&#10;Bl8/OHbdwOv8Wnjt2rXzawDpHHS3W3hZOE9Ier9ff+0/DdAhO4U3BHRfWEJfjwvk9XeC6U0kWEoL&#10;A2jhNiForrc+F2bLHD9fwP7nCfuzRTQ5Q0CjsUaNGrlevXq5q6++2uts8KDBbpjWtps6aqr7x8L/&#10;djtX7XJfL/vKPTPtGTdqpNa0+9nP3O233+4u6t3br8HFNYQtwgzhGKEoiefIJoE89NjPCfX0/WwB&#10;rfF8OF6wZAykk4GgOewRDBNqFnIDbDD4KvxAQZrDzt8RYqxb17lzZ6+z/v37+3Uhf/GLX7jMjEw3&#10;Z/wct+Xpb11sRczlrsx1sZUxt2fVHvfKrFdclr5nXclRwr333uu6d+/uatWqpdlkvO7e1PYcobBE&#10;HjYK6OcegbIWlJrqi98LuYJprSCWbH86GMAOLxawTdpW84TC/Eey5l7Qsc2F4Be51hDhM8GpPeb6&#10;9u3rLrjgAnfCCSf49SGHDRvmWCd5yuip7qtlX8d1Jr2htYCclTlu+bTlXpMc27N7D7/WZJs2bXx9&#10;VNfG13EP7hXurY8+1dD/1CE3CehnjlDQc4H84tc/FDh2mWB+TSRYKnEGWukObwjYHb7pIgHbzS9h&#10;k2sEjv1SQKPU12YI21lvFX2dcsopyWuHO9ZKHn7fcOktw/11ztt7tZakt9wVcT+3edlmNzFzovdx&#10;l156qVN8Bd/mDj30UA8+cy9hjNBF6CzcLKwVdgrfCplCQVo7Rt/NEPDrXGe6UNCx+sqSMZB2Bmhz&#10;zRSwv++FpUJrIdWHaJdfB3ykth8J1Nn2CDHB6yJsWQuZNZDr1q3jjtT6x/i3yWMmu11P73JBW2Eb&#10;/BvbHNUvn81+VnrL9HXJ2rVrex9Xr169PNeP7sm9AfrfKrwstBfyy3dd7b9J2CCQX/I/QMDXWTIG&#10;SpsB7A7ftl5AR5uFhcIlAraamhppx58Ev8Y4cRHF9x3xReIjbdu2Tfimo394tLvvvvvckilL1GaL&#10;+zG0lSska81/ls97c/abvk6Jf8OvcQ98ZKdOnVzPnj3dGWec4erXrx/0t0PfTxLaCjWE5ITuGgtD&#10;hHUC5doizBeaCZaMgbJmoJ4yMFhYLwT/gU+YKvQRThXwh8RNco488kh38cUXu65du7rzzjvPqT/N&#10;Ua/Ud16HvRVnHDFihNfPYvQWNObrknu1l9iv7//4+B/98fi4O++807Vq1SpxzZo1a7rTTz/dXXjh&#10;hf76ug++7TGBPNWPcLa2Q4XnBOq9HLNFWCC0EXi2WDIGyhMD6O4yIdgsvgFsFYINO+qNQV/a7z8f&#10;f/zxjr62K664wrfDiEmCcaPHuU+WfKo6Y46vNxKbTAb7v1v5nZs7ca5v66E3YpV3q/+gW7du7swz&#10;zwwa83rmfhHQE3n6PAI+j33UjXlWTBZMZyLBUokzcLTucI/Qsph3whc0EfoK0wRs2dcVaVvRriJG&#10;ctZZZ7lLLrnEXXbZZd4fhXrgkCFDfFwyaG58xni38KGFbnX2avd89nPuuezntX1e2+fckklL3VTF&#10;L9EZsRXOQW+nnXaa19UP1A6kj4HYJ/60RYsWrkGDBqG/AK3HlLd1wmrhbuEcobZQnETdtJ/QV8iv&#10;PajdloyBfRjooD27hE+FoUJdoTgJ3WULudQhL7/8cke/Gu0y/A/tqoYNGwZ/49tX1CUzRo2K+zjF&#10;94nxBx0F/bEvI3zndRaOi2/R29ChQ/O0B4lZokHu/+CDD/o8oDvlDb3NFMhrcRPaai08JewU/i7U&#10;ESwZA0VhoJYOGiGgtxxhvTBcaCqkxhe0K9+EDd4qbMen4cfQF3VGYiShPsn2pJNOcgMGDHAjR45M&#10;0VnQUdxveb2l6Mz7NXwavk1Ah+jNa1Lb4cOHe7+WHKukL5z2HPk54ogj0Nz2KK8H6pPwg+0FYilb&#10;BOqjbwj4SEvGwIEyQH0y2BJ+4BthrTBG6COcLdTPB020j7g5Nqj4ft1g19i21xqxSewdPxf0Efdl&#10;QWMHto3rba9/S70WWr7hhht8ew79k48UoLlpQg8B/36skFo2ytVFuFFYIGwQaO+FZ9Ld+lxPsGQM&#10;FJeBUFcifo59bRV4jmNjO4QQb0jeoku+T9g0Nt6yZUvv56jrpUNjqZoq7G/uF0DsE+117NjREach&#10;fhPlNabtHmG38KWQXCY+Uy6+p/wcw7iV54XrBNOZSLCUVgZq62qnCjcKo4TVwispWKe/sVtfT+zQ&#10;oYO37dS6YmnqLdwrbNFl+Mz2gQce8HVO8pwUP0ktV/h7gY57QOgqHCNUFywZA2XBQA3ddL4QO/HE&#10;E/2441tuuSVh24X5n7L+Dt3RpiPvwlyBslgyBsozA7coczuJTfDO2k033eRGKdZY1loqyv3RG+8i&#10;MJ6MMgiUxZIxUF4ZOEcZ+4w+NMZxXHvttT7uHuptRbH5sj6GvPIeXY0aNdAcbTPKZMkYKG8MEMt7&#10;U3Bnn322f0eUOHxZ6+dA74/eAGMwKYvwhlBPsGQMlBcGiBfMFGL0q/FONj6iIvm1VF2S92h8CnHI&#10;bMFiIiLBUrlgoLdysY13sxkzRZttf1oL39NeYowj/d2tW7d2gwcPLhGfOGjQIK8f7sP9GF+SqrHU&#10;v++//37HmBjKJlBGS8ZAWTNAPXKD4Lp06ZKnzRY0lWrH4W9i8PR9cW4A/WCMVw7HpGPbp0+f5P41&#10;fy/Gbvp5GsJYlZQteQcDBw4MeaOPw+qVIsFSmTFAHWuGEGMuBObPuueeexJa2Z/eGNelc/cB46vS&#10;1fYjP4cffvg+9+C+9HWj58LyyXe8k6fjqVdmCvT9WzIGyoIBX49k3Aj1SMb0Y5+F2W/wV/R9R/P5&#10;5KsFxnkV5TrhegVtmTdIxOQL8l2Uvoqfae4vxqPpOluE88qCaLtnlWeAuhV1LP/+dIj9789fBF0Q&#10;T+HcAPTFuwPhb8Z9hWMPZsu7N+GatMXCvCZh309/+tMi3YcYUHTO69rWFSwZA6XJwAjdLLdp06a+&#10;Hhnm0SqqNvCFOt+D9wPef/999+WXXybaWcQ1inqtwo5jjAv3wZdu3LjRZWdnJ+7Lfsa+FHZ++A5f&#10;e+qpp3IuY0KHCpaMgdJioKVu9Cl9wvgkYooHWve76667EnaP3j766CP3zTffJOYdoc10oNcM2kje&#10;EvNUXv3cXzk5OW7t2rWJ+7K/qM8J8sKxUVtwo85tKlgyBkqaAWIkfnwkYw15Z60osfVkDfAZ+02a&#10;u8frlmvp2h60B1PPKc7foY6KTt577z3fXgv3YC6homqa4wBzY+r8mDBPsNiJSLBUogx019W3MT7y&#10;qquu8vPyFEcH2C5zKOha+0BrcKRtHBgx/6OOOsrfI8zVEO5JP8GB5p3rRX1y3+o6FjsRCZZKjAHi&#10;BMQL/Hwg119/fZHie/nZdPAXzM3F9QKYa+S2227zvoRj8jv3QPfdeuuteeaR5V7t27cvsm9LvR/P&#10;mSi/L2lr7xCIBEslwsAgXTWH97KJ1zFPf6otHujfaIqYBfFJ6pCM6eAa6dJayA/XxZ9xn4N9P4i8&#10;RXGYneJjQIkwbRet6gz4cSSM/7jooouKFSMJtp/fNt36yu8eYd/B3ovz8ZnEeWQU6wXrH6jq6khf&#10;+YkJHCWME2LE1YkdMhYr2G86tgergQPJQzruxTWi8cz0DwwSLBkDB8NAfZ08UHhO+LdA3cm3Wxhr&#10;wbiMdNjtgeikvB3LnJYRJ/AzWugjMNeEtelEgqUiMdBIR2UIHwo8u2PEMFjbiXokMRLGN1V1rVF+&#10;xn9GdUp0Rx8BfP2vsFYYLrQQrM9AJFjah4Ga2jNIQGcx+rKZB5y+bPNl+c/Lh+boH2CtAvoO8Xe8&#10;/xfN9YX+Ngv007UWTHciwZJnoKn+f0rYQx/Vueee68fnV3Uftr/6ayo//A3C+qpRP13Q3Wjxe4xg&#10;qWozcL6K730a76LdcccdJRKP35/tVqbvgw6Z45I1gOrUqRPqm++Ia/i2VDUZ4LffKPj+X96RqUx2&#10;Xx7KgvZo79L+hWeBOYiGCFa/FAlVKHmt0d5nXv/wTC4PNlqZ8gCvAYxfi94H2i47u1UwzVUNwbVU&#10;Mf+F1piHyrSWfzwkHbpP5pbPzKEevWOA5n5imqv0gqurEq4RYsTTku0hHfZl1yhcu/DNfEqRn9ui&#10;36FTpbe4ql3AESp+7o9+9KNijzU2TRWuqcL4QW+AuaejvrsN+j0aVW2TrLSlpx75KWOymEfHfFvx&#10;dVOYporyHdy3a9eO+An9BfOE6oKlysMAbXP/nihzjZvWyk5r6BH+eU+Xd/30u2wTulceU7OSiAHG&#10;Fm2hD5Z+oaI8g+2YktckaxvrdwH2Lp1IqEQpU2WJ9erVy7Qm/1JeniX4Oeae1W/zvdCjEtlbVS5K&#10;bRV+A2O1WKe+vNia5SOue+bJ1e8DFlRlI61EZT9bZfmemGRot43NHOv82vNaZ97svgw4EO/jot9g&#10;xMgRjrUX9Bt9LNSvRHZXVYtylwqepy75wqwX3LTR0+JaM82V4jMnPifLhMyJ7reP/Wf8maf6Le9i&#10;6DfaLXStqkZaicq9WmXJM7fph09+6P5zVvz3Dj6vLP1cyEPYpisv4Xphm67rFu86aC2O57L/n/v0&#10;qc/cmFFjvOauvPJK9EbfwKhKZHdVsSj0A6yhbzV5DoRty7e5zcs3u4lZExN1zOLZUHrqYuiB98ia&#10;NWvm145LV164Lu/HsC0vmsvKHOM+X/K527lql5uU+ZDLkH+jP1S/E/hNVTTSSlTmo1SWT3gnJNjb&#10;5LGTXe6KXJe7Mtf94dE/uKzk+qT/nJ556A5UM8zPpby6dMZQmYuL9z8ZK3yg+Unn8WgqtJd//fCL&#10;nvs9q/a42ePn+N+Fd3pZF0jlZ7xJLcFSxWSA9vcX9KvG9ZbhZo6fGekt5nau3OnmT5i/1xaTtVfK&#10;cfMwvzLjOtNl64ybUvldjx490nbNYudN3M4aO8t99/Q2F1sZczmrctyTDy3y+eK3adCgAXn9XLCY&#10;iUiooMnrrWHDhl5v/K6zJsxysRUx/5vH5Oe+WPqFmzx6cuL565/Dpaw1bJix8+LYzwtSbJtOyTfv&#10;e3JN3oNI1zWLe50JGRPdPxf/U74tzn3Oyhy3+KHFCb0xF4Py+oVgehMJFTSl+LdMN23sNO/feMai&#10;O+qW7z/5vpuQOb5MbZI1rcSxnwekuDadeh7zu3LNdK+Zmnqf/f09Rm22dxZs8PVI6vFx/7bHzZsw&#10;L8H5ifG1fExvFVRoUbb3ab9lZY1xu1bsks7QW/y3xwb+Z+H77qHMSYkYdYn6uYyoPRP5I/wumkAb&#10;6az7Jfs334ZK8X/700nRv1ebV2XIe3z873GZ49yGee96rcWfcWo7i/fdq3a76aOzE/4tGmdieqvY&#10;ekvEJ5nTO96Gy3SfLfosqlNKb75uGY+fbFyyyc0aM3Nv3RL7RBvpttNwzbDV9aO1Zxyx8XTdL6+G&#10;sf+8mshI+fug7ptUFn8d/Z2tPs73F70fr0+EOvzKeL1iy9PfurGjNO5AZed3Yb0emZq13yq23sg9&#10;44TczTffnNDbn2a/FX/e4t8iO6BdgZ/7bvlW98y0VeobGl0yWkvWsOyM5z82F81X7OcKPyi75/oR&#10;mM+Psp911lm+LP5e0kHQWdiG4w9uG9cy2snKyHJPTXrKfbP8m4jnuMbwb55ncf73BX/3x/E8Y+4Y&#10;5iBUXt8UagiWKi4DQ5X1aHxJ3CaWT1nmaK8HraVuc1bucf/1xH+5R8Y/krDdg7PFvRrgOtTtsjJH&#10;u1XZq9yf5//ZPweYV5a5BtL5/gLjRVV2Py8kdr12zh/cr6b/yo1Veyqd5fFl0vXZZo/Ldn+bt94R&#10;7/f1dZ5nwbdpG55r5MPXHXQefY/kU7D+N5FQwdM5yr8fPxlsbLxiI9+qPpNowyXZg29jrIy37Xav&#10;2OPWz/mbmzthrhsdjYVI1C9lJ/u0iSKbS92f8CP6fkLGBPfstGfdJ4s/keZz3QsPv+BYR1t5dKwj&#10;HOq8Ia8Hs+VarOt4WI3D/Nysy6c87Z8zXy790v3q4V8l2qv73HOfskX10Pz2a99o1QUeG/eY+8vs&#10;P7udtI1VrgSPK/fV2/crv3dTs6Z4vcEV8VPKL2QIlio2A/79AObMSLwfIBt5/bG1e+s62EQqoudy&#10;aNv/a/G/3G9n/tY9Pu5xNyZjTKIulEcPum7q36MzRruJGi+4eNIS95bqsVue3uJ1xjP/uxXfuclZ&#10;k12XLl28vTFnep7zZYsH+3c0NtFdN/A6Ny5jnPt62Vfe3+TKv29dsdW9Pfdtt0z+fpJiReQ18TzJ&#10;c++9eqMNSH2R5w/9aS/OeNF9tPAjH/+I6yxFa0m88nzDv62bty4Pf61ataL8Nn6yYussOfeT9Ifj&#10;3e5gv8TGtq/cvq/OkuwjaBDNoQ/siXoSY8H+8cQ/3Fpp9kWNl1gxdYVbOnmpNLXYPTX5KbX/nnEv&#10;z3xZ+vqT+2jRR277ih2+f9fbo79WPD7zu0dedaNGjvJrkJbU+0KhH71Nm7ZeS7+c/nye5wx5om6N&#10;z+GZ8pc5f/HPldXTVvuyLFKZlkxaqjI+7X3xa4+95t5b8J77SrrdLS7iZUp+Xu2rN1+PgFeVfc+K&#10;HPfY+Ef1O8THmBHHiubsele/Ub3kH80+V1gGWivnW2gj0T7y9aeMTLfmkTVxe9lHY3F9xTUW1Yci&#10;f+fbInzWOXFbjdsr4yUSkA17O0y+rmyNZ7s/T583L9us+txDrl/UD0C8JDwL0rmlvHX+o44fL/Xz&#10;n//c0Rf22eIvvO3HqPeRL8GXlW1+5ZIe0SRlSpSL5090Xvy5FD/XXzO53P5z/DzO/evst6Nyxn0m&#10;83/qtwE8Ey1VDgboF/Bxyt69e0dtpAzfx/2Zxqkn7CZoytthpLNk24l05jWXvH8/n8PzPegNH7lq&#10;2kqv/WOOPsbPVcU6wunUWbgWz5ZOnTp5m6bPgb/xWbtWhj7IVN3EnwnhueC1lHi+7P3uQDngeOrS&#10;U2i3+bpqho9L0r7Ub7NF4JloqfIw0FJF+Yz5ufxawBlqGwlzJ8513z+9M6pXxp/z8ed1km3tR0/7&#10;Oz4elwnXy3VvzH5DbaUs1717N68D5vveJ2aRp/10cO042q3U2Si7b8Oq3LyPFI/RBr8U8lcy290r&#10;d7tlk5blaR8m+TaehTwTLVUuBkaqOLknn3xyfP7JSHPPZ//S7VYfQPKzfH8aOpDvvV/T8x0/+sGT&#10;H/h3m3/yk5+4Gorh1KxZMy1rgQd/VtA29KeffvrpXtujFfN5Z/47e+uHB/lMKYwPdP3KrFcUI4k/&#10;N3i2oHv0r9+DNQV4FlqqfAzQHn9NcN26dUvU34i3vTTjpeh5XwLPd+pj0tr/f+J/fKySNSyiueD8&#10;3KdopCT9G9dPmn/OXX311b7s4xWv/Nu8v0W+vQTKHWmYuJKPfTKeRZrj/ZtTTjkFreUKPAMtVV4G&#10;Wqlom3gHtU+fPnvtXHbwy4ef9+/o5GnPRTZzIL4vtNP8dXQ+z/d3Frwjvzbe94NFY+Hd2Wefvff+&#10;aaw/FuTjGGNDHBSfSp8ftp+VleX7KeL903HNhfz7NlrUdivMfyW+w4fT9oUzPV+oQ74669XEcy3k&#10;q2vXrr4erd/hNcFikiKhkqexKp9/FzPPmh2yvycnPem+eurruN14v5RkQ9gSMTnsKRnRcXE7o97I&#10;9/G43/ant0vHv/R9wsQHmzVt5m2N5zvjmErarwUbD1v6+Cg7c3EOGzbMawH/vmrqqmgMAPmOypBc&#10;ruTyFvgZfuJ8MT5yxZQV8X62yH9TVt59jeYy36h88OyzVPkZGKUihmes69ixo7f9YJOTsib5Z/73&#10;eh81xBbjz/r89RbiIfizOGJul+YLeGf+BveI+oTxI/iTYxsc6+/JXGGsxcv9Sltv3I+1tyn/UUcd&#10;5cdS+bH9yuP00dPdX+b+Je7jebYUqKv8njdxneLT3lZ/NvMxZeiaoYzcF61H6w1v0v07VH4zsxJG&#10;DHi9tW7d2tWtW9fbXtOmTb3tBRuhbT9r7Ez35uw33dZl33nbi9ezCrJD2ZtsdMfyHX7MxuMa30QM&#10;krYKz/RovgDXtm3bvX2ApVCHDM+QZLsnT+edd54vN3PRXXfddV73Xvsq90y9I8FYmO+Wf+efH/vV&#10;nZ4z25dvd3+d87Yff5Opcvv76lqM16IPMNxP/JvWqp4MaaP7fqnhw4f7cYv8zZgvfB3xjOB32I7N&#10;GusWTVnkXtV4kHf13uQHmt9rk97d+WTpJ+7jRf/Uvnfda4+tcYunLHbjsyYknumsvdS4cWNv14x/&#10;D2s7hmsna6G0P5MH3rXD31C/w+clz6lEfij3wskL3e8e+b17V77640Ufu3+rzJuW/Nsxx9l7GuO/&#10;5tE1bunUpSr3+Lg/izTG+dzj1ltvdazVDL/CHqGfYKlqMdBXxc3hmYtNBB8UzTvqfdE555zj3+Hh&#10;u/j443hsjbZO1ijGD45OgH3UGRmj9MD9Dzjm/gkxEd3H65kx8OVBZ0HXIS833nijq1evntcD428u&#10;v/xy74+CXvxxlE1ILrfnIVHuvPVizqFtCIdR/TFsvxQfxwqWqhYDXVTcPcnxQWyEeAb9VLVr1w7P&#10;Y9/Goc/q0ksvc4MG3eTuvvtu7/9of9FvfscddzjGKHZV/8JJJzUPYwH9+Whu4MCBXmfBvoO9l4dt&#10;yBNjGFkfKmiDWMoFXbq4oUOHKu963ogb9MY2nJOaf/YT/6G8jE2L1lT0Wr7qqqv8XH/i3N7frlo6&#10;C6X1ejvjjDPy2E+wJbTEu9HENaKxtAn9HXJINV//og4WxdkS3+niPu537rnnOvqzC7PPVHsty79D&#10;Ponp8Gyhz4CyUD76CXnHgFjH9ddf78uFr+Y5M2TIEN+XR3yfeGvUf+3PxVcydg4uuX5UpzS9BQus&#10;Wlu/pgA2kp+dB/tjSz8x7TDeLcAf/vjHP3bMbYPvQo+8S9JJ4xOpQ8b9QcE+IL97lbd9lJk2LVoh&#10;hhT8FPrbH5jnkxgUPi65r4NrRnGpT3QN5pSxVLUY8PN2HXPMMXn8W6rtYydhX/jMNnzmu/z+DudU&#10;5G0oF/6J5w2xnvbt2zvqBDxjGPPJ84f6N3Ou4O9o6+ZXZuqrUV1gjczMxklWLa1R2lrCBp7dPIfz&#10;s5GC9iVrraBjKuv+oMHkbUFlTeaJeZ7FN2BcsqWqyQBzZfg6YEE2Y/vj/dUHy0OYJ0x8P1A1Tc1K&#10;LQbGCD62eLD2ZOfnr8vg4zp06IBvo+/N1jAVCVU09VG5c2iTmF7y10s6eEFz0Vyu34jvJlXU1qzY&#10;8d/+m+OOO26fmEc67MyuEdcwsZKof8HmlqzaqmNe0Tfp42X8lumjZHxcmK9IXE+r2uZmpY9swPfZ&#10;hraG6S59uoPTaJxyjrim/m6pajNwqYq/h/4k01v6dBaeWfTHMTZMHDNusnHVNjUrvRioK7zL2H3G&#10;TgY7sW16tMdYaPELnhOsn1skWPLzHpb5mruVUeOMxZR90Q9wmdmZMRAx0F7bHYwVtDplevwazw7G&#10;gTFPirj9SGD8nCVjAAaIU77O+D7ejayMfqYsyhTWehS3kyHZkjGQxMAgfc5p2bKl+Tj5poPVJ2NS&#10;ozjJFvHaOoln+2gMwABxk/X0xTHO/WDtraqfzzvi4hPMFyxOIhIs7cPAIO3JKem5xSu7FvFt0drA&#10;5tv2MTHbkcRAwseFd7MruzbSXT7iTWF+S/Fqvi3JuOxjvgwM0N6djK8t6N3JdNtoZboe74VHcyp8&#10;Kh5tTYB8Tcx2JjFArPIFwa9xW5m0UNJlwbdRFxd3ucJIwZIxUBQG2uigzczRxRou1idXtHglY0mi&#10;ORPWiz9bE6AolmbHwADxtExh77pVaYiRl7R/Kcvr834F83GJs23CRYIlY+BAGOD5/JqgNRG7m48r&#10;4HmD76edm7S21HRxVl2wZAwcKAOtdMIm+uSYn6os/Ud5vjdzoosn8Jpg9UiRYKnYDBCv3M5838yr&#10;XJ7tvjTzFtq0rPMRvbvNGhw8nywZAwfDAHWjbCGXPlyLn+yNnTDHXbTmz3bxw3PJkjGQDgaYq3K2&#10;kEu/XOoaMqXpV8rLvZjPPFrbBK3dJlTENhtxsaME5truIgwV6Mdgy99NBH57S6XPALzPF2InnXRS&#10;Yq3E8mL/pZkP5mxnnUZxwRwJ9wgVSWv0r54qDBd+K/xb2CHsEWJJ4O9vhLcFjm0h2DhQkVCK6Vjd&#10;63UhxppuVXGOId5XitYBoE8bn18Rnv/opLFwr7BW+F8Bbfm1e4itMj8m6yWwtnSvXr0c663wG0fr&#10;BXHsZmGMgA1YKj0G4Bs/l8vaA2H969L0L2V1L/qzo/dHqUNmCeVda+p+P6S18jlP7UzmT4nRH886&#10;PWgKPx3G7BH/ATxDb775Zh+Ppn3KuyLdtM5YVHdGd+8I7QVLpccAdjZHyKWPlzWZ0ECI2ZWVHkrq&#10;vpSLtX+idXIqSnutqbQ1TzrZrPV6YviuLlrP7q677vK/U9AX7zJce+21fr0tfkv0qN81AWKvzZs3&#10;9+VnnZLou39pa2NDRUIpJjQ3XdjOb8LzsjLqjTkRkuzsc5X3FqE8t9fqqQ44Wf5sIzrr37+/78cJ&#10;a7KE34i5oeg3jN6JRUe01z4T1gj8rqOEJ4S3hO8Fvw4Z67XqM37uVwJtQUulxwB2N0Cg78m1aNHC&#10;10fCs7Ok/E1pXZe6VIMGDYJ9YXfthPKa+C1669m3Tv4ol/ddmdd53LhxeeoerOXHeKGoXoxutgiL&#10;hMsE2gqpz5LDta+X8IaQy7sPkQ9Em/UFS6XPQCvd8jUhl1hCv379Kqyv41mBTbJeKXMEqkw7hXkC&#10;tlheUyNlbIbqg9uoM95zzz0uOzvbZWVpTfVoHBrlYo2eJH+2UedkCacKqRrTrn1SPe0ZKXwofC48&#10;Kph/EwlllPg9pgvfCr7Oz9q84feuCFtskvEirB9MGQRs8idCebUruZpDOqn++IHWnI0xb/q0adM8&#10;4JvysCWmxTq0UZm2aEu8q5lQnMTv/EOhvHJSnDJV1HMOUcaJXf1WyCG+QFyZ52151ht2yfvs1IeV&#10;b7BdWCA0E8prqiWt3a14yBbWcuY913nz5rkJEyZ4rikTIL4f1R3pK/y10EYoij8rr+W2fO3LALGU&#10;wcJHQgzdsd488eey1l145ofn/6BBg9zJJ58c2iTYJO2UHkJ5tsmmyt8LiuvvoY44ZcoUr7XRo0cn&#10;+GXcXZJPo611l8DvYqnyMkC7YriwXsih71T1HnfNNdf4NlJZaA+9EZtjLe5oTTb8GfE3+vEHCXWF&#10;8pqoP3RWTOTD0047zdE/tmDBAvf4448n2mqUj3c5GF+uY3OFNQLta0tVhwHq/IOEdQLxB8e746w1&#10;j22MGDEi0dbAXpJ9UHE1mXwNPhOrIzbO/JpRHAR73Cq8JPQUynt7pIbqj7cpPujrj5Rn6dKlbubM&#10;mQmfRt81scdoTAh14mwB7i1VTQZqq9jYNm2jjwXqb36MPWMysRXGNtDnVVzdhfMYJ3H99de7jh07&#10;ej9GHyH3EtD7BmGS0FYo7zpTFr1mHtd4np20xyZNmuSeeuqpRFyEZxL6i955pYwbhf5CdcGSMQAD&#10;9YWBAtrD/rcK1H/885m4NeMa6F/t2bOnb/fTz8BYCMZV3XDDDd5f0X5h3vBuGnNEv3STJk1cnTp1&#10;QnsM2+Oa3whvCtME9I7uK0pqJr+2Rm2xXGKn1B3xa2gutEEZM3LssceGsq5Rwaz+WFF+3bLJJ/Z/&#10;qnCTsFrAZj4R0KD3gdpiT/uFbNPrLRqbtEPn3C00ESqCH1M2E0lFOeQixZo+VL07Rt/KokWLvNYe&#10;euihRB2S+ng0thGeZgtWf0xQaB+KyEB1HXeUgAbxR28JPl7fuXNnv15o+/bt/XjA4PsYwzl27Fg3&#10;d+5ct3jxYh9LOPHEE3Nls9hgRYvLEevPlJ/eht+mXbZs2TKvtYkTJyb8GmNIksZ03lMBy6ksWyqH&#10;DHRXnrbhs2iXhVhI2FKvIhb+5JNPuuXLl3vwmTqn6pc5arvNlv1WFM0dr7K+2LBhwxzqytOnT/da&#10;W7JkSZ6+NdqlOg58Jtws8IyyZAykgwFsiVhbLv0JyTpLjl/i3/BtQXMLFy509K+pHUhd60UBWy7P&#10;6XzFFjeo3z02ePBgN3/+fF8WyjR+/Hjv1xh3nDR++kMVpkN5LpDlrcIyQLtkjeDHNuanOfYxPjdZ&#10;c7R56KdivJPOfV1oJpS3RKz/FvWRfMZ7n/RVExPhuUH+KRNlI27L80aZB+W1LOWNW8tP8RloqVM3&#10;Cj4mmZ/m8HfYJ/VJ2jzYLHUxxvprbd8YfcU6v7NA33F5SE2ltaWqP/pYP+0z8g3wz/hsykQfPbFX&#10;ZThorbz76vLAreXh4Bmg/rRJNurfQ0iuTyZ/HjNmjB97ETRHfxX+gXgLYw51jUwBn1lWiTqyjz/y&#10;nhp9HMT6Q12YcSOUgTIx/jR6LyhX5ywTTGtl9atVzft6zTGOgr43/Fx+vo73UR577LGEn0N7U6dO&#10;9TrVWuW5Op81lInFlHasAZ82T32M23jvh75qfHB4NsyePTsxPgu/HL1Dg9YqYqy1alpo5Su115yK&#10;5c4//3wfM0/WXLIG0RjtIewZPPHEE47+LLWVYhpnuE22P1/XaS2UdB2zru4xVDH8f7Vq1SpG//XD&#10;Dz/sfRr5wgcTj8SnkX/61qK1rRgT87hQUWKsyqqlSsgAmvtQcLLfPPNiBu2FLW063lcJPoQt74oN&#10;HDiQNaRiilVslr9Dd22EdPeNHyNN36zrr6N/gvUYiTMm+zTam8l9a4ylSepbu70E8qRLWjIGDpiB&#10;ZjqDWF2M90QZf5ncjkv9jK8L8Us0h98jJsFY5rZt28bUx7dV11or3Cw0EYqrPc6jv364dLZB7yLk&#10;0nfNnPD0ydNO4/74tFmzZiXqj4zdbteuXYiLWN+aCLRU7hhgroO5wk7GJYcxGalaC76OvnHG1YeY&#10;e9Ad72oyToU5CZgDRHGVb3TNPwrThD7C2UJ9Ib84C/vIR1f5sgeEl3T+/+rdutiFF17odTZnzpw8&#10;/pX+tfB+KHllHGTSO0IbdC38tyVjoDwygD+5VvhI8HYb5ukrSHfE/9Ad/g7NBZ9DvII5TOgrZw4r&#10;6puKr+TIf+7QuzyfS0sf6B6vJIN9amt9obj+bvqrpVkfcyRmQ3sx+froLIw3Jm+M16KOGa1FQN/8&#10;MuF4wZIxUN4ZaKYMviDslAb8+r5hPofg31L1hyZoy6GDoIugPbQyefJkrz9iLLzjc+WVV3p98P4Q&#10;vhT/xfyUxPTvvfde77OSfRnXot6IjsNYY/ICbrvtNicth/rjp8r3UMHiIiLBUoVhIPi69cpx7uGH&#10;H+7riPnNv56qQdpyxAhpYyXHNIMO2QL0Q4yDPungH8N3YUs8BN0xV1byXAfcE10yx4TadmgNn/Zr&#10;oZVgyRioqAzQphopbBRi1NfoOwhzDKf6udS/8Xu0r9DLo48+6uObQV9oCc2hSfSG9oh/chx6DbHG&#10;1Gtyb+ZQ4hmgPOUKPBMGCebTRIKlSsEAbaEswesOn8K70FdddVWh86ik+r5U7RT1b2L/9LXRZxG9&#10;Z47OyAvPgvxiL9ptyRio8Aygu+HCOoE+ZD9XnMZT+blQmVMOjQUUVU+puuRv4i28D8R7etHcPfiz&#10;PQL+7BaBvFgyBqoCA7xP3lN4QvhY2C34ORhYw1Xjmv3aTMRG6C8L8xkFHSZviS0ylph1qoijUF/V&#10;e64h1ojGaJt9KSwSLhPMn4kES1WWgR+q5N2EycIagT5m9BcTvAapfzJnAf3pzBNy3HHHOdbi4v1X&#10;5lIlDsqxEdDXVmGDsEDoKzQRqguWjAFjYC8DaII+607CXcJ04RXhVeFD4Yt8wH6+Xy2MEvoKLYXa&#10;giVjwBgoHgM/0Gn4wlSw35IxYAwYA8aAMWAMGAPGgDFgDBgDxoAxYAwYA8aAMWAMGAPGgDFgDBgD&#10;xoAxYAwYA8aAMWAMGAMHzEAHnVFTYBD4kUJI1+rDaeEPbV2UDkvsu+H4QWeAatU6ah/X6C7UEXiJ&#10;MvW6zY+oVq2pRiEVdt3mRzSt3vyI1jWa/gdoWj2/6w7XtS/oUL3a77VtL/xYM8NN0jZcf/uh1aod&#10;LjCkkP/jaXSX8Klatb2fVSS/e6j+Z8KPReD86tU+0Ha50EIInw+p1qwal+X7fZOuE/+371e2xxgw&#10;BowBY8AYMAaMAWPAGDAGjAFjwBgwBowBY8AYMAaMAWPAGDAGjAFjwBgwBowBY8AYMAaMAWPAGDAG&#10;jAFjwBgwBowBY8AYMAaMAWPAGDAGjAFjwBgwBowBY8AYMAbKmgFej7w1Aq9BFjfV1YmXCCMi8Hpi&#10;cmqkP34ujBTuF3gV8mDup9N9aq7/HxTaxP/c7/+8Y8mrn5aMgXQxcKku9KJwfhEuiM2/JHwvXFSE&#10;41MPQWc3CeuEPULssMMOi2ktoE1NmjQZI4xs3LjxyObNm7+lNUliWp8kxjHCDuE3AnmtJRQnkfel&#10;Qo4wsAgX4D7ThBeE4t6zCLexQ6oYA1eovNuFjUJRNNdDx20TNgjHCkVJvDTfXXhdwN792j6smdWv&#10;Xz93zTXXgNjA/gNjt994e2zw9YNj1w28zq+F165dO78GkM5Bd7uFl4XzhKT3+/XX/tMAHbJTeENA&#10;94Ul9PW4QF5/J5jeRIKltDCAFm4TguZ663Nhtszx8wXsf56wP1tEkzMENBpr1KiR69Wrl7v66qu9&#10;zgYPGuyGaW27qaOmun8s/G+3c9Uu9/Wyr9wz055xo0ZqTbuf/czdfvvt7qLevf0aXFxD2CLMEI4R&#10;ipJ4jmwSyEOP/ZxQT9/PFtAaz4fjBUvGQDoZCJrDHsEwoWYhN8AGg6/CDxSkOez8HSHGunWdO3f2&#10;Ouvfv79fF/IXv/iFy8zIdHPGz3Fbnv7WxVbEXO7KXBdbGXN7Vu1xr8x6xWXpe9aVHCXce++9rnv3&#10;7q5WrVqaTcbr7k1tzxEKS+Rho4B+7hEoa0Gpqb74vZArmNYKYsn2p4MB7PBiAdukbTVPKMx/JGvu&#10;BR3bXAh+kWsNET4TnNpjrm/fvu6CCy5wJ5xwgl8fctiwYY51kqeMnuq+WvZ1XGfSG1oLyFmZ45ZP&#10;W+41ybE9u/fwa022adPG10d1bXwd9+Be4d766FMN/U8dcpOAfuYIBT0XyC9+/UOBY5cJ5tdEgqUS&#10;Z6CV7vCGgN3hmy4SsN38Eja5RuDYLwU0Sn1thrCd9VbR1ymnnJK8drhjreTh9w2X3jLcX+e8vVdr&#10;SXrLXRH3c5uXbXYTMyd6H3fppZc6xVfwbe7QQw/14DP3EsYIXYTOws3CWmGn8K2QKRSktWP03QwB&#10;v851pgsFHauvLBkDaWeANtdMAfv7XlgqtBZSfYh2+XXAR2r7kUCdbY8QE7wuwpa1kFkDuW7dOu5I&#10;rX+Mf5s8ZrLb9fQuF7QVtsG/sc1R/fLZ7Gelt0xfl6xdu7b3cfXq1ctz/eie3Bug/63Cy0J7Ib98&#10;19X+m4QNAvkl/wMEfJ0lY6C0GcDu8G3rBXS0WVgoXCJgq6mpkXb8SfBrjBMXUXzfEV8kPtK2bduE&#10;bzr6h0e7++67zy2ZskRttrgfQ1u5QrLW/Gf5vDdnv+nrlPg3/Br3wEd26tTJ9ezZ051xxhmufv36&#10;QX879P0koa1QQ0hO6K6xMERYJ1CuLcJ8oZlgyRgoawbqKQODhfVC8B/4hKlCH+FUAX9I3CTnyCOP&#10;dBdffLHr2rWrO++885z60xz1Sn3nddhbccYRI0Z4/SxGb0Fjvi65V3uJ/fr+j4//0R+Pj7vzzjtd&#10;q1atEtesWbOmO/30092FF17or6/74NseE8hT/QhnaztUeE6g3ssxW4QFQhuBZ4slY6A8MYDuLhOC&#10;zeIbwFYh2LCj3hj0pf3+8/HHH+/oa7viiit8O4yYJBg3epz7ZMmnqjPm+HojsclksP+7ld+5uRPn&#10;+rYeeiNWebf6D7p16+bOPPPMoDGvZ+4XAT2Rp88j4PPYR92YZ8VkwXQmEiyVOANH6w73CC2LeSd8&#10;QROhrzBNwJZ9XZG2Fe0qYiRnnXWWu+SSS9xll13m/VGoBw4ZMsTHJYPmxmeMdwsfWuhWZ692z2c/&#10;557Lfl7b57V9zi2ZtNRNVfwSnRFb4Rz0dtppp3ld/UDtQPoYiH3iT1u0aOEaNGgQ+gvQekx5Wyes&#10;Fu4WzhFqC8VJ1E37CX2F/NqD2m3JGNiHgQ7as0v4VBgq1BWKk9BdtpBLHfLyyy939KvRLsP/0K5q&#10;2LBh8De+fUVdMmPUqLiPU3yfGH/QUdAf+zLCd15n4bj4Fr0NHTo0T3uQmCUa5P4PPvigzwO6U97Q&#10;20yBvBY3oa3WwlPCTuHvQh3BkjFQFAZq6aARAnrLEdYLw4WmQmp8QbvyTdjgrcJ2fBp+DH1RZyRG&#10;EuqTbE866SQ3YMAAN3LkyBSdBR3F/ZbXW4rOvF/Dp+HbBHSI3rwmtR0+fLj3a8mxSvrCac+RnyOO&#10;OALNbY/yeqA+CT/YXiCWskWgPvqGgI+0ZAwcKAPUJ4Mt4Qe+EdYKY4Q+wtlC/XzQRPuIm2ODiu/X&#10;DXaNbXutEZvE3vFzQR9xXxY0dmDbuN72+rfUa6HlG264wbfn0D/5SAGamyb0EPDvxwqpZaNcXYQb&#10;hQXCBoH2Xngm3a3P9QRLxkBxGQh1JeLn2NdWgec4NrZDCPGG5C265PuETWPjLVu29H6Oul46NJaq&#10;qcL+5n4BxD7RXseOHR1xGuI3UV5j2u4RdgtfCsll4jPl4nvKzzGMW3leuE4wnYkES2lloLaudqpw&#10;ozBKWC28koJ1+hu79fXEDh06eNtOrSuWpt7CvcIWXYbPbB944AFf5yTPSfGT1HKFvxfouAeErv/H&#10;3pnAR1mdbV+pWOUD3kKLoFbAtQoiWhHFjSKI2qpYxQ1RgyioBUXa6lsgC/uWoKDIKvsWqq9WbK21&#10;fVH0V61WUazt9xXBilWUFrAICiSZ813/M88ZnkxCMkkmyWTmnB8XT2bmec5yP/d17nPuswmthEaC&#10;D14C9SGBxkp0nhA5/vjj7bzjO++8M6bbFdmf+v4N3tGnI+/CHIGy+OAlkMoSuFOZ24tvgjVrt99+&#10;uxklX2N9cymR9OEbaxGYT0YZBMrig5dAqkrgHGVsK2NozOO4+eabrd/dtdsS0fn6voe8so6ucePG&#10;cI6+GWXywUsg1SSAL+81wXTp0sWuEcUPX9/8qWr68A0wB5OyCK8KzQUfvARSRQL4C6YLEcbVWJON&#10;jWhIdi2el+Q9mJ+CH7JA8D4RCcGHlJDA5crFbtZmM2eKPltlXHO/019ijiPj3Z06dTIDBgyoFZuY&#10;lZVl+UM6pMf8kniOxX9+8MEHDXNiKJtAGX3wEqhvCdCO3CCY7t27l+qzOU7F67H7jA+esS+edWAc&#10;jPnK7p5kXPv06RMeX7NpMXfT7tPg5qrEXck76Nevn8sbYxy+XSkh+FBvEqCN9YgQYS8E9s8aNmxY&#10;jCuV8Y15XXq2DJhflay+H/k5/PDDy6RBuox1w+eK8slvrMnT/bQrcwTG/n3wEqgPCdh2JPNGaEcy&#10;px/9rEh/nb1i7DvYz6dcLjDPK5F4XHwHu7JvkARTLsh3ImMVP9PeX8xHUzw7hfPqQ9A+zYyXAG0r&#10;2lh2/bTz/VdmLxwv8KfwrAP8Yu2A+8y8L3dvTa6svXFx0hdz+5q47+69996E0sEHFDzziq7NBB+8&#10;BOpSAiOUWEm7du1sO9Lto5UoN7CFet6C9QEbN24027Zti/Wz8GskGldF9zHHhXSwpVu2bDEFBQWx&#10;dPmeuS8VPe9+w9aedtppPMuc0CGCD14CdSWBDkroU8aEsUn4FKva9hs6dGhM7+Hb5s2bzfbt22P7&#10;jtBnqmqcjhvhKz5P5dXu/VVcXGzWrVsXS5fvE60nyAv3Bn3BLXq2neCDl0BtSwAfiZ0fyVxD1qwl&#10;4lsPc4C/0d/Q3j2Wt8SluC3oD8Y/U53Pro0KT95//33bX3NpsJdQopzmPsDemHo+IswVvO9EQvCh&#10;ViXQU7HvZn5k37597b481eEBusseCoqrDHQGR9LmgeHzb9GihU3D7dXg0mScoKp5J75gTO4LxeN9&#10;JxKCD7UmAfwE+AvsfiD9+/dPyL9Xnk47e8HeXMTnwF4jgwcPtraEe8p7tqrfDRo0qNQ+sqTVrVu3&#10;hG1bfHrUM0F+n9fVryGQEHyoFQlkKdZi1mXjr2Of/nhdrOpnOIXPAv8kbUjmdBBHsrjm8kO82DPS&#10;qen6IPIW+GH2Sh431YqkfaSZLgE7j4T5H1dccUW1fCRO98u7Jptf5aXhvqtpWjyPzcTPI6VYL/jx&#10;gUxnR/LKj0+ghTBWiOBXx3fIXCynv8m41pQDVclDMtIijmA+M+MDWYIPXgI1kUBLPdxPeFr4p0Db&#10;yfZbmGvBvIxk6G1VeJJq97KnZSAT5JMn9BHYa8L36SQEHxKSwDG6K1vYJFB3R/BhcLYT7Uh8JMxv&#10;ynSuUX7mfwZtSnjHGAHy+o+wThgunCr4MQMJwYcyEjhC32QJ8CzCWDb7gDOW7W1Z+fvywTnGBzir&#10;gLFD7B3r/4K9vuDfDoFxuk6C552E4IOVQDv9v0woYozq3HPPtfPzM92GVdZ+jZcPn4E7XzUYp3O8&#10;y5N8Wwk+ZLYEzlfxrU1jLdo999xTK/74ynQ3nX53PGSPS84Aatq0qWtvvitZI28fMlMCvPstgh3/&#10;ZY1MOul9KpQF7tHfpf+LnAX2ILpD8O1LCSGDguUa/X329Xd1ciroaDrlAbk6MH8tWA+0R3o2SPCc&#10;ywzCdVAxP4Jr7EPluVa+PyQZvA/Llr/ZQz1YYwDn7vKcS3vCNVMJ1woR/GlhfUiGfvk4KuYu8mY/&#10;pcDO7dR7uCjtNS6zCzhCxS856aSTqj3X2HOqYk5VJB/4Bth7Ohi726D3cUxmq2Talp525KfMyWIf&#10;HW/bqs+bijiVyG/IvmvXrvhPGC+YKzQSfEgfCdA3t+tE2Wvcc63+uAYfkT/rdFnrp/eyW+iZPqrm&#10;SyIJMLdoJ2OwjAslUgf7e2qfk5xtrPcC/Fo6CSGNQo7KEundu7fnmuxLqtQl2Dn2ntW7+VrolUb6&#10;lslFaaLCb2CuFufUp4qu+XxEec8+uXo/YH4mK2kalb2LyvI1PknXbxuTM8bYs+d1zrzX+3qQgeQ+&#10;NngHI0aOMJy9oHf0odAyjfQuU4syVAUv1ZZcM2ONyc/Lj3LNc64O65zonizjcyaYF2b+LlrnqX3L&#10;Wgy9o/1Cj0xV0jQq95MqS6m9TTct3GR+NyP6vp3Nq0875/LgrsnKi4vPXZMVb/XigWtRPF3wP+bT&#10;ZVvN6FGjLeeuu+46+MbYwKg00rtMLArjAGsZWw3vgbB7xW6zY8UOMyF3QqyNWT0dSk5bDD6wjqx9&#10;+/b27Lhk5YV4WR/DNVU4l5sz2ny25DOzd/U+MylnosmWfWM8VO8J/CYTlTSNytxCZfmENSFO3yaP&#10;mWxKVpWYksIS8/JjL5vccHvS/p2cfeiqyhn251JeTTJ9qOzFxfpP5gpXNT/JvB9Ouf7yrx9+zsq+&#10;aHWRmTVutn0vrOnlXCCVn/kmRwo+NEwJ0P/+nHHVKN+yzfRx0wO+Rczewr1m3vh5B3QxzL069pu7&#10;/ZWZ15ksXWfelMpvevXqlbQ4q503yXbGmBnmy5W7TaQwYopXF5uFExfZfPFuWrduTV4/E7zPREJo&#10;oMHyrU2bNpZvvNcZ42eYyKqIfecR2bnPl35uJudNjtW/th6uY66hw8ydl4ztviDV1um4fLPekzhZ&#10;B5GsOKsbz/jsCeYfi/8h2xaVfXFhsVk8cXGMb+zFoLx+Lni+SQgNNMTZtxyTPybf2jfqWHhH23Lj&#10;wo1mfM64etVJzrSSjO0+INXV6fjn2N+VOJN9Zmp8OpV9Hq0+27vzN9h2JO34qH0rMnPHz43J/Pjo&#10;WT6ebw2UaEG2y/TfcnNHm32r9oln8C367tGBvy/YaCbmTIr5qGvVzmUH/ZnAHmF34QTcSGbbL2zf&#10;bB8qzv5VxpPEf1efV2UofX/089icsWbD3Pcs16J1nPrOkvv+1fvNtLyCmH0L5pl4vjVsvsX8k+zp&#10;He3D5Ziti7YGbUrxzbYto/6TLUs+NjNGTz/QtkQ/4Uay9dTF6a6KPzh7xuAbT1Z6pTmM/pfmRHbc&#10;5xqlGyqLjUefCzTGuXHRxmh7wrXhC6Ptip0rvzBjRmnegcrOe+G8Hqma7781bL6Re+YJmYEDB8b4&#10;9qdZr0frW+xboAf0K7BzX67YZX6Zv1pjQ3m1w7Uwh6Vn1P/oXLBfsd0rvEZ6T/wB2M+Psp999tm2&#10;LDYt8cDxzF3d/TW7RrkMd3Kzc82yScvM9hXbAzlHOYZ9s3KWzP8y/y/2Puoz9o5hD0Ll9TWhseBD&#10;w5XAEGU9mF8S1YkVU5Yb+uuOa/HX4sIi89cn/moeHfdoTHdrposHOEA8tO1yc/LM6oLV5o15b9h6&#10;gH1l2WsgmesXmC+qstt9IdHrdbNfNs9Oe9aMUX8qmeWxZVL8XAvGFph35q43+Ptte536zNk2XV29&#10;Rj5s20HPMfZIPgU//iYhNPBwjvJv5086HRsn38gXas/E+nAhfbB9jMJo327/qiKzfvY7Zs74OSYv&#10;mAsRa19KT8r0iQKdi/8+Zkf0+/js8eap/KfMJ4s/EedLzJqH1xjO0VYeDecIuzavy2tNrsTFuY6H&#10;NT7M7s26YspKW89sW7rNPPvws7H+apk0y5QtaIeW972+y1NbYObYmebNWW+YvfSNVa6YHAvL8u3r&#10;wq/N1Nwplm/ICv8p5ReyBR8atgTs+gD2zIitD5COvDJz3YG2DjoRj6Bedn37jxZ/ZF6Y/oJ5fOzj&#10;ZnT26FhbqBQfFG/857zsPDNB8wUXT1piXlc7dufKnZZn1PlfrvrSTM6dbLp37271jT3TSz0vXazp&#10;52Buorml3y1mbPZY8+/l/7L2pkT2fdeqXeatOW+Z5bL3k+QrIq+x+qRU2gf4Rh+Q9iL1D+Npzz3y&#10;nNm8YLP1f0R5Fse1kFyp37Bvb899u5T8OnbsSPn9/MmGzbNw7ifpg2Ftt9NffGN7CveU5VlIPxwH&#10;4Rz8QJ9oJzEX7G9P/M2sE2ef03yJVVNXmaWTl4pTi82yycvU//ul+e3034pffzKbF202e1Z9Zcd3&#10;rT7auKL+mT88+nszauQoewZpba0XcuPoZ5zR2XLpV9OeKVXPkCfa1tgc6pQ3Z79p65Un85+0ZVmk&#10;Mi2ZtFRlXGlt8UszXzLvz3/f/Eu83S9ZRMsUrq/K8s22I5Cryl60qtjMHPeY3kN0jhl+rGDPrvf0&#10;jpqHX5r/u8FKoJNyvpM+Ev0j237KzjFrH10b1ZcyHIvyK8qxoD0U2DvbF+FvPRPV1ai+Ml8iBumw&#10;1cNwvNI16nb7nP7esXyH2nMTzbXBOAD+ElcXJPNKeZv+n6Z2vtTPf/5zw1jY1sWfW92P0O4jX4It&#10;K9fyyiU+wknKFCsX9U/wXLReij5r4wyX2/4dfY5n/zzrraCcUZvJ/p96N4A60Yf0kADjAtZPefnl&#10;lwd9pGw7xr1V89RjeuM4ZfUw4FlYdwKeWc6Fv6/kb1e/O75hI1fnF1rut/pOK7tXFecIJ5NnLi7q&#10;losuusjqNGMOfMZm7St0Y5DxvInWCa5esFyK1S8HfquqDLiftvQU+m22rZpt/ZL0L/VudgrUiT6k&#10;jwQ6qChb2Z/LngWcrb6RMGfCHPP1yr1BuzJaz0fr65BuVcKnyu6P+mVcfCXm1Vmvqq+Ua3r2vMTy&#10;gP2+y/gsSvWfataPo99Km42y2z6sys16pKiP1tkll7/aue4v3G+WT1peqn8Ysm3UhdSJPqSXBEaq&#10;OCUnn3xydP/JgHPPFPzK7NcYQLgur4xDVfnd2jXV79jRDxZ+YNc233XXXaaxfDhHHHFEUs4Cd/bs&#10;YFc3nn7mmWdabufJ5/PuvHcPtA9rWKdUJA94/eKMF+UjidYb1C3wHv7rfXCmAHWhD+knAfrjLwnm&#10;kksuibXf8Lc9/8jzQX1fC/U77TFx7f898Xfrq+QMi2AvOLv3KRypTftG/KH958z1119vyz5O/sp3&#10;5r4T2PZaKHfAYfxK1vfJfBZxjvU3p5xyClwrEagDfUhfCXRU0T5mDWqfPn0O6Ln04FcPP2PX6JTq&#10;zwU6UxXb5/ppNh49T/3+7vx3ZdfG2XGwYC686dKly4H0k9h+PJiNY44NflBsKmN+6H5ubq4dp4iO&#10;T0c55/Jv+2hB360i+xX7DRtO3xeZqX6hDfn7Gb+P1WsuXz169LDtaL2HlwTvk5QQ0jyMUfnsWsxS&#10;Z3ZI/xZOWmj+tezfUb2xdimkQ+gSPjn0KYzgvqie0W7k96jfb8/KPeLxr+yYMP7B9u3aW12jfmce&#10;U23bNafj7soYH2VnL87777/fcgH7vnrq6mAOAPkOyhAuV7i8B/0b+UTlxfzIVVNWRcfZAvtNWVn7&#10;GuxlvkX5oO7zIf0lMEpFdHWsufDCC63uO52clDvJ1vlfaz2q8y1G6/ry+eb8IdizKCJmn/YLeHfe&#10;BvOoxoSxI9iTo1ofZdNkrzDO4iW9uuYb6XH2NuVv0aKFnUtl5/Yrj9Pyppk357wZtfHULQflVXn1&#10;TZSn2LS3NJ7NfkzZitOVkXThenDe8MdK/4L0VzNfwkAClm+dOnUyzZo1s7rXrl07q3tOR+jbzxgz&#10;3bw26zWza/mXVvei7ayD6aH0TTr61Yqv7JyNxzW/CR8kfRXq9GC/ANO5c+cDY4B10IZ0dUhY78nT&#10;eeedZ8vNXnS33HKL5b3lvso9XWskmAvz5Yovbf1RKe9Uz+xZscf8efZbdv5Njspt01VczNdiDNCl&#10;J/l7rmUeDemj23Gp4cOH23mLfGbOF7YOf4azO1zH5I4xi6YsMr/XfJD3tG7yA+3v9bHW7nyy9BPz&#10;4aJ/6Lv3zEsz15rFUxabcbnjY3U6Zy8dd9xxVq+Z/+7OdnRxh7lQ13+TB9baYW9o32HzwnsqkR/K&#10;vWDyAvOHR//XvCdb/eGiD80/VeaPl/zTsMfZ+5rjv/axtWbp1KUq97ioPQs4xvOkMWjQIMNZzchX&#10;KBKuFXzILAlco+IWU+eiE84GBfuOWlt0zjnn2DU8/Badfxz1rdHXyR3F/MG8GPiONiNzlB568CHD&#10;3j/OJ6J0LJ+ZA58KPHO8dnm57bbbTPPmzS0fmH9z9dVXW3vk+GLvo2xCuNxWDrFyl24X8wx9Q2QY&#10;tB/ddZvkcZTgQ2ZJoLuKWxT2D6Ij+DMYp2rSpImrj20fhzGrK6+8ymRl3W7uu+8+a//ofzFufs89&#10;9xjmKPbQ+MKJJ57g5gLa5+Fcv379LM+cfjt9T4WryxNzGDkfynEDX8oPunc3Q4YMUd5V30g28I2r&#10;eyY+/3yP/4fyMjctOFPRcrlv3752rz/J3K/fziyeudJavp111lml9MfpElxibTR+jWAubYx/hx56&#10;iG1/0QYL/Gyx3xS59fude+65hvHsivQzXl/r87PLJz4d6hbGDCgL5WOckDUG+Dr69+9vy4Wtpp65&#10;44477Fge/n38rcH4tX0WW8ncOWRJ/EGb0vPNaWBmXe2ZAuhIeXru9I8r48T0w1hbgD383ve+Z9jb&#10;BtsFH1lLcpHmJ9KGjNqDg9uA8tJKte8oM31auIIPydkp+FcZ2OcTHxQ2LjzWQZyBX+oTxcGeMj5k&#10;lgTsvl2tWrUqZd/idR89cd+5v7m6v/mtvM/umYZ8deXCPlHf4Ovp1q2boU1AHcOcT+of2t/suYK9&#10;o69bXplprwZtgbVSMz9PMrO4RmmPFDZQd1MPl6cjB/suzLWD3ZOu3zsOhq8HK2tYTuzzLHkD5iX7&#10;kJkSYK8M2wY8mM7476Pj1TWVg9snTPJ+KDNVzZdaEhgtWN9iTfXJP18+L52Nu+CCC7BtjL35M0wl&#10;hAwNfVTuYvokni/l8yUZcoFzwV6u2yXvthmqa77Y0Xe//eijjy7j80iGnvk4ohzGVxKML/i9JTOb&#10;dewr+hpjvMzf8vyoHRvn9iuSrPMzW9186QMdsGO2rq/heZc83iHTYJ5ysWRN+92HzJbAlSp+EeNJ&#10;nm/J45mrsxiPY26YZMy8yeMyW9V86SWBZsJ7zN1n7qTTE39NDveYCy35gqcFP84tIfhg9z2s9zN3&#10;05HjzMWUfjEOcJXXMy+BQALddP2KuYK+TZkcu0bdwTww9kmRbDcLzJ/zwUsACeCnfIX5fayNTEc7&#10;Ux9lcmc9SraTEbIPXgIhCWTp7+IOHTp4GyfbVFN+Mic18JPslFw7heTs//QSQAL4TdYzFsc895rq&#10;W6Y/zxpxyRPME7yfRELwoYwEsvRNcW3vLZ7uXMS2BWcDe9tWRsX8FyEJxGycW5ud7txIdvnwN7n9&#10;LSVXb9tCyuX/LFcCN+nbvcyvPdjayWTraDrFx7rwYE+FTyVHfyZAuSrmvwxJAF/lGsGecZtOXKjt&#10;smDbaItLdiXCSMEHL4FEJHCGbtrBHl2c4eLH5BLzVzKXJNgzYb3k588ESETT/D1IAH9ajnDg3Kok&#10;+Mhr277UZ/ysr2A/Lslst3CF4IOXQFUkQP38kqAzEXt6G3eQ+gbbTz83dLbUNMmskeCDl0BVJdBR&#10;D3zMmBz7U9Wn/UjltNkTXXICLwm+HSkh+FBtCeCv3MN+3+yrnMp6X5d5c31azvkI1m5zBgf1kw9e&#10;AjWRAG2jAqGEMVzvPzngO2GPu+DMnz2SD/WSD14CyZAAe1XOEkoYl4s/Q6Yu7UqqpMV+5sHZJnBt&#10;sNAQ+2z4xVoI7LXdXRgiMI7Blc9tBd69D3UvAeQ+T4iceOKJsbMSU0X/6zIf7NnOOY2SBXskDBMa&#10;EtcYXz1NGC68IPxT+EooEiIh8Hm78JbAvacKfh6ohFCH4Sil9YoQ4Uy3TNxjiPVKwTkAjGlj8xtC&#10;/Q9PjhMeENYJ/xHglj27B98q+2NyXgJnS/fu3dtw3grvODgviHt3CKMFdMCHupMA8sbOlXD2gDv/&#10;ui7tS32lxXh2sH6UNmSukOpc0/D7oZ2Uz7nqZ7J/SoTxeM7pgVPYaTdnD/8PoA4dOHCg9UfTP2Wt&#10;yCU6ZyxoO8O7d4Vugg91JwH0bLZQwhgvZzLBAeezqy8+1Fa6lIuzf4JzchpKf62duDVXPNmh83oi&#10;2K7uOs9u6NCh9j05frGW4eabb7bnbfEu4aPeawz4Xk844QRbfs4pCX77SFc/N1RCqMMA56YJe3gn&#10;1JfpyDf2RAjp2Wcq751CKvfXmqsNOFn2bAs8u/HGG+04jjuTxb0j9oZi3DBYEwuP6K9tFdYKvNdR&#10;whPC68LXgj2HjPNa9Td27lmBvqAPdScB9O4mgbEnc+qpp9r2iKs7a8ve1FW8tKVat27t9Au96yqk&#10;auBdXK66723ZoxLWu7Kv89ixY0u1PTjLj/lCQbsY3uwUFglXCfQV4uuSw/Vdb+FVoYS1D4ENhJst&#10;BR/qXgIdleRLQgm+hGuvvbbB2jrqCnSS80rZI1Bl2ivMFdDFVA3HKGOPqD24mzbjsGHDTEFBgcnN&#10;1ZnqwTw0ysUZPSF7tkXP5AqnCfEc01dlQnN9M1LYJHwmPCZ4+yYh1FPgfUwTvhBsm5+zed37bghX&#10;dJL5IpwfTBkEdPIuIVX1Sqbm0IvUfvxAZ85G2Dc9Pz/fAnlTHq74tDiHNijTTl3xd7UXqhN4z98W&#10;UlUm1SlTQ33mUGUc39ULQjH+BfzK1LepzDf0kvXstIeVb7BHmC+0F1I1HCmu3Sd/yE7Ocmad69y5&#10;c8348eOtrCkTwL8ftB0ZK/y1cIaQiD1L1XL7fJWVAL6UAcJmIQLvOG8e/3N9887V+a7+z8rKMief&#10;fLLrk6CT9FN6Camsk+2UvzXy6xfRRpwyZYrlWl5eXky+zLsL2TT6WkMF3osP6SsB+hXDhfVCMWOn&#10;aveYG264wfaR6oN78A3fHGdxB2eyYc/wvzGOnyU0E1I10H64WD6RTaeffrphfGz+/Pnm8ccfj/XV&#10;KB9rOZhfrntLhLUC/WsfMkcCtPmzhLcF/A+GteOcNY9ujBgxItbXQF/CNqi6nAzHwd/46vCNs79m&#10;4AdBH3cJzwuXCqneH2ms9uNg+Qdt+5HyLF261EyfPj1m0xi7xvcYzAmhTVwgIHsfMlMCTVRsdJu+&#10;0YcC7Tc7x545megKcxsY86ou79xzzJPo37+/ufDCC60dY4yQtAT4vkGYJHQWUp1nyqLlzOOaz7OX&#10;/tikSZPMsmXLYn4R6iT4F6x5pYxbhBuFRoIPXgJIoKXQT4B76P8ugfaPrZ/xWzOvgfHVSy+91Pb7&#10;GWdgLgTzqm699VZrr+i/sG/4JZpzxLh027ZtTdOmTV1/DN0jzu3Ca0K+AN/hfUMJ7WXX1qovVoLv&#10;lLYjdg3OuT4oc0aOOuooV9a1KphvPzaUt1s/+UT/TxNuF54U0JlPBDhobaCu6FOlkG5avgVzk77S&#10;M/cJbYWGYMeUzVhQUQ69Qr6mTWp3RxhbWbRokeXaxIkTY21I2uPB3EbkNEvw7ceYCP0fCUqgke5r&#10;IcBB7NHrgvXXX3zxxfa80G7dutn5gM72MYdzzJgxZs6cOWbx4sXWl3D88ceXSGfRwYbml8PXnyM7&#10;vRu7Tb9s+fLllmsTJkyI2TXmkITmdA5rgOVUln1IQQn0VJ52Y7PolzlfiLvSrsIXvnDhQrNixQoL&#10;/qbNqfZlsfpus6S/DYVzx6qsz7Vp06aYtvK0adMs15YsWVJqbI1+qe4DW4WBAnWUD14CyZAAuoSv&#10;rYTxhDDPwv5L7Bu2zXFuwYIFhvE19QNpaz0noMupHM6Xb3GDxt0jAwYMMPPmzbNloUzjxo2zdo15&#10;x6H505tUmAtSuUA+bw1WAvRL1gp2bmN5nOM75ueGOUefh3Eq5jvp2VeE9kKqBXz9d2qMZCvrPhmr&#10;xidCvUH+KRNlw29LfaPMg1QtS6rJ1uen+hLooEe3CNYnWR7nsHfoJ+1J+jzoLG0x5vrrbN8IY8V6&#10;/mKBseNUCO3EtaVqP1pfP/0z8g2wz9hsysQYPb5XZdhxLdVtdSrI1ueh5hKg/fSxdNSuQwi3J8N/&#10;jx492s69cJxjvAr7gL+FOYeKI0fAZtZXoI1s/Y+sU2OMA1+/awszb4QyUCbmnwbrgkr0zHLBc62+&#10;3lpmpms5xzwKxt6wc+XZOtajzJw5M2bn4N7UqVMtT3VWeYme5wxlfDF17WvAps3VGONu1v0wVo0N&#10;dnXDrFmzYvOzsMvBGhq41hB9rZmpoelXass5Fcucf/751mce5lyYg3CM/hD6DJ544gnDeJb6ShHN&#10;M9wt3Z+neDoJtd3GbKY0hsiH/1HHjh0jjF8//PDD1qaRL2ww/khsGvlnbC0424o5MY8LDcXHqqz6&#10;kIYSgHObBCP9LbUvpuOeu9KnY72KsyFcWSvWr18/zpCKyFexQ/YO3p0hJHtsvJU4PVDxv834BOcx&#10;4mcM2zT6m+GxNebShMbW7q6FPClKH7wEqiyB9noCX12EdaLMvwz34+L/xtY5/yWcw+7hk2Auc+fO&#10;nSMa49uluNYJA4W2QnW5x3OM1w8XzzZoLUIJY9fsCc+YPP000semzZgxI9Z+ZO52165dnV/Ej61J&#10;gD6knATY62COsJd5yW5ORjzXnK1jbJx59c7n7njHWk3mqbAnAXuAyK+yXXH+UcgX+ghdhJZCeX4W&#10;viMfPWTLHhKe1/P/0dq6yGWXXWZ5Nnv27FL2lfE1tz6UvDIPMrRGaIPiwn774CWQihLAntwsbBas&#10;3rp9+g7GO/x/8A57B+eczcFfwR4mjJWzhxXtTflXimU/v9Jans/EpQ+Uxoth8J36Wp/Lr7+f8Wpx&#10;1voc8dnQXwzHD8/cfGPyxnwt2pjBWQSMzS8XjhV88BJIdQm0VwbXCHvFAXu+r9vPwdm3eP7BCfpy&#10;8MDxwnEPrkyePNnyDx8La3yuu+46yw/WD2FLsV/sT4lP/4EHHrA2K2zLiIt2Izx2c43JCxg8eLAR&#10;l1378VPle4jg/SISgg8NRgLO1q1XjksOP/xw20Ysb//1eA7Sl8NHSB8r7NN0POQK4A8+DsaknX10&#10;v7kr/hB4x15Z4b0OSBNesseE+nZwDZv2a6Gj4IOXQEOVAH2qkcIWIUJ7jbEDt8dwvJ2L/4zdo38F&#10;Xx577DHr33T8gktwDk7CN7iH/5P74KvzNcbHSdrsoUQdoDyVCNQJWYK3aRKCD2khAfpCuYLlHTaF&#10;tdB9+/atcB+VeNsXz51EP+P7Z6yNMYtgnTk8Iy/UBeX5XvS1D14CDV4C8G648LbAGLLdK07zqexe&#10;qOwpB8ccEuVTPC/5jL+F9UCs0wv27sGeFQnYszsF8uKDl0AmSID15JcKTwgfCvsFuwcDZ7hqXrM9&#10;mwnfCONlbj8jx8PwFd8ic4k5pwo/Cu1VrXN1vkY4Rt9sm7BIuErw9kxC8CFjJfBtlfwSYbKwVmCM&#10;Gf5FBMtB2p/sWcB4OvuEHH300YazuFj/yl6q+EG5NwD82iVsEOYL1whthUaCD14CXgIHJAAnGLO+&#10;SBgqTBNeFH4vbBI+Lwd8z+9PCqOEa4QOQhPBBy8BL4HqSeC/9Bi2MB5874OXgJeAl4CXgJeAl4CX&#10;gJeAl4CXgJeAl4CXgJeAl4CXgJeAl4CXgJeAl4CXgJeAl4CXgJeAl4CXgJeAl4CXQJUlcIGeOEJg&#10;Evi3BBdu1h+nuw+6miAcFvvu1mOzzgKHHHKhviOOnkJTgUWU8fFO1OzXdpqFVFG8E5u3azSxeafG&#10;41uCdo3Ki3e44v7BBY0OGasd4brp73/rOklXF/9X3zjkkMMFphTyfzTkdXd/HXLIgb9VJPv1EP3P&#10;hh+LwPmNDvlA1xXCqYL7+9BD2h9CtPxeNiie6L+yP/lvvAS8BLwEvAS8BLwEvAS8BLwEvAS8BLwE&#10;vAS8BLwEvAS8BLwEvAS8BLwEvAS8BLwEvAS8BLwEvAS8BLwEvAS8BLwEvAS8BLwEvAS8BLwEvAS8&#10;BLwEvAS8BLwEvAS8BLwEvAS8BLwEvAS8BLwE6lsCLI8cFIBlkNUNzfTgj4QRAVieGA7H6MPPhZHC&#10;gwJLIWuSnh634QT9/wvhjOjHSv9njSVLP33wEkiWBK5URM8J5ycQITr/vPC1cEUC98ffAs9uF94W&#10;ioTIYYcdFtFZQB+3bdt2tDDyuOOOG3nCCSe8rjNJIjqfJMI9wlfCbwTyeqRQnUDelwrFQr8EIiCd&#10;fGGNUN00E0jG35JhEvixyrtH2CIkwrleum+3sEE4SkgksGi+p/CKgL7bs304M+vaa681N9xwA4j0&#10;u7Ff5O7b7o4M6D8gcku/W+xZeF27drVnAOkZeLdf+K1wnhBa369PlYebdMte4VUB3lcU4NfjAnn9&#10;g+D5JiH4kBQJwIXBguPc5fq7Il3m/nkC+j9XqEwX4eQjAhyNHHPMMaZ3797m+uuvtzwbkDXA3K+z&#10;7aaOmmr+tuD/mr2r95l/L/+X+WX+L82okTrT7mc/M3fffbe54vLL7RlcxCHsFB4RWgmJBOqRjwXy&#10;0KuSB5rr91kCXKN+OFbwwUsgmRJwnEMfwf3CERUkgA46W4UdOBjn0PN3hQjn1l188cWWZzfeeKM9&#10;F/K///u/TU52jpk9brbZufILE1kVMSWFJSZSGDFFq4vMizNeNLn6nXMlRwkPPPCA6dmzpznyyCO1&#10;m4zl3Wu6niNUFMjDFgH+DBMo68FCO/3wv0KJ4Ll2MCn575MhAfTwhwK6Sd9qrlCR/Qhzbo3uPUFw&#10;dpG47hC2Ckb9MXPNNdeYH/zgB+a73/2uPR/y/vvvN5yTPCVvqvnX8n9HeSa+wTWH4sJisyJ/heUk&#10;917as5c9a/KMM86w7VHFja0jDdJyaetPGxrrf9qQHwvwZ7ZwsHqB/GLXNwncu1zwdk1C8KHWJdBR&#10;KbwqoHfYpisEdLe8gE6uFbh3mwBHaa89IuzhvFX4dcopp4TPDjeclTz8p8PFt2zz59lvHeBaiG8l&#10;q6J2bsfyHWZCzgRr46688koj/wq2zXzjG9+w4G/SEkYL3YWLhYHCOmGv8IWQIxyMa6302yMCdp14&#10;pgkHu1c/+eAlkHQJ0OeaLqB/XwtLhU5CvA3RV/Yc8JG6bhZosxUJEcHywl05C5kzkJs1a2q+pfOP&#10;sW+TR082+1buM45b7ursG9ditS+fKnhKfMuxbckmTZpYG9e8efNS8QdpkjaA/7uE3wrdhPLy3Uzf&#10;3y5sEMgv+b9JwNb54CVQ1xJA77Bt6wV4tENYIPxIQFfjwzH64k+CPWMcv4j8+wb/Iv6Rzp07x2zT&#10;d779HfPTn/7ULJmyRH22qB2DWyVCmGv2b9m812a9ZtuU2DfsGmlgIy+66CJz6aWXmrPOOsu0bNnS&#10;8e8r/T5J6Cw0FsIB3h0n3CG8LVCuncI8ob3gg5dAfUuguTIwQFgvOPuBTZgq9BFOE7CH+E2Kv/Wt&#10;b5kf/vCHpkePHua8884zGk8ztCv1m+Xh5fIzjhgxwvJnMXxzHLNtyQPci32v3//4+B/t/di4n/zk&#10;J6Zjx46xOI844ghz5plnmssuu8zGr3SwbTMF8tQyQBddhwhPC7R7uWenMF84Q6Bu8cFLIJUkAO+u&#10;EpzOYhvALsHpsKHd6Pil7+3fxx57rGGs7cc//rHth+GTBGPzxppPlnyqNmOxbTfimwyD778s/NLM&#10;mTDH9vXgG77K+zR+cMkll5jvf//7jmOWz6QXAD6Rp88CYPP4jrYxdcVkwfNMQvCh1iXwHaUwTOhQ&#10;zZSwBW2Fa4R8AV22bUX6VvSr8JGcffbZ5kc/+pG56qqrrD1y7cA77rjD+iUd58ZljzMLJi4wTxY8&#10;aZ4peNo8XfCMrs/o+rRZMmmpmSr/JTzDt8Iz8O3000+3vPov9QMZY8D3iT099dRTTevWrd14AVyP&#10;KG9vC08K9wnnCE2E6gTaptcK1wjl9Qf1tQ9eAmUkcIG+2Sd8KgwRmgnVCfCuQCihDXn11VcbxtXo&#10;l2F/6Fe1adPG2Rvbv6ItmT1qVNTGyb+Pj9/xyPGP77Ldb5Zn7r7oFb4NGTKkVH8QnyUcJP1f/OIX&#10;Ng/wTnmDb9MF8lrdALc6CcuEvcJfhKaCD14CiUjgSN00QoBvxcJ6YbjQToj3L+ircgM6OEjYg03D&#10;jsEv2oz4SFx7kuuJJ55obrrpJjNy5Mg4njkeRe2W5Vscz6xdw6Zh2wR4CN8sJ3UdPny4tWthXyVj&#10;4fTnyM83v/lNOLcnyGtVbRJ2sJuAL2WnQHv0VQEb6YOXQFUlQHvS6RJ2YLuwThgt9BG6CC3LQVt9&#10;h98cHZR/v5nTa3Tbcg3fJPqOnXP8iNoyx7GqXaN8O2Df4uOCy7feeqvtz8F/8hEHOJcv9BKw70cJ&#10;8WWjXN2F24T5wgaB/p6rk+7T380FH7wEqisB11bCf45+7RKox9GxrwTnbwhf4SW/x3QaHe/QoYO1&#10;c7T1ksGxeE5V9Jn0HPB9wr0LL7zQ4KfBfxPkNaJrkbBf2CaEy8TflIvfKT/3MG/lGeEWwfNMQvAh&#10;qRJoothOE24TRglPCi/G4W19Rm9tO/GCCy6wuh3fVqxLvrm03BVeur+5PvTQQ7bNSZ5D/pP4crnP&#10;83XfQ0IPoZXQSPDBS6A+JNBYic4TIscff7ydd3znnXfGdLsi+1Pfv8E7+nTkXZgjUBYfvARSWQJ3&#10;KnN78U2wZu322283o+RrrG8uJZI+fGMtAvPJKINAWXzwEkhVCZyjjG1lDI15HDfffLP1u7t2WyI6&#10;X9/3kFfW0TVu3BjO0TejTD54CaSaBPDlvSaYLl262DWi+OHrmz9VTR++AeZgUhbhVaG54IOXQKpI&#10;AH/BdCHCuBprsrERDcmuxfOSvAfzU/BDFgjeJyIh+JASErhcudjN2mzmTNFnq4xr7nf6S8xxZLy7&#10;U6dOZsCAAbViE7Oysix/SIf0mF8Sz7H4zw8++KBhTgxlEyijD14C9S0B2pEbBNO9e/dSfTbHqXg9&#10;dp/xwTP2xbMOjIMxX9ndk4xrnz59wuNrNi3mbtp9GtxclbgreQf9+vVzeWOMw7crJQQf6k0CtLEe&#10;ESLshcD+WcOGDYtxpTK+Ma9Lz5YB86uS1fcjP4cffniZNEiXsW74XFE++Y01ebqfdmWOwNi/D14C&#10;9SEB245k3gjtSOb0o58V6a+zV4x9B/v5lMsF5nklEo+L72BX9g2SYMoF+U5krOJn2vuL+WiKZ6dw&#10;Xn0I2qeZ8RKgbUUby66fdr7/yuyF4wX+FJ51gF+sHXCfmffl7q3JlbU3Lk76Ym5fE/fdvffem1A6&#10;+ICCZ17RtZngg5dAXUpghBIradeunW1Hun20EuUGtlDPW7A+YOPGjWbbtm2xfhZ+jUTjqug+5riQ&#10;DrZ0y5YtpqCgIJYu3zP3paLn3W/Y2tNOO41nmRM6RPDBS6CuJNBBCX3KmDA2CZ9iVdt+Q4cOjek9&#10;fNu8ebPZvn17bN8R+kxVjdNxI3zF56m82r2/iouLzbp162Lp8n2i9QR54d6gL7hFz7YTfPASqG0J&#10;4COx8yOZa8iatUR862EO8Df6G9q7x/KWuBS3Bf3B+Geq89m1UeHJ+++/b/trLg32EkqU09wH2BtT&#10;z0eEuYL3nUgIPtSqBHoq9t3Mj+zbt6/dl6c6PEB32UNBcZWBzuBI2jwwfP4tWrSwabi9GlyajBNU&#10;Ne/EF4zJfaF4vO9EQvCh1iSAnwB/gd0PpH///gn598rTaWcv2JuL+BzYa2Tw4MHWlnBPec9W9btB&#10;gwaV2keWtLp165awbYtPj3omyO/zuvo1BBKCD7UigSzFWsy6bPx17NMfr4tV/Qyn8Fngn6QNyZwO&#10;4kgW11x+iBd7Rjo1XR9E3gI/zF7J46ZakbSPNNMlYOeRMP/jiiuuqJaPxOl+eddk86u8NNx3NU2L&#10;57GZ+HmkFOsFPz6Q6exIXvnxCbQQxgoR/Or4DpmL5fQ3GdeacqAqeUhGWsQRzGdmfCBL8MFLoCYS&#10;aKmH+wlPC/8UaDvZfgtzLZiXkQy9rQpPUu1e9rQMZIJ88oQ+AntN+D6dhOBDQhI4RndlC5sE6u4I&#10;PgzOdqIdiY+E+U2ZzjXKz/zPoE0J7xgjQF7/EdYJw4VTBT9mICH4UEYCR+ibLAGeRRjLZh9wxrK9&#10;LSt/Xz44x/gAZxUwdoi9Y/1fsNcX/NshME7XSfC8kxB8sBJop/+XCUWMUZ177rl2fn6m27DK2q/x&#10;8uEzcOerBuN0jnd5km8rwYfMlsD5Kr61aaxFu+eee2rFH1+Z7qbT746H7HHJGUBNmzZ17c13JWvk&#10;7UNmSoB3v0Ww47+skUknvU+FssA9+rv0f5GzwB5Edwi+fSkhZFCwXKO/z77+rk5OBR1NpzwgVwfm&#10;rwXrgfZIzwYJnnOZQbgOKuZHcI19qDzXyveHJIP3YdnyN3uoB2sM4NxdnnNpT7hmKuFaIYI/LawP&#10;ydAvH0fF3EXe7KcU2Lmdeg8Xpb3GZXYBR6j4JSeddFK15xp7TlXMqYrkA98Ae08HY3cb9D6OyWyV&#10;TNvS0478lDlZ7KPjbVv1eVMRpxL5Ddl37doV/wnjBXOFRoIP6SMB+uZ2nSh7jXuu1R/X4CPyZ50u&#10;a/30XnYLPdNH1XxJJAHmFu1kDJZxoUTqYH9P7XOSs431XoBfSychpFHIUVkivXv39lyTfUmVugQ7&#10;x96zejdfC73SSN8yuShNVPgNzNXinPpU0TWfjyjv2SdX7wfMz2QlTaOyd1FZvsYn6fptY3LGGHv2&#10;vM6Z93pfDzKQ3McG72DEyBGGsxf0jj4UWqaR3mVqUYaq4KXakmtmrDH5eflRrnnO1WGdE92TZXzO&#10;BPPCzN9F6zy1b1mLoXe0X+iRqUqaRuV+UmUptbfppoWbzO9mRN+3s3n1aedcHtw1WXlx8blrsuKt&#10;XjxwLYqnC/7HfLpsqxk9arTl3HXXXQffGBsYlUZ6l4lFYRxgLWOr4T0Qdq/YbXas2GEm5E6ItTGr&#10;p0PJaYvBB9aRtW/f3p4dl6y8EC/rY7imCudyc0abz5Z8Zvau3mcm5Uw02bJvjIfqPYHfZKKSplGZ&#10;W6gsn7AmxOnb5DGTTcmqElNSWGJefuxlkxtuT9q/k7MPXVU5w/5cyqtJpg+VvbhY/8lc4armJ5n3&#10;wynXX/71w89Z2RetLjKzxs2274U1vZwLpPIz3+RIwYeGKQH6358zrhrlW7aZPm56wLeI2Vu418wb&#10;P++ALoa5V8d+c7e/MvM6k6XrzJtS+U2vXr2SFme18ybZzhgzw3y5creJFEZM8epis3DiIpsv3k3r&#10;1q3J62eC95lICA00WL61adPG8o33OmP8DBNZFbHvPCI79/nSz83kvMmx+tfWw3XMNXSYufOSsd0X&#10;pNo6HZdv1nsSJ+sgkhVndeMZnz3B/GPxP2TborIvLiw2iycujvGNvRiU188FzzcJoYGGOPuWY/LH&#10;5Fv7Rh0L72hbbly40YzPGVevOsmZVpKx3Qekujod/xz7uxJnss9MjU+nss+j1Wd7d/4G246kHR+1&#10;b0Vm7vi5MZkfHz3Lx/OtgRItyHaZ/ltu7mizb9U+8Qy+Rd89OvD3BRvNxJxJMR91rdq57KA/E9gj&#10;7C6cgBvJbPuF7ZvtQ8XZv8p4kvjv6vOqDKXvj34emzPWbJj7nuVatI5T31ly3796v5mWVxCzb8E8&#10;E8+3hs23mH+SPb2jfbgcs3XR1qBNKb7ZtmXUf7JlycdmxujpB9qW6CfcSLaeujjdVfEHZ88YfOPJ&#10;Sq80h9H/0pzIjvtco3RDZbHx6HOBxjg3LtoYbU+4NnxhtF2xc+UXZswozTtQ2XkvnNcjVfP9t4bN&#10;N3LPPCEzcODAGN/+NOv1aH2LfQv0gH4Fdu7LFbvML/NXa2wor3a4Fuaw9Iz6H50L9iu2e4XXSO+J&#10;PwD7+VH2s88+25bFpiUeOJ65q7u/Ztcol+FObnauWTZpmdm+Ynsg5yjHsG9WzpL5X+b/xd5Hfcbe&#10;MexBqLy+JjQWfGi4EhiirAfzS6I6sWLKckN/3XEt/lpcWGT++sRfzaPjHo3pbs108QAHiIe2XW5O&#10;nlldsNq8Me8NWw+wryx7DSRz/QLzRVV2uy8ker1u9svm2WnPmjHqTyWzPLZMip9rwdgC887c9QZ/&#10;v22vU58526arq9fIh2076DnGHsmn4MffJIQGHs5R/u38Sadj4+Qb+ULtmVgfLqQPto9RGO3b7V9V&#10;ZNbPfsfMGT/H5AVzIWLtS+lJmT5RoHPx38fsiH4fnz3ePJX/lPlk8SfifIlZ8/AawznayqPhHGHX&#10;5nV5rcmVuDjX8bDGh9m9WVdMWWnrmW1Lt5lnH3421l8tk2aZsgXt0PK+13d5agvMHDvTvDnrDbOX&#10;vvH/Z+9MwKQqzvWPRgxygRtMwC0satxAQCMuCIiACyYqRnEDVEBFTXAjURNhFlZn2BSUHdn3mL/7&#10;Va8mEPQJJgYQjDf/GxUjqLgBCbsw03XfX51TPWd6ZmCWnq276uHl9Jw+S9XX31tf1VdfValccTku&#10;K8q3vcv2mrFZYyzfkBX+U8ovZAg+1W4J2PkBrJkRnx8gHXlz8qqCtg46kYiwXnZ9+0/mfWJem/ia&#10;mTJiihmWMSzeFirEBz038e/sjGwzWvGC83Lmm7fVjt2+ZLvlGXX+zqU7TW5WrunSpYvVN9ZML3S/&#10;dLGif4exiaZP7z5mRMYI882ir629yZd937F0h1kzfY1ZJHufI18ReY3XJ4XeXcA3+oC0F6l/GE97&#10;6YmXzMbZG63/I+BZAtcicqV+w76tnbG2kPxat25N+X38ZO3mWTT3OfrDMLfb6S++sd3LdhflWUQ/&#10;HAfhHPxAn2gnEQv296f/blaJsy8pXmLp2KVmQe4CcWqeWZi7UP2/35pXJ74qfv3ZbJy70exeuseO&#10;71p9tM8K/DO/f/INM3TIULsHaWXNF3Lj6G3btrNcen7Cc4XqGfJE2xqbQ53yzrR3bL3yzLhnbFnm&#10;qkzzcxaojEusLV45eaV5f9b75mvxdr9kEZQpWl8V5ZttRyBXlf3A0jwzeeRT+h2CGDP8WOGaXe/p&#10;N2oU/dH851orgTbK+Xb6SPSPbPspI9OseHJFoC9FOBbwK+BY2B4K7Z3ti/BZ9wS6Gugr8RJxSIet&#10;HkafK12jbrf36fO2RdvUnnvMXBuOA+AvcXVBMo+Ut8F/NLDxUg899JBhLGzLvC+t7sdo95EvwZaV&#10;Y3HlEh/hJGWKl4v6J7wvqJeCe+0zo+W2n4P7uPevU9eE5QxsJut/6rcB1Ik+pYYEGBewfsoePXqE&#10;faQMO8a9RXHqcb1xnLJ6GPIsqjshzyznoucP8dnV745v2Mjl45ZZ7jf5QRO7VhX7CCeTZ+5Z1C2d&#10;O3e2Os2YA39js75d5sYgE3kT1AmuXrBcitcvBd+VVQZcT1t6DP0221bNsH5J+pf6bbYL1Ik+pY4E&#10;WqkoW1ify+4FnKG+kTB99HSzd8m+sF0Z1PNBfR3RrUPw6VDXB34Z97x889bUt9RXyjLdu3ezPGC9&#10;7yI+i0L9p4r14+i30maj7LYPq3IzHynw0Tq75PJXOcf9y/abRTmLCvUPI7aNupA60afUksAQFSf/&#10;lFNOCdafDDn33PjnzX6NAUTr8kNxqCzfW7um+h07+uGcD+3c5jvvvNPUlQ+nXr16SdkL3Nmzko5u&#10;PP2ss86y3M6Wz2f9zPUF7cMK1ikHkwe8fn3S6/KRBPUGdQu8h//6PdhTgLrQp9STAP3xlYLp1q1b&#10;vP2Gv+2VJ14J6/tKqN9pj4lr//v0P6yvkj0swrXg7NqncKQy7RvPj6w/Z66//npb9pHyV747493Q&#10;tldCuUMO41eyvk/iWcQ55t+ceuqpcC1foA70KXUl0FpF28wc1J49exboufTg+cefs3N0CvXnQp0p&#10;i+1z/TT7HN1P/b5+1nrZtZF2HCyMhTft27cveH8S248l2ThibPCDYlMZ80P3s7Ky7DhFMD4dcM7l&#10;3/bRwr7bwexX/DtsOH1fZKb6hTbkG5PeiNdrLl9du3a17Wj9DisF75OUEFI8DVf57FzMQnt2SP/m&#10;5MwxXy/8JtAba5ciOoQu4ZNDn6IIrwv0jHYj3wd+v91LdovHz9sxYfyDLVu0tLpG/U4cU2XbNafj&#10;7sgYH2VnLc7777/fcgH7vnzs8jAGgHyHZYiWK1reEj8jn0BexEcuHbM0GGcL7TdlZe5ruJb5JuWD&#10;us+n1JfAUBXR1bGmU6dOVvedTuZk5dg6f6/mozrfYlDXF8835w/BngWImW+1XsD6mRvMkxoTxo5g&#10;T5oe09S+k7XC2IuX91U133gfe29T/saNG9tYKhvbrzxOyJ5g3pn+TmDjqVtK5FVx9U3AU2zaGo1n&#10;sx5Thp7pysh74Xq43/Bmvb9j6quZL2EoAcu3Nm3amIYNG1rda9GihdU9pyP07ScNn2hWT11tdiza&#10;aXUvaGeVpIfSN+nonsV7bMzGFMU34YOkr0KdHq4XYNq1a1cwBlgFbUhXh0T1njxdcMEFttysRden&#10;Tx/Le8t9lXui5kgQC7Nz8U5bfxySd6pndi/ebf46bY2Nv8lUue179SzitRgDdO+T/D3X0o+G9NHt&#10;uNTgwYNt3CJ/E/OFrcOf4ewOx+FZw83cMXPNG4oHeU/zJj/U+l6bNXfnswWfmY/n/lPn3jMrJ68w&#10;88bMMyOzRsXrdPZeatasmdVr4t/d3o7u2VEuVPVn8sBcO+wN7TtsXnRNJfJDuWfnzja/f/IP5j3Z&#10;6o/nfmw+VZk3z//UsMbZ+4rxX/HUCrNg7AKVe2Rgz0KOcT/vGDhwoGGvZuQrHBCuFXxKLwlco+Lm&#10;UeeiE84GheuOWlt07rnn2jk8fBfEHwe+Nfo6WUOJH8yOg3O0GYlReuThRwxr/zifiN5j+UwMfE3g&#10;meO1y8utt95qGjVqZPlA/M3VV19t7ZHji72OsgnRcls5xMtduF3MPfQNkWHYfnTHrySPpoJP6SWB&#10;Lirugah/EB3Bn8E4Vf369V19bPs4jFldeeVVpl+/28x9991n7R/9L8bN77nnHkOMYleNL5x88kku&#10;FtDeD+d69+5teeb02+l7TTi6PBHDyP5Qjhv4Ui7u0sUMGjRIeVd9I9nAN47unsT8cx7/D+UlNi3c&#10;U9FyuVevXnatP8ncz99OL5650lq+nX322YX0x+kSXGJuNH6NMJY2zr/DDqtj21+0wUI/W/w7Pdz6&#10;/c4//3zDePbB9DNRX6vzb5dPfDrULYwZUBbKxzghcwzwdfTt29eWC1tNPTNgwAA7lod/H39rOH5t&#10;78VWEjuHLHl+2Kb0fHMamF5Hu6cAOlKcnjv948g4Mf0w5hZgD0877TTD2jbYLvjIXJLOik+kDRnY&#10;g5JtQHHvqmnnKDN9WriCD8nZKfh3KLDOJz4obFx0rINnhn6pz/QM1pTxKb0kYNftatKkSSH7lqj7&#10;6Ik75z5zdJ/5rri/3T21+ejKhX2ivsHX06FDB0ObgDqGmE/qH9rfrLmCvaOvW1yZaa+GbYEVUjMf&#10;J5leXKO0RwkbqLuph4vTkZLORblW0jWpet5xMHosqaxRObHOs+QNiEv2KT0lwFoZtg1Yks7488F4&#10;dUXl4NYJk7wfSU9V86WWBIYJ1rdYUX3y9xfPS2fjOnbsiG1j7M3vYSohpGnqqXLn0SfxfCmeL8mQ&#10;C5wL13LdKnk3T1Nd88UOfvutxx13XBGfRzL0zD8j4DC+knB8wa8tmd6sY13R1YzxEr/l+VE5Ns6t&#10;VyRZj0tvdfOlD3XAjtm6vobnXfJ4h0zDOOU8yZr2u0/pLYErVfwDjCd5viWPZ67OYjyO2DDJmLjJ&#10;Zumtar70kkBD4T1i94mddHrij8nhHrHQki94VvDj3BKCT3bdw2rfczcVOU4spvSLcYCrvJ55CYQS&#10;6KDjHmIFfZsyOXaNuoM4MNZJkWw3CsTP+eQlgATwU75JfB9zI1PRzlRHmdxej5JtLkL2yUsgIoF+&#10;+pzXqlUrb+NkmyrKT2JSQz/Jdsm1TUTO/qOXABLAb7KOsTji3Cuqb+l+P3PEJU8wU/B+EgnBpyIS&#10;6KczeZW9tniqcxHbFu4N7G1bERXzJyISiNs4Nzc71bmR7PLhb3LrW0qu3rZFlMt/LFYCN+nsPuJr&#10;S5o7mWwdTaXnMS88XFPhc8nR7wlQrIr5kxEJ4Kt8UbB73KYSFyq7LNg22uKSXb4wRPDJS6A0Emir&#10;i7axRhd7uPgxudL5K4klCddMWCf5+T0BSqNp/hokgD8tUyjYtyoJPvLKti/V+XzmV7Ael2S2S7hC&#10;8MlLoCwSoH5eKWhPxO7expVQ32D76edG9paaIJkdLvjkJVBWCbTWDZsZk2N9quq0HzX53ayJLjmB&#10;lYJvR0oIPpVbAvgrd7PeN+sq12S9r8q8uT4t+3yEc7fZg4P6yScvgYpIgLbReCGfMVzvPynwnbDG&#10;Xbjnz27Jh3rJJy+BZEiAtSqnCvmMyyXuIVOVdqWmvIv1zMO9TeDaXUJt7LPhF2sssNZ2F2GQwDgG&#10;R/5uLvDb+1T1EkDuM4XYySefHN8rsabof1XmgzXb2adRsmCNhAeE2sQ1xlfPEAYLrwmfCnuEA0Is&#10;Av7eKqwRuPZ0wceBSghVmJrqXW8KMfZ0S8c1hpivFO4DwJg2Nr821P/wpJnwoLBK+LcAt+zePfhW&#10;WR+T/RLYW/qyyy4z7LfCbxzuF8S124RhAjrgU9VJAHlj5/LZe8Dtf12V9qW63sV4djh/lDZkllDT&#10;uabh98PaKJ8z1M9k/ZQY4/Hs0wOnsNMuZg//D6AOvf32260/mv4pc0W6aZ+xsO0M79YLHQSfqk4C&#10;6Nk0IZ8xXvZkggPOZ1ddfKis91Iu9v4J98mpLf21FuLWDPFkm/briWG7umg/u3vvvdf+To5fzGW4&#10;+eab7X5b/JbwUb9rHPheTzrpJFt+9ikJv/tERx8bKiFUYYJzE4Td/CbUl6nIN9ZEiOjZFyrvHUJN&#10;7q81UhswV/ZsEzy78cYb7TiO25PF/UasDcW4YTgnFh7RX9sirBD4XYcKTwtvC3sFuw8Z+7XqM3bu&#10;BYG+oE9VJwH07iaBsSdz+umn2/aIqzsry95U1XNpSx1zzDFOv9C784SamvgteqjuWyt7lM98V9Z1&#10;HjFiRKG2B3v5ES8UtovhzXZhrnCVQF8hsS45UucuE94S8pn7ENpAuHm04FPVS6C1XrlSyMeXcO21&#10;19ZaW0ddgU6yXylrBKpM+4QZArpYU9PxytgTag/uos34wAMPmPHjx5usLO2pHsahUS726InYs026&#10;J0s4Q0jkmE4VSY10ZojwkfCF8JTg7ZuEUE2J32OC8C/BtvnZm9f93rXhiE4SL8L+wZRBQCfvFGqq&#10;XsnUHNZZ7ccPtedsjHXTx40bZ4G8KQ9HfFrsQxuWabuO+LtaCuVJ/M7fF2qqTMpTptp6z2HKOL6r&#10;14Q8/Av4lalvazLf0Evms9MeVr7BbmGW0FKoqekoce0++UO2s5cz81xnzJhhRo0aZWVNmQD+/bDt&#10;yFjhy0JboTT2rKaW2+erqATwpfQXNgoxeMd+8/ifq5t3rs539X+/fv3MKaec4vok6CT9lEuEmqyT&#10;LZS/F+XXP0AbccyYMZZr2dnZcfkSdxexafS17hX4XXxKXQnQrxgsrBPyGDtVu8fccMMNto9UHdyD&#10;b/jm2Is73JMNe4b/jXH8fkJDoaYm2g8XySfy0ZlnnmkYH5s1a5aZMmVKvK9G+ZjLQXy5rs0XVgj0&#10;r31KHwnQ5u8nrBXwPxjmjrPXPLrx6KOPxvsa6EvUBpWXk9Fn8BlfHb5x1tcM/SDo4w7hFeFSoab3&#10;R+qq/XiX/IO2/Uh5FixYYCZOnBi3aYxd43sMY0JoE48XkL1P6SmB+io2uk3f6GOB9puNsScmE10h&#10;toExr/Lyzt1HnETfvn1Np06drB1jjJB3CfB9g5AjtBNqOs+URcuZKYrn2Ud/LCcnxyxcuDDuF6FO&#10;gn/hnFfKuEm4UThc8MlLAAkcLfQW4B76v0Og/WPrZ/zWxDUwvnrppZfafj/jDMRCEFd1yy23WHtF&#10;/4V1w7sp5ohx6ebNm5sGDRq4/hi6xzO3CquFcQJ8h/e1JbWUXVuhvlg+vlPajtg1OOf6oMSMNG3a&#10;1JV1hQrm24+15detnnyi/2cItwnPCOjMZwIctDZQR/TpkJBuWr6FsUl7dM99QnOhNtgxZTOeVJTD&#10;rpCv6SO1u2OMrcydO9dy7bHHHou3IWmPh7GNyGmq4NuPcRH6D6WUwOG6rrEAB7FHbwvWX3/RRRfZ&#10;/UI7dOhg4wGd7SOGc/jw4Wb69Olm3rx51pdw4okn5ktn0cHa5pfD158pO70Lu02/bNGiRZZro0eP&#10;jts1YkgiMZ0P1MJyKss+1UAJdFeedmGz6Jc5X4g70q7CFz5nzhyzePFiCz7T5lT7Mk99t6nS39rC&#10;uRNU1peOPfbYPNrKEyZMsFybP39+obE1+qW6DmwRbheoo3zyEkiGBNAlfG35jCdEeRb1X2LfsG2O&#10;c7NnzzaMr6kfSFvrJQFdrsnpQvkWN2jcPda/f38zc+ZMWxbKNHLkSGvXiDuOxE9/pMJ0rMkF8nmr&#10;tRKgX7JCsLGNxXGOc8TnRjlHn4dxKuKddO+bQkuhpiV8/XdojGQL8z4Zq8YnQr1B/ikTZcNvS32j&#10;zIOaWpaaJlufn/JLoJVu3SRYn2RxnMPeoZ+0J+nzoLO0xYj1196+McaKdf9FAmPHNSG1ENcWqP1o&#10;ff30z8g3wD5jsykTY/T4XpVhx7Wabqtrgmx9HiouAdpPm6Wjdh5CtD0Z/Txs2DAbe+E4x3gV9gF/&#10;CzGHekamgM2srkQb2fofmafGGAe+ftcWJm6EMlAm4k/DeUH5umeR4LlWXb9aer7Xco44CsbesHPF&#10;2Trmo0yePDlu5+De2LFjLU+1V3m+7mcPZXwxVe1rwKbN0BjjLub9MFaNDXZ1w9SpU+PxWdjlcA4N&#10;XKuNvtb01NDUK7XlnIplLrzwQuszj3IuykE4Rn8IfQZPP/20YTxLfaWY4gx3Sfdn6jlthMpuYzbU&#10;OwbJh/9J69atY4xfP/7449amkS9sMP5IbBr5Z2wt3NuKmJgpQm3xsSqrPqWgBODcR4KR/hZaF9Nx&#10;zx3p0zFfxdkQjswV6927N3tIxeSr2CZ7B+/aCskeG28iTt+u569lfIL9GPEzRm0a/c3o2BqxNJGx&#10;tbsrIU96pE9eAmWWQEvdga8uxjxR4i+j/bjEz9g657+Ec9g9fBLEMrdr1y6mMb4detYq4XahuVBe&#10;7nEf4/WDxbMNmouQz9g1a8IzJk8/jfdj0yZNmhRvPxK7fd555zm/iB9bkwB9qnESYK2D6cI+4pJd&#10;TEYi15ytY2ycuHrnc3e8Y64mcSqsScAaIPKrbNUz/ySME3oK7YWjheL8LJwjH11lyx4RXtH9/9bc&#10;utjll19ueTZt2rRC9pXxNTc/lLwSBxmZI7RBz8J+++QlUBMlgD25WdgoWL116/SVxDv8f/AOewfn&#10;nM3BX8EaJoyVs4YV7U35V/JkP/doLs8X4tKHesfrUXBOfa0v5dffz3i1OGt9jvhs6C9Gnw/PXLwx&#10;eSNeizZmuBcBY/OLhBMEn7wEaroEWiqDLwr7xAG7v69bz8HZt0T+wQn6cvDA8cJxD67k5uZa/uFj&#10;YY7PddddZ/nB/CFsKfaL9Snx6T/44IPWZkVtGc+i3QiPXawxeQF33XWXEZdd+/Fz5XuQ4P0iEoJP&#10;tUYCztatU47zjzzySNtGLG799UQO0pfDR0gfK+rTdDzkCOAPPg7GpJ19dN+5I/4QeMdaWdG1Dngn&#10;vGSNCfXt4Bo27WWhteCTl0BtlQB9qiHCJiFGe42xA7fGcKKdS/wbu0f/Cr489dRT1r/p+AWX4Byc&#10;hG9wD/8n18FX52tMfCbvZg0l6gDlKV+gTugneJsmIfiUEhKgL5QlWN5hU5gL3atXr4Ouo5Jo+xK5&#10;U9q/8f0z1saYRTjPHJ6RF+qC4nwvOu2Tl0CtlwC8GyysFRhDtmvFKZ7KroXKmnJwzKG0fErkJX/j&#10;b2E+EPP0wrV7sGcHBOzZHQJ58clLIB0kwHzyS4WnhY+F/YJdg4E9XBXXbPdmwjfCeJlbz8jxMHrE&#10;t0gsMftU4Uehvap5rs7XCMfom30lzBWuErw9kxB8SlsJfF8l7ybkCisExpjhX0ywHKT9yZoFjKez&#10;Tshxxx1n2IuL+a+spYoflGtDwK8dwgZhlnCN0Fw4XPDJS8BLoEACcIIx687CvcIE4XXhDeEj4cti&#10;wHm+f0YYKlwjtBLqCz55CXgJlE8C/6nbsIWJ4LxPXgJeAl4CXgJeAl4CXgJeAl4CXgJeAl4CXgJe&#10;Al4CXgJeAl4CXgJeAl4CXgJeAl4CXgJeAl4CXgJeAl4CXgJllkBH3VFPIAj8e4JLN+vDme4PHU2Y&#10;joifu+WEfmeDOnU66RzP6C40EJhEmfjclxV91EJRSAd77stNWxz+ctM2dV84HrQ4vLjnDtazL+54&#10;eJ1b9awO+vwnHXN0dM/f/Z06dY4UCCnk/yBld3Gf6tQp+Kwi2dOD9D8LfswFFx5e50MdFwunC+7z&#10;YXVa1uGxfF806TnBv6Jf+TNeAl4CXgJeAl4CXgJeAl4CXgJeAl4CXgJeAl4CXgJeAl4CXgJeAl4C&#10;XgJeAl4CXgJeAl4CXgJeAl4CXgJeAl4CXgJeAl4CXgJeAl4CXgJeAl4CXgJeAl4CXgJeAl4CXgJe&#10;Al4CXgJeAl4CXgLVLQGmRw4MwTTI8qaGuvGnwqMhmJ4YTcfrj4eEIcLDAlMhK/I+3W7TSfr/N0Lb&#10;4M9D/s8cS6Z++uQlkCwJXKkHvSRcWIoHovOvCHuFK0pxfeIl8Ow2Ya1wQIgdccQRMe0FtLl58+bD&#10;hCHNmjUbctJJJ72tPUli2p8kxjXCHuG/BPJ6lFCeRN4XCHlC71I8gPeME14UyvvOUrzGX5JmEviZ&#10;yrtb2CSUhnOX6LpdwgahqVCaxKT57sKbAvpu9/Zhz6xrr73W3HDDDSDW+8besbtvvTvWv2//WJ/e&#10;fexeeOedd57dA0j3wLv9wqvCBUJkfr/+OnS6SZfsE94S4P3BEvyaIpDX3wuebxKCT0mRAFy4S3Cc&#10;66HPB9Nlrp8poP8zhEPpIpx8QoCjseOPP95cdtll5vrrr7c869+vv7lfe9uNHTrW/H32/zf7ln9r&#10;vln0tfntuN+aoUO0p92vfmXuvvtuc0WPHnYPLp4hbBeeEJoIpUnUI5sF8nDJIW5opO+nCnCN+uEE&#10;wScvgWRKwHEOfQT3C/UO8gJ00Nkq7EBJnEPP1wsx9q276KKLLM9uvPFGuy/kr3/9a5OZkWmmjZxm&#10;ti/5l4ktjZn8ZfkmtixmDiw/YF6f9LrJ0vfsKzlUePDBB0337t3NUUcdpdVkLO9W63iucLBEHjYJ&#10;8OcBgbKWlFroiz8I+YLnWklS8ueTIQH08CcCuknfaoZwMPsR5dyLuvYkwdlFnjVA2CIY9cfMNddc&#10;Yy6++GLzwx/+0O4Pef/99xv2SR6TPdZ8veibgGfiG1xzyFuWZxaPW2w5ybWXdr/E7jXZtm1b2x7V&#10;s7F1vIN3uXfro0119T9tyM0C/JkmlFQvkF/s+kcC1y4SvF2TEHyqdAm01hveEtA7bNMVArpbXEIn&#10;Vwhc+5UAR2mvPSHsZr9V+HXqqadG9w437JU8+JeDxbcM89dpawq4FuFb/tLAzm1btM2MzhxtbdyV&#10;V15p5F/BtpnvfOc7FnzmXcIwoYtwkXC7sErYJ/xLyBRK4loTffeEgF3nOROEkq7VVz55CSRdAvS5&#10;Jgro315hgdBGSLQhOmX3AR+i40aBNtsBISZYXrgjeyGzB3LDhg3M97T/MfYtd1iu+XbJt8Zxyx2d&#10;feOYp/bl78b/TnzLtG3J+vXrWxvXqFGjQs8P38m7AfzfIbwqdBCKy3dDnb9N2CCQX/J/k4Ct88lL&#10;oKolgN5h29YJ8GibMFv4qYCuJqbjdeLPgt1jHL+I/PsG/yL+kXbt2sVt0w++/wPzy1/+0swfM199&#10;tsCOwa18Ico1+1k2b/XU1bZNiX3DrvEObGTnzp3NpZdeas4++2xz9NFHO/7t0fc5QjuhrhBN8K6Z&#10;MEBYK1Cu7cJMoaXgk5dAdUugkTLQX1gnOPuBTRgr9BTOELCH+E3yvve975mf/OQnpmvXruaCCy4w&#10;Gk8ztCv1neVhD/kZH330UcufefDNccy2JQu4Fz+v7/805U/2emzcL37xC9O6dev4M+vVq2fOOuss&#10;c/nll9vn6z3YtskCeTo6RHsdBwnPCrR7uWa7MEtoK1C3+OQlUJMkAO+uEpzOYhvADsHpsKHd6Pil&#10;8/bzCSecYBhr+9nPfmb7YfgkwYjsEeaz+Z+rzZhn2434JqPg/M5lO8300dNtXw++4au8T+MH3bp1&#10;Mz/+8Y8dxyyfeV8I+ESevgiBzeMcbWPqilzB80xC8KnSJfADveEBoVU534QtaC5cI4wT0GXbVqRv&#10;Rb8KH8k555xjfvrTn5qrrrrK2iPXDhwwYID1SzrOjcwYaWY/Nts8M/4Z89z4Z82z45/T8TkdnzXz&#10;cxaYsfJfwjN8K9wD384880zLq/9UP5AxBnyf2NPTTz/dHHPMMW68AK7HlLe1wjPCfcK5Qn2hPIm2&#10;6bXCNUJx/UGd9slLoIgEOurMt8LnwiChoVCeBO/GC/m0Ia+++mrDuBr9MuwP/apjjz3W2Rvbv6It&#10;mTF0aGDj5N/Hx+945PjHuQz3neWZuy44wrdBgwYV6g/is4SDvP83v/mNzQO8U97g20SBvJY3wa02&#10;wkJhn/A3oYHgk5dAaSRwlC56VIBvecI6YbDQQkj0L+hUsQkdHCjsxqZhx+AXbUZ8JK49yfHkk082&#10;N910kxkyZEgCzxyPArtl+ZbAM2vXsGnYNgEewjfLSR0HDx5s7VrUV8lYOP058vPd734Xzu0O81pW&#10;m4Qd7CDgS9ku0B59S8BG+uQlUFYJ0J50uoQd2CqsEoYJPYX2wtHFoLnO4TdHB+Xfb+j0Gt22XMM3&#10;ib5j5xw/AlvmOFa2Y8C3AvuW+Cy4fMstt9j+HPwnHwmAc+OESwTse1MhsWyUq4twqzBL2CDQ33N1&#10;0n363EjwyUugvBJwbSX85+jXDoF6HB3bIzh/Q/QIL/k+rtPoeKtWraydo62XDI4lcupgf/M+B3yf&#10;cK9Tp04GPw3+mzCvMR0PCPuFr4RomfhMufie8nMNcSvPCX0EzzMJwaekSqC+nnaGcKswVHhGeD0B&#10;a/U3emvbiR07drS6ndhWrEq+uXe5I7x0nzk+8sgjts1JniP+k8Ryub9n6bpHhK5CE+FwwScvgeqQ&#10;QF29dKYQO/HEE23c8R133BHX7YPZn+r+Dt7RpyPvwnSBsvjkJVCTJXCHMrcP3wRz1m677TYzVL7G&#10;6uZSad4P35iLQDwZZRAoi09eAjVVAucqY1sYQyOO4+abb7Z+d9duK43OV/c15JV5dHXr1oVz9M0o&#10;k09eAjVNAvjyVgumffv2do4ofvjq5k9Z3w/fADGYlEV4S2gk+OQlUFMkgL9gohBjXI052diI2mTX&#10;EnlJ3sP4FPyQ4wXvE5EQfKoREuihXOxibjYxU/TZDsU19z39JWIcGe9u06aN6d+/f6XYxH79+ln+&#10;8B7eR3xJIscS/3744YcNMTGUTaCMPnkJVLcEaEduEEyXLl0K9dkcpxL12P2ND56xL+51YByMeGV3&#10;TTKOPXv2jI6v2XcRu2nXaXCxKglH8g569+7t8sYYh29XSgg+VZsEaGM9IcRYC4H1sx544IE4Vw7F&#10;N+K6dG8REF+VrL4f+TnyyCOLvIP3MtYNnw+WT75jTp6up12ZKTD275OXQHVIwLYjiRuhHUlMP/p5&#10;MP119oqx73A9n2K5QJxXaZ7jnlfSkXWDJJhiQb5LM1bxK639RTyanrNduKA6BO3fmfYSoG1FG8vO&#10;n3a+/0PZC8cL/Cnc6wC/mDvg/ibuy11bkSNzb9wz6Yu5dU3cuZ///Oeleg8+oPCeN3VsKPjkJVCV&#10;EnhUL8tv0aKFbUe6dbRKyw1soe63YH7ABx98YL766qt4Pwu/RmmfdbDriHHhPdjSTZs2mfHjx8ff&#10;y3liXw52v/sOW3vGGWdwLzGhgwSfvASqSgKt9KLPGRPGJuFTLGvb7957743rPXzbuHGj2bp1a3zd&#10;EfpMZX2m40b0iM9TebVrf+Xl5ZlVq1bF38v50tYT5IVrw77gJt3bQvDJS6CyJYCPxMZHEmvInLXS&#10;+NajHOAz+htZu8fylmfp2Rb0BxPvKc/fro0KT95//33bX3PvYC2h0nKa6wBrY+r+mDBD8L4TCcGn&#10;SpVAdz19F/GRvXr1suvylIcH6C5rKOhZRaA9OJIWB4bPv3HjxvYdbq0G907GCcqad54Xjsn9S8/x&#10;vhMJwadKkwB+AvwFdj2Qvn37lsq/V5xOO3vB2lw8z4G1Ru666y5rS7imuHvLem7gwIGF1pHlXR06&#10;dCi1bUt8H/VMmN9XdPRzCCQEnypFAv301DzmZeOvY53+RF0s699wCp8F/knakMR08Ixkcc3lh+di&#10;z3hPRecHkbfQD7NP8ripUiTtH5ruErBxJMR/XHHFFeXykTjdL+6YbH4V9w53rqLv4n5sJn4eKcU6&#10;wY8PpDs7kld+fAKNhRFCDL86vkNisZz+JuNYUQ6UJQ/JeBfPCOOZGR/oJ/jkJVARCRytm3sLzwqf&#10;CrSdbL+FWAviMpKht2XhSU27ljUtQ5kgn2yhp8BaE75PJyH4VCoJHK+rMoSPBOruGD4M9naiHYmP&#10;hPimdOca5Sf+M2xTwjvGCJDXv4VVwmDhdMGPGUgIPhWRQD2d6SfAsxhj2awDzli2t2XFr8sH5xgf&#10;YK8Cxg6xd8z/C9f6gn/bBMbp2giedxKCT1YCLfT/QuEAY1Tnn3++jc9Pdxt2qPZronz4G7j9VcNx&#10;Ose7bMm3ieBTekvgQhXf2jTmot1zzz2V4o8/lO6m0veOh6xxyR5ADRo0cO3N9ZI18vYpPSXAb79J&#10;sOO/zJFJJb2vCWWBe/R36f8iZ4E1iAYIvn0pIaRRslyjv8+6/q5Orgk6mkp5QK4OxK+F84F2S88G&#10;Cp5z6UG4VirmJ3CNdag814r3hySD91HZ8pk11MM5BnDuTs+5lCdcQ5VwhRDDnxbVh2Tol3/GwbmL&#10;vFlPKbRz2/U7dE55jUvvAj6q4uf/6Ec/KnessefUwTl1MPnAN8Da0+HY3Qb9Hsent0qmbOlpR35O&#10;TBbr6HjbVn7eHIxTpfkO2Z933nn4TxgvmCEcLviUOhKgb27nibLWuOda9XENPiJ/5uky10+/yy6h&#10;e+qomi+JJEBs0XbGYBkXKk0d7K+pfE6yt7F+F+Dn0kkIKZQyVZbYZZdd5rkm+1JT6hLsHGvP6rfZ&#10;K1ySQvqWzkWpr8JvIFaLfepriq75fAS8Z51c/T5gVjoraQqVvb3KshefpOu3Dc8cbuze89pn3ut9&#10;NchAch8R/gaPDnnUsPeCfqOPhaNTSO/StSj3quCF2pIvTnrRjMseF3DNc64K65xgTZZRmaPNa5P/&#10;O6jz1L5lLoZ+o/1C13RV0hQq9zMqS6G1TT+a85H570nB7+1sXnXaOZcHd0xWXtzz3DFZzy3fc+Ba&#10;gGfH/z/z+cItZtjQYZZz1113HXxjbGBoCuldOhaFcYAVjK1G10DYtXiX2bZ4mxmdNTrexiyfDiWn&#10;LQYfmEfWsmVLu3dcsvLCc5kfw7GmcC4rc5j5Yv4XZt/yb01O5mMmQ/aN8VD9TuC/0lFJU6jMjVWW&#10;z5gT4vQtd3iuyV+ab/KX5Zs/PvVHkxVtT9rPyVmHrqycYX0u5dUk04fKWlzM/yRWuKz5Seb1cMr1&#10;l19+/CUr+wPLD5ipI6fZ34U5vewLpPITb3KU4FPtlAD97y8ZVw34lmEmjpwY8i1m9i3bZ2aOmlmg&#10;i1HuVbHf3K2vTFxnsnSduCmV31xyySVJe2a58ybZTho+yexcssvElsVM3vI8M+exuTZf/DbHHHMM&#10;ef1C8D4TCaGWJsu3Y4891vKN33XSqEkmtjRmf/OY7NyXC740udm58frX1sNVzDV0mNh5ydiuC1Ju&#10;nU7IN/M9eSbzIJL1zPI+Z1TGaPPPef+UbQtkn7csz8x7bF6cb6zFoLx+KXi+SQi1NCXYt0wzbvg4&#10;a9+oY+EdbcsP5nxgRmWOrFadZE8rydiuA1JenU68j/VdeWay90xNfM+h/h6mPtv6WRtsO5J2fGDf&#10;DpgZo2bEZX5isJeP51stJVqY7SL9t6ysYebbpd+KZ/At+O3RgX/M/sA8lpkT91FXqp3LCPszoT3C&#10;7sIJuJHMtl/Uvtk+VIL9OxRPSv+9+rwqQ+Hrg79HZI4wG2a8Z7kW1HHqO0vu+5fvNxOyx8ftWxhn&#10;4vlWu/kW90+ypnfQh8s0W+ZuCduU4pttWwb+k03zN5tJwyYWtC3RT7iRbD11z3RHPT/ce8bgG0/W&#10;+wpzGP0vzImMhL8r9N5IWexz9Pd4jXF+MPeDoD3h2vDLgnbF9iX/MsOHKu5AZed3Yb8eqZrvv9Vu&#10;vpF74oTM7bffHufbn6e+HdS32LdQD+hXYOd2Lt5hfjtuucaGsiuHa1EOS8+o/9G5cL1iu1Z4hfSe&#10;54dgPT/Kfs4559iy2HeJB45n7uiur9gx4DLcycrIMgtzFpqti7eGcg44hn2zcpbM/zbrb/Y66jPW&#10;jmENQuV1tVBX8Kn2SmCQsh7GlwQ6sXjMIkN/3XEt8Zi37ID5n6f/xzw58sm47lZMFws4wHNo22Vl&#10;Zpvl45ebv8z8i60HWFeWtQaSOX+BeFGV3a4LiV6vmvZH88KEF8xw9aeSWR5bJj2f4/gR4827M9YZ&#10;/P22vU595mybjq5eIx+27aD7GHskn4Iff5MQank6V/m38ZNOx0bKN/IvtWfifbiIPtg+xrKgb7d/&#10;6QGzbtq7Zvqo6SY7jIWIty+lJ0X6RKHOJZ6P2xF9PypjlPnduN+Zz+Z9Js7nmxcff9Gwj7byaNhH&#10;2LV5XV4rcuRZ7Ot4RN0j7Nqsi8cssfXMVwu+Mi88/kK8v1rknUXKFrZDizuvc9lqC0weMdm8M/Uv&#10;Zh99Y5UrLsdlRfm2d9leMzZrjOUbssJ/SvmFDMGn2i0BOz+ANTPi8wOkI29OXlXQ1kEnEhHWy65v&#10;/8m8T8xrE18zU0ZMMcMyhsXbQoX4oOcm/p2dkW1GK15wXs5887basduXbLc8o87fuXSnyc3KNV26&#10;dLH6xprphe6XLlb07zA20fTp3ceMyBhhvln0tbU3+bLvO5buMGumrzGLZO9z5Csir/H6pNC7C/hG&#10;H5D2IvUP42kvPfGS2Th7o/V/BDxL4FpErtRv2Le1M9YWkl/r1q0pv4+frN08i+Y+R38Y5nY7/cU3&#10;tnvZ7qI8i+iH4yCcgx/oE+0kYsH+/vTfzSpx9iXFSywdu9QsyF0gTs0zC3MXqv/3W/PqxFfFrz+b&#10;jXM3mt1L99jxXauP9lmBf+b3T75hhg4Zavcgraz5Qm4cvW3bdpZLz094rlA9Q55oW2NzqFPemfaO&#10;rVeeGfeMLctclWl+zgKVcYm1xSsnrzTvz3rffC3e7pcsgjJF66uifLPtCOSqsh9Ymmcmj3xKv0MQ&#10;Y4YfK1yz6z39Ro2iP5r/XGsl0EY5304fif6RbT9lZJoVT64I9KUIxwJ+BRwL20OhvbN9ET7rnkBX&#10;A30lXiIO6bDVw+hzpWvU7fY+fd62aJvac4+Za8NxAPwlri5I5pHyNviPBjZe6qGHHjKMhW2Z96XV&#10;/RjtPvIl2LJyLK5c4iOcpEzxclH/hPcF9VJwr31mtNz2c3Af9/516pqwnIHNZP1P/TaAOtGn1JAA&#10;4wLWT9mjR4+wj5Rhx7i3KE49rjeOU1YPQ55FdSfkmeVc9PwhPrv63fENG7l83DLL/SY/aGLXqmIf&#10;4WTyzD2LuqVz585Wpxlz4G9s1rfL3BhkIm+COsHVC5ZL8fql4LuyyoDraUuPod9m26oZ1i9J/1K/&#10;zXaBOtGn1JFAKxVlC+tz2b2AM9Q3EqaPnm72LtkXtiuDej6oryO6dQg+Her6wC/jnpdv3pr6lvpK&#10;WaZ7926WB6z3XcRnUaj/VLF+HP1W2myU3fZhVW7mIwU+WmeXXP4q57h/2X6zKGdRof5hxLZRF1In&#10;+pRaEhii4uSfcsopwfqTIeeeG/+82a8xgGhdfigOleV7a9dUv2NHP5zzoZ3bfOedd5q68uHUq1cv&#10;KXuBO3tW0tGNp5911lmW29ny+ayfub6gfVjBOuVg8oDXr096XT6SoN6gboH38F+/B3sKUBf6lHoS&#10;oD++UjDdunWLt9/wt73yxCthfV8J9TvtMXHtf5/+h/VVsodFuBacXfsUjlSmfeP5kfXnzPXXX2/L&#10;PlL+yndnvBva9kood8hh/ErW90k8izjH/JtTTz0VruUL1IE+pa4EWqtom5mD2rNnzwI9lx48//hz&#10;do5Oof5cqDNlsX2un2afo/up39fPWi+7NtKOg4Wx8KZ9+/YF709i+7EkG0eMDX5QbCpjfuh+VlaW&#10;HacIxqcDzrn82z5a2Hc7mP2Kf4cNp++LzFS/0IZ8Y9Ib8XrN5atr1662Ha3fYaXgfZISQoqn4Sqf&#10;nYtZaM8O6d+cnDnm64XfBHpj7VJEh9AlfHLoUxThdYGe0W7k+8Dvt3vJbvH4eTsmjH+wZYuWVteo&#10;34ljqmy75nTcHRnjo+ysxXn//fdbLmDfl49dHsYAkO+wDNFyRctb4mfkE8iL+MilY5YG42yh/aas&#10;zH0N1zLfpHxQ9/mU+hIYqiK6OtZ06tTJ6r7TyZysHFvn79V8VOdbDOr64vnm/CHYswAx863WC1g/&#10;c4N5UmPC2BHsSdNjmtp3slYYe/HyvqrmG+9j723K37hxYxtLZWP7lccJ2RPMO9PfCWw8dUuJvCqu&#10;vgl4ik1bo/Fs1mPK0DNdGXkvXA/3G96s93dMfTXzJQwlYPnWpk0b07BhQ6t7LVq0sLrndIS+/aTh&#10;E83qqavNjkU7re4F7ayS9FD6Jh3ds3iPjdmYovgmfJD0VajTw/UCTLt27QrGAKugDenqkKjek6cL&#10;LrjAlpu16Pr06WN5b7mvck/UHAliYXYu3mnrj0PyTvXM7sW7zV+nrbHxN5kqt32vnkW8FmOA7n2S&#10;v+da+tGQProdlxo8eLCNW+RvYr6wdfgznN3hODxruJk7Zq55Q/Eg72ne5Ida32uz5u58tuAz8/Hc&#10;f+rce2bl5BVm3ph5ZmTWqHidzt5LzZo1s3pN/Lvb29E9O8qFqv5MHphrh72hfYfNi66pRH4o9+zc&#10;2eb3T/7BvCdb/fHcj82nKvPm+Z8a1jh7XzH+K55aYRaMXaByjwzsWcgx7ucdAwcONOzVjHyFA8K1&#10;gk/pJYFrVNw86lx0wtmgcN1Ra4vOPfdcO4eH74L448C3Rl8nayjxg9lxcI42IzFKjzz8iGHtH+cT&#10;0Xssn4mBrwk8c7x2ebn11ltNo0aNLB+Iv7n66qutPXJ8sddRNiFabiuHeLkLt4u5h74hMgzbj+74&#10;leTRVPApvSTQRcU9EPUPoiP4Mxinql+/vquPbR+HMasrr7zK9Ot3m7nvvvus/aP/xbj5PffcY4hR&#10;7KrxhZNPPsnFAtr74Vzv3r0tz5x+O32vCUeXJ2IY2R/KcQNfysVduphBgwYp76pvJBv4xtHdk5h/&#10;zuP/obzEpoV7Klou9+rVy671J5n7+dvpxTNXWsu3s88+u5D+OF2CS8yNxq8RxtLG+XfYYXVs+4s2&#10;WOhni3+nh1u/3/nnn28Yzz6Yfibqa3X+7fKJT4e6hTEDykL5GCdkjgG+jr59+9pyYaupZwYMGGDH&#10;8vDv428Nx6/tvdhKYueQJc8P25Seb04D0+to9xRAR4rTc6d/HBknph/G3ALs4WmnnWZY2wbbBR+Z&#10;S9JZ8Ym0IQN7ULINKO5dNe0cZaZPC1fwITk7Bf8OBdb5xAeFjYuOdfDM0C/1mZ7BmjI+pZcE7Lpd&#10;TZo0KWTfEnUfPXHn3GeO7jPfFfe3u6c2H125sE/UN/h6OnToYGgTUMcQ80n9Q/ubNVewd/R1iysz&#10;7dWwLbBCaubjJNOLa5T2KGEDdTf1cHE6UtK5KNdKuiZVzzsORo8llTUqJ9Z5lrwBcck+pacEWCvD&#10;tgFL0hl/Phivrqgc3Dphkvcj6alqvtSSwDDB+hYrqk/+/uJ56Wxcx44dsW2Mvfk9TCWENE09Ve48&#10;+iSeL8XzJRlygXPhWq5bJe/maaprvtjBb7/1uOOOK+LzSIae+WcEHMZXEo4v+LUl05t1rCu6mjFe&#10;4rc8PyrHxrn1iiTrcemtbr70oQ7YMVvX1/C8Sx7vkGkYp5wnWdN+9ym9JXClin+A8STPt+TxzNVZ&#10;jMcRGyYZEzfZLL1VzZdeEmgovEfsPrGTTk/8MTncIxZa8gXPCn6cW0Lwya57WO177qYix4nFlH4x&#10;DnCV1zMvgVACHXTcQ6ygb1Mmx65RdxAHxjopku1Ggfg5n7wEkAB+yjeJ72NuZCrameook9vrUbLN&#10;Rcg+eQlEJNBPn/NatWrlbZxsU0X5SUxq6CfZLrm2icjZf/QSQAL4TdYxFkece0X1Ld3vZ4645Alm&#10;Ct5PIiH4VEQC/XQmr7LXFk91LmLbwr2BvW0romL+REQCcRvn5manOjeSXT78TW59S8nV27aIcvmP&#10;xUrgJp3dR3xtSXMnk62jqfQ85oWHayp8Ljn6PQGKVTF/MiIBfJUvCnaP21TiQmWXBdtGW1yyyxeG&#10;CD55CZRGAm110TbW6GIPFz8mVzp/JbEk4ZoJ6yQ/vydAaTTNX4ME8KdlCgX7ViXBR17Z9qU6n8/8&#10;Ctbjksx2CVcIPnkJlEUC1M8rBe2J2N3buBLqG2w//dzI3lITJLPDBZ+8BMoqgdb/x96XAFpV1esf&#10;houIDBcRxJxQ0yBFLj21RDSUh6aJEfpQfGrXEHEiEX0+c0RzRFE0FUVRHLA0LdPMHCFTc3g58MrX&#10;8MiyLKt/Vg7lS7n3/3377nX8+LHOOYuzNtd7r2tffuyzz7f379vr+9baa+3hnIMNfsN7cvx+qg+y&#10;/+jI3PxOdOjEWIZI40iIkKa6FeD1yrf5fd/8XuWOXO/bc9/cOS1/5yP/7DZ/g4PHpzQlBWIU4Nho&#10;HmIl7+Gm6yfvXzvhd9zlv/nzNvThcSlNSYEiFOB3VS5ArOR9OfsbMu3Zr3QULn6fef7bJmxrMxCd&#10;8ZyN18UGIvhd259GHIfgfQzOubwZgt6nqf0VoO7XIVq22mqr8m8ldpT63577we9s5+80Qgt+R8Is&#10;RGdqa7y/OgIxG/EA4reIvyPeRbRIcPnPiB8huO5wRHoOFCK04zQEXD9AtPA33T6M3zHEzyvlvwPA&#10;e9rs8zvD8Z/tZFPECYjHEH9DsG1lv93Da6v8fkz+XgJ/W3rPPfds5e+t0OP894K47uuIsxGsA2lq&#10;PwWoN/u5lfztAff71+3Zv3xQXLyfnX9+lGPIsxAdva3h9nu3kdjPhTjP5PentPB+PH+nh22K/bR7&#10;Zo/Xfxg8hk6bNi27Hs3zU35WZA/8zlg+dma7exGxMyJN7acA69k1iJW8x8vfZGIbcNfsPqj2sLZ4&#10;WS7+9k/+Ozmd5Xxtc7SthWgnr+P3elrYd30av2c3c+bMzCfXvvhZhqlTp2a/t0Uv2R7hazl47XXL&#10;LbfMys/fKcmxX2Oeng2FCO04sc1dinibnvB42RXbG78TQerZayjvEYiOfL7WH2PAi9CfvcJ2duCB&#10;B2b3cdxvsjiP+N1QvG+YfyaW7Yjna79HLEXQ19MRixBPIf6ByH6HjL/Xitfs5+5B8FwwTe2nAOvd&#10;QQjee2odPnx4Nh5xx8611d+0V16OpTbccENXv1jvdkJ01IlefAbHvufQH63k5135vc5f+cpXVhl7&#10;8Lf8+LxQPi5mu/kLYjFiIoLnCvZY0gvv7Yl4HLGSn33I+0C2zfURaWp/BbYF5TLESl5LmDx5cqft&#10;63isYJ3k75XyOwJRpncQCxGsix11+gh2bD7Gg29xzDhr1qzWefPmtZ51Fn5TPX8OjeXib/RIf/YK&#10;tjkLMQJh2xjeWm3qj3dOQ6xAvIa4EpH6N4jwAU3041LEXxHZmJ+/zev87gxz1kk+L8LfD2YZEKyT&#10;0xEdtV6hq+m2K8aP/4vfnG3h96ZfcsklWVBvlodzXtPi79DmZfoL5rzeNQxRz0SfByE6qib1lKmz&#10;btMNO85rVw8g3uP1BV5X5vG2I7c31kt+np3jYew3423E9YhhiI46rYu29iVcD/kLf8uZn3NduHBh&#10;63nnnZdpzTIxeH0/HzvyXuF9iO0RIf1ZRy132q/VFeC1lMMRv0S0sN3x9+Z5/fmDbnfumO+O/83N&#10;za1bb721OydhneR5yr8iOnKd3Bz7dy+u67/LMeLcuXOztjZnzpyyvnzuTvo0nmvNRNCXNHVdBXhe&#10;MRvxPOI93jvFuKd1ypQp2TnSB9H22N54bY6/xZ3/Jhv7M15/4338ZkQ/REedOH7YDddEVmy33Xat&#10;vD92/fXXt1599dXlczWWj5/l4PPlWHclYimC59dp+vAowDF/M+I5BK8/tPKz4/ytedaNU089tXyu&#10;wfqifVC9bVJz8DWv1fHaOL9fM78Owvr4BuJ+xARERz8facD4cQauD2bjR5bnlltuab388svLfRrv&#10;XfPaY/5MCMfE8xDUPk0fTgX6oNis2zw3ehnB8Vv2jD2fyWRd4bMNvOdVb7tz2/E5iUMOOaR17Nix&#10;WT/Ge4TkQrC9L0dciBiF6OjtDLuYtZmr8TzPOzwfu/DCC1tvvfXW8nURHpPY/vLPvLKMryAORHRH&#10;pCkpQAXWRxyMYNtj/X8DwfFPdnzmdWs+18D7qxMmTMjO+3mfgc9C8LmqQw89NOuveP7C7w3fA88c&#10;8b70Zptt1tq3b193Psa6x5x/RvwQcQmC7Z3tvrNMw9CvLcW52EpeO+XYkf0a25w7B+UzI0OGDHFl&#10;XYqCpfFjZ3H3g9lP1v8RiC8g7kSwzryKYBvM+kDMWZ9qBupm1t7yZ5P+jm2+hNgM0Rn6MexmeUJR&#10;uu2Na00rMO5u4b2VxYsXZ23tggsuKI8hOR7Pn22kTgsQafxYljC9CFSgO9YbiGAbZH/0FCK7Xr/b&#10;brtlvxe68847Z88Dur6Pz3Cec845rddee23rTTfdlF1L2GKLLVaizrIOdrbrcrzWfyb66bfYb/O8&#10;bMmSJVlbO//888v9Gp8hkWc6Z3XCcmKX09QBFRiPfXqLfRbPy9y1EDfnuIrXwm+88cbW2267LQu+&#10;5pgT48v3cO62APW3s7S5jVHW7wwdOvQ9jpUvvfTSrK3dfPPNq9xb43kp1mP8HjENwWNUmpICRSjA&#10;usRrbSt5P0HbmV6/ZP/Gvs21uRtuuKGV99dwHsix1ncQrMsdeRqDa4vLcd+95fDDD2+97rrrsrKw&#10;TOeee27Wr/G5Y3l+egUKs0tHLlDat06rAM9LliKyZxt9bY7v8flcbXM85+F9Kj7vhG1/gBiG6GgT&#10;r/UfgXskv+fnPnmvmtdEeNzg/rNMLBuv2/J4g51ndNSydDRt0/7Ur8DHsekriOyapK/Nsb9j/eR4&#10;kuc8rLMci/FZf/y2bwvvFWP73RC8d9wRps3R1m7B+DG71s/zM+43g/0z+2yWiffoee0VO+zaWkfv&#10;qzuCtmkf4hXg+Ok3qKPZ5xB0PKmvzz777OzZC9fmeL+K/QOvt/CZQ+Q4E8E+84OaOEbOrj/yc2q8&#10;x8Fr/W4szOdGWAaWic+f5p8LWoltliBSW/ugXPtw8mZtjs9R8N4b+zlfX8fPo1x11VXlfo5t7+KL&#10;L87aKX6rfCW2528o81pMe19rYJ+2EPcY3+Lnfnivmn2wOzYsWLCg/HwW++X8MzRsa53xWuuHs4Z2&#10;vVJnbQ7Fah0zZkx2zVzbnLZBtjGeD7E+MxYtWtTK+1k4V2rBc4Zvoe5fhzwjEWt7jNkPHMfhGv6v&#10;t9122xbev77sssuyPo37xT6Y1yPZp3H/eW8t/20rPhNzNaKzXGPFrqapCyrANrcC0Yr6u8r3Yrq2&#10;5+Y8p+PnVVwfwjk/K3bwwQfzN6RacK3idfR3bHfbI4q+Nz4YbXoa8j/H+xP8PUZeZ9Q+jeebem+N&#10;z9LIvbWj1sI+IWWakgJrrMAwbMFrdS38nCifv9TzOPuafZ27fsk2x36P1yT4LPOoUaNacI/vDeR6&#10;DDENsRmi3rbH7Xi/fjba2XJ8FmEl713zO+F5T57naeRnn3bFFVeUx498dnunnXZy10XSvTUImKYO&#10;pwC/6+BaxDt8Ltk9k2HbmuvreG+cz9W7a+6u3fGzmnxOhd9JwO8AwXWVPyPnk4hLEJ9D7IBYH+G7&#10;zsL3uB+7oy/7T8T92P5v+Gxdy1577ZW1s2uuuWaV/pX319znQ7mvfA5SPiO0HLnYf6cpKdARFWB/&#10;MhXxS0RWb9339FVqd7z+x3bH/o5tzvU5vF7B7zDhvXJ+hxXHm7i+8h76z7/jszyvoS39Lzge0uB7&#10;ONf6A67r/5P3q9Fms2uOvGbD80XNz3bmnjfmvvF5LY4x898i4L35JYiNEWlKCnR0BYZhB+9FvIM2&#10;kP2+r/s+B9e/2fbHNsFzObYD1y5c22Nbueiii7L2x2ss/IzP/vvvn7UPfn6IfSn7L34/Ja/pn3DC&#10;CVmfpX0Zc3HcyHbsnjXmvjBmzJjRirbsxo+/w34fh0jXRSBCmjqNAq6vex57vLJXr17ZGNH3/eu2&#10;DfJcjtcIeY6l1zRdO+ScwfbDaxy8J+36R4e5Oa+HsN3xu7L0uw7IyXbJ75jAuR3bGvu0+xDbItKU&#10;FOisCvCc6jTEK4gWjtd478B9x7Dt5+wy+z2eX7G9XHnlldn1Tde+2JbY5tgm2d7Y9nj9k+uxvbpr&#10;jTYnufkdSjwGYJ9WInhMaEakPg0ipKlLKMBzobMQWbtjn8LPQh9wwAFVv0fF9n227YQu89o/77Xx&#10;nkX+OXO2M+4LjwW+ay94O01JgU6vANvdbMRzCN5Dzr4rDs9TZd+Fyu+UYxtzEdqebLvkMq+38PNA&#10;/Jxe/t097M/eRbA/OwLBfUlTUuDDoAA/Tz4BsQjxMuKfiOw7GPgbrniuOfttJl4b4f0y931Grh3q&#10;nNcW+Swxf6eK11E4XsXnXN21RrYxnpv9EbEYMRGR+jOIkKYPrQKDUPI9EBchliJ4j5ntrwWRtUGO&#10;P/mdBbyfzu8J2WijjVr5W1z8/Cu/S5XXQbluHmxfbyCWI65HTEJshuiOSFNSICnwvgJsE7xnvSti&#10;JuJSxEOIhxErEH/wBN8nfifidMQkxMcRfRBpSgokBepTYAA2Y19og++nKSmQFEgKJAWSAkmBpEBS&#10;ICmQFEgKJAWSAkmBpEBSICmQFEgKJAWSAkmBpEBSICmQFEgKJAWSAkmBpMAaK7ALtuiN4EPgjQg3&#10;TcWL7dwC5q351LP83qEbN49mlEpj8R5zjEf0RfBDlHzYiK+HIiYjZuEb3Pglbo3Ig1l5erjtab1u&#10;6wwrbTkeP6V9XOno0hfxaPzRpWF4WPB4LPMR9fCpue/gdUuzSqVHT51/QutZePiWpKtMU2/g++7t&#10;+fn6paPa1i/t2/eGJ4H/Kn9/51K3uSy6W//u/P3TZnjWB88LOf750j8Hu21Iv/gvY3qUmkul4f3a&#10;9k8x4uShyqUHly4iv8Ob8/VvnthtCN+bdHW/LI9dj8tHnJzZUNoa61F7rk/9+ZrTAXk0Yj4YMQwx&#10;GsH1ZvzbiHELDhox7hq8/jre4Hv7InTKq0DrJLzJWIhwXP1KpTnuNbd1XJviNblGIUYjiDmuoVgI&#10;4Rpfamm5C9u5/JW4+HAaucYiLNeCQK79ArnYbsg10cO1I+p0SLl293BpuxmO3M5HbUPNna8NXdpO&#10;bQjPNRbfhlxd3if3fBLm9Ebr8pPwfDre4HvV2s2RpSu+1oR1atXlz2Ed1q/9EZbrnUCu40q3t2wT&#10;wEUOch3q4RrWI6xcx4OrGdvXKtchWIdc0xG2XCcFcp1Suv29KQFc7DnIdZSH65FALh63QjQ8Nuc6&#10;ycPVvWeYhswRUq4Tc67TPVz7BXKNDuQ6Lec618O1OJBrp0AuctCveR6uNwK5dvBwDcF7PI4OzfPy&#10;NdupHlM74bhkQTsdU/Fd0mvvmHoDfKDn30SwTtIXNz74Q0NYPzoJ24SMRb6B9cj1CMJyHdMrjGs8&#10;tr0LsTWC9ahfhXHP94CR6xmE5XotkGs/bBvC9XTO9QsP1wXrhJVrdw9XSLvphGOR69qp3Vy3NtvN&#10;T3PPf4n5cIS2m6G9w/qbIzH+bMK2teryCqzDuvxrhOXaJ5DruNLpZ24TwEUOcv3JwzU7kOv40pln&#10;NmP7WuX6I9Yh15sIW64nArlOAdeUAK43cq6/e7j6rxvm1yhwhWj4fzlXd1QKW679A7mORd0IKVc3&#10;cFDDPh6uxYFcowO51s251vdw/S2Qa6dALnKwXBt7uMb3CfPLNxZxdRJpy+fIH8m5tvFwXRXIxbEM&#10;x4UuP/ulIVjuguOeJe10/F6yNo/fY3PP98V8NHzCrDzu+Z/1wvrsSdhmIUI9d6+Z74A89sbCYLz+&#10;d8xHY07MjbEORAUJuVYROu6ZknMd5eF6KZArdNwzI+f6sofrJDSAkHLtDi3uQjjdQttNJxz33N5O&#10;7eb2tdluTs49Px1z27c19A87Lh9Zmj27yXju/Efacrs5Lec6y8P1yUCu40ott4f02eRgG73Iw/WF&#10;QK7jwdVsyqV9gK+MF+a8l3t47w3kPQW8dqxQi3d+znulh/e9QN7Q8RCv/VLbxR6u3QeE1ZljA8d5&#10;N+ZcPPbY+jkvkGt0INfXcq67PVwvB3LtFMhFDmr4gIerqTFMwx1q1BPqxfEKKDr7tZl72ulYe8/a&#10;PNZ+L/d8Geajc1/cuOGcxrD+dRdsNxHhjj3sX91r+uzGKEtzrhc9XE8EcnEMbPtyH9ePcq6fe7g+&#10;MzCsXNPBdQbC5a9Urp/lXL/zcC0N5Do5kOvVnOsND1fT+mHlGu3h0mN5pTa6tsdDTfl91dD7us35&#10;+va+rrt/i/ut92sbnVPhvm62PjRZXOO+7js5DulXmcjja6NNkfd1Xbuh14PB+A/MbX9zBzwPuSc1&#10;Ets3IbQuq+fufZbN8ZKPvO96eH8eyOu7t1KLtyXn7dF99fJuPqiY8laq442oMChyeeoEzy48qHXc&#10;1f218OzCg746HvTswizIWeHZBVfXhsFr1rUmzEdjjipQPn/94gZhx7VJGOeEnCuPzLk+7eF6JZBr&#10;PLhC+qExOde+Hq7DUeCQ89f9Ark+m3Md6uFqDeTavdStmy2XttdK7WZt9w3N+bE3tG+Yn69v+4Zf&#10;5e/jmP1oO7WbR+tuN2gDtdrNwbnnzZjbvmE+jAvpG44ETRNiawTH5pXGOV/IuaZ5uB4L5DoO+bcJ&#10;4CIHjwczPVx/DOQ6Hts3Gy5sWr5e6srLY407Dh2X8/6Hh3e3DcP0PAX5pqwh70k57yke3gsCeX19&#10;ra+Mp+Vc53q4ng3kOtZTRh/XV3KuSzxcQ4eG6cn+wOrp47o457rSw3VMINdOgVzkGIx1F3m4Hgrk&#10;2iGQ6/qc6+sern4bhWk4GVwfknsHT7XTcf2ptXlcvy33/JuY2/HQDHgeMm7YBc9rTYTvrq1UOq7f&#10;mXM96uG6I5BrMrjsuMHx6vH1wZzrhx6ukR8JK9d0cJ0RUC5ysI3+2MN1ayDXySV8I3AA1/Kc62UP&#10;1+CNw8rFa4KWS/ur4dgP37WztT32alrDsZcbq9mx193vj71+pG10Tv6+PWfJ1keZF+d4peetq5yX&#10;/8jXRos6L6fXrF+/xZzesJ67a2eXwfOQsddIXC9twnaurfQz93Td+9qGyEfe1zy8SwN5fdfVta75&#10;eP+U8/7Vw9tzk9Dyrj7WVN5KdXxYy9o9L28qvo6/0E51/IW1Wcd7oeItQV37GOYrMNc6/uN1UQfX&#10;aXtvX2A6seycJuHNgxC7YkNXp2wdr+R5J7wW8yLLTI04ZcevWfihk+I/R/Kiz/OirsXwvOl1xNkI&#10;PvPD8rjj2rY9S6Wn4Dvfq+b5ZOB3IdRz95rbuvOtM/CaXJchLNfdgVyhzy3Mzblu8HCNaggr10Rs&#10;uwzhysK67F5ruRZjHZaLGthydesVxvUJbEt9XP5KXOQg170Iy3VqINcwjKnGBHCRg1zLEJbrnkCu&#10;aYHjt0dyrv/ycG2A405IPeRnFuZj+1oaPpNz/czDdWUg15cCuf4n5/qVh2uD3mHlOhJjxYnYvla5&#10;Xs65/p+H65BArumecanj1Tr/p5zrTQ/X8kCukwLL9VbO9Z6Hayscn0LqxknwK0RDcrDOd0dhbZ0/&#10;OZDraHCFtK8e4CDXuh6ubwdyhbbl3jnXZh6u1wK5Zpa+fOl/Y39dfehX4Xi4ac61lYfrG33C/Doa&#10;PCEakoMaNnm4Xg3kmobtzwgo18ica4yHa+/1wso13cP1Mbw3FIGh9iqT05nvD0L0RfD1Lgg0sfJn&#10;fKdtVCq9ijem4r2xCDdxfMKJ607b6NXeIzdhXNf7hk36rTtykzMRO6w7bSPGq713xTpcj9tzvhti&#10;KGIJCH+H+buYr8Tc7RNezqE/3Ceu/wXEpxA98jlm2TLnpS278TpzNo2azN7//cnl43btUa5x4GG5&#10;FqA8P8V8XRCvBz/dfuDwP8fux0+w3vKGNn23w2s3tanb2oqhS+knWOMnpT69f96LsbzB6TgeGDXC&#10;5quVr6i8w3MO1g1bl5bhPU5bI7gfXGeQvLZl5fNqI9C3sy5VKutF3Ub02rj7Wb0u6vYSYkSvSnVn&#10;BHLcimC9+C7C7QNeznGvfb4XsQ/jQEKfN0Zch9gT8TjC8dJn97qWJtMaamsyrWFEr783nNVrWsNL&#10;iMqazMc+UJMbEWuiSRH7MA6c1OQcBDW5C2E1cXWJvoS2aay6yuR09Xn7C6z55bx+fVS2cm2JXvwC&#10;azzV65Jerg2Nw3vc7yEIp9sjeO146KXbb25v2wBy493316/l9z5YoQFJ2QaauGE+uX1EdSjt071h&#10;nR0bGC837NOd0bBOpXbA9xchLkY8hHD7jZdBz/Sv7Wt+zWt4PWR+vn75mt/v1rtRv2NhTKnbZJQt&#10;O2/kfLVzY10f+As1rvlV+o4Fx2O/OyHo3Jg7VuM5hc9glcWI/RH3InBoLJ8bfwt1ZCHqMd/bF6GT&#10;qyeT8OYkfD7lGMyd5/3kuMNtD8hjEuaLEYcgLFdPNKQQLn6vwonYvhYX6/VixHSE5ZoayMXvVbBc&#10;bJ99EWyrbh+0jEfg/cWIWQjL+1gg7+7YthqvOw6Ql5VwFl7w9WnuIIDXnB6Gf5g6zveUaJuYxbFv&#10;tynZDvI/TGuxDWU8dbWhWdixGm1oK6zCY942iGcQ9MJdX5qMhTNwnOV71drQccA3Rbg6VakN8bhP&#10;rlEIy3ViINfx2HYiohbX9liHXDsiLNdDgVynYNvxiFpc5CAXx+SW6/8CuSZhWxqtXEOwXK29XgL8&#10;YcRliGcR9Ml5t2tDqTS3QO/IQa4FCMt1WCBXqHfkINcNHq4lgVyh3i3KuW7zcP0mkGsStrXe7YL3&#10;eiM2RjQi3FRt3N62TvXvebJ5H8RGrWhw1fI+iDUeLK0c+JENGa39xmIb7hvrdl8EirnauU9RebUO&#10;D8/5WE/12N/hx0+91rfjp8NRhKy9cb7asV/XBx4xfsp46jr2c8dqHPvZT58KM87CfB7m+Fc+fuzf&#10;E9dL+tc+9vPZS+bZGsG6VOnYfzowcp2DueX6eiDXbHCNwfa1uMhBros9XC8Hck33fHbG8VKnA/KY&#10;m3Nd5eHK7mMEaDgBXMdge5e/koZX5Fw8LloNz2gI82syuKxfIW306o4+PtM2Nysbnx0JmdqjjWY8&#10;a6uNXo8y8HORN2N+Aease66P/wk8vyKgfrGuhrSbm3Kur3m41usVxvWJQC5ysFx3eLjGBXINw7ab&#10;IrTdDMEyj0NDEV2ovzkaxWmPupzxrK26fDvKwOPyfZjb49eB8Dykv5mMbe3xy/nPtuGOy/fkXA97&#10;uL4VyMXxajPC5a90XH4I67Bcj2Nuy8XrVCHlYpmmBHA9lnM96+GaEMh1uIdL240rr+r5TM77vIf3&#10;q4G8I0t3vtSE7V1+6lmLl3zU9qce3h8E8vIed4i2L+Vcv/JwNfQO8zH0e/lezrn+4OHK7gUHHNd5&#10;j7sZ26ue7rV691rO9bqH657AcvEed1MA159zrr97uH4dyMV73CF+vZ1z/dPD1bRumF+8x92E7Z1u&#10;ldr4uzkXD8K2jU8P5ro96PufyME639PDdX0gF+9xbxNQLnKQi/efbbkeD+TaLpCL99HJ1c/D9Xog&#10;F++nh5SLHOTayMO1fp+wujEe+oX0NYNzrs09XDMCuY4CV3OAX+Rgubb2cD0ayDUbPGMCuHjvnlx8&#10;3tDWjT8Ecm0PnhC/yEGuJg/XBuuF+bUTuKYElIsc5NrBw3VkINewKuXqAWwXBA535es/38frwxrb&#10;rtN8FK/d5O5FdMcb38ca3x9yauNYvOa24xBDEYMQX8O+zsBKT2DujlXo/ua419ye63Hsy9eWvw+2&#10;Gzmw+j2zPt1GDny7B+OcAX26MUYO3BW5uC9un3bDa+7TJogbkPMYzJ+RfcLiKn36cLzBfcIqq1zz&#10;6fDX+1c/n5xDr1gOTmvxms+cup8n5Y7VuObDtngLCjEK83swZ3nc+eTxWOB3i/C9fRE6uXo6CW+O&#10;RzQjXN2r1Gey7ZPrk5hbrvsCuXZH/xzCxbZPrnEergY0iJBy7YVrIyFcn8659vZw8TOgRXJ9Juf6&#10;rIeL9zhDuIahXJtie/VrCJbZLtmW3fv03Z0/sZ7cizfo4WOYE9N68kJj7Xoyq9Sr10Rs5/JXqyfk&#10;+hcP1/14P4SL1wabArjIQS4eH225Xg3k4vddhpSLfSy59vRw8XPvIeWaWfq/u07E9rU0nJBzcb9s&#10;ua4N5OL3WYWUi+uwXJ/3cP06kOskcLGO1SrX5JxrqoersUeYhryWOz6Aixws12EersmBXLOxbRNC&#10;y+X6QEiz2rMvy/AeJ7c+1xmEYNvka9uPv4ROv1tj9fs9L63TrfHk3gc2vrTONxHdGndFnt6Isfnc&#10;9eEvYvkbKO8rmD+CudsHLJaf10Gxg58zWpNnB4soxzjsG49fP0Aswv7/FfNnpRwcH1XTHn0atni/&#10;3LW0nwsRH2usPoaa2/uxxjvWY9w/YG5vxmMV9f8tuG/B/n4SsVT2G2+vMoZyvmCV8vH5dbzm507/&#10;gTmPkcTc8fnP2M/pjbWPz/thm2aEy98PvO61cpGDXC2YW64JOG8L4ZqObccHcJGDXPysk+W6MJDr&#10;eOQIOY6Rg1zre7heCOSaCa4TA8o1MOca6uEai3OpEA2/DJ4QDcnBcvFc0Wp4WiDXtECuTXOuYR6u&#10;ewK5jgbXpgEabpFzjfBw/TiQ60uBfffwnGtbD9fG64X55Rt3VTseLYMGnFwbrHU8+hn2o39j9b7g&#10;Z+v1bzy277GNP1vvaUT/iscifj/unYjPIpYh3D5gd8rHhB5YsP1REfswDnmHIrYHL88ppyKek32o&#10;dRy//cVLsfX7+1xLt3noXFc0Vj+Oz+u7onFCf8byAfP6MlZU1O5z2NfbEGcgOPZS7WqNsw/C+uyD&#10;v4h4EIF/5eP4a9jPOdhPvrcvQic9H9sLQDPC8VY6jh+OROQ6GmG5duVGjbW59sT1t4kBXEflXCd4&#10;uE4L5JoErikBXDxvZblme7geC+QaVvp6y6aGq1pbdZ+AdprXqnOT+9euc5NR3/o0MpYPmIx6x+Vd&#10;sU/ozlcbu52JsrLOsc2uaZ27ANtQr/kIWw/uwn6G1IOp2KcQby7LuRZ4uN4M5NoTXBMRTmta6l4j&#10;bXlMdFXOxWOILVfTgLByTUK+kHJxvEkNF3u4TgnkGgauNalzy7A+J1f2WnXu2cZS6WkEvdoO4SZ3&#10;7OiJN55tfLpx28ZjG59t7I94umJ9+xbKybq2LA+3D0hR9sLXPxSxD+NAwv7hJnDTW/YNDLcP7B/c&#10;61qanD+ktibnD3m68c3BxzaeP6Q/orIme4OMmkzFnLq4failSRH74DTZBdzUhNeG69Xkzcba44g3&#10;UT++OvDYxjdRR/i60nHpcewLNfkJYk00KWIfnCbfBTc1+Q3CalL1mA7jODkfIWnVc/H7BpZKzzdW&#10;H0fcN/D5xpmDGMsH3DeQ8XxF7X6K/eUxvZenPqHaVr1e9wq2uwPxJ8QDCPwrjyM2XB99I/aT71Ub&#10;R/DZsGas48pf6Tj7RyQi1xsIy/XFQK49A681/S3n+qeHa3EgF7+LMuSY/k7O9a6H6/eBXMPAtSbH&#10;9NLdf4Xi72veHa8HITD0817/uQpgrbHrVYNWND4xmLF8wFWod1yu1F77gJB1bgLmazqOGIxt2Adu&#10;gfmDmONfuc69g/0MGUfMxBjvRGxXq84Ny7lGeLimbxDGNR6/Y9gcwPWxnGuUh+sbgVyh4+Ttc65P&#10;erheC+QKrd875lyf8nA1DQ7TcBj0W5P6vabX2J7BoKTWMfWZns833rcO44kBz/RkVD6mzsH+LkHF&#10;fA5z2x/VOqbOxTY8zn0Vc3ucG9kQdkwdj22bEbXq9+VYh1xXY265Tgzkmo1tmxC1uMhBrkWYW66b&#10;A7mmY1uWrRYXOch1m4fr1UCuCdh2SgDXrTnXXR6ubXqF+TUZ2zYjtFxDsMzjMcegbvyAIq1yP/sW&#10;V9HxPqeiP7/WtIafAW22nwHN72e7+9Y7lrrhLKXtmM35nHz98vcj6frAF9f4DGil731zPPaZ0qK+&#10;9+1O7NvtMOPbmPPeDX1x18FPgOf7NNYe9xyAbZoQ6rl7zXzEGXcjyHUf5pbr+kCuT2DbJoTL3w/S&#10;22tqgLOp2nlb2xpd67NCTodBKJwb/2yM142IB3rUfn7mgR6HNT7Q48kBB2F9tlM3ufNdpECe2QNW&#10;9hg1YFLPUQOo7w5uJczderCytEfDqAF7NPQYcG3DwZh/G3Eetjmvau6RwAf0vBnxZJb7o57c6HpL&#10;A3pyPw9bbUw2HhjLzTrntHDlfxDvFfk5r6Tx2tGY3m2B6O3xkHW4B466rHeV6ue1WZ2rXT9ORo7T&#10;EW5ydbcn3mAdYzg+fJkE/1ZbvrahbX8cbpeZm+Vx+dh+uFwvd0/2OPm+WC4uK441o7g1F3XQZctl&#10;lxN3m+dr6rdqTM0bjN+KU3PFYzXXXD5uxRN32/GgaM17Gb+t5orHcmsu+q3L9LfacuKur32rptR8&#10;HeO34vRA8VjNNZePW/HEXUz7Vk2peW/jt+LUXPFYvzWXj1vxrsy9rtHcllvxWM01FzXXZWpcbTlx&#10;13dMVU2peR/jt+L0QPFYzTWXj1vxduFeiJ/XXlgqWa7yco4XUu48V7nclrvCctHc69HvClwst+Kx&#10;3JqL5dZly2WXE3d97Vs1puZ9jd+KU3PFYzXXXD5uxRN327GnaM37Gb+t5orHcmsu+q3L9LfacuKu&#10;r32rptS8v/FbcXqgeKzmmsvHrXjiLqZ9q6bUfIDxW3Fqrnis35rLx6144i7Gb9WUmjcavxWn5orH&#10;+q25fNyKJ+5i/FZNqflA47fi1FzxWL81l49b8cRdjN+qKTVf3/itODVXPNZvzeXjVjxxF+O3akrN&#10;Bxm/Fafmisf6rbl83Ion7mL8Vk2p+QbGb8WpueKxfmsuH7fiibsYv1VTaj7Y+K04NVc81m/N5eNW&#10;PHEX47dqSs2HGL8Vp+aKx/qtuXzciifuYvxWTan5hsZvxam54rF+ay4ft+Ltwn1tiX/Z/RIvd44X&#10;Uu48V7nclrvCctHcQ+l3BS5qrngst+ZiuXXZctnlrsS9kdHc6qB4bLk1FzXXZWpcbTlx13cNWzWl&#10;5h8xfitODxSP1Vxz+bgVT9xtx/uiNd/Y+G01VzyWW3PRb12mv9WWE3d97Vs1peabGL8VpweKx2qu&#10;uXzciifuYtq3akrNNzV+K07NFY/1W3P5uBVP3MX4rZpS882M34pTc8Vj/dZcPm7FE3cxfqum1Hxz&#10;47fi1FzxWL81l49b8cRdjN+qKTUfZvxWnJorHuu35vJxK564i/FbNaXmWxi/Fafmisf6rbl83Ion&#10;7mL8Vk2p+ZbGb8WpueKxfmsuH7fiibsYv1VTar6V8Vtxaq54rN+ay8eteOIuxm/VlJp/1PitODVX&#10;PNZvzeXjVjxxF+O3akrNt6bf12R/2b0axam54rF+ay4ft+KJu82TojXfxvhtNVc8lltz0W9dpr/V&#10;lhN3fddTVVNq/jHjt+L0QPFYzTWXj1vxrsw93Ghuy614rOaai5rrMjWutpy462tjqik1H2H8Vpwe&#10;KB6ruebycSueuIvpQ1VTav5x47fi1FzxWL81l49b8cRdjN+qKTXf1vitODVXPNZvzeXjVjxxF+O3&#10;akrNtzN+K07NFY/1W3P5uBVP3MX4rZpS85HGb8WpueKxfmsuH7fiibsYv1VTar698Vtxaq54rN+a&#10;y8eteOIuxm/VlJqPMn4rTs0Vj/Vbc/m4FU/cxfitmlLzJuO34tRc8Vi/NZePW/HEXYzfqik1H238&#10;VpyaKx7rt+bycSueuIvxWzWl5p8wfitOzRWP9VtzlbkXlPiX3S9RvMyd44Vw57kqctt96YLc/0K/&#10;K5STmiseq7nmoua6bLnscuKu73qqakzNdzB+K07NFY/VXHP5uBVP3G3HvaI139H4bTVXPJZbc9Fv&#10;Xaa/1ZYTd33tWzWl5jsZvxWnB4rHaq65fNyKd2XuTxrNbbkVj9Vcc1FzXabG1ZYTd31tTDWl5p8y&#10;fitODxSP1Vxz+bgVT9zF9KGqKTXf2fitODVXPNZvzeXjVjxxF+O3akrNxxi/Fafmisf6rbl83Ion&#10;7mL8Vk2p+S7Gb8WpueKxfmsuH7fiibsYv1VTaj7W+K04NVc81m/N5eNWPHEX47dqSs13NX4rTs0V&#10;j/Vbc/m4FU/cxfitmlLz3YzfilNzxWP91lw+bsUTdzF+q6bU/NPGb8WpueKxfmsuH7fiXZ77avxs&#10;9dVt92q85c7xQjTPc1HzcfTbcsuy4rHcmsvHrTj91uXEXd/1FtWQmu9u/Facmiseq7nm8nErnrjb&#10;2n/Rmu9h/LaaKx7Lrbnoty7T32rLibu+9q2aUvPxxm/F6YHisZprLh+34om7mPatmlLzfzV+K07N&#10;FY/1W3P5uBVP3MX4rZpS8wnGb8WpueKxfmsuH7fiXZl7T6O5LbfisZprLmquy9S42nLirq8PVU2p&#10;+V7Gb8XpgeKxmmsuH7fiibuYY6pqSs0/Y/xWnJorHuu35vJxK564i/FbNaXmexu/Fafmisf6rbl8&#10;3Ion7mL8Vk2p+T7Gb8WpueKxfmsuH7fiibsYv1VTav5Z47fi1FzxWL81l49b8cRdjN+qKTXf1/it&#10;ODVXPNZvzeXjVjxxF+O3akrNJ9Lvq7K/7LMtilNzxWP91lw+bsUTd5snRWu+n/Hbaq54LLfmot+6&#10;TH+rLSfu+s6/VVNq/jnjt+L0QPFYzTWXj1vxxF1M+1ZNqfkk47fi1FzxWL81l49b8cRdjN+qKTX/&#10;vPFbcWqueKzfmsvHrXjiLsZv1ZSaTzZ+K07NFY/1W3P5uBVP3MX4rZpS8/2N34pTc8Vj/dZcPm7F&#10;E3cxfqum1PwA47fi1FzxWL81l49b8cRdjN+qKTX/N+O34tRc8Vi/NZePW/GuzD3FaG7LrXis5pqL&#10;musyNa62nLjrOwdWTan5gcZvxemB4rGaay4ft+KJu5hjqmpKzQ8yfitOzRWP9Vtz+bgVT9zF+K2a&#10;UvOpxm/FqbnisX5rLh+34om7GL9VU2p+sPFbcWqueKzfmsvHrXi7cF9Z4l92r8bLneOFlDvPVS63&#10;5a6wXDT3v9PvClzUXPFYbs3Fcuuy5bLLibu+8ZpqTM0PMX4rTs0Vj9Vcc/m4FU/cbceeojU/1Pht&#10;NVc8lltz0W9dpr/VlhN3fe1bNaXmhxm/FacHisdqrrl83Ion7mLat2pKzb9g/Facmise67fm8nEr&#10;nriL8Vs1pebNxm/FqbnisX5rLh+34om7GL9VU2p+uPFbcWqueKzfmsvHrXjiLsZv1ZSaf9H4rTg1&#10;VzzWb83l41Y8cRfjt2pKzacZvxWn5orH+q25fNyKJ+5i/FZNqfkRxm/FqbnisX5rLh+34l2Ze7rR&#10;3JZb8VjNNRc112VqXG05cdd3DqyaUvMjjd+K0wPFYzXXXD5uxRN3McdU1ZSazzB+K07NFY/1W3P5&#10;uBXv8txfLfEvu1/iLXeOF6J5nouaH0W/LbcsKx7Lrbl83IrTb11O3PUdz1VDan608Vtxaq54rOaa&#10;y8eteOJua/9Fa36M8dtqrngst+ai37pMf6stJ+762rdqSs2PNX4rTg8Uj9Vcc/m4FU/cxbRv1ZSa&#10;H2f8VpyaKx7rt+bycSueuIvxWzWl5jON34pTc8Vj/dZcPm7FE3cxfqum1PxLxm/FqbnisX5rLh+3&#10;4om7GL9VU2p+vPFbcWqueKzfmsvHrXjiLsZv1ZSazzJ+K07NFY/1W3P5uBVP3MX4rZpS8xOM34pT&#10;c8Vj/dZcPm7FE3cxfqum1Hy28Vtxaq54rN+ay8eteOIuxm/VlJqfaPxWnJorHuu35vJxK96VuU8y&#10;mttyKx6rueai5rpMjastJ+76rnGpptT8P+j3Fdlfdr9EcXqgeKzmmsvHrXjibvOkaM1PNn5bzRWP&#10;5dZc9FuX6W+15cRdX/tWTan5fxq/FacHisdqrrl83Ion7mLat2pKzU8xfitOzRWP9Vtz+bgVT9zF&#10;+K2aUvMvG78Vp+aKx/qtuXzciifuYvxWTan5qcZvxam54rF+ay4ft+KJuxi/VVNqfprxW3Fqrnis&#10;35rLx6144i7Gb9WUmp9u/Facmise67fm8nErnriL8Vs1peZnGL8Vp+aKx/qtuXzciifuYvxWTan5&#10;mcZvxam54rF+ay4ft+KJuxi/VVNqfpbxW3Fqrnis35rLx6144i7Gb9WUms8xfitOzRWP9Vtz+bgV&#10;T9zF+K2aUvOzjd+KU3PFY/3WXD5uxRN3MX6rptT8HOO34tRc8Vi/NVeZ+/IS/7J7NYqXuXO8EO48&#10;V0Vuuy9dkPsr9LtCOam54rGaay5qrsuWyy53Je5zjeZWB8Vjy625qLkuU+Nqy4m7vntUqik1P8/4&#10;rTg9UDxWc83l41Y8cbf1NUVrfr7x22queCy35qLfukx/qy0n7vrat2pKzS8wfitODxSP1Vxz+bgV&#10;T9zFtG/VlJpfaPxWnJorHuu35vJxK564i/FbNaXmFxm/Fafmisf6rbl83Ion7mL8Vk2p+Vzjt+LU&#10;XPFYvzWXj1vxxF2M36opNb/Y+K04NVc81m/N5eNWPHEX47dqSs0vMX4rTs0Vj/Vbc/m4FU/cxfit&#10;mlLzecZvxam54rF+ay4ft+KJuxi/VVNqfqnxW3Fqrnis35rLx6144i7Gb9WUml9m/Facmise67fm&#10;8nEr3i7c80v8y+6XeLlzvJBy57nK5bbcFZaL5p5PvytwUXPFY7k1F8uty5bLLifu+q6vqcbU/HLj&#10;t+LUXPFYzTWXj1vxxN127Cla8yuM31ZzxWO5NRf91mX6W225K3F/1Whuy614bLk1FzXXZWpebTlx&#10;13dMVU2p+ZXGb8XpgeKxmmsuH7fiibuYY6pqSs2vMn4rTs0Vj/Vbc/m4FU/cxfitmlLzq43filNz&#10;xWP91lw+bsUTdzF+q6bUfIHxW3Fqrnis35rLx6144i7Gb9WUml9j/Facmise67fm8nErnriL8Vs1&#10;pebXGr8Vp+aKx/qtuXzciifuYvxWTan5QuO34tRc8Vi/NZePW/HEXYzfqik1v874rTg1VzzWb83l&#10;41Y8cRfjt2pKza83fitOzRWP9Vtz+bgVT9zF+K2aUvNF9Puy7C+7V6M4NVc81m/N5eNWPHG3eVK0&#10;5jcYv63misdyay76rcv0t9py4q7veqpqSs1vNH4rTg8Uj9Vcc/m4FU/cxbRv1ZSaLzZ+K07NFY/1&#10;W3P5uBVP3MX4rZpS85uM34pTc8Vj/dZcPm7FuzL3zUZzW27FYzXXXNRcl6lxteXEXV8fqppS81uM&#10;34rTA8VjNddcPm7FE3cxx1TVlJrfavxWnJorHuu35vJxK564SzxTzaZu+L97HrCsxOWTEacj3NSa&#10;Tz3xhlvXaszlJcZvq7nizB3Drbl83IrTb11O3PUdz1VDan6b8Vtxaq54rOaay8eteOIupn2rptT8&#10;a8Zvxam54rF+ay4ft+KJuxi/VVNq/nXjt+LUXPFYvzWXj1vxxF2M36opNb/d+K04NVc81m/N5eNW&#10;PHEX47dqSs3vMH4rTs0Vj/Vbc5W5Ly3xL7tfoniZO8cL4c5zVeS2+9IFub9BvyuUk5orHqu55qLm&#10;umy57HLirm98rhpT8zuN34pTc8VjNddcPm7FE3fbca9oze8yflvNFY/l1lz0W5fpb7XlxF1f+1ZN&#10;qfk3jd+K0wPFYzXXXD5uxRN3Me1bNaXm3zJ+K07NFY/1W3P5uBVP3MX4rZpS87uN34pTc8Vj/dZc&#10;Pm7FuzL3t43mttyKx2quuai5LlPjasuJu74+VDWl5vcYvxWnB4rHaq65fNyKJ+5ijqmqKTW/1/it&#10;ODVXPNZvzeXjVjxxF+O3akrNv2P8VpyaKx7rt+bycSueuIvxWzWl5vcZvxWn5orH+q25ytzzSvzL&#10;rmkqXubO8UK481wVue2+dEHu79LvCuWk5orHaq65qLkuWy67nLjrG6+pxtT8fuO34tRc8VjNNZeP&#10;W/HE3XbcK1rz7xm/reaKx3JrLvqty/S32nLirq99q6bU/AHjt+L0QPFYzTWXj1vxxF1M+1ZNqfmD&#10;xm/FqbnisX5rLh+34om7GL9VU2r+kPFbcWqueKzfmsvHrXjiLsZv1ZSaP2z8VpyaKx7rt+bycSue&#10;uIvxWzWl5o8YvxWn5orH+q25ytyXlPiXnX8rXubO8UK481wVue2+dEHuR+l3hXJSc8VjNddc1FyX&#10;LZddTtz1jc9VY2q+1PitODVXPFZzzeXjVjxxtx33itZ8mfHbaq54LLfmot+6TH+rLXcl7u8bzW25&#10;FY8tt+ai5rpMzastJ+76jqmqKTV/zPitOD1QPFZzzeXjVjxxF3NMVU2p+Q+M34pTc8Vj/dZcPm7F&#10;E3cxfqum1Pxx47fi1FzxWL81l49b8cRdjN+qKTV/wvitODVXPNZvzeXjVrzLc19c4l927u8td44X&#10;onmei5o/Sb8ttywrHsutuXzcitNvXU7c9Y3XVENq/kPjt+LUXPFYzTWXj1vxxN3W/ovW/Cnjt9Vc&#10;8VhuzUW/dZn+VltO3PW1b9WUmj9t/FacHigeq7nm8nErnriLad+qKTV/xvitODVXPNZvzeXjVjxx&#10;F+O3akrNnzV+K07NFY/1W3P5uBVP3MX4rZpS8/8yfitOzRWP9Vtz+bgVT9zF+K2aUvMfGb8Vp+aK&#10;x/qtuXzcind57rkl/mXn395y53ghmue5qPlz9Ntyy7Lisdyay8etOP3W5cRd3/hcNaTmzxu/Fafm&#10;isdqrrl83Ip3Ze4XjOa23IrHaq65qLkuU+Nqy4m7vjammlLzF43fitMDxWM111w+bsUTd1sfW7Tm&#10;y43fVnPFY7k1F/3WZfpbbTlx19e+VVNq/t/Gb8XpgeKxmmsuH7fiibuY9q2aUvMfG78Vp+aK/3/2&#10;zgTMjqra982UhCEkDAkzIWQABEwHgowyBJBBIh1IAoEwhSjIlBAGkQwnQHDic0KvfuoFg15kEL57&#10;n97ve0+u6JMHern6PQd4TF6f3vcEuQ5PRhMgUG/9qs+urN69T+f0qepOp/u/OytVdVbVXrV/q2qv&#10;2rt2VZX1t88rZdvrZbsaf3umMP9fkb+9HuZeX9bfPq+Uba+X7Wr87ZnC/KnI314Pc68v62+fV2H7&#10;k2385W1/ry9s1/WV2K7n1dB2vC+D0PbT+LtBOWHu9WWZ+7xg7pdjW/GybLd2veYZw/yZyN9eD3Ov&#10;L8vc55Wy7fWy3VnvVc382cjfMXOvL2vb54W//TL+7WlZtls7vz1TmD8X+dvr8YHXl2Xu80rZ9nrZ&#10;rub89kxh/uvI314Pc68v62+fV8q218t2Nf72TGH+75G/vR7mXl/W3z6vlG2vl+1q/O2Zwvw3kb+9&#10;HuZeX9bfPq+Uba+X7Wr87ZnC/H9H/vZ6mHt9WX/7vArbn2jjL29/e31hu66vxHY9r4a2433pI9u/&#10;hXkDW5Tb68uW2+dFuf1ybCtelu3WrpE9Y5j/LvK318Pc68sy93mlbHu9bHfWPVUz/4/I3zFzry9r&#10;2+eFv/0y/u1pWbZbO789U5j/n8jfXo8PvL4sc59XyrbXy3Y157dnCvP/G/nb62Hu9WX97fNK2fZ6&#10;2a7G354pzH8f+dvrYe71Zf3t80rZ9nrZrsbfninMn4/87fUw9/qy/vZ5pWx7vWxX42/PFOYvRP72&#10;eph7fVl/+7xStr1+0Nv+eBt/eds/We66vhLm9bxg/gf8Hdt2y15f1rbPK2Xb6/G3X5bt1q7PPUOY&#10;vxj52+th7vVlmfu8Ura9XrY7z/+qmf9n5O+YudeXte3zwt9+Gf/2tCzbrZ3fninM/xj52+vxgdeX&#10;Ze7zStn2etmu5vz2TGH+p8jfXg9zry/rb59XyrbXy3Y1/vZMYf7nyN9eD3OvL+tvn1fKttfLdjX+&#10;9kxh/pfI314Pc68v62+fV8q218t2Nf72TGH+/yJ/ez3Mvb6sv31eKdteP5ht/xXmH8v/8vZ3XG6v&#10;L8vc5wVzvwzjnpZlu7VrZM8U5i9F/vZ6fOD1ZZn7vFK2vV62O8/Bqpm/HPk7Zu71ZW37vPC3X8a/&#10;PS3Ldmvnt2cK81cif3s9PvD6ssx9XinbXi/b1ZzfninMX4387fUw9/qy/vZ5pWx7vWxX42/PFOav&#10;Rf72eph7fVl/+7xStr1etqvxt2cK89cjf3s9zL2+rL99XinbXi/b1fjbM4X53yJ/ez3Mvb6sv31e&#10;KdteL9vV+NszhfnqyN9eD3OvL+tvn1dh+9Y2/vK2v9cXtuv6SmzX82poO96XQWh7Df5uUE6Ye31Z&#10;5j4vmPvl2Fa8LNuttcc8Y5i/Efnb62Hu9WWZ+7xStr1etjvrvaqZvxn5O2bu9WVt+7zwt1/Gvz0t&#10;y3Zr57dnCvO3In97PT7w+rLMfV4p214v29Wc354pzNdG/vZ6mHt9WX/7vFK2vV62q/G3ZwrztyN/&#10;ez3Mvb6sv31eKdteP5htvxMxj8vt9WWZ+7xg7pdh3NOybLcWQz1TmGeRv70eH3h9WeY+r5Rtr+8X&#10;2yvb+Mvb30nbdX0l5a7nVZQ7tt1guWrbbaMtxwa2YO71ZW37vCi3X45txcuy3dr57RnDfJPRRtL5&#10;2+th7vVlmfu8Ura9XrY7656qmW8a+Ttm7vVlbfu88Ldfxr89Lct2a+e3ZwrzzSJ/ez0+8PqyzH1e&#10;KdteL9vVnN+eKcw3j/zt9TD3+rL+9nmlbHu9bFfjb88U5ltE/vZ6mHt9WX/7vFK2vV62q/G3Zwrz&#10;YZG/vR7mXl/W3z6vlG2vl+1q/O2Zwnx45G+vh7nXl/W3zytl2+sHve1b2vjL2/7Jctf1lTCv5wXz&#10;Efg7tu2Wvb6sbZ9XyrbX42+/LNutXZ97hjDfMvK318Pc68sy93mlbHu9bHee/1Uz3yryd8zc68va&#10;9nnhb7+Mf3talu3Wzm/PFOZbR/72enzg9WWZ+7xStr1etqs5vz1TmG8T+dvrYe71Zf3t80rZ9vrB&#10;bHtkxDwut9eXZe7zgrlfhnFPy7LdWp3qmcJ828jfXo8PvL4sc59XyrbXy3Y1dapnCvNRkb+9HuZe&#10;X9bfPq+Uba+X7Wr87ZnCfDT+vjn/y9vfXg9zry/rb59XyrbXy3anT6pmvl3k75i515e17fPC334Z&#10;//a0LNutxW/PFObbR/72enzg9WWZ+7xStr1etqs5vz1TmO8Q+dvrYe71Zf3t80rZ9nrZrsbfninM&#10;d4z87fUw9/qy/vZ5pWx7vWxX42/PFOZjIn97Pcy9vqy/fV4p214v29X42zOF+djI314Pc68v62+f&#10;V8q218t2Nf72TGG+U+Rvr4e515f1t88rZdvrZbsaf3umMN8Zf9+U/+Xtb6+HudeX9bfPK2Xb62W7&#10;0ydVM98l8nfM3OvL2vZ54W+/jH97Wpbt1trfninMd4387fX4wOvLMvd5pWx7vWxXc357pjDfLfK3&#10;18Pc68v62+eVsu31sl2Nvz1TmO8e+dvrYe71Zf3t80rZ9vrBbHuPiHlcbq8vy9znBXO/DOOelmW7&#10;tRjqmcJ8z8jfXo8PvL4sc59XyrbXy3Y1dapnCvNxkb+9HuZeX9bfPq+Uba+X7Wr87ZnCfK/I314P&#10;c68v62+fV8q21/eL7RVt/OVt/6Ttur6SctfzKsod226wXLXt8aMtxwa2YO71ZW37vCi3X45txcuy&#10;3Vr89oxhvnfkb6+HudeXZe7zStn2etnurHuqZj4h8nfM3OvL2vZ54W+/jH97Wpbt1s5vzxTmEyN/&#10;ez0+8PqyzH1eKdteL9vVnN+eKcwnRf72eph7fVl/+7xStr1etqvxt2cK88mRv70e5l5f1t8+r5Rt&#10;r5ftavztmcJ8n8jfXg9zry/rb59XyrbXy3Y1/vZMYb5v5G+vh7nXl/W3zytl2+v7xXatjb+8/Z20&#10;XddXUu56XkW5Y9sNlqu2vR/+bmAL5l5f1rbPi3L75dhWvCzbrV2fe8Ywf1fkb6+HudeXZe7zStn2&#10;etnurHuqZr5/5O+YudeXte3zwt9+Gf/2tDyYbB8QMY/L7fVly+3zgrlfhnlPy7LdWp3qmcL8wMjf&#10;Xo8PvL4sc59XyrbXy3Y1dapnCvN3R/72eph7fVl/+7xStr1etqvxt2cK8ymRv70e5l5f1t8+r5Rt&#10;r5ftavztmcK8PfK318Pc68v62+eVsu31sl2Nvz1TmE/F38vzv7zt7/Uw9/qy/vZ5pWx7vWx3+qRq&#10;5gdF/o6Ze31Z2z4v/O2X8W9Py7Ld2vW5ZwrzgyN/ez0+8PqyzH1eKdteL9vVnN+eKcynRf72eph7&#10;fVl/+7xStr1etqvxt2cK80Mif3s9zL2+rL99XinbXi/b1fjbM4X5eyJ/ez3Mvb6sv31eKdteL9vV&#10;+Nszhfmhkb+9HuZeX9bfPq+Uba+X7Wr87ZnC/LDI314Pc68v62+fV8q218t2Nf72TGF+OP5elv/l&#10;7W+vh7nXl/W3zytl2+tlu9MnVTM/IvJ3zNzry9r2eeFvv4x/e1oeTLaPjJjH5fb6suX2ecHcL8O8&#10;p2XZbq3PwzOF+VGRv70eH3h9WeY+r5Rtr5ftaupUzxTm74387fUw9/qy/vZ5pWx7vWxX42/PFOZH&#10;R/72eph7fVl/+7xStr1etqvxt2cK82Mif3s9zL2+rL99XinbXi/b1fjbM4X5sZG/vR7mXl/W3z6v&#10;lG2vl+1q/O2Zwvy4yN9eD3OvL+tvn1fKttf3i+2lbfzlbf+k7bq+knLX8yrKHdtusFy17en4u4Et&#10;mHt9Wds+L8rtl2Nb8bJst9Ye84xhfnzkb6+HudeXZe7zStn2etnurHuqZn5C5O+YudeXte3zwt9+&#10;Gf/2tCzbrZ3fninMT4z87fX4wOvLMvd5pWx7vWxXc357pjB/X+Rvr4e515f1t88rZdvrZbsaf3um&#10;MD8p8rfXw9zry/rb55Wy7fWyXY2/PVOYnxz52+th7vVl/e3zStn2etmuxt+eKcxPifzt9TD3+rL+&#10;9nmlbHt9v9he0sZf3v5O2q7rKyl3PS/KfSrMY9tu2evL2vZ5pWx7Pcz9smy3do3sGcL8/ZG/vR7m&#10;Xl+Wuc8rZdvrZbvz/K+a+WmRv2PmXl/Wts8Lf/tl/NvTsmy3dn57pjCfEfnb6/GB15dl7vNK2fZ6&#10;2a7m/PZMYf6ByN9eD3OvL+tvn1fKttfLdjX+9kxhfnrkb6+HudeX9bfPK2Xb62W7Gn97pjDviPzt&#10;9TD3+rL+9nmlbHu9bFfjb88U5jMjf3s9zL2+rL99XinbXi/b1fjbM4X5Gfj7xvwvb/t7Pcy9vqy/&#10;fV4p214v250+qZr5mZG/Y+ZeX9a2zwt/+2X829OybLfWHvNMYT4r8rfX4wOvL8vc55Wy7fWyXc35&#10;7ZnCfHbkb6+HudeX9bfPK2Xb62W7Gn97pjCfE/nb62Hu9WX97fNK2fZ62a7G354pzM+K/O31MPf6&#10;sv72eaVse71sV+NvzxTmZ0f+9nqYe31Zf/u8Ura9Xrar8bdnCvO5kb+9HuZeX9bfPq+Uba8fzLbP&#10;iZjH5fb6ssx9XjDPlz/axl/e/vZ6mHt9JbbrthrajvelvjyYbJ+LvxuUE+ZeX7bcPi+Y++XYVrws&#10;2621gT1jmM+L/O31MPf6ssx9XinbXi/bnfVe1czPi/wdM/f6srZ9XvjbL+PfnpZlu7Xz2zOF+fmR&#10;v70eH3h9WeY+r5Rtr2/W9t62U9uYZJaOtOkIk91MRpuENNdmDggLNmVd0ubFb+ftduFUxN7rYL+R&#10;x/Em5GsI2uJ8H7LfspF2PWnTRvk+ZGs81Pb2drvuhGQj+zPffW2/2Hdzb9sFJofV55mSwrRt703a&#10;rBjJNMl+DXnE5Q++o/wT3dadVLNsU/vte5udP/p7m/141Nk2v29iHfbte5stHvX2ZlNGdWw+ZRR5&#10;TUusN8x+m77FlFHTt9hs1Fe2OMem/8XkVtvm1h7zPtD0ozb/hsmP87wb7eeozdnP80e/1+yMMAl+&#10;OtbmdzaZbXLzJm1t37Tp/7Bp4DLcvro71n6DEetRRuZtlbYzTBbZDPNLDIpNivR94Jhq+F5tex/f&#10;dlHbFW0fbpvfttj+36ttettCW15QrNvMzIXbjNmybVFb2w9u/NzVmX17aRVGu6S5d/J7+Plz9fXb&#10;Lu1cv23Y9l//sel/V/99Wtsmt+HHsP4/1X9fcklifbPzi7p+ZtubY8I2mF/11yM2a7vQuIzs3D+v&#10;Q48dzsS2h354B/aD/sL6+t+YsclYfuv40sg8ny7rLTKFbbfg+txlhU9Yf1ZdTjTOj9oPJ9v0CZui&#10;u2T2fsd++ez9jn10jPlnu87fTrPffQrHcIf9eIXJHibB53aurAjz5BdsYQNbHQlbLzRpa6HlN6MJ&#10;W6fXbc1J2DrQDshmynWD2Tm+CVvYoFwXJGxd3qStjrbly+dEtmzT4rxJ8fxns/mYyX81edLE/hW+&#10;o4922XbN+G758mZ8hw1s/dAktnV9k7YWWhmb8R02sPXjhK0fNGnrBrPVjO+wg/zPhK23mrTViu/e&#10;bfaoJ6ea/MrE/hW+m7V1W9v87arz3UGWObaOMIltXdekrWZ9d3jd1rEJWw83aatZ3x1Tt3Vywtab&#10;TdpqxXc/N19xvv/Kpt3qTAt4zdQtV9jx2cx590Td1q8Ttp5v0lazvnuubus/ErYOHNFcuZqtM7EB&#10;wz8mbF3epK0O2zauM4+032zzPr+2/ckEM2Kpp2tb1vnJhNrmP9wPWXfNRL3ENdAWJotN2l4Z0fbQ&#10;ZsxYX/vmbW3X25Rt37Eg+5Kt9FH7za4BjFZIK44JcxZqi3lbPf+ZeDzNZJXJhS+PaPtvtuUMk31t&#10;Ocxv0rZXft2LvnuyfDr/dVfpFx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U9gR1uYWBfmB0IaYzvBPk2qC/PN7NswW2+c2y5sz2/DTQZaGmk7RNma&#10;Ld9A23/tjwiIgAgMVAI72I593uSXdfmiTYktGyIRf9pNFpvcZ8I+PVEX5r+yySabEK8aJbafZ/KI&#10;SdguTB+1324zmWUy1mQgJPb3IyY/N6F8XzDZ0aTKhI1dTYj7SiIgAiIw0AhQN80wWWay0GSCSVWJ&#10;+vRuk7UmmcnzJnNM+jNRB7eb1Ex+avKqSdgf9inI6i222OKuYcOGHWoyyYv9PnnkyJELbN1n3Pph&#10;uzB9w3S/N7nXhDKONdmQ6SAzTnnD/hGXx1W4Qxwny03+2eRcE44jJREQAREYSASo835kstrkFZNV&#10;Jj21Y0zdq0RdT1yjniWuPGgy0aSvE/XtFJOaCfX8aybsQxfZdNNNs+222y6bMGFCNmXKlDUnnXTS&#10;syZPRPLk+973vhePPfZY1sn22GOPbOutt+6Sj8uXMlLe+02uNumPspqZLmmMLX3NZI0J+0nZaybE&#10;+ioSx8cqE64VyL/q2GlZKomACIhAaQLjLAfqJ+ophDi3yoQ6rIpEO4Y2TWgzUSfWTEaY9FXC5nyT&#10;x026xTXrh8xj2rvf/e7s1FNPzWbNmpXNmTMnl7NsOnvO7Gz27PryrLOys2aflc2x5dmzZ3euY1O2&#10;mT59ejZ58uRsq622yjZdxy/MU95XTIjnxPgxJv2RiOuU/QWT4FM4TDGpInFcrDLhOAn5P2Lz40yU&#10;REAERGAgEaA+nGfyjEmor6qOcR2W97Muf+b5repEzOwwIZ76+j0v12abbZaNGzcuO/HEE4tYlcc1&#10;4lc9vuXTs87Kzjn73Gz+vPnZNfOvyVZceVO2eMHi7NL5l2bzL5yfnX/++dncuXOzs2w91ifWHXXU&#10;UdlOO+2UbdK2aWAYpqE9R3vqIJOq2lCWVTJNtV+JZ8E+HIh3+LlsSsU2jhuOnyryL7t/2l4EREAE&#10;YgLUueeZpGLc5HjlFpaJOytMQluKOp92TRV5WzZ5mmj/10yIneQf6vds8803zyZOnJidcsopXeNa&#10;iGkW384555zskg9+MLvqyquyJdfemN258s7sibuezF779uvZ6w/8LXvp/peyf/3yT7Iv1r6Y3bR0&#10;RbZs6dLsIx/5SLZ40aLskksuyc4999w87+Onn5D3X9Lv6ffB5teY0E/KPSv2tS8S8ecuE2xhHw73&#10;mow1KZsaxTaOm76O2WX3XduLgAgMbQKNYhxxqMOkbB02xfLw7YrVtrzKhHqzTCJ2dpiwn+F+UB5b&#10;6Ifcfffdi7gW+hdDW4022Actpi1evDhbtmxZVlu2PPv4kk9kD3/hB9mrD7yWvfXttdnb976dvXPf&#10;O9nb971ty29lf7nvL9mDtz2Q3bLklmzp8mXZ8uXLc2H7a6+9Nrvs0kuzcy3f40+Yno0ZMyZjH2y/&#10;vLCPVTG1rIqUij9Pm7ajWKO1GdpltAmJm/gslOUZm1dsMwhKIiACGwUBYhh1FnVXqMdoA1BP8jux&#10;pNVEPTnPxOdNfbnKpNUYN8G2rZl0a7MxZuSYY45Jttdoa11xxRXZkiVLshX1+LTcYtsnl34y+8Xf&#10;/yJb8+0383iW3ftOHtvW3t8Z44hzay3Ovf7g37Lv3f69bOWSleu2d3FuqbXtFi5cmJ133nnZ4Ycf&#10;ntnYy8AyTAPTi23fx5iUTanY9pxlWjb+cDzgM65L1piE/ceHZfO2LJREQAREoF8JhBhHTKMeDnUa&#10;9WXNhJjSagp5p2Jcb/sqWX+VCe2hsI8Z99gOOOCA7Mwzz+xyT422G3Htqquuyog/od2VT/PY9ons&#10;l3f+KnujHtuIZe/cm+XxLZ9nuS605f72wOvZv3z2oWzFshUZsZH2G3ktjeLcIuu/pJ3IOJREW+4F&#10;2/evmvS27LZJkVKxDSb4akSxVu9niLvEX+8rOCu29Z6lthABERg4BIhDHSYPmqw2CfGDenOVSZn6&#10;uFGMw1aHCfqeUqN9y0aPHp0df/zxRVwjpp188sl5bNl+++3zuMc9szi20df46JcetXbbG3m7LcSx&#10;nqbEuNX3r86+8alv2v24m7rmaTGOtuFhhx2W7bbbbtnUqVPzduQJJ5yQasvBt9myey7DbCHVb0h+&#10;q0wmmLSa8C9x9wWT4Ps1Nk87jvbc+nxkqyiJgAiIwIAmQD23yoS4Fuo5Xx+32j6gfqR/y7cNQp/d&#10;Avt9vEmqDsUe2z1tUrQtaRfts88+2RlnnJHHNtpujGfcZZddsnicB2NMQluLOEf7675P329jSF7v&#10;Etvevifddotj3h/ufzH73IrP5vfufL7z5p6bbebuvbGPPDdHf+Vee+0Vt+VC2Slbqtz2c5c01pYY&#10;Exn3G66231aZTDJpJcG3w4R4S17e59x/I54OM1ESAREQgcFAgHZAzYT+yVDfUR9zz4vfWx0LSD0e&#10;xzjyf9HkMRPybjcJ9T11Nr/5/cjsPSN5O2nmzJn582j0TSbud5FvHlOIfcuWh/7JZdlnln4m+9M9&#10;f8pjWxhL0qhfMo5tLK+1MSc/+/JPs5U3ruzST3nxxRfn4zax64U4x7Ph7GOiv5J4f7EJ8StOcGg3&#10;WWxyv8kLJj5vlmlztRrbGo0/5dpmVYl8bVMlERABERiwBJLtJttb6j6u9eeYjDHpbaLOnmcSt0Oo&#10;t18zYTz9p01uMvlHE+wVdTrj/hkfyXNn9g6t4ne/TpgnpvDcW5d7b3bf7JHbH8nvuaViVxhfktKF&#10;3962GPfat1/LvnrLV60NVyv6KWnLfeADH8j7TBNxrKd9JU4RvyhzzQkc4AGDou1q82tM4Ed7rhUf&#10;4NsOE/zYha8tcy3BPkwwURIBERCBwUqAWNRhEteD1LXPm7T6/PIw25Z+L7YnH193EwfeMKEOj3/v&#10;KUbkOvomGaO/ww475PKud70ru/7664sYtLK2MvvrP/zVxo2sGx8Z4lbntNHv68aasN5b97+VPfZ3&#10;j9p9uJuLvD/60Y9mhx5ySG5/xx13TPaVWpkalWGtxcQ1tv9rmNbLDwe/vufeSr9haA+usHyfNfF8&#10;Q8ycZ78T/5REQAREYCgQaNSPRZ1I+6Jm0m5C/dmbRNuDduA9Jk+b0H7z9XlT87SVhg8fnhHL6Kvc&#10;eputiu02tfy4/5bfd1tay7756W/m4/2Jb0XfpMWrEOPWuvnwWzxlHdpw/3nPi/bs3Metj7KW39+b&#10;N29el/7HsE+8E4y2ZC/bdEUZ6lzgA6dW2s3Dbbt2k5oJ/oo5037kWqOVmGmbKYmACIjARk2Aa/oO&#10;k7gtRz0c+hWpP6eZ9LbPjPUPNPmSyUsmvm7vNk+c2HLLLfP3kxx33HH5MwC8U5Lxkuu27XzGmnVn&#10;z5qTxzfGPH7/S9/PmumDjGNal+X6M3J/s3ec3F77fD7OhPi5YMGC/FmFdfvQWQ7uuzGOkvjHdN99&#10;983jHW3NHmIebTf6Ch81aZXr+uIafnvcpNV+TttUSQREQAQGDYGJVhLeN5VqB1Bf0s64z4QxEe0m&#10;1LHNpMm20t0m1Ot5nOJe23777ZcdfPDB2Xve857siCOOyHifP+/VuuGGG/Ln2uwd/9nOO++cjBPE&#10;wPedeFJx/+1m60v82R3/VrTVusSsJtpt8fprvr06+/rH7rTxmJ334ML9t2233dbF2XWxmj5T9v/D&#10;H/5wRl/mpbz3xJ7P4/mG+F6ixb7fGYcLTMaZNMvQVs3XHW/T2Sa3mTTyE7/XTKaYDDNREgEREAER&#10;6KxD2w0E9WOq/uS+DuMW0N1mQl07yWSMSSqhW2Wy2iRDqO+PPvroLu8i4d3GxIbTTz89b7sR/8L6&#10;fsq2xEOes87H79fjz81Lbs7+9e8T8Y1nuvM2WXP33kKcI77dcesdWc36Pf3zddddd13+HhXiq9+v&#10;MM/z6HvuuWfeb3r11Vfn8ffss8/Ox4WGdWxK3+9dJnuarC/BFYazTeD9mAl9jsW1gs2zL1x/4JOa&#10;SbtJb+Kmra4kAiIgAkOGAPVjuwn1JfVmPM6POpU6lrr2Vya0624yWWRyiAl18qEm1ONFbKP+P/LI&#10;IzPG/9O2of3Gt9pop/FsgK2bFPr7uP922WWXuecBOt8VSfyhf/Jf/u77lbXfeA/zZ5d/1tpv62ws&#10;W7ru3ZTE10NsvEncNvP7j45n9trb27NJkybF7VCYwAZGsPJCe3e2CezhCt9UTIOV4ppBUBIBERCB&#10;FggMt23aTeiTZJz7703itgP1LO062iXEwWdNnqhP+a2IWbTLiGPEuR7uTxXrM45j//33zy666KKi&#10;LzJvT9XbbbV6zKnZu5G/8PHPZ6/dt7p4rts/093sfTnGpfDe5V98/RfZLUtv6dJ28+045mk/0g95&#10;0EEH5d+Ma6Y8noXNw+ZZ2w5WXp60ZeIZej8OMnCBP/rHTGom7Sb4SUkEREAERKA1AmNts1kmvp+s&#10;UR0c6uJeT4l9e++9dzZjxozsyiuvzN7//vfn4ydp99144415XKlZbCG+5H2UxJqafS9geS377m3f&#10;zf76wMvZmw+8mcept+5fm/E+5bfu65wy313W5s8EvHn/m9nqB9Zkv/mH32S3r7i98/m3vP227rsC&#10;Icbx3B3tT2Ivz+HxfmeeNWd8SU/tUGPXax62Tbh2CDEN/rTvxpsorhkEJREQgUFDYJiVZFxdNkT9&#10;hk3qVt+H9ktbZkxgqm3XsE6nzUPfI++a5J1cIVZcfvnleT/mNtts02Xbk046qVubyse5m+w+3O21&#10;27PvfuY72SNffCT7+dd+nj236rns16t+nT339edyedaWw/yvV/179tTXn8oe/8q/ZQ/f/nB296fu&#10;zj6x9ON5bOt8t3I9trlxJsQ47hf69tqIESPyvla+z8N9N8Z8EvsYd9JsW9XYUdYQy1bbPPEs9P3W&#10;bH5DxjR/zDGvJAIiIAJ9QWCGZfojk0dN+vL7ms3u+xhbcaLJBVbn/86mRUwido0aNSqv53kvya67&#10;7pq3zbgnRfuH8ZLEA95fTNuMcfaMq2w0voQxlaENlU/rcYf5MNaR945wP44xlTfbdOXSldmt9u2b&#10;W0w+tuTW+nLnlGX6IRmfwjYrGE9Cm83l6+2F9mIc30KZKS9tT94FzThK2nl8R45v67Dv9GUS97jn&#10;SNwL2zG1MhPb8OvNJstMiGeTTOC7IRP255s8UpdzbaoYZxCUREAEKidA3cf1PfUj97seNOkwGWGy&#10;odIEM3yXCf2Veb1N/U2f4qxZs/L6njqfep56P8QJ6n/GavBdgEbPApAfYzUYi8K2fOMtbO9jT4/z&#10;iXgVvn3jtyu+H2c2/O/MBx222W+eaeD+YCivn9K245m96dOn532XrM92QVjmu6zR+BTi23dMxpsM&#10;hEQ7/SCTr5m8YBLK+t9tvpmxn7aakgiIgAj0isBCW/sVk1DfUC8ypmOFSbsJ9VJ/JuJqzYRYm+8T&#10;7Rjqf2Ja+L72BRdcUNw/u+aaa7LTTjstb8c0aquRF/2TfDuA+3BNxzS7F5fHJmJaIq7FcatY7sW6&#10;IU7xrXDaoV2fPy/8krMgzvPMAH2rfCeV2IZN8oBNVH4YwnJDXqtw/LTX9+OnNi2uWWye66qvmOxo&#10;oiQCIiACVROgrfRVk+dNiG15PWrT10yoj6gfp5n0R78WdeF5Jtx7y/eDtgv9cCG2hXYbdTvPBXCf&#10;racxGGxPPybjS/i+W6O4FtpTRXxKtLka6UJfps8jb8+lYpzFy1Rbz+dN3yrt1PHjx3f7hk/gwpRY&#10;Rv8lY2Zot9IvyzvGKLNbD5Yw7e/rlDiucTz5/aINx3E3yURJBERABPqKALFrjgl9k0W7yeapj6iX&#10;nja5x+QsE+qjvoh13IOZZ/KMSVEP8m1r6npi2THHHJOPfSReRe2UYv2wLX113Js6//zzizaOjyGt&#10;zvsYtr48/LpLQzvQxc1UrPW/0TZjjAnxnTEnoWypKe06+mQPPfTQ/LsJ0Tow7Y8YR0yjP3S2yW0m&#10;XB/FcY322+Mm80364jiybJVEQAREoBuBifZLo3dq0bb7g8mvTO4zWWxyiAnbVFFPHWT5UO8V9Tjv&#10;GuZdyNTb0b2lYh2/PjGPsRb0VdJnGfru1heHBrKeeIfwbQO+0cp4mZ7aq55HNE+MW2BC/CEOVZHI&#10;Z5wJx8Eik0+bPGZC2+wNE+8n4tzTJrTZpppwPaMkAiIgAv1JgDqr3aRmkrr+ps4i1tHOe9bklybE&#10;u5tMlpnMNplsMqkJYT3Wx9Y/mXBt7+vE9c7Tbhk3blzeL0cf3WCIaT3FW2IdYyj5fhzvMVlfOzbi&#10;+aItE3+IQzBHFpkcYtIbf+FntiWfR004Djge4piG/4hrvp97R1tWEgEREIENScDHOerE1DU59RdC&#10;vCM2rTZhvSdNnmhCWI/12ZY8Qn4Np9xbCu067jUxVmSwxzTiXei3DNPwG89DEOsOPPDAjPc1Mxan&#10;CY7EofD9uHCd0ht/4Wd8lopn2Od3/MpxUzNpN+F4UhIBERCBgUSAeok+rdkm3FN51ORZk0bX683U&#10;r02vQzxj3Dz9jowtvPjii4txk6Gd4+v88NtgmMblipd9GdExvuRDH/pQPraScTe8t7nJeNe0P8zv&#10;qXWJZyFOcnxwnHC8cNworhkEJREQgQFPgLpqnMkhJotMQv8U1/6hLbba5rm2X58k22tbbbVVfr+N&#10;d1MxVmLu3Ln5N26GQhvNx6uy8/Di+T6+o8Bzc6k4Z9cOod29Pl/F+hDL8DvxjONgkQnHBceHYppB&#10;UBIBEdioCYR4N8lKMdmEa/Zwb6Zm843kZtP9yKSIcbTT6GMLz2/zLBdtkZ7aLGVjwFDZHoa0fWFs&#10;zHOx+3ZrbRkf4ItGfmr0+yLbhliG38eZKJ4ZBCUREAERMALvMvmOSRHfeI7Lxzbe8R9iW5gOlXjU&#10;F+WkPTd16tQ8thl3psQ3fLC3iZIIiIAIiEB5AmMsC8aI04+Z17fbbbddPvY9vJuE926Fd/v3RV0/&#10;1PIM1wd8y5xvyAXudR/gC3yiJAIiIAIi0DoB+rEuNmFsXV7P8lwb75oitvFuEt6RzHtGhloM6q/y&#10;8o256FlxfIFP1MdoEJREQAREoEUCHbbd0yZ5bON+EN+tDu22s88+O3+2q7/q+qFmh3YcwvME/l5c&#10;3Sf4RkkEREAERKD3BBh/8qBJcc+N9yuG90ryjRieZRtqMac/yxv6KbkXxzeFzBdB8Am+wUdKIiAC&#10;IiACzRPods+N77h1dHQUbbcFCxZoPIl7N2VfxL0Q38j7uuuuy8aOHRviG1Puh+peXPPHtNYUAREQ&#10;gW733Hin1AknnFDENsaT8GxyX9TpyrP7t+cCE64pondZci9uvskwHbYiIAIiIALrJdBha3S55xa+&#10;d0PfJPfcaEuEOlfTxvGoaja05xLf03nc/DV1vV7VCiIgAiIwtAlMtOJ3uefGtznDPTfGlVxxxRWK&#10;bX3cL9lTXOReHN9oMD8F4V0ld5lMMFESAREQARHoTmCE/VQzedUkrztHjhyZj90L4yXnz5+f33Oj&#10;HeHvDfVUH0tXbfsO7nxLKPpmOD7Dd/hQSQREQAREoCuBDlvkPcx5bOM7NrwHMTznNm/evPwZbuJV&#10;q7Gt0Xa0SS655JL8u9Z8E5XvW7PM7xtTfKR87DPfOD311FPz77tSFp5hC2VpxKC35bzwwgvjb+3g&#10;O3yoJAIiIAIisI5At37JAw44oOiXrPI5t7h+533CvOsrfp8wy/yOvrd1/4ZYn3IRk/faa6/4WbW8&#10;bBMnTswuv/zySsqCLeS9731vfi1ibmQanhnAl0oiIAIiIAKdfVr0bRX9kvH7t6qql4k7Pr7x7hO+&#10;CWO2Gwp61tsQMatZm5SJ5wH5LlBPZeFbC4w9bTbfeL3ALkx5f9dOO+3kbeJDvufOGFglERABERjq&#10;BDoMQNEvSbuJd9fH99xCXUvdGurX8FsrU8a6ry+22X7ldTfr0efXip3+2Ib7kuuLbaEsxDjaeVXs&#10;F3644IILMvqSQ/425dvbB5koiYAIiMBQJtCtX3K//fYr+iVpN/FNsirqYp8H72LebbfdfJ283vnd&#10;d9+9uP/n89rQ8/CJ3oG83rIwJtU/P1jmeoFt+e6eHcRBGE/5NRO9g3kon9kquwgMbQLdxkvyjpIz&#10;zjijaLstXLiw8thGPJo5c2aoi3s1ZbsNHc9i+4l3Q663TLxLkmcuQl5l4ht58DziDjvs4O3que+h&#10;fW6r9CIw1Al0GIAu/ZLHHXdcEdsuvvjiSvohQx0epowjZAyG2e61sB3bl40HYV/KTtkX2pWtlIXx&#10;JlWVg3xoa0djdB63/dJz3wZBSQREYEgR6NYvOXny5KJfcu7cuV36Jak/q6iLyePaa6+Nx7U3HR94&#10;Txjbl41LVW1/9dVXx/e+mi4L79mq8rtCsOU9M3YUB1E/5ZA6pVVYERABI8DYOsbYFeMlt91227zP&#10;MLyn5KqrruqzGEI7I/rWS6iP8+nWW2+djR49ustvtq/5MtsNpLGUjJnsqSxhv1NTtjv//PNzzlVc&#10;OxCzee47Yqd+SoOvJAIiMGQIMLaOMXZFzOCZ6jBe8qKLLqqkrdaojXTaaaclYxf7w3unfvvb32Z/&#10;/vOf82ejwz766YwZM/os9jba50a/n3zyycmyMJbyiCOOyHjOwu97PM/3GBrl3ervXKNEMZd+yikm&#10;SiIgAiIwmAkwpo6xdfRd5XUv94FCu41+ySr7zFJ1NN8hCLb9lDr5zjvvzN55553s7bffzh5++OFk&#10;3x/bp/LdEL8de+yx3crCPbA77rgje/PNN7Of/exnGW1jX04/T3ysqu0Wys89QZ7Nd3Zes/kVJown&#10;UhIBERCBwUpgjhXseZO8/qMv0H/TrT++V9qozcO9tSeffDKPb8S4l19+OflMGduHunxDT0888UQf&#10;R/L5SZMmZatXr87LsXbt2vz5tMA7ntKWrboMxMtFixZl+NbZYxxRh4mSCIiACAxGAt3GlBx22GFF&#10;vyTvM+Tav+r6Ns6P5w8Mbjchvj311FNFfHvllVeyESNGdFuP7atu88T72OwyzwbEZeF64a233ira&#10;oZ/61Ke6rcM2tFfpE27WVrPrBTbRdQTv7rrXZKyJkgiIgAgMJgLdxpTwLehZs2bldSzvl+zrfslQ&#10;P/Ou4Wgce17/89u3vvWtIr499thj3fonWWcgvY+Sd6pE97ry9yrTbqMNiqxcuTIZ3yiLby+HuBQ4&#10;tToN+fAM/c477+xta6zJYDqjVRYREIFAoN1mijEl1K3+e9z9+U033tvR6J7UtGnTsj/+8Y/Zq6++&#10;mqXGofD8uX/vR6sxoKrtiCFRP2D+LpOXXnopj22041LlMF/k37fpi7KE+EYZzz333PhaQmNNwhmh&#10;qQiIwGAgwLiCFSaMM8iv5ydMmFCMKeH9hb5OrKru7ymfI4880rcruszT5mj0/Dfb9fe+9lQO9oU+&#10;3sCVKe05xulz//Duu+/Otthiiy76sC5jVvu6LPQ38761YNOmHAM1E71/2SAoiYAIbPQEOqwEjC/I&#10;6znuaXHfiHs/PL9FXdxTHd4XOvrlmn0fcdhv1qed2dcxoTflZV8uu+yyjGe1w34yJcZts802cdup&#10;WIf3RffVu8/i/efbD9H+0Y7X+5cNgpIIiMBGTYDxBIwrYHxBXr9OnTq1GFPCO/z7M14EW0zpH43v&#10;XYV9jKesx/phe+pwPx/X6f25zH6knhOIyxCWKUtfPBfQqMzsX/SduDW2LzwjovcvGwQlERCBjZLA&#10;MNvr+SaMK8hjG88bn3nmmXl841k3vh/WqF7si9+pa0Nc4t7TgQceWLRpwj6mpqwX36sK+fTFfvY2&#10;T+7D8Wx6at/j37i+6I9xqr4M119/ffxeE54RmWOiJAIiIAIbI4EpttOMJ8jrXdoN/j0lVX6z1Nel&#10;65v3cYlvyxx++OHdxkmGfea7ZrwHhPjhY+P6bGwIPdcKfKcm+hZbEfP4/aijjtog3/iBHc8tuPay&#10;nhfYGM9o7bMIiAAEGD9QMynGlPCe+/Ceknnz5vV7G6JRzKHu5VsFvBt4zJgxGd//5NmFgw8+OP99&#10;oMc1Xy72lW+d0kbzZWFcKM8S9He7ze8b7V++O2fHRBDa9bTvaecriYAIiMDGQqDddrR4HoBnp085&#10;5ZTivhvvvacu9vXfhpj3+8A89T/1MOJ1G2Lfytj0ZaFMG7os2EeIvVH7Us8LbCxntPZTBEQAAt2e&#10;B+DeUH+9P7lMXBiM227o2BaYhhhH29KOkSB6XkB1hgiIwMZEoMN2tngegP6+8I5J3lPCWINQ5w20&#10;6UCJBVVzGUjl4ttHiecF2jemA1z7KgIiMCQJjLVSd3kegGe5eQ8w9954N9ZAqmurjiPKb/l6r13w&#10;P2N67DgJojbckKwqVGgR2CgIMJZknMlkkw+bMG4g1F35lHFz48eP7/JNbsWC9ceCwcqI7wtE767W&#10;M9920iiJgAgMCALEtPEms01uM3nU5EmTF026xLawzHuieIdyaL+F6WCtw1WuxvGbMS98xyccGzbl&#10;me9vmBxqMtFEz34bBCUREIF+JUC9M82kZvKYCW21N0x8XdVtnvYbz0hvyPHpijeN401/s+G9bO5Z&#10;uHC8EOO4b/tLk/tMbjJZZMLxpnhnEJREQAT6hAD31eaY3GPytMlrJqFe6jLl2wC8n3/vvffOnyHj&#10;3hvvkY/f/9HfdarsDZz41uibBu6Y4vlv4t2rJhxvxLvFJop1BkFJBESgEgJcNxPX7jV53qR4j6TN&#10;53GN63Di2ZQpU/JvsfB9tPD8mO+D9POKNQMn1vSnL8IxcO211+bfFeC5SK6HOIYS7Tl/3cRxF8e6&#10;dvttuImSCIiACPSGAPXGQSa8BzcZ1xj3z7NMtM14z1Wou3x9mfrN6zU/tOKcPx6Y57jheQG+3c57&#10;SXlP9D777JNfLxH37NhLSYh1jEmpmbSbKM4ZBCUREIH1Ephgayw3of6gj6ioY7jG3nHHHfNvRPux&#10;IopTQytOVeFvH+t8fvxO+5+4d/rpp+ftPMZaNmjf0U8e4twUmx9moiQCIiACMQHqhqkmd5nQF1TE&#10;NeZ32WWXbNasWcW7hn2dpHnFt746Boh3XEtx7DHmMnq/VzhGiXOPm/A+y7EmSiIgAiIQCHCfjbqB&#10;OqJLm417a4wH4B36fVWHKV/Fx56OAWIcwvhb7u/ynQT6x+1YjeUF+417xR0mI0yUREAEhjaBSVb8&#10;r5pQNxT1BdfJhx12WMZYAF/3UM/4Zc0rNvXVMeCPtXh+8eLF+beLond9cfxyf+5Zk5oJfe1KIiAC&#10;Q5MAsW2VyWqTIrbxHVLGjfg6pa/qMOWr+NjqMcDxeeWVV+ZjdxPjUehj59iebKIkAiIwtAh0i23c&#10;w99///27tdlarX+0nWJXfxwD9FvyPXiuy+wU9sJ124MmHSYaY2kQlERgCBDoFtu4/j366KP1jpHl&#10;ikn9EZP6wgZ96XyXNhprSX/l0ybnmSjGDYHKTUUc0gS6xTbuYcycOVP9kYptG+W9VfopQ186bTme&#10;Kxg+fLhvxzH/jIli3JCu+lT4QU4gGdvo2wn1Q19cVytPtQn74hjwcS3On2+Fb7/99opxg7xCU/FE&#10;oE6AsWSrTLgnkZ/3tNsU2xR74tgwWJYXLlyY7bzzzopxdsIricAgJsCzQDWT4rlt3v3H97R7ugYe&#10;LPWcyjE0YzjH9tVXX53ttttuqRg3z86HYYP4nFfRRGAoEOAc5lx+ziQ/z7n/fvLJJ6tPUvfbNsr7&#10;bc1er4Q+92uuuSbbfffd4xjHuwx4X4+SCIjAxkuAc5hzuTi/DznkkG7jJENd0GzdofWGZptoY/K7&#10;P6b5ZvgOO+xQnAN2Pqwx4V10egbcICiJwEZIYIztM98A4FzOz+0999wzf2/7xlRPaV8VS6s4Bi65&#10;5JJs66239jGO/vqaCf33SiIgAhsXgTm2u8+b5Of0lltumV122WWDuk+qinpQeQzeeMp7ebj3HM4J&#10;m9Jvr3txBkFJBDYiAhNtX3l3A8+35s+88p7k0GcTpqrLB29dLt929y3HPd+Z45xwQv/9FBMlERCB&#10;gU+A9zTwDbdivCTfFuHZV9V53es8MRkaTMI1Hd/CGDdunI9vfF9nhYn6KQ2CkggMcALttn989zE/&#10;h+mP4d6D6vGhUY/Lz2k/h/gGn8svvzyjvz6cIzblmwMdJkoiIAIDlwBtt5oJ16T5+ct4SX9uq/5L&#10;13/iMnS4cD4cf/zxPr7Rj3+vyVgTJREQgYFJoN12q2i7cY3KM66Kb0On7lacbs7XN9xwQ/zMAGOx&#10;GJOlJAIiMDAJLLbdKu678a1jYpviW3N1nmLD0OI0e/Zs/70BteEGZp2mvRIBCNC3cr9JPmaS+25X&#10;XHGF7rvpPSU6BhLHANd8S5YsyfbYYw/fT6k2HDWJkggMPAKzbJd+b5Kfr3yrVO22odUeUfuz9/6e&#10;NWtW3Ia7x84h3o2gJAIiMDAIMK7kNpM3TPLz9ZxzztF1e+K6XTGg9zFgsDLj+o/nBcaMGePbcE/b&#10;OTTNREkERGBgEBhvu/GYSX6ejhw5Uu/hUmzT9U2Tx8Cpp57q4xv3r7mPrSQCIjAwCMy23XjBJD9P&#10;p02blqzbVixz1+7Lasl1Buu1usrlfN9kvT/YmOX99XYO1KzdFsq2bPnSbPHixRnfQ6yfP9y/vs9E&#10;fZQGQUkEBgCBmu1D/h5lvn8zb9684vwN53HN4tlnbvlMtiIR11YM0fousNF08Mc+YhvH/mftHOBc&#10;WO7OA3T77LNPiG9M1Uc5ACo17YIIGAGuM7nezMdNch3Ksz1xnX3rkpXZ46sezz6x7JN2brv6LD/X&#10;3bJiXTd2MUstb3zHCzFs5ZJbs5/e9dP8HFhWnAMW9+yYnzlzpo9v9FEuMlESARHYsAQmmfn/z955&#10;QElVZH18UcGwKiZMoEhcM6hgAlQQc8KAmFfFHBARRWWYnhkyzBAGBCVJzuiuu7qGNeuq37rmXUW/&#10;/Vz3qJgWAyh567u/6q439V6/nhlgmOmZvu+ce97r7tcv/Kvq/uveunXrPRHbPg844IDYXJOl+WPN&#10;8keXm4UjF5qCvIKIDi/z16jurn26W8sspswS4To9QPpxEwonmO8f/d7MHja7zI+R4rm+ffv6awsQ&#10;p1UiQtyWboqAIlBzCITG3jp27BjhrmTb//3Ix8yqJavNB1M/kH7sQNtnRS/aMQm12SxmDgu3V96I&#10;4Y3aUFci3EY5FvUvMs+Pf96sWrzavDLxVVOUVxRqJ+Qfb9y4sW/DvSJNumnNNWu9syKgCAgCA0RW&#10;idh5AT169Ai1W6ej33nwXbNu0TqzcvHPZvLAKckxiJSuUn2ezvNgks24+M/mjt3elXku78NYDDCj&#10;8kaZbxd8Z9YtXG/+PftzM6T/kLQxuOOOO87nt6XSptqL6KYIKAI1h0BCbh3Eltx8881p/JZIJMzn&#10;D39u1i9YL+17nXlr8ltmUN5Aq7/DeqCW9ter2Ka4++67TefOnU2nTp1sbF1twYjnrC3PWm3ci/9R&#10;fJPPjv6zWbNordmwYIP5adFPZmTeiGAcur/gxvPQNyQ+S9oTomNwNafT9M6KAAgwPsA4AeMFdvwg&#10;LrakoKDArJi70rZt2veKxSvMpMGTxIZTPnN61vEC+w4dOjgdZ4466qi0/oL7T03veVZysF111VWx&#10;Y641/Xw1f3/hLeG2QUXDzfI5/5H+3Qbz3wX/NT8v/sU8OHBiyIfBs/bq1ctstdVWruzpMyZEdFME&#10;FIGaQaCp3JZxAtsmd9ttN5tTz9crcFjxwBKzft56s2F+sn2vFx/Nx9M+MYPux0dTxnFx8wTsdzHj&#10;Gf496sKx4zfGYZo3b+50nNljjz2yljuuvfZaU79+fWtzHHnkkTlvu+XF2PEDZaz55QkvWV6D25BV&#10;i1abBcMXBHFWruzJZbLtttu6stcYk5rRaXpXRcAh0Er8Ke/LB9smWZc4uk43c32mjJwUcFuyjW+w&#10;4+yPjHxExt0L0/Si5TT5X13grY19B3TdgQce6HSc2XHHHdP6DBt7zS1xPs+JbenKnrWQyBe8Je5V&#10;664pdZc6TN2fXDTZ+iMdt7FfK37Kx8c+IfxWGMKLtrPXXnsFmAq2GmPiNI3uFYHqR4C5AQG/tWzZ&#10;MuAq275TbXxG8YwQv62XNo6v5pv5X5txiXFpfppap89i+u2b+g7wRps2bQIdh32UjbzBc5JDW8rf&#10;ivJbmR/Clv2AfDO0/zDzycxPAr+k47i1Emf17LhnTaH07fx6Eu3bpNoWbUw3RUARqH4EQvwWWjMg&#10;5VNkrtvs4jkhfnPtHD/l36f93Qy+f2jQzhPCFQOqkC98/VEbjtFxRx99dMAbjMf069cvwCdb3gFb&#10;o0WLFsFz7rrrrlnJw9WOF34H4Tbip56T+QCrF60x/52f9Eu6eg+/PT/u+Vh+821iac70HZXfql+v&#10;6R0VARAI8Vvbtm0D+w29gq6G3+aUzI7hN8biNkj7X22eHvWMzHeVOd+iF/iPzV3k/JNun0Oc10ni&#10;JgVbK/Aba6BXu56uAG/4rUmTJsFz7rPPPmm+6Wx75mp5HqmvheJ3nDNkjsyFScZUOV5ze+bJxPEb&#10;zxeZI6D8pnpWEag5BMrlN9or/DZ31Fzz33nCZ/NNaJzdSL+WeMpfFq4ys0fMtnqhWnRQBbq7pp/h&#10;hBNOCHhj6623zlp+I/bF8XCzZs2U31L1/cHCh2Su27cG/4TjNH/PHJkXxr+QZr9R70488cQAU8FW&#10;+a3mdJveWREI8VvIP5niEHLKPjxymrXf4DO/nbtj4iqXL/yPmSrzvtNzd0XGNbKcm6qCG4899thA&#10;x2G/3XPPPVlnvzEmyDpI0gSsEBNjbe8cKJ9MZZzIS5ixkofus7n/tvO4qd/rFyb9FK6us1+3cK15&#10;qvTptPgSrtu1a9cAU8FW+U11rCJQcwiE+M2PL3E6ICH2W+ngcWadzO3223iU67Djli1YZiYMmpDT&#10;8SZwBLH2UqRWttlmG7sGpsMzW/bwW8OGDYPnbN26dU7zG/mSRxQUm6WzPpb4yHWhur4h0q9bK2Ny&#10;jxQ/GtuX69KlS4Cp1AHlt5rTbXpnRSA0P2D//fdP91GJ/TawaIhZN39tWhyZz3fEVMJx3875zkwq&#10;FDuOeQN5MbabXC9bdPwmPYc8v53/kMHOgd8OPfTQQMdla1wi42/+utNN90/m1Y6bA7ZJOGXAZ4td&#10;i3gokYL8ZC6R6H3KKzPmeI7NG2s+nf5pTB1PzvncMD81/1O4btXiVWbm0JnJMefIe5K/VdSKE+U3&#10;1bGKQM0h0FRuHczv3n333dNj6KTtFySKzI9zfrT8xRicm+dNfEkZxyWPGbP4WuYNPDxwenJ8Qv4f&#10;1TW19XPc2nfuXZxvD95gDQbB1Uq2xiXynH4+4H333Te9byO6uzxecO+eVftIfUt7fnjQ4yT86WOK&#10;xpjPpn+W9ElGbLWy+s2cmKR/nvwlDxQ+ULaGQOp61AE/dlbqgPJbzek2vbMikJafKy6WPZFfYD6d&#10;kurbRmJM/PZveU/0wwbhuO8XfW8WjVhiyP/g6xN7HLXhop89/ZP232z6Lea58fvtvPPOAb9la9wG&#10;utjPsxLbt8kmrKv4WViLvkjiJKcOnGa+mE9uVWen+X22yHgzfTs5b/nC780wmRvn5+4BT4QYZFEr&#10;TpTfVMcqAjWLQEJuH+RXvuGGGwI+or06fnm19JW0cQnHbf5Y3IZUHxc9wFoDz5X+2QwXXZAruSrJ&#10;rUzMpGBqpV27dlk5rkXZHnzwwcFzsq4t+aXyxb8XlHvE1nF1gX1eOb/551XbsbXbkmuNVnhPOXfQ&#10;/YPNkpFLLFe5OEnqsV+XXf22+5TfgvUDPpz2kawRNUjmeYbvB25+n0HqwLsiLUV0UwQUgZpBoLfc&#10;doWI1XUXXXRRwGm+nlgwbL7NyeV8NMx5zagLPI5jLH7p1KVmXOG45PyBvIRwnfBmjO3j3y/bjtFd&#10;ibwyXyufHQ/43N2zZ08/h7w59dRTY/HMhvfzx4qI87z99tsDm8S9k3tH+Mwd8+xZx2+Vse+E1wrF&#10;H1mcV2xef/B1myeZfliIx1J11/8uma8nacutyZC7BEyw3XfZZRfXZ1gvbWqBSCMR3RQBRaBmEGgv&#10;t2WtKtsumb8Tp3tHDxhtVi5aIbrA1wf+ccSXE+iJDXYe0XcLvjGPSH95iORkJg7b9+3E3S8bv0uE&#10;dCgcjb4sMqMHjg4wO/vss51+szx36aWXBr9l2zudc845oWe9/PLLhcPIu5hvSgYW2xweybJKWFsl&#10;254/9nlSdqXPxRyTS3Kg2FwzB88wn835zOaQTHJbZeqw+NznJed+rpb1TWcNm5msw64+yLW5B759&#10;z3bHJ1JYM01a76oIKAIpBPCf4Eexuo7YCGIPorpjsOiGT2b+bzDntSLbze//cowuWb1olfnHw383&#10;DxU9aNdDRudE75Otn9FfQd4xy2uFZnT+KPPypJfNK5Nese/BOYcffnjAGdk6t9thfPXVV4dszTPO&#10;OMO+B7loHi19xLwz/S3zYMFEW1Y2tkbem//ynu4aWb+XZyaGZOyAMdZmw2du57QxTsx6GJXwQzif&#10;BXV4+cLlobXf/Pe//vrrfTx1fRxVsYpAzSOA/wQ/Cv4UwziMnY8cGV/Br/On0U8k+72pdXJC+Uxk&#10;fCLEaanxitB3oh/WLVpvflj8o3l+4gumpKjYJPJrD8ehy4ifH5IYYh4b+5jEiX5lfnnkZ/PI8Ees&#10;vo/OKdt7771j+wq+TqzJ4z59+vjrldnYCLiLfseEgglmxZKV5oeFP5rnHnjejBg4PC1esCafPXrv&#10;IE5Snt2f4zBUyur3D/zefDfvP57NlsHX4NVh23/zPlOPyVvyt4feEr6PiZmSeuHb7tKW8Pn3FtFN&#10;EVAEahaBhNw+iDG57LLL0vrn+KzGFIwxP8napm7MwvVrwz7LDLpD9IPPdVxjxbwV5mWJWxk7YKz1&#10;81l7Tu7jj81FbQX0GPPqfB0W1XWZPvv/CfShXC84P8Lp9ntsTHkmcsWzZvOfSp4w386S3E30/+Ud&#10;flj4gynOL7bXYO1zxrEESyvEikefP7iXf98aOsZO33PPPYPndXMZeObB/Qeb/5v1qbzjejvO+tO8&#10;n8yLpS+ZUWIHod+Dsko9u49t7DumbPUKz4vBotz/pK7rcp7yXEXiMy7pX2yeLnnSfDf7uyA20q9/&#10;m3KMb3L28FliDyb7ZK4O8XxgdthhhwVYSh3A54/vXzdFQBGoWQS6y+2/FLHt85hjjinT+Z6+IWaM&#10;9QKIIXPctrF+Sv988kKQq/aHBT+a1ye9ZqYMmmKG9B+SzHsEz6XujW/M6RK+qxRnOL3nPb+7Hnv/&#10;ev41y66dzC09SHT5eImNebH0RTuvb82iNTL/ITlmQ3/+zUlvBv15PzeTrKtnunfvHryDf+9sOeZd&#10;27dvn9TJ9X5lufnWW2+1z0yO4SfGPGHWyFpncAFczrpn30ts/BsSmzFFcrENlrLivHzpb5ThVlZu&#10;G/WesX2LCq7l/iNlzXNQPx8oGCe5IZ+XtZu+rdhek/eqDM8l40s2mK/nfSOxwMPL+l9eHSP21J8X&#10;Im1J136rWZ2md1cEHALN5OBVEavraKf33XdfSDejv+CZhSMWmNWSv2FTbLZYXZKyg+AK5s1+MuMT&#10;87j4QccVlFp9hd6yMQ4+Tzm95n+3mccJ/i/vR94V5uyVDCgxS4oXm3envmdtVnjY2a3J92CN11/M&#10;DIlX4PmwhcjB7zBkHee+fftaDDdb92/mu5XHMxdeeGHwzL/6VT3rY3P286j80dY+Dd47UlYfU1aj&#10;pKwSpRYzW1bofK9vUt69K/dbeKwPWylPro+dRu64gbKOzcj8kebRkb8z70/9wMZAkR8yeOZKclhs&#10;3fT+C7c/L35a7Pi48rzxxht9232N1IMSEeaX6qYIKAI1iwDtcKQI7TJz3J/olaH9h5p/z/53EGdS&#10;kV7YmN/RScxFQpesXLTSLH14qXlq7NNm2qCpZljeMGsnoUOJF7D+MZl/VDkdGWMHyLvgZ+J6+LOG&#10;ii3yQOEE8/tRj5l3prxr9Tq2Grbqf1PjjS6GjpgEnvOfEm/D/5gzRmyB75vEV4UejNOFm/zMVchz&#10;7rlYuycZ81fP8lyrVq1MXv/kczP/+S8P/sXa2H45EpdRVlbrzAopqw+nf2SeHPOkmSw2OHOf6SO4&#10;stpcvksIvpQ5Y8ADpayGSB2cKDFKfxz9B/Pe5Hcll8APZu1CsavFl+rmX5Y9b+XiI8vOT9p06yNj&#10;b+QrIPdyst6l16dI3kkde6tZfaZ3VwSiCIR8lE4/R3UxeubR4kfEhltdKd9OVG9U9jO+S8d1v0jc&#10;5X8W/Md8IP3z58X3tGTEYqvfhucNt/7MQXmDhPuKLE/BVfSx2Tvh80D5nfOIA0U/libGmjnD5pin&#10;hT/fnPym+WruMvPzol8st3LfaP8/5FcVHsZ2mzV0lrUh4Ap/3S98k9k8L8AvU+xO8o5KZbBCPug7&#10;evW2/QZ0+bjEePFJLg+VdVl+tiQXgBX9APollNV3878z70193zw37jmx9xeaCdJvGCaY43tmXI+y&#10;8svI9TEY16PMWFuU8/B/wpXjCkvN/OHzzTOlz5i3J71tvpr3tflFfAjcz+9/+GVU2XrmzrP+9gin&#10;ufeEM1+a+KJ9bjv/PT8ZX+z6CMQV+eOYguVfRdqK6KYIKALZgUDIR1m/fn3Tq1evkH1k27PYPeQj&#10;+XwOOY3Cawo4XbFZe6djrC9M9KfsuV6ZDl0nY0JrLL+skPl4X4uu++eMf5p3pr5r3nzof8xfJr5m&#10;XnrgZfPCuBfMiw+8aF6d8Kp5/aHXzVuT3jIfPfyR+XLOFzYm8BfhslWLVouOXGftk7J+P/399D6/&#10;tVlSdhw69YNpH4j/dLD1xd3d9x6z4447BhwR59/1OSXbjs8888zg2aUqBnPSKW+46NkJf7YxGk7f&#10;h3kkiVVg20pZgV+S75Jlhd/5p0U/mWVzlln/89uT35ExvDekrP5iy4g+C2XF5/+RMnxnyjvm4+mf&#10;yPlf2f/9vOQXu462LSvxY1MX3LNsVl2zz5qsX9Hr8I62zOVeK+f9YkZLjkr4nnFb8pZQhuCDv/Ta&#10;a6/15wXgA8EXor7J7NBr+hSKAAjQHhMiK0WsviPOxPVRfZ2Mn2jxiEXCMavS7JyonqjMZ7/vHNad&#10;8brHXZOcgetEmM+EPmUMj3GydJG1D+R3Z5dFbTN3PfZOb7r4Gf83+7ucgz9uctGU5BiQ6LiTTz45&#10;xA8dOnQI9Qt87LLx+K677jIN6m8bvENoLW/R6SMKRpjls3+wMaNleCR5rbzyclgm/1Pm07RlFVtO&#10;UoZ8L+VYtu5ael+j7BmS9SP9Gfz/+Mfl1yeuW1buyf+Rr+TlcS+bRCLdJ+k4LojRSbYb4rTwheim&#10;CCgC2YVAW3kcfCtW1xEj0bt374DjAq4bkG8GSx6Sv0/9u+WMqL7J/Dmla7DRnJ0mOiX2/JTdFvxW&#10;0fmZrrMp38u9y/Rc+PlszOSDb9rYF/QbcwX9uDnmD4JZNvJY3DNRpkiQizIVR3nFFVcE70Bc0dMl&#10;z8gYVzKWMmnfUpZl3GFtnZR9m843YQwp0zD3ped6y4R/Za4d1JmNLnvpK9n/JN+L/tOy2cvMqP4l&#10;ARYWQ4lvcm2hz113mu222y7oG0jbIU4LX4huioAikF0IpNlwjCu5tuzaNnvmw40fKGMzMu7u20O+&#10;/vGPN13npOvGLXEtX69luj7xC98s/MaMLcRXlezPn37Kab5us/H2IbwEqzheybbv4DPGDaU6WmnR&#10;okVobvqwAcPNp3P+L9yfSfU5alM5Zyrb4Ht5J96HOs0Y39wRc5PzVWLKkXI+4YQTAswEO3wfCRH1&#10;TQoIuikCWYhAW3mmwIZjHI7Y56g+ZhyiSPyUT5U+FcSauD652/s6Izi2/ePq4ayNumfUXow8J/ru&#10;Z8nttGD4AhsXCB7YaTvs8OtAv4HVbbfdloZVFLts/ByNMyEW9JprrrF9G/Q4cUWTCieb5YuWB/2Z&#10;TDbWRuEewTlb/stY31tT3hY/RXKMNa7MmP+xww47BOWfaje0H90UAUUgOxGg75kvEqwpwJof90mM&#10;WNDGxV9ljwdIriqJi3t3+ntW54V5rcx35WJEskV3bcpzrF68xjwncRDEvdsYA9H5R7RpI7qtntkq&#10;ZfNke76SoPxibBF+u+SSS0I2XMuWLUM2HDGPS0YuFrvml4Djklh6ZZ2lfLUxZc447RcSPzVGcopb&#10;O93Vdw83td2yU3npUykClUCAnMtLRGxOSvxW3bp1Mwmvfbs5wMSUlRQWm69nfW1jPdL0iLWLsl//&#10;ldki8qwhW45nX2/en/G+GZo3NOB4/HlbbV3mz2vYsKEhTqMiDsnm34lz9+eoU+7M/+aZbY4s6c/A&#10;7y9NeMnG5gfjbyG8stA23wjOxU4n5xrrnmKzZiqvW265xeZqlTbi7DedE1AJxaKnKAJZgsDF8hxf&#10;iNj2u4PEv9+SwfdGH3fGwJkyFvejjSMPcVxqPCP03Ubom5r8H+Mw9OW/mfOtGVVUYuMl0XfwGOtd&#10;O2wc/2fShbXpe+bt+eNw5KS0+bZTfRtyhzDXfqnM5ybWsSbLp6rvjf8B2/T3JY/Z+Xn+vHR/TBVf&#10;LvPgXfnLHl8HPg8ddxMQdFMEagECjeQZJ4vYvMuyN/vtt19a3i6nu4vEd7VY1ndbsXhlxHdVO/vz&#10;G+Yzx1u4Tdate3jgw2K7Jn2y6LaDDjoo8EmCC/5bbB+HRW3do8N5v0MOOcTX3eb4448PxuF4N2z2&#10;0vxS8+nsT4XjJKYyFTdZ1XxTndcjn8AqyVnwvOTgIueo5bYMeeCwab0+AD4OfB34PHRTBBSB2oPA&#10;EfKob4gE+o54SnSg0+FBnmLp15M76XfFv5M8IEmOoz9sqjOufzPtQuw1FwvIHK1l876SeW6TbY4S&#10;lyOe9bjr/apsjYBf//rXxuUkdpj4fX33XW3as4739ttvH5Q5+buia0qQc5McMP878xOxcd28gdrZ&#10;l4FHycfz8oSX7fq7flnZ+u2NvxE/5M/ll7aBjwNfh26KgCJQuxBoII97hcjHIlbfEVd33nnnBfzm&#10;6wL6vOTB+mPJ48l8gLW0X88YzFezvzYPFUwKjcHguyN/lY8FawQkxO4J4ZDy5dXW7+DnU045JXhP&#10;3pc5ftF8NnDc6P6jzScPf1zr/ZSvyZoIzOn0fZLJ8pOyTfEbOcebNm3q44JvAx8Hvg7dFAFFoPYh&#10;sJ08ckIkiKdExxNr5+wUt3f6vFDWf35k9BK7jinjV87PZOMrfXvOP46xvZwt5f5flftkrGc47gVe&#10;Y0zpX3P/bUqLSpOxcymuIgdTZB6vOfbYY60tG31/h0Nt3uNvJX5Syj2QZs2aGdaBib7XwIEDzT9k&#10;3SS7dpBgWJlycmXr9pX5z8ac465bFjeUtC0p92TZuzluP0s+t5dMQUHmWBLelzLGT+vjIcf4NvBx&#10;6KYIKAK1F4EW8ugzRIKxOHKb/Pa3v03TdVb3iR1H7vlZQ2bKmmnfhOcEC485/VJhDpMYztsYHeef&#10;G9Vzdg0A//qi9/BR/WP6P8TvViprmqX0nfTdb7rpJrPTTjuFdJudM5FaQ6gu8hvlyPw+4kKl3AM5&#10;6qijQv5px3UjZF008nySd5p+QjgGNcktaWXg47/FjuHbMs4NeE/6XeTEfExiSVg3zr1H3J7yZW1u&#10;f30IwQSfBr4NfBy6KQKKQO1G4Bh5/KUiga5jbuvll18e2HFR3UBe+AkFE83/zfmn+Csz58VF51SZ&#10;7qvAJgw4T+7peJY8TD/KGit/GvMnO58vPy81v090/PXX3ZCm4/fdd99gbbfoO9e1z8yD8H2yxFV0&#10;6tQpneMG5FueWCjz31kHlDxmZTmry8blXDk7nrHlUdky2ygOLOM0V+bWdpNrYKPT75o1ZFZyTQB5&#10;dr/c/P4Kx/igk2sIBXUfX0ZCBN+GboqAIlD7EWgluu19eY2A3zgm3yLxZE4nBPEmKb8esXbD8odJ&#10;jtpXbGyl7690esftkzl1y3Shsf1uYlTKvnPnpu3RkU4ietDGuIR0aFL3YWfgU/tsxmfmoUEPia6T&#10;tag9XXfllVdG81OY3XbbLTQOxXu7d/d1ZF055t1OP/30kO0CxxFnk/begh19GmIr35X1HMi/Td+B&#10;2ERbXn75hMqjEuUbKdO08s/0u9zH1R+ehWd6e+rbYqOPS+ah8cqbMnPvxB6hDlDHvXq/So6ni+DT&#10;0E0RUATqBgKx/CavZvu26Ds/rjKq35kX/LCsdf2v2Z8Jp5Str2x1j6/rvOOkXkrvh8fptmA9ypQu&#10;Jb7fnefstKQ9kcxjTx/+B/FPvTD+BTOi/wgZayuz2dBr51/QLarXDHPB8FVG360ufwYLyhWbjbJ2&#10;gq+uc+fOQZlznsMBLIdIrAa+v28WfGv7EEmeq1xZunKruj39mLXWZmPtQNYBHOCVN8/N8/vvwPHF&#10;F19s8MO7d5a947ZWcqybIqAI1B0EaNOB/ebN/7Htn8+HHnpo4LdLpPSdrzPIB1GcN1LW5H7KfCP+&#10;Ictznp8wTZ+5fv+CjdWLZec7fxjjQdhrrIlJTuhXJ75qxsvanaxvZtesTD3vvffea3MkR9+P9Str&#10;a25JxzubuqcM4bgjjjjC1/V2DhhrKBGLwjnY7omU3c69sOVGDRhlnhr3pPl23ndS3rLujZRBWjln&#10;sr025vtUv8j2ZYI+Dr7IteanBT+aFya+ZEYnxthxYd9Gj8OEd2G8LeKTVG6rO7pM30QRiCIQ4jfW&#10;fG7cuHFI38kfzB577GF69uxpBuSlxjQi/WR0C3qvZECxrJ2d5DlyOzLfLPBjpfRa3PhNxboxrD/h&#10;NPyeaxevNctlHWrW0SR+hLWiozbbzTffbJo0aZL2Tsxrv/POO6194vN1nG6sy98RO9nG5twss+Mo&#10;c+aDk2vYvbvN5ZWyiYitp19TkldinpDxzWWyHm1Q3hvDX5U9V7gNHzh9p+ULvzcvP/CKGSf+Uuqc&#10;i/O3z+nVS/95eccTTzwx5I+Vd1Rui2oD/awI1C0EQv5J+O2qq66K2DrJfIzEIxBLfffdd4c4wY3N&#10;OY5I8txI80jxErN00lKzar6slypxjI7DAtursrrNO8+O5YmuWzt/rfl82hfmmbFPmzH50n8Xe83x&#10;mnse5jWxRmk4/r+etU8OOfhQm5+KZ3bP7fR4Xd/77+uOsdWYFxG1bxs1amT7Nf0FpzhcyOFGeRf3&#10;L7b5rz6Z8omU9+pQebty35S9qzdrpLz/Ne1f5smSJ81Y4TVX3o7D4p7N/XbHHXcY1gWSZuuLclvd&#10;0mP6NopAHAKtZMwl8E+Sh5c5Yei9Cy64IJTvQv5s9QPjVRdddFEwRhOnW/iOayTyxXdZNNL8buzv&#10;zN+m/s18Mfdzs3LJz2b1ojXiU0TW2rg3xs2S6zuH1+vm9zWLVtv8gd9KTq23p71tHit9zIwbPE78&#10;ZtJ39/xmTlfjcyM+cK+99vL1mT0mpuCMM86o8Nn96+bCMdghXbp0ido4drwSzODAirAokHxnxUXF&#10;ZsnYxeb1KW+Yr+Z+ZcubeB98ish6icHErl+bElv2Uv6UdVLW2DWLvp3/rXnn4ffMnx54wpQOGmvL&#10;23GWfQ7PVvOfy68HzN3316lN1WFybz0q8hsR3RQBRaDuItBS+uzvyutZ/e/8kE5fkE89zrdHP5+c&#10;D8wHj+o9p1+4htVH0sfHl1Ukeb6ITxiTP9rMGT7bPDb6MfNM6TPmBZmH+7rkmXhr8t/MO5Pflv1b&#10;5rUHXzMvjn/JPD72cTNn2BzzQOF4M0zW7OEaXMvaanJd95zseQ5sT3LkRuY02XfDFrnuuutyzl7z&#10;Mcp07PiNvkFcv8aV9/XXX5+Gn1/eXJ+yseUtvuKhUmZjJd/XrKEzzR9G/8E8P/5Z85eJr5m/SRmz&#10;Dhv7Nx56Q/yNL5tnxz1j/jjmcbNw5AIzvmC8zOkYYtc1wD605e31ZTK9B9/zPNhshx9+eGw9kLq+&#10;QqRP3W3S+maKgCKQQqCR7BeI0Ke1c8LgAF9/4Ofr2rVrxM+X5EP0HvPG0In9+vULdJ/Tl/518lN5&#10;bfFpFeQldWCB6K5C4Sx4C58TecA4Zk0yx2WcmxBOC10rpeu4D88Hzx5wwAFp/jXeifVJO3ToEOTL&#10;j+rjuOvm+neMWcaNw+Kjxo/JWgvl4eh+s7EplLfkvoHz4KqgrPMG2jK3nylz+c32XSjvDLZZReVC&#10;XTjttNPS5n9QDzxhvmd7Ed0UAUWg7iNQKK9oc5iQf5c+OnrE6Sh3TH7egw8+OFOf2JCTmDwY5D/B&#10;lvL/7+slOz7m6S93ntv75/rH/u9c/7qe11tdi/8JnpV3CAnfkXuKdcr9//rX1OOwDexwYk/MKWu7&#10;xtnC5ADo2LGjjc/hXPc/8PSPHb559G1S/Rv3nRsntZ8jv/Fd6PcM1+U87kffCh8q8xjj6gF10/se&#10;fzxxVbopAopA3UcgIa9o+Y3Y6fL4AP8Vc2MZr4/Te3IdyzWM0RF3zvqp5O/lf3n9k3qwID8+VsHp&#10;vah+5DP/J9bxou4XmvZHtzP4Gsu7Pz5V5jk5no1e091L92F+i+IBbvRXsNEp26gQuwMH3ih9Isoo&#10;+L/w1eZiDr9FOS64vvxGzAtzO5ivF8035p6T788//3wbZ+S+k73ym4CgmyKQIwgE/AZn3HDDDWn2&#10;m69XOEaXXXPNNebAAw+MzidK04Fck35169atrb111lln2XVZ+D/zquE/4tAZM8EvRnwL+cHOOecc&#10;G6/JPSyfCffG2WlSRvae3AcfJWu++Lp2c/Vs9N1z8TPx9cz1x25zePt7sCc2ifUJKE/br8jPK+M4&#10;7HURvyz848pgyvmUK3WFuoFtHpnLFjwbflTm8HEu/2NugPe8ym8Chm6KQI4gkJD3tPYb/GHnuYlO&#10;qKzOgaM6depkOSyef+J9h/W2qmdtMHSjL1wjdJ166XaDPK/VV5xHjmR0GeOGPq9V5vn1nIrtN4cR&#10;PNGnTx9zwgknWF+0K4PoHs4hdhW7jjhb7G74jrLZGE7jfIT5KPR38IcyZ5Hx1Og93WfiY/GRExfl&#10;34v1Dd05sld+ExB0UwRyBIGA3+AZ/FG+bnD6jX3c93yH0MfHd9m+ffty/YeCqa9rNvqYZ3T+T+JK&#10;iCnwn9Edxz2r+0335fNaRfhgFzG30I19bpWhTOl/UF6sHUq8LT5r/Inkvjxf1hvEhwx3XSJ7fNmM&#10;oXFd6hBrOeyya0Nro4X6OzH3wk9KHwfb0ZW7vz/yyCP9eqb8liOKTV9TERAEBogw39XaTcRCVqTf&#10;yvsdvUJ/HX8jOgvdQr+bMX50XUW6iudwz8L5xLwQy0eODfIrsa62G1cr7zn0t83jsMrgR9+iR48e&#10;NtdJJF+xzycZj11dcHtX9pXZ44OEA88991xr4zk+iz43NmBkfrfymwCsmyKQIwh0l/f8UsTqIfrP&#10;6IhM+iKqP6Kfo//jMzoGTsJXhX3I2gRwFbHcJ510ko3fZ88YD9/DsdiCcOSm+Laiz6SftyzXUcbM&#10;GWANePohu+yyi+3LuDpVFXs4kD7SQQcdZO0/4nmpVxWVLedg73vP8IocNxXRTRFQBOo+Aq3lFT8Q&#10;sTqgXbt2m8xt6Joovzn9E/d93Hfu/PKu5Z+jx1uWuyqLrytL9vRJGAOjr8I4HGuGwzGMzTkbHr6K&#10;Cr85wfdJvBDjafR7GF/FB+7uU5nn4lzmDnhxKGuknpeIbCuimyKgCNR9BJgLhM/G8hu+nMr0iyuj&#10;X8o7pzw9Vd5vXLOi38u7r/5WvXxIWTn7Ha4hpp85ltjxxLoSg0IeLXLPwGHwIjEl/AeJlnX0c0X1&#10;gXt5/k/iqBJ1v0nrGyoCikAKAXw1+Gwsv+Fbov+tPFC9PKB4bxm88YW7ui37FSK9RXRTBBSB3EAA&#10;Xw0+G3w31pdzzz33KL+JnaicU/sxYFyXep0Szc0lQOimCOQYAgl532AOnMvRpfq99uv3XC5DfJnE&#10;u0jddqKxkzmm2PR1FQFBoLcIvpsqmSOQyzpV3z17+gSM30XWv9DYSWnkuikCOYYA+dTx3dh+LvmM&#10;VE9nj57Wsqh8WfjxJ8RbejnFNHYyx5Savq4ikEKgpeyDdeDIFenrCdWvldevilX2YEWucC92khwG&#10;5DLQTRFQBHILgUbyugtE7Dpw5AzJlPdK9Xf26G8ti/iycH0z8gdInXZCDgNyGeimCCgCuYdAQl45&#10;iDEhv7/qz3j9qbhkPy6MvZHrROq0k/fkmLmeuikCikDuIUDfNsjT1aVLF/VR6hyBWtvHYezNW9cU&#10;vwT+CfwUuikCikDuIUDflj6u7e+Sx8T5ebBX/GO1X7LffsnlMqKuss6TN/ameUtyT5/pGysCPgL0&#10;bYMxuG233dbm7stlPanvXnt5vGvXrs4vyV7H3vyWrseKQG4ikJDXDsbgyOGvOr726vhcLTvsN3I6&#10;S112omNvuanP9K0VAR+B0BgcazWjI9U3qRxXm7jy3nvvNax5KhUb0bE3v4XrsSKQuwiExuBYl5Q4&#10;tNqk2/RZc5eLXT+MtQh07C13lZi+uSKQAYHQGBxrcbFeidMbyh25yx21peypq+3bt3e2G3sde8vQ&#10;2PVrRSAHEegj72xzUcrekKtL+U15rTbwG/UU3+SOO+7o89urUo+b5WA71ldWBBSBdATayld/FbE6&#10;Yvfdd9f14HQeXK3wUcNv3bt3932T5JwcKaLrdQsIuikCioDVBegEdIPVFay1XBv67/qMuW1nwm+R&#10;nCWfSx2+SNu0IqAIKAIeAqE4yqOOOkr5TW24rK8Dffr0MQ0aNHC+SeImF4rs6dVrPVQEFAFFgPEK&#10;xi2sriDPUb9+/bJev6n9ltv22xlnnOG4jT1jyIwl66YIKAKKgI8A4xUhH+WFF16o/KY2XNbWAeax&#10;MJ9F6q2TD+W4nV+p9VgRUAQUgRQCjFswfmH1xYEHHqhxlMpvWctvN998s2E+S6q+4pucJ8J8F90U&#10;AUVAEYgiwLgF4xfoCrPNNtuYW2+9VTlOOS7rOI64ksict2VSZ3uI6KYIKAKKQCYEQnPhiDNBl+g4&#10;V26Pc2Vb+d9xxx1+XAk2nM55y9Si9XtFQBFwCLSVg2AuXP369U2vXr2U39SGy5o6QH/ruOOOc35J&#10;9itFEiLbiuimCCgCikAmBNAR6Ap0htUhxxxzjLXh1I5TGy4b7DjmBHi5lKmj9MfaiuimCCgCikBF&#10;CLSVEwIbjnXhevfunTX992zQsfoMNcP19LFY40LqpxO13Spqzfq7IqAI+Aik2XDHH3+8jsOpj7LG&#10;+zh9+/Y1zM2UyupEbTe/5eqxIqAIVAaBtnJSYMNtv/32Br+Q2i01Y7co7sk1CU8++WTHa+zVdqtM&#10;S9ZzFAFFIIpAmg2HX8iNwbm96l3lu+qqA3fffbfZaaedfH5T2y3aavWzIqAIVBaBtnJiyIYjllK5&#10;TTmtujjN3Yc617FjR5/b1HarbCvW8xQBRSAOgTQb7tBDD9X1vXUcrlr91HDbjTfeaJirIpXUidpu&#10;cS1Wv1MEFIGNQaCNnPyGiNUr5EO6/PLLq1W/uT687nPPboTb+vfvb5o3b+54jT15lPNF6H/ppggo&#10;AorApiLQQP54rciXIlbH7Lnnnua+++5TjlM7rlrqwPnnn++vX0ruuCUiLUV0UwQUAUVgcxEgL+V8&#10;EZuXUvamc+fOOg6n/LbF+Y35AA0bNvRtty+k/l0sopsioAgoAlWFQDe50FIRq2uY833bbbdtcf2m&#10;Psnc80m6Mmf9G3LnuDon+9Uik0V0jQABQTdFQBGoMgS2kysViBC3ZnUO6+egg9BHGlOZuzzk+Kiq&#10;99ddd51dw8LVN9kTU3KkiG6KgCKgCFQ1Am3kgkGsSb169YxbA1X5TfmtKvnt/vvvN/vvv79vu2lM&#10;SVW3Zr2eIqAI+AikxZqQK0nXiFNuq0puo6/UoUMHn9s0psRvhXqsCCgCWwoBxj4YA2EsxOqg/fbb&#10;z9x77706FqfxJlVSBy655BJ/XW7qGOO+3UR0UwQUAUVgSyNwhNwg8FPKsTn22GODMTj63+qvVJuu&#10;MjadX084vv32282OO+7o2274JRMijP/qpggoAorAlkYAP+UVIh+LWF3EvO+LLrpIY03UhttkG445&#10;lU2bNvW5DR/BDJEWIropAoqAIlBdCNCfpl9N/9rqJDcWV5l+u56j9p1fB7DdImNu1Cl8BPgKdFME&#10;FAFFoLoRoF9N/zoYi2vSpImOxakNt9E2XI8ePaJjbvgG8BHgK9BNEVAEFIGaQCBtLK59+/bBvDi/&#10;j67HarP5422uPhB/q2NuNdF09Z6KgCJQAQJpY3HMi+vSpUsoxiROrzn9pvvc5b3evXubRo0a6Zhb&#10;BY1Mf1YEFIEaQyBtLI54k7PPPjvgOOW33OWwTP0X1ivFny211hcdc6uxZqw3VgQUgQwIMBY3XWSV&#10;iNVXW2+9tenevbvlOOU35Tef55gv2bJlS5/XOP5IRMfcBATdFAFFIOsQaCVPNF0k4LgGDRqYq666&#10;aqPjDXxdqMd1ixtZz411cqWe+AK3XSmia7oJCFmwkceBNYho0wjHfKebIpDLCNAWposEHLfDDjuY&#10;66+/XjlO4ypt3NHRRx/t85qz25Tbql9r0JdoKtJapLvIAJGESKHIApF3ZSz9/ZS8m/qO3ziP8/kf&#10;/9c+iYCgW84gkMZxu+yyi81TqbZY3bLFKlue+KdZa+Kkk07y1yqF25gHoNxWfaqhkdyqnUhvkRKR&#10;V0Q+EPlShD4pc30Qcn5SPr7wHb9xHufzP/6fEGknwrV1UwRyAQH6dktEgnay6667mhtvvDGIOams&#10;btTzaj8nwm0dO3aMchu5AdCN24notuUQcJzWR26BXfahCNivEfH5a1OPV6auybW5RxuRBiK6KQJ1&#10;GYFu8nK0paDdMM/p6quvVo7LIV8la90ceeSRUW7DBpguQlySblWPQCZOC/qbcsugXXLMvB7inhkz&#10;x9+yzz77GHKnN27c2Oy9995mp512MsSMcV70v6nPXBvefEPkWpE9RXRTBOoqAtvKi+F7guOCdsXa&#10;3+Sr0JjK2m+XVWRb9+vXz7AOrpS/L47bWsn3ulUdArS3ZiI9ROaJfCgC3wRtT46DcoDLGjZsaA45&#10;5BBz8skn2zbJXHv6I8QAYXM74TNyzz33mJ49e5rTTz/dxghtv/32wfX8a8sx/sv5It1E1D4XEHSr&#10;kwjQ5rqJ4KtcJWLbwzbbbGPOPfdc5bg6bMfddddd5oADDojqP/TeJBHlNgGhijbaWFuRhHDWqyLL&#10;5DiW0+rXr29atWplzjnnHDseDmf5/Uz/2O+7xH3Pd8xhPO+880zz5s2tbSf39cubZ1jKc4monS4g&#10;6FZnEWgtbzZdJOA4+o9du3a1fUS/Lelx7bbr0Husc4NPS8rbl4/kc08RfGe6bT4CltekHcEffxVZ&#10;SZvaa6+9fMwNfckWLVrYfAt9+vQJ8VmmtkYZwn2cf80111gOO/HEE80JJ5xgOnfubE455RT73U03&#10;3WTtPew8bL/DDjssmkeUZ8GGnC6ifRoBQbc6iwD1e7pIwHH48lk7Dp+I39bi+ov+73qcvRxIDNFu&#10;u+0W0rFS5nAbvmp0sm6bh0AD+XsbaTsJ4S7La4yLYSuTFw/u4TNrDZ155pnmzjvvjO1DRtsYHAWf&#10;nX/++ZanGG+DL8sZb7O/M/8HH+fll19uWOPoyiuvtGN3kf/R5qeLqB0nIOhWZxFI4zh5U9OsWTPT&#10;q1evgOOibU/5LHv5zJUNZYZujBmTUW6ruua8p1zqWuE1YjhW4m8kD4yzp/A7khcPmwu+imtH/ncc&#10;9+3b15x22mm2DWLr0R43ReAzcomyDiTjrsccc0yUG7HjEiI6Hicg6FZnEXAcR30P2hL9xcsuuyy2&#10;TTodqvvs4zl0JPosJkaS8ZcPRdRu2/ym3EL4406RhSJfYp/hc4SXGP+68MILzQ033GAY84zyV1yb&#10;4ZxbbrnFclBMfyRok/LYa0SwvRg3Zb7b+ylhXI32u1okNNYnz2c597bbbjOnnnpq1F/J/7qJ6KYI&#10;1GUEWsjL0ZcL1gCXY+tX6dSpU5q/Mq6N6nc1z3XoScZgiCWn/DxBJxJT1E1kWxHdNg0BsDtS7LQZ&#10;Ij8Jd6wHa/yQ8Bq2EjEegwYNCnwf5bULbLorrrjC/OY3v4mLB6H84Cp4Cx5i7naJyACR7iKModM3&#10;RdqL9BYhn8lCkS9EQjzHesfdunWzY3bym6sbnDNPpJGIbopAXUYAP8UVIm+I0A90bcDGY/n+Stqs&#10;3y8trw3rb9XDe+hK9Nd2220XlFuqDOnrEyOJPtRt0xFoKeNf+SKMsa1mTtpxxx1n447xA99xxx2m&#10;pKTEFBUVVchttB3mnTImh30l14tKdI42/NVUpDJ9kz3lvItF5otQ9sG1uRd2JnPqvO/J9dVSRDdF&#10;oK4j0EBe8AiRGSL0G4N2sPPOO6f5K5Xjqoe7KuojMA+qHH9kTylH7Z8LCJu40e/rJry2RGQF3HD4&#10;4YfbmH76E9ddd53ltREjRsTymt9GOCaukfgPuVbQtuT6HDtbDf5MiLQT2Zxyg+eY153WX5Xv/Hsr&#10;vwkguuUUAhn9lUcddZSNAatI5+rvW577sNkuvfRSs8cee/j6iuNVIuqP3Pwm21JsHrgG/6D1RbrY&#10;EeIThwwZYiZNmlShPxJeYywOe48YFLmWL/DaFyL4Fcmn1VakMnaanFbh5vqrk+VM7sG9/HtTTx4S&#10;2UNEN0UglxDI6K8krxdxYczJgcf8Pqry2pbjNYcze+IFDj744Dj/Fj4p9UduXkvFbrpYuI0+wgp8&#10;vvTryIFwwQUXGNbLmz59uhk/frxJJBKxbcCVFW2E/CK0GblWVCgr/IgXi+wpsqU2+z5y8Xki2Gvv&#10;p/ZwWysR3RSBXESggbx0rL8SX/7+++9v/TOuLSu3bTluc9gyp4l5+DHjbPTNPxRRf+TmtVT0Pf2D&#10;L6SOryfno4uLZMxs3LhxZubMmWbkyJGx/khXTuxvvvnmuJwxcBzja/gNqzsvJDzHWBvvyF7tNgFB&#10;t5xHAH9lvogdW5d90A9ljg5za5i347dtPd58rvP7DRwzVzcmDwll4eyAbnJcVb4tuVRObbYvJ/V5&#10;hvDaKvKytmvXLrDZyHkAr02dOjXkj3RlxN4dcy5+TK4hCPoCr7nxtTZyzD11UwQUgZpHAL15pEis&#10;L5/csPhvsC+U26qO29CZxCQQ0xATk4C+rAk7oOZrY9U+wXbCaVeIgOVq5kVjIxPzz9xsbLY5c+aY&#10;CRMmmIKCgpA/0uc1jskXg19DruMLtvVSkQKRtiLaBxEQdFMEshABfBwXi9ixCdn77djsvvvu5qyz&#10;zrJjFMpzm8Zz6EliR/BvtW3b1uYsjODs60u1AwSczdhsDInERX7MPO2DDjrIxkYS809fDZtt9uzZ&#10;NkbSjbXF1WtsNvL+R2LvaRsrRFysD2PauikCikD2I9BSHjHWZynf2zWryJfAfFf0dZxOyMXvKsIC&#10;XiPmnBhy9C1YRsT3Raq+FHA2ccOG6iY22xKRFcR/sOYrNht5e0aNGmVtNvht6NCh5dZfco8wTifX&#10;8cvK9UESch/aim6KgCJQuxAo12cpr2LjxshxHs1V5HNbRTrfP7euHsNrxC+0bt06zg+J3lRfZNW1&#10;DXwQPYWPPpS9jfsnxpH5bHAVY2xz584106ZNC421ReseZUYuLnIay3V8UZut6spKr6QI1DQCzmc5&#10;Tx4EnYEu9tu71QGsTYBtgl5wuiKXuY13Z242vjByWseMr2EDoCs1JkFAqKKtlfDaJIkj+RK8nT8S&#10;nmJsDV8k3DZ58mRTWFgY1FPqq19XmSMQk7OYOv+xSEJEbbYqKjC9jCKQJQjAc+1EaN/o5DSew4dD&#10;zj7G78n55XOd47y6ukc/IsyJIhbyiCOOsPn9I34tdCS89oXIlpjzK5fNyc3GR8qbzxC8VzG/wuXX&#10;oixcDAlxJBMnTgziSOLqIvE+TZo0oZx8WS2fiU+5QkT9xgKCbopAHUUAv2VbkYw8J7/ZuAnWL8Yv&#10;hB3j94/j9ArfOY7I9Ht1fl/Z5+WZ4HHiRchXzXpsMZzm89p8wYcYnj1FdNt8BKiPQXwkMVAuPhKu&#10;wg+JzQa3lZaWBnO2o3WJ8u7evbshV7FczxdsbHLaMVcUHtVNEVAE6j4CPs+9Kq+7TATbxNcN9ph1&#10;Qdq0aWPHM9wakFH+iH6O6p/q/lze88BnxNThj2UuFDHjMf5HhwN27oci80SU1wSEqtqkH9FIcGes&#10;7SP6FM2bN7fxvfiEsaOdPxJuIz9ypjpELCX+9ZgydP7IFlX1zHodRUARqFUIwHPNRHqIoMM/FKHP&#10;G8t1xA0yj5nxjYsvvtjGpsAXPp/4x5l0UnV9z7Mg6EvW/SJWgXEd+vkZ7DR4bY3IlyLwfkIEvy7+&#10;Xd2qDgE71iZl8CV5H8lBzRzNHj16mOLiYmuvYbfNmjXLlJcfmVxoMXPa1B9ZdeWkV1IE6goC6HB0&#10;OblkF4jAdWnjdPKdtW3gB3KkNG7c2Bx//PFWN+FTwjbyOa+6+I77cF+4jJwt1157rTnzzDNtPD9r&#10;wsb0752Nxh4+/3/2zgXgrqq68xdRQJJokEkAGSAhEEBeCYLyECeC4qBiIwJCBQwCgo5IDBQ6WhsU&#10;URB5KshDMKgIob5rfVAQacWO2qnvAWS0OlpsdbSOYoMO02/W7+Tsyz8r5+7v5O4vCNt1w+bcddf9&#10;1v+s3753r7PP6/7EGjXtQmtHWqPub2wtHlNHgH2EC60v2Ge4in5ZtGjR8Hrtq666arg/kvtIcp/k&#10;rm0h+ppzWvntDIujLfZHTl1fRaQgUCuBVOuWW4JftMY9Hhg7mNvoeDJ8Tr2jhnAd7RZbbNHMk7hu&#10;ie1yxiKuQ6D20KhDqQamJeMY45bWw2SzTH/Dkhjsl+Kccbb52c/IfXY515Exj3lmZn7GOlPP2M5n&#10;nvZNazdZe5m1qGkGYT09NrY+Oda2ib5s8R9ku+jQQw9tjvEuXbp04oYbbhjWtve9730T55577sja&#10;xnHhjuu1Y3/keuq4CBsEKiXA/GU7a/tYW2rtImu96p29b63ax35BziHgPE1+Q5JzWLhemvMV2efJ&#10;OR785jLb9MwJ99lnn+b+VzvvvHNzfIZz42bPnt1co85+LerpJHVsuA62PtTmVM9W2vPl1pin7WiN&#10;eh6P9UdglvXTiRb+HvqM31c47LDDmmO6nOvPMTb2R9K4xs3/Fmna5mG75tnPfrafi8f+yPXXbxE5&#10;CPwhEeiqd3cZAOrGKmuMNSPneObTevNIPWd9/t5a2u8Y9cxgPIKP+VbbrrF2P/c15lyQdC+SSy+9&#10;dFjXRtW2tH+S83jZFnLbM3zm2Ne50Br7PuMRBIJAEJgqAtQ79ukdae1N1pgTpTnet+z5vdbYr7ne&#10;6h7jHXMCjgVy/13ux8R+Spamy73if2DLo62xrvF45AjAe7H1C/d4XLXZZps194Gktp188snNddpp&#10;zpZqm163neZs1Deux2R/psXRxudqhTW2V+IRBIJAEHgkCDCubWeNcWcfa0utLbd2sTWOkQzHKK7l&#10;5R5KaV8jdUobx9HY5uc8BN2vudtuu00ccMABzW9acgyOYzX8XjPn23GOAvcpZP8X+0BN70GLwzZ+&#10;jIMG4RF6zDKd4X222NbgXB+Om3HfU+4dqbWt654kad7GeUIzZ84cfmYsLs/jWNsj1JEhEwSCQC8C&#10;m9i7OAbDvsxmvOJaA/Y7cVzl7LPPnuD6Os7BZHudcyA5FxMfTc8v4fgM59elMVKP3/Aav9/M9Qv8&#10;lnn7u2yrTHOFtahxBmE9P+Zb/OY+W2yfsE+Rc4yOOOKIifPOO2+NY230Fdsl3H9L52vpXCPuzdXx&#10;W233WPzjrPF5ikcQCAJB4NFCYLatyM3WhtfXcS8malfaXk9LP96l19OSe8ena4BTndMl1wQffvjh&#10;zTl67Lc0zVU23q6w+WHUuPXzaWj2R1po7vvf3GeLc4Sobccff/zEFVdcMdweoZ/YJmGunX63LfUr&#10;Sz4PnGPEXN7ipcZn5m5r1Da04hEEgkAQeLQRWGwrxHG5ZtxiDOMcfx3f+j7Xa4G1tqX5HDWQGse+&#10;Mc7ZNM1VNh9YYeMvc4x4TB0B5lLHGVfqz0Pc54xrNtgfyTXYnO/v+4d7SXb9bhtzdn6fm+OqFiu1&#10;Vfac43iLrUVtMwjxCAJB4FFJgLFwuTXOD2jGL46vsU+yb13T91122WXDfV6prulYyv0v2M/Fvsr2&#10;3rurbOyMsXLqPhrzbBuF/vwuNYljnvyOLtsVzMH9HJs+4ve2fW3jvdz7n/2Z6XPRLqltK6zFNolB&#10;iEcQCAKPegLzbA055+NBa814Nm/evOY4m9auvs/TPea1rulzfhOT++9yzsmcOXPQe6ida8S+LoNR&#10;8ODc/xX297/mHCF+05zzI4855piJSy65ZI05G/1BbePYqK9t9DPHW7kHpcXSdr/Z11iLfcoGIR5B&#10;IAg8ZghwzdKXrQ3HM67d7ToW11Xn0vG5tMzVOMZV5nnsB6XG7bDDDs3+Lxub7zH9qHHr/pHhXiSL&#10;raYxD27O/ee3cked+59qG33U1Zenn3561/n/9A3nI81a99WLvwgCQSAI/F4JbGTqx1obXjPAsTju&#10;2bSuNS6NmcwNuvZRpvEVP3MLznngPss2RlNbYxxdt4/BLDtP50Trq7uN30Ppvv/pt5S4RkPnzok9&#10;13KnfmKZtkv4bSKu/bBV0BbbHevWJ/HuIBAEHn0ENrFVWm5teCyOGsdvpKTxT8fEPs/T8bhRdY7z&#10;Gl7+8pc3NY771nNduI3T91uL/WD5zwfbI8y5r4UX5+0/4xnPaDiy75dzeTxzbI6/jfp9mxNPPLHr&#10;HslR2/L9EN4gEAQeOwQ4FrfCGucRNNvw1Bz2JY5b4zjexrjK+OrHXOYTV199dXPPZ/ancc/L9ncx&#10;0eeYIGM4Y3k8HibAPsJXWr+wP/lBrrdIv0PKvbM5X8TP2bDpgwsvvHCteRv9yjYGvy1o8bRFbXuY&#10;eTwLAkGgDgKcP7DC2rDGMT847rjj1hgb+8zf0nsYV/XcPV/nuD6cczbZr/b85z+/uW+z6T9ocxPG&#10;8FdaY0yPh523yNzWjrXdz9yae11zDBNuHDfT6+y1xsH+ggsuWKv/qG2cW8n5KAY3tQftOdzZX72x&#10;tXgEgSAQBGoisFaN495d3J8p1azJln6+xz6zNP76+pbmF5zLx3jL9QMck+OeG+x/M7DXWvtDnsux&#10;73ixsWjOIaEvuCcaxy65Nwy/zaZM9Tn334K97y/6h9+YhbHFTi3mzQYjHkEgCFRPoLPGcU6Ir11+&#10;7Bxlcy8v7m9IPdMxOM01eI39mdyzkv2VnMP55Cc/mbGX+1amudzs6sk/nCD7Zve0unaOtXutPcR1&#10;g8xxmbOdcsopzT21Ej+/5Fpu7sPl+4NzhmBr8VJdY0ltW2GNfo9HEAgCQaB2AmvVOI7HMb/SGpee&#10;p6UfT9VmjpY7t5Ix+vrrrx/ur+T6ZK4hYH+ctfutzt1s0BdbY05T84M6/krbd0hdf4A5WzqHhPtH&#10;ci+ttM+X7QK/vcD9tvQ3AFIf8Fu0/MZf1LaaPzqRWxAIAj0JrFXjGBv1+jjq2qjapq/r+zgm5+9d&#10;T21L4zRL9rtxbgv74dDjXlO2zg9ZnWMuc449X2CttmNEzb5Iy+tmy7E5zsZ5/+n3tU844YTm/pHK&#10;Sedt1Dyu507XbSt/fi+A37G12Npi3mZA4hEEgsAfLIHOGrfnnns293HSupXmCWmp46t/jd/SYX/l&#10;qLGacZt72vM7BuyP41wK7svBb/lYTzxgc8mvWq1bbs8XWHus1znWfwF129q99vwh9s0+61nPavbV&#10;ct4//Pw1bYkdrDi+ef755w/3Ryr7Eddtc2wzrsUwCPEIAkHgD5rAWjXOaDT3cTrjjDNGzt9STRu1&#10;ZJ7B9cZpX5vORdJzxnDu38y97zkux3kRzGnacyMesOVjuc6lurbc6tpXjekDnKvPtgP7ganrp512&#10;2vA4GyxSTdMl2wFd+yPh/qpXvSrNfXXedo9pxT1J/qC/0pF8EAgCQoAax/Y+2/3DsXL27NkTJ510&#10;0tg1jjGY8yB0LkdtS+N3qnPsz2ROwvEn6hz3xafOcUzQ1qeZz1mNYD63t7VZ1h7ND/ZDvtjmnxdS&#10;n+35A5ynv9NOOzX7IsmPazLS7zJoXUs8WDKfY/sg7Y/U7QhYHX300emawmF/mRa1Le6FZhDiEQSC&#10;QBAQAtQNtvsZI4djJmMz9YbfP2WM1X1jOuaOes77GaMZz2+44Ya1zrFMtY4ldZA5I3WOY3OHHHLI&#10;BPeEbq/jesBqHPerWmnrt8zaAmuPpn2X8Nvb1i/th/wt89C5c+c2eVDXOOcfjolDqvWJQapvXBvP&#10;Pt4upvy2DdfLW/0c9pHpxu+2GYR4BIEgEAQyBKgXbP/fbY0xsxlDbcxuznUc9/d1Uk1kPxu/wan7&#10;LNPYnpaM8dQ5fnOcY1PUBc6b32233SZmzpzJ+YGs169tfP+qPb/Qnh9pbUdr1JdH+tHUNBNdZuuy&#10;0tYJbg9wHHH+/PnNdgHrTx78Ls1111231tw11TSWHGfj/By2B7pqG8faqPemoW2V2Vw/t9ga/ReP&#10;IBAEgkAQ6CbAGLnYWnPNsS2HYym/IcdYnepV1xg82WuM3eyz5Dz3VNPSMo312DTqAXWBcy3TeSic&#10;b8mciHuv2Lr91uoK97X8JvXF7OXW1me9g8121uZbe5nVs5vamvZr03/oSU96UnN8jd96XZe6Rq7U&#10;/VHH2eDNPs32msFhf9g6cE/RFdZYn3gEgSAQBIJAPwKMmWsdk7NxvPnt57PPPrtzjjGqvmlNTM+5&#10;/4Y/NkeN03rHc/bn8V6ue+a+0NQOrp/jujFqHfe2pL5Ye9DqDccQv2mNevdma2+yRs0jnx2t7WBt&#10;lrXJHryH9/I3+1hbavEvsvZF0/i2LX9i7SGuX+NYIfcdSffUoh73ma+RG+eP6H1IEpvEkeva+F2c&#10;9lik1rbv2jpRz7m3aDyCQBAIAkFg3QgwxnOfyC9be9DacHzl3BPuR9L3d3bSeO2XzOe4hyLjvNa1&#10;NJfTJX6OTTHmc+9g5nTUOurKQQcdNLH77rtPbLnllmlux35M1nlVW/O+bc+/ZTXpG2avtCW1j/rQ&#10;1d5sft7zjfZvuC6PuRLzxaaecm065/ijzTpw/zF+h4bz+KnHuVxSXdNz/j0X6hzn9my99dZD5qbP&#10;c3KiP461tom1eASBIBAEgsB4BDayP+MekdwrkrnRcLy1OtGcF3jqqaf2nsv5+YmO61z3zW/rcHxu&#10;svrAe7inPvWReR3npFDvOC+F8+85N2Xfffed2HXXXSe23Xbb5tjdRhtt1JyXYTWqmevZklqxRuO1&#10;tnG9+QTzs6222qq55zHzRc61STWNuST39ieH9773vcN17lp3Xkt1jfka662563PmfpxD0jFno8be&#10;YI3+oF/iEQSCQBAIAuUEmMudaO1ua8NzT+x5c37jfvvtN3HmmWcOj81pHdPnOo6Pes65g/wONedb&#10;pLqg8zj/nPfwXs7R5F4eJ5988vCYXZrjUfeoS9Q+rrNjvkcNeeYznznx9Kc/vWk8Z062aNGi5rdp&#10;uLdIqmXM0ahnxx57bHOPMY6VUV+1Fo9aV97DvHPUfC3xYS5Mvdxiiy2G2xDwbXnfa8vl1mJ/pEGI&#10;RxAIAkFgigmkc09utrhrzOXMnuD8E46LcQ47tSuN26Pq2KjX098xx6EmcC6Kv79HV43jtVRjqCkc&#10;26PmobN06dLmemjqB/s2OU+GepUadTA9Z4mf686ZG3IuJ/tQiUdc1UZP7fSc17nfJvfU4v7TPteU&#10;I6/znHMjqbPtte1a35izpfMjY3/kFH+gI1wQCAJBwBGYbXY6LveAPdfxuNmfxzxnXY7N6XivtSC9&#10;znyJ36im1nE9+Ki6kupLWqb3sUyNGkUjDudosk+UuRixqWHcnx9/en+KxVLj+dfxceyN+0yzr1Xz&#10;GPWc2sl8seN3SJkjpzkb57nEIwgEgSAQBB4ZAhz/2dMa+8y4TwfHsYZ1zo5hNecVMldalzo3qg7o&#10;69xjn3kd+zCZI2kdSvVHa49/3uc9/m+6bOIwr+TcmMsuu6ypabnjaikHajbXebPvs+OcfxjGnM0g&#10;xCMIBIEg8HsmwD7Lvaxx/sk/WVvj2Bx1jt82S/fuSGN86TLN64jD/j/2H1JjmIP1PW7XVbNGvZZq&#10;KLGpZ9RWNKm165IL536yL5TzPI2Vb8yF2Vb4c2sxZzMI8QgCQSAIPAoIcP7JUdY4NtdZ52bNmtWc&#10;11hy3+Y+tYQ5FDWPfYTcD4T7OLLPkHM8OM+ROR/7IKlV7E9kPyVLXmN/JfsoeS/7LS+//PLmGB6x&#10;qGWj5mdab1lHb3PuDedebrbZZr6mYTP3pa4tt7bAGtsM8QgCQSAIBIFHFwGOzY2sc+Zrfgdnr732&#10;aq7vSve17FO3puI91KfJWl8dX8P837Fflt8I2H///ZvrDMjdNea6bAsw92UOHHXNIMQjCASBIPAo&#10;JzBpneP6Ms6F5/4c/BbcOMfpJqsxvuaU2H21uEaB6wm4V2THNWzUuN9a+7E15rpsCzD3jUcQCAJB&#10;IAg8tgikOneTrfbd1jjG5OcxzXnxXIfNddncByRX66gzfWvNOPXMx/a2j4mf42qcM8rvtHacC5ny&#10;TcfXLjQGR1iDTTyCQBAIAkHgsU2AOcre1pZbu8vaT6ytcS6K2U0dYF63+eabN/eX5HfOmA9R7yar&#10;M77urA+bdaCxPvyeAudAco+U9h6YqY7pkhw5HzKOrxmEeASBIBAEKibAMaa51l5m7SZrd1tj/O+s&#10;dZx/yT6+pz71qU2949prjmlx3C43xxunto2qn+hwzTq/l00922effZrzHzuuxda6xlyN3FZaW2Zt&#10;gbWNrcUjCASBIBAE6ieQ5nSM/9SBVOs4PqW1Yo3n6b6Q7M9cuHBhcy8t7tnPfTA5NzPVPuoSLc25&#10;upbpPSz5O85zpI4Rj9+d456T6PB7POhm1ov6zHmQ91tjfrrcGvNVcoxHEAgCQSAI/OESSLVuqSG4&#10;yBo1glqxylq23pmf38dpGjWI3/vmt1C59z73+d9pp50mnva0pzW/L8DxMc7d5LcGeJ3ftuF9XLvA&#10;vZT5e2IRs0djvZh7pnkaNe1Ia8xPY65mEOIRBIJAEAgCaxCgNlAjqBX8fhv17ovW7rVGPWGe1Lk/&#10;017vU5fGeU+an6HPerA+rNdSazFPMwjxCAJBIAgEgXUmQL3bzto+1pZae7O1lda+Ye3b1tI8j7qX&#10;2jj1L9UwYqxq4xIfHfTQXWqN9WB9Yo5mEOIRBIJAEAgCU0pglkXbwdp8a2met9ye04b1z/Y1fsvs&#10;kQ2/7ZNsfvfU3pdqGDGYNxKX+OigF48gEASCQBAIAr9vAqn+7Wgr0qdFDft991joB4EgEASCQBAI&#10;AkEgCASBIBAEgkAQCAJBIAgEgSAQBIJAEAgCQSAIBIEgEASCQBAIAkEgCASBIBAEgkAQCAJBIAgE&#10;gSAQBIJAEAgCQSAIBIEgEASCQBAIAkEgCASBIBAEgkAQCAJBIAgEgSAQBIJAEAgCQSAIBIEgEASC&#10;QBAIAkEgCASBIBAEgkAQCAJBIAgEgSAQBIJAEAgCQSAIBIEgEASCQBAIAkEgCASBIBAEgkAQCAJB&#10;IAgEgSAQBIJAEAgCQSAIBIEgEASCQBAIAkEgCASBINCLwAH2rk2sbW1tprX0OMae7JYMW060j8cP&#10;Xztu6yULaYPBs+w1Yhxsbbq1J1ib3T7f0pY7t883sOXh1pbaE57PtJi2GD5ue1zzdION5wy2P3hw&#10;wuC1g1cPXjlYZv+fMzhocLrZJw3f2+fJkumznjhYOhh8/g2Xvn5i+WCwAtE1Hsdcz+vp5Uvb9w9O&#10;Xf3+wec/et2XzP+D9vW9BxusAEN6/8fb1994Ssf7Tefrrf8lg9/NSn+D/Ip/3X/DwRLjMmP1+qkP&#10;PzoQH9x6R6Of/Eva97//sA1m89riK2c0cfz7sE86q+mSwY72PvqE9x/RtoOsE39nz19iSwLhO+XI&#10;XRa95+hdFn3fOmvRpqtfe5G9ro/2IzCx2F4k1qXWUvwZg8E56blqvajVOr5D6zm79NN6jul8pIfW&#10;y1ut0zu0vtlT6zDT+UIPrde3Wm/t0Prg0/rl9Uem8+keWm9utS7r0Hr2rv20jjada3poXdJqXdGh&#10;dWdPrUNNZ/8eWle2Wjd2aG2wW7+8DjGdS3to3dBqfaJD6/SeWs8znT4MP9Jq3dGh9eOeWi82Lf+Z&#10;n22vTbfGmNr1XeN7vaV9+Y6w5d625Huo3+ujp03+ve77XXtJq8X32mudbt+1Plon2vq9SXKZMWIM&#10;4XtNXid2aH2rp9aZpsN3O3EbpXVSq/WaDq359r3uk9erTafP5x8N8jq7Q+uEnlpnmVYfhme1Wud2&#10;aP1DT60Temq9pdV6R4fWwTaG9GF4pmn16S80YPieDq139dQ6uWdeaKD1wQ6tafa97pPXGT21GK/Q&#10;uqlD6zU9teaYVp/P4Ydarc92aN3QU4ttv49Ym+z79alW6/MdWnN278dwmekc1UPrtlbryx1ay3pq&#10;9f1soEF/3duh9dOeWs+znK7pkdd3Wq2fdGi9Yo9+DNkO9/2l9WXUNvuS9bzNvqDdZu67zb6kfb/f&#10;Zk/b5rYt/VndZj9nxDZ7835jsmKSbfYHW7919RoPdLq22RdM0Tb7j9o+/7ktdzVx9FNt/5H1+awe&#10;tf0I+5sl1ib7jv6s1XqgQ+vpe/bT2st0/Hc0faaY5u1kje0YnusjrRuvb26N7R2eH2BtE2tbW5tp&#10;bav5g8Etmw4Gx9jzZ1lLjzRH4b1bzb9l0+c27fubXDufdsumX7J2+vwNpuE70N7D+/h7ls+2tqW1&#10;BzccDH5uy00t//kGOq2TvXTOzvY/1sneMniFtX3b5yx5pOVg+w0GM1a/NNjz8EvaZ6sXKR4xpjKv&#10;pSPyWmQ6W1r7qQn+I88tL7bZ0npsbHn59fjVNoPBsmmr+e5mf5Meia+FGPxqm2XTfrXN9k86bCFt&#10;2bTE8WDzwegJ1tZX3J1bjXXpB/uTNR4p/65++K3lv9A6kM/XDvJXKX8+k7/dZuGM/Ra+dEbKe5G9&#10;BuftLODhxnd7A/B6xzmtN3/vvwMW2159uF8m+w4ctK2NOO06Lmj+cvX/0jrC/6BtJ2ZsN5d25PSD&#10;tqVNzDjQXt/EWlrv9Lnfydb7UFvfM2z5J7Le9tZz+tSGN6YE7A94POr255z6gg+4/Tm3wcpSbR6p&#10;Zgz35+j77R1fn6Q2ZPbn3NZVG3rtz1lqwpPsz1lo/fViS8L2Kg2OsyX5pNqwwj4jj7PPCK+9yJo+&#10;0udksb14sLUl1tJ3wv7knPScvz2ibfu2Ws/p0Lq/p9ZzLNYSayn+KK1FrdYLOrSesV2/vJ7fU+vQ&#10;VuulHVoXTrHW4a3WkR1aP+ipNcfy2sYx1O9oYqt9x+fkFfbCfrZ8nS3x6efk/T0+J0vtbw5zul1a&#10;fE7QOrBD6yf2Oemjtcx0FvTQQgOt53VozTaefbRON50+eaGB1ks6tI7vqXWaaZ3RI6/FrdbRHVpf&#10;6anVN6+XtVov79B6ypx+DM+0nGyzbNLv9bGt1okdWot6ap1sOgf30EKD/jq1Q+vcnlpdn8NcHf+C&#10;rReP9L2YrI7fOW8w+OH0/LbWnfN+OP2EHZ454855F1v74fQDLX5XDb/V8jza8v2KLV9jy7QO9vb1&#10;vu06FXksshXd0tqHbf1fYOt/jy3/VPJgWzXHfuU3Lra/fjjvydhfYht3t89YzX5B85er/5dq4xPM&#10;vGSH22ccOZ92x/RLdqDdPnIb6mu2vkfY+v67LRljlf9k4/N37W/oux/b8hRb2n/D8fk3tp5LbD15&#10;LVfH+9a7H7VaP+vQeoGtdB+tQ2xdDrOWcrTVOyc9Zz3TNsO/tFq/6tB6e0+txRbvqB5av2y1ft2h&#10;9bWeWnNMZxunlfvMpaOYKffJPnNH2iA52WeOz9tTd6bdMZ3PHfaBtk5d33k+a3zm9nj8un/mnmh/&#10;w2fuKbb0n7nP2Xr2+RwwR+rTNzNbLeafXmuip9YhptXnM7dFqzWnQ+tAm3j1yWtxz7y2bbXmdmid&#10;11Nrjmmty2fuC/Z+Hn0/c/fZB3jljHyNuW/nlTMO2PmFM+7b+RfTeT7q87bQ8jzGPjMcb3qtLdM6&#10;2OoMv//2kVxr7j8V67DI4m5pbZ5pv9C0F9vS14e0PpN9D6/cY3ImV+6xcsa/7f7CGVfu8YvpPB/F&#10;5Cstk++uI5OpWIfEhP3dMPnnAiYb7jIY/GKSbZENdzEWu7xwxoa7rLT2i5HbIoe0TI5cRyZTsQ6J&#10;yb4tE44d+s9Jdky3zxiPvp+lu4zbx9rv14LmL1f/T7cj7trlYzPetCvtk9Pv2oX2sZGfpz+29X2p&#10;9eX5tjzNfcdmW2jrouZ7kNbP3jKstyfZ3xxlL5xmy5NtiS/N83awY32H23ryWm474nDzL7GW4tuf&#10;DL/b/O0RbXttq3Vmh9bpPbX6junLWq03dmh9uKfWYlvvo6xNltcbWq03dWg90FNrjuls47Ryn7nB&#10;x39p73543SYbv27cdfLtiBt3vX3Gd3an3TH9xl1po7cj3mm5sh3xJVuu67brlfY3bEe835a+tj9h&#10;t3719jTL/QzJf9RnjmOjaN3SofX6nloHm86SHlorW61PdGh9pqdW38/3x1qtz3Zo/aan1mLLqc/n&#10;+zOt1q0dWgfu3q+/5piW/3z7/f32lubBNqKlMHykcdHk20f+fEIf99F+fCKt7+aW3XRrfJe3tjbT&#10;2llzbfvFPtww2cFaeiQmvPesufNmnDX3ddOPtueMGemR3rOhvXDW3E2n/93cW6ftuv2t04i1d3qT&#10;LdP7NrLnZ867ddqZ89427b55P7flkdPPnDd3+q7bz83GHpj/e3Ofa+1103Pr+b1mPeetVcf4fpG3&#10;fU3X2g6c6r4LxuuHMX1nH9Vmzpk+z/oZftu01Z/hUZ/P+5rPHJ/j/OfjLNP4M2vpkT67jA18F1Z/&#10;HwYD9AbXNv+a75Da981b0+9tYpNPisf3B/uxqP124eDzxFa/pViUt8Zi3FLba3m7Ju3zHXPPQf2l&#10;eWssmKsN45xdk/YFjrnPW/2leWssmKsN85wd2qvH1XUdU5UpzN/h+lv99IH6S5lrrC5t9desfaFj&#10;7vNWfylzjQVztWGcs2vSfqdj7vNWf2neGgvmasM8Z9ekfZFj7vNWf2neGgvmasM8Z4f2eLVEmcL8&#10;Ytff6qcP1F/KXGMNta+xU7mvGQy81tBu/VOi3cYaqe3XZT1pXwLzEVrkrf7SvDUWeavttbxdk/al&#10;jrnnoP7SvDUWzNWGcc4O7fHGNWUK88tcf6ufPlB/KXON1aWt/pq1L3fMfd7qL2WusWCuNoxzdk3a&#10;73LMfd7qL81bY8FcbZjn7NAeb1xTpjB/t+tv9dMH6i9lrrG6tNVfs/YVjrnPW/2lzDUWzNWGcc6u&#10;SftKx9znrf7SvDUWzNWGec6uSfs9jrnPW/2leWssmKsN85wd2uPVEmUK86tcf6ufPlB/KXON1aWt&#10;/pq1r3bMfd7qL2WusWCuNoxzdk3a1zjmPm/1l+atsWCuNsxzdmiPN64pU5hf6/pb/fSB+kuZa6wu&#10;bfXXrP1ex9znrf5S5hoL5mrDOGfXpH2dY+7zVn9p3hoL5mrDPGeH9njjmjKF+fX099XNv+Z4ifrp&#10;A/WXMtdYXdrqr1n7fY65z1v9pcw1FszVhnHOrkl7hWPu81Z/ad4aC+Zqwzxn16R9g2Pu81Z/ad4a&#10;C+Zqwzxnh/Z4tUSZwvz9rr/VTx+ov5S5xurSVn/N2h9wzH3e6i9lrrFgrjaMc3ZN2h90zH3e6i/N&#10;W2PBXG2Y5+zQHm9cU6Ywv9H1t/rpA/WXMtdYXdrqr1n7Q465z1v9pcw1FszVhnHOrkn7Jsfc563+&#10;0rw1FszVhnnODu3xxjVlCvObXX+rnz5QfylzjdWlrf6atVc65j5v9Zcy11gwVxvGObsm7Vscc5+3&#10;+kvz1lgwVxvmObsm7b9wzH3e6i/NW2PBXG2Y5+zQHq+WKFOYf9j1t/rpA/WXMtdYXdrqr1n7I465&#10;z1v9pcw1FszVhnHOrkn7o465z1v9pXlrLJg39lUD/jXHatRPH6h/SrRbrZHafl1auybtj9HfI/KE&#10;ufpL89ZYMFfba3m7Ju2PO+aeg/pL89ZYMFcbxjm7Ju1POOY+b/WX5q2xYK42zHN2aI+3vaZMYf5J&#10;19/qpw/UX8pcY3Vpq79m7b90zH3e6i9lrrFgrjaMc3ZN2p9yzH3e6i/NW2PBXG2Y5+yatP/KMfd5&#10;q780b40Fc7VhnrNDe7xaokxh/mnX3+qnD9RfylxjdWmrv2btzzjmPm/1lzLXWDBXG8Y5uybtzzrm&#10;Pm/1l+atsWCuNsxzdmiPN64pU5h/zvW3+ukD9Zcy11hd2uqvWftWx9znrf5S5hoL5mrDOGfXpP3X&#10;jrnPW/2leWssmKsN85wd2uONa8oU5re5/lY/faD+UuYaq0tb/TVr3+6Y+7zVX8pcY8FcbRjn7Jq0&#10;Pw/z9zT/muMlPm/1l+atsWCuNsxzdk3adzjmPm/1l+atsWCuNsxzdmiPV0uUKcy/4Ppb/fSB+kuZ&#10;a6wubfXXrH2nY+7zVn8pc40Fc7VhnLNr0v4bx9znrf7SvDUWzNWGec4O7fHGNWUK8791/a1++kD9&#10;pcw1Vpe2+mvW/qJj7vNWfylzjQVztWGcs2vSvssx93mrvzRvjQVztWGes0N7vHFNmcL8S66/1U8f&#10;qL+Uucbq0lZ/zdp/55j7vNVfylxjwVxtGOfsmrT/m2Pu81Z/ad4aC+Zqwzxn16T9Zcfc563+0rw1&#10;FszVhnnODu3xaokyhflXXH+rnz5QfylzjdWlrf6atb/qmPu81V/KXGPBXG0Y5+yatP/eMfd5q780&#10;b40Fc7VhnrNDe7xxTZnC/L+7/lY/faD+UuYaq0tb/TVr/wPMr2z+NcdqfN7qL2WusWCuNoxzdk3a&#10;X3PMfd7qL81bY8FcbZjn7NAeb1xTpjD/uutv9dMH6i9lrrG6tNVfs/Y3HHOft/pLmWssmKsN45xd&#10;k/Y3HXOft/pL89ZYMFcb5jm7Ju1vOeY+b/WX5q2xYK42zHN2aI9XS5QpzL/t+lv99IH6S5lrrC5t&#10;9des/R3H3Oet/lLmGgvmasM4Z9ek/T8cc5+3+kvz1lgwVxvmOTu0xxvXlCnM73b9rX76QP2lzDVW&#10;l7b6a9a+xzH3eau/lLnGgrnaMM7ZNWnf65j7vNVfmrfGgrnaMM/ZoT3euKZMYf5d19/qpw/UX8pc&#10;Y3Vpq79m7fscc5+3+kuZayyYqw3jnF2T9v90zH3e6i/NW2PBXG2Y5+yatL/nmPu81V+at8aCudow&#10;z9nVaV8x4F9zvKQz79Y/JXm3sWD+ffrba4ut/lJtjdWlrX76X+2atP/RMdc8yVv9pXlrLJir7bW8&#10;XZP2Dxxzz0H9pXlrLJirDeOcHdrjbSMrU5j/0PW3+ukD9Zcy11hd2uqvWft/OeY+b/WXMtdYMFcb&#10;xjm7Ju0fOeY+b/WX5q2xYK42zHN2aI83rilTmP/Y9bf66QP1lzLXWF3a6q9Z+58cc5+3+kuZayyY&#10;qw3jnF2T9v2Ouc9b/aV5ayyYqw3znF2T9k8cc5+3+kvz1lgwVxvmOTu0x6slyhTm/+z6W/30gfpL&#10;mWusLm3116z9L465z1v9pcw1FszVhnHOrkn7p465z1v9pXlrLJirDfOcHdrjjWvKFOY/c/2tfvpA&#10;/aXMNVaXtvpr1v7fjrnPW/2lzDUWzNWGcc6uSfvnjrnPW/2leWssmKsN85xdnfa7B/xrjtV05t36&#10;pyTvNhbMf0F/e22x1V+qrbG6tNVP/6tdk/a/OuaaJ3mrvzRvjQVztb2Wt2vS/qVj7jmovzRvjQVz&#10;tWGcs2vS/j+Ouc9b/aV5ayyYqw3znB3a420jK1OY/8r1t/rpA/WXMtdYXdrqr1n71465z1v9pcw1&#10;FszVhnHOrkn7Acfc563+0rw1FszVhnnODu3xxjVlCvPfuP5WP32g/lLmGqtLW/01a/+bY+7zVn8p&#10;c40Fc7VhnLNr0l7lmPu81V+at8aCudowz9mhPd64pkxh/qDrb/XTB+ovZa6xurTVX7P2bx1zn7f6&#10;S5lrLJirDeOcXZP27xxzn7f6S/PWWDBXG+Y5uybt/+uY+7zVX5q3xoK52jDP2aE9Xi1RpjB/yPW3&#10;+ukD9Zcy11hd2uqvWfv/OeY+b/WXMtdYMFcbxjl7vWi/a8C/5nhJp3brnxLtNhZ5/zvMvbbY6i/V&#10;1lhd2uqnD9QO7fHGNWUI8wnX3+qHufpLmWusLm3116w9mL7md8znrf5S5hoL5mrDOGfXpL2BY+7z&#10;Vn9p3hoL5mrDPGeH9njjmjKF+eNcf6ufPlB/KXON1aWt/pq1N3TMfd7qL2WusWCuNoxzdk3aj3fM&#10;fd7qL81bY8FcbZjn7Jq0n+CY+7zVX5q3xoK52jDP2aE9Xi1RpjDfyPW3+ukD9Zcy11hd2uqvWXtj&#10;x9znrf5S5hoL5mrDOGfXpL2JY+7zVn9p3hoL5mrDPGeH9njjmjKF+RNdf6ufPlB/KXON1aWt/pq1&#10;N3XMfd7qL2WusWCuNoxzdk3a0xxzn7f6S/PWWDBXG+Y5O7THG9eUKcynu/5WP32g/lLmGqtLW/01&#10;a89wzH3e6i9lrrFg3tiXD/jXHC9RP8zVPyXardZIbb8urT3V2k+C+Qgt8lZ/qbbGIm+1vZa3a9J+&#10;smPuOai/NG+NBXO1YZyzQ3u8WqJMYT7T9bf66QP1lzLXWF3a6q9ZezPH3Oet/lLmGgvmasM4Z9ek&#10;/RTH3Oet/tK8NRbM1YZ5zg7t8cY1ZQrzzV1/q58+UH8pc43Vpa3+mrX/g2Pu81Z/KXONBXO1YZyz&#10;a9Ke5Zj7vNVfmrfGgrnaMM/ZoT3euKZMYT7b9bf66QP1lzLXWF3a6q9ZewvH3Oet/lLmGgvmasM4&#10;Z9ekvaVj7vNWf2neGgvmasM8Z9ekvZVj7vNWf2neGgvmasM8Z4f2eLVEmcL8qa6/1U8fqL+Uucbq&#10;0lZ/zdpbO+Y+b/WXMtdYMFcbxjm7Ju3/6Jj7vNVfmrfGgrnaMM/ZoT3euKZMYb6N62/10wfqL2Wu&#10;sYbalw341xyrUf9Qu/VPiXYba6S2X5f1pL0tzEdokbf6S/PWWOStttfydk3a2znmnoP6S/PWWDBX&#10;G8Y5O7THG9eUKcznuP5WP32g/lLmGqtLW/01a891zH3e6i9lrrFgrjaMc3ZN2ts75j5v9ZfmrbFg&#10;rjbMc3ZN2vMcc5+3+kvz1lgwVxvmOTu0x6slyhTmO7j+Vj99oP5S5hqrS1v9NWvv6Jj7vNVfylxj&#10;wVxtGOfsmrTnO+Y+b/WX5q2xYK42zHN2aI83rilTmO/k+lv99IH6S5lrrC5t9desvbNj7vNWfylz&#10;jQVztWGcs2vS3sUx93mrvzRvjQVztWGes0N7vHFNmcL8aa6/1U8fqL+Uucbq0lZ/zdq7OuY+b/WX&#10;MtdYMFcbxjm7Ju3dHHOft/pL89ZYMFcb5jm7Ju3dHXOft/pL89ZYMG/sSwf8a46XqJ8+UP+UaLda&#10;I7X9urR2Tdp70N8j8oS5+kvz1lgwV9trebsm7T0dc89B/aV5ayyYqw3jnF2T9gLH3Oet/tK8NRbM&#10;1YZ5zg7t8baRlSnMF7r+Vj99oP5S5hqrS1v9NWvv5Zj7vNVfylxjwVxtGOfsmrSf7pj7vNVfmrfG&#10;grnaMM/ZoT3euKZMYb6362/10wfqL2Wusbq01V+z9j6Ouc9b/aXMNRbM1YZxzq5J+xmOuc9b/aV5&#10;ayyYqw3znF2T9jMdc5+3+kvz1lgwVxvmOTu0x6slyhTm+7r+Vj99oP5S5hqrS1v9NWvv55j7vNVf&#10;ylxjwVxtGOfsmrT3d8x93uovzVtjwVxtmOfs0B5vXFOmMD/A9bf66QP1lzLXWF3a6q9Z+1mOuc9b&#10;/aXMNRbM1YZxzq5J+0DH3Oet/tK8NRbMG/uSAf+aYzXqpw/UPyXardZIbb8urV2T9rPp7xF5wlz9&#10;pXlrLJir7bW8XZP2f3LMPQf1l+atsWCuNoxzdk3aixxzn7f6S/PWWDBXG+Y5uybt5zjmPm/1l+at&#10;sWCuNsxzdmiPt42sTGF+kOtv9dMH6i9lrrG6tNVfs/bBjrnPW/2lzDUWzNWGcc6uSfu5jrnPW/2l&#10;eWssmKsN85wd2uONa8oU5s9z/a1++kD9pcw1Vpe2+mvWPsQx93mrv5S5xoK52jDO2TVpP98x93mr&#10;vzRvjQVztWGes0N7vHFNmcL8P7v+Vj99oP5S5hqrS1v9NWsf6pj7vNVfylxjwVxtGOfsmrRf4Jj7&#10;vNVfmrfGgrnaMM/ZNWm/0DH3eau/NG+NBXO1YZ6zQ3u8WqJMYf4i19/qpw/UX8pcY3Vpq79m7cNg&#10;fnHzrzle4vNWfylzjQVztWGcs2vSfrFj7vNWf2neGgvmasM8Z4f2eOOaMoX5H7n+Vj99oP5S5hqr&#10;S1v9NWsvdsx93uovZa6xYK42jHN2Tdovccx93uovzVtjwVxtmOfs0B5vXFOmMD/c9bf66QP1lzLX&#10;WF3a6q9Z+6WOuc9b/aXMNRbM1YZxzq5J+wjH3Oet/tK8NRbM1YZ5zq5J+0jH3Oet/tK8NRbM1YZ5&#10;zg7t8WqJMoX5Ua6/1U8fqL+Uucbq0lZ/zdovc8x93uovZa6xYK42jHN2TdpHO+Y+b/WX5q2xYK42&#10;zHN2aI83rilTmB/j+lv99IH6S5lrrC5t9des/ccwv6j51+zT9Hmrv5S5xoK52jDO2TVpv9wx93mr&#10;vzRvjQVztWGes0N7vHFNmcL8WNff6qcP1F/KXGN1aau/Zu3jHHOft/pLmWssmKsN45xdk/bxjrnP&#10;W/2leWssmKsN85xdk/YrHHOft/pL89ZYMFcb5jk7tMerJcoU5ktcf6ufPlB/KXON1aWt/pq1T3DM&#10;fd7qL2WusWCuNoxzdk3ar3TMfd7qL81bY8FcbZjn7NAeb1xTpjA/0fW3+ukD9Zcy11hd2up/RLTf&#10;OeBfM//u1G79U5J3G4u8T4K51xZb/aXaGqtLW/0wV7sm7ZMdc82TvNVfmrfGgrnaXsvboT3euKaM&#10;Yf4q19/qh7n6S5lrrC5t9desfYpj7vNWfylzjQVztWGcs2vSPtUx93mrvzRvjQVztWGes2vSfrVj&#10;7vNWf2neGgvmasM8Z4f2eLVEmcL8Na6/1U8fqL+Uucbq0lZ/zdr/xTH3eau/lLnGgrnaMM7ZNWm/&#10;1jH3eau/NG+NBXO1YZ6zQ3u8cU2Zwvw019/qpw/UX8pcY3Vpq/8R0b5wwL9m7t+p3fqnJO82Fnm/&#10;DuZeW2z1l2prrC5t9cNc7Zq0T3fMNU/yVn9p3hoL5mp7LW+H9njjmjKG+VLX3+qHufpLmWusLm31&#10;16z9esfc563+UuYaC+Zqwzhn16S9zDH3eau/NG+NBXO1YZ6za9I+wzH3eau/NG+NBXO1YZ6zQ3u8&#10;WqJMYX6m62/10wfqL2Wusbq01V+z9p845j5v9Zcy11gwVxvGObsm7bMcc5+3+kvz1lgwVxvmOTu0&#10;xxvXlCnMz3b9rX76QP2lzDXWUPsdA/4182/1D7Vb/5Rot7FGavt1WU/afwrzEVrkrf7SvDUWeavt&#10;tbxdk/Z/dcw9B/WX5q2xYK42jHN2aI83rilTmL/B9bf66QP1lzLXWF3a6q9Z+42Ouc9b/aXMNRbM&#10;1YZxzq5J+88cc5+3+kvz1lgwVxvmObsm7Tc55j5v9ZfmrbFgrjbMc3Zoj1dLlCnM/9z1t/rpA/WX&#10;MtdYXdrqr1l7uWPu81Z/KXONBXO1YZyza9I+xzH3eau/NG+NBXO1YZ6zQ3u8cU2ZwvzNrr/VTx+o&#10;v5S5xhpqXzDgXzP3V/9Qu/VPiXYba6S2X5f1pP0WmI/QIm/1l+atschbba/l7Zq0z3XMPQf1l+at&#10;sWCuNoxzdmiPN64pU5i/1fW3+ukD9Zcy11hd2uqvWfs8x9znrf5S5hoL5mrDOGfXpP02x9znrf7S&#10;vDUWzNWGec6uSfvtjrnPW/2leWssmKsN85wd2uPVEmUK8/Ndf6ufPlB/KXON1aWt/pq1L3DMfd7q&#10;L2WusWCuNoxzdk3a73DMfd7qL81bY8FcbZjn7NAeb1xTpjC/kP4+v/nXzL/VTx+ov5S5xurSVn/N&#10;2u90zH3e6i9lrrFgrjaMc3ZN2hc55j5v9ZfmrbFgrjbMc3ZojzeuKVOYX+z6W/30gfpLmWusLm31&#10;16x9iWPu81Z/KXONBXO1YZyza9K+1DH3eau/NG+NBXO1YZ6za9K+zDH3eau/NG+NBXO1YZ6zQ3u8&#10;WqJMYX6562/10wfqL2Wusbq01V+z9rscc5+3+kuZayyYqw3jnF2T9rsdc5+3+kvz1lgwVxvmOTu0&#10;xxvXlCnMr6C/3978a+b+6qcP1F/KXGN1aau/Zu0rHXOft/pLmWssmKsN45xdk/Z7HHOft/pL89ZY&#10;MFcb5jk7tMcb15QpzK9y/a1++kD9pcw1Vpe2+mvWvtox93mrv5S5xoK52jDO2TVpX+OY+7zVX5q3&#10;xoK52jDP2TVpX+uY+7zVX5q3xoK52jDP2aE9Xi1RpjB/r+tv9dMH6i9lrrG6tNVfs/Z1jrnPW/2l&#10;zDUWzNWGcc6uSft6x9znrf7SvDUWzNWGec6uTvttA/418+/OvFv/lOTdxoL5++hvry22+ku1NVaX&#10;tvrpf7Vr0l7hmGue5K3+0rw1FszV9lrerkn7Bsfcc1B/ad4aC+Zqwzhnh/Z422vKFObvd/2tfvpA&#10;/aXMNVaXtvpr1v6AY+7zVn8pc40Fc7VhnLNr0v6gY+7zVn9p3hoL5mrDPGfXpH2jY+7zVn9p3hoL&#10;5mrDPGeH9ni1RJnC/EOuv9VPH6i/lLnG6tJWf83aNznmPm/1lzLXWDBXG8Y5uybtmx1zn7f6S/PW&#10;WDBXG+Y5uzrt8wb8a+b+nXm3/inJu40F85X0t9cWW/2l2hqrS1v99L/aNWnf4phrnuSt/tK8NRbM&#10;1fZa3q5J+y8cc89B/aV5ayyYqw3jnB3a422vKVOYf9j1t/rpA/WXMtdYXdrqr1n7I465z1v9pcw1&#10;FszVhnHOrkn7o465z1v9pXlrLJirDfOcXZP2xxxzn7f6S/PWWDBXG+Y5O7THqyXKFOYfd/2tfvpA&#10;/aXMNVaXtvpr1v6EY+7zVn8pc40Fc7VhnLNr0v6kY+7zVn9p3hoL5mrDPGevF+23DvjXzL87tVv/&#10;lGi3sYZ5e+0R9lRr/yX9PUKLPlB/qbbGIm+1vZa3a9L+lGPuOai/NG+NBXO1YZyza9L+K8fc563+&#10;0rw1FszVhnnODu3xtteUKcw/7fpb/fSB+kuZa6wubfXXrP0Zx9znrf5S5hoL5mrDOGfXpP1Zx9zn&#10;rf7SvDUWzNWGec6uSftzjrnPW/2leWssmKsN85wd2uPVEmUK81tdf6ufPlB/KXON1aWt/pq1/9ox&#10;93mrv5S5xoK52jDO2TVp3+aY+7zVX5q3xoK52jDP2etF+9wB/5q5f6d2658S7TbWMG+vPcKeau3b&#10;6e8RWvSB+ku1NRZ5q+21vF2T9ucdc89B/aV5ayyYqw3jnF2T9h2Ouc9b/aV5ayyYqw3znB3a422v&#10;KVOYf8H1t/rpA/WXMtdYXdrqr1n7Tsfc563+UuYaC+Zqwzhn16T9N465z1v9pXlrLJirDfOcXZP2&#10;3zrmPm/1l+atsWCuNsxzdmiPV0uUKcy/6Ppb/fSB+kuZa6wubfXXrH2XY+7zVn8pc40Fc7VhnLNr&#10;0v6SY+7zVn9p3hoL5o39lgH/mvm3+umD/8/eucDLVZbnfgWS7MQkiqIIIpC9gyZchNijvShqNIp6&#10;SjyRgsWeQ42CBTxco3IqYCHa2uIVrbd6K6UXa2sp1lYrWKW2XhAvAcG2XoDaemtradGKpZec95m9&#10;1ubv45rZK983cenMN/NbWfPMs9b7fO/zPrNmZu/kF/Jj0a61hmr7Wmo8Sdof1byH9CnPyef2zVry&#10;nNi1HE+S9sfMc/eBfG7frCXPieXxKDxJ2teZ5943+dy+WUueE8vzUbhop31eo6fy/OM2b/KaAflc&#10;z1mrTZv8JGtfb5573+RzPWcteU4sj0fhSdL+hHnufZPP7Zu15DmxPB+FJ0n7k+a5900+t2/WkufE&#10;8nwULtpp7yX0VJ5/yuZNXjMgn+s5a7Vpk59k7U+b5943+VzPWUueE8vjUXiStHfK8x2D++D7t/dN&#10;Prdv1pLnxPJ8FC7aadc1eirPb7B5k9cMyOd6zlpt2uQnWftG89z7Jp/rOWvJc2J5PApPkvZnzHPv&#10;m3xu36wlz4nl+ShctNOua/RUnt9k8yavGZDP9Zy12rTJT7L2zea5900+13PWkufE8ngUniTtz5rn&#10;3jf53L5ZS54Ty/NReJK0/8o8977J5/bNWvKcWJ6PwkU77b2Ensrzv7Z5k9cMyOd6zlpt2uQnWftv&#10;zHPvm3yu56wlz4nl8Sg8Sdqfk+eXDO6D7/7eN/ncvllLnhPL81G4aKdd1+ipPP+8zZu8ZkA+13PW&#10;atMmP8naXzDPvW/yuZ6zljwnlsej8CRpf9E8977J5/bNWvKcWJ6PwkU77bpGT+X5LTZv8poB+VzP&#10;WatNm/wka99qnnvf5HM9Zy15TiyPR+FJ0r7NPPe+yef2zVrynFiej8KTpP235rn3TT63b9aS58Ty&#10;fBQu2mnvJfRUnn/J5k1eMyCf6zlrtWmTn2TtvzPPvW/yuZ6zljwnlsej8B7RvrjSffD9u1W75sei&#10;XddS338vz10bmHyuNmu1aZPXDIiLdtp1jR7K8y/bvMnLc/K5nrNWmzb5Sdb+innufZPP9Zy15Dmx&#10;PB6FJ0n7q+a5900+t2/WkufE8nwULtpp1zV6Ks+/ZvMmrxmQz/Wctdq0yU+y9tfNc++bfK7nrCXP&#10;ieXxKDxJ2v9gnnvf5HP7Zi15TizPR+FJ0v5H89z7Jp/bN2vJc2J5PgoX7bT3Enoqz//J5k1eMyCf&#10;6zlrtWmTn2Ttb5jn3jf5XM9ZS54Ty+NReI9o/0Kl++C7f6t2zY9Fu66lvv9Znrs2MPlcbdZq0yav&#10;GRAX7bTrGj2U57fbvMnLc/K5nrNWmzb5Sdb+F/Pc+yaf6zlryXNieTwKT5L2v5rn3jf53L5ZS54T&#10;y/NRuGinXdfoqTy/w+ZNXjMgn+s5a7Vpk59k7W+a5943+VzPWUueE8vjUXiStL9lnnvf5HP7Zi15&#10;TizPR+FJ0v4389z7Jp/bN2vJc2J5PgoX7bT3Enoqz79t8yavGZDP9Zy12rTJT7L2nea5900+13PW&#10;kucD/MJK98H3b/LynPxYtGutodq+lhqPW/s78nyIlvomn6vNWuqb2LUcF+206xo9luf/bvMmL8/J&#10;53rOWm3a5CdZ+y7z3Psmn+s5a8lzYnk8Ck+S9n+Y5943+dy+WUueE8vzUbhop13X6Kk8/0+bN3nN&#10;gHyu56zVpk1+krX/yzz3vsnnes5a8pxYHo/Ck6T93+a5900+t2/WkufE8nwUniTtXea5900+t2/W&#10;kufE8nwULtpp7yX0VJ5Xa2LDdyLymgH5XM9Zq02b/CRrLzHPvW/yuZ6zljwf4Isq3Qff/cnLc/Jj&#10;0a61hmr7Wmo8bu295PkQLfVNPlebtdQ3sWs5Ltpp1zV6LM/3tnmTl+fkcz1nrTZt8pOsvdQ8977J&#10;53rOWvKcWB6PwpOkvcw8977J5/bNWvKcWJ6PwkU77bpGT+X5cps3ec2AfK7nrNWmTX6StWfMc++b&#10;fK7nrCXPieXxKDxJ2ivMc++bfG7frCXPieX5KDxJ2ivNc++bfG7frCXPieX5KFy0095L6Kk8v4fN&#10;m7xmQD7Xc9Zq0yY/ydqr5PmFg/vg+7f3TT7Xc9aS58TyeBSeJO3V5rn3TT63b9aS58TyfBQu2mnX&#10;NXoqz9fYvMlrBuRzPWetNm3yk6x9T/Pc+yaf6zlryXNieTwKT5L2vcxz75t8bt+sJc+J5fkoXLTT&#10;rmv0VJ7vY/MmrxmQz/Wctdq0yU+y9r3Nc++bfK7nrCXPieXxKDxJ2vcxz71v8rl9s5Y8J5bno/Ak&#10;ae9rnnvf5HP7Zi15TizPR+GinfZeQk/l+X1t3uQ1A/K5nrNWmzb5Sda+nzy/YHAffPf3vsnnes5a&#10;8pxYHo/Ck6S9n3nufZPP7Zu15DmxPB+Fi3badY2eyvP727zJawbkcz1nrTZt8pOsvb957n2Tz/Wc&#10;teQ5sTwehSdJ+wDz3Psmn9s3a8lzYnk+ChfttOsaPZXnD7B5k9cMyOd6zlpt2uQnWftA89z7Jp/r&#10;OWvJc2J5PApPkvYDzXPvm3xu36wlz4nl+Sg8SdoHmefeN/ncvllLnhPL81G4aKe9l9BTeX6wzZu8&#10;ZkA+13PWatMm/33RfkGl++D7d6t2zY+l77qW+j5Enrs2MPlcbdZq0yYvz4knSXutec4+1Tf53L5Z&#10;S54Tu5bjop12XaPH8nzW5k1enpPP9Zy12rTJT7L2nHnufZPP9Zy15DmxPB6FJ0l7nXnufZPP7Zu1&#10;5DmxPB+FfxC152JR+ieuu+L2yNiviO3A2PaJrbk9PR4c2YDY61jdli48d/KB2x6qraqOiedUY3Ns&#10;qrssNq97x0FVtX1VVY2qe8dB21fdcdDcPbc8VNv2Vd/Puhvqte8d+2fE9uOx6bH2ujX7am5Jpei1&#10;3R4UT6p/nef9N7lR/4fG1tzmXd21a6944vzZdWvOnz179UnxeENzQOybY1T3/Nl7rP7o7PtWHTH3&#10;vlWq9bCW45bHc89b975Vz1v3klWfX/eN2J+4+nnrZlcfMTc7snYV/C2zj4/t7NWj1nnLYJ3r1jwq&#10;dFbE1sxpUzzeP7azY6EPXVJVH4/9mbFvfJmJ/23YfYnDB7dRuZg/YvfydkGEfE2EdVTdC+bWLL1g&#10;7gnLL96gbc3Spo/NIag5tuV4XHU1X2lo7utjk296rNu1gz/v9k3P7xtbc7x7eNS6qjplkV6PWnfK&#10;0j9fd/XSo9bde5ke++weHfW1ht+LmT0/9lfH/pdj38wuHl7SrDmozq+Ro49/VRx9962ppxp7oo9N&#10;UVd9vCUEzoz9x2L/utg3uspg83gxX1fGYBbzdeX6U5a+ef3VS1euv/cyPR7m671jPs+PdayNvfva&#10;rKfNk3GsYVPoypO9Q1ueHBX718W+0ZUnKbONEt91a+q19bFjrqreHbqjris75t699KwNH1l4HW6K&#10;6lr3G6PgObH/sTj/FbFvdLhuzTLGNThej3WL6+Zg3xy/2LxvX1dVj1k2v8aNgzPn/2iuv0FVt697&#10;zLLPPVjbA5bevk7bY5YNm/kHYt1nxTmrY90vj32zjnh4yX56Pjb113gfl8rq+NjOjQd6vK1pIB7r&#10;9v75xpbMrK3mNlfPjFmeUT2r2h5/rq0eFw6dWZ06f2DHP7etvt/K6tyq+sAFl5236+Kqulyi33V7&#10;+tv0fPP0ZfXx1enzx1fL7/PrHwn+tvr5H6uWHK7Tm+Ovqp+/8LSW4+O4nTX/1Oqu+zXn6PzLb3/E&#10;3tW28GXN/PrIiW90qqs/+FbpN/y2+vgrtizZT89tff2aQR0/TvjU8wdvXQsz0fEn1Nt1Mbfz4vFN&#10;sf/F2Is77cTDNr3hpMM2nXBoVd28dP654+J53pqcbI0ntT0ntmbma3DdodaNtdYtLVrv6Ki1OXSe&#10;20Hr87XWV1u0/ruj1lNatJjlpl/2+JVa944W3dPihC5+PnYR3WGvoQt/+F5DR0WrC5neg6+hgY6/&#10;Njq9hs6NBS7yGvrtmLWueb8b+zfX/TSvoTvnqupPly3+GjozzjsotiZTw15D0pDWVS1aB6zrpnVO&#10;nL+lg9Yf1lrvadHa1lHr50NncwctaaivD7Zova2j1tY4/2mmtdjrVZ+bXxHn7BP7t8Se178vPbiq&#10;PjzG2UlDWvu3aO0db+hdtLrOThrSOqRF6yc7anWd3cG11voWrV/pqLU11uqz88/MccjgNup7zvwR&#10;u/f9acsh8X19+ejvT1sO2b58yyHvXbHraG3blx8TQitiU7ZXxxYx+Z7P+OOqywwPu/a/NK79PxFr&#10;aG4/BJ+fHqG16vWm2x689g90kq79Wtgi1/6XxvXqnXHYa2L/+7Hn9eM/Z6vqpyJXeu642Hjj5ydl&#10;qMv1+NW11utatB4Z7zNdtLaH1oNjW+x9Rhrq680tWqd21Hp2nC/zF9OShrR+s0Xr8o5aT4jzu3h4&#10;Ra2l7/4+r8911Dq+RavLa/RdMXR539x+CF6jm7TW78NrdKCzp16j+sykfP1B7H+n7qf5fPbAdfGz&#10;3+WLv0ZPiPM2xrZYlqUhrXe1aD2+o9aPxPnKyWJa0pDWu1u0zuyotTbO39e09gu8Orb9Y5ug95vH&#10;RzvfjywPdPZUljVrzfya2Pv164Ux8y7vAW3XryZreq0r69reV2td26L1gY5a+ry6Obam/pohPxuQ&#10;hvr6SIvWro5az43zu7zffLjWur5F66hDu3n4zBYtvm6afumn9NTjp1t0T++o+5A4368Ni+lKT7o3&#10;t+i+vKPuKS39tvWonyNJ6/MtWh/oqNU1M9KQ1pdatPQzni6vhbPj/M2xNb0My+ff1lpfbtF6dJzc&#10;RevnQsdn1+gyJ9JQX//YovXMjlrPjvO7vBakIa3bW7Te0lHreR37koa0vtmi9Zdj1vpWrXVni9Y3&#10;OmqdEWs9KLY4fPB+OCwb0lBfd7VorYqBd8nGkR21pCGt/2rROryj1tqOWtKQ1rKl3/te84SOWpvj&#10;/C2xLeahfl8jrXu0aP1SR63T43zpLaYlDWnds0Xrwx21tsf5ceiiWvr5krT0sx9/v/5yRy398LJL&#10;DvV7N2ndv0VrWfwcpksOfzTO73LdkIa0HtCi9biOWmvjfO+r+bwZ0Vv0964r45i2WzN/1XhkbCti&#10;OzC2fWI7Pn7Ws2Nm9O/mjj9kx8w1R79+5pg4Xuduim3/2DZHwffHflf0/NnYNzpR7pLm8V7x/L6x&#10;rY5Nj13/0tA/MIrqZ1gbY2tuzc8DlsUTlx5y4Io/mdV2y/JLD9F24IpHxfNaS7OmR8djrenJsab3&#10;xv7Fsf/r2DfriIedfu/21hA+Og5ubj/o30kfVi35hrzS+6Vue+rnRtLRb1X31Of4p8a8ron1nxT7&#10;j8Ze/TTfSW+KjDwjQqXnjouNtyYnW+PJzfXWzHwNcsjPE0+rtU5u0VqxtpvWYztqSUN9ndqi9fiO&#10;Wk/sqHVKrfWcFq0Xj1lLGurrzBatv+ioFYeN/K7dzJGzU06Uj5+O/WdiL445+WyHnJwb53S5pisn&#10;0vqZFq2Va+Oa10Fre5zf5X1RGtLa1qJ1ZEetc+L8Ln1JQ1pntGg9q6PWWXH+02JrZjTstXZ6rXV2&#10;i9YfddTq2pc01Nd5LVpf66j1vDj/oNgW60sa0jq/RWvVbLdsPDvO39hBSxrSuqBF65iOWm053BA1&#10;m/fl9fFY7597xabbtYM/7/ZBz+8bW3O8v4+/6dB4L54Z/TujNx16zMx9HnTRzJsOfX9sx8w8Kuqt&#10;iM3fw3dGn38ez38x9p+KfTOLeLhbf1ep+Ty0O38PbRx9bIqFysu/jPX/Sey/HvvPxb7pI2xa6EO+&#10;uvfxnhbP3n38Yt7PRuHra+83Ds6c/6N5b1wWcPZB1888f722ZTOzD9J2/VD/9fdRdG1/YHyu2xn7&#10;Zt3x8Ls+QzXP6xp8Qr19Jc79YDz+Ruyvj7245vr8nDjhJbFOPTfqffwpwW+Orak/7NoiDWnd0aL1&#10;zo5az47zN3bQkoa0vtOidUtHrXPi/C7XZ2lIa0n47x7eN95Munh4Vpzf5fpchYa09J3WtU7tqPWC&#10;OH9jbIvNSxrS0vdN13ptR61TOmqtrLVWtWj9WUetM0Jr3w596e/4qa/7tGjd3FHr7Di/Szb0nVZa&#10;+7ZorYoLSZdsrNX5sXFe43wveGOs49j6enRk6DS35noUS6/euP7YmeUbXjbzxvU7Yzt26LVobRz8&#10;oTj+iNjvjH2z5nh4SfM4Xi7f871yHGvYFHV1Hb9vaL8n9vo7qF+IfaMbLY68jr/jhlfG0Xcfv9h1&#10;/OAYwq21bxsHZ87/0fi2LODBG26dOe0wbQfMHLxB261DvdPf9f2zOGdr7G+MfbPueLjodfzhcY7e&#10;g4+J/Sdjz+v4KbHON8U6F7uOPzHO2xxbozvsOi4NaT2uReuKjlrHxvldXj+PrbWe2KK1s6PW1o5a&#10;x9ZaT2rRWnZYNw/XhtbuvFbrjw4Lni+WufNiHYtl7rzI2/sO13bAzHmRO+FHxbpWxOaf3Z4avSpz&#10;z4397mbupNqvn23x6487+vX00O6SA2koc6e2aH29o1bXzJ1Sa53RonX/w7vlYGvHvk6vtZ7TonVc&#10;R621obU7mbs2jteteZ0vlrknHxHX8vo6N+z94clH7Jy58fCXzTz5iGNj2zk0b+dHnx8K7RfFfifW&#10;EA8vadbT9v4wjjVsCpH9Y5PXen94Zez9/aFZw2KevOroxT151dE7Z+aOftnMq44+Nrbhnny99uRb&#10;u+nJONbQePLF2hP9bDjVk9MiJ4t9jjgt8nHLES+bOS0yosfDrksvqT15zW56Mo41NJ5cUHvythZP&#10;4q1n4bv1+nisXCkzuu2a33V+fd0Zvt1cv7421udqx88Rdx5x88xjHqLtgJk7j9B281DvXhfr1TX9&#10;vbG/IfZNpuPhop8j3hLnXBsH/mbsPxF7fWZovg8+Nl78l8U69dxxsfHWrHVrPHl8bF0+R1xRa/1u&#10;i9YLOmp1vaa/vdb6gxatt3fUUm9d3qveWWtd2aL1hY5aa0Nrd67p1VX/EmfcPevFrl8nP2TxzxEn&#10;P+TWmV1HaTtg5uTInfCw1+vV0asy9+XY34h1xMNFM/ehOEfv7dfH/pOxZ+beHuvs8tn1rDjvabE1&#10;WV+D9xPVO6HePl5r3dCi9Z2OWsp2l3x/uta6uUXryKO69dU13zfVWp9r0fqZjlpbo68u+ZaG5vWF&#10;Fq3LOmqtjfN3J99xfYkz7p7vYvk+cW7xa+qJczfPvOhQbfeaOXFO2/Br6mv3nv/d6adifwPWEQ8X&#10;zfeb45xr48ArYv+J2DPfvx7r7HJN3RznaVss379Ra/12i9ZnOmptD50Hd9D6rVrrHS1a3+6o9ezQ&#10;2dhB6/dqratatNav6+bhE0KnS77/sNZ6T4vWSR21jg+tzdbXfoFXx6bPCs3nB2VBx54bD/T4mgj6&#10;bOyb27h/n72x/necXf8d6bb6eP93pM3vrR9eLTlVa9XadbtkyL8jHRwf/OWL/DvS79R8U29QNP5o&#10;dPz32RvH9O9I/7ie+Z/G/mOhJ/3mc89lMfPndvjcc0Kc0+V1I41r49hrWrSu6qj1Iy1aj4znVsR2&#10;YGz7xNbc9B07PnYs3JrPanH5rm+T9e+NGh/2je70etsrtsaTS+PFtdjfn7l0dsfMpbP7zJwU5+l1&#10;2twa32Js1aWzNy6/Zvby5XfFJn8f1hwU++a45fH4yrnLl185d/Hy2+eujX01c+XcbXHObctH1b41&#10;+Otmvx3bPjOqfWhLbfV03WCdO77nM9nm4NS3Mtx40fQ/rn/T1dQtHu8ZjzW7iOrg9dx43cxQGb44&#10;wqVsDMvn7YPMKcej83F+1LgotubWZFfXBmVMW6MX/zhY9wG+ROGu8e1z8+shJh9HDrLY1NPrR/11&#10;1WYtrYVY2qNw0Z6f4Q+z5zssaz5v8rnzZq3Be4Vpk1f2iIt2WtboYd+ev2iReZPPnTdrqW9iZWsU&#10;LtppWaOn0+z5iy3n9EXZI5+bNdaS58Su5bhop+WcHvft+S9a1rg2zZt87rxZS30Tu5bjop2WNXrc&#10;t+e/pKy9aXCvfL7C5HPnzVrqm9i1HBfttKzR42n2/CWWc/qirJHPzRpryXNi13JctNNyTo/79vyX&#10;LWtcm+ZNPnferKW+iV3LcdFOyxo97tvzX7GscW2aN/ncebOW+iZ2LcdFOy1r9Lhvzy+1rHFtmjf5&#10;3Hmzlvomdi3HRTsta/R4mj1/qeWcvihr5HOzxlrynNi1HBfttJzT4749f5lljWvTvMnnzpu11Dex&#10;azku2mlZo8d9e/5yyxrXpnmTz503a6lvYtdyXLTTskaPp9nzV1jO6YuyRj43a6wlz4ldy3HRTss5&#10;Pe7b81da1rg2zZt87rxZS30Tu5bjop2WNXq84PmvVboPfl9CfsHzmh+L53Utab9KWXNtYPK52qzV&#10;pk1efRMX7bSs0cNp9vwyyzl9UdbI52aNteQ5sWs5LtppOafHfXv+assa16Z5k8+dN2upb2LXcly0&#10;07JGj/v2/DWWNa5N8yafO2/WUt/EruW4aKdljR737fmvWta4Ns2bfO68WUt9E7uW46KdljV6PM2e&#10;v9ZyTl+UNfK5WWMteU7sWo6LdlrO6XHfnr/Ossa1ad7kc+fNWuqb2LUcF+20rNHjvj1/vWWNa9O8&#10;yefOm7XUN7FrOS7aaVmjx9Ps+Rss5/RFWSOfmzXWkufEruW4aKflnB737fkbLWtcm+ZNPnferKW+&#10;iV3LcdFOyxo9XvD8jZXug9/VkF/wvObH4nldS9q/pqy5NjD5XG3WatMmr76Ji3Za1ujhNHv+Jss5&#10;fVHWyOdmjbXkObFrOS7aaTmnx317/mbLGtemeZPPnTdrqW9i13JctNOyRo/79vwtljWuTfMmnztv&#10;1lLfxK7luGinZY0e9+35Wy1rXJvmTT533qylvoldy3HRTssaPZ5mz99mOacvyhr53Kyxljwndi3H&#10;RTst5/S4b89/3bLGtWne5HPnzVrqm9i1HBfttKzR4749v9yyxrVp3uRz581a6pvYtRwX7bSs0eNp&#10;9vw3LOf0RVkjn5s11pLnxK7luGin5Zwe9+35FZY1rk3zJp87b9ZS38Su5XjitN9Q6T74fUmrDzU/&#10;lr7rWgueu/YQPG7t31TWhmhp3uRztVlLfRO7luOinXZdo8d9e/5bljWuTfMmnztv1lLfxK7luGin&#10;ZY0eT7Pnv205py/KGvncrLGWPCd2LcdFOy3n9Lhvz3/Hssa1ad7kc+fNWuqb2LUcF+20rNHjvj1/&#10;u2WNa9O8yefOm7XUN7FrOS7aaVmjx9Ps+e9azumLskY+N2usJc+JXctx0U7LOT3u2/N3WNa4Ns2b&#10;fO68WUt9E7uW46KdljV63Lfnv2dZ49o0b/K582Yt9U3sWo6LdlrW6PE0e/77lnP6oqyRz80aa8lz&#10;YtdyXLTTck6P+/b8nZY1rk3zJp87b9ZS38Su5XjitF9f6T74XU2rDzU/lr7rWgueu/YQPG7tP1DW&#10;hmhp3uRztVlLfRO7luOinXZdo8d9e36lZY1r07zJ586btdQ3sWs5LtppWaPH0+z5H1rO6YuyRj43&#10;a6wlz4ldy3HRTss5Pe7b86ssa1yb5k0+d96spb6JXctx0U7LGj3u2/N3Wda4Ns2bfO68WUt9E7uW&#10;46KdljV6PM2e/5HlnL4oa+Rzs8Za8pzYtRwX7bSc0+O+PX+3ZY1r07zJ586btdQ3sWs5LtppWaPH&#10;fXv+x5Y1rk3zJp87b9ZS38Su5bhop2WNHvft+Z9Y1rg2zZt87rxZS30Tu5bjop2WNXo8zZ6/x3JO&#10;X5Q18rlZYy15TuxajveI9usq3Qe/L2ldS82PRbuutdC3aw/Bk6T9XmVtSJ+aN/ncvllLnhO7luOi&#10;nXZNpcd9e/6nljWuTfMmnztv1lLfxK7luGinZY0eT7Pn77Oc0xdljXxu1lhLnhO7luOinZZzety3&#10;51db1rg2zZt87rxZS30Tu5bjop2WNXrct+fXWNa4Ns2bfO68WUt9E7uW46KdljV6PM2ev99yTl+U&#10;NfK5WWMteU7sWo6LdlrO6XHfnv+ZZY1r07zJ586btdQ3sWs5LtppWaPHfXv+Acsa16Z5k8+dN2up&#10;b2LXcly007JGj/v2/IOWNa5N8yafO2/WUt/EruW4aKdljR5Ps+fXWs7pi7JGPjdrrCXPiV3L8R7R&#10;fm2l++B3Na1rqfmxaNe1Fvp27SF4krT/XFkb0qfmTT63b9aS58Su5bhop11T6XHfnn/Issa1ad7k&#10;c+fNWuqb2LUcF+20rNHjafb8Lyzn9EVZI5+bNdaS58Su5bhop+WcHvft+V9a1rg2zZt87rxZS30T&#10;u5bjop2WNXrct+cftqxxbZo3+dx5s5b6JnYtx0U7LWv0eJo9/4jlnL4oa+Rzs8Za8pzYtRwX7bSc&#10;0+O+Pf+oZY1r07zJ586btdQ3sWs5LtppWaPHfXv+Mcsa16Z5k8+dN2upb2LXcly007JGj/v2/DrL&#10;GtemeZPPnTdrqW9i13JctNOyRo+n2fOPW87pi7JGPjdrrCXPB/hXK90Hvy8hv6Bd82PRrmsN1fa1&#10;FO1qSRi/V73tHXvh82O7KLbmtqu+LY0nmmPdY+HrlbUhHmve5FU7R5u12rTJF+351+Akef4Jy5rP&#10;m3xu36ylrBErW6Nw0U57/6an0+z5Jy3n9EXZI5+bNdaS58Su5bhop+WcHvft+acsa1yb5k0+d96s&#10;pb6JXctx0U7LGj3u2/NPW9a4Ns2bfO68WUt9E7uW46KdljV63LfnOy1rXJvmTT533qylvoldy3HR&#10;TssaPZ5mz2+wnNMXZY18btZYS54Tu5bjop2Wc3rct+c3Wta4Ns2bfO68WUt9E7uW46KdljV63Lfn&#10;n7GscW2aN/ncebOW+iZ2LcdFOy1r9HiaPb9JOX/N4D74fQl9UdbI52aNteQ5sWs5LtppOafHfXt+&#10;s2WNa9O8yefOm7XUN7FrOS7aaVmjx317/lnLGtemeZPPnTdrqW9i13JctNOyRo+n2fO/spzTF2WN&#10;fG7WWEueE7uW46KdlnN63Lfnf21Z49o0b/K582Yt9U3sWo6LdlrW6HHfnv+NZY1r07zJ586btdQ3&#10;sWs5LtppWaPHfXv+Ocsa16Z5k8+dN2upb2LXcly007JGj6fZ889bzumLskY+N2usJc+JXctx0U7L&#10;OT3u2/MvWNa4Ns2bfO68WUt9E7uW46KdljV63LfnX7SscW2aN/ncebOW+iZ2LcdFOy1r9HiaPb9F&#10;OX/14D74XQ19UdbI52aNteQ5sWs5LtppOafHfXt+q2WNa9O8yefOm7XUN7FrOS7aaVmjx317fptl&#10;jWvTvMnnzpu11Dexazku2mlZo8fT7PnfWs7pi7JGPjdrrCXPiV3LcdFOyzk97tvzL1nWuDbNm3zu&#10;vFlLfRO7luOinZY1ety3539nWePaNG/yufNmLfVN7FqOi3Za1uhx357/vWWNa9O8yefOm7XUN7Fr&#10;OS7aaVmjx9Ps+Zct5/RFWSOfmzXWkufEruW4aKflnB737flXLGtcm+ZNPnferKW+iV3LcdFOyxo9&#10;7tvzr1rWuDbNm3zuvFlLfRO7luOinZY1evwD4fllle6D35dwbQvzrvmxzLuupb6/ppzX2LWEyedq&#10;s1abNvmiPZ+HSfL865Y1nzf53L5ZS1kjVrZG4aKddk2lp317/g+WNa5N8yefO2/WUt/EruW4aKdl&#10;jR737fk/Wta4Ns2bfO68WUt9E7uW46KdljV6PM2e/5PlnL4oa+Rzs8Za8pzYtRwX7bSc0+O+Pf+G&#10;ZY1r07zJ586btdQ3sWs5LtppWaPHfXv+z5Y1rk3zJp87b9ZS38Su5bhop2WNHk+z57dbzumLskY+&#10;N2usJc+JXctx0U7LOT3u2/N/saxxbZo3+dx5s5b6JnYtx0U7LWv0uG/P/9WyxrVp3uRz581a6pvY&#10;tRwX7bSs0eMfCM9fVek++F0N17Yw75ofy7zrWur7DuXctYHJ52qzVps2efVNXLTTck4P+/b8m5Y1&#10;rk3zJp87b9ZS38Su5bhop2WNHvft+bcsa1yb5k0+d96spb6JXctx0U7LGj3u2/N/s6xxbZo3+dx5&#10;s5b6JnYtx0U7LWv0eJo9/7blnL4oa+Rzs8Za8pzYtRwX7bSc0+O+Pb/Tssa1ad7kc+fNWuqb2LUc&#10;F+20rNHjvj3/jmWNa9O8yefOm7XUN7FrOS7aaVmjx9Ps+b9bzumLskY+N2usJc+JXctx0U7LOT3u&#10;2/O7LGtcm+ZNPnferKW+iV3LcdFOyxo97tvz/7CscW2aN/ncebOW+iZ2LcdFOy1r9HjB81dWug9+&#10;X0J+wfOaH4vndS1p/6ey5trA5HO1WatNm7z6Ji7aaVmjh9Ps+X9ZzumLskY+N2usJc+JXctx0U7L&#10;OT3u2/P/tqxxbZo3+dx5s5b6JnYtx0U7LWv0uG/Pd1nWuDbNm3zuvFlLfRO7luOinZY1ejzNnlcz&#10;kSB8LqUvyhr53Kyxljwndi3HRTst5/S4b8+XWNa4Ns2bfO68WUt9E7uW46KdljV63Lfne1nWuDbN&#10;m3zuvFlLfRO7luOinZY1ejzNnu9tOacvyhr53Kyxljwndi3HRTst5/R4wfNXVLoPfqZJfsHzmh+L&#10;53UtaS9V1lwbmHyuNmu1aZNX38RFOy1r9LBvz5dZ1rg2zZt87rxZS30Tu5bjop2WNXrct+fLLWtc&#10;m+ZNPnferKW+iV3LcdFOyxo9nmbPZyzn9EVZI5+bNdaS58Su5bhop+WcHvft+QrLGtemeZPPnTdr&#10;qW9i13JctNOyRo/79nylZY1r07zJ586btdQ3sWs5LtppWaPHPxCev7zSffD9m2tbmHfNj2XedS31&#10;fQ/l3LWByedqs1abNnn1TVy003JOD/v2fJVljWvTvMnnzpu11Dexazku2mlZo8d9e77assa1ad7k&#10;c+fNWuqb2LUcF+20rNHjafZ8jeWcvihr5HOzxlrynNi1HBfttJzT4749v6dljWvTvMnnzpu11Dex&#10;azku2mlZo8d9e34vyxrXpnmTz503a6lvYtdyXLTTskaP+/Z8H8sa16Z5k8+dN2up7wF+WaX74Ls/&#10;+QXtmh+Ldl1rqLavpWhXS8L4vept79gLnx/bRbE1t131bWk80RzrHjv2+TpW7XFq31s5HzJfaZPP&#10;1WYt9U3sWo6Ldto1lR737fl9LGtcm+ZNPnferKW+iV3LcdFOyxo97tvzfS1rXJvmTT533qylvold&#10;y3HRTssaPZ5mz+9rOacvyhr53Kyxljwndi3HRTst5/S4b8/vZ1nj2jRv8rnzZi31Texajot2Wtbo&#10;cd+e72dZ49o0b/K582Yt9T3AL610H3z/Jr+gXfNj0a5rDdX2tRTtrO/AnK88v7+yNsRjzZt87rxZ&#10;q02bfNGefw0Wz9Ou58ySsra/5Zy8skY+13PWatMmX7THk3N62rfnB1jWuDbNm3xu1lhLfRO7luOi&#10;nXZtocd9e/4AyxrXpnmTz503a6lvYtdyXLTTskaPp9nzAy3n9EVZI5+bNdaS58Su5bhop+WcHvft&#10;+QMta1yb5k0+d96spb6JXcvxHtG+tNJ98N2/dS01PxbtutZC3649BE+S9kHK2pA+NW/yuX2zljwn&#10;di3HRTvtukaPp9nzgy3n9EVZI5+bNdaS58Su5bhop+WcHvft+SGWNa5N8yafO2/WUt/EruW4aKdl&#10;jR737flayxrXpnmTz503a6lvYtdyXLTTskaP+/Z81rLGtWne5HPnzVrqm9i1HBfttKzR42n2fM5y&#10;Tl+UNfK5WWMteU7sWo73iPavVLoPvn+3rqXmx6Jd11ro27WH4EnSXqesDelT8yaf2zdryXNi13Jc&#10;tNOuqfS4b88PtaxxbZo3+dx5s5b6JnYtx0U7LWv0eJo9f5DlnL4oa+Rzs8Za8pzYtRwX7bSc0+O+&#10;PX+wZY1r07zJ586btdQ3sWs5LtppWaPHfXu+3rLGtWne5HPnzVrqm9i1HBfttKzR474932BZ49o0&#10;b/K582Yt9U3sWo6LdlrW6PGC579c6T747k9+wfOaH4vnda2h2r6WPaR9mHI+REt9k8/tm7XUN7Fr&#10;OS7aaTmnx317frhljWvTvMnnzpu11Dexazku2mlZo8d9e36EZY1r07zJ586btdQ3sWs5LtppWaPH&#10;0+z5kZZz+qKskc/NGmvJc2LXcly003JOj/v2/CGWNa5N8yafO2/WUt/EruW4aKdljR737flRljWu&#10;TfMmnztv1lLfxK7luGinZY0eL3j+kkr3wfdv8gue1/xYPK9rDdX2tewh7aOV8yFa6pt8bt+spb6J&#10;Xctx0U7LOT3u2/ONljWuTfMmnztv1lLfxK7luGinZY0e9+35Qy1rXJvmTT533qylvoldy3HRTssa&#10;Pe7b8x+xrHFtmjf53Hmzlvomdi3HRTsta/R4mj3/H5Zz+qKskc/NGmvJc2LXcly003JOj/v2/GGW&#10;Na5N8yafO2/WUt/EruW4aKdljR737fnDlbVfGtwH3/25Ns2bfO68WUt9E7uW46KdljV6PM2e/6jl&#10;nL4oa+Rzs8Za8pzYtRwX7bSc0+O+Pf8xyxrXpnmTz503a6lvYtdyXLTTskaP+/b8xy1rXJvmTT53&#10;3qylvoldy3HRTssaPZ5mz3/Cck5flDXyuVljLXlO7FqOi3Zazulx354/wrLGtWne5HPnzVrqm9i1&#10;HBfttKzR4749f6Sy9ouD++D7N9emeZPPnTdrqW9i13JctNOyRo/79vwYyxrXpnmTz503a6lvYtdy&#10;XLTTskaPp9nzR1nO6YuyRj43a6wlz4ldy3HRTss5Pe7b80db1rg2zZt87rxZS30Tu5bjop2WNXrc&#10;t+ePsaxxbZo3+dx5s5b6JnYtx0U7LWv0eJo932Q5py/KGvncrLGWPCd2LcdFOy3n9Lhvzx9rWePa&#10;NG/yufNmLfU9wC+udB989ye/oF3zY9Guaw3V9rUU7az/b47zleePU9aGeKx5k8+dN2u1aZMv2vOv&#10;wUnyfLNlzedNPrdv1lLWiJWtUbhop72H0tNp9vzxlnP6ouyRz80aa8lzYtdyXLTTck6P+/b8CZY1&#10;rk3zJp87b9ZS38Su5bhop2WNHvft+bGWNa5N8yafO2/WUt/EruW4aKdljR5Ps+dPtJzTF2WNfG7W&#10;WEueD/CLKt0H37/JL2jX/Fi061pDtX0tRTvr+zfnK8+fpKwN8VjzJp87b9Zq0yZftOdfg5Pk+ZMt&#10;az5v8rl9s5ayRqxsjcJFO+39m55Os+f/03JOX5Q98rlZYy15Tuxajot2Ws7pcd+e/6RljWvTvMnn&#10;zpu11Dexazku2mlZo8d9e36cZY1r07zJ586btdQ3sWs5LtppWaPHfXu+xbLGtWne5HPnzVrqm9i1&#10;HO8R7R2V7oPv361rqfmxaNe1Fvp27SG4aKe9xgbzhOdPUc6HeKyskc/1nLU0b2LXcly00+ZNj/v2&#10;/H9Z1rg2zZt87rxZS30Tu5bjop2WNXrct+dbLWtcm+ZNPnferKW+iV3LcdFOyxo9nmbPn2o5py/K&#10;GvncrLGWPCd2LcdFOy3n9Lhvz4+3rHFtmjf53Hmzlvomdi3HRTsta/S4b89/yrLGtWne5HPnzVrq&#10;m9i1HE+c9iWV7oPv/q0+1PxY+q5rLXju2kPwuLVPUNaGaGne5HO1WUt9E7uW46Kddl2jx9Ps+YmW&#10;c/qirJHPzRpryXNi13JctNNyTo/79vxpljWuTfMmnztv1lLfxK7luGinZY0e9+35T1vWuDbNm3zu&#10;vFlLfRO7luOinZY1ejzNnp9kOacvyhr53Kyxljwndi3HRTst5/S4b8+fblnj2jRv8rnzZi31Texa&#10;jidO++JK98H371Yfan4sfde1Fjx37SF43No/o6wN0dK8yedqs5b6JnYtx0U77bpGj6fZ8/9tOacv&#10;yhr53Kyxljwndi3HRTst5/S4b8//j2WNa9O8yefOm7XUN7FrOS7aaVmjx317frJljWvTvMnnzpu1&#10;1Dexazku2mlZo8d9e/6zljWuTfMmnztv1lLfxK7luGinZY0eT7Pnz7Cc0xdljXxu1lhLnhO7luOi&#10;nZZzerzg+S9Uug+++5Nf8Lzmx+J5XUva25Q11wYmn6vNWm3a5NU3cdFOyxo97NvzZ1rWuDbNm3zu&#10;vFlLfRO7luOinZY1ejzNnj/Lck5flDXyuVljLXlO7FqOi3Zazulx356fYlnj2jRv8rnzZi31Texa&#10;jot2Wtbocd+en2pZ49o0b/K582Yt9U3sWo6LdlrW6PE0e/5syzl9UdbI52aNteQ5sWs5LtppOafH&#10;C56/sNJ98P2b/ILnNT8Wz+ta0v45Zc21gcnnarNWmzZ59U1ctNOyRg/79vw0yxrXpnmTz503a6lv&#10;YtdyXLTTskaP+/b8dMsa16Z5k8+dN2upb2LXcly007JGj6fZ8zMs5/RFWSOfmzXWkufEruW4aKfl&#10;nB737flzLGtcm+ZNPnferKW+iV3LcdFOyxo97tvz/2tZ49o0b/K582Yt9U3sWo6LdlrW6PE0e36m&#10;cn7R4D747k9flDXyuVljLXlO7FqOi3Zazulx356fZVnj2jRv8rnzZi31Texajot2Wtbocd+en21Z&#10;49o0b/K582Yt9U3sWo6LdlrW6HHfnp9jWePaNG/yufNmLfVN7FqOi3Za1ujxNHt+ruWcvihr5HOz&#10;xlrynNi1HBfttJzT4749P8+yxrVp3uRz581a6pvYtRwX7bSs0eO+Pd9uWePaNG/yufNmLfU9wBdW&#10;ug++f5Nf0K75sWjXtYZq+1qKdtb/+cb59u35c5XzIfNV1sjnZo211Dexazku2mnXVHrct+fPs6xx&#10;bZo3+dx5s5b6JnYtx0U7LWv0uG/Pn29Z49o0b/K582Yt9U3sWo6LdlrW6PE0e36+5Zy+KGvkc7PG&#10;WvKc2LUcF+20nNPjvj3/f5Y1rk3zJp87b9ZS38Su5bhop2WNHvft+c9b1rg2zZt87rxZS30Tu5bj&#10;PaJ9QaX74Lt/61pqfizada2Fvl17CJ4k7Rcoa0P61LzJ5/bNWvKc2LUcF+206xo9nmbPL7Cc0xdl&#10;jXxu1lhLnhO7luOinZZzety35xda1rg2zZt87rxZS30Tu5bjop2WNXrct+cXWda4Ns2bfO68WUt9&#10;E7uW46KdljV6PM2ev9ByTl+UNfK5WWMteU7sWo6LdlrO6XHfnv+CZY1r07zJ586btdQ3sWs53iPa&#10;L6h0H3z/bl1LzY9Fu6610LdrD8GTpH2xsjakT82bfG7frCXPiV3LcdFOu67R4749v8SyxrVp3uRz&#10;581a6pvYtRwX7bSs0eNp9nyH5Zy+KGvkc7PGWvKc2LUc/yBqhz3V6th2xe2RsV8R24Gx7RNbc3t6&#10;PDiyAbHXsbotXXju5AO3PVRbVR0Tz6nG5thUd1lsXnfLIfH3/pbH//UT3LC6Ww7ZvnzLIe9dseto&#10;bduXfz/rbqjXvnfsnxHbj8emx9rr1uyruSXVyvmnvufPB8Uz6l/nef9NbtT/obE1t3lXd+3aK564&#10;dHbHzKWz+8ycFI83NAfEvjlGdS+dvXH5NbOXL78rNtV6WMtxYXN15dzly6+cu3j57XPXxr6auXLu&#10;tjjntuWjat8a/HWz345tn5lR67xusM4dM48KnRWxNXPaFI/3j217LPSdsb8q9jfFvvElXrKX7BdY&#10;Hum4DfXjJbE/PrZz44EevzUaPjr2ze39MieombXV3ObqmdWZ1RnVs6rt8efa6nHVOYFPbQ7ttN+2&#10;+n4rq3Or6gMXXHbervi/ly6X6Hfdnv42Pd88fVl9fHX6/PHVU550xUeCv61+/hHVkm9pRs3xV9XP&#10;X3hay/Ghs7Pmn1rddb/mHMlffvsj9q62hS9r5tdHTrx0lIbq6g++VfoNv60+/ootS/bTc1tfv2ZQ&#10;57uOOzeIOO/U8wcjW5iJjj+h3r68tKo+E4+/GvtbYy/utBMP2/SGkw7btOuoqtoSw9Zzx8XGW5PP&#10;rfHkmbHtG1sz8zUx8+Yxtb5Wa/1zi9b9j+6mdU7oPKKDljTU1zdbtLZ01Pr5OH9jB607aq3vtGhd&#10;2FFra+h4X3zdtPn5gtC7Kc67MPa3xZ6z+9fD4/+tHOPsLqq1XtSitfKIblpdZ7ej1npJi9ZjOmp1&#10;nZ00bgrvXt6idVZHra1x/u7Obr/QuzHO2z/2t8Ses3v4+nhfHePspCGtg1u0ntJRq+vspCGtdS1a&#10;L+6o1XV20pDWYS1a7+qotTXO393ZfXrv+WvLDbG/Nc7n7F5xaLfrWNdrpjR0HfurFq3f6ajVdXbS&#10;kNYXWrQ+31Gr6+ykIa0vtWitjItdl/edrXG+z84/g8Uhg5s+2xxZP9auef+K6NS30Z9tN8RRq2OL&#10;5S76WTHe/1pvzTVcNXydm9f+f/bOBMrSsjrXpxm0RQWqqltJSGvT1QPdjaFFiEbFi/ZFklzxNg5c&#10;EEUUCUQkyiAKogwt2IKCzINTIiqBREyi4IiiZDCahGgSMzhFTByiGDVqO8Rwv/ec/xSPm33+Pv77&#10;k5X1r121DtW7nur9nu956z/nVJdrORjcNjt6rVxUL7yN7+d25TMbl982e/xen5t9bPlzeXgYHFBu&#10;u5Xbk8vCL5dvwneWw+xYvnCcc188D+vvz5WbzqA/2/yblpfXADOj/A2Fj9/G+TuWT9y0/Cszb57X&#10;7dy5m5br9pUZ+3rwceXrdJ+OK/fp8+U+3Vw+3g/3qaCpXg++rASXr114+x/3evC437iWrwf3Gyx6&#10;se6sHgv0do/Xg/z6wru+Hhzn/NTrvLJvqteDumPbeD14cunri+UQZ5SP3yofdZ7x68Hd9hgMtsyO&#10;Pvck7cLb+PtkU/ncxnI7qtzG34eTXg+e3mRtdrKOnDLr8VNmndNkvcbJunHKrIOmzLqgybrcydp+&#10;xXQOp826rMm60sk6bMqs5eVcy8qNfW3rtae+T76zqLz2LB8Xleu7/PGnvk/2nNv298mLyt852OSO&#10;74P2Pa256ftEWWc6WUftUX52miLrpLJrQ7mN90/6nlSGsl7lZF04ZZaeb6c513lN1iVO1qenzDqh&#10;ZJ08xbmUoXNd42Q9oXyfTONw2nNd3WS90ck6f8qsU8qZVk9xrjc1WW9zst43ZdYxJWfjFFnKkMMb&#10;nKwfT5l1UsnZYLLGry22K58vL1uHz5/6s95uHf737u9bfX6u3CY9j19cpB0+2/5vbhevPnx2fs3N&#10;sxevnpvTn/cv+/R6Yvy6YvwcvmN5PfG1ct4l5eNPysfxtVO+9KzxfS4qpn49tPdTLipffffbeJ92&#10;2NcjNc5xQNmr1yJbS8Bnyv1fUc5x/yJwnKvXR+NzyKt1f/0nLyyfvfvrt+X+wLJgWeN+w/Bvjv4z&#10;fm7csYwHrlk2+5M9dVszd+Aa3ZZN9P/gcn+/VO73geWj/qFpfL/Lmp96DTX+fPmShcfMPcrf+Wr5&#10;xPrycWv5KDZ+Hn9zuZ8fL/dTn2t7Hj+o8KPKbbx/0mPmuiZrHyfru1NmPbHkTPOYuaHJ+lUna59S&#10;5jTn2lSyDp3iXI9ssh7tZJ02ZdbykrPMZLV9z41f9Y6db+t7bqe12/6e22ntstmPrtNtzdxOa3Wb&#10;/D13UDmrvudOKR9/1u+5TY2vwx1fx5X7OU03+jltmm4Oa7KOcrJunDJr2u+5I5usY52sr0+ZtWnK&#10;cx3TZB3nZD2i/JveNA6Xl6yf5Xvu1vL1epv2e27z+vIcNNf+HLN5/dzct9fdPLt5/eHlNje3f9m/&#10;uNzsc4z+DVPPMVvKR/scM74/3vNDjftwQLk/u5Xb8SVbzw9XlI/2+cE+L5UvH77p+3Sv5s/6MH6M&#10;Lyuat/Z/TxjvLRoXnst3L3/etdyOnt/2vwUcPX/b7NHzq2cPK1+vx5Px2/h+yNnR87fP3DC/ZWbR&#10;yi0zur/7jr+ofBx/3X3Kn7cWvnXlETOHrLqpfNxlduvKO8rfuWOmbfdn5++YuWV+MHtLuQ/avdLZ&#10;rceuW4b387Z7PMdtLOwB5abnoD3KbXG5jZ3QwxEzo++zSWc8ZJXut1y0Z5xa9p9RbuO38fnVl+6n&#10;bvKuvMHrh+/3mA8p35Dkdi5/c3ie8T51oPN1zX4m7ovN0kwezeYueeBss+yc2T/7/67DOtb8LNO3&#10;7YA86py7vGxy9c25T9lHGuc8p85NHj03d8k5Z5tl58zudo3RsZw/2/RNLufkUefc5WWTZ/boObe2&#10;86NM39Y5eTSbu9Q3Z/XbNmd2t+ubTuX8OaZvcnVAHnXOXV42eZ+zn2uc23OTR51zl5xzluO2uXfZ&#10;1wz0Pph47oZXOXezS86PVt82GzN5NJu7vGxyeeCc2d0eU+lQzp9n+iaXc/Koc+7ysskze3T913Z+&#10;jOnbOiePZnOX+uasftvmzO52fdOpnP+m6ZtcHZBHnXOXl03e5+xjjXN7bvKoc+6Sc85y3DZndrdr&#10;jE7l/DjTN7k6II865y4vmzyz6zyH0qmc/5bpm1zOyaN9c5eXTZ7ZdfqmUzl/vumbXM7Jo31zl5dN&#10;ntl1+qZTOT/e9E0u5+TRvrnLyybvc/YLjHN7bvKoc+6Sc85y3DZndrfXTHQq5yeYvsnVAXnUOXd5&#10;2eSZXecxlU7l/LdN3+RyTh7tm7u8bPLMrtM3ncr5C03f5HJOHu2bu7xs8syu0zedyvmLTN/kck4e&#10;7Zu7FrKvHuh9+PsS8oXshlfJbnZNzLb35eeUfaKcT8jSucmj5+YunZuzzbJzZnd7zUTHcn6S6Ztc&#10;zsmjzrnLyybP7NFjT23nJ5u+rXPyaDZ3qW/O6rdtzuxu1zedyvkppm9ydUAedc5dXjZ5n7NfbJzb&#10;c5NHnXOXnHOW47Y5s7tdY3Qq56eavsnVAXnUOXd52eSZXec5lE7l/CWmb3I5J4/2zV1eNnlm1+mb&#10;TuX8paZvcjknj/bNXV42eWbX6ZtO5fw00ze5nJNH++YuL5u8z9mnG+f23ORR59wl55zluG3O7G6v&#10;mehUzl9m+iZXB+RR59zlZZNndp3HVDqV8zNM3+RyTh7tm7u8bPLMrtM3ncr5y03f5HJOHu2bu7xs&#10;8syu0zedyvkrTN/kck4e7Zu7FrKvGuh9+Lsa8oXshlfJbnZNzLb35eeUfaacT8jSucmj5+YunZuz&#10;zbJzZnd7zUTHcn6W6ZtczsmjzrnLyybP7NFjT23nZ5u+rXPyaDZ3qW/O6rdtzuxu1zedyvk5pm9y&#10;dUAedc5dXjZ5Zte5vulUzjebvsnlnDzaN3d52eR9zn6lcW7PTR51zl1yzlmO2+bM7vaYSqdyfq7p&#10;m1wdkEedc5eXTZ7ZdR5T6VTOzzN9k8s5ebRv7vKyyTO7Tt90KuevMn2Tyzl5tG/u8rLJ+5y9xTi3&#10;5yaPOucuOecsx21zZnd7DqVTOX+16ZtcHZBHnXOXl02e2XUeU+lUzs83fZPLOXm0b+7ysskzu07f&#10;dCrnF5i+yeWcPNo3d3nZ5Jldp286lfPXqO8rh+/D35eQyzl5tG/u8rLJ+5z9WuPcnps86py75Jyz&#10;HLfNmd3tNROdyvmFpm9ydUAedc5dXjZ5Zo8e92o7v8j0bZ2TR7O5S31zVr9tc2Z3u77pVM5fZ/om&#10;VwfkUefc5WWTZ3ad65tO5fxi0ze5nJNH++YuL5u8z9mXGOf23ORR59wl55zluG3O7G6PqXQq55ea&#10;vsnVAXnUOXd52eSZXecxlU7l/DLTN7mck0f75i4vmzyz6/RNp3J+uembXM7Jo31zl5dNntl1+qZT&#10;Ob/C9E0u5+TRvrnLyybvc/aVxrk9N3nUOXfJOWc5bpszu9trJjqV86tM3+TqgDzqnLu8bPLMrvOY&#10;SqdyfrXpm1zOyaN9c5eXTZ7ZdfqmUzm/Rn1fMXwf/q6GXM7Jo31zl5dN3ufs1xvn9tzkUefcJeec&#10;5bhtzuxuz6F0KudvMH2TqwPyqHPu8rLJM3v0uFfb+RtN39Y5eTSbu9Q3Z/XbNmd2t+ubTuX8TaZv&#10;cnVAHnXOXV42eWbXub7pVM7fbPoml3PyaN/c5WWT9zn7d4xze27yqHPuknPOctw2Z3a3x1Q6lfPf&#10;NX2TqwPyqHPu8rLJM7vOYyqdyvlbTN/kck4e7Zu7vGzyzK7TN53K+bWmb3I5J4/2zV1eNnlm1+mb&#10;TuX8raZvcjknj/bNXV42eZ+z32ac23OTR51zl5xzluO2ObO7vWaiUzl/u+mbXB2QR51zl5dNntl1&#10;HlPpVM6vM32Tyzl5tG/u8rLJe599+UDvw9+XuOdueBXnzS45/z31bbMxk0ezucvLJlffnDO72+M5&#10;Hcr59aZvcjknjzrnLi+bvM/ZNxjn9tzkUefcJeec5bhtzuxu1xidyvnvm77J1QF51Dl3ednkmT16&#10;jq3t/A9M39Y5eTSbu9Q3Z/XbNmd2t+ubTuX8HaZvcnVAHnXOXV42eZ+zbzTO7bnJo865S845y3Hb&#10;nNndrjE6lfN3mr7J1QF51Dl3ednkmV3nOZRO5fwPTd/kck4e7Zu7vGzyzK7TN53K+R+ZvsnlnDza&#10;N3d52eSZXadvOpXzPzZ9k8s5ebRv7vKyyfuc/S7j3J6bPOqcu+Scsxy3zZnd7TUTncr5u03f5OqA&#10;POqcu7xs8syu85hKp3J+k+mbXM7Jo31zl5dN3vvsywZ6H/6uxj13w6s4b3bJ+c3q22ZjJo9mc5eX&#10;Ta6+OWd2t8dzOpTz95i+yeWcPOqcu7xs8j5nv9c4t+cmjzrnLjnnLMdtc2Z3u8boVM7fZ/omVwfk&#10;Uefc5WWTZ/boOba28/ebvq1z8mg2d6lvzuq3bc7sbtc3ncr5B0zf5OqAPOqcu7xs8j5nf9A4t+cm&#10;jzrnLjnnLMdtc2Z3u8boVM5vMX2TqwPyqHPu8rLJM7vOcyidyvmHTN/kck4e7Zu7vGzyzK7TN53K&#10;+YdN3+RyTh7tm7u8bPLMrtM3ncr5raZvcjknj/bNXV42eZ+zP2Kc23OTR51zl5xzluO2ObO7vWai&#10;Uzn/qOmbXB2QR51zl5dNntl1HlPpVM5vM32Tyzl5tG/u8rLJ75XsSwd6H/6+xM1ueJVzN7sWzm2z&#10;J8y1s/9EfU/IknPyaDZ36dycbZadM7vb4zkdy/mfmr7J5Zw86py7vGzyPmf/mXFuz00edc5dcs5Z&#10;jtvmzO52jdGpnP+56ZtcHZBHnXOXl02e2aPn99rOP2b6ts7Jo9ncpb45q9+2ObO7Xd90Kud/Yfom&#10;VwfkUefc5WWTZ3ad65tO5fzjpm9yOSeP9s1dXjZ5n7M/YZzbc5NHnXOXnHOW47Y5s7s9ptKpnP+l&#10;6ZtcHZBHnXOXl02e2XUeU+lUzv/K9E0u5+TRvrnLyybP7Dp906mc/7Xpm1zOyaN9c5eXTd7n7NuN&#10;c3tu8qhz7pJzznLcNmd2t+dQOpXzvzF9k6sD8qhz7vKyyTO7zmMqncr5J03f5HJOHu2buxayLxno&#10;ffj7EvKF7IZXyW52Tcy296WH2Z9S3xPOKefkUefcJeecbZadM7vb4zkdy/nfmr7J5Zw86py7vGzy&#10;Pmf/nXFuz00edc5dcs5ZjtvmzO52jdGpnP+96ZtcHZBHnXOXl02e2aPXFrWdf9r0bZ2TR7O5S31z&#10;Vr9tc2Z3u77pVM7/wfRNrg7Io865y8smz+w61zedyvk/mr7J5Zw82jd3ednkfc7+J+Pcnps86py7&#10;5JyzHLfNmd3tMZVO5fyfTd/k6oA86py7vGzyzK7zmEqncv4Z0ze5nJNH++YuL5s8s+v0Tady/lnT&#10;N7mck0f75i4vmzyz6/RNp3L+OdM3uZyTR/vmLi+bvM/ZnzfO7bnJo865S845y3HbnNndXjPRqZx/&#10;wfRNrg7Io865ayH74oHeh7+rIV/IbniV7GbXxGx7X3qY/S/qe8I55Zw86py75JyzzbJzZne7vulY&#10;zr9o+iaXc/Koc+7yssn7nH2HcW7PTR51zl1yzlmO2+bM7naN0amcf8n0Ta4OyKPOucvLJs/s0WuL&#10;2s7/1fRtnZNHs7lLfXNWv21zZne7vulUzv/N9E2uDsijzrnLyybP7IFeyQ7fFpX/btfcti8fNZ9a&#10;bmeU2/jtruZth/KJ8ddax5q/bPq2zsm1O5LNXV42ufrm3KfsrxjnPKfOTR49N3fJOWebZefM7vaY&#10;Ssdy/lXTN7mck0edc5eXTZ7ZdR5T6VTOv2b6Jpdz8mjf3OVlk2d2nb7pVM7/3fRNLufk0b65y8sm&#10;z+w6fdOpnH/d9E0u5+TRvrnLyybvc/Y3jHN7bvKoc+6Sc85y3DZndrfXTHQq53eq79cN34e/LyFX&#10;B+RR59zlZZNn9qiT2s6/afq2zsmj2dylvjmr37Y5s7td33Qq5/9h+iZXB+RR59zlZZNndp3rm07l&#10;/Fumb3I5J4/2zV1eNnmfs79tnNtzk0edc5ecc5bjtjmzuz2m0qmcf8f0Ta4OyKPOucvLJs/sOo+p&#10;dCrn/2n6Jpdz8mjf3OVlk2d2nb7pVM6/a/oml3PyaN/c5WWT9zn7e8a5PTd51Dl3yTlnOW6bM7vb&#10;cyidyvn3Td/k6oA86py7vGzyzK7zmEqncr7V9E0u5+TRvrnLyybP7Dp906mc/8D0TS7n5NG+ucvL&#10;Js/sOn3TqZz/0PRNLufk0b65y8sm73P2j4xze27yqHPuknPOctw2Z3a310x0Kuc/Vt8XDd+Hv6sh&#10;VwfkUefc5WWTZ/aok9rO/8v0bZ2TR7O5S31zVr9tc2Z3u77pVM5/YvomVwfkUefc5WWTZ3ad65tO&#10;5fy/Td/kck4e7Zu7vGzyPmffZZzbc5NHnXOXnHOW47Y5s7s9ptKpnA9myw2vmcjVAXnUOXd52eSZ&#10;XecxlU7lfJHpm1zOyaN9c5eXTZ7ZdfqmUznfzvRNLufk0b65y8smz+w6fdOpnG9v+iaXc/Jo39zl&#10;ZZP3OXsH49yemzzqnLvknLMct82Z3e01E53K+Y6mb3J1QB51zl1eNnlm13lMpVM5v4/pm1zOyaN9&#10;c5eXTZ7ZdfqmUzm/r+mbXM7Jo31zl5dN3ufsxca5PTd51Dl3yTlnOW6be5d94UDvw9+XuOdueJVz&#10;N7vk/H7q22ZjJo9mc5eXTa7+OWd2t9dMdCjnO5m+yeWcPOqcu7xs8sweXf+1nd/f9G2dk0ezuUt9&#10;c1a/bXNmd7u+6VTOH2D6JlcH5FHn3OVlk/c5+4HGuT03edQ5d8k5ZzlumzO72zVGp3K+s+mbXB2Q&#10;R51zl5dNntl1nkPpVM53MX2Tyzl5tG/u8rLJM7tO33Qq57uavsnlnDzaN3d52eSZXadvOpXzGdM3&#10;uZyTR/vmLi+bvM/Zs8a5PTd51Dl3yTlnOW6bM7vbayY6lfM50ze5OiCPOucuL5s8s+s8ptKpnC9R&#10;368dvg//TZNczsmjfXOXl02e2aNOajtfavq2zsmj2dylvjmr37a5T9kPMs7tucmj5+YuOecs521z&#10;Znd7DqVTOX+w6ZtcHZBHnXOXl02e2XUeU+lUznczfZPLOXm0b+7ysskzu07fdCrnv2D6Jpdz8mjf&#10;3OVlk2d2nb7pVM5/0fRNLufk0b65y8sm73P27sa5PTd51Dl3yTlnOW6bM7vbayY6lfNfMn2TqwPy&#10;qHPu8rLJ75Xs1wz0Pvz5281ueJVzN7sWzm2zJ8y1s5ep7wlZck4ezeYunZuzzbJzZne7vulYzh9i&#10;+iaXc/Koc+7ysskze/TYU9v5Q03f1jl5NJu71Ddn9ds29yl7uXFuz00ePTd3yTlnOW+bM7vbYyqd&#10;yvkepm9ydUAedc5dXjZ5Ztd5TKVTOV9h+iaXc/Jo39zlZZNndp2+6VTO503f5HJOHu2bu7xs8syu&#10;0zedyvlK0ze5nJNH++YuL5u8z9mrjHN7bvKoc+6S8+F8wUDvw5/9yeWcvEp2kzUx296XZu5T9mr1&#10;PeGcck4ePTd3yTlnm2XnzO72GpmO5XyN6ZtczsmjzrnLyybP7NHjXm3ne5q+rXPyaDZ3qW/O6rdt&#10;7lP2WuPcnps8em7uknPOct42Z3a3x1Q6lfN1pm9ydUAedc5dXjZ5Ztd5TKVTOV9v+iaXc/Jo39zl&#10;ZZNndp2+6VTO9zJ9k8s5ebRv7vKyyTO7Tt90KucPM32Tyzl5tG/u8rLJ75Xs8wd6H/787WY3vMq5&#10;m1069y/Luc3GTB7N5i4vm1zOOWd2t9dMdCjne5u+yeWcPOqcu7xs8sweXf+1nW8wfVvn5NFs7lLf&#10;nNVv25zZ3a5vOpXzh5u+ydUBedQ5d3nZ5Jld5/qmUznfx/RNLufk0b65y8sm73P2I4xze27yqHPu&#10;knPOctw2Z3a3x1Q6lfN9Td/k6oA86py7vGzyzK7zmEqncr6f6ZtczsmjfXOXl02e2XX6plM5/xXT&#10;N7mck0f75q6F7FcP9D782Z98IbvhVbKbXROz7X3pYfYj1feEc8o5edQ5d8k5Z5tl5z5lP8o4tx7I&#10;o+fmLjnnLMdtc2Z3e81Ep3L+q6ZvcnVAHnXOXV42eWaPnmtqO3+06ds6J49mc5f65qx+2+bM7nZ9&#10;06mcP8b0Ta4OyKPOucvLJu9z9mONc3tu8qhz7pJzznLcNmd2t2uMTuV8f9M3uTogjzrnLi+bPLPr&#10;PIfSqZw/zvRNLufk0b65y8sm7332loHehz9/u+dueBXnzS45/1/q22ZjJo9mc5eXTa6+OWd2t8dz&#10;OpTzA0zf5HJOHnXOXV42eZ+zH2+c23OTR51zl5xzluO2ObO7XWN0KudPMH2TqwPyqHPu8rLJM3v0&#10;HFvb+UbTt3VOHs3mLvXNWf22zZnd7fqmUzn/36ZvcnVAHnXOXV42eWbXub7pVM4PNH2Tyzl5tG/u&#10;8rLJ+5z9ROPcnps86py75JyzHLfNmd3tMZVO5fwg0ze5OiCPOucuL5v8Xsl+1UDvw5/93eyGVzl3&#10;s2vh3DZ7wlw7+9fU94QsOSePZnOXzs3ZZtk5s7td33Qs579u+iaXc/Koc+7ysskze/TYU9v5b5i+&#10;rXPyaDZ3qW/O6rdt7lP2/zHO7bnJo+fmLjnnLOdtc2Z3e0ylUzl/kumbXB2QR51zl5dNntl1HlPp&#10;VM4PNn2Tyzl5tG/u8rLJM7tO33Qq5082fZPLOXm0b+7yssn7nP1/jXN7bvKoc+6Sc85y3DZndrfn&#10;UDqV803q+7zh+/Dnb3J1QB51zl1eNnlmjzqp7fwQ07d1Th7N5i71zVn9ts2Z3e36plM5f4rpm1wd&#10;kEedc5eXTZ7Zda5vOpXzp5q+yeWcPNo3d3nZ5H3Ofppxbs9NHnXOXXLOWY7b5szu9phKp3L+dNM3&#10;uTogjzrnLi+bPLPrPKbSqZwfavoml3PyaN/c5WWTZ3advulUzv+f6ZtczsmjfXOXl02e2XX6plM5&#10;P8z0TS7n5NG+ucvLJr9Xss8d6H34s7+b3fAq52526dyHy7nNxkwezeYuL5tczjlndrfXTHQo588w&#10;fZPLOXnUOXd52eSZPbr+azs/wvRtnZNHs7lLfXNWv21zZne7vulUzp9p+iZXB+RR59zlZZNndp3r&#10;m07l/Fmmb3I5J4/2zV1eNnmfs480zu25yaPOuUvOOctx25zZ3R5T6VTOn236JlcH5FHn3OVlk2d2&#10;ncdUOpXzo0zf5HJOHu2bu7xs8syu0zedyvlz1Pcrh+/Dn7/J5Zw82jd3ednkfc5+rnFuz00edc5d&#10;cs5ZjtvmzO72HEqncn606ZtcHZBHnXOXl02e2aPHvdrOn2f6ts7Jo9ncpb45q9+2ObO7Xd90KufH&#10;mL7J1QF51Dl3ednkmV3n+qZTOf9N0ze5nJNH++YuL5u8z9nHGuf23ORR59wl55zluG3O7G6PqXQq&#10;58eZvsnVAXnUOXd52eSZXecxlU7l/LdM3+RyTh7tm7u8bPLeZ28e6H34s7977oZXcd7skvPnq2+b&#10;jZk8ms1dXja5+uac2d0ez+lQzo83fZPLOXnUOXd52eR9zn6BcW7PTR51zl1yzlmO2+bM7naN0amc&#10;n2D6JlcH5FHn3OVlk2f26Dm2tvPfNn1b5+TRbO5S35zVb9uc2d2ubzqV8xeavsnVAXnUOXd52eR9&#10;zn6RcW7PTR51zl1yzlmO2+bM7naN0amcn2j6JlcH5FHn3OVlk2d2nedQOpXzk0zf5HJOHu2buxay&#10;zxnoffjzN/lCdsOrZDe7Jmbb+9LD7JPV94Rzyjl51Dl3yTlnm2XnzO72eE7Hcn6K6ZtczsmjzrnL&#10;yybvc/aLjXN7bvKoc+6Sc85y3DZndrdrjE7l/FTTN7k6II865y4vmzyzR68tajt/ienbOiePZnOX&#10;+uasftvmzO52fdOpnL/U9E2uDsijzrnLyybP7DrXN53K+Wmmb3I5J4/2zV1eNnmfs083zu25yaPO&#10;uUvOOctx29y77LMHeh/+/O2eu+FVzt3skvOXqW+bjZk8ms1dXja5+uec2d2eQ+lQzs8wfZPLOXnU&#10;OXd52eSZPbr+azt/uenbOiePZnOX+uasftvmzO52fdOpnL/C9E2uDsijzrnLyybvc/aZxrk9N3nU&#10;OXfJOWc5bpszu9s1Rqdyfpbpm1wdkEedc5eXTZ7ZdZ5D6VTOzzZ9k8s5ebRv7vKyyTO7Tt90Kufn&#10;mL7J5Zw82jd3ednkfc7ebJzbc5NHnXOXnHOW47b555J91kDvw5/93eyGV8ludi2c22ZPmGtnv1J9&#10;T8hSB+TRbO7SuTnbLDtndrfXTHQs5+eavsnlnDzqnLu8bPLMHj321HZ+nunbOiePZnOX+uasftvm&#10;zO52fdOpnL/K9E2uDsijzrnLyybvc/YW49yemzzqnLvknLMct82Z3e0ao1M5f7Xpm1wdkEedc5eX&#10;TZ7ZdZ5D6VTOzzd9k8s5ebRv7vKyyTO7Tt90KucXmL7J5Zw82jd3ednkvc8+c6D34c/f7rkbXsV5&#10;s0vOX6O+bTZm8mg2d3nZ5Oqbc5+yX2uc85w6N3n03Nwl55xtlp0zu9trJjqW8wtN3+RyTh51zl1e&#10;Nnlmjx5zazu/yPRtnZNHs7lLfXNWv21zZne7vulUzl9n+iZXB+RR59zlZZNndp3rm07l/GLTN7mc&#10;k0f75i4vm7zP2ZcY5/bc5FHn3CXnnOW4bc7sbo+pdCrnl5q+ydUBedQ5d3nZ5Jld5zGVTuX8MtM3&#10;uZyTR/vmLi+b/F7JfsVA78Of/d3shlc5d7Nr4dw2e8JcO/ty9T0hS87Jo9ncpXNztll27lP2Fca5&#10;9UAePTd3yTlnOW6bM7vbcyidyvmVpm9ydUAedc5dXjZ5Zo8e72s7v8r0bZ2TR7O5S31zVr9tc2Z3&#10;u77pVM6vNn2TqwPyqHPu8rLJM7vO9U2ncn6N6ZtczsmjfXOXl03e5+zXG+f23ORR59wl55zluG3O&#10;7G6PqXQq528wfZOrA/Koc+7ysskzu85jKp3K+RvV98uH78Ofv8nlnDzaN3d52eSZPeqktvM3mb6t&#10;c/JoNnepb87qt23O7G6P53Qq5282fZOrA/Koc+7yssn7nP07xrk9N3nUOXfJOWc5bpszu9s1Rqdy&#10;/rumb3J1QB51zl1eNnlm13kOpVM5f4vpm1zOyaN9c5eXTZ7ZdfqmUzm/1vRNLufk0b65y8smz+w6&#10;fdOpnL/V9E0u5+TRvrnLyybvc/bbjHN7bvKoc+6Sc85y3Db3LvuMgd6HP/u75254lXM3u+T87erb&#10;ZmMmj2Zzl5dNrv45Z3a318h0KOfXmb7J5Zw86py7vGzyzB5d/7Wd/57p2zonj2Zzl/rmrH7b5j5l&#10;X2+c23OTR8/NXXLOWc7b5szu9phKp3J+g+mbXB2QR51zl5dNntl1HlPpVM5/3/RNLufk0b65y8sm&#10;z+w6fdOpnP+B6ZtczsmjfXOXl02e2XX6plM5f4fpm1zOyaN9c5eXTd7n7BuNc3tu8qhz7pLz4fyy&#10;gd6HP3+Tyzl5lewma2K2vS/N3Kfsd6rvCeeUc/LoublLzjnbLDtndrfXyHQs539o+iaXc/Koc+7y&#10;sskze/S4V9v5H5m+rXPyaDZ3qW/O6rdtzuxu1zedyvkfm77J1QF51Dl3ednkfc5+l3Fuz00edc5d&#10;cs5ZjtvmzO52jdGpnL/b9E2uDsijzrnLyybP7DrPoXQq5zeZvsnlnDzaN3d52eSZXadvOpXzm03f&#10;5HJOHu2bu7xs8t5nnz7Q+/Bnf/fcDa/ivNkl5+9R3zYbM3k0m7u8bHL1zblP2e81znlOnZs8em7u&#10;knPONsvOmd3tNRMdy/n7TN/kck4edc5dXjZ5Zo8ec2s7f7/p2zonj2Zzl/rmrH7b5szudn3TqZx/&#10;wPRNrg7Io865y8sm73P2B41ze27yqHPuknPOctw2Z3a3a4xO5fwW0ze5OiCPOucuL5s8s+s8h9Kp&#10;nH/I9E0u5+TRvrnLyybP7Dp906mcf9j0TS7n5NG+uWsh+7SB3oc/f5MvZDe8Snaza2K2vS89zL5V&#10;fU84p5yTR51zl5xztll27lP2R4xz64E8em7uknPOctw2Z3a310x0KucfNX2TqwPyqHPu8rLJM3v0&#10;XFPb+W2mb+ucPJrNXeqbs/ptm/8nZq8od+oB5XZXeXtM+bi43HYvt13Lbfx2ePnDXuOhfNTX6m2H&#10;hc89a/ejHq7bYPDY8jnt2Fhu2rtjue3Z/Hn78vHZ5faoctOf9VFv44+DFYsGDxx96h7/LWqH+/T3&#10;7P0c96D7uRJ/c3Qv77pru/K5o+dvmz16fvXsYeXPezpfo71Hz98+c8P8lplFK7fMaNe+ztfdp3xu&#10;a+FbVx4xc8iqm8rHXWa3rryj/J07Ztp2f3b+jplb5gezt5T70HY/bxnez9tm9y85i8tt7POA8ufd&#10;yu0t5Y5+ZNFg8O3ycbtysLGX+5b/F9sHFS7n+rrx58uXDp7W3F5eCtu+/J2zysfZ8lHs2KevPeDK&#10;w9YeMLd+MPjY3OhzTyqf59vY46byyReU27JyG+8vfZ01/jOzlKGsLU7WvlNmvbDkHDxFljKUdZGT&#10;dcaUWS8tORunyLqwybrSyXr/lFmbSs6hJmtb3X2/9D0oZ/xh+biL6W7x6vK/i67Y3Y+arO3KGW3W&#10;2imzpu1uUcnQuRY7WSdOmTVtd8pQ1oyTdeOUWZvKikPLbfw9z+9/aXtMuS0ut93Lbddy27h8MNh5&#10;6WDQds1vXL7z0uP3WrPUXutPLgtXlvv7znJ/n1A+jjN1re9ZdutaL58erCm33Zo/lw96fNaHha/X&#10;15Rvj4Wvt/fxuuWDwT5LRvdxQ/m68dv4ut+xfOK65fssuWRet9uXXrdct32W7F8+r7OO7/fjyp91&#10;P44t93v3EnpT+fhE3O+CtvkYdWL5Ow8pf+f08vFh5SMfox64x2DwqXI/9bknlRvfxvd1U/nkxnI7&#10;qtzGvtgRH6NOa7LOcbKeOmXW46fMOrvJusDJunbKrIOmzDq/ybrMyfpB5axLm6wrnKyDV0zX1/Jy&#10;rmXlxr4eVGZ9f+v7afz5ReXPT2tu+j7Zu3x/qMPHOd8nJy3d9vfJi8qug8ttvL/t+0RZr3Cynl58&#10;TpN1UsnZMEWWMpR1npO1ecqsaR97z22yLnayPjFl1gnlTCdPcS5l6FxXO1mPXDGdw2nPdVWT9QYn&#10;68wps04pZypPCdv83nhjk/VWJ+vGKbOOKTkbp8hShhxe72R9a8qsk0rOBpO1Z5knPZfcWpjextdI&#10;iW99LtlcpF3bPJfsNfybo/+MH593KOPm1dcumV+zaOnm1UeW27UTn0e2L1+8ugQuKR8fXT6O70NZ&#10;sfD8V1RM/TPF3k+5aHRnmv+O92mHfU6scY4Dyl49fn2vBOxW7v+Kco5fwzm29Tx+/ScvLH/77nOX&#10;v9rqftXaweCcJe3P46vWnrPkc+t0O3PpqrW6nTPR/6+X+ztfQl9SPu6P+13uxjafx59a/s6a8nee&#10;VT7+Svmox+7xzxpnl/u5Yum2H5+nfb57ZpP1PCfr01NmPbHcv2meC57bZB3vZM2tm+5cm0rWoeU2&#10;/v6b9Lzz/CbrBCfriCmzlpecZSar7XpvXjou3LdSXev33IHlxeczlrR/zx245hlLdlqr2zFLD1yj&#10;2zMmfs89uJz1oSX0oPLxMeXj2FG5G9v8ntuj/B29Xl5XPj6ifOT33NvL/Vw8xfecXqdP083aJuvh&#10;TtY3psya9ntu7ybrUU7WulLmNOfaNOW5HtlkPdrJOnHKrOUl62f5nru1fL3exl2X6lq/5zavHwyO&#10;LF2qq4nPMeuPXPqldeU5Zv21SzaXP+9fvnZxuT22+Tj+WeWl5Zx6jtlSPtrnmPH9cZ8fKtyHA8p9&#10;2a3cdJ3r+eGK8tE+P9jnpfLlw7e2s4++ov3f5MZ758oXj5/7dy9/3rXcDp3f9s+sh87vvPTQ+VOX&#10;HFa+vnxbLLyNn+fl7ND5FUuumf/C3DfLTfd334WvuvvfEO9TPnfnyi/M3bnyXXMbV+205M6Vzym3&#10;/ZZ8c36/1t0fL/wd808pt1OXaPdKZ7e+j94xvJ8736P/jYXp3HqMKC91h98bYyf08K4iSPsnnXHj&#10;Kt1vuWjPOLXsOKPcxm9jT6Xy4c/wuq/yrrzB64fv95g3lm9Icjtrt86jXbpt38xds9+N+2KzNJOX&#10;qFA2d8kDZ5tl58zu1jcdy/lNpm9yOSePOucuL5s8s0ePB7Wd32z6ts7Jo9ncpb45q9+2ObO7Xd90&#10;KufvMX2TqwPyqHPu8rLJM7vO9U2ncv5e0ze5nJNH++YuL5u8z9nvM87tucmjzrlLzjnLcduc2d0e&#10;U+lUzt9v+iZXB+RR59zlZZPfK9nXDPQ+sFkLc8OrnLvZtXBumz1hrp39AfU9IUvnJo9mc5fOzdlm&#10;2Tmzu13fdCznHzR9k8s5edQ5d3nZ5Jk9euyp7fwW07d1Th7N5i71zVn9ts2Z3e36plM5/5Dpm1wd&#10;kEedc5eXTZ7Zda5vOpXzD5u+yeWcPNo3d3nZ5Jldp286lfNbTd/kck4e7Zu7vGzyzK7TN53K+UdM&#10;3+RyTh7tm7u8bPLMrtM3ncr5R03f5HJOHu2bu7xs8syu0zedyvltpm9yOSeP9s1dXjZ5Ztfpm07l&#10;/E9M3+RyTh7tm7u8bPLMrtM3ncr5n5q+yeWcPNo3d3nZ5Jldp286lfM/M32Tyzl5tG/u8rLJM7tO&#10;33Qq539u+iaXc/Jo39zlZZPfK9lXD/Q+/H2Jm93wKududi2c22ZPmGtnf0x9T8iSc/JoNnfp3Jxt&#10;lp37lP0Xxrn1QB49N3fJOWc5bpszu9u/YdOpnH/c9E2uDsijzrnLyybP7NHjfW3nnzB9W+fk0Wzu&#10;Ut+c1W/bnNndrm86lfO/NH2TqwPyqHPu8rLJM7vO9U2ncv5Xpm9yOSeP9s1dXjZ5Ztfpm07l/K9N&#10;3+RyTh7tm7u8bPLMrtM3ncr57aZvcjknj/bNXV42eWbX6ZtO5fxvTN/kck4e7Zu7vGzyzK7TN53K&#10;+SdN3+RyTh7tm7u8bPLMrtM3ncr5p0zf5HJOHu2bu7xs8syu0zedyvnfmr7J5Zw82jd3ednkmV2n&#10;bzqV878zfZPLOXm0b+7ysskzu07fdCrnf6++rxq+D39XQy7n5NG+ucvLJs/sUSe1nX/a9G2dk0ez&#10;uUt9c1a/bXNmd/v3VDqV838wfZOrA/Koc+7yssn7nP2Pxrk9N3nUOXfJOWc5bpszu9s1Rqdy/k+m&#10;b3J1QB51zl1eNnlm13kOpVM5/2fTN7mck0f75i4vmzyz6/RNp3L+GdM3uZyTR/vmLi+bPLPr9E2n&#10;cv5Z0ze5nJNH++YuL5s8s+v0Tady/jnTN7mck0f75i4vmzyz6/RNp3L+edM3uZyTR/vmLi+bPLPr&#10;9E2ncv4F0ze5nJNH++YuL5s8s+v0Tady/i+mb3I5J4/2zV1eNnlm1+mbTuX8i6Zvcjknj/bNXV42&#10;eWbX6ZtO5fwO0ze5nJNH++auhewrB3of/r6EfCG74VWym10Ts+196WH2l9T3hHPKOXnUOXfJOWeb&#10;ZefM7vbvqXQs5/9q+iaXc/Koc+7ysskze/S4V9v5v5m+rXPyaDZ3qW/O6rdtzuxu1zedyvmXTd/k&#10;6oA86py7vGzyPmd/xTi35yaPOucuOecsx21zZne7xuhUzr9q+iZXB+RR59zlZZNndp3nUDqV86+Z&#10;vsnlnDzaN3d52eSZXadvOpXzfzd9k8s5ebRv7vKyyTO7Tt90KudfN32Tyzl5tG/u8rLJM7tO33Qq&#10;598wfZPLOXm0b+7ysskzu07fdCrnd5q+yeWcPNo3d3nZ5Jldp286lfNvmr7J5Zw82jd3ednkmV2n&#10;bzqV8/8wfZPLOXm0b+7yssl7n33FQO/D39W45254FefNLjn/lvq22ZjJo9nc5WWTq2/Omd3t31vo&#10;UM6/bfoml3PyqHPu8rLJM3t0/dd2/h3Tt3VOHs3mLvXNWf22zZnd7fqmUzn/T9M3uTogjzrnLi+b&#10;PLPrXN90KuffNX2Tyzl5tG/u8rLJM7tO33Qq598zfZPLOXm0b+7yssn7nP1949yemzzqnLvknLMc&#10;t82Z3e05lE7lfKvpm1wdkEedc5eXTZ7ZdR5T6VTOf2D6Jpdz8mjf3OVlk2d2nb7pVM5/aPoml3Py&#10;aN/c5WWTZ3advulUzn9k+iaXc/Jo39zlZZNndp2+6VTOf2z6Jpdz8mjf3OVlk2d2nb7pVM7/y/RN&#10;Lufk0b65y8smz+w6fdOpnP9EfV8+fB/+voRczsmjfXOXl02e2aNOajv/b9O3dU4ezeYu9c1Z/bbN&#10;md3t5286lfO7TN/k6oA86py7vGzyzK5zfdOpnA+WlBsez8nlnDzaN3d52eSZXadvOpXzRaZvcjkn&#10;j/bNXV42eWbX6ZtO5Xw70ze5nJNH++YuL5s8s+v0Tadyvr3pm1zOyaN9c5eXTZ7ZdfqmUznfwfRN&#10;Lufk0b65y8smz+w6fdOpnO9o+iaXc/Jo39zlZZP3Ofs+xrk9N3nUOXfJOWc5bpszu9vPwHQq5/c1&#10;fZOrA/Koc+7ysskzu85jKp3K+WLTN7mck0f75i4vmzyz6/RNp3J+P9M3uZyTR/vmLi+bPLPr9E2n&#10;cr6T6ZtczsmjfXOXl01+r2RfNtD78Hc1bnbDq5y72bVwbps9Ya6dfX/1PSFLzsmj2dylc3O2WXbO&#10;7G6v1+hYzh9g+iaXc/Koc+7ysskze/TYU9v5A03f1jl5NJu71Ddn9ds2Z3a365tO5Xxn0ze5OiCP&#10;OucuL5s8s+tc33Qq57uYvsnlnDzaN3d52eSZXadvOpXzXU3f5HJOHu2bu7xs8syu0zedyvmM6Ztc&#10;zsmjfXOXl02e2XX6plM5nzV9k8s5ebRv7vKyyTO7Tt90Kudzpm9yOSeP9s1dXjZ5Ztfpm07lfInp&#10;m1zOyaN9c5eXTd7n7KXGuT03edQ5d8k5ZzlumzO728/AdCrnDzJ9k6sD8qhz7vKyyTN7oH9pHr4t&#10;Kv/drrltXz5qPrXczii38dtdzdsO5RPjr7WONT/Y9G2dk2t3JJu7vGxy9c25d9mXDvQ+/H0Jz7lw&#10;7oZXOXezS853U982GzN5NJu7vGxynZtzZnd7PKdDOf8F0ze5nJNHnXOXl02e2aPrv7bzXzR9W+fk&#10;0WzuUt+c1W/bnNndrm86lfPdTd/k6oA86py7vGzyzK5zfdOpnP+S6ZtczsmjfXOXl02e2XX6plM5&#10;X2b6Jpdz8mjf3OVlk2d2nb7pVM4fYvoml3PyaN/c5WWTZ3advulUzh9q+iaXc/Jo39zlZZNndp2+&#10;6VTOl5u+yeWcPNo3d3nZ5Jldp286lfM9TN/kck4e7Zu7vGzyzK7TN53K+QrTN7mck0f75i4vmzyz&#10;6/RNp3I+b/oml3PyaN/c5WWT9zl7pXFuz00edc5dcs5ZjtvmzO72b1x0Kuer1Pclw/fh70vI1QF5&#10;1Dl3ednkmT3qpLbz1aZv65w8ms1d6puz+m2bM7vb9U2ncr7G9E2uDsijzrnLyybP7DrXN53K+Z6m&#10;b3I5J4/2zV1eNnlm1+mbTuV8rembXM7Jo31zl5dNntl1+qZTOV9n+iaXc/Jo39zlZZNndp2+6VTO&#10;15u+yeWcPNo3d3nZ5Jldp286lfO9TN/kck4e7Zu7vGzyzK7TN53K+cNM3+RyTh7tm7u8bPLMrtM3&#10;ncr5L5u+yeWcPNo3d3nZ5Jldp286lfO9Td/kck4e7Zu7vGzyzK7TN53K+QbTN7mck0f75i4vmzyz&#10;6/RNp3L+cNM3uZyTR/vmLi+bPLPr9E2ncr6P6ZtczsmjfXPXQvbFA70Pf1dDvpDd8CrZza6J2fa+&#10;9DD7Eep7wjnlnDzqnLvknLPNsnOfsvc1zq0H8ui5uUvOOctx25zZ3X5HRadyvp/p+/+zd95Rs51V&#10;GZ+QEHpAk9yLRiDkXkIgIB1CCQRC7zWEHkSa0gOREhI6CSF0CAEFlGIDQbGjgqKoWLEgVqxYgyii&#10;IGJ8nzNnPn/ryZ6Tb539cv84a99Z45d9f5f9zPt7cs7McJcLcnVAnnXOXVE2eWWv32t6O7+l9e3O&#10;ybPZ3KW+Oavfqbmy513fdCrnt7K+ydUBedY5d0XZ5JXd5/qmUzk/wfoml3PybN/cFWWTV3afvulU&#10;zm9tfZPLOXm2b+6Ksskru0/fdCrnt7G+yeWcPNs3d0XZ5JXdp286lfPbWt/kck6e7Zu7omzyyu7T&#10;N53K+e2sb3I5J8/2zV1RNnll9+mbTuX8ROubXM7Js31zV5RNXtl9+qZTOb+99U0u5+TZvrkryiav&#10;7D5906mc38H6Jpdz8mzf3BVlkx+Q7Net9Bj+viTMHnmXc4+7ds7t2Vvm3tknqe8tWXJOns3mLp2b&#10;s2f5XNnz/vs1OpbzO1rf5HJOnnXOXVE2eWWv7z29nd/J+nbn5Nls7lLfnNXv1Lyk7JPNuZ+bPHtu&#10;7pJzznI+NVf2vHsqncr5na1vcnVAnnXOXVE2eWX3uafSqZzfxfoml3PybN/cFWWTV3afvulUzu9q&#10;fZPLOXm2b+6Ksskru0/fdCrnd7O+yeWcPNs3d0XZ5JXdp286lfO7W9/kck6e7Zu7omzyyu7TN53K&#10;+T2sb3I5J8/2zV1RNnll9+mbTuX8ntY3uZyTZ/vmriibvLL79E2ncn4v65tczsmzfXNXlE1e2X36&#10;plM5v7f1TS7n5Nm+uSvKJq/sPn3TqZzfR32/dngMf1dDLufk2b65K8omr+x1J72d39f6dufk2Wzu&#10;Ut+c1e/UXNnz/vtUOpXz+1nf5OqAPOucu6Js8sruc33TqZzf3/oml3PybN/cFWWTV3afvulUzh9g&#10;fZPLOXm2b+6KssmXnP1Ac+7nJs865y455yzHU3Nlz3sPpVM5f5D1Ta4OyLPOuSvKJq/sPvdUOpXz&#10;B1vf5HJOnu2bu6Js8sru0zedyvlDrG9yOSfP9s1dUTZ5Zffpm07l/BTrm1zOybN9c1eUTV7Zffqm&#10;Uzl/qPVNLufk2b65K8omr+w+fdOpnJ9qfZPLOXm2b+6Ksskru0/fdCrnD7O+yeWcPNs3d0XZ5JXd&#10;p286lfOHW9/kck6e7Zu7drJfs9Jj+PsS8p3skXfJHndtzfbXssDsR6jvLeeUc/Ksc+6Sc86e5XNl&#10;z/vvW+hYzh9pfZPLOXnWOXdF2eSVvb7v9Xb+KOvbnZNns7lLfXNWv1NzZc+7vulUzh9tfZOrA/Ks&#10;c+6Ksskru8/1Tady/hjrm1zOybN9c1eUTV7ZffqmUzk/zfoml3PybN/cFWWTLzn7sebcz02edc5d&#10;cs5Zjqfmyp73Hkqncv5t1je5OiDPOueuKJu8svvcU+lUzh9nfZPLOXm2b+6Ksskru0/fdCrn3259&#10;k8s5ebZv7oqyySu7T990KuePt77J5Zw82zd37WSfv9Jj+O80yXeyR94le9y1NdtfywKzn6C+t5xT&#10;zsmzzrlLzjl7ls+VPe/zGh3L+ROtb3I5J886564om7yy1/e93s6fZH27c/JsNnepb87qd2qu7HnX&#10;N53K+ZOtb3J1QJ51zl1RNnll97m+6VTOv8P6Jpdz8mzf3BVlk1d2n77pVM6/0/oml3PybN/cFWWT&#10;V3afvulUzp9ifZPLOXm2b+6Ksskru0/fdCrnT7W+yeWcPNs3d+1kv3qlx/D9m3wne+RdssddW7P9&#10;tSww+2nqe8s55Zw865y75JyzZ/lc2fM+n9OxnD/d+iaXc/Ksc+6Ksskre33f6+38Gda3OyfPZnOX&#10;+uasfqfmJWU/05z7ucmz5+YuOecs51NzZc+7p9KpnD/L+iZXB+RZ59wVZZNXdp97Kp3K+enWN7mc&#10;k2f75q4om7yy+/RNp3L+bOubXM7Js31zV5RNXtl9+qZTOX+O9U0u5+TZvrkryiZffPZ5Kz2G7/7h&#10;uUfexfm4S87PUN+ejZk8m81dUTa5+uZc2fM+r9GhnH+X9U0u5+RZ59wVZZNX9vr67+38uda3OyfP&#10;ZnOX+uasfqfmyp53fdOpnD/P+iZXB+RZ59wVZZNXdp/rm07l/PnWN7mck2f75q4om7yy+/RNp3L+&#10;AuubXM7Js31zV5RNXtl9+qZTOT/T+iaXc/Js39wVZZNXdp++6VTOX2h9k8s5ebZv7oqyyRef/aqV&#10;HsP37/DcI+/ifNwl52epb8/GTJ7N5q4om1x9c67seZ/P6VDOz7a+yeWcPOucu6Js8iVnv8ic+7nJ&#10;s865S845y/HUXNnzrjE6lfMXW9/k6oA865y7omzyyl6/x/Z2/hLr252TZ7O5S31zVr9Tc2XPu77p&#10;VM5fan2TqwPyrHPuirLJK7vP9U2ncv4y65tczsmzfXNXlE1e2X36plM5f7n1TS7n5Nm+uSvKJq/s&#10;Pn3TqZy/wvoml3PybN/ctZN97kqP4bs/+U72yLtkj7u2ZvtrWWD2K9X3lnPKOXnWOXfJOWfP8rmy&#10;531eo2M5P8f6Jpdz8qxz7oqyySt7fd/r7fxc69udk2ezuUt9c1a/U3Nlz7u+6VTOX2V9k6sD8qxz&#10;7oqyySu7z/VNp3J+nvVNLufk2b65K8omr+w+fdOpnL/a+iaXc/Js39wVZZNXdp++6VTOz7e+yeWc&#10;PNs3d0XZ5JXdp286lfPXWN/kck6e7Zu7drLPWekxfP8m38keeZfscdfWbH8tX6fs18r5liydmzx7&#10;bu7SuTl7ls+VPe8zMh3L+eusb3I5J886564om7yy1/ee3s5fb327c/JsNnepb87qd2qu7HnXN53K&#10;+Rusb3J1QJ51zl1RNnll97m+6VTO32h9k8s5ebZv7oqyySu7T990Kudvsr7J5Zw82zd3Rdnkld2n&#10;bzqV8zdb3+RyTp7tm7uibPLK7tM3ncr5W6xvcjknz/bNXVE2+eKzX7nSY/juH5575F2cj7vk/AL1&#10;7dmYybPZ3BVlk6tvzpU97/M5Hcr5W61vcjknzzrnriibvLLX139v5xda3+6cPJvNXeqbs/qdmit7&#10;3vVNp3L+NuubXB2QZ51zV5RNXtl9rm86lfO3W9/kck6e7Zu7omzyyu7TN53K+Xdb3+RyTp7tm7ui&#10;bPLK7tM3ncr591jf5HJOnu2bu6Js8sru0zedyvk7rG9yOSfP9s1dUTb5krPfKeevGB7D928/N3nW&#10;OXfJOWc5npore95nZDqV83dZ3+TqgDzrnLuibPLKXl+DvZ1/r/Xtzsmz2dylvjmr36m5sudd33Qq&#10;599nfZOrA/Ksc+6Ksskru8/1Tady/m7rm1zOybN9c1eUTV7ZffqmUzl/j/VNLufk2b65K8omr+w+&#10;fdOpnL/X+iaXc/Js39wVZZNXdp++6VTO32d9k8s5ebZv7oqyySu7T990Kuffb32Tyzl5tm/u2sl+&#10;+UqP4bs/+U72yLtkj7u2ZvtrWWD2D6jvLeeUc/Ksc+6Sc86e5XNlz/s+Rsdy/oPWN7mck2edc1eU&#10;TV7Z6/teb+c/ZH27c/JsNnepb87qd2qu7HnXN53K+Q9b3+TqgDzrnLuibPLK7nN906mcv9/6Jpdz&#10;8mzf3BVlk1d2n77pVM4/YH2Tyzl5tm/uirLJl5z9I+bcz02edc5dcs5Zjqfmyp73Hkqncv5B65tc&#10;HZBnnXNXlE1+QLJfttJj+P4dZo+8y7nHXTvn9uwtc+/sD6nvLVlyTp7N5i6dm7Nn+VzZ865vOpbz&#10;H7W+yeWcPOucu6Js8spe33t6O/8x69udk2ezuUt9c1a/U3Nlz7u+6VTOP2x9k6sD8qxz7oqyySu7&#10;z/VNp3L+49Y3uZyTZ/vmriibvLL79E2ncv4T1je5nJNn++auKJu8svv0Tady/pPWN7mck2f75q4o&#10;m7yy+/RNp3L+U9Y3uZyTZ/vmriibfPHZL13pMXz3D8898i7Ox11y/tPq27Mxk2ezuSvKJlffnCt7&#10;3udzOpTzn7G+yeWcPOucu6Js8speX/+9nf+s9e3OybPZ3KW+Oavfqbmy513fdCrnH7G+ydUBedY5&#10;d0XZ5JXd5/qmUzn/OeubXM7Js31zV5RNvuTsnzfnfm7yrHPuknPOcjw1V/a8eyqdyvkvWN/k6oA8&#10;65y7omzyyu5zT6VTOf+o9U0u5+TZvrkryiav7D5906mcf0x9v2R4DN+/yeWcPNs3d0XZ5JW97qS3&#10;81+0vt05eTabu9Q3Z/U7NVf2vPdvOpXzX7K+ydUBedY5d0XZ5JXd5/qmUzn/uPVNLufk2b65K8om&#10;r+w+fdOpnP+y9U0u5+TZvrkryiav7D5906mc/4r1TS7n5Nm+uSvKJq/sPn3TqZx/wvoml3PybN/c&#10;FWWTV3afvulUzn/V+iaXc/Js39wVZZNXdp++6VTOf019v3h4DN+/yeWcPNs3d0XZ5JW97qS381+3&#10;vt05eTabu9Q3Z/U7NVf2vO/fdCrnn7S+ydUBedY5d0XZ5JXd5/qmUzn/DeubXM7Js31zV5RNXtl9&#10;+qZTOf9N65tczsmzfXNXlE2+5OzfMud+bvKsc+6Sc85yPDVX9rz3UDqV89+2vsnVAXnWOXdF2eSV&#10;3eeeSqdy/jvWN7mck2f75q4om7yy+/RNp3L+u9Y3uZyTZ/vmriib/IBkv2ilx/DdP8weeZdzj7t2&#10;zu3ZW+be2Z9S31uy5Jw8m81dOjdnz/K5sue9f9OxnP+e9U0u5+RZ59wVZZNX9nAVSvnqoPa8zPg8&#10;eJzPaD/PbM/Nr4vHX4e039j8WXes+fetb3dOrt2ZbO6KssnVN+fKnnd906Gc/4H1TS7n5Fnn3BVl&#10;k1d2n+ubTuX8D61vcjknz/bNXVE2eWX36ZtO5fzT1je5nJNn++auKJu8svv0Tady/kfWN7mck2f7&#10;5q4om7yy+/RNp3L+GeubXM7Js31zV5RNfkCyz17pMXz/DrNH3uXc466dc3v2lrl39h+r7y1Zck6e&#10;zeYunZuzZ/lc2fM+n9OxnP+J9U0u5+RZ59wVZZNX9vre09v5n1rf7pw8m81d6puz+p2al5T9Z+bc&#10;z02ePTd3yTlnOZ+aK3vePZVO5fzPrW9ydUCedc5dUTZ5Zfe5p9KpnP+F9U0u5+TZvrkryiav7D59&#10;06mcf9b6Jpdz8mzf3BVlk1d2n77pVM7/0voml3PybN/cFWWTV3afvulUzv9KfZ81PIbv/uRyTp7t&#10;m7uibPLKXnfS2/lfW9/unDybzV3qm7P6nZore97nczqV87+xvsnVAXnWOXdF2eSV3ef6plM5/1vr&#10;m1zOybN9c1eUTV7ZffqmUzn/O+ubXM7Js31zV5RNXtl9+qZTOf+c9U0u5+TZvrkryiav7D5906mc&#10;/731TS7n5Nm+uSvKJq/sPn3TqZz/g/VNLufk2b65K8omr+w+fdOpnP+j+n7h8Bi+f5PLOXm2b+6K&#10;sskre91Jb+f/ZH27c/JsNnepb87qd2peUvY/m3M/N3n23Nwl55zlfGqu7Hn/nQedyvm/WN/k6oA8&#10;65y7omzyyu5zT6VTOb/I+iaXc/Js39wVZZNXdp++6VTOP299k8s5ebZv7oqyySu7T990Kuf/an2T&#10;yzl5tm/uirLJK7tP33Qq51+wvsnlnDzbN3dF2eSV3advOpXzf7O+yeWcPNs3d0XZ5Ack+8z2/1ra&#10;/p9LPWtnHnmXc4+7ds7t2Vvm3tn/rr63ZOnc5Nls7tK5OXuWz5U97/sYHcv5F61vcjknzzrnriib&#10;vLLX957ezv/D+nbn5Nls7lLfnNXv1FzZ865vOpXzL1nf5OqAPOucu6Js8sruc33TqZz/p/VNLufk&#10;2b65K8omr+w+fdOpnP+X9U0u5+TZvrkryiav7D5906mcf9n6Jpdz8mzf3BVlk1d2n77pVM6/Yn2T&#10;yzl5tm/uirLJD0j2C1Z6DN+/w+yRdzn3uEvn/m8592zM5Nls7oqyyeWcc2XP+4xMh3L+VeubXM7J&#10;s865K8omr+z19d/b+f9Y3+6cPJvNXeqbs/qdmit73vVNp3L+NeubXB2QZ51zV5RNXtl9rm86lfP/&#10;tb7J5Zw82zd3Rdnkld2nbzqV84utb3I5J8/2zV1RNnll9+mbTuV8dWR74vM4uZyTZ/vmriibvLL7&#10;9E2ncn6Q9U0u5+TZvrkryiav7D5906mcX0Z9P394DN/9yeWcPNs3d0XZ5JW97qS384Otb3dOns3m&#10;LvXNWf1OzZU97/sYncr5IdY3uTogzzrnriibvLL7XN90KueXtb7J5Zw82zd3Rdnkld2nbzqV80Ot&#10;b3I5J8/2zV1RNnll9+mbTuX8ctY3uZyTZ/vmriibvLL79E2ncn5565tczsmzfXNXlE1e2X36plM5&#10;v4L1TS7n5Nm+uSvKJl9y9hXNuZ+bPOucu+R8mJ+30mP4/k0u5+Rdssesrdn+WsZ5SdlXUt9bzinn&#10;5Nlzc5ecc/Ysnyt73ndgOpbzK1vf5HJOnnXOXVE2eWWv73u9nV/F+nbn5Nls7lLfnNXv1FzZ865v&#10;OpXzw6xvcnVAnnXOXVE2+W6zj2kv6srtqf85xWu3n5dvz9uOP49qP6/Wnsr68OGr1cPaPx/Xnptf&#10;m/8NxoPbb5x8nQ8ffvJ1DjvylH2HHXlim7XnduPPk9tPZeh/W5F5ntPw8Es5Nxj/WT82OYfs/N6j&#10;jjrtJnpeMuOy7c/oNSpPr+sx7XnC+M/6qV+bn6tjDlpdZf1bl/i/rbqdHf46N+71OvfjP7l5nfrf&#10;o5SHU/adccSp7Z+PC/6MXtsp+4454m37Pnv459tTu24e/LlD2+9dtP+zh1+0X36veMRF+x/bnrc4&#10;4vP7bjG5+5ONf2DfA9vzjCOmXucHhtd5yc5OarlXb893tRd6cSvuC+3nSe1gGy+Xa/+ruXsal2f9&#10;uc3vq+MHj88zW2H6z5zdft6v/RR74kOud9IFp17vpMsfv1p9Y1ug37t3e/LXxuP9228+pT2v0Z6b&#10;/a2vF23+mVnKUNYrg6zr7zLr6S3nPrvIUoayXhNkPXOXWc9tOSfvIuv8MestQdYHd5l1/5ZzimVd&#10;Wndfan2f2M745fbz3tbd11oBXz6yX3dfGbMOamf0rGseu7us3Xa3ahk61+WCrCfsMmu33R06Zl01&#10;yHr3LrOi7jb//jdtl7hXf+5aq9Xpe9f36v2Nb35trql29NXnrnX63sNucP7e27V/vnx7ntSeuobv&#10;0hY+rv2B97bX+5L2c5Oja/24xnWt6z9/3fbUn9c/61fbPfzc/Hn9/uHtufnzt23/rJyj2vNq7fnQ&#10;o1erC/asX+ON27z5tXmNl22/8dCjL9hzp3163uLqDz1azwv2nNh+X3s2r/v27Z/1Oh7TXvcjWuj7&#10;289XtJ+b19HQpd6jntz+M49u/5lntZ9PbT95j/rI0e29orm8tHvUyS3otPbc5G67Rz1jzHpekHXQ&#10;tXeXdcddZilD53ppkPWAXWbdbZdZLx6zzguy3tc561Vj1vlB1ld3mXV0O9c12pN9tX8dJ9/L9O/J&#10;05vPZ7afZwX/nnxmF/+ePKNl7Ob9Rf+eKOs5QdbB7Yy7yXpWy7pxe/KMm38+qP3+g8enMpT1wiDr&#10;prvM2u29VxnKOjfIet4us57aXvfpuzjXOWPW64Ksz+0ya7fnUobO9aYg64bH7K6vZ7cztbeES+1L&#10;Gcp6e5D1yF1mPb7lnLyLLGUo611B1jt3mfWslnNjyzquzZv3Bn8v+Vhj+rX5d7XFT76X3KxJu0K7&#10;9qa+M9zs2Cvs/cSxT9h7s2M/3p5X2Hti2xm9j3y1nfMJLfCK7f3v+e3n5jW0P77z/tf+yK6/U9zo&#10;ga9tf/r/f232aYe/J/Y4x0ltr94PL2oBp7bXf/V2jnNwjsu1c2xeQ/vtSa/vaJ8tP3UpXt9x/Kf2&#10;Xun40/e+4/g97fmprV71PeBJLfC89vMFeD3tJey8nshJj9dwUguRk6e17Ie37Avbz3PxGuTEu2h/&#10;fPg19e/U+k9Mfw/d7D28/eHNv+9HtX++Wnseuu/SP6cduu/0vYfu+/SeU9ufP649N782n5Pk7NB9&#10;Z++5z74T9rynPae+Q164/4Q9F+6/0p4v7n98+/nR9nxD+8+8YXL3WY2ftu9D7fnpYff+zQtoPzev&#10;oalcnTa8ztMv0f/Jjencer9pt9zhmts4oYcrjZ8Ft53xi8PrlovpjDNaxpntufm1eY2t8uGzql6r&#10;vCtv9fbhcYn5i+2Q5D5rt86jXXqqA81zs6+M1+JZmslbTCqbu+SBs2f5XNnz+qZjOb+K9U0u5+RZ&#10;59wVZZMvOfswc+7nJs865y455yzHU3Nlz7vG6FTOr2p9k6sD8qxz7oqyySt7/Z7b2/nVrG93Tp7N&#10;5i71zVn9Ts2VPe/6plM5/wbrm1wdkGedc1eUTb7kbP1dzeYzs59TM3nWOXfJOWfP8nlx2W9b6bHy&#10;c+7MI+9y7nGXnB+uvj0bM3k2m7uibHKdm3Nlz7un0qGcH2F9k8s5edY5d0XZ5JW9vv57Oz/S+nbn&#10;5Nls7lLfnNXv1FzZ865vOpXzPdY3uTogzzrnriibfMnZe825n5s865y75JyzHE/NlT3vGqNTOb+6&#10;9U2uDsizzrkryiav7D7voXQq599kfZPLOXm2b+6Ksskru0/fdCrn32x9k8s5ebZv7oqyySu7T990&#10;KudHWd/kck6e7Zu7omzyJWd/izn3c5NnnXOXnHOW46m5sud9ZqJTOb+G9U2uDsizzrkryiav7D73&#10;VDqV82ta3+RyTp7tm7uibPLK7tM3ncr5taxvcjknz/bNXVE2eWX36ZtO5fxo65tczsmzfXPXTvaF&#10;Kz2Gvy8h38keeZfscdfWbH8tX6fsa8v5liydmzx7bu7SuTl7ls+VPe8zEx3L+THWN7mck2edc1eU&#10;TV7Z63tPb+f7rG93Tp7N5i71zVn9Ts2VPe/6plM53299k6sD8qxz7oqyyZecfR1z7ucmzzrnLjnn&#10;LMdTc2XPu8boVM6Ptb7J1QF51jl3Rdnkld3nPZRO5fy61je5nJNn++auKJu8svv0Tadyfpz1TS7n&#10;5Nm+uSvKJq/sPn3TqZxfz/oml3PybN/cFWWTLzn7+ubcz02edc5dcs5Zjqfmyp73mYlO5fx465tc&#10;HZBnnXNXlE1e2X3uqXQq5zewvsnlnDzbN3dF2eSV3advOpXzG1rf5HJOnu2bu6Js8sru0zedyvm3&#10;Wt/kck6e7Zu7drLfutJj+Lsa8p3skXfJHndtzfbX8nXKvpGcb8nSucmz5+YunZuzZ/lc2fM+M9Gx&#10;nN/Y+iaXc/Ksc+6Ksskre33v6e38Jta3OyfPZnOX+uasfqfmyp53fdOpnN/U+iZXB+RZ59wVZZNX&#10;dp/rm07l/GbWN7mck2f75q4om3zJ2Tc3535u8qxz7pJzznI8NVf2vHsqncr5LaxvcnVAnnXOXVE2&#10;eWX3uafSqZzf0voml3PybN/cFWWTV3afvulUzm9lfZPLOXm2b+6KssmXnH2COfdzk2edc5ecc5bj&#10;qbmy572H0qmc39r6JlcH5Fnn3BVlk1d2n3sqncr5baxvcjknz/bNXVE2eWX36ZtO5fy21je5nJNn&#10;++auKJu8svv0Tadyfjv1fcHwGP6+hFzOybN9c1eUTb7k7BPNuZ+bPOucu+ScsxxPzZU97zMTncr5&#10;7a1vcnVAnnXOXVE2eWWv73u9nd/B+nbn5Nls7lLfnNXv1FzZ865vOpXzk6xvcnVAnnXOXVE2eWX3&#10;ub7pVM7vaH2Tyzl5tm/uirLJl5x9J3Pu5ybPOucuOecsx1NzZc+7p9KpnJ9sfZOrA/Ksc+6Ksskr&#10;u889lU7l/M7WN7mck2f75q4om7yy+/RNp3J+F+ubXM7Js31zV5RNXtl9+qZTOb+r9U0u5+TZvrkr&#10;yiZfcvbdzLmfmzzrnLvknLMcT82VPe8zE53K+d2tb3J1QJ51zl1RNnll97mn0qmc38P6Jpdz8mzf&#10;3BVlk1d2n77pVM7vqb7fMjyGv6shl3PybN/cFWWTLzn7Xubcz02edc5dcs5Zjqfmyp73Hkqncn5v&#10;65tcHZBnnXNXlE1e2ev7Xm/n97G+3Tl5Npu71Ddn9Ts1V/a865tO5fy+1je5OiDPOueuKJu8svtc&#10;33Qq5/ezvsnlnDzbN3dF2eRLzr6/Ofdzk2edc5ecc5bjqbmy591T6VTOH2B9k6sD8qxz7oqyySu7&#10;zz2VTuX8gdY3uZyTZ/vmriibvLL79E2ncv4g65tczsmzfXNXlE1e2X36plM5f7D1TS7n5Nm+uSvK&#10;Jl9y9kPMuZ+bPOucu+ScsxxPzZU97zMTncr5KdY3uTogzzrnriibvLJX+m/Yh18Htf97mfF5cPup&#10;+Yz2PLM9N78uHn8d0n5j82fdseaHWt/unFy7M9ncFWWTq2/Oi8t+80qP4e9LeM6dc4+8y7nHXXJ+&#10;qvr2bMzk2WzuirLJdW7OlT3vfk6Hcv4w65tczsmzzrkryiZfcvbDzbmfmzzrnLvknLMcT82VPe8a&#10;o1M5f4T1Ta4OyLPOuSvKJq/s9Xtsb+ePtL7dOXk2m7vUN2f1OzVX9rzrm07l/FHWN7k6IM86564o&#10;m3zJ2Y82535u8qxz7pJzznI8NVf2vGuMTuX8MdY3uTogzzrnriibvLL7vIfSqZyfZn2Tyzl5tm/u&#10;irLJK7tP33Qq54+1vsnlnDzbN3dF2eSV3advOpXzb7O+yeWcPNs3d0XZ5EvOfpw593OTZ51zl5xz&#10;luOpubLnfWaiUzn/duubXB2QZ51zV5RNXtl97ql0KuePt77J5Zw82zd3Rdnki89+00qP4e9qwnOP&#10;vIvzcZecP0F9ezZm8mw2d0XZ5Oqbc2XPu5/ToZw/0foml3PyrHPuirLJl5z9JHPu5ybPOucuOecs&#10;x1NzZc+7xuhUzp9sfZOrA/Ksc+6Ksskre/0e29v5d1jf7pw8m81d6puz+p2aK3ve9U2ncv6d1je5&#10;OiDPOueuKJt8ydlPMed+bvKsc+6Sc85yPDVX9rxrjE7l/KnWN7k6IM86564om7yy+7yH0qmcP836&#10;Jpdz8mzf3BVlk1d2n77pVM6fbn2Tyzl5tm/uirLJK7tP33Qq58+wvsnlnDzbN3dF2eRLzn6mOfdz&#10;k2edc5ecc5bjqbmy531molM5f5b1Ta4OyLPOuSvKJq/sPvdUOpXz061vcjknz/bNXVE2+QHJfuNK&#10;j+HvS8LskXc597hr59yevWXunf1s9b0lS87Js9ncpXNz9iyfK3ve/ZyO5fw51je5nJNnnXNXlE2+&#10;5OwzzLmfmzzrnLvknLMcT82VPe8ao1M5/y7rm1wdkGedc1eUTV7Z6/f33s6fa327c/JsNnepb87q&#10;d2qu7HnXN53K+fOsb3J1QJ51zl1RNnll97m+6VTOn299k8s5ebZv7oqyyZec/QJz7ucmzzrnLjnn&#10;LMdTc2XPu6fSqZyfaX2TqwPyrHPuirLJK7vPPZVO5fyF1je5nJNn++auKJu8svv0Tadyfpb1TS7n&#10;5Nm+uSvKJl9y9tnm3M9NnnXOXXLOWY6n5sqe9x5Kp3L+IuubXB2QZ51zV5RNXtl97ql0Kucvtr7J&#10;5Zw82zd37WS/YaXH8Pcl5DvZI++SPe7amu2vZYHZL1HfW84p5+RZ59wl55w9y+fKnnc/p2M5f6n1&#10;TS7n5Fnn3BVlky85+2Xm3M9NnnXOXXLOWY6n5sqed43RqZy/3PomVwfkWefcFWWTV/b6s0Vv56+w&#10;vt05eTabu9Q3Z/U7NVf2vOubTuX8ldY3uTogzzrnriibvLL7XN90KufnWN/kck6e7Zu7omzyJWef&#10;a8793ORZ59wl55zleGqu7Hn3VDqV81dZ3+TqgDzrnLuibPLK7nNPpVM5P8/6Jpdz8mzf3BVlk1d2&#10;n77pVM5fbX2Tyzl5tm/uirLJK7tP33Qq5+db3+RyTp7tm7uibPIlZ7/GnPu5ybPOuUvOOcvx1FzZ&#10;8z4z0amcv9b6JlcH5Fnn3LWT/fqVHsPf1ZDvZI+8S/a4a2u2v5YFZr9OfW85p5yTZ51zl5xz9iyf&#10;K3ve9U3Hcv5665tczsmzzrkryiZfcvYbzLmfmzzrnLvknLMcT82VPe8ao1M5f6P1Ta4OyLPOuSvK&#10;Jq/s9WeL3s7fZH27c/JsNnepb87qd2qu7HnXN53K+Zutb3J1QJ51zl1RNnll97m+6VTO32J9k8s5&#10;ebZv7oqyyZecfYE593OTZ51zl5xzluOpubLn3VPpVM7fan2TqwPyrHPuirLJK7vPPZVO5fxC65tc&#10;zsmzfXNXlE1e2X36plM5f5v1TS7n5Nm+uSvKJq/sPn3TqZy/3foml3PybN/cFWWTLzn7u825n5s8&#10;65y75JyzHE/NlT3vMxOdyvn3qO/XDY/h70vI1QF51jl3Rdnklb3upLfzd1jf7pw8m81d6puz+p2a&#10;K3ve9U2ncv5O65tcHZBnnXNXlE1e2X2ubzqV83dZ3+RyTp7tm7uibPIlZ3+vOfdzk2edc5ecc5bj&#10;qbmy591T6VTOv8/6JlcH5Fnn3BVlk1d2n3sqncr5u61vcjknz/bNXVE2eWX36ZtO5fw91je5nJNn&#10;++auKJt8ydnvNed+bvKsc+6Sc85yPDVX9rz3UDqV8/dZ3+TqgDzrnLuibPLK7nNPpVM5/37rm1zO&#10;ybN9c1eUTV7ZffqmUzn/AeubXM7Js31zV5RNXtl9+qZTOf9B65tczsmzfXNXlE2+5OwfMud+bvKs&#10;c+6Sc85yPDVX9rzPTHQq5z+svl87PIa/qyFXB+RZ59wVZZNX9rqT3s7fb327c/JsNnepb87qd2qu&#10;7HnXN53K+Qesb3J1QJ51zl1RNnll97m+6VTOf8T6Jpdz8mzf3BVlky85+4Pm3M9NnnXOXXLOWY6n&#10;5sqed0+lUzn/kPVNrg7Is865K8omr+w+91Q6lfMftb7J5Zw82zd3Rdnkld2nbzqV8x+zvsnlnDzb&#10;N3dF2eSV3advOpXzD1vf5HJOnu2bu6Js8iVn/7g593OTZ51zl5xzluOpubLnfWaiUzn/CeubXB2Q&#10;Z51zV5RNXtl97ql0Kuc/aX2Tyzl5tm/uirLJK7tP33Qq5z9lfZPLOXm2b+6KssmXnP3T5tzPTZ51&#10;zl1yzlmOp+bFZb9mpcfw9yXhuUfe5dzjLjn/GfXt2ZjJs9ncFWWTq3/OlT3vMxMdyvnPWt/kck6e&#10;dc5dUTZ5Za+v/97OP2J9u3PybDZ3qW/O6ndqrux51zedyvnPWd/k6oA865y7omzyJWf/vDn3c5Nn&#10;nXOXnHOW46m5suddY3Qq579gfZOrA/Ksc+6Ksskru897KJ3K+Uetb3I5J8/2zV1RNnll9+mbTuX8&#10;Y9Y3uZyTZ/vmriibvLL79E2ncv6L1je5nJNn++auKJt8ydm/ZM793ORZ59wl55zleGqu7HmfmehU&#10;zj9ufZOrA/Ksc+6Ksskru889lU7l/JfV9/nDY/jvNMnlnDzbN3dF2eSVve6kt/Nfsb7dOXk2m7vU&#10;N2f1OzUvKfsT5tzPTZ49N3fJOWc5n5ore957KJ3K+a9a3+TqgDzrnLuibPLK7nNPpVM5/zXrm1zO&#10;ybN9c1eUTV7ZffqmUzn/deubXM7Js31zV5RNXtl9+qZTOf+k9U0u5+TZvrkryiZfcvZvmHM/N3nW&#10;OXfJOWc5npore95nJjqV89+0vsnVAXnWOXdF2eQHJPvVKz2G799h9si7nHvctXNuz94y987+LfW9&#10;JUvOybPZ3KVzc/Ysnyt73vVNx3L+29Y3uZyTZ51zV5RNXtnre09v579jfbtz8mw2d6lvzup3al5S&#10;9u+acz83efbc3CXnnOV8aq7sefdUOpXzT1nf5OqAPOucu6Js8sruc0+lUzn/PeubXM7Js31zV5RN&#10;Xtl9+qZTOf9965tczsmzfXNXlE1e2X36plM5/wPrm1zOybN9c1eUTb7k7D80535u8qxz7pLzYT5v&#10;pcfw3Z9czsm7ZI9ZW7P9tYzzkrI/rb63nFPOybPn5i455+xZPlf2vM/IdCznf2R9k8s5edY5d0XZ&#10;5JW9vu/1dv4Z69udk2ezuUt9c1a/U/OSsv/YnPu5ybPn5i455yznU3Nlz7un0qmc/4n1Ta4OyLPO&#10;uSvKJq/sPvdUOpXzP7W+yeWcPNs3d0XZ5JXdp286lfM/s77J5Zw82zd3Rdnkld2nbzqV8z+3vsnl&#10;nDzbN3dF2eQHJPtVKz2G799h9si7nHvcpXP/hZx7NmbybDZ3Rdnkcs65sud9ZqJDOf+s9U0u5+RZ&#10;59wVZZNX9vr67+38L61vd06ezeYu9c1Z/U7NlT3v+qZTOf8r65tcHZBnnXNXlE1e2X2ubzqV87+2&#10;vsnlnDzbN3dF2eRLzv4bc+7nJs865y455yzHU3Nlz7un0qmc/631Ta4OyLPOuSvKJq/sPvdUOpXz&#10;v7O+yeWcPNs3d0XZ5JXdp286lfPPWd/kck6e7Zu7drLPXekxfPcn38keeZfscdfWbH8tC8z+e/W9&#10;5ZxyTp51zl1yztmzfF5S9j+Yc/dAnj03d8k5Zzmemit73mcmOpXzf7S+ydUBedY5d0XZ5JW9fq/p&#10;7fyfrG93Tp7N5i71zVn9Ts2VPe/6plM5/2frm1wdkGedc1eUTb7k7H8x535u8qxz7pJzznI8NVf2&#10;vGuMTuX8IuubXB2QZ51zV5RNXtl93kPpVM4/b32Tyzl5tm/uirLJF599zkqP4ft3eO6Rd3E+7pLz&#10;f1Xfno2ZPJvNXVE2ufrmXNnz7ud0KOdfsL7J5Zw865y7omzyJWf/mzn3c5NnnXOXnHOW46m5sudd&#10;Y3Qq5/9ufZOrA/Ksc+6Ksskre/0e29v5F61vd06ezeYu9c1Z/U7NlT3v+qZTOf8P65tcHZBnnXNX&#10;lE1e2X2ubzqV8y9Z3+RyTp7tm7uibPIlZ/+nOfdzk2edc5ecc5bjqbmy591T6VTO/8v6JlcH5Fnn&#10;3BVlkx+Q7Feu9Bi++4fZI+9y7nHXzrk9e8vcO/vL6ntLlpyTZ7O5S+fm7Fk+V/a865uO5fwr1je5&#10;nJNnnXNXlE1e2et7T2/n/219u3PybDZ3qW/O6ndqXlL2V825n5s8e27uknPOcj41V/a8eyqdyvn/&#10;WN/k6oA865y7omzyyu5zT6VTOf+a9U0u5+TZvrkryiav7D5906mc/6/1TS7n5Nm+uSvKJl9y9sXm&#10;3M9NnnXOXXLOWY6n5sqe9x5Kp3K+2tuerxgew/dvcnVAnnXOXVE2eWWvO+nt/CDr252TZ7O5S31z&#10;Vr9Tc2XPu77pVM4vY32TqwPyrHPuirLJK7vP9U2ncn6w9U0u5+TZvrkryiZfcvYh5tzPTZ51zl1y&#10;zlmOp+bKnndPpVM5v6z1Ta4OyLPOuSvKJq/sPvdUOpXzQ61vcjknz/bNXVE2eWX36ZtO5fxy1je5&#10;nJNn++auKJu8svv0Tadyfnnrm1zOybN9c1eUTX5Asl++0mP47h9mj7zLucddOvcV5NyzMZNns7kr&#10;yiaXc86VPe8zEx3K+RWtb3I5J886564om7yy19d/b+dXsr7dOXk2m7vUN2f1OzVX9rzrm07l/MrW&#10;N7k6IM86564om7yy+1zfdCrnV7G+yeWcPNs3d0XZ5EvOPsyc+7nJs865S845y/HUXNnz7ql0KudX&#10;tb7J1QF51jl3Rdnkld3nnkqncn4165tczsmzfXNXlE1e2X36plM5/wb1/bLhMXz/Jpdz8mzf3BVl&#10;ky85+xvNuZ+bPOucu+ScsxxPzZU97z2UTuX8cOubXB2QZ51zV5RNXtnr+15v50dY3+6cPJvNXeqb&#10;s/qdmit73vVNp3J+pPVNrg7Is865K8omr+w+1zedyvke65tczsmzfXNXlE2+5Oy95tzPTZ51zl1y&#10;zlmOp+bKnndPpVM5v7r1Ta4OyLPOuSvKJq/sPvdUOpXzb7K+yeWcPNs3d0XZ5IvPfulKj+G7f3ju&#10;kXdxPu6S829W356NmTybzV1RNrn65lzZ8+7ndCjnR1nf5HJOnnXOXVE2+ZKzv8Wc+7nJs865S845&#10;y/HUXNnzrjE6lfNrWN/k6oA865y7omzyyl6/x/Z2fk3r252TZ7O5S31zVr9Tc2XPu77pVM6vZX2T&#10;qwPyrHPuirLJl5x9tDn3c5NnnXOXnHOW46m5suddY3Qq59e2vsnVAXnWOXdF2eSV3ec9lE7l/Bjr&#10;m1zOybN9c9dO9ktWegzfv8l3skfeJXvctTXbX8sCs/ep7y3nlHPyrHPuknPOnuVzZc+7n9OxnO+3&#10;vsnlnDzrnLuibPIlZ1/HnPu5ybPOuUvOOcvx1FzZ864xOpXzY61vcnVAnnXOXVE2eWWvP1v0dn5d&#10;69udk2ezuUt9c1a/U3Nlz7u+6VTOj7O+ydUBedY5d0XZ5JXd5/qmUzm/nvVNLufk2b65K8omX3L2&#10;9c25n5s865y75JyzHE/Ni8t+8UqP4ft3eO6Rdzn3uEvOj1ffno2ZPJvNXVE2ufrnXNnz3kPpUM5v&#10;YH2Tyzl51jl3Rdnklb2+/ns7v6H17c7Js9ncpb45q9+pubLnXd90Kuffan2TqwPyrHPuirLJl5x9&#10;I3Pu5ybPOucuOecsx1NzZc+7xuhUzm9sfZOrA/Ksc+6Ksskru897KJ3K+U2sb3I5J8/2zV1RNnll&#10;9+mbTuX8ptY3uZyTZ/vmriibfMnZNzPnfm7yrHPuknPOcjw1f12yX7TSY/juH2aPvEv2uGvn3J69&#10;Ze6dfXP1vSVLHZBns7lL5+bsWT5X9rzPTHQs57ewvsnlnDzrnLuibPLKHq5CKV8d1J6XGZ8Hj/MZ&#10;7eeZ7bn5dfH465D2G5s/644139L6dufk2p3J5q4om1x9c67sedc3Hcr5raxvcjknzzrnriibfMnZ&#10;J5hzPzd51jl3yTlnOZ6aK3veNUancn5r65tcHZBnnXNXlE1e2St9kh1+Zd7H6FTOb2N9k8s5ebZv&#10;7oqyySu7T990Kue3tb7J5Zw82zd3Rdnki88+e6XH8P07PPfIuzgfd8n57dS3Z2Mmz2ZzV5RNrr45&#10;Lyn7RHPOc+rc5Nlzc5ecc/Ysnyt73mcmOpbz21vf5HJOnnXOXVE2eWWv77m9nd/B+nbn5Nls7lLf&#10;nNXv1FzZ865vOpXzk6xvcnVAnnXOXVE2eWX3ub7pVM7vaH2Tyzl5tm/uirLJl5x9J3Pu5ybPOucu&#10;Oecsx1NzZc+7p9KpnJ9sfZOrA/Ksc+6Ksskru889lU7l/M7WN7mck2f75q4om/yAZJ+10mP47h9m&#10;j7zLucddO+f27C1z7+y7qO8tWXJOns3mLp2bs2f5vKTsu5pz90CePTd3yTlnOZ6aK3veeyidyvnd&#10;rG9ydUCedc5dUTZ5Za/v972d3936dufk2WzuUt+c1e/UXNnzrm86lfN7WN/k6oA865y7omzyyu5z&#10;fdOpnN/T+iaXc/Js39wVZZMvOfte5tzPTZ51zl1yzlmOp+bKnndPpVM5v7f1Ta4OyLPOuSvKJq/s&#10;PvdUOpXz+6jvFw6P4fs3uZyTZ/vmriibvLLXnfR2fl/r252TZ7O5S31zVr9Tc2XPu5/TqZzfz/om&#10;VwfkWefcFWWTLzn7/ubcz02edc5dcs5Zjqfmyp53jdGpnD/A+iZXB+RZ59wVZZNXdp/3UDqV8wda&#10;3+RyTp7tm7uibPLK7tM3ncr5g6xvcjknz/bNXVE2eWX36ZtO5fzB1je5nJNn++auKJt8ydkPMed+&#10;bvKsc+6Sc87/x965gNtVlnd+R+RSNUgFQk6oNZAQEwGNFh0qRtFMRR1RpEhBRSIS4wUEEsBLCOAF&#10;70LEC4KCVK2XKpUqVfEC1vstWi9VQ2ttHa2OjiPVOmW8Me9/77UPv3l598qa9X7y9FnPd86z2Oc7&#10;/33e3/5+/73W3iepjRy3rQfHPsf+p6X2Py6due8mL7LvZpacH6u+PRtr5lk2Z0Vs5vLAdWX3e49M&#10;h3L+Z65v5nLOPOucsyI288qenP+lnR/n+vbOmWfZnKW+uVa/beshsY93zv2+mWf3zVlyzrWct60r&#10;u981lU7l/HGub+bqgHnWOWdFbOaVXeaaSqdy/njXN3M5Z57tm7MiNvPKLtM3ncr5E1zfzOWcebZv&#10;zorYzCu7TN90KucnuL6ZyznzbN+cFbGZD5n9ROfc75t51jlnyfl4vXmkz/Hv38zlnHkRdsOayfaP&#10;pVkPiX2i+p6xTzlnnt03Z8k5157l15Xd7z0yHcv5Otc3czlnnnXOWRGbeWVPrnulnT/J9e2dM8+y&#10;OUt9c61+29aV3e/8plM5P8n1zVwdMM8656yIzXzI7Cc7537fzLPOOUvOuZbjtnVl9zvH6FTOT3Z9&#10;M1cHzLPOOStiM6/sMq+hdCrn613fzOWcebZvzorYzCu7TN90KudPcX0zl3Pm2b45K2IzHzz7uSN9&#10;jn/3D/fd5EWcN7PkfIP69mysmWfZnBWxmatvrofEfqpzzn1q38yz++YsOefas/y6svu9Z6JjOX+a&#10;65u5nDPPOuesiM28sifX3NLOn+769s6ZZ9mcpb65Vr9t68rud37TqZw/w/XNXB0wzzrnrIjNfMjs&#10;U5xzv2/mWeecJedcy3HburL7nWN0Kuenur6ZqwPmWeecFbGZV3aZ11A6lfNnur6ZyznzbN+cFbGZ&#10;V3aZvulUzk9zfTOXc+bZvjlrnv2ckT7Hv38zn2c3eRF2M2sm2z+WAbJPV98z9innzLPOOUvOufYs&#10;vx4S+wzn3Htgnt03Z8k513Lctq7sfu+Z6FTON7q+masD5lnnnBWxmVf25LWmtPNNrm/vnHmWzVnq&#10;m2v127b+z8je3x7UnezQP6d4mN3uZse+duxhx/TjePvioOnCbvlvL06+fcK+6+6tw/69FvuGZqy1&#10;Q3N3tmNl8/VOdnuiHYfaoa91q4/p7Wj/BaOFk2/d6r8H2Hc0Tz/nH+e0Bz1Oq2D+Y/o49e9D7rJs&#10;0z67LPvGouPs65Xz97hlL5q7y7LzFh257NBFb7VDsw4J7reLfe/S5YcuunT5HRf9fPl6u73ejovt&#10;Zy5unX2u5euWXW3HN8azZz3OdePHuWmfNcbZzY6pz8Pt68V2vN4e6ANtQz+w2/PsduplV/tXbBdZ&#10;Lke63/T7+nfAjmmOTbe3O9nPnG23F9mtsg2PXXX4JcetOvz99xiNnm0/qO890g5+TD0eZd88xY67&#10;2jGdb32dP/2arGc1rPMC1rc6sk4zzpEdWOc2rAsC1t0O7LavZxtnbQeWGHJ4YcA6oSPrKOMc61g7&#10;6u4n1vcW495ot69w3b3LCjihYHdiiHVTwPpiR1bX7sQQ6+aAtdeKbvvq2t1vG9au1p13+JiOrKi7&#10;ldalzjvbxujudlgV46/tZnSz/mMf03NE99nTjun9/bVsmz2ObfZk0PVntR3Tj+k5uLN9Y9uKbYsu&#10;WKnj8/tsW6Fj2yJ/vXig3U+P446213UG/WO73Wy308dh0Q6vF3vbz5xsP/OHdrvJbnm9ONA2qj+b&#10;2NH14mgDrbNjyp11vfiDhrU8YJ3dkfVQ43S5XixrWAcFrGs6so4y1rEd9nWPhnVwwPp1R9ZS49zV&#10;sdqec6Orb7R73+Lcqmt9zl1lw27YwXPuqpU3LPr2PXR8c5+rVuq4YeZzbo3t9SSD6jXgHLuddm8P&#10;Y4fPuSPsZ9bbz/yp3Z5pt3zO/f4q+yv7Ds+5Uw20Cfuf9ZwTQ6wnBKwtHVlrjbOuA+txDeukgPWJ&#10;jqyuz+91DetpAWtkr71dHB5le+ry/H5qw3pGwHpYR9ZSY/nn9/Q5s5Nl/hq5wH5g+9zkGrnc8unH&#10;9BpplY4WLN0+t/Kgn809wL7ezY7D7dD18GE28C12h3fY4/243U45u9pzs+2cstn207fcX4w97Zh1&#10;Hd+4dDT6jQGPt/ustmP6MX2MO9s3Ni79zeITlum4bMnGpTp+s3iNfV+Pd/q4p9fxJ9njfoNB32O3&#10;n8bjtrvu8Jw6xX7mCvuZs+z2KrvlOfX1paPR5eZyR9fxtQZaZ8fU16xzalPDOidgLdmvG+vBHVmb&#10;G9YFAevpHVlHdGS9sGFdGLCuL8x6ZcPaGrD22r+bw6W2L39O2SW+9fcDPU/eY8+PM+32uuB5smbJ&#10;jp8npxvjSDu6PE/EenbA2td8dmFtNM7qDiwxxDo/YD2iI6vr+9nzGtbLA9bFHVmn2p42ddiXGNrX&#10;qwPWbzuyuu7r4ob1uoD10P279XWm7WlFh31d0rCuCFhndmStN87aDiwx5PAtAesDHVkbjbPasdpe&#10;Sz5m99XH9BwxfOtryaNM2jOb17uDxj85+c/0tcReykaPWvHMuX9Z8YW5R61YtURfr7HvRa8j+h3o&#10;bQZcaD/0IbudPga7+/zrn92l85/T3Ovoi+zet3xM52mGf90usY/Dba69rI5/D369Pf59bR+fxT70&#10;Oj59DPbtVq/X2u/r97Nrml6jZ3m99sD7LZk7cPvctQdutuN+S2Z53WKP4x0G1J8LfBiPx0bPP57I&#10;SYnHcLhB5OQ0Y19m7Dfa7efwGOTEd2F3H3+07X1yj/Y/25vO3dPuPH0vtK99vYcd+y3b8fu0/ZZt&#10;n9tv2WFzx9n9V9ox/Zg+t+Vsv2XfW7xh2RWLr7NDj/eQ6Z3sdnq/Xezra5Zfsfia5Wcs3v2AL9jt&#10;AXPXLL/JfuamxW2zL7V887JFc5vtMWj28mC2qRxtHj/O7bc6r9Zapn0vsMMuueNzbuqEHs6wgjR/&#10;1h53P0CPWy7aGWfbjHPsmH5M92+Vj//MQY9V3sUbvWH8eav17naCMPdrzdZ+NEuHOtC6sk2CfXR1&#10;vhEdeMdaM9fcjHPOUv9ce5ZfV3a/5zkdy/km1zdzOWeedc5ZEZt5ZU+ug6Wdn+n69s6ZZ9mcpb65&#10;Vr9t68rud37TqZyf5fpmrg6YZ51zVsRmPmT22c653zfzrHPOknOu5bhtXdn9zjE6lfNnub6ZqwPm&#10;WeecFbGZV3aZ11A6lXP93xyMLht/jrxjrZln++asiM28siedlHb+HNe3d848y+Ys9c21+m1bV3a/&#10;6zmdyvlzXd/M1QHzrHPOitjMh8ze7Jz7fTPPOucsOedajtvWld3vHKNTOT/H9c1cHTDPOuesiM28&#10;ssu8htKpnG9xfTOXc+bZvjkrYjOv7DJ906mcn+v6Zi7nzLN9c1bEZl7ZZfqmUzk/z/XNXM6ZZ/vm&#10;rIjNfMjs851zv2/mWeecJedcy3HburL7vWeiUzl/nuubuTpgnnXOWRGbeWWXuabSqZw/3/XNXM6Z&#10;Z/vmrIjNvLLL9E2ncv4C1zdzOWee7ZuzIjbzIbNf6Jz7fTPPOucsOedajtvWld3vNZRO5fwC1zdz&#10;dcA865yzIjbzwbMvHelz/Pcl4b6bvIjzZpacv0h9ezbWzLNszorYzNU315Xd7/ymQzl/seubuZwz&#10;zzrnrIjNvLIn539p5y9xfXvnzLNszlLfXKvftvWQ2C91zv2+mWf3zVlyzrWct60ru981lU7l/GWu&#10;b+bqgHnWOWdFbOaVXeaaSqdy/nLXN3M5Z57tm7MiNvPKLtM3ncr5K1zfzOWcebZvzorYzCu7TN90&#10;KuevdH0zl3Pm2b45K2IzHzL7Qufc75t51jlnyTnXcty2rux+75noVM4vcn0zVwfMs845K2Izr+wy&#10;11Q6lfOtrm/mcs482zdnRWzmlV2mbzqV81e5vpnLOfNs35wVsZlXdpm+6VTOL3Z9M5dz5tm+OSti&#10;Mx8y+9XOud8386xzzpJzruW4bT049utH+hz/XU247yYvsu9mlpy/Rn17NtbMs2zOitjM1T/Xld3v&#10;PTIdyvlrXd/M5Zx51jlnRWzmlT3SWTf+yPz/d6BTOX+d65u5nDPP9s1ZEZv5kNmXOOd+38yzzjlL&#10;zrmW47Z1Zfe7ptKpnL/e9c1cHTDPOuesiM28sstcU+lUzi91fTOXc+bZvjkrYjOv7DJ906mcX+b6&#10;Zi7nzLN9c1bEZl7ZZfqmUzl/g+ubuZwzz/bNWRGb+ZDZb3TO/b6ZZ51zlpxzLcdt68ru956JTuX8&#10;ctc3c3XAPOucsyI288ouc02lUzm/wvXNXM6ZZ/vmrIjNvLLL9E2ncv4m1zdzOWee7ZuzIjbzyi7T&#10;N53K+ZWub+ZyzjzbN2dFbOZDZv+5c+73zTzrnLPknGs5blv/TtiXjPQ5/vuSkN3kRdjNrPl9e/aM&#10;dWn2m9X3DJY6YJ5lc5b2zbVn+XVl93uPTMdy/hbXN3M5Z551zlkRm3llT649pZ2/1fXtnTPPsjlL&#10;fXOtftvWld3v/KZTOf8L1zdzdcA865yzIjbzIbPf5pz7fTPPOucsOedajtvWld3vHKNTOX+765u5&#10;OmCedc5ZEZt5ZZd5DaVTOX+H65u5nDPP9s1ZEZt5ZZfpm07l/J2ub+ZyzjzbN2dFbOZDZv+lc+73&#10;zTzrnLPknGs5bltXdr/XUDqV83e5vpmrA+ZZ55wVsZlXdplrKp3K+btd38zlnHm2b86K2Mwru0zf&#10;dCrnV7m+mcs582zfnBWxmVd2mb7pVM7/yvXNXM6ZZ/vmrIjNfMjs9zjnft/Ms845S865luO29e+E&#10;/bqRPsd/VxOym7wIu5k1v2/PnrEuzb5afc9gqQPmWTZnad9ce5ZfV3a/98h0LOd/7fpmLufMs845&#10;K2Izr+zJtae08/e6vr1z5lk2Z6lvrtVv27qy+53fdCrn73N9M1cHzLPOOStiMx8y+xrn3O+bedY5&#10;Z8k513Lctq7sfucYncr537i+masD5lnnnBWxmVd2mddQOpXz97u+mcs582zfnBWxmVd2mb7pVM4/&#10;4PpmLufMs31zVsRmXtll+qZTOf+g65u5nDPP9s1ZEZv5kNnXOud+38yzzjlLzrmW47Z1Zfd7z0Sn&#10;cv4h1zdzdcA865yzIjbzyi5zTaVTOf+w65u5nDPP9s1ZEZt5ZZfpm07l/COub+ZyzjzbN2dFbOZD&#10;Zn/UOff7Zp51zllyPl6/dqTP8d+XMJdz5kXYDWsm2z+WZj0k9nXqe8Y+5Zx5dt+cJedce5ZfV3a/&#10;90x0LOfXu76ZyznzrHPOitjMK3ty3Svt/GOub++ceZbNWeqba/Xbtq7sfuc3ncr537q+masD5lnn&#10;nBWxmQ+Z/XHn3O+bedY5Z8k513Lctq7sfucYncr5J1zfzNUB86xzzorYzCu7zGsoncr5J13fzOWc&#10;ebZvzorYzCu7TN90Kuefcn0zl3Pm2b45K2Izr+wyfdOpnH/a9c1czpln++asiM18yOzPOOd+38yz&#10;zjlLzrmW47Z1Zfd7z0Sncv5Z1zdzdcA865yzIjbzyi5zTaVTOf+c65u5nDPP9s1ZEZt5ZZfpm07l&#10;/POub+ZyzjzbN2dFbOZDZn/BOff7Zp51zllyPl6/ZqTP8d/VMJdz5kXYDWsm2z+WZj0k9hfV94x9&#10;yjnz7L45S8659iy/rux+75noWM63ub6ZyznzrHPOitjMK3ty3Svt/Euub++ceZbNWeqba/Xbtq7s&#10;fuc3ncr5l13fzNUB86xzzorYzIfM/jvn3O+bedY5Z8k513Lctq7sfucYncr5V1zfzNUB86xzzorY&#10;zCu7zGsoncr5V13fzOWcebZvzorYzCu7TN90Kudfc30zl3Pm2b45K2Izr+wyfdOpnH/d9c1czpln&#10;++asiM18yOy/d879vplnnXOWnHMtx23ryu73nolO5fwbrm/m6oB51jlnRWzmlV3mmkqncv5N1zdz&#10;OWee7ZuzIjbzyi7TN53K+bdc38zlnHm2b86K2MwHz371SJ/jvy8J993kRZw3s+R8u/r2bKyZZ9mc&#10;FbGZq2+uh8S+wTnnPrVv5tl9c5acc+1Zfl3Z/d4z0bGc/4Prm7mcM88656yIzbyyJ9fc0s7/0fXt&#10;nTPPsjlLfXOtftvWld3v/KZTOf+265u5OmCedc5ZEZv5kNn/5Jz7fTPPOucsOedajtvWld3vHKNT&#10;Of+O65u5OmCedc5ZEZt5ZZd5DaVTOf9n1zdzOWee7ZuzIjbzyi7TN53K+b+4vpnLOfNs35wVsZlX&#10;dpm+6VTOv+v6Zi7nzLN9c1bEZj5k9n93zv2+mWedc5accy3HbevK7veeiU7l/Huub+bqgHnWOWdF&#10;bOaVXeaaSqdy/n3XN3M5Z57tm7MiNvPKLtM3ncr5v7q+mcs582zfnBWxmd8m7ItH+hz/fUnIbvIi&#10;+25mze/bs2esS7N/oL5nsOSceZbNWdo3157l10Ni/9A59x6YZ/fNWXLOtRy3rSu733smOpXz/+H6&#10;Zq4OmGedc1bEZl7Zk+t9aec/cn1758yzbM5S31yr37Z1Zfc7v+lUzn/s+mauDphnnXNWxGZe2WXO&#10;bzqV8//p+mYu58yzfXNWxGY+ZPZPnHO/b+ZZ55wl51zLcdu6svtdU+lUzv+X65u5OmCedc5ZEZt5&#10;ZZe5ptKpnP/U9c1czpln++asiM28ssv0TadyfqPrm7mcM8/2zVkRm/mQ2f/mnPt9M8865yw551qO&#10;29aV3e81lE7l/Geub+bqgHnWOWdFbOaVXeaaSqdy/nPXN3M5Z57tm7MiNvPKLtM3ncr5v7u+mcs5&#10;82zfnBWxmd8m7FeN9Dn+u5qQ3eRF9t3Mmt+3Z89Yl2b/Qn3PYMk58yybs7Rvrj3Lr4fE/t/OuffA&#10;PLtvzpJzruW4bV3Z/d4z0amc/4frm7k6YJ51zlkRm3llT673pZ3f5Pr2zpln2ZylvrlWv23ryu53&#10;ftOpnP8f1zdzdcA865yzIjbzyi5zftOpnP/S9c1czpln++asiM18yOxfOed+38yzzjlLzrmW47Z1&#10;Zfe7ptKpnP/a9c1cHTDPOuesiM28sstcU+lUzn/j+mYu58yzfXNWxGZe2WX6plM5/63rm7mcM8/2&#10;zVkRm3lll+mbTuX8Ztc3czlnnu2bsyI28yGzR3NmEn+25/fNPOucs+ScazluW1d2v/dMdCrnC1zf&#10;zNUB86xzzorYzCu7zDWVTuX8dq5v5nLOPNs3Z82zt470Of77Eubz7CYvwm5mzWT7xzJA9k7qe8Y+&#10;5Zx51jlnyTnXnuXXQ2Lf3jn3Hphn981Zcs61HLetK7vfayidyvnOrm/m6oB51jlnRWzmlT15rSnt&#10;fBfXt3fOPMvmLPXNtfptW1d2v/ObTuV8V9c3c3XAPOucsyI288ouc37TqZzv5vpmLufMs31zVsRm&#10;PmT27znnft/Ms845S865luO2dWX3u6bSqZzfwfXNXB0wzzrnrIjNvLLLXFPpVM7v6PpmLufMs31z&#10;VsRmXtll+qZTOb+T65u5nDPP9s1ZEZt5ZZfpm07lfKHrm7mcM8/2zVkRm/mQ2bs7537fzLPOOUvO&#10;uZbjtnVl93vPRKdyfmfXN3N1wDzrnLMiNvPKLnNNpVM538P1zVzOmWf75qx59kUjfY7/rob5PLvJ&#10;i7CbWTPZ/rEMkP376nvGPuWcedY5Z8k5157l15Xd73pOx3J+F9c3czlnnnXOWRGb+ZDZezrnft/M&#10;s845S865luO2dWX3O8foVM73cn0zVwfMs845K2Izr+zJe4vSzvd2fXvnzLNszlLfXKvftnVl9zu/&#10;6VTOF7m+masD5lnnnBWxmQ+ZvY9z7vfNPOucs+ScazluW1d2v3OMTuV8seubuTpgnnXOWRGbeWWX&#10;eQ2lUzmfc30zl3Pm2b45K2Izr+wyfdOpnC9xfTOXc+bZvjkrYjOv7DJ906mc7+v6Zi7nzLN9c1bE&#10;Zj5k9h84537fzLPOOUvOuZbjtnVl93vPRKdyflfXN3N1wDzrnLMiNvPKLnNNpVM5/0P1feH4c/z3&#10;JczlnHm2b86K2Mwre9JJaed3c31758yzbM5S31yr37Z1Zfe7ntOpnC91fTNXB8yzzjkrYjMfMns/&#10;59zvm3nWOWfJOddy3Lau7H7nGJ3K+f6ub+bqgHnWOWdFbOaVXeY1lE7lfJnrm7mcM8/2zVkRm3ll&#10;l+mbTuV8ueubuZwzz/bNWRGb+ZDZBzjnft/Ms845S865luO2dWX3ew2lUzlf4fpmrg6YZ51zVsRm&#10;Xtllrql0Kud3d30zl3Pm2b45K2Izr+wyfdOpnK90fTOXc+bZvjkrYjOv7DJ906mcr3J9M5dz5tm+&#10;OWue/cqRPsd/psl8nt3kRdjNrJls/1h+R+x7yPkMlvbNPLtvztK+ufYsv67sfu+Z6FjOD3R9M5dz&#10;5lnnnBWxmVf25NpT2vlBrm/vnHmWzVnqm2v127au7H7nN53K+cGub+bqgHnWOWdFbOaVXeb8plM5&#10;v6frm7mcM8/2zVkRm/mQ2fdyzv2+mWedc5accy3HbevK7ndNpVM5X+36Zq4OmGedc1bEZl7ZZa6p&#10;dCrn93Z9M5dz5tm+OStiMx88+xUjfY5//w733eRFnDez5Pw+6tuzsWaeZXNWxGauvrmu7H7XczqU&#10;8z9yfTOXc+ZZ55wVsZkPmX2Ic+73zTzrnLPknGs5bltXdr9zjE7l/L6ub+bqgHnWOWdFbOaVPXmN&#10;Le38fq5v75x5ls1Z6ptr9du2rux+5zedyvl/cX0zVwfMs845K2IzHzL7UOfc75t51jlnyTnXcty2&#10;rux+5xidyvkfu76ZqwPmWeecFbGZV3aZ11A6lfP7u76ZyznzbN+cFbGZ3ybsl4/0Of7dP2Q3eZF9&#10;N7Pm9+3ZM9al2Yep7xksOWeeZXOW9s21Z/l1Zfe7ntOxnD/A9c1czplnnXNWxGY+ZPYa59zvm3nW&#10;OWfJOddy3Lau7H7nGJ3K+QNd38zVAfOsc86K2Mwre/L6Xtr5g1zf3jnzLJuz1DfX6rdtXdn9zm86&#10;lfPDXd/M1QHzrHPOitjMK7vM+U2ncv5g1zdzOWee7ZuzIjbzIbMf4pz7fTPPOucsOedajtvWld3v&#10;mkqncr5Wfb9s/Dn+/Zu5OmCedc5ZEZt5ZU86Ke38v7q+vXPmWTZnqW+u1W/burL7nd90Kud/4vpm&#10;rg6YZ51zVsRmXtllzm86lfOHur6ZyznzbN+cFbGZD5l9hHPu980865yz5JxrOW5bV3a/ayqdyvnD&#10;XN/M1QHzrHPOitjMK7vMNZVO5fzhrm/mcs482zdnRWzmlV2mbzqV80e4vpnLOfNs35wVsZkPmf3f&#10;nHO/b+ZZ55wl51zLcdt6cOyXjvQ5/t0/3HeTF9l3M0vOH6m+PRtr5lk2Z0Vs5uqf68ru956JDuX8&#10;SNc3czlnnnXOWRGbeWVPzv/Szh/l+vbOmWfZnKW+uVa/bevK7nd+06mcP9r1zVwdMM8656yIzXzI&#10;7KOcc79v5lnnnCXnXMtx27qy+51jdCrnj3F9M1cHzLPOOStiM6/sMq+hdCrnR7u+mcs582zfnBWx&#10;mVd2mb7pVM7/1PXNXM6ZZ/vmrIjNvLLL9E2ncn6M+n7J+HP8+zdzOWee7ZuzIjbzIbMf65z7fTPP&#10;OucsOedajtvWld3vPROdyvmxrm/m6oB51jlnRWzmlT257pV2/meub++ceZbNWeqba/Xbtq7sfuc3&#10;ncr5ca5v5uqAedY5Z0Vs5pVd5vymUzk/3vXNXM6ZZ/vmrIjNfMjsxznnft/Ms845S865luO2dWX3&#10;u6bSqZw/3vXNXB0wzzrnrIjNvLLLXFPpVM6f4PpmLufMs31zVsRmPnj2i0f6HP/uH+67yYs4b2bJ&#10;+Qnq27OxZp5lc1bEZq6+uR4S+4nOOfepfTPP7puz5Jxrz/Lryu73GkrHcn6i65u5nDPPOuesiM28&#10;sifX3NLO17m+vXPmWTZnqW+u1W/burL7nd90KudPcn0zVwfMs845K2Izr+wy5zedyvlJrm/mcs48&#10;2zdnRWzmQ2Y/2Tn3+2aedc5Zcs61HLetK7vfNZVO5fxk1zdzdcA865yzIjbzyi5zTaVTOV/v+mYu&#10;58yzfXPWPPtFI32Of/9mPs9u8iLsZtZMtn8sA2Q/RX3P2KecM8865yw559qz/Lqy+13P6VjON7i+&#10;mcs586xzzorYzIfMfqpz7vfNPOucs+ScazluW1d2v3OMTuX8aa5v5uqAedY5Z0Vs5pU9eW9R2vnT&#10;Xd/eOfMsm7PUN9fqt21d2f3ObzqV82e4vpmrA+ZZ55wVsZlXdpnzm07l/BTXN3M5Z57tm7MiNvMh&#10;s091zv2+mWedc5accy3HbevK7ndNpVM5f6b6vmD8Of7dn7k6YJ51zlkRm3llTzop7fw017d3zjzL&#10;5iz1zbX6bVtXdr/zm07l/HTXN3N1wDzrnLMiNvMhs89wzv2+mWedc5accy3HbevK7neO0amcb3R9&#10;M1cHzLPOOStiM6/sMq+hdCrnm1zfzOWcebZvzorYzCu7TN90Kudnur6ZyznzbN+cFbGZV3aZvulU&#10;zs9yfTOXc+bZvjkrYjMfMvts59zvm3nWOWfJOddy3Lb+nbBfONLn+PfvkN3kRdjNrPl9e/aMdWn2&#10;s9T3DJY6YJ5lc5b2zbVn+XVl93uPTMdy/mzXN3M5Z551zlkRm3llT649pZ0/x/XtnTPPsjlLfXOt&#10;ftvWld3v/KZTOX+u65u5OmCedc5ZEZv5kNmbnXO/b+ZZ55wl51zLcdu6svudY3Qq5+e4vpmrA+ZZ&#10;55wVsZlXdpnXUDqV8y2ub+ZyzjzbN2dFbOaVXaZvOpXzc13fzOWcebZvzorYzIfMPs859/tmnnXO&#10;WXI+Xr9gpM/x7/7M5Zx5EXbDmsn2j6VZD4l9vvqesU85Z57dN2fJOdee5deV3e89Ex3L+fNc38zl&#10;nHnWOWdFbOaVPbnulXb+fNe3d848y+Ys9c21+m1bV3a/85tO5fwFrm/m6oB51jlnRWzmQ2a/0Dn3&#10;+2aedc5Zcs61HLetK7vfOUancn6B65u5OmCedc5ZEZt5ZZd5DaVTOX+R65u5nDPP9s1ZEZt5ZZfp&#10;m07l/MWub+ZyzjzbN2dFbOa3Cfv5I32Of/8O2U1eZN/NrPl9e/aMdWn2S9T3DJacM8+yOUv75tqz&#10;/HpI7Jc6594D8+y+OUvOuZbjtnVl93vPRKdy/jLXN3N1wDzrnLMiNvPKnlzvSzt/uevbO2eeZXOW&#10;+uZa/batK7vf+U2ncv4K1zdzdcA865yzIjbzyi5zftOpnL/S9c1czpln++asiM18yOwLnXO/b+ZZ&#10;55wl51zLcdu6svtdU+lUzi9yfTNXB8yzzjkrYjOv7DLXVDqV863q+3njz/Hv38zlnHm2b86K2Mwr&#10;e9JJaeevcn1758yzbM5S31yr37b1kNgXO+d+38yz++YsOedaztvWld3vNZRO5fzVrm/m6oB51jln&#10;RWzmlV3mmkqncv4a1zdzOWee7ZuzIjbzyi7TN53K+Wtd38zlnHm2b86K2Mwru0zfdCrnr3N9M5dz&#10;5tm+OStiMx8y+xLn3O+bedY5Z8k513Lctq7sfu+Z6FTOX+/6Zq4OmGedc1bEZj549vkjfY5/9w/3&#10;3eRFnDez5PxS9d2s5x1jzTzL5qyIzVyPhevK7nd+06GcX+b6Zi7nzLPOOStiM6/syflf2vkbXN/e&#10;OfMsm7PUN9fqt209JPYbnXO/b+bZfXOWnHMt523ryu53TaVTOb/c9c1cHTDPOuesiM28sstcU+lU&#10;zq9wfTOXc+bZvjkrYjOv7DJ906mcv8n1zVzOmWf75qyIzbyyy/RNp3J+peubuZwzz/bNWRGb+ZDZ&#10;f+6c+30zzzrnLDkfr88b6XP8+zdzOWdehN2wZrL9Y2nWQ2K/WX3P2KecM8/um7PknGvP8uvK7vce&#10;mY7l/C2ub+ZyzjzrnLMiNvPKnlz3Sjt/q+vbO2eeZXOW+uZa/bath8T+C+fc75t5dt+cJedcy3nb&#10;urL7XVPpVM7f5vpmrg6YZ51zVsRmXtllrql0Kudvd30zl3Pm2b45K2Izr+wyfdOpnL/D9c1czpln&#10;++asiM28ssv0Tady/k7XN3M5Z57tm7MiNvMhs/9Szs8df45/9/f7Zp51zllyzrUct60ru997JjqV&#10;83e5vpmrA+ZZ55wVsZlX9uQcLO383a5v75x5ls1Z6ptr9du2rux+5zedyvlVrm/m6oB51jlnRWzm&#10;lV3m/KZTOf8r1zdzOWee7ZuzIjbzIbPf45z7fTPPOucsOedajtvWld3vmkqncn6165u5OmCedc5Z&#10;EZt5ZZe5ptKpnP+165u5nDPP9s1ZEZt5ZZfpm07l/L2ub+ZyzjzbN2fNs7eM9Dn+/Zv5PLvJi7Cb&#10;WTPZ/rEMkP0+9T1jn3LOPOucs+Sca8/y6yGxr3HOvQfm2X1zlpxzLcdt68ru956JTuX8b1zfzNUB&#10;86xzzorYzCt78lpT2vn7Xd/eOfMsm7PUN9fqt21d2f3ObzqV8w+4vpmrA+ZZ55wVsZkPmf1B59zv&#10;m3nWOWfJOddy3Lau7H7nGJ3K+bWub+bqgHnWOWdFbOaVXeY1lE7l/EOub+ZyzjzbN2dFbOaVXaZv&#10;OpXzD6vvc8af49/9mcs582zfnBWxmVf2pJPSzj/i+vbOmWfZnKW+uVa/beshsT/qnPt9M8/um7Pk&#10;nGs5b1tXdr/3THQq59e5vpmrA+ZZ55wVsZlXdplrKp3K+fWub+ZyzjzbN2dFbOaVXaZvOpXzj7m+&#10;mcs582zfnBWxmVd2mb7pVM7/1vXNXM6ZZ/vmrIjNfMjsjzvnft/Ms845S865luO2dWX3e89Ep3L+&#10;Cdc3c3XAPOucsyI289uEvXmkz/Hv3yG7yYvsu5k1v2/PnrEuzf6k+p7BknPmWTZnad9ce5ZfV3a/&#10;85uO5fxTrm/mcs4865yzIjbzyp5ce0o7/7Tr2ztnnmVzlvrmWv22rYfE/oxz7vfNPLtvzpJzruW8&#10;bV3Z/a6pdCrnn3V9M1cHzLPOOStiM6/sMtdUOpXzz7m+mcs582zfnBWxmVd2mb7pVM4/7/pmLufM&#10;s31zVsRmPmT2F5xzv2/mWeecJedcy3HburL7vYbSqZx/0fXNXB0wzzrnrHn2c0f6HP/uz3ye3eRF&#10;2M2smWz/WAbI3qa+Z+xTzplnnXOWnHPtWX5d2f3ObzqW8y+5vpnLOfOsc86K2Mwre3LdK+38y65v&#10;75x5ls1Z6ptr9du2HhL775xzv2/m2X1zlpxzLedt68rud02lUzn/iuubuTpgnnXOWRGbeWWXuabS&#10;qZx/1fXNXM6ZZ/vmrIjNvLLL9E2ncv411zdzOWee7ZuzIjbzyi7TN53K+ddd38zlnHm2b86K2Mxv&#10;E/ZzRvoc//4dspu8yL6bWdr338u5Z2PNPMvmrIjNXM65rux+75noUM6/4fpmLufMs845K2Izr+zJ&#10;+V/a+Tdd39458yybs9Q31+q3bV3Z/c5vOpXzb7m+masD5lnnnBWxmQ+Zvd059/tmPsv5/hbcyY6b&#10;7eMwu93Njn3t2MOO6cfx9sVB04Xd6r76uP38907Yd929dYxGD7DvacZaOzR3ZztWNl/vZLcn2nGo&#10;Hfpat/qY3o72XzBaOPnWrf5rT6HxPP2cf5x6DmivepzL8ZOTR3nzzbez7+23bPvcfssOmzvOvl4Z&#10;3Edz91v2vcUbll2x+Do7NOuQ4H672PeuWX7F4muWn7F49wO+YLcHzF2z/Cb7mZsWt82+1PLNyxbN&#10;bbbH0PY4N48f5/a5NcbZzY6pz8Pt68V2vMEe6Lm2oR/Z7fV2O/Wyq/0Luossl3Pdb/r9Bfb1Mc1x&#10;thX2MfuZ59jtl+1W2YbHrjr8kuNWHf7le4xG314y+d4j7fv8mHo8yr55ih13tWM63/o6f/o1WWKI&#10;9byAdWNH1mnGObIDSwyxXhKwDj2w276ebZy1HVgvblhbA9ZZHVlHGedYx9pRdz+1vj9qe/yZ3X7R&#10;dfcJK+DjBbv7ecP6VcD6fkdW1+5+2bAWmE+/r4NWdNtX1+7EkMM7BKynd2RF3a20LnXe2ejR3e3Q&#10;+aev9XHz5Gb+fNH397Rjen9/LXvQKjsn5ybXstXNz+pmeg7ubF8/aNWGuZ0P1LF+yYNW6dhwq+vF&#10;A+1+ehyPtL2+zaCb7VbnyPRctWiH14tj7WfeaT9zot1+0G55vbjSHuduHZ5zRxtonR1T7qzrxRMb&#10;1lMC1o87sh5qnC7Xi5Mb1qkBa6Vdm7rs6yhjHdthX6c0rNMC1ukdWUuNc1fHanvOja6+0e59i3Or&#10;rvU59wt77h+5g+fcL1YcOXfAKh2PWPKLFTqOnPmcu7Pt9S0Gfbjd6nybdm8PY4fPuTn7mbfrZ+z2&#10;/XbL59xxdnL9xB6nvtf2GnWq5ZvsmHJnPefEEOueAeuTHVlrjbOuA+ughnVIwLqDldllX12f3/dp&#10;WIcFrCM6so6yPXV5ft+/Ya0JWBd1ZC01ln9+L7Lv6Rq52A4bM/5avR9tx+n2hb7ewy6KdjP/8RHr&#10;0j4W7Lp0tP/a0ZPsvcrTRieNNtp/l44eMjrN1ifP37fLF6vvtPfvjU63/73yc7eecfN59m9uCvr/&#10;fBx/hb4//fa65v6jp07uP3rUw978acuvbr5/39GC7bqOT+9/fvP9zRuC+xvnyiZ/zOiXe09/Rvgr&#10;f3r/nfSku6nJmSkXR68Yow9df7n403z1wsl+3nzkgkX63lGvWzie4++n9clnj99+zp9Duv8xzXHN&#10;TvbvF9o3PmO319mtsun7yJctG41eucfke23n6KPtZ95vB89Rdj79PrmfarhfD7gHLu/GPcuYWx03&#10;Yn21Yd0QsN7dkXWmcY7swBJDPn8QsH7dkfVk42zpwPp+w/r3gHWiiejS3WnG2dqBpfeq2tdut7/1&#10;8+Q7HVmnGudrHVi7GEOsPQPWm1d029d643RxKIZYSwPWEnvd6OJwU8CaXud0GfPvI9/5lQvtu7ec&#10;L7rPnnbMeh+58ODR6M53aX8fufDgO9/lhtU63rTnwoN13Pkua2zmbnY8oLmdvo98r+31u7bnfXYe&#10;je5ocKtvzLabHb6mf9h+9of2s5+z29vbz9qX89eLp9vjXGkb0ffarhd6XC+yY8pdaNzp1/rZY5rj&#10;sw3rSwHrux1ZS23W/e2Yzp/F2taw/jlgzd2z276OMI6/Dk653Nc/NawfBqz3dWRtNNaxHfb1rw3r&#10;5wFr53t129d642zpwBJDzw39QZF/bmwpzNIfWIm1e8D6RUfWM+2hbnX7ajtvp+9Qpp3a03+H5+2G&#10;vXZ03m7Y68R76/jR3gsP1rFhrzU2d9Z5u9Sgy23PD7fb6eOwu3c6bw+wn9F5+2C7VU3T13mdtxv3&#10;LnveiqXz1rN03nZhLbXH1+W8/aIxxPp2wNJ524V1vLEus2Pqc+GM69H2hqVzyu/rBR1Z642zpQPr&#10;+w3rxwHrVx1Zpxini0Mx5PDfAtZ97Vzq4rArSwyxdI3wDk/vyDrNfnyrHTvqS9cIse4SsG7syHqW&#10;cfw1vfUaYffXx/Sxaas7em3ftmhH14hti3ZerePRixcerGPbojU2d9Y1Yp1BF9ieX2K308dhd+90&#10;jVhvP6NrxPM0w36I14hv7VP2GiGWrhGepWtEF9ZSe3xdnt96bRfrOwFL14gurKONdZUdU58LZ1wj&#10;/qFh6bXd7+vyjqz1xtnSgSWG9vUfAWtve3532dfJxtnqWG3P7//fP4/Se9d9dvDnUQsP3mfuiNU6&#10;Lluy8GAd+8z88yi9d73c9rybPb8/bbfTPmwLnZ7fb7Wf0fNbf37qn9+rl5R9foul57dn6fndhbXU&#10;NtX1+S2Wnt+eped3F9ZDjHWVHVOfC2c8v//RGGJ9N2Bd2ZHV9bVCDLH0muH3dUNH1lm2p60d9vXT&#10;hvXrgPV4O5e6OFxvnC2OZZf2+T/7mrrV8+6Y5jhsJ/uzAvvGw+x2J9srn5O3u9totKTD71P3tll9&#10;uPsbT9wHBtzj9t7xuXCfntzHNdyzA+6pHV5j/qgn97KG6/8sWp71fxcq922/tx4ScKfXStM4/2eb&#10;hpn/WjN3t2MvO/Sxhx36+v8CAAD//wMAUEsDBBQABgAIAAAAIQBTfXVP5QAAAA8BAAAPAAAAZHJz&#10;L2Rvd25yZXYueG1sTE/JasMwEL0X+g9iCr0lslycxbEcQrqcQqFJIeSmWBPbxJKMpdjO33d6ai8D&#10;M+/NW7L1aBrWY+drZyWIaQQMbeF0bUsJ34f3yQKYD8pq1TiLEu7oYZ0/PmQq1W6wX9jvQ8lIxPpU&#10;SahCaFPOfVGhUX7qWrSEXVxnVKC1K7nu1EDipuFxFM24UbUlh0q1uK2wuO5vRsLHoIbNi3jrd9fL&#10;9n46JJ/HnUApn5/G1xWNzQpYwDH8fcBvB8oPOQU7u5vVnjUSJvFSEFXCTMyBEWG5iBJgZzok8Rx4&#10;nvH/PfIf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ECLQAUAAYACAAAACEApuZR+wwBAAAVAgAAEwAA&#10;AAAAAAAAAAAAAAAAAAAAW0NvbnRlbnRfVHlwZXNdLnhtbFBLAQItABQABgAIAAAAIQA4/SH/1gAA&#10;AJQBAAALAAAAAAAAAAAAAAAAAD0BAABfcmVscy8ucmVsc1BLAQItABQABgAIAAAAIQDvD/MyZgMA&#10;AA8IAAAOAAAAAAAAAAAAAAAAADwCAABkcnMvZTJvRG9jLnhtbFBLAQItABQABgAIAAAAIQBKZwYN&#10;fFIEANCrKQAUAAAAAAAAAAAAAAAAAM4FAABkcnMvbWVkaWEvaW1hZ2UxLmVtZlBLAQItABQABgAI&#10;AAAAIQBTfXVP5QAAAA8BAAAPAAAAAAAAAAAAAAAAAHxYBABkcnMvZG93bnJldi54bWxQSwECLQAU&#10;AAYACAAAACEAjiIJQroAAAAhAQAAGQAAAAAAAAAAAAAAAACOWQQAZHJzL19yZWxzL2Uyb0RvYy54&#10;bWwucmVsc1BLBQYAAAAABgAGAHwBAAB/WgQAAAA=&#10;">
                <v:shape id="Picture 142" o:spid="_x0000_s1042" type="#_x0000_t75" style="position:absolute;left:1027;width:56128;height:31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b1uyAAAAOEAAAAPAAAAZHJzL2Rvd25yZXYueG1sRI/BasJA&#10;EIbvBd9hGcFb3WilaHQVsQhqT0YvvU2zYxKyOxuyq8a3dwsFL8MMP/83fItVZ424UesrxwpGwwQE&#10;ce50xYWC82n7PgXhA7JG45gUPMjDatl7W2Cq3Z2PdMtCISKEfYoKyhCaVEqfl2TRD11DHLOLay2G&#10;eLaF1C3eI9waOU6ST2mx4vihxIY2JeV1drUKMD+c68N+O/tJxibrptffk6m/lRr0u695HOs5iEBd&#10;eDX+ETsdHSYf8GcUN5DLJwAAAP//AwBQSwECLQAUAAYACAAAACEA2+H2y+4AAACFAQAAEwAAAAAA&#10;AAAAAAAAAAAAAAAAW0NvbnRlbnRfVHlwZXNdLnhtbFBLAQItABQABgAIAAAAIQBa9CxbvwAAABUB&#10;AAALAAAAAAAAAAAAAAAAAB8BAABfcmVscy8ucmVsc1BLAQItABQABgAIAAAAIQBc3b1uyAAAAOEA&#10;AAAPAAAAAAAAAAAAAAAAAAcCAABkcnMvZG93bnJldi54bWxQSwUGAAAAAAMAAwC3AAAA/AIAAAAA&#10;">
                  <v:imagedata r:id="rId18" o:title=""/>
                </v:shape>
                <v:shape id="Text Box 15" o:spid="_x0000_s1043" type="#_x0000_t202" style="position:absolute;top:31130;width:64109;height:6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yFxwAAAOAAAAAPAAAAZHJzL2Rvd25yZXYueG1sRI9Ni8Iw&#10;EIbvC/6HMIKXRdMVVqQaRe0KHtyDH3gemrEtNpOSRFv/vVkQ9jLM8PI+wzNfdqYWD3K+sqzga5SA&#10;IM6trrhQcD5th1MQPiBrrC2Tgid5WC56H3NMtW35QI9jKESEsE9RQRlCk0rp85IM+pFtiGN2tc5g&#10;iKcrpHbYRrip5ThJJtJgxfFDiQ1tSspvx7tRMMncvT3w5jM7/+zxtynGl/XzotSg32WzOFYzEIG6&#10;8N94I3Y6OnzDn1BcQC5eAAAA//8DAFBLAQItABQABgAIAAAAIQDb4fbL7gAAAIUBAAATAAAAAAAA&#10;AAAAAAAAAAAAAABbQ29udGVudF9UeXBlc10ueG1sUEsBAi0AFAAGAAgAAAAhAFr0LFu/AAAAFQEA&#10;AAsAAAAAAAAAAAAAAAAAHwEAAF9yZWxzLy5yZWxzUEsBAi0AFAAGAAgAAAAhAH393IXHAAAA4AAA&#10;AA8AAAAAAAAAAAAAAAAABwIAAGRycy9kb3ducmV2LnhtbFBLBQYAAAAAAwADALcAAAD7AgAAAAA=&#10;" stroked="f">
                  <v:textbox inset="0,0,0,0">
                    <w:txbxContent>
                      <w:p w14:paraId="6EEED380" w14:textId="056B4FA2" w:rsidR="001E5187" w:rsidRPr="00E82299" w:rsidRDefault="001E5187" w:rsidP="004C76AA">
                        <w:pPr>
                          <w:pStyle w:val="Caption"/>
                          <w:jc w:val="both"/>
                          <w:rPr>
                            <w:sz w:val="20"/>
                            <w:szCs w:val="20"/>
                          </w:rPr>
                        </w:pPr>
                        <w:r w:rsidRPr="00C73434">
                          <w:rPr>
                            <w:sz w:val="20"/>
                            <w:szCs w:val="20"/>
                          </w:rPr>
                          <w:t xml:space="preserve">Figure </w:t>
                        </w:r>
                        <w:r w:rsidRPr="00C73434">
                          <w:rPr>
                            <w:sz w:val="20"/>
                            <w:szCs w:val="20"/>
                          </w:rPr>
                          <w:fldChar w:fldCharType="begin"/>
                        </w:r>
                        <w:r w:rsidRPr="00C73434">
                          <w:rPr>
                            <w:sz w:val="20"/>
                            <w:szCs w:val="20"/>
                          </w:rPr>
                          <w:instrText xml:space="preserve"> SEQ Figure \* ARABIC </w:instrText>
                        </w:r>
                        <w:r w:rsidRPr="00C73434">
                          <w:rPr>
                            <w:sz w:val="20"/>
                            <w:szCs w:val="20"/>
                          </w:rPr>
                          <w:fldChar w:fldCharType="separate"/>
                        </w:r>
                        <w:r w:rsidRPr="00C73434">
                          <w:rPr>
                            <w:noProof/>
                            <w:sz w:val="20"/>
                            <w:szCs w:val="20"/>
                          </w:rPr>
                          <w:t>5</w:t>
                        </w:r>
                        <w:r w:rsidRPr="00C73434">
                          <w:rPr>
                            <w:sz w:val="20"/>
                            <w:szCs w:val="20"/>
                          </w:rPr>
                          <w:fldChar w:fldCharType="end"/>
                        </w:r>
                        <w:r w:rsidRPr="00C73434">
                          <w:rPr>
                            <w:sz w:val="20"/>
                            <w:szCs w:val="20"/>
                          </w:rPr>
                          <w:t>.</w:t>
                        </w:r>
                        <w:r>
                          <w:rPr>
                            <w:sz w:val="20"/>
                            <w:szCs w:val="20"/>
                          </w:rPr>
                          <w:t>V</w:t>
                        </w:r>
                        <w:r w:rsidRPr="00C73434">
                          <w:rPr>
                            <w:sz w:val="20"/>
                            <w:szCs w:val="20"/>
                          </w:rPr>
                          <w:t>arious</w:t>
                        </w:r>
                        <w:r>
                          <w:rPr>
                            <w:sz w:val="20"/>
                            <w:szCs w:val="20"/>
                          </w:rPr>
                          <w:t xml:space="preserve"> GEMs crossed </w:t>
                        </w:r>
                        <w:r w:rsidRPr="00C73434">
                          <w:rPr>
                            <w:sz w:val="20"/>
                            <w:szCs w:val="20"/>
                          </w:rPr>
                          <w:t>with the RCM2 mice</w:t>
                        </w:r>
                        <w:r>
                          <w:rPr>
                            <w:sz w:val="20"/>
                            <w:szCs w:val="20"/>
                          </w:rPr>
                          <w:t xml:space="preserve"> to study DDT deficiency </w:t>
                        </w:r>
                        <w:r>
                          <w:rPr>
                            <w:i/>
                            <w:iCs/>
                            <w:sz w:val="20"/>
                            <w:szCs w:val="20"/>
                          </w:rPr>
                          <w:t>in vivo</w:t>
                        </w:r>
                        <w:r w:rsidRPr="00C73434">
                          <w:rPr>
                            <w:sz w:val="20"/>
                            <w:szCs w:val="20"/>
                          </w:rPr>
                          <w:t>.</w:t>
                        </w:r>
                        <w:r w:rsidRPr="00C73434">
                          <w:rPr>
                            <w:noProof/>
                            <w:sz w:val="20"/>
                            <w:szCs w:val="20"/>
                          </w:rPr>
                          <w:t xml:space="preserve"> Upon an administration of tamoxifen, both the floxed </w:t>
                        </w:r>
                        <w:r w:rsidRPr="00C73434">
                          <w:rPr>
                            <w:i/>
                            <w:iCs/>
                            <w:noProof/>
                            <w:sz w:val="20"/>
                            <w:szCs w:val="20"/>
                          </w:rPr>
                          <w:t>Pcna</w:t>
                        </w:r>
                        <w:r w:rsidRPr="00C73434">
                          <w:rPr>
                            <w:i/>
                            <w:iCs/>
                            <w:noProof/>
                            <w:sz w:val="20"/>
                            <w:szCs w:val="20"/>
                            <w:vertAlign w:val="superscript"/>
                          </w:rPr>
                          <w:t>K164fl</w:t>
                        </w:r>
                        <w:r w:rsidRPr="00C73434">
                          <w:rPr>
                            <w:noProof/>
                            <w:sz w:val="20"/>
                            <w:szCs w:val="20"/>
                          </w:rPr>
                          <w:t xml:space="preserve"> allele and the noemycin roadblock will be deleted by Cre-recombinase. Cre-ERT2 is activated by tamoxifen, which excise the noemycin gene, and the remaining GFP,YFP, RFP AND CFP may be expressed in various combinations.</w:t>
                        </w:r>
                      </w:p>
                      <w:p w14:paraId="5B34DA92" w14:textId="77777777" w:rsidR="001E5187" w:rsidRDefault="001E5187"/>
                      <w:p w14:paraId="032BC0A0" w14:textId="15B203A9" w:rsidR="001E5187" w:rsidRPr="00E82299" w:rsidRDefault="001E5187" w:rsidP="004C76AA">
                        <w:pPr>
                          <w:pStyle w:val="Caption"/>
                          <w:jc w:val="both"/>
                          <w:rPr>
                            <w:sz w:val="20"/>
                            <w:szCs w:val="20"/>
                          </w:rPr>
                        </w:pPr>
                        <w:r w:rsidRPr="00C73434">
                          <w:rPr>
                            <w:sz w:val="20"/>
                            <w:szCs w:val="20"/>
                          </w:rPr>
                          <w:t xml:space="preserve">Figure </w:t>
                        </w:r>
                        <w:r w:rsidRPr="00C73434">
                          <w:rPr>
                            <w:sz w:val="20"/>
                            <w:szCs w:val="20"/>
                          </w:rPr>
                          <w:fldChar w:fldCharType="begin"/>
                        </w:r>
                        <w:r w:rsidRPr="00C73434">
                          <w:rPr>
                            <w:sz w:val="20"/>
                            <w:szCs w:val="20"/>
                          </w:rPr>
                          <w:instrText xml:space="preserve"> SEQ Figure \* ARABIC </w:instrText>
                        </w:r>
                        <w:r w:rsidRPr="00C73434">
                          <w:rPr>
                            <w:sz w:val="20"/>
                            <w:szCs w:val="20"/>
                          </w:rPr>
                          <w:fldChar w:fldCharType="separate"/>
                        </w:r>
                        <w:r w:rsidRPr="00C73434">
                          <w:rPr>
                            <w:noProof/>
                            <w:sz w:val="20"/>
                            <w:szCs w:val="20"/>
                          </w:rPr>
                          <w:t>5</w:t>
                        </w:r>
                        <w:r w:rsidRPr="00C73434">
                          <w:rPr>
                            <w:sz w:val="20"/>
                            <w:szCs w:val="20"/>
                          </w:rPr>
                          <w:fldChar w:fldCharType="end"/>
                        </w:r>
                        <w:r w:rsidRPr="00C73434">
                          <w:rPr>
                            <w:sz w:val="20"/>
                            <w:szCs w:val="20"/>
                          </w:rPr>
                          <w:t>.</w:t>
                        </w:r>
                        <w:r>
                          <w:rPr>
                            <w:sz w:val="20"/>
                            <w:szCs w:val="20"/>
                          </w:rPr>
                          <w:t>V</w:t>
                        </w:r>
                        <w:r w:rsidRPr="00C73434">
                          <w:rPr>
                            <w:sz w:val="20"/>
                            <w:szCs w:val="20"/>
                          </w:rPr>
                          <w:t>arious</w:t>
                        </w:r>
                        <w:r>
                          <w:rPr>
                            <w:sz w:val="20"/>
                            <w:szCs w:val="20"/>
                          </w:rPr>
                          <w:t xml:space="preserve"> GEMs crossed </w:t>
                        </w:r>
                        <w:r w:rsidRPr="00C73434">
                          <w:rPr>
                            <w:sz w:val="20"/>
                            <w:szCs w:val="20"/>
                          </w:rPr>
                          <w:t>with the RCM2 mice</w:t>
                        </w:r>
                        <w:r>
                          <w:rPr>
                            <w:sz w:val="20"/>
                            <w:szCs w:val="20"/>
                          </w:rPr>
                          <w:t xml:space="preserve"> to study DDT deficiency </w:t>
                        </w:r>
                        <w:r>
                          <w:rPr>
                            <w:i/>
                            <w:iCs/>
                            <w:sz w:val="20"/>
                            <w:szCs w:val="20"/>
                          </w:rPr>
                          <w:t>in vivo</w:t>
                        </w:r>
                        <w:r w:rsidRPr="00C73434">
                          <w:rPr>
                            <w:sz w:val="20"/>
                            <w:szCs w:val="20"/>
                          </w:rPr>
                          <w:t>.</w:t>
                        </w:r>
                        <w:r w:rsidRPr="00C73434">
                          <w:rPr>
                            <w:noProof/>
                            <w:sz w:val="20"/>
                            <w:szCs w:val="20"/>
                          </w:rPr>
                          <w:t xml:space="preserve"> Upon an administration of tamoxifen, both the floxed </w:t>
                        </w:r>
                        <w:r w:rsidRPr="00C73434">
                          <w:rPr>
                            <w:i/>
                            <w:iCs/>
                            <w:noProof/>
                            <w:sz w:val="20"/>
                            <w:szCs w:val="20"/>
                          </w:rPr>
                          <w:t>Pcna</w:t>
                        </w:r>
                        <w:r w:rsidRPr="00C73434">
                          <w:rPr>
                            <w:i/>
                            <w:iCs/>
                            <w:noProof/>
                            <w:sz w:val="20"/>
                            <w:szCs w:val="20"/>
                            <w:vertAlign w:val="superscript"/>
                          </w:rPr>
                          <w:t>K164fl</w:t>
                        </w:r>
                        <w:r w:rsidRPr="00C73434">
                          <w:rPr>
                            <w:noProof/>
                            <w:sz w:val="20"/>
                            <w:szCs w:val="20"/>
                          </w:rPr>
                          <w:t xml:space="preserve"> allele and the noemycin roadblock will be deleted by Cre-recombinase. Cre-ERT2 is activated by tamoxifen, which excise the noemycin gene, and the remaining GFP,YFP, RFP AND CFP may be expressed in various combinations.</w:t>
                        </w:r>
                      </w:p>
                    </w:txbxContent>
                  </v:textbox>
                </v:shape>
                <w10:wrap type="square"/>
              </v:group>
            </w:pict>
          </mc:Fallback>
        </mc:AlternateContent>
      </w:r>
      <w:r w:rsidR="007B6B14" w:rsidRPr="00EC230A">
        <w:rPr>
          <w:rFonts w:cstheme="minorHAnsi"/>
          <w:b/>
          <w:sz w:val="24"/>
          <w:szCs w:val="24"/>
        </w:rPr>
        <w:t xml:space="preserve">Analysis of whole blood: </w:t>
      </w:r>
      <w:r w:rsidR="007B6B14" w:rsidRPr="00EC230A">
        <w:rPr>
          <w:rFonts w:cstheme="minorHAnsi"/>
          <w:sz w:val="24"/>
          <w:szCs w:val="24"/>
        </w:rPr>
        <w:t>To determine anemia, we</w:t>
      </w:r>
      <w:r w:rsidR="00791022" w:rsidRPr="00EC230A">
        <w:rPr>
          <w:rFonts w:cstheme="minorHAnsi"/>
          <w:sz w:val="24"/>
          <w:szCs w:val="24"/>
        </w:rPr>
        <w:t xml:space="preserve"> will </w:t>
      </w:r>
      <w:r w:rsidR="007B6B14" w:rsidRPr="00EC230A">
        <w:rPr>
          <w:rFonts w:cstheme="minorHAnsi"/>
          <w:sz w:val="24"/>
          <w:szCs w:val="24"/>
        </w:rPr>
        <w:t>measure the number of red blood cells (RBC) and hemoglobin (HGB) in the blood</w:t>
      </w:r>
      <w:r w:rsidR="007B6B14" w:rsidRPr="007B6B14">
        <w:rPr>
          <w:sz w:val="24"/>
          <w:szCs w:val="24"/>
        </w:rPr>
        <w:t xml:space="preserve">. </w:t>
      </w:r>
    </w:p>
    <w:p w14:paraId="566656BC" w14:textId="01C2440E" w:rsidR="00E82299" w:rsidRDefault="00791022">
      <w:r w:rsidRPr="00AE1FC7">
        <w:rPr>
          <w:noProof/>
          <w:sz w:val="24"/>
          <w:szCs w:val="24"/>
        </w:rPr>
        <w:drawing>
          <wp:inline distT="0" distB="0" distL="0" distR="0" wp14:anchorId="190F5EFB" wp14:editId="30D5E583">
            <wp:extent cx="5194300" cy="2163445"/>
            <wp:effectExtent l="0" t="0" r="0" b="0"/>
            <wp:docPr id="2" name="Picture 1">
              <a:extLst xmlns:a="http://schemas.openxmlformats.org/drawingml/2006/main">
                <a:ext uri="{FF2B5EF4-FFF2-40B4-BE49-F238E27FC236}">
                  <a16:creationId xmlns:a16="http://schemas.microsoft.com/office/drawing/2014/main" id="{ED1F17CE-9C90-1641-87BE-4867FFB212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D1F17CE-9C90-1641-87BE-4867FFB212EE}"/>
                        </a:ext>
                      </a:extLst>
                    </pic:cNvPr>
                    <pic:cNvPicPr>
                      <a:picLocks noChangeAspect="1"/>
                    </pic:cNvPicPr>
                  </pic:nvPicPr>
                  <pic:blipFill rotWithShape="1">
                    <a:blip r:embed="rId19">
                      <a:extLst>
                        <a:ext uri="{28A0092B-C50C-407E-A947-70E740481C1C}">
                          <a14:useLocalDpi xmlns:a14="http://schemas.microsoft.com/office/drawing/2010/main" val="0"/>
                        </a:ext>
                      </a:extLst>
                    </a:blip>
                    <a:srcRect l="3928" t="7793" r="2138" b="3416"/>
                    <a:stretch/>
                  </pic:blipFill>
                  <pic:spPr bwMode="auto">
                    <a:xfrm>
                      <a:off x="0" y="0"/>
                      <a:ext cx="5194300" cy="2163445"/>
                    </a:xfrm>
                    <a:prstGeom prst="rect">
                      <a:avLst/>
                    </a:prstGeom>
                    <a:ln>
                      <a:noFill/>
                    </a:ln>
                    <a:extLst>
                      <a:ext uri="{53640926-AAD7-44D8-BBD7-CCE9431645EC}">
                        <a14:shadowObscured xmlns:a14="http://schemas.microsoft.com/office/drawing/2010/main"/>
                      </a:ext>
                    </a:extLst>
                  </pic:spPr>
                </pic:pic>
              </a:graphicData>
            </a:graphic>
          </wp:inline>
        </w:drawing>
      </w:r>
    </w:p>
    <w:p w14:paraId="26E243FC" w14:textId="3FE4D8EE" w:rsidR="00E82299" w:rsidRDefault="001E5187" w:rsidP="001E5187">
      <w:pPr>
        <w:pStyle w:val="Bijschrift"/>
        <w:rPr>
          <w:sz w:val="20"/>
          <w:szCs w:val="20"/>
        </w:rPr>
      </w:pPr>
      <w:r w:rsidRPr="00B40F99">
        <w:rPr>
          <w:sz w:val="20"/>
          <w:szCs w:val="20"/>
        </w:rPr>
        <w:t xml:space="preserve">Figure </w:t>
      </w:r>
      <w:r w:rsidRPr="00B40F99">
        <w:rPr>
          <w:sz w:val="20"/>
          <w:szCs w:val="20"/>
        </w:rPr>
        <w:fldChar w:fldCharType="begin"/>
      </w:r>
      <w:r w:rsidRPr="00B40F99">
        <w:rPr>
          <w:sz w:val="20"/>
          <w:szCs w:val="20"/>
        </w:rPr>
        <w:instrText xml:space="preserve"> SEQ Figure \* ARABIC </w:instrText>
      </w:r>
      <w:r w:rsidRPr="00B40F99">
        <w:rPr>
          <w:sz w:val="20"/>
          <w:szCs w:val="20"/>
        </w:rPr>
        <w:fldChar w:fldCharType="separate"/>
      </w:r>
      <w:r w:rsidRPr="00B40F99">
        <w:rPr>
          <w:sz w:val="20"/>
          <w:szCs w:val="20"/>
        </w:rPr>
        <w:t>6</w:t>
      </w:r>
      <w:r w:rsidRPr="00B40F99">
        <w:rPr>
          <w:sz w:val="20"/>
          <w:szCs w:val="20"/>
        </w:rPr>
        <w:fldChar w:fldCharType="end"/>
      </w:r>
      <w:r w:rsidRPr="00B40F99">
        <w:rPr>
          <w:sz w:val="20"/>
          <w:szCs w:val="20"/>
        </w:rPr>
        <w:t>. Overview of the experiment setup</w:t>
      </w:r>
    </w:p>
    <w:p w14:paraId="4962FA0D" w14:textId="77777777" w:rsidR="001E5187" w:rsidRPr="001E5187" w:rsidRDefault="001E5187" w:rsidP="001E5187"/>
    <w:p w14:paraId="13323CE0" w14:textId="6E297939" w:rsidR="007B6B14" w:rsidRPr="007B6B14" w:rsidRDefault="00B55716" w:rsidP="00C75879">
      <w:pPr>
        <w:pStyle w:val="Kop1"/>
        <w:jc w:val="both"/>
      </w:pPr>
      <w:bookmarkStart w:id="11" w:name="_Toc33995607"/>
      <w:r>
        <w:lastRenderedPageBreak/>
        <w:t>materials and method</w:t>
      </w:r>
      <w:bookmarkEnd w:id="11"/>
    </w:p>
    <w:p w14:paraId="128E04F7" w14:textId="427BFF42" w:rsidR="007B6B14" w:rsidRPr="00EC230A" w:rsidRDefault="0031622F" w:rsidP="00C75879">
      <w:pPr>
        <w:jc w:val="both"/>
        <w:rPr>
          <w:rFonts w:cstheme="minorHAnsi"/>
          <w:sz w:val="24"/>
          <w:szCs w:val="24"/>
        </w:rPr>
      </w:pPr>
      <w:r w:rsidRPr="00EC230A">
        <w:rPr>
          <w:rFonts w:cstheme="minorHAnsi"/>
          <w:b/>
          <w:sz w:val="24"/>
          <w:szCs w:val="24"/>
        </w:rPr>
        <w:t xml:space="preserve">Mice: </w:t>
      </w:r>
      <w:r w:rsidR="00EC1CAB" w:rsidRPr="00EC230A">
        <w:rPr>
          <w:rFonts w:cstheme="minorHAnsi"/>
          <w:b/>
          <w:sz w:val="24"/>
          <w:szCs w:val="24"/>
        </w:rPr>
        <w:t xml:space="preserve">Making of genetic defined inducible model. </w:t>
      </w:r>
      <w:r w:rsidRPr="00EC230A">
        <w:rPr>
          <w:rFonts w:cstheme="minorHAnsi"/>
          <w:sz w:val="24"/>
          <w:szCs w:val="24"/>
        </w:rPr>
        <w:t xml:space="preserve">Mice carrying loxP sites flanked with </w:t>
      </w:r>
      <w:r w:rsidRPr="00EC230A">
        <w:rPr>
          <w:rFonts w:cstheme="minorHAnsi"/>
          <w:i/>
          <w:sz w:val="24"/>
          <w:szCs w:val="24"/>
        </w:rPr>
        <w:t>Pcna</w:t>
      </w:r>
      <w:r w:rsidRPr="00EC230A">
        <w:rPr>
          <w:rFonts w:cstheme="minorHAnsi"/>
          <w:i/>
          <w:sz w:val="24"/>
          <w:szCs w:val="24"/>
          <w:vertAlign w:val="superscript"/>
        </w:rPr>
        <w:t>K164</w:t>
      </w:r>
      <w:r w:rsidRPr="00EC230A">
        <w:rPr>
          <w:rFonts w:cstheme="minorHAnsi"/>
          <w:sz w:val="24"/>
          <w:szCs w:val="24"/>
        </w:rPr>
        <w:t>(floxed allele) and Rev1</w:t>
      </w:r>
      <w:r w:rsidRPr="00EC230A">
        <w:rPr>
          <w:rFonts w:cstheme="minorHAnsi"/>
          <w:sz w:val="24"/>
          <w:szCs w:val="24"/>
          <w:vertAlign w:val="superscript"/>
        </w:rPr>
        <w:t>+/-</w:t>
      </w:r>
      <w:r w:rsidRPr="00EC230A">
        <w:rPr>
          <w:rFonts w:cstheme="minorHAnsi"/>
          <w:sz w:val="24"/>
          <w:szCs w:val="24"/>
        </w:rPr>
        <w:t xml:space="preserve">were made in a C57BL/6 background by Dr. Ivo Huijbers and Dr. Colin Pritchard of the transgenic animal facility of the NKI.  </w:t>
      </w:r>
      <w:r w:rsidR="00140C0C" w:rsidRPr="00EC230A">
        <w:rPr>
          <w:rFonts w:cstheme="minorHAnsi"/>
          <w:i/>
          <w:iCs/>
          <w:sz w:val="24"/>
          <w:szCs w:val="24"/>
        </w:rPr>
        <w:t>Pcna</w:t>
      </w:r>
      <w:r w:rsidR="00140C0C" w:rsidRPr="00EC230A">
        <w:rPr>
          <w:rFonts w:cstheme="minorHAnsi"/>
          <w:i/>
          <w:sz w:val="24"/>
          <w:szCs w:val="24"/>
          <w:vertAlign w:val="superscript"/>
        </w:rPr>
        <w:t xml:space="preserve"> </w:t>
      </w:r>
      <w:r w:rsidRPr="00EC230A">
        <w:rPr>
          <w:rFonts w:cstheme="minorHAnsi"/>
          <w:i/>
          <w:sz w:val="24"/>
          <w:szCs w:val="24"/>
          <w:vertAlign w:val="superscript"/>
        </w:rPr>
        <w:t>K164R/K164R</w:t>
      </w:r>
      <w:r w:rsidRPr="00EC230A">
        <w:rPr>
          <w:rFonts w:cstheme="minorHAnsi"/>
          <w:sz w:val="24"/>
          <w:szCs w:val="24"/>
        </w:rPr>
        <w:t xml:space="preserve"> have been described elsewhere</w:t>
      </w:r>
      <w:r w:rsidRPr="00EC230A">
        <w:rPr>
          <w:rFonts w:cstheme="minorHAnsi"/>
          <w:sz w:val="24"/>
          <w:szCs w:val="24"/>
        </w:rPr>
        <w:fldChar w:fldCharType="begin" w:fldLock="1"/>
      </w:r>
      <w:r w:rsidR="00CC1B4F" w:rsidRPr="00EC230A">
        <w:rPr>
          <w:rFonts w:cstheme="minorHAnsi"/>
          <w:sz w:val="24"/>
          <w:szCs w:val="24"/>
        </w:rPr>
        <w:instrText>ADDIN CSL_CITATION {"citationItems":[{"id":"ITEM-1","itemData":{"DOI":"10.1084/jem.20070902","ISSN":"00221007","abstract":"B cells use translesion DNA synthesis (TLS) to introduce somatic mutations around genetic lesions caused by activation-induced cytidine deaminase. Monoubiquitination at lysine164 of proliferating cell nuclear antigen (PCNAK164) stimulates TLS. To determine the role of PCNA K164 modifications in somatic hypermutation, PCNAK164R knock-in mice were generated. PCNAK164R/K164R mutants are born at a sub-Mendelian frequency. Although PCNAK164R/K164R B cells proliferate and class switch normally, the mutation spectrum of hypermutated immunoglobulin (Ig) genes alters dramatically. A strong reduction of mutations at template A/T is associated with a compensatory increase at G/C, which is a phenotype similar to polymerase η (Polη) and mismatch repair - deficient B cells. Mismatch recognition, monoubiquitinated PCNA, and Polη likely cooperate in establishing mutations at template A/T during replication of Ig genes. JEM © The Rockefeller University Press.","author":[{"dropping-particle":"","family":"Langerak","given":"Petra","non-dropping-particle":"","parse-names":false,"suffix":""},{"dropping-particle":"","family":"Nygren","given":"Anders O.H.","non-dropping-particle":"","parse-names":false,"suffix":""},{"dropping-particle":"","family":"Krijger","given":"Peter H.L.","non-dropping-particle":"","parse-names":false,"suffix":""},{"dropping-particle":"","family":"Berk","given":"Paul C.M.","non-dropping-particle":"Van Den","parse-names":false,"suffix":""},{"dropping-particle":"","family":"Jacobs","given":"Heinz","non-dropping-particle":"","parse-names":false,"suffix":""}],"container-title":"Journal of Experimental Medicine","id":"ITEM-1","issue":"8","issued":{"date-parts":[["2007"]]},"page":"1989-1998","title":"A/T mutagenesis in hypermutated immunoglobulin genes strongly depends on PCNAK164 modification","type":"article-journal","volume":"204"},"uris":["http://www.mendeley.com/documents/?uuid=ef60b257-31e5-4b29-bc61-9e2733855704"]}],"mendeley":{"formattedCitation":"[25]","plainTextFormattedCitation":"[25]","previouslyFormattedCitation":"[25]"},"properties":{"noteIndex":0},"schema":"https://github.com/citation-style-language/schema/raw/master/csl-citation.json"}</w:instrText>
      </w:r>
      <w:r w:rsidRPr="00EC230A">
        <w:rPr>
          <w:rFonts w:cstheme="minorHAnsi"/>
          <w:sz w:val="24"/>
          <w:szCs w:val="24"/>
        </w:rPr>
        <w:fldChar w:fldCharType="separate"/>
      </w:r>
      <w:r w:rsidR="007E5E45" w:rsidRPr="00EC230A">
        <w:rPr>
          <w:rFonts w:cstheme="minorHAnsi"/>
          <w:noProof/>
          <w:sz w:val="24"/>
          <w:szCs w:val="24"/>
        </w:rPr>
        <w:t>[25]</w:t>
      </w:r>
      <w:r w:rsidRPr="00EC230A">
        <w:rPr>
          <w:rFonts w:cstheme="minorHAnsi"/>
          <w:sz w:val="24"/>
          <w:szCs w:val="24"/>
        </w:rPr>
        <w:fldChar w:fldCharType="end"/>
      </w:r>
      <w:r w:rsidRPr="00EC230A">
        <w:rPr>
          <w:rFonts w:cstheme="minorHAnsi"/>
          <w:sz w:val="24"/>
          <w:szCs w:val="24"/>
        </w:rPr>
        <w:t>.</w:t>
      </w:r>
      <w:r w:rsidRPr="00EC230A">
        <w:rPr>
          <w:rFonts w:eastAsia="Times New Roman" w:cstheme="minorHAnsi"/>
          <w:sz w:val="24"/>
          <w:szCs w:val="24"/>
        </w:rPr>
        <w:t xml:space="preserve"> </w:t>
      </w:r>
      <w:r w:rsidRPr="00EC230A">
        <w:rPr>
          <w:rFonts w:cstheme="minorHAnsi"/>
          <w:sz w:val="24"/>
          <w:szCs w:val="24"/>
        </w:rPr>
        <w:t>RCM2 mice containing CreER</w:t>
      </w:r>
      <w:r w:rsidRPr="00EC230A">
        <w:rPr>
          <w:rFonts w:cstheme="minorHAnsi"/>
          <w:sz w:val="24"/>
          <w:szCs w:val="24"/>
          <w:vertAlign w:val="superscript"/>
        </w:rPr>
        <w:t>T2</w:t>
      </w:r>
      <w:r w:rsidRPr="00EC230A">
        <w:rPr>
          <w:rFonts w:cstheme="minorHAnsi"/>
          <w:sz w:val="24"/>
          <w:szCs w:val="24"/>
        </w:rPr>
        <w:t xml:space="preserve"> fusion gene into the Rosa26 on chromosome 6, which are carrying a confetti constructs have been previously described</w:t>
      </w:r>
      <w:r w:rsidR="009F063B" w:rsidRPr="00EC230A">
        <w:rPr>
          <w:rFonts w:cstheme="minorHAnsi"/>
          <w:sz w:val="24"/>
          <w:szCs w:val="24"/>
        </w:rPr>
        <w:fldChar w:fldCharType="begin" w:fldLock="1"/>
      </w:r>
      <w:r w:rsidR="00CC1B4F" w:rsidRPr="00EC230A">
        <w:rPr>
          <w:rFonts w:cstheme="minorHAnsi"/>
          <w:sz w:val="24"/>
          <w:szCs w:val="24"/>
        </w:rPr>
        <w:instrText>ADDIN CSL_CITATION {"citationItems":[{"id":"ITEM-1","itemData":{"DOI":"10.1093/embo-reports/kve064","ISSN":"1469221X","abstract":"Conditional gene inactivation using the Cre/loxP system is widely used, but the difficulty in properly regulating Cre expression remains one of the bottlenecks. One approach to regulate Cre activity utilizes a mutant estrogen hormone-binding domain (ERT) to keep Cre inactive unless the nonsteroidal estrogen analog 4-hydroxytamoxifen (OHT) is present. Here we describe a mouse strain expressing Cre-ERT from the ubiquitously expressed ROSA26 (R26) locus. We demonstrate efficient temporal and spatial regulation of Cre recombination in vivo and in primary cells derived from these mice. We show the existence of marked differences in recombination frequencies between different substrates within the same cell. This has important consequences when concurrent switching of multiple alleles within the same cell is needed, and highlights one of the difficulties that may be encountered when using reporter mice as indicator strains.","author":[{"dropping-particle":"","family":"Vooijs","given":"Marc","non-dropping-particle":"","parse-names":false,"suffix":""},{"dropping-particle":"","family":"Jonkers","given":"Jos","non-dropping-particle":"","parse-names":false,"suffix":""},{"dropping-particle":"","family":"Berns","given":"Anton","non-dropping-particle":"","parse-names":false,"suffix":""}],"container-title":"EMBO Reports","id":"ITEM-1","issue":"4","issued":{"date-parts":[["2001"]]},"page":"292-297","title":"A highly efficient ligand-regulated Cre recombinase mouse line shows that LoxP recombination is position dependent","type":"article-journal","volume":"2"},"uris":["http://www.mendeley.com/documents/?uuid=809c70c4-3c04-422c-b80b-eb35503dad66"]}],"mendeley":{"formattedCitation":"[27]","plainTextFormattedCitation":"[27]","previouslyFormattedCitation":"[27]"},"properties":{"noteIndex":0},"schema":"https://github.com/citation-style-language/schema/raw/master/csl-citation.json"}</w:instrText>
      </w:r>
      <w:r w:rsidR="009F063B" w:rsidRPr="00EC230A">
        <w:rPr>
          <w:rFonts w:cstheme="minorHAnsi"/>
          <w:sz w:val="24"/>
          <w:szCs w:val="24"/>
        </w:rPr>
        <w:fldChar w:fldCharType="separate"/>
      </w:r>
      <w:r w:rsidR="007E5E45" w:rsidRPr="00EC230A">
        <w:rPr>
          <w:rFonts w:cstheme="minorHAnsi"/>
          <w:noProof/>
          <w:sz w:val="24"/>
          <w:szCs w:val="24"/>
        </w:rPr>
        <w:t>[27]</w:t>
      </w:r>
      <w:r w:rsidR="009F063B" w:rsidRPr="00EC230A">
        <w:rPr>
          <w:rFonts w:cstheme="minorHAnsi"/>
          <w:sz w:val="24"/>
          <w:szCs w:val="24"/>
        </w:rPr>
        <w:fldChar w:fldCharType="end"/>
      </w:r>
      <w:r w:rsidR="009F063B" w:rsidRPr="00EC230A">
        <w:rPr>
          <w:rFonts w:cstheme="minorHAnsi"/>
          <w:sz w:val="24"/>
          <w:szCs w:val="24"/>
        </w:rPr>
        <w:t>.</w:t>
      </w:r>
      <w:r w:rsidR="009F063B" w:rsidRPr="00EC230A">
        <w:rPr>
          <w:rFonts w:eastAsia="Times New Roman" w:cstheme="minorHAnsi"/>
          <w:sz w:val="24"/>
          <w:szCs w:val="24"/>
        </w:rPr>
        <w:t xml:space="preserve"> </w:t>
      </w:r>
      <w:r w:rsidR="009F063B" w:rsidRPr="00EC230A">
        <w:rPr>
          <w:rFonts w:cstheme="minorHAnsi"/>
          <w:sz w:val="24"/>
          <w:szCs w:val="24"/>
        </w:rPr>
        <w:t xml:space="preserve">To determine Cre recombinase efficiency we bred RCM2 mice containing the confetti construct. Mice were crossed to have </w:t>
      </w:r>
      <w:r w:rsidR="0003017C" w:rsidRPr="00EC230A">
        <w:rPr>
          <w:rFonts w:cstheme="minorHAnsi"/>
          <w:sz w:val="24"/>
          <w:szCs w:val="24"/>
        </w:rPr>
        <w:t xml:space="preserve">these genotypes: </w:t>
      </w:r>
      <w:r w:rsidR="009F063B" w:rsidRPr="00EC230A">
        <w:rPr>
          <w:rFonts w:cstheme="minorHAnsi"/>
          <w:sz w:val="24"/>
          <w:szCs w:val="24"/>
        </w:rPr>
        <w:t xml:space="preserve">RCM2 </w:t>
      </w:r>
      <w:r w:rsidR="009F063B" w:rsidRPr="00EC230A">
        <w:rPr>
          <w:rFonts w:cstheme="minorHAnsi"/>
          <w:sz w:val="24"/>
          <w:szCs w:val="24"/>
          <w:vertAlign w:val="superscript"/>
        </w:rPr>
        <w:t>wt/cre</w:t>
      </w:r>
      <w:r w:rsidR="009F063B" w:rsidRPr="00EC230A">
        <w:rPr>
          <w:rFonts w:cstheme="minorHAnsi"/>
          <w:sz w:val="24"/>
          <w:szCs w:val="24"/>
        </w:rPr>
        <w:t xml:space="preserve">; </w:t>
      </w:r>
      <w:r w:rsidR="00140C0C" w:rsidRPr="00EC230A">
        <w:rPr>
          <w:rFonts w:cstheme="minorHAnsi"/>
          <w:i/>
          <w:iCs/>
          <w:sz w:val="24"/>
          <w:szCs w:val="24"/>
        </w:rPr>
        <w:t>Pcna</w:t>
      </w:r>
      <w:r w:rsidR="00140C0C" w:rsidRPr="00EC230A">
        <w:rPr>
          <w:rFonts w:cstheme="minorHAnsi"/>
          <w:i/>
          <w:sz w:val="24"/>
          <w:szCs w:val="24"/>
          <w:vertAlign w:val="superscript"/>
        </w:rPr>
        <w:t xml:space="preserve"> </w:t>
      </w:r>
      <w:r w:rsidR="009F063B" w:rsidRPr="00EC230A">
        <w:rPr>
          <w:rFonts w:cstheme="minorHAnsi"/>
          <w:i/>
          <w:sz w:val="24"/>
          <w:szCs w:val="24"/>
          <w:vertAlign w:val="superscript"/>
        </w:rPr>
        <w:t>K164</w:t>
      </w:r>
      <w:r w:rsidR="009F063B" w:rsidRPr="00EC230A">
        <w:rPr>
          <w:rFonts w:cstheme="minorHAnsi"/>
          <w:i/>
          <w:sz w:val="24"/>
          <w:szCs w:val="24"/>
        </w:rPr>
        <w:t xml:space="preserve"> </w:t>
      </w:r>
      <w:r w:rsidR="009F063B" w:rsidRPr="00EC230A">
        <w:rPr>
          <w:rFonts w:cstheme="minorHAnsi"/>
          <w:i/>
          <w:sz w:val="24"/>
          <w:szCs w:val="24"/>
          <w:vertAlign w:val="superscript"/>
        </w:rPr>
        <w:t>flox/k164</w:t>
      </w:r>
      <w:r w:rsidR="009F063B" w:rsidRPr="00EC230A">
        <w:rPr>
          <w:rFonts w:cstheme="minorHAnsi"/>
          <w:sz w:val="24"/>
          <w:szCs w:val="24"/>
        </w:rPr>
        <w:t xml:space="preserve"> as wildtype, RCM2 </w:t>
      </w:r>
      <w:r w:rsidR="009F063B" w:rsidRPr="00EC230A">
        <w:rPr>
          <w:rFonts w:cstheme="minorHAnsi"/>
          <w:sz w:val="24"/>
          <w:szCs w:val="24"/>
          <w:vertAlign w:val="superscript"/>
        </w:rPr>
        <w:t>wt/cre;</w:t>
      </w:r>
      <w:r w:rsidR="009F063B" w:rsidRPr="00EC230A">
        <w:rPr>
          <w:rFonts w:cstheme="minorHAnsi"/>
          <w:sz w:val="24"/>
          <w:szCs w:val="24"/>
        </w:rPr>
        <w:t xml:space="preserve"> </w:t>
      </w:r>
      <w:r w:rsidR="00140C0C" w:rsidRPr="00EC230A">
        <w:rPr>
          <w:rFonts w:cstheme="minorHAnsi"/>
          <w:i/>
          <w:iCs/>
          <w:sz w:val="24"/>
          <w:szCs w:val="24"/>
        </w:rPr>
        <w:t>Pcna</w:t>
      </w:r>
      <w:r w:rsidR="00140C0C" w:rsidRPr="00EC230A">
        <w:rPr>
          <w:rFonts w:cstheme="minorHAnsi"/>
          <w:i/>
          <w:sz w:val="24"/>
          <w:szCs w:val="24"/>
          <w:vertAlign w:val="superscript"/>
        </w:rPr>
        <w:t xml:space="preserve"> </w:t>
      </w:r>
      <w:r w:rsidR="009F063B" w:rsidRPr="00EC230A">
        <w:rPr>
          <w:rFonts w:cstheme="minorHAnsi"/>
          <w:i/>
          <w:sz w:val="24"/>
          <w:szCs w:val="24"/>
          <w:vertAlign w:val="superscript"/>
        </w:rPr>
        <w:t>K164</w:t>
      </w:r>
      <w:r w:rsidR="009F063B" w:rsidRPr="00EC230A">
        <w:rPr>
          <w:rFonts w:cstheme="minorHAnsi"/>
          <w:sz w:val="24"/>
          <w:szCs w:val="24"/>
          <w:vertAlign w:val="superscript"/>
        </w:rPr>
        <w:t>flox/K164R</w:t>
      </w:r>
      <w:r w:rsidR="009F063B" w:rsidRPr="00EC230A">
        <w:rPr>
          <w:rFonts w:cstheme="minorHAnsi"/>
          <w:sz w:val="24"/>
          <w:szCs w:val="24"/>
        </w:rPr>
        <w:t xml:space="preserve"> as </w:t>
      </w:r>
      <w:r w:rsidR="009F063B" w:rsidRPr="00EC230A">
        <w:rPr>
          <w:rFonts w:cstheme="minorHAnsi"/>
          <w:i/>
          <w:sz w:val="24"/>
          <w:szCs w:val="24"/>
        </w:rPr>
        <w:t xml:space="preserve">K164R </w:t>
      </w:r>
      <w:r w:rsidR="009F063B" w:rsidRPr="00EC230A">
        <w:rPr>
          <w:rFonts w:cstheme="minorHAnsi"/>
          <w:sz w:val="24"/>
          <w:szCs w:val="24"/>
        </w:rPr>
        <w:t xml:space="preserve">mutant, RCM2 </w:t>
      </w:r>
      <w:r w:rsidR="009F063B" w:rsidRPr="00EC230A">
        <w:rPr>
          <w:rFonts w:cstheme="minorHAnsi"/>
          <w:sz w:val="24"/>
          <w:szCs w:val="24"/>
          <w:vertAlign w:val="superscript"/>
        </w:rPr>
        <w:t>wt/cre</w:t>
      </w:r>
      <w:r w:rsidR="009F063B" w:rsidRPr="00EC230A">
        <w:rPr>
          <w:rFonts w:cstheme="minorHAnsi"/>
          <w:sz w:val="24"/>
          <w:szCs w:val="24"/>
        </w:rPr>
        <w:t xml:space="preserve">; </w:t>
      </w:r>
      <w:r w:rsidR="00140C0C" w:rsidRPr="00EC230A">
        <w:rPr>
          <w:rFonts w:cstheme="minorHAnsi"/>
          <w:i/>
          <w:iCs/>
          <w:sz w:val="24"/>
          <w:szCs w:val="24"/>
        </w:rPr>
        <w:t>Pcna</w:t>
      </w:r>
      <w:r w:rsidR="00140C0C" w:rsidRPr="00EC230A">
        <w:rPr>
          <w:rFonts w:cstheme="minorHAnsi"/>
          <w:i/>
          <w:sz w:val="24"/>
          <w:szCs w:val="24"/>
          <w:vertAlign w:val="superscript"/>
        </w:rPr>
        <w:t xml:space="preserve"> </w:t>
      </w:r>
      <w:r w:rsidR="009F063B" w:rsidRPr="00EC230A">
        <w:rPr>
          <w:rFonts w:cstheme="minorHAnsi"/>
          <w:i/>
          <w:sz w:val="24"/>
          <w:szCs w:val="24"/>
          <w:vertAlign w:val="superscript"/>
        </w:rPr>
        <w:t>K164</w:t>
      </w:r>
      <w:r w:rsidR="009F063B" w:rsidRPr="00EC230A">
        <w:rPr>
          <w:rFonts w:cstheme="minorHAnsi"/>
          <w:sz w:val="24"/>
          <w:szCs w:val="24"/>
        </w:rPr>
        <w:t xml:space="preserve"> </w:t>
      </w:r>
      <w:r w:rsidR="009F063B" w:rsidRPr="00EC230A">
        <w:rPr>
          <w:rFonts w:cstheme="minorHAnsi"/>
          <w:sz w:val="24"/>
          <w:szCs w:val="24"/>
          <w:vertAlign w:val="superscript"/>
        </w:rPr>
        <w:t>flox/</w:t>
      </w:r>
      <w:r w:rsidR="009F063B" w:rsidRPr="00EC230A">
        <w:rPr>
          <w:rFonts w:cstheme="minorHAnsi"/>
          <w:i/>
          <w:sz w:val="24"/>
          <w:szCs w:val="24"/>
          <w:vertAlign w:val="superscript"/>
        </w:rPr>
        <w:t>K164</w:t>
      </w:r>
      <w:r w:rsidR="009F063B" w:rsidRPr="00EC230A">
        <w:rPr>
          <w:rFonts w:cstheme="minorHAnsi"/>
          <w:sz w:val="24"/>
          <w:szCs w:val="24"/>
        </w:rPr>
        <w:t>; Rev1</w:t>
      </w:r>
      <w:r w:rsidR="00140C0C" w:rsidRPr="00EC230A">
        <w:rPr>
          <w:rFonts w:cstheme="minorHAnsi"/>
          <w:sz w:val="24"/>
          <w:szCs w:val="24"/>
          <w:vertAlign w:val="superscript"/>
        </w:rPr>
        <w:t>-/-</w:t>
      </w:r>
      <w:r w:rsidR="009F063B" w:rsidRPr="00EC230A">
        <w:rPr>
          <w:rFonts w:cstheme="minorHAnsi"/>
          <w:sz w:val="24"/>
          <w:szCs w:val="24"/>
        </w:rPr>
        <w:t>as Rev1</w:t>
      </w:r>
      <w:r w:rsidR="009F063B" w:rsidRPr="00EC230A">
        <w:rPr>
          <w:rFonts w:cstheme="minorHAnsi"/>
          <w:sz w:val="24"/>
          <w:szCs w:val="24"/>
          <w:vertAlign w:val="superscript"/>
        </w:rPr>
        <w:t>ko</w:t>
      </w:r>
      <w:r w:rsidR="009F063B" w:rsidRPr="00EC230A">
        <w:rPr>
          <w:rFonts w:cstheme="minorHAnsi"/>
          <w:sz w:val="24"/>
          <w:szCs w:val="24"/>
        </w:rPr>
        <w:t xml:space="preserve">, and RCM2 </w:t>
      </w:r>
      <w:r w:rsidR="009F063B" w:rsidRPr="00EC230A">
        <w:rPr>
          <w:rFonts w:cstheme="minorHAnsi"/>
          <w:sz w:val="24"/>
          <w:szCs w:val="24"/>
          <w:vertAlign w:val="superscript"/>
        </w:rPr>
        <w:t>wt/cre</w:t>
      </w:r>
      <w:r w:rsidR="009F063B" w:rsidRPr="00EC230A">
        <w:rPr>
          <w:rFonts w:cstheme="minorHAnsi"/>
          <w:sz w:val="24"/>
          <w:szCs w:val="24"/>
        </w:rPr>
        <w:t xml:space="preserve">; </w:t>
      </w:r>
      <w:r w:rsidR="00140C0C" w:rsidRPr="00EC230A">
        <w:rPr>
          <w:rFonts w:cstheme="minorHAnsi"/>
          <w:i/>
          <w:iCs/>
          <w:sz w:val="24"/>
          <w:szCs w:val="24"/>
        </w:rPr>
        <w:t>Pcna</w:t>
      </w:r>
      <w:r w:rsidR="00140C0C" w:rsidRPr="00EC230A">
        <w:rPr>
          <w:rFonts w:cstheme="minorHAnsi"/>
          <w:i/>
          <w:sz w:val="24"/>
          <w:szCs w:val="24"/>
          <w:vertAlign w:val="superscript"/>
        </w:rPr>
        <w:t xml:space="preserve"> </w:t>
      </w:r>
      <w:r w:rsidR="009F063B" w:rsidRPr="00EC230A">
        <w:rPr>
          <w:rFonts w:cstheme="minorHAnsi"/>
          <w:i/>
          <w:sz w:val="24"/>
          <w:szCs w:val="24"/>
          <w:vertAlign w:val="superscript"/>
        </w:rPr>
        <w:t>K164flox/K164R</w:t>
      </w:r>
      <w:r w:rsidR="009F063B" w:rsidRPr="00EC230A">
        <w:rPr>
          <w:rFonts w:cstheme="minorHAnsi"/>
          <w:i/>
          <w:sz w:val="24"/>
          <w:szCs w:val="24"/>
        </w:rPr>
        <w:t>; Rev1</w:t>
      </w:r>
      <w:r w:rsidR="00140C0C" w:rsidRPr="00EC230A">
        <w:rPr>
          <w:rFonts w:cstheme="minorHAnsi"/>
          <w:i/>
          <w:sz w:val="24"/>
          <w:szCs w:val="24"/>
          <w:vertAlign w:val="superscript"/>
        </w:rPr>
        <w:t>-/-</w:t>
      </w:r>
      <w:r w:rsidR="009F063B" w:rsidRPr="00EC230A">
        <w:rPr>
          <w:rFonts w:cstheme="minorHAnsi"/>
          <w:sz w:val="24"/>
          <w:szCs w:val="24"/>
        </w:rPr>
        <w:t xml:space="preserve"> as double mutant (DM). Mice were housed in SPF (specific pathogen free) facilities in double ventilated cages from Janvier</w:t>
      </w:r>
      <w:r w:rsidR="00140C0C" w:rsidRPr="00EC230A">
        <w:rPr>
          <w:rFonts w:cstheme="minorHAnsi"/>
          <w:sz w:val="24"/>
          <w:szCs w:val="24"/>
        </w:rPr>
        <w:t>.</w:t>
      </w:r>
    </w:p>
    <w:p w14:paraId="5F102BFF" w14:textId="31857CD4" w:rsidR="00E57757" w:rsidRPr="00EC230A" w:rsidRDefault="00DD0839" w:rsidP="00C75879">
      <w:pPr>
        <w:jc w:val="both"/>
        <w:rPr>
          <w:rFonts w:cstheme="minorHAnsi"/>
          <w:sz w:val="24"/>
          <w:szCs w:val="24"/>
        </w:rPr>
      </w:pPr>
      <w:r w:rsidRPr="00EC230A">
        <w:rPr>
          <w:rFonts w:cstheme="minorHAnsi"/>
          <w:sz w:val="24"/>
          <w:szCs w:val="24"/>
        </w:rPr>
        <w:t>For experiments</w:t>
      </w:r>
      <w:r w:rsidR="00E57757" w:rsidRPr="00EC230A">
        <w:rPr>
          <w:rFonts w:cstheme="minorHAnsi"/>
          <w:sz w:val="24"/>
          <w:szCs w:val="24"/>
        </w:rPr>
        <w:t>, two adult mice at the age of 2-month-old were taken per group. Mice were fed tamoxifen diet (400mg/kg tamoxifen citrate) from ENVIGO lot:TD.130859 made in North America. Every week, mice were weighed, and blood was collected via a tail-vein puncture to examine confetti expression</w:t>
      </w:r>
      <w:r w:rsidR="00452671" w:rsidRPr="00EC230A">
        <w:rPr>
          <w:rFonts w:cstheme="minorHAnsi"/>
          <w:sz w:val="24"/>
          <w:szCs w:val="24"/>
        </w:rPr>
        <w:t>. W</w:t>
      </w:r>
      <w:r w:rsidR="00E57757" w:rsidRPr="00EC230A">
        <w:rPr>
          <w:rFonts w:cstheme="minorHAnsi"/>
          <w:sz w:val="24"/>
          <w:szCs w:val="24"/>
        </w:rPr>
        <w:t xml:space="preserve">hen the </w:t>
      </w:r>
      <w:r w:rsidR="00452671" w:rsidRPr="00EC230A">
        <w:rPr>
          <w:rFonts w:cstheme="minorHAnsi"/>
          <w:i/>
          <w:iCs/>
          <w:sz w:val="24"/>
          <w:szCs w:val="24"/>
        </w:rPr>
        <w:t>Pcna</w:t>
      </w:r>
      <w:r w:rsidR="00452671" w:rsidRPr="00EC230A">
        <w:rPr>
          <w:rFonts w:cstheme="minorHAnsi"/>
          <w:i/>
          <w:sz w:val="24"/>
          <w:szCs w:val="24"/>
          <w:vertAlign w:val="superscript"/>
        </w:rPr>
        <w:t xml:space="preserve"> K164flox/K164R</w:t>
      </w:r>
      <w:r w:rsidR="00452671" w:rsidRPr="00EC230A">
        <w:rPr>
          <w:rFonts w:cstheme="minorHAnsi"/>
          <w:i/>
          <w:sz w:val="24"/>
          <w:szCs w:val="24"/>
        </w:rPr>
        <w:t>; Rev1</w:t>
      </w:r>
      <w:r w:rsidR="00452671" w:rsidRPr="00EC230A">
        <w:rPr>
          <w:rFonts w:cstheme="minorHAnsi"/>
          <w:i/>
          <w:sz w:val="24"/>
          <w:szCs w:val="24"/>
          <w:vertAlign w:val="superscript"/>
        </w:rPr>
        <w:t>-/-</w:t>
      </w:r>
      <w:r w:rsidR="00452671" w:rsidRPr="00EC230A">
        <w:rPr>
          <w:rFonts w:cstheme="minorHAnsi"/>
          <w:sz w:val="24"/>
          <w:szCs w:val="24"/>
        </w:rPr>
        <w:t xml:space="preserve"> mice</w:t>
      </w:r>
      <w:r w:rsidR="00E57757" w:rsidRPr="00EC230A">
        <w:rPr>
          <w:rFonts w:cstheme="minorHAnsi"/>
          <w:sz w:val="24"/>
          <w:szCs w:val="24"/>
        </w:rPr>
        <w:t xml:space="preserve"> became ill</w:t>
      </w:r>
      <w:r w:rsidR="00452671" w:rsidRPr="00EC230A">
        <w:rPr>
          <w:rFonts w:cstheme="minorHAnsi"/>
          <w:sz w:val="24"/>
          <w:szCs w:val="24"/>
        </w:rPr>
        <w:t xml:space="preserve"> at week </w:t>
      </w:r>
      <w:r w:rsidR="00EC1CAB" w:rsidRPr="00EC230A">
        <w:rPr>
          <w:rFonts w:cstheme="minorHAnsi"/>
          <w:sz w:val="24"/>
          <w:szCs w:val="24"/>
        </w:rPr>
        <w:t>five</w:t>
      </w:r>
      <w:r w:rsidR="00E57757" w:rsidRPr="00EC230A">
        <w:rPr>
          <w:rFonts w:cstheme="minorHAnsi"/>
          <w:sz w:val="24"/>
          <w:szCs w:val="24"/>
        </w:rPr>
        <w:t xml:space="preserve"> (as indicated by animal welfare guidelines), we sacrificed the mice</w:t>
      </w:r>
      <w:r w:rsidR="00452671" w:rsidRPr="00EC230A">
        <w:rPr>
          <w:rFonts w:cstheme="minorHAnsi"/>
          <w:sz w:val="24"/>
          <w:szCs w:val="24"/>
        </w:rPr>
        <w:t xml:space="preserve"> an isolated the bone marrow and other tissue organs for </w:t>
      </w:r>
      <w:r w:rsidR="00EC1CAB" w:rsidRPr="00EC230A">
        <w:rPr>
          <w:rFonts w:cstheme="minorHAnsi"/>
          <w:sz w:val="24"/>
          <w:szCs w:val="24"/>
        </w:rPr>
        <w:t xml:space="preserve">the hematopoietic stem cells progenitors’ quantifications and </w:t>
      </w:r>
      <w:r w:rsidR="00452671" w:rsidRPr="00EC230A">
        <w:rPr>
          <w:rFonts w:cstheme="minorHAnsi"/>
          <w:sz w:val="24"/>
          <w:szCs w:val="24"/>
        </w:rPr>
        <w:t>pathological analysis</w:t>
      </w:r>
      <w:r w:rsidR="00EC1CAB" w:rsidRPr="00EC230A">
        <w:rPr>
          <w:rFonts w:cstheme="minorHAnsi"/>
          <w:sz w:val="24"/>
          <w:szCs w:val="24"/>
        </w:rPr>
        <w:t xml:space="preserve">. </w:t>
      </w:r>
    </w:p>
    <w:p w14:paraId="79C14A0C" w14:textId="346C9877" w:rsidR="00140C0C" w:rsidRPr="00EC230A" w:rsidRDefault="00E57757" w:rsidP="00C75879">
      <w:pPr>
        <w:jc w:val="both"/>
        <w:rPr>
          <w:rFonts w:cstheme="minorHAnsi"/>
          <w:sz w:val="24"/>
          <w:szCs w:val="24"/>
        </w:rPr>
      </w:pPr>
      <w:r w:rsidRPr="00EC230A">
        <w:rPr>
          <w:rFonts w:cstheme="minorHAnsi"/>
          <w:sz w:val="24"/>
          <w:szCs w:val="24"/>
        </w:rPr>
        <w:t>All GEMs were established and maintained by the animal facility of the NKI. All animal experiments were approved by national and European guidelines on animal experimentation. Animal experiments were additionally examined and approved by an internal committee on animal experiments (DEC, dier experimentele commissie, and IVD, instantie van dierwelzijn</w:t>
      </w:r>
      <w:r w:rsidR="00EC1CAB" w:rsidRPr="00EC230A">
        <w:rPr>
          <w:rFonts w:cstheme="minorHAnsi"/>
          <w:sz w:val="24"/>
          <w:szCs w:val="24"/>
        </w:rPr>
        <w:t xml:space="preserve">). </w:t>
      </w:r>
    </w:p>
    <w:p w14:paraId="17F59877" w14:textId="33FC058E" w:rsidR="00DB24B2" w:rsidRPr="00EC230A" w:rsidRDefault="00DB24B2" w:rsidP="00C75879">
      <w:pPr>
        <w:pStyle w:val="Kop2"/>
        <w:jc w:val="both"/>
        <w:rPr>
          <w:rFonts w:cstheme="minorHAnsi"/>
        </w:rPr>
      </w:pPr>
      <w:bookmarkStart w:id="12" w:name="_Toc33995608"/>
      <w:r w:rsidRPr="00EC230A">
        <w:rPr>
          <w:rFonts w:cstheme="minorHAnsi"/>
        </w:rPr>
        <w:t>polymerase chain reaction (PCr)</w:t>
      </w:r>
      <w:bookmarkEnd w:id="12"/>
    </w:p>
    <w:p w14:paraId="2434E53A" w14:textId="3C20CA00" w:rsidR="009402C2" w:rsidRPr="00EC230A" w:rsidRDefault="00A24139" w:rsidP="00C75879">
      <w:pPr>
        <w:jc w:val="both"/>
        <w:rPr>
          <w:rFonts w:cstheme="minorHAnsi"/>
          <w:sz w:val="24"/>
          <w:szCs w:val="24"/>
        </w:rPr>
      </w:pPr>
      <w:r w:rsidRPr="00EC230A">
        <w:rPr>
          <w:rFonts w:cstheme="minorHAnsi"/>
          <w:sz w:val="24"/>
          <w:szCs w:val="24"/>
        </w:rPr>
        <w:t xml:space="preserve">The genotypes of </w:t>
      </w:r>
      <w:r w:rsidR="004B15D7" w:rsidRPr="00EC230A">
        <w:rPr>
          <w:rFonts w:cstheme="minorHAnsi"/>
          <w:sz w:val="24"/>
          <w:szCs w:val="24"/>
        </w:rPr>
        <w:t>newborn</w:t>
      </w:r>
      <w:r w:rsidRPr="00EC230A">
        <w:rPr>
          <w:rFonts w:cstheme="minorHAnsi"/>
          <w:sz w:val="24"/>
          <w:szCs w:val="24"/>
        </w:rPr>
        <w:t xml:space="preserve"> pubs from the crossed mice were det</w:t>
      </w:r>
      <w:r w:rsidR="004B15D7" w:rsidRPr="00EC230A">
        <w:rPr>
          <w:rFonts w:cstheme="minorHAnsi"/>
          <w:sz w:val="24"/>
          <w:szCs w:val="24"/>
        </w:rPr>
        <w:t xml:space="preserve">ermined </w:t>
      </w:r>
      <w:r w:rsidR="009D11EC" w:rsidRPr="00EC230A">
        <w:rPr>
          <w:rFonts w:cstheme="minorHAnsi"/>
          <w:sz w:val="24"/>
          <w:szCs w:val="24"/>
        </w:rPr>
        <w:t xml:space="preserve">by performing </w:t>
      </w:r>
      <w:r w:rsidR="004B15D7" w:rsidRPr="00EC230A">
        <w:rPr>
          <w:rFonts w:cstheme="minorHAnsi"/>
          <w:sz w:val="24"/>
          <w:szCs w:val="24"/>
        </w:rPr>
        <w:t>PCRs</w:t>
      </w:r>
      <w:r w:rsidR="009D11EC" w:rsidRPr="00EC230A">
        <w:rPr>
          <w:rFonts w:cstheme="minorHAnsi"/>
          <w:sz w:val="24"/>
          <w:szCs w:val="24"/>
        </w:rPr>
        <w:t xml:space="preserve"> on toes provided by the animal facility</w:t>
      </w:r>
      <w:r w:rsidR="004B15D7" w:rsidRPr="00EC230A">
        <w:rPr>
          <w:rFonts w:cstheme="minorHAnsi"/>
          <w:sz w:val="24"/>
          <w:szCs w:val="24"/>
        </w:rPr>
        <w:t xml:space="preserve">. </w:t>
      </w:r>
      <w:r w:rsidR="009D11EC" w:rsidRPr="00EC230A">
        <w:rPr>
          <w:rFonts w:cstheme="minorHAnsi"/>
          <w:sz w:val="24"/>
          <w:szCs w:val="24"/>
        </w:rPr>
        <w:t xml:space="preserve">DNA </w:t>
      </w:r>
      <w:r w:rsidR="00191BAD" w:rsidRPr="00EC230A">
        <w:rPr>
          <w:rFonts w:cstheme="minorHAnsi"/>
          <w:sz w:val="24"/>
          <w:szCs w:val="24"/>
        </w:rPr>
        <w:t xml:space="preserve">was </w:t>
      </w:r>
      <w:r w:rsidR="009D11EC" w:rsidRPr="00EC230A">
        <w:rPr>
          <w:rFonts w:cstheme="minorHAnsi"/>
          <w:sz w:val="24"/>
          <w:szCs w:val="24"/>
        </w:rPr>
        <w:t xml:space="preserve">isolated from the </w:t>
      </w:r>
      <w:r w:rsidR="00191BAD" w:rsidRPr="00EC230A">
        <w:rPr>
          <w:rFonts w:cstheme="minorHAnsi"/>
          <w:sz w:val="24"/>
          <w:szCs w:val="24"/>
        </w:rPr>
        <w:t>toes by adding lysis buffer (1M TRISHCL ph:8,0.5M EDTA,10% SDS and 5M NaCl) made in house, with protease K from Sigma lot: P8044-1G and placed O/N at 55ºC. After lysis, Protease K was inactivated by heating at 85ºC for five minutes.  On this DNA, PCRs were performed to determine the genotype</w:t>
      </w:r>
      <w:r w:rsidR="00275E8E" w:rsidRPr="00EC230A">
        <w:rPr>
          <w:rFonts w:cstheme="minorHAnsi"/>
          <w:sz w:val="24"/>
          <w:szCs w:val="24"/>
        </w:rPr>
        <w:t xml:space="preserve"> in a </w:t>
      </w:r>
      <w:r w:rsidR="00983D82" w:rsidRPr="00EC230A">
        <w:rPr>
          <w:rFonts w:cstheme="minorHAnsi"/>
          <w:sz w:val="24"/>
          <w:szCs w:val="24"/>
        </w:rPr>
        <w:t>PCR mixture containing: MyTaq buffer 5x (dNTPs, MgCl</w:t>
      </w:r>
      <w:r w:rsidR="00983D82" w:rsidRPr="00EC230A">
        <w:rPr>
          <w:rFonts w:cstheme="minorHAnsi"/>
          <w:sz w:val="24"/>
          <w:szCs w:val="24"/>
          <w:vertAlign w:val="subscript"/>
        </w:rPr>
        <w:t>2</w:t>
      </w:r>
      <w:r w:rsidR="00983D82" w:rsidRPr="00EC230A">
        <w:rPr>
          <w:rFonts w:cstheme="minorHAnsi"/>
          <w:sz w:val="24"/>
          <w:szCs w:val="24"/>
        </w:rPr>
        <w:t>) and MyTaq DNA polymerase were purchased from Bioline, Lot: MTB-819201A &amp; MT-819104A,</w:t>
      </w:r>
      <w:r w:rsidR="00275E8E" w:rsidRPr="00EC230A">
        <w:rPr>
          <w:rFonts w:cstheme="minorHAnsi"/>
          <w:sz w:val="24"/>
          <w:szCs w:val="24"/>
        </w:rPr>
        <w:t xml:space="preserve"> Rosa26 forward primer, Cre reverse primer and PCR water. See Table S</w:t>
      </w:r>
      <w:r w:rsidR="00E11D87" w:rsidRPr="00EC230A">
        <w:rPr>
          <w:rFonts w:cstheme="minorHAnsi"/>
          <w:sz w:val="24"/>
          <w:szCs w:val="24"/>
        </w:rPr>
        <w:t>1</w:t>
      </w:r>
      <w:r w:rsidR="00275E8E" w:rsidRPr="00EC230A">
        <w:rPr>
          <w:rFonts w:cstheme="minorHAnsi"/>
          <w:sz w:val="24"/>
          <w:szCs w:val="24"/>
        </w:rPr>
        <w:t>-</w:t>
      </w:r>
      <w:r w:rsidR="00E11D87" w:rsidRPr="00EC230A">
        <w:rPr>
          <w:rFonts w:cstheme="minorHAnsi"/>
          <w:sz w:val="24"/>
          <w:szCs w:val="24"/>
        </w:rPr>
        <w:t>2</w:t>
      </w:r>
      <w:r w:rsidR="00275E8E" w:rsidRPr="00EC230A">
        <w:rPr>
          <w:rFonts w:cstheme="minorHAnsi"/>
          <w:sz w:val="24"/>
          <w:szCs w:val="24"/>
        </w:rPr>
        <w:t xml:space="preserve"> for PCR mixes, primer sequences, and PCR protocol.</w:t>
      </w:r>
      <w:r w:rsidR="00D84A16" w:rsidRPr="00EC230A">
        <w:rPr>
          <w:rFonts w:eastAsia="Times New Roman" w:cstheme="minorHAnsi"/>
          <w:sz w:val="24"/>
          <w:szCs w:val="24"/>
        </w:rPr>
        <w:t xml:space="preserve"> </w:t>
      </w:r>
      <w:r w:rsidR="00D84A16" w:rsidRPr="00EC230A">
        <w:rPr>
          <w:rFonts w:cstheme="minorHAnsi"/>
          <w:sz w:val="24"/>
          <w:szCs w:val="24"/>
        </w:rPr>
        <w:t>A PCR product were mixed with 5x loading dye, and run on a 2% agarose gel (Multi-purpose agarose from Roche, lot: 36495200) with 0,5x TAE buffer(TAE buffer 50x from BIO-RAD, lot: 1640773) at 100-120V,2Amp  until the loading dye had run to the bottom of the gel.</w:t>
      </w:r>
    </w:p>
    <w:p w14:paraId="1619F4AF" w14:textId="3EF3C7DE" w:rsidR="0003017C" w:rsidRPr="00EC230A" w:rsidRDefault="0003017C" w:rsidP="00C75879">
      <w:pPr>
        <w:pStyle w:val="Kop2"/>
        <w:jc w:val="both"/>
        <w:rPr>
          <w:rFonts w:cstheme="minorHAnsi"/>
        </w:rPr>
      </w:pPr>
      <w:bookmarkStart w:id="13" w:name="_Toc33995609"/>
      <w:r w:rsidRPr="00EC230A">
        <w:rPr>
          <w:rFonts w:cstheme="minorHAnsi"/>
        </w:rPr>
        <w:t>flow cytometry</w:t>
      </w:r>
      <w:bookmarkEnd w:id="13"/>
    </w:p>
    <w:p w14:paraId="1C463E9F" w14:textId="3BF8E97F" w:rsidR="00C900DD" w:rsidRPr="00EC230A" w:rsidRDefault="00C900DD" w:rsidP="00C75879">
      <w:pPr>
        <w:jc w:val="both"/>
        <w:rPr>
          <w:rFonts w:cstheme="minorHAnsi"/>
          <w:sz w:val="24"/>
          <w:szCs w:val="24"/>
        </w:rPr>
      </w:pPr>
      <w:r w:rsidRPr="00EC230A">
        <w:rPr>
          <w:rFonts w:cstheme="minorHAnsi"/>
          <w:b/>
          <w:bCs/>
          <w:sz w:val="24"/>
          <w:szCs w:val="24"/>
        </w:rPr>
        <w:t>Confetti expression in blood</w:t>
      </w:r>
    </w:p>
    <w:p w14:paraId="30AFF6EE" w14:textId="21EE6723" w:rsidR="00441101" w:rsidRPr="00EC230A" w:rsidRDefault="00441101" w:rsidP="00C75879">
      <w:pPr>
        <w:jc w:val="both"/>
        <w:rPr>
          <w:rFonts w:cstheme="minorHAnsi"/>
          <w:sz w:val="24"/>
          <w:szCs w:val="24"/>
        </w:rPr>
      </w:pPr>
      <w:r w:rsidRPr="00EC230A">
        <w:rPr>
          <w:rFonts w:cstheme="minorHAnsi"/>
          <w:sz w:val="24"/>
          <w:szCs w:val="24"/>
        </w:rPr>
        <w:t xml:space="preserve">To determine </w:t>
      </w:r>
      <w:r w:rsidR="000556D6" w:rsidRPr="00EC230A">
        <w:rPr>
          <w:rFonts w:cstheme="minorHAnsi"/>
          <w:sz w:val="24"/>
          <w:szCs w:val="24"/>
        </w:rPr>
        <w:t xml:space="preserve">the frequency of cells expressing the fluorescent protein (confetti) in the blood. Blood was isolated </w:t>
      </w:r>
      <w:r w:rsidR="005D10BF" w:rsidRPr="00EC230A">
        <w:rPr>
          <w:rFonts w:cstheme="minorHAnsi"/>
          <w:sz w:val="24"/>
          <w:szCs w:val="24"/>
        </w:rPr>
        <w:t xml:space="preserve">once </w:t>
      </w:r>
      <w:r w:rsidR="000556D6" w:rsidRPr="00EC230A">
        <w:rPr>
          <w:rFonts w:cstheme="minorHAnsi"/>
          <w:sz w:val="24"/>
          <w:szCs w:val="24"/>
        </w:rPr>
        <w:t>week after</w:t>
      </w:r>
      <w:r w:rsidR="005D10BF" w:rsidRPr="00EC230A">
        <w:rPr>
          <w:rFonts w:cstheme="minorHAnsi"/>
          <w:sz w:val="24"/>
          <w:szCs w:val="24"/>
        </w:rPr>
        <w:t xml:space="preserve"> tamoxifen-containing food into an EDTA tube. Between 1-10µl of this blood was used to quantify levels of erythrocytes (red blood cells) and hemoglobin, using a DxH 500 Hematology analyzer (Beckman Coulter). </w:t>
      </w:r>
      <w:r w:rsidR="00C900DD" w:rsidRPr="00EC230A">
        <w:rPr>
          <w:rFonts w:cstheme="minorHAnsi"/>
          <w:sz w:val="24"/>
          <w:szCs w:val="24"/>
        </w:rPr>
        <w:t>A</w:t>
      </w:r>
      <w:r w:rsidR="005D10BF" w:rsidRPr="00EC230A">
        <w:rPr>
          <w:rFonts w:cstheme="minorHAnsi"/>
          <w:sz w:val="24"/>
          <w:szCs w:val="24"/>
        </w:rPr>
        <w:t>fte</w:t>
      </w:r>
      <w:r w:rsidR="00C900DD" w:rsidRPr="00EC230A">
        <w:rPr>
          <w:rFonts w:cstheme="minorHAnsi"/>
          <w:sz w:val="24"/>
          <w:szCs w:val="24"/>
        </w:rPr>
        <w:t>r</w:t>
      </w:r>
      <w:r w:rsidR="005D10BF" w:rsidRPr="00EC230A">
        <w:rPr>
          <w:rFonts w:cstheme="minorHAnsi"/>
          <w:sz w:val="24"/>
          <w:szCs w:val="24"/>
        </w:rPr>
        <w:t>wards,</w:t>
      </w:r>
      <w:r w:rsidR="00C900DD" w:rsidRPr="00EC230A">
        <w:rPr>
          <w:rFonts w:cstheme="minorHAnsi"/>
          <w:sz w:val="24"/>
          <w:szCs w:val="24"/>
        </w:rPr>
        <w:t xml:space="preserve"> e</w:t>
      </w:r>
      <w:r w:rsidR="005D10BF" w:rsidRPr="00EC230A">
        <w:rPr>
          <w:rFonts w:cstheme="minorHAnsi"/>
          <w:sz w:val="24"/>
          <w:szCs w:val="24"/>
        </w:rPr>
        <w:t xml:space="preserve">rythrocytes were depleted in the remainder of the blood using erylysis buffer for 15min on ice. Cells were stained with the following antibodies: CD3-APC, CD19-APC- H7, and CD11b-PercpCyp5.5 for 30 min on ice. Cells were washed twice with PBEA buffer (1x PBS 0.5% BSA, 2 mM EDTA, and 0,02% sodium </w:t>
      </w:r>
      <w:r w:rsidR="005D10BF" w:rsidRPr="00EC230A">
        <w:rPr>
          <w:rFonts w:cstheme="minorHAnsi"/>
          <w:sz w:val="24"/>
          <w:szCs w:val="24"/>
        </w:rPr>
        <w:lastRenderedPageBreak/>
        <w:t>azide). All antibodies were diluted 1:200. Confetti positive cells were measured on a BD LSR symphony cell analyzer (BD Biosciences) and analyzed using FlowJo software (Version: 10.0.8r1). This procedure was repeated with blood drawn from a heart puncture at the end of the experiment</w:t>
      </w:r>
      <w:r w:rsidR="00C900DD" w:rsidRPr="00EC230A">
        <w:rPr>
          <w:rFonts w:cstheme="minorHAnsi"/>
          <w:sz w:val="24"/>
          <w:szCs w:val="24"/>
        </w:rPr>
        <w:t xml:space="preserve">. </w:t>
      </w:r>
    </w:p>
    <w:p w14:paraId="3424FAE7" w14:textId="77777777" w:rsidR="007816D9" w:rsidRPr="00EC230A" w:rsidRDefault="00C900DD" w:rsidP="00C75879">
      <w:pPr>
        <w:jc w:val="both"/>
        <w:rPr>
          <w:rFonts w:cstheme="minorHAnsi"/>
          <w:sz w:val="24"/>
          <w:szCs w:val="24"/>
        </w:rPr>
      </w:pPr>
      <w:r w:rsidRPr="00EC230A">
        <w:rPr>
          <w:rFonts w:cstheme="minorHAnsi"/>
          <w:b/>
          <w:sz w:val="24"/>
          <w:szCs w:val="24"/>
        </w:rPr>
        <w:t>Hematopoietic precursor subset analysis</w:t>
      </w:r>
    </w:p>
    <w:p w14:paraId="7825DC9F" w14:textId="77777777" w:rsidR="00216D31" w:rsidRPr="00EC230A" w:rsidRDefault="00216D31" w:rsidP="00216D31">
      <w:pPr>
        <w:rPr>
          <w:rFonts w:cstheme="minorHAnsi"/>
          <w:sz w:val="24"/>
          <w:szCs w:val="24"/>
        </w:rPr>
      </w:pPr>
      <w:r w:rsidRPr="00EC230A">
        <w:rPr>
          <w:rFonts w:cstheme="minorHAnsi"/>
          <w:sz w:val="24"/>
          <w:szCs w:val="24"/>
        </w:rPr>
        <w:t xml:space="preserve">To determine the effect of </w:t>
      </w:r>
      <w:r w:rsidRPr="00EC230A">
        <w:rPr>
          <w:rFonts w:cstheme="minorHAnsi"/>
          <w:i/>
          <w:iCs/>
          <w:sz w:val="24"/>
          <w:szCs w:val="24"/>
        </w:rPr>
        <w:t>Pcna</w:t>
      </w:r>
      <w:r w:rsidRPr="00EC230A">
        <w:rPr>
          <w:rFonts w:cstheme="minorHAnsi"/>
          <w:sz w:val="24"/>
          <w:szCs w:val="24"/>
          <w:vertAlign w:val="superscript"/>
        </w:rPr>
        <w:t xml:space="preserve"> </w:t>
      </w:r>
      <w:r w:rsidRPr="00EC230A">
        <w:rPr>
          <w:rFonts w:cstheme="minorHAnsi"/>
          <w:sz w:val="24"/>
          <w:szCs w:val="24"/>
        </w:rPr>
        <w:t xml:space="preserve">floxed allele deletion on stem cell maintenance and the hematopoietic progenitor compartments, we quantified the following subsets of the hematopoietic lineage: long/short term HSC (LT-HSC/ST-HSC), multipotent progenitor 2-4 (MPP2, MPP3 and MPP4), common lymphoid/myeloid progenitor (CLP/CMP), megakaryocyte -erythroid progenitors (MEP) and granulocyte-macrophage progenitors (GMP). </w:t>
      </w:r>
    </w:p>
    <w:p w14:paraId="5F8DA8BC" w14:textId="77777777" w:rsidR="00216D31" w:rsidRPr="00EC230A" w:rsidRDefault="00216D31" w:rsidP="00216D31">
      <w:pPr>
        <w:rPr>
          <w:rFonts w:cstheme="minorHAnsi"/>
          <w:sz w:val="24"/>
          <w:szCs w:val="24"/>
        </w:rPr>
      </w:pPr>
    </w:p>
    <w:p w14:paraId="588F2091" w14:textId="793C0A63" w:rsidR="00216D31" w:rsidRPr="00EC230A" w:rsidRDefault="00216D31" w:rsidP="00216D31">
      <w:pPr>
        <w:rPr>
          <w:rFonts w:cstheme="minorHAnsi"/>
          <w:bCs/>
          <w:sz w:val="24"/>
          <w:szCs w:val="24"/>
        </w:rPr>
      </w:pPr>
      <w:r w:rsidRPr="00EC230A">
        <w:rPr>
          <w:rFonts w:cstheme="minorHAnsi"/>
          <w:sz w:val="24"/>
          <w:szCs w:val="24"/>
        </w:rPr>
        <w:t xml:space="preserve">After five weeks on tamoxifen-containing food, </w:t>
      </w:r>
      <w:r w:rsidRPr="00EC230A">
        <w:rPr>
          <w:rFonts w:cstheme="minorHAnsi"/>
          <w:i/>
          <w:iCs/>
          <w:sz w:val="24"/>
          <w:szCs w:val="24"/>
        </w:rPr>
        <w:t>Pcna</w:t>
      </w:r>
      <w:r w:rsidRPr="00EC230A">
        <w:rPr>
          <w:rFonts w:cstheme="minorHAnsi"/>
          <w:i/>
          <w:sz w:val="24"/>
          <w:szCs w:val="24"/>
          <w:vertAlign w:val="superscript"/>
        </w:rPr>
        <w:t xml:space="preserve"> K164flox/K164R</w:t>
      </w:r>
      <w:r w:rsidRPr="00EC230A">
        <w:rPr>
          <w:rFonts w:cstheme="minorHAnsi"/>
          <w:i/>
          <w:sz w:val="24"/>
          <w:szCs w:val="24"/>
        </w:rPr>
        <w:t>; Rev1</w:t>
      </w:r>
      <w:r w:rsidRPr="00EC230A">
        <w:rPr>
          <w:rFonts w:cstheme="minorHAnsi"/>
          <w:i/>
          <w:sz w:val="24"/>
          <w:szCs w:val="24"/>
          <w:vertAlign w:val="superscript"/>
        </w:rPr>
        <w:t>-/-</w:t>
      </w:r>
      <w:r w:rsidRPr="00EC230A">
        <w:rPr>
          <w:rFonts w:cstheme="minorHAnsi"/>
          <w:sz w:val="24"/>
          <w:szCs w:val="24"/>
        </w:rPr>
        <w:t xml:space="preserve"> mice became ill, and all mice were sacrificed. The femora were isolated. The bone marrow was flushed from the femora using a </w:t>
      </w:r>
      <w:r w:rsidRPr="00EC230A">
        <w:rPr>
          <w:rFonts w:cstheme="minorHAnsi"/>
          <w:bCs/>
          <w:sz w:val="24"/>
          <w:szCs w:val="24"/>
        </w:rPr>
        <w:t>21-gauge syringe with cold PBEA buffer. The samples were kept on ice. 5 × 10</w:t>
      </w:r>
      <w:r w:rsidRPr="00EC230A">
        <w:rPr>
          <w:rFonts w:cstheme="minorHAnsi"/>
          <w:bCs/>
          <w:sz w:val="24"/>
          <w:szCs w:val="24"/>
          <w:vertAlign w:val="superscript"/>
        </w:rPr>
        <w:t>6</w:t>
      </w:r>
      <w:r w:rsidRPr="00EC230A">
        <w:rPr>
          <w:rFonts w:cstheme="minorHAnsi"/>
          <w:bCs/>
          <w:sz w:val="24"/>
          <w:szCs w:val="24"/>
        </w:rPr>
        <w:t xml:space="preserve"> cells were used per staining. BM cells were first stained with a biotinylated lineage</w:t>
      </w:r>
      <w:r w:rsidRPr="00EC230A">
        <w:rPr>
          <w:rFonts w:cstheme="minorHAnsi"/>
          <w:bCs/>
          <w:sz w:val="24"/>
          <w:szCs w:val="24"/>
          <w:vertAlign w:val="superscript"/>
        </w:rPr>
        <w:t>+</w:t>
      </w:r>
      <w:r w:rsidRPr="00EC230A">
        <w:rPr>
          <w:rFonts w:cstheme="minorHAnsi"/>
          <w:bCs/>
          <w:sz w:val="24"/>
          <w:szCs w:val="24"/>
        </w:rPr>
        <w:t xml:space="preserve"> antibody mix for 30 min and then washed twice in PBEA buffer. For quantifying stem cells and MPP populations, cKit </w:t>
      </w:r>
      <w:r w:rsidRPr="00EC230A">
        <w:rPr>
          <w:rFonts w:cstheme="minorHAnsi"/>
          <w:sz w:val="24"/>
          <w:szCs w:val="24"/>
        </w:rPr>
        <w:t>(CD117) BUV 395</w:t>
      </w:r>
      <w:r w:rsidRPr="00EC230A">
        <w:rPr>
          <w:rFonts w:cstheme="minorHAnsi"/>
          <w:bCs/>
          <w:sz w:val="24"/>
          <w:szCs w:val="24"/>
        </w:rPr>
        <w:t>, Sca-1-PerCp/Cy5.5, CD48-</w:t>
      </w:r>
      <w:r w:rsidRPr="00EC230A">
        <w:rPr>
          <w:rFonts w:cstheme="minorHAnsi"/>
          <w:sz w:val="24"/>
          <w:szCs w:val="24"/>
        </w:rPr>
        <w:t xml:space="preserve"> BUV 785</w:t>
      </w:r>
      <w:r w:rsidRPr="00EC230A">
        <w:rPr>
          <w:rFonts w:cstheme="minorHAnsi"/>
          <w:bCs/>
          <w:sz w:val="24"/>
          <w:szCs w:val="24"/>
        </w:rPr>
        <w:t xml:space="preserve">, CD135- </w:t>
      </w:r>
      <w:r w:rsidRPr="00EC230A">
        <w:rPr>
          <w:rFonts w:cstheme="minorHAnsi"/>
          <w:sz w:val="24"/>
          <w:szCs w:val="24"/>
        </w:rPr>
        <w:t>APC</w:t>
      </w:r>
      <w:r w:rsidRPr="00EC230A">
        <w:rPr>
          <w:rFonts w:cstheme="minorHAnsi"/>
          <w:bCs/>
          <w:sz w:val="24"/>
          <w:szCs w:val="24"/>
        </w:rPr>
        <w:t>, CD150-</w:t>
      </w:r>
      <w:r w:rsidRPr="00EC230A">
        <w:rPr>
          <w:rFonts w:cstheme="minorHAnsi"/>
          <w:sz w:val="24"/>
          <w:szCs w:val="24"/>
        </w:rPr>
        <w:t xml:space="preserve"> BV650</w:t>
      </w:r>
      <w:r w:rsidRPr="00EC230A">
        <w:rPr>
          <w:rFonts w:cstheme="minorHAnsi"/>
          <w:bCs/>
          <w:sz w:val="24"/>
          <w:szCs w:val="24"/>
        </w:rPr>
        <w:t xml:space="preserve">, streptavidin-APC/Cy7 and </w:t>
      </w:r>
      <w:r w:rsidRPr="00EC230A">
        <w:rPr>
          <w:rFonts w:cstheme="minorHAnsi"/>
          <w:sz w:val="24"/>
          <w:szCs w:val="24"/>
        </w:rPr>
        <w:t xml:space="preserve">Zombi-NIR </w:t>
      </w:r>
      <w:r w:rsidRPr="00EC230A">
        <w:rPr>
          <w:rFonts w:cstheme="minorHAnsi"/>
          <w:bCs/>
          <w:sz w:val="24"/>
          <w:szCs w:val="24"/>
        </w:rPr>
        <w:t xml:space="preserve">were used. For quantifying LKS− progenitor populations, cKit </w:t>
      </w:r>
      <w:r w:rsidRPr="00EC230A">
        <w:rPr>
          <w:rFonts w:cstheme="minorHAnsi"/>
          <w:sz w:val="24"/>
          <w:szCs w:val="24"/>
        </w:rPr>
        <w:t>(CD117) BUV 395</w:t>
      </w:r>
      <w:r w:rsidRPr="00EC230A">
        <w:rPr>
          <w:rFonts w:cstheme="minorHAnsi"/>
          <w:bCs/>
          <w:sz w:val="24"/>
          <w:szCs w:val="24"/>
        </w:rPr>
        <w:t>, CD34-</w:t>
      </w:r>
      <w:r w:rsidRPr="00EC230A">
        <w:rPr>
          <w:rFonts w:cstheme="minorHAnsi"/>
          <w:sz w:val="24"/>
          <w:szCs w:val="24"/>
        </w:rPr>
        <w:t xml:space="preserve"> PECy7</w:t>
      </w:r>
      <w:r w:rsidRPr="00EC230A">
        <w:rPr>
          <w:rFonts w:cstheme="minorHAnsi"/>
          <w:bCs/>
          <w:sz w:val="24"/>
          <w:szCs w:val="24"/>
        </w:rPr>
        <w:t>, CD16/32-</w:t>
      </w:r>
      <w:r w:rsidRPr="00EC230A">
        <w:rPr>
          <w:rFonts w:cstheme="minorHAnsi"/>
          <w:sz w:val="24"/>
          <w:szCs w:val="24"/>
        </w:rPr>
        <w:t xml:space="preserve"> BV 785</w:t>
      </w:r>
      <w:r w:rsidRPr="00EC230A">
        <w:rPr>
          <w:rFonts w:cstheme="minorHAnsi"/>
          <w:bCs/>
          <w:sz w:val="24"/>
          <w:szCs w:val="24"/>
        </w:rPr>
        <w:t>, streptavidin- APC/Cy7, Sca-1</w:t>
      </w:r>
      <w:r w:rsidRPr="00EC230A">
        <w:rPr>
          <w:rFonts w:cstheme="minorHAnsi"/>
          <w:sz w:val="24"/>
          <w:szCs w:val="24"/>
        </w:rPr>
        <w:t xml:space="preserve">(Ly6a/e) BV711 and Zombi-NIR </w:t>
      </w:r>
      <w:r w:rsidRPr="00EC230A">
        <w:rPr>
          <w:rFonts w:cstheme="minorHAnsi"/>
          <w:bCs/>
          <w:sz w:val="24"/>
          <w:szCs w:val="24"/>
        </w:rPr>
        <w:t>were used. Cells were washed twice with PBEA and then resuspended in 400 μL of PBEA.  Antibody specification, dilution and suppliers can be found in</w:t>
      </w:r>
      <w:r w:rsidRPr="00EC230A">
        <w:rPr>
          <w:rFonts w:cstheme="minorHAnsi"/>
          <w:b/>
          <w:bCs/>
          <w:sz w:val="24"/>
          <w:szCs w:val="24"/>
        </w:rPr>
        <w:t xml:space="preserve"> Table S3</w:t>
      </w:r>
    </w:p>
    <w:p w14:paraId="05E14694" w14:textId="77777777" w:rsidR="00216D31" w:rsidRPr="00EC230A" w:rsidRDefault="00216D31" w:rsidP="00216D31">
      <w:pPr>
        <w:rPr>
          <w:rFonts w:cstheme="minorHAnsi"/>
          <w:bCs/>
          <w:sz w:val="24"/>
          <w:szCs w:val="24"/>
        </w:rPr>
      </w:pPr>
      <w:r w:rsidRPr="00EC230A">
        <w:rPr>
          <w:rFonts w:cstheme="minorHAnsi"/>
          <w:bCs/>
          <w:sz w:val="24"/>
          <w:szCs w:val="24"/>
        </w:rPr>
        <w:t xml:space="preserve">All measurements were performed with a BD LSRFortessa cell analyzer (BD Biosciences). Analyses were performed using FlowJo version 10.0.8r1. </w:t>
      </w:r>
    </w:p>
    <w:p w14:paraId="405708AE" w14:textId="77777777" w:rsidR="00C73434" w:rsidRPr="00EC230A" w:rsidRDefault="00C73434">
      <w:pPr>
        <w:rPr>
          <w:rFonts w:cstheme="minorHAnsi"/>
          <w:bCs/>
          <w:sz w:val="24"/>
          <w:szCs w:val="24"/>
        </w:rPr>
      </w:pPr>
      <w:r w:rsidRPr="00EC230A">
        <w:rPr>
          <w:rFonts w:cstheme="minorHAnsi"/>
          <w:bCs/>
          <w:sz w:val="24"/>
          <w:szCs w:val="24"/>
        </w:rPr>
        <w:br w:type="page"/>
      </w:r>
    </w:p>
    <w:p w14:paraId="55EC79C4" w14:textId="77E8EA8A" w:rsidR="007431F3" w:rsidRPr="007431F3" w:rsidRDefault="007431F3" w:rsidP="00C75879">
      <w:pPr>
        <w:pStyle w:val="Kop1"/>
        <w:jc w:val="both"/>
      </w:pPr>
      <w:bookmarkStart w:id="14" w:name="_Toc33995610"/>
      <w:r>
        <w:lastRenderedPageBreak/>
        <w:t>results</w:t>
      </w:r>
      <w:bookmarkEnd w:id="14"/>
      <w:r>
        <w:t xml:space="preserve"> </w:t>
      </w:r>
    </w:p>
    <w:p w14:paraId="7DB9324F" w14:textId="3535855B" w:rsidR="0003383F" w:rsidRPr="00EC230A" w:rsidRDefault="0003383F" w:rsidP="00C75879">
      <w:pPr>
        <w:jc w:val="both"/>
        <w:rPr>
          <w:rFonts w:cstheme="minorHAnsi"/>
          <w:sz w:val="24"/>
          <w:szCs w:val="24"/>
        </w:rPr>
      </w:pPr>
      <w:r w:rsidRPr="00EC230A">
        <w:rPr>
          <w:rFonts w:cstheme="minorHAnsi"/>
          <w:sz w:val="24"/>
          <w:szCs w:val="24"/>
        </w:rPr>
        <w:t xml:space="preserve">To study the relevance of combined </w:t>
      </w:r>
      <w:r w:rsidRPr="00EC230A">
        <w:rPr>
          <w:rFonts w:cstheme="minorHAnsi"/>
          <w:i/>
          <w:iCs/>
          <w:sz w:val="24"/>
          <w:szCs w:val="24"/>
        </w:rPr>
        <w:t>P</w:t>
      </w:r>
      <w:r w:rsidR="00216D31" w:rsidRPr="00EC230A">
        <w:rPr>
          <w:rFonts w:cstheme="minorHAnsi"/>
          <w:i/>
          <w:iCs/>
          <w:sz w:val="24"/>
          <w:szCs w:val="24"/>
        </w:rPr>
        <w:t>cna</w:t>
      </w:r>
      <w:r w:rsidRPr="00EC230A">
        <w:rPr>
          <w:rFonts w:cstheme="minorHAnsi"/>
          <w:i/>
          <w:iCs/>
          <w:sz w:val="24"/>
          <w:szCs w:val="24"/>
        </w:rPr>
        <w:t>-mUb</w:t>
      </w:r>
      <w:r w:rsidRPr="00EC230A">
        <w:rPr>
          <w:rFonts w:cstheme="minorHAnsi"/>
          <w:sz w:val="24"/>
          <w:szCs w:val="24"/>
        </w:rPr>
        <w:t xml:space="preserve"> and </w:t>
      </w:r>
      <w:r w:rsidRPr="00EC230A">
        <w:rPr>
          <w:rFonts w:cstheme="minorHAnsi"/>
          <w:i/>
          <w:iCs/>
          <w:sz w:val="24"/>
          <w:szCs w:val="24"/>
        </w:rPr>
        <w:t>Rev1</w:t>
      </w:r>
      <w:r w:rsidR="00216D31" w:rsidRPr="00EC230A">
        <w:rPr>
          <w:rFonts w:cstheme="minorHAnsi"/>
          <w:i/>
          <w:iCs/>
          <w:sz w:val="24"/>
          <w:szCs w:val="24"/>
          <w:vertAlign w:val="superscript"/>
        </w:rPr>
        <w:t>-/-</w:t>
      </w:r>
      <w:r w:rsidRPr="00EC230A">
        <w:rPr>
          <w:rFonts w:cstheme="minorHAnsi"/>
          <w:sz w:val="24"/>
          <w:szCs w:val="24"/>
        </w:rPr>
        <w:t xml:space="preserve"> for adult HSC and tissue homeostasis in adult mice, we made use of various mouse models where an administration of tamoxifen resulted in deletion of a </w:t>
      </w:r>
      <w:r w:rsidR="00E406FB" w:rsidRPr="00EC230A">
        <w:rPr>
          <w:rFonts w:cstheme="minorHAnsi"/>
          <w:i/>
          <w:iCs/>
          <w:sz w:val="24"/>
          <w:szCs w:val="24"/>
        </w:rPr>
        <w:t>Pcna</w:t>
      </w:r>
      <w:r w:rsidR="00E406FB" w:rsidRPr="00EC230A">
        <w:rPr>
          <w:rFonts w:cstheme="minorHAnsi"/>
          <w:i/>
          <w:sz w:val="24"/>
          <w:szCs w:val="24"/>
          <w:vertAlign w:val="superscript"/>
        </w:rPr>
        <w:t xml:space="preserve"> K164</w:t>
      </w:r>
      <w:r w:rsidR="00E406FB" w:rsidRPr="00EC230A">
        <w:rPr>
          <w:rFonts w:cstheme="minorHAnsi"/>
          <w:sz w:val="24"/>
          <w:szCs w:val="24"/>
          <w:vertAlign w:val="superscript"/>
        </w:rPr>
        <w:t>flox/K164R</w:t>
      </w:r>
      <w:r w:rsidR="00E406FB" w:rsidRPr="00EC230A">
        <w:rPr>
          <w:rFonts w:cstheme="minorHAnsi"/>
          <w:sz w:val="24"/>
          <w:szCs w:val="24"/>
        </w:rPr>
        <w:t xml:space="preserve"> </w:t>
      </w:r>
      <w:r w:rsidRPr="00EC230A">
        <w:rPr>
          <w:rFonts w:cstheme="minorHAnsi"/>
          <w:sz w:val="24"/>
          <w:szCs w:val="24"/>
        </w:rPr>
        <w:t xml:space="preserve">allele, leaving mice with a </w:t>
      </w:r>
      <w:r w:rsidR="00E406FB" w:rsidRPr="00EC230A">
        <w:rPr>
          <w:rFonts w:cstheme="minorHAnsi"/>
          <w:i/>
          <w:iCs/>
          <w:sz w:val="24"/>
          <w:szCs w:val="24"/>
        </w:rPr>
        <w:t>Pcn</w:t>
      </w:r>
      <w:r w:rsidR="00216D31" w:rsidRPr="00EC230A">
        <w:rPr>
          <w:rFonts w:cstheme="minorHAnsi"/>
          <w:i/>
          <w:iCs/>
          <w:sz w:val="24"/>
          <w:szCs w:val="24"/>
        </w:rPr>
        <w:t>a</w:t>
      </w:r>
      <w:r w:rsidR="00216D31" w:rsidRPr="00EC230A">
        <w:rPr>
          <w:rFonts w:cstheme="minorHAnsi"/>
          <w:i/>
          <w:sz w:val="24"/>
          <w:szCs w:val="24"/>
          <w:vertAlign w:val="superscript"/>
        </w:rPr>
        <w:t>K164fl; orK</w:t>
      </w:r>
      <w:r w:rsidR="00E406FB" w:rsidRPr="00EC230A">
        <w:rPr>
          <w:rFonts w:cstheme="minorHAnsi"/>
          <w:sz w:val="24"/>
          <w:szCs w:val="24"/>
          <w:vertAlign w:val="superscript"/>
        </w:rPr>
        <w:t>164R</w:t>
      </w:r>
      <w:r w:rsidR="00E406FB" w:rsidRPr="00EC230A">
        <w:rPr>
          <w:rFonts w:cstheme="minorHAnsi"/>
          <w:sz w:val="24"/>
          <w:szCs w:val="24"/>
        </w:rPr>
        <w:t xml:space="preserve"> </w:t>
      </w:r>
      <w:r w:rsidRPr="00EC230A">
        <w:rPr>
          <w:rFonts w:cstheme="minorHAnsi"/>
          <w:sz w:val="24"/>
          <w:szCs w:val="24"/>
        </w:rPr>
        <w:t xml:space="preserve">allele (see </w:t>
      </w:r>
      <w:r w:rsidRPr="00EC230A">
        <w:rPr>
          <w:rFonts w:cstheme="minorHAnsi"/>
          <w:b/>
          <w:bCs/>
          <w:sz w:val="24"/>
          <w:szCs w:val="24"/>
        </w:rPr>
        <w:t>Fig.5</w:t>
      </w:r>
      <w:r w:rsidRPr="00EC230A">
        <w:rPr>
          <w:rFonts w:cstheme="minorHAnsi"/>
          <w:sz w:val="24"/>
          <w:szCs w:val="24"/>
        </w:rPr>
        <w:t xml:space="preserve">). To analyze recombination efficiency after treatment with tamoxifen, we made use of a confetti reporter system. This construct consists of multiple genes to determine activation and rearrangement potential of encoding for Green, Yellow, Red and Blue Fluorescent Protein (GFP, YFP, RFP, and, CFP) flanked by LoxP sites, and upstream of a neomycin ‘roadblock’. Upon administration of tamoxifen, Cre-ERT2, the neomycin gene is excised, and the remaining GFP, RFP, CFP, and YFP may be expressed in various combinations. </w:t>
      </w:r>
    </w:p>
    <w:p w14:paraId="7E38DB05" w14:textId="5A7875D7" w:rsidR="00975274" w:rsidRPr="00EC230A" w:rsidRDefault="0003383F" w:rsidP="00C75879">
      <w:pPr>
        <w:jc w:val="both"/>
        <w:rPr>
          <w:rFonts w:cstheme="minorHAnsi"/>
          <w:sz w:val="24"/>
          <w:szCs w:val="24"/>
        </w:rPr>
      </w:pPr>
      <w:r w:rsidRPr="00EC230A">
        <w:rPr>
          <w:rFonts w:cstheme="minorHAnsi"/>
          <w:sz w:val="24"/>
          <w:szCs w:val="24"/>
        </w:rPr>
        <w:t>Confetti expression increased in all genotype upon the start of the experiment, reaching ≈80% after four weeks. The percentage of confetti positive lymphocytes: T cells, B cells, and myeloid in the blood increased over the weeks in all genotypes</w:t>
      </w:r>
      <w:r w:rsidR="003E5012" w:rsidRPr="00EC230A">
        <w:rPr>
          <w:rFonts w:cstheme="minorHAnsi"/>
          <w:sz w:val="24"/>
          <w:szCs w:val="24"/>
        </w:rPr>
        <w:t xml:space="preserve">: </w:t>
      </w:r>
      <w:r w:rsidR="003E5012" w:rsidRPr="00EC230A">
        <w:rPr>
          <w:rFonts w:cstheme="minorHAnsi"/>
          <w:i/>
          <w:iCs/>
          <w:sz w:val="24"/>
          <w:szCs w:val="24"/>
        </w:rPr>
        <w:t>Pcna</w:t>
      </w:r>
      <w:r w:rsidR="003E5012" w:rsidRPr="00EC230A">
        <w:rPr>
          <w:rFonts w:cstheme="minorHAnsi"/>
          <w:i/>
          <w:iCs/>
          <w:sz w:val="24"/>
          <w:szCs w:val="24"/>
          <w:vertAlign w:val="superscript"/>
        </w:rPr>
        <w:t>K164</w:t>
      </w:r>
      <w:r w:rsidR="003E5012" w:rsidRPr="00EC230A">
        <w:rPr>
          <w:rFonts w:cstheme="minorHAnsi"/>
          <w:i/>
          <w:iCs/>
          <w:noProof/>
          <w:sz w:val="24"/>
          <w:szCs w:val="24"/>
          <w:vertAlign w:val="superscript"/>
        </w:rPr>
        <w:t xml:space="preserve"> </w:t>
      </w:r>
      <w:r w:rsidR="003E5012" w:rsidRPr="00EC230A">
        <w:rPr>
          <w:rFonts w:cstheme="minorHAnsi"/>
          <w:noProof/>
          <w:sz w:val="24"/>
          <w:szCs w:val="24"/>
        </w:rPr>
        <w:t>(</w:t>
      </w:r>
      <w:r w:rsidR="003E5012" w:rsidRPr="00EC230A">
        <w:rPr>
          <w:rFonts w:cstheme="minorHAnsi"/>
          <w:sz w:val="24"/>
          <w:szCs w:val="24"/>
        </w:rPr>
        <w:t>blue)</w:t>
      </w:r>
      <w:r w:rsidR="003E5012" w:rsidRPr="00EC230A">
        <w:rPr>
          <w:rFonts w:cstheme="minorHAnsi"/>
          <w:i/>
          <w:iCs/>
          <w:sz w:val="24"/>
          <w:szCs w:val="24"/>
        </w:rPr>
        <w:t>,</w:t>
      </w:r>
      <w:r w:rsidR="003E5012" w:rsidRPr="00EC230A">
        <w:rPr>
          <w:rFonts w:cstheme="minorHAnsi"/>
          <w:i/>
          <w:iCs/>
          <w:noProof/>
          <w:sz w:val="24"/>
          <w:szCs w:val="24"/>
        </w:rPr>
        <w:t xml:space="preserve"> Rev1</w:t>
      </w:r>
      <w:r w:rsidR="003E5012" w:rsidRPr="00EC230A">
        <w:rPr>
          <w:rFonts w:cstheme="minorHAnsi"/>
          <w:noProof/>
          <w:sz w:val="24"/>
          <w:szCs w:val="24"/>
          <w:vertAlign w:val="superscript"/>
        </w:rPr>
        <w:t>-/-</w:t>
      </w:r>
      <w:r w:rsidR="003E5012" w:rsidRPr="00EC230A">
        <w:rPr>
          <w:rFonts w:cstheme="minorHAnsi"/>
          <w:noProof/>
          <w:sz w:val="24"/>
          <w:szCs w:val="24"/>
        </w:rPr>
        <w:t xml:space="preserve">(red), </w:t>
      </w:r>
      <w:r w:rsidR="003E5012" w:rsidRPr="00EC230A">
        <w:rPr>
          <w:rFonts w:cstheme="minorHAnsi"/>
          <w:i/>
          <w:iCs/>
          <w:noProof/>
          <w:sz w:val="24"/>
          <w:szCs w:val="24"/>
        </w:rPr>
        <w:t>Pcna</w:t>
      </w:r>
      <w:r w:rsidR="003E5012" w:rsidRPr="00EC230A">
        <w:rPr>
          <w:rFonts w:cstheme="minorHAnsi"/>
          <w:i/>
          <w:iCs/>
          <w:noProof/>
          <w:sz w:val="24"/>
          <w:szCs w:val="24"/>
          <w:vertAlign w:val="superscript"/>
        </w:rPr>
        <w:t>K164R</w:t>
      </w:r>
      <w:r w:rsidR="003E5012" w:rsidRPr="00EC230A">
        <w:rPr>
          <w:rFonts w:cstheme="minorHAnsi"/>
          <w:i/>
          <w:iCs/>
          <w:noProof/>
          <w:sz w:val="24"/>
          <w:szCs w:val="24"/>
        </w:rPr>
        <w:t xml:space="preserve"> </w:t>
      </w:r>
      <w:r w:rsidR="003E5012" w:rsidRPr="00EC230A">
        <w:rPr>
          <w:rFonts w:cstheme="minorHAnsi"/>
          <w:noProof/>
          <w:sz w:val="24"/>
          <w:szCs w:val="24"/>
        </w:rPr>
        <w:t>(green) and</w:t>
      </w:r>
      <w:r w:rsidR="003E5012" w:rsidRPr="00EC230A">
        <w:rPr>
          <w:rFonts w:cstheme="minorHAnsi"/>
          <w:i/>
          <w:iCs/>
          <w:noProof/>
          <w:sz w:val="24"/>
          <w:szCs w:val="24"/>
        </w:rPr>
        <w:t xml:space="preserve"> Pcna</w:t>
      </w:r>
      <w:r w:rsidR="003E5012" w:rsidRPr="00EC230A">
        <w:rPr>
          <w:rFonts w:cstheme="minorHAnsi"/>
          <w:i/>
          <w:iCs/>
          <w:noProof/>
          <w:sz w:val="24"/>
          <w:szCs w:val="24"/>
          <w:vertAlign w:val="superscript"/>
        </w:rPr>
        <w:t>K164R</w:t>
      </w:r>
      <w:r w:rsidR="003E5012" w:rsidRPr="00EC230A">
        <w:rPr>
          <w:rFonts w:cstheme="minorHAnsi"/>
          <w:i/>
          <w:iCs/>
          <w:noProof/>
          <w:sz w:val="24"/>
          <w:szCs w:val="24"/>
        </w:rPr>
        <w:t>/Rev1</w:t>
      </w:r>
      <w:r w:rsidR="003E5012" w:rsidRPr="00EC230A">
        <w:rPr>
          <w:rFonts w:cstheme="minorHAnsi"/>
          <w:noProof/>
          <w:sz w:val="24"/>
          <w:szCs w:val="24"/>
          <w:vertAlign w:val="superscript"/>
        </w:rPr>
        <w:t>-/-</w:t>
      </w:r>
      <w:r w:rsidR="003E5012" w:rsidRPr="00EC230A">
        <w:rPr>
          <w:rFonts w:cstheme="minorHAnsi"/>
          <w:noProof/>
          <w:sz w:val="24"/>
          <w:szCs w:val="24"/>
        </w:rPr>
        <w:t>(purple)</w:t>
      </w:r>
      <w:r w:rsidRPr="00EC230A">
        <w:rPr>
          <w:rFonts w:cstheme="minorHAnsi"/>
          <w:sz w:val="24"/>
          <w:szCs w:val="24"/>
        </w:rPr>
        <w:t xml:space="preserve">. (see </w:t>
      </w:r>
      <w:r w:rsidRPr="00EC230A">
        <w:rPr>
          <w:rFonts w:cstheme="minorHAnsi"/>
          <w:b/>
          <w:bCs/>
          <w:sz w:val="24"/>
          <w:szCs w:val="24"/>
        </w:rPr>
        <w:t>Fig</w:t>
      </w:r>
      <w:r w:rsidR="0030226C" w:rsidRPr="00EC230A">
        <w:rPr>
          <w:rFonts w:cstheme="minorHAnsi"/>
          <w:b/>
          <w:bCs/>
          <w:sz w:val="24"/>
          <w:szCs w:val="24"/>
        </w:rPr>
        <w:t>.7</w:t>
      </w:r>
      <w:r w:rsidRPr="00EC230A">
        <w:rPr>
          <w:rFonts w:cstheme="minorHAnsi"/>
          <w:b/>
          <w:bCs/>
          <w:sz w:val="24"/>
          <w:szCs w:val="24"/>
        </w:rPr>
        <w:t>a</w:t>
      </w:r>
      <w:r w:rsidRPr="00EC230A">
        <w:rPr>
          <w:rFonts w:cstheme="minorHAnsi"/>
          <w:sz w:val="24"/>
          <w:szCs w:val="24"/>
        </w:rPr>
        <w:t xml:space="preserve">). As negative control blood isolated before tamoxifen treatment, had zero confetti positive cells see </w:t>
      </w:r>
      <w:r w:rsidRPr="00EC230A">
        <w:rPr>
          <w:rFonts w:cstheme="minorHAnsi"/>
          <w:b/>
          <w:sz w:val="24"/>
          <w:szCs w:val="24"/>
        </w:rPr>
        <w:t>Fig</w:t>
      </w:r>
      <w:r w:rsidR="0030226C" w:rsidRPr="00EC230A">
        <w:rPr>
          <w:rFonts w:cstheme="minorHAnsi"/>
          <w:b/>
          <w:sz w:val="24"/>
          <w:szCs w:val="24"/>
        </w:rPr>
        <w:t>.7b</w:t>
      </w:r>
      <w:r w:rsidRPr="00EC230A">
        <w:rPr>
          <w:rFonts w:cstheme="minorHAnsi"/>
          <w:sz w:val="24"/>
          <w:szCs w:val="24"/>
        </w:rPr>
        <w:t xml:space="preserve"> week 0. We observed substantial weight loss of the mice of all genotypes upon the start of the experiment, probably due to aversion of the mice for the diet (personal communication, and previously failed experiments) </w:t>
      </w:r>
    </w:p>
    <w:p w14:paraId="2E80CE6C" w14:textId="77777777" w:rsidR="0030226C" w:rsidRDefault="00975274" w:rsidP="0030226C">
      <w:pPr>
        <w:keepNext/>
        <w:jc w:val="both"/>
      </w:pPr>
      <w:r>
        <w:rPr>
          <w:noProof/>
        </w:rPr>
        <w:drawing>
          <wp:inline distT="0" distB="0" distL="0" distR="0" wp14:anchorId="2DBB240B" wp14:editId="6558C9A2">
            <wp:extent cx="5943600" cy="3759835"/>
            <wp:effectExtent l="0" t="0" r="0" b="0"/>
            <wp:docPr id="6" name="Picture 6" descr="A close up of a colorful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fetti weight .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9835"/>
                    </a:xfrm>
                    <a:prstGeom prst="rect">
                      <a:avLst/>
                    </a:prstGeom>
                  </pic:spPr>
                </pic:pic>
              </a:graphicData>
            </a:graphic>
          </wp:inline>
        </w:drawing>
      </w:r>
    </w:p>
    <w:p w14:paraId="3B05AC9D" w14:textId="77777777" w:rsidR="00C83EF7" w:rsidRDefault="0030226C" w:rsidP="00C83EF7">
      <w:pPr>
        <w:pStyle w:val="Bijschrift"/>
        <w:rPr>
          <w:sz w:val="20"/>
          <w:szCs w:val="20"/>
        </w:rPr>
      </w:pPr>
      <w:r w:rsidRPr="00E50672">
        <w:rPr>
          <w:sz w:val="20"/>
          <w:szCs w:val="20"/>
        </w:rPr>
        <w:t xml:space="preserve">Figure </w:t>
      </w:r>
      <w:r w:rsidRPr="00E50672">
        <w:rPr>
          <w:sz w:val="20"/>
          <w:szCs w:val="20"/>
        </w:rPr>
        <w:fldChar w:fldCharType="begin"/>
      </w:r>
      <w:r w:rsidRPr="00E50672">
        <w:rPr>
          <w:sz w:val="20"/>
          <w:szCs w:val="20"/>
        </w:rPr>
        <w:instrText xml:space="preserve"> SEQ Figure \* ARABIC </w:instrText>
      </w:r>
      <w:r w:rsidRPr="00E50672">
        <w:rPr>
          <w:sz w:val="20"/>
          <w:szCs w:val="20"/>
        </w:rPr>
        <w:fldChar w:fldCharType="separate"/>
      </w:r>
      <w:r w:rsidR="00E50672" w:rsidRPr="00E50672">
        <w:rPr>
          <w:noProof/>
          <w:sz w:val="20"/>
          <w:szCs w:val="20"/>
        </w:rPr>
        <w:t>7</w:t>
      </w:r>
      <w:r w:rsidRPr="00E50672">
        <w:rPr>
          <w:sz w:val="20"/>
          <w:szCs w:val="20"/>
        </w:rPr>
        <w:fldChar w:fldCharType="end"/>
      </w:r>
      <w:r w:rsidRPr="00E50672">
        <w:rPr>
          <w:sz w:val="20"/>
          <w:szCs w:val="20"/>
        </w:rPr>
        <w:t xml:space="preserve">. </w:t>
      </w:r>
      <w:r w:rsidR="003E5012" w:rsidRPr="003E5012">
        <w:rPr>
          <w:sz w:val="20"/>
          <w:szCs w:val="20"/>
        </w:rPr>
        <w:t xml:space="preserve">A) Measurement of confetti positive T-cells, B-cells, and Myeloid cells in the blood of mice that had been put on tamoxifen-containing diets. B) weight </w:t>
      </w:r>
      <w:r w:rsidR="003E5012">
        <w:rPr>
          <w:sz w:val="20"/>
          <w:szCs w:val="20"/>
        </w:rPr>
        <w:t xml:space="preserve">loss </w:t>
      </w:r>
      <w:r w:rsidR="003E5012" w:rsidRPr="003E5012">
        <w:rPr>
          <w:sz w:val="20"/>
          <w:szCs w:val="20"/>
        </w:rPr>
        <w:t>of</w:t>
      </w:r>
      <w:r w:rsidR="003E5012">
        <w:rPr>
          <w:sz w:val="20"/>
          <w:szCs w:val="20"/>
        </w:rPr>
        <w:t xml:space="preserve"> mice</w:t>
      </w:r>
      <w:r w:rsidR="003E5012" w:rsidRPr="003E5012">
        <w:rPr>
          <w:sz w:val="20"/>
          <w:szCs w:val="20"/>
        </w:rPr>
        <w:t xml:space="preserve"> upon tamoxifen diet. </w:t>
      </w:r>
      <w:r w:rsidRPr="00E50672">
        <w:rPr>
          <w:sz w:val="20"/>
          <w:szCs w:val="20"/>
        </w:rPr>
        <w:t>Values are presented as means of SD, N = 2</w:t>
      </w:r>
      <w:bookmarkStart w:id="15" w:name="_Toc30974826"/>
    </w:p>
    <w:p w14:paraId="376EC20F" w14:textId="77777777" w:rsidR="00C83EF7" w:rsidRDefault="00C83EF7">
      <w:pPr>
        <w:rPr>
          <w:b/>
          <w:bCs/>
          <w:color w:val="802E90" w:themeColor="accent1" w:themeShade="BF"/>
        </w:rPr>
      </w:pPr>
      <w:r>
        <w:br w:type="page"/>
      </w:r>
    </w:p>
    <w:p w14:paraId="5D75D3B0" w14:textId="63BBD1DC" w:rsidR="001A7424" w:rsidRPr="00634EA1" w:rsidRDefault="001A7424" w:rsidP="00C83EF7">
      <w:pPr>
        <w:pStyle w:val="Kop2"/>
        <w:rPr>
          <w:rFonts w:eastAsiaTheme="majorEastAsia"/>
          <w:color w:val="AC3EC1" w:themeColor="accent1"/>
          <w:sz w:val="28"/>
          <w:szCs w:val="26"/>
        </w:rPr>
      </w:pPr>
      <w:bookmarkStart w:id="16" w:name="_Toc33995611"/>
      <w:r w:rsidRPr="00046BAE">
        <w:lastRenderedPageBreak/>
        <w:t>DDT deficiency in Hematopoietic stem cells maintenance</w:t>
      </w:r>
      <w:bookmarkEnd w:id="15"/>
      <w:bookmarkEnd w:id="16"/>
      <w:r w:rsidRPr="00B02BFA">
        <w:t xml:space="preserve"> </w:t>
      </w:r>
    </w:p>
    <w:p w14:paraId="46C38651" w14:textId="77777777" w:rsidR="007C5F65" w:rsidRPr="001F78F7" w:rsidRDefault="00655BE3" w:rsidP="00C75879">
      <w:pPr>
        <w:jc w:val="both"/>
        <w:rPr>
          <w:rFonts w:cstheme="minorHAnsi"/>
          <w:sz w:val="24"/>
          <w:szCs w:val="24"/>
        </w:rPr>
      </w:pPr>
      <w:r w:rsidRPr="001F78F7">
        <w:rPr>
          <w:rFonts w:cstheme="minorHAnsi"/>
          <w:sz w:val="24"/>
          <w:szCs w:val="24"/>
        </w:rPr>
        <w:t xml:space="preserve">To determine the effect of </w:t>
      </w:r>
      <w:r w:rsidRPr="001F78F7">
        <w:rPr>
          <w:rFonts w:cstheme="minorHAnsi"/>
          <w:i/>
          <w:sz w:val="24"/>
          <w:szCs w:val="24"/>
        </w:rPr>
        <w:t xml:space="preserve">PCNA </w:t>
      </w:r>
      <w:r w:rsidRPr="001F78F7">
        <w:rPr>
          <w:rFonts w:cstheme="minorHAnsi"/>
          <w:i/>
          <w:sz w:val="24"/>
          <w:szCs w:val="24"/>
          <w:vertAlign w:val="superscript"/>
        </w:rPr>
        <w:t>K164</w:t>
      </w:r>
      <w:r w:rsidRPr="001F78F7">
        <w:rPr>
          <w:rFonts w:cstheme="minorHAnsi"/>
          <w:sz w:val="24"/>
          <w:szCs w:val="24"/>
        </w:rPr>
        <w:t xml:space="preserve"> allele deletion in HSCs and their </w:t>
      </w:r>
      <w:r w:rsidR="00F44CC8" w:rsidRPr="001F78F7">
        <w:rPr>
          <w:rFonts w:cstheme="minorHAnsi"/>
          <w:sz w:val="24"/>
          <w:szCs w:val="24"/>
        </w:rPr>
        <w:t>progenitors, to</w:t>
      </w:r>
      <w:r w:rsidRPr="001F78F7">
        <w:rPr>
          <w:rFonts w:cstheme="minorHAnsi"/>
          <w:sz w:val="24"/>
          <w:szCs w:val="24"/>
        </w:rPr>
        <w:t xml:space="preserve"> mice for each genotype were scarified five weeks after tamoxifen food when the mice showed weight loss and become ill. </w:t>
      </w:r>
      <w:r w:rsidR="00F44CC8" w:rsidRPr="001F78F7">
        <w:rPr>
          <w:rFonts w:cstheme="minorHAnsi"/>
          <w:sz w:val="24"/>
          <w:szCs w:val="24"/>
        </w:rPr>
        <w:t xml:space="preserve">The tibia and femur from the </w:t>
      </w:r>
      <w:r w:rsidR="00F44CC8" w:rsidRPr="001F78F7">
        <w:rPr>
          <w:rFonts w:cstheme="minorHAnsi"/>
          <w:i/>
          <w:iCs/>
          <w:sz w:val="24"/>
          <w:szCs w:val="24"/>
        </w:rPr>
        <w:t>Pcna</w:t>
      </w:r>
      <w:r w:rsidR="00F44CC8" w:rsidRPr="001F78F7">
        <w:rPr>
          <w:rFonts w:cstheme="minorHAnsi"/>
          <w:i/>
          <w:sz w:val="24"/>
          <w:szCs w:val="24"/>
          <w:vertAlign w:val="superscript"/>
        </w:rPr>
        <w:t>K164R</w:t>
      </w:r>
      <w:r w:rsidR="000B1BD2" w:rsidRPr="001F78F7">
        <w:rPr>
          <w:rFonts w:cstheme="minorHAnsi"/>
          <w:iCs/>
          <w:sz w:val="24"/>
          <w:szCs w:val="24"/>
        </w:rPr>
        <w:t>x</w:t>
      </w:r>
      <w:r w:rsidR="00F44CC8" w:rsidRPr="001F78F7">
        <w:rPr>
          <w:rFonts w:cstheme="minorHAnsi"/>
          <w:i/>
          <w:sz w:val="24"/>
          <w:szCs w:val="24"/>
        </w:rPr>
        <w:t xml:space="preserve"> Rev1</w:t>
      </w:r>
      <w:r w:rsidR="00F44CC8" w:rsidRPr="001F78F7">
        <w:rPr>
          <w:rFonts w:cstheme="minorHAnsi"/>
          <w:i/>
          <w:sz w:val="24"/>
          <w:szCs w:val="24"/>
          <w:vertAlign w:val="superscript"/>
        </w:rPr>
        <w:t>-/-</w:t>
      </w:r>
      <w:r w:rsidR="00F44CC8" w:rsidRPr="001F78F7">
        <w:rPr>
          <w:rFonts w:cstheme="minorHAnsi"/>
          <w:sz w:val="24"/>
          <w:szCs w:val="24"/>
        </w:rPr>
        <w:t xml:space="preserve"> mice was pale compared that of the other genotypes (observed during the isolation of the organs), suggesting a strong reduction of blood cells. In depth analysis of the hematopoietic compartment (see</w:t>
      </w:r>
      <w:r w:rsidR="00F44CC8" w:rsidRPr="001F78F7">
        <w:rPr>
          <w:rFonts w:cstheme="minorHAnsi"/>
          <w:b/>
          <w:bCs/>
          <w:sz w:val="24"/>
          <w:szCs w:val="24"/>
        </w:rPr>
        <w:t xml:space="preserve"> </w:t>
      </w:r>
      <w:r w:rsidR="00F44CC8" w:rsidRPr="001F78F7">
        <w:rPr>
          <w:rFonts w:cstheme="minorHAnsi"/>
          <w:bCs/>
          <w:sz w:val="24"/>
          <w:szCs w:val="24"/>
        </w:rPr>
        <w:t>gating strategy</w:t>
      </w:r>
      <w:r w:rsidR="00B40F99" w:rsidRPr="001F78F7">
        <w:rPr>
          <w:rFonts w:cstheme="minorHAnsi"/>
          <w:bCs/>
          <w:sz w:val="24"/>
          <w:szCs w:val="24"/>
        </w:rPr>
        <w:t xml:space="preserve"> </w:t>
      </w:r>
      <w:r w:rsidR="00B40F99" w:rsidRPr="001F78F7">
        <w:rPr>
          <w:rFonts w:cstheme="minorHAnsi"/>
          <w:b/>
          <w:sz w:val="24"/>
          <w:szCs w:val="24"/>
        </w:rPr>
        <w:t>Fig.S10-S11</w:t>
      </w:r>
      <w:r w:rsidR="00F44CC8" w:rsidRPr="001F78F7">
        <w:rPr>
          <w:rFonts w:cstheme="minorHAnsi"/>
          <w:bCs/>
          <w:sz w:val="24"/>
          <w:szCs w:val="24"/>
        </w:rPr>
        <w:t xml:space="preserve">), </w:t>
      </w:r>
      <w:r w:rsidR="00F44CC8" w:rsidRPr="001F78F7">
        <w:rPr>
          <w:rFonts w:cstheme="minorHAnsi"/>
          <w:sz w:val="24"/>
          <w:szCs w:val="24"/>
        </w:rPr>
        <w:t xml:space="preserve">revealed </w:t>
      </w:r>
      <w:r w:rsidR="000B1BD2" w:rsidRPr="001F78F7">
        <w:rPr>
          <w:rFonts w:cstheme="minorHAnsi"/>
          <w:sz w:val="24"/>
          <w:szCs w:val="24"/>
        </w:rPr>
        <w:t>decreased lineage, Sca</w:t>
      </w:r>
      <w:r w:rsidR="00E75455" w:rsidRPr="001F78F7">
        <w:rPr>
          <w:rFonts w:cstheme="minorHAnsi"/>
          <w:sz w:val="24"/>
          <w:szCs w:val="24"/>
        </w:rPr>
        <w:t>1,</w:t>
      </w:r>
      <w:r w:rsidR="000B1BD2" w:rsidRPr="001F78F7">
        <w:rPr>
          <w:rFonts w:cstheme="minorHAnsi"/>
          <w:sz w:val="24"/>
          <w:szCs w:val="24"/>
        </w:rPr>
        <w:t xml:space="preserve"> </w:t>
      </w:r>
      <w:r w:rsidR="00E75455" w:rsidRPr="001F78F7">
        <w:rPr>
          <w:rFonts w:cstheme="minorHAnsi"/>
          <w:sz w:val="24"/>
          <w:szCs w:val="24"/>
        </w:rPr>
        <w:t>cKit negative (</w:t>
      </w:r>
      <w:r w:rsidR="00F44CC8" w:rsidRPr="001F78F7">
        <w:rPr>
          <w:rFonts w:cstheme="minorHAnsi"/>
          <w:sz w:val="24"/>
          <w:szCs w:val="24"/>
        </w:rPr>
        <w:t>LKS</w:t>
      </w:r>
      <w:r w:rsidR="00F44CC8" w:rsidRPr="001F78F7">
        <w:rPr>
          <w:rFonts w:cstheme="minorHAnsi"/>
          <w:sz w:val="24"/>
          <w:szCs w:val="24"/>
          <w:vertAlign w:val="superscript"/>
        </w:rPr>
        <w:sym w:font="Symbol" w:char="F02D"/>
      </w:r>
      <w:r w:rsidR="00E75455" w:rsidRPr="001F78F7">
        <w:rPr>
          <w:rFonts w:cstheme="minorHAnsi"/>
          <w:sz w:val="24"/>
          <w:szCs w:val="24"/>
        </w:rPr>
        <w:t>)</w:t>
      </w:r>
      <w:r w:rsidR="00F44CC8" w:rsidRPr="001F78F7">
        <w:rPr>
          <w:rFonts w:cstheme="minorHAnsi"/>
          <w:sz w:val="24"/>
          <w:szCs w:val="24"/>
        </w:rPr>
        <w:t xml:space="preserve"> progenitor</w:t>
      </w:r>
      <w:r w:rsidR="007C5F65" w:rsidRPr="001F78F7">
        <w:rPr>
          <w:rFonts w:cstheme="minorHAnsi"/>
          <w:sz w:val="24"/>
          <w:szCs w:val="24"/>
        </w:rPr>
        <w:t xml:space="preserve"> in </w:t>
      </w:r>
      <w:r w:rsidR="007C5F65" w:rsidRPr="001F78F7">
        <w:rPr>
          <w:rFonts w:cstheme="minorHAnsi"/>
          <w:i/>
          <w:iCs/>
          <w:sz w:val="24"/>
          <w:szCs w:val="24"/>
        </w:rPr>
        <w:t>Pcna</w:t>
      </w:r>
      <w:r w:rsidR="007C5F65" w:rsidRPr="001F78F7">
        <w:rPr>
          <w:rFonts w:cstheme="minorHAnsi"/>
          <w:i/>
          <w:sz w:val="24"/>
          <w:szCs w:val="24"/>
          <w:vertAlign w:val="superscript"/>
        </w:rPr>
        <w:t>K164R</w:t>
      </w:r>
      <w:r w:rsidR="007C5F65" w:rsidRPr="001F78F7">
        <w:rPr>
          <w:rFonts w:cstheme="minorHAnsi"/>
          <w:iCs/>
          <w:sz w:val="24"/>
          <w:szCs w:val="24"/>
        </w:rPr>
        <w:t>x</w:t>
      </w:r>
      <w:r w:rsidR="007C5F65" w:rsidRPr="001F78F7">
        <w:rPr>
          <w:rFonts w:cstheme="minorHAnsi"/>
          <w:i/>
          <w:sz w:val="24"/>
          <w:szCs w:val="24"/>
        </w:rPr>
        <w:t xml:space="preserve"> Rev1</w:t>
      </w:r>
      <w:r w:rsidR="007C5F65" w:rsidRPr="001F78F7">
        <w:rPr>
          <w:rFonts w:cstheme="minorHAnsi"/>
          <w:i/>
          <w:sz w:val="24"/>
          <w:szCs w:val="24"/>
          <w:vertAlign w:val="superscript"/>
        </w:rPr>
        <w:t>-/-</w:t>
      </w:r>
      <w:r w:rsidR="007C5F65" w:rsidRPr="001F78F7">
        <w:rPr>
          <w:rFonts w:cstheme="minorHAnsi"/>
          <w:sz w:val="24"/>
          <w:szCs w:val="24"/>
        </w:rPr>
        <w:t xml:space="preserve"> mice</w:t>
      </w:r>
      <w:r w:rsidR="00F44CC8" w:rsidRPr="001F78F7">
        <w:rPr>
          <w:rFonts w:cstheme="minorHAnsi"/>
          <w:sz w:val="24"/>
          <w:szCs w:val="24"/>
        </w:rPr>
        <w:t xml:space="preserve">. </w:t>
      </w:r>
    </w:p>
    <w:p w14:paraId="7C8D6456" w14:textId="71CBF33B" w:rsidR="007C5F65" w:rsidRPr="001F78F7" w:rsidRDefault="007C5F65" w:rsidP="007C5F65">
      <w:pPr>
        <w:jc w:val="both"/>
        <w:rPr>
          <w:rFonts w:cstheme="minorHAnsi"/>
          <w:sz w:val="24"/>
          <w:szCs w:val="24"/>
        </w:rPr>
      </w:pPr>
      <w:r w:rsidRPr="001F78F7">
        <w:rPr>
          <w:rFonts w:cstheme="minorHAnsi"/>
          <w:sz w:val="24"/>
          <w:szCs w:val="24"/>
        </w:rPr>
        <w:t>Further analyses in the LKS</w:t>
      </w:r>
      <w:r w:rsidRPr="001F78F7">
        <w:rPr>
          <w:rFonts w:cstheme="minorHAnsi"/>
          <w:sz w:val="24"/>
          <w:szCs w:val="24"/>
          <w:vertAlign w:val="superscript"/>
        </w:rPr>
        <w:sym w:font="Symbol" w:char="F02D"/>
      </w:r>
      <w:r w:rsidRPr="001F78F7">
        <w:rPr>
          <w:rFonts w:cstheme="minorHAnsi"/>
          <w:sz w:val="24"/>
          <w:szCs w:val="24"/>
        </w:rPr>
        <w:t xml:space="preserve"> compartment, which contains the common myeloid progenitors (CMP), megakaryocyte – erythroid progenitors (MEP), and granulocyte-macrophage progenitors (GMP), revealed highly diminished MEP subsets among all genotypes compared to untreated mice (prior experiments, data not shown). Additionally, the GMP subset was decreased in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mice compared to mice of other genotypes. Meanwhile, the CMP subset was only increased in the </w:t>
      </w:r>
      <w:r w:rsidRPr="001F78F7">
        <w:rPr>
          <w:rFonts w:cstheme="minorHAnsi"/>
          <w:i/>
          <w:iCs/>
          <w:sz w:val="24"/>
          <w:szCs w:val="24"/>
        </w:rPr>
        <w:t>Rev1</w:t>
      </w:r>
      <w:r w:rsidRPr="001F78F7">
        <w:rPr>
          <w:rFonts w:cstheme="minorHAnsi"/>
          <w:i/>
          <w:iCs/>
          <w:sz w:val="24"/>
          <w:szCs w:val="24"/>
          <w:vertAlign w:val="superscript"/>
        </w:rPr>
        <w:t>-/-</w:t>
      </w:r>
      <w:r w:rsidRPr="001F78F7">
        <w:rPr>
          <w:rFonts w:cstheme="minorHAnsi"/>
          <w:sz w:val="24"/>
          <w:szCs w:val="24"/>
        </w:rPr>
        <w:t xml:space="preserve"> and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compared to the </w:t>
      </w:r>
      <w:r w:rsidRPr="001F78F7">
        <w:rPr>
          <w:rFonts w:cstheme="minorHAnsi"/>
          <w:i/>
          <w:iCs/>
          <w:sz w:val="24"/>
          <w:szCs w:val="24"/>
        </w:rPr>
        <w:t>Pcna</w:t>
      </w:r>
      <w:r w:rsidRPr="001F78F7">
        <w:rPr>
          <w:rFonts w:cstheme="minorHAnsi"/>
          <w:i/>
          <w:iCs/>
          <w:sz w:val="24"/>
          <w:szCs w:val="24"/>
          <w:vertAlign w:val="superscript"/>
        </w:rPr>
        <w:t>K164</w:t>
      </w:r>
      <w:r w:rsidRPr="001F78F7">
        <w:rPr>
          <w:rFonts w:cstheme="minorHAnsi"/>
          <w:sz w:val="24"/>
          <w:szCs w:val="24"/>
        </w:rPr>
        <w:t xml:space="preserve"> and </w:t>
      </w:r>
      <w:r w:rsidRPr="001F78F7">
        <w:rPr>
          <w:rFonts w:cstheme="minorHAnsi"/>
          <w:i/>
          <w:iCs/>
          <w:sz w:val="24"/>
          <w:szCs w:val="24"/>
        </w:rPr>
        <w:t>Pcna</w:t>
      </w:r>
      <w:r w:rsidRPr="001F78F7">
        <w:rPr>
          <w:rFonts w:cstheme="minorHAnsi"/>
          <w:i/>
          <w:iCs/>
          <w:sz w:val="24"/>
          <w:szCs w:val="24"/>
          <w:vertAlign w:val="superscript"/>
        </w:rPr>
        <w:t>K164R</w:t>
      </w:r>
      <w:r w:rsidRPr="001F78F7">
        <w:rPr>
          <w:rFonts w:cstheme="minorHAnsi"/>
          <w:sz w:val="24"/>
          <w:szCs w:val="24"/>
        </w:rPr>
        <w:t xml:space="preserve"> mice (see </w:t>
      </w:r>
      <w:r w:rsidRPr="001F78F7">
        <w:rPr>
          <w:rFonts w:cstheme="minorHAnsi"/>
          <w:b/>
          <w:bCs/>
          <w:sz w:val="24"/>
          <w:szCs w:val="24"/>
        </w:rPr>
        <w:t>Fig. 8a</w:t>
      </w:r>
      <w:r w:rsidRPr="001F78F7">
        <w:rPr>
          <w:rFonts w:cstheme="minorHAnsi"/>
          <w:sz w:val="24"/>
          <w:szCs w:val="24"/>
        </w:rPr>
        <w:t xml:space="preserve">). </w:t>
      </w:r>
    </w:p>
    <w:p w14:paraId="23E50AB0" w14:textId="454B8DFA" w:rsidR="00A722D6" w:rsidRPr="001F78F7" w:rsidRDefault="00A722D6" w:rsidP="00A722D6">
      <w:pPr>
        <w:jc w:val="both"/>
        <w:rPr>
          <w:rFonts w:cstheme="minorHAnsi"/>
          <w:sz w:val="24"/>
          <w:szCs w:val="24"/>
        </w:rPr>
      </w:pPr>
      <w:r w:rsidRPr="001F78F7">
        <w:rPr>
          <w:rFonts w:cstheme="minorHAnsi"/>
          <w:sz w:val="24"/>
          <w:szCs w:val="24"/>
        </w:rPr>
        <w:t xml:space="preserve">Further analysis in the lineage, Sca1, cKit positive (LSK) compartment revealed increased percentage hematopoietic stem cells (HSC) progenitors in </w:t>
      </w:r>
      <w:r w:rsidRPr="001F78F7">
        <w:rPr>
          <w:rFonts w:cstheme="minorHAnsi"/>
          <w:i/>
          <w:iCs/>
          <w:sz w:val="24"/>
          <w:szCs w:val="24"/>
        </w:rPr>
        <w:t>Pcna</w:t>
      </w:r>
      <w:r w:rsidRPr="001F78F7">
        <w:rPr>
          <w:rFonts w:cstheme="minorHAnsi"/>
          <w:i/>
          <w:iCs/>
          <w:sz w:val="24"/>
          <w:szCs w:val="24"/>
          <w:vertAlign w:val="superscript"/>
        </w:rPr>
        <w:t>K164R</w:t>
      </w:r>
      <w:r w:rsidRPr="001F78F7">
        <w:rPr>
          <w:rFonts w:cstheme="minorHAnsi"/>
          <w:sz w:val="24"/>
          <w:szCs w:val="24"/>
        </w:rPr>
        <w:t xml:space="preserve"> but reduced in </w:t>
      </w:r>
      <w:r w:rsidRPr="001F78F7">
        <w:rPr>
          <w:rFonts w:cstheme="minorHAnsi"/>
          <w:i/>
          <w:iCs/>
          <w:sz w:val="24"/>
          <w:szCs w:val="24"/>
        </w:rPr>
        <w:t>Rev1</w:t>
      </w:r>
      <w:r w:rsidRPr="001F78F7">
        <w:rPr>
          <w:rFonts w:cstheme="minorHAnsi"/>
          <w:i/>
          <w:iCs/>
          <w:sz w:val="24"/>
          <w:szCs w:val="24"/>
          <w:vertAlign w:val="superscript"/>
        </w:rPr>
        <w:t>-/-</w:t>
      </w:r>
      <w:r w:rsidRPr="001F78F7">
        <w:rPr>
          <w:rFonts w:cstheme="minorHAnsi"/>
          <w:sz w:val="24"/>
          <w:szCs w:val="24"/>
        </w:rPr>
        <w:t xml:space="preserve"> and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mice compared to the </w:t>
      </w:r>
      <w:r w:rsidRPr="001F78F7">
        <w:rPr>
          <w:rFonts w:cstheme="minorHAnsi"/>
          <w:i/>
          <w:iCs/>
          <w:sz w:val="24"/>
          <w:szCs w:val="24"/>
        </w:rPr>
        <w:t>Pcna</w:t>
      </w:r>
      <w:r w:rsidRPr="001F78F7">
        <w:rPr>
          <w:rFonts w:cstheme="minorHAnsi"/>
          <w:i/>
          <w:iCs/>
          <w:sz w:val="24"/>
          <w:szCs w:val="24"/>
          <w:vertAlign w:val="superscript"/>
        </w:rPr>
        <w:t>K164</w:t>
      </w:r>
      <w:r w:rsidRPr="001F78F7">
        <w:rPr>
          <w:rFonts w:cstheme="minorHAnsi"/>
          <w:sz w:val="24"/>
          <w:szCs w:val="24"/>
        </w:rPr>
        <w:t xml:space="preserve"> mice. The multipotent progenitor 3 (MPP 3) compartment was reduced in </w:t>
      </w:r>
      <w:r w:rsidRPr="001F78F7">
        <w:rPr>
          <w:rFonts w:cstheme="minorHAnsi"/>
          <w:i/>
          <w:iCs/>
          <w:sz w:val="24"/>
          <w:szCs w:val="24"/>
        </w:rPr>
        <w:t>Pcna</w:t>
      </w:r>
      <w:r w:rsidRPr="001F78F7">
        <w:rPr>
          <w:rFonts w:cstheme="minorHAnsi"/>
          <w:i/>
          <w:iCs/>
          <w:sz w:val="24"/>
          <w:szCs w:val="24"/>
          <w:vertAlign w:val="superscript"/>
        </w:rPr>
        <w:t>K164R</w:t>
      </w:r>
      <w:r w:rsidRPr="001F78F7">
        <w:rPr>
          <w:rFonts w:cstheme="minorHAnsi"/>
          <w:sz w:val="24"/>
          <w:szCs w:val="24"/>
        </w:rPr>
        <w:t xml:space="preserve"> but, increased in </w:t>
      </w:r>
      <w:r w:rsidRPr="001F78F7">
        <w:rPr>
          <w:rFonts w:cstheme="minorHAnsi"/>
          <w:i/>
          <w:iCs/>
          <w:sz w:val="24"/>
          <w:szCs w:val="24"/>
        </w:rPr>
        <w:t>Rev1</w:t>
      </w:r>
      <w:r w:rsidRPr="001F78F7">
        <w:rPr>
          <w:rFonts w:cstheme="minorHAnsi"/>
          <w:i/>
          <w:iCs/>
          <w:sz w:val="24"/>
          <w:szCs w:val="24"/>
          <w:vertAlign w:val="superscript"/>
        </w:rPr>
        <w:t>-/-</w:t>
      </w:r>
      <w:r w:rsidRPr="001F78F7">
        <w:rPr>
          <w:rFonts w:cstheme="minorHAnsi"/>
          <w:sz w:val="24"/>
          <w:szCs w:val="24"/>
        </w:rPr>
        <w:t xml:space="preserve"> and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mice compared to the </w:t>
      </w:r>
      <w:r w:rsidRPr="001F78F7">
        <w:rPr>
          <w:rFonts w:cstheme="minorHAnsi"/>
          <w:i/>
          <w:iCs/>
          <w:sz w:val="24"/>
          <w:szCs w:val="24"/>
        </w:rPr>
        <w:t>Pcna</w:t>
      </w:r>
      <w:r w:rsidRPr="001F78F7">
        <w:rPr>
          <w:rFonts w:cstheme="minorHAnsi"/>
          <w:i/>
          <w:iCs/>
          <w:sz w:val="24"/>
          <w:szCs w:val="24"/>
          <w:vertAlign w:val="superscript"/>
        </w:rPr>
        <w:t>K164</w:t>
      </w:r>
      <w:r w:rsidRPr="001F78F7">
        <w:rPr>
          <w:rFonts w:cstheme="minorHAnsi"/>
          <w:sz w:val="24"/>
          <w:szCs w:val="24"/>
        </w:rPr>
        <w:t xml:space="preserve"> mice. The MPP4 compartment was increased both in </w:t>
      </w:r>
      <w:r w:rsidRPr="001F78F7">
        <w:rPr>
          <w:rFonts w:cstheme="minorHAnsi"/>
          <w:i/>
          <w:iCs/>
          <w:sz w:val="24"/>
          <w:szCs w:val="24"/>
        </w:rPr>
        <w:t>Pcna</w:t>
      </w:r>
      <w:r w:rsidRPr="001F78F7">
        <w:rPr>
          <w:rFonts w:cstheme="minorHAnsi"/>
          <w:i/>
          <w:iCs/>
          <w:sz w:val="24"/>
          <w:szCs w:val="24"/>
          <w:vertAlign w:val="superscript"/>
        </w:rPr>
        <w:t xml:space="preserve">K164R </w:t>
      </w:r>
      <w:r w:rsidRPr="001F78F7">
        <w:rPr>
          <w:rFonts w:cstheme="minorHAnsi"/>
          <w:sz w:val="24"/>
          <w:szCs w:val="24"/>
        </w:rPr>
        <w:t>and</w:t>
      </w:r>
      <w:r w:rsidRPr="001F78F7">
        <w:rPr>
          <w:rFonts w:cstheme="minorHAnsi"/>
          <w:i/>
          <w:iCs/>
          <w:sz w:val="24"/>
          <w:szCs w:val="24"/>
        </w:rPr>
        <w:t xml:space="preserve"> Rev1</w:t>
      </w:r>
      <w:r w:rsidRPr="001F78F7">
        <w:rPr>
          <w:rFonts w:cstheme="minorHAnsi"/>
          <w:i/>
          <w:iCs/>
          <w:sz w:val="24"/>
          <w:szCs w:val="24"/>
          <w:vertAlign w:val="superscript"/>
        </w:rPr>
        <w:t>-/-</w:t>
      </w:r>
      <w:r w:rsidRPr="001F78F7">
        <w:rPr>
          <w:rFonts w:cstheme="minorHAnsi"/>
          <w:sz w:val="24"/>
          <w:szCs w:val="24"/>
        </w:rPr>
        <w:t xml:space="preserve"> mice but reduced in </w:t>
      </w:r>
      <w:r w:rsidRPr="001F78F7">
        <w:rPr>
          <w:rFonts w:cstheme="minorHAnsi"/>
          <w:i/>
          <w:iCs/>
          <w:sz w:val="24"/>
          <w:szCs w:val="24"/>
        </w:rPr>
        <w:t>Pcna</w:t>
      </w:r>
      <w:r w:rsidRPr="001F78F7">
        <w:rPr>
          <w:rFonts w:cstheme="minorHAnsi"/>
          <w:i/>
          <w:iCs/>
          <w:sz w:val="24"/>
          <w:szCs w:val="24"/>
          <w:vertAlign w:val="superscript"/>
        </w:rPr>
        <w:t>K164R</w:t>
      </w:r>
      <w:r w:rsidRPr="001F78F7">
        <w:rPr>
          <w:rFonts w:cstheme="minorHAnsi"/>
          <w:i/>
          <w:iCs/>
          <w:sz w:val="24"/>
          <w:szCs w:val="24"/>
        </w:rPr>
        <w:t>Rev1</w:t>
      </w:r>
      <w:r w:rsidRPr="001F78F7">
        <w:rPr>
          <w:rFonts w:cstheme="minorHAnsi"/>
          <w:i/>
          <w:iCs/>
          <w:sz w:val="24"/>
          <w:szCs w:val="24"/>
          <w:vertAlign w:val="superscript"/>
        </w:rPr>
        <w:t>-/-</w:t>
      </w:r>
      <w:r w:rsidRPr="001F78F7">
        <w:rPr>
          <w:rFonts w:cstheme="minorHAnsi"/>
          <w:sz w:val="24"/>
          <w:szCs w:val="24"/>
        </w:rPr>
        <w:t xml:space="preserve"> mice compared to </w:t>
      </w:r>
      <w:r w:rsidRPr="001F78F7">
        <w:rPr>
          <w:rFonts w:cstheme="minorHAnsi"/>
          <w:i/>
          <w:iCs/>
          <w:sz w:val="24"/>
          <w:szCs w:val="24"/>
        </w:rPr>
        <w:t>Pcna</w:t>
      </w:r>
      <w:r w:rsidRPr="001F78F7">
        <w:rPr>
          <w:rFonts w:cstheme="minorHAnsi"/>
          <w:i/>
          <w:iCs/>
          <w:sz w:val="24"/>
          <w:szCs w:val="24"/>
          <w:vertAlign w:val="superscript"/>
        </w:rPr>
        <w:t>k164</w:t>
      </w:r>
      <w:r w:rsidRPr="001F78F7">
        <w:rPr>
          <w:rFonts w:cstheme="minorHAnsi"/>
          <w:sz w:val="24"/>
          <w:szCs w:val="24"/>
        </w:rPr>
        <w:t xml:space="preserve"> (see </w:t>
      </w:r>
      <w:r w:rsidRPr="001F78F7">
        <w:rPr>
          <w:rFonts w:cstheme="minorHAnsi"/>
          <w:b/>
          <w:bCs/>
          <w:sz w:val="24"/>
          <w:szCs w:val="24"/>
        </w:rPr>
        <w:t>Fig.8</w:t>
      </w:r>
      <w:r w:rsidRPr="001F78F7">
        <w:rPr>
          <w:rFonts w:cstheme="minorHAnsi"/>
          <w:sz w:val="24"/>
          <w:szCs w:val="24"/>
        </w:rPr>
        <w:t>). However, the percentage of confetti positive cells in the LSK compartment was lower than LKS</w:t>
      </w:r>
      <w:r w:rsidRPr="001F78F7">
        <w:rPr>
          <w:rFonts w:cstheme="minorHAnsi"/>
          <w:sz w:val="24"/>
          <w:szCs w:val="24"/>
          <w:vertAlign w:val="superscript"/>
        </w:rPr>
        <w:sym w:font="Symbol" w:char="F02D"/>
      </w:r>
      <w:r w:rsidRPr="001F78F7">
        <w:rPr>
          <w:rFonts w:cstheme="minorHAnsi"/>
          <w:sz w:val="24"/>
          <w:szCs w:val="24"/>
        </w:rPr>
        <w:t xml:space="preserve">  compartment in all genotypes. (see </w:t>
      </w:r>
      <w:r w:rsidRPr="001F78F7">
        <w:rPr>
          <w:rFonts w:cstheme="minorHAnsi"/>
          <w:b/>
          <w:bCs/>
          <w:sz w:val="24"/>
          <w:szCs w:val="24"/>
        </w:rPr>
        <w:t>Fig. 8b</w:t>
      </w:r>
      <w:r w:rsidRPr="001F78F7">
        <w:rPr>
          <w:rFonts w:cstheme="minorHAnsi"/>
          <w:sz w:val="24"/>
          <w:szCs w:val="24"/>
        </w:rPr>
        <w:t>) This could be the reason for lower percentage of LKS</w:t>
      </w:r>
      <w:r w:rsidRPr="001F78F7">
        <w:rPr>
          <w:rFonts w:cstheme="minorHAnsi"/>
          <w:sz w:val="24"/>
          <w:szCs w:val="24"/>
          <w:vertAlign w:val="superscript"/>
        </w:rPr>
        <w:sym w:font="Symbol" w:char="F02D"/>
      </w:r>
      <w:r w:rsidRPr="001F78F7">
        <w:rPr>
          <w:rFonts w:cstheme="minorHAnsi"/>
          <w:sz w:val="24"/>
          <w:szCs w:val="24"/>
        </w:rPr>
        <w:t xml:space="preserve"> confetti positive cells and the diminishing of the MEP subset among all genotypes. </w:t>
      </w:r>
    </w:p>
    <w:p w14:paraId="607ED556" w14:textId="77777777" w:rsidR="00A722D6" w:rsidRPr="001F78F7" w:rsidRDefault="00A722D6" w:rsidP="00A722D6">
      <w:pPr>
        <w:jc w:val="both"/>
        <w:rPr>
          <w:rFonts w:cstheme="minorHAnsi"/>
          <w:sz w:val="24"/>
          <w:szCs w:val="24"/>
          <w:lang w:val="en-GB"/>
        </w:rPr>
      </w:pPr>
    </w:p>
    <w:p w14:paraId="0C000351" w14:textId="025DB895" w:rsidR="007C5F65" w:rsidRPr="001F78F7" w:rsidRDefault="00A722D6" w:rsidP="00A722D6">
      <w:pPr>
        <w:jc w:val="both"/>
        <w:rPr>
          <w:rFonts w:cstheme="minorHAnsi"/>
          <w:sz w:val="24"/>
          <w:szCs w:val="24"/>
        </w:rPr>
      </w:pPr>
      <w:r w:rsidRPr="001F78F7">
        <w:rPr>
          <w:rFonts w:cstheme="minorHAnsi"/>
          <w:sz w:val="24"/>
          <w:szCs w:val="24"/>
          <w:lang w:val="en-GB"/>
        </w:rPr>
        <w:t>As this was a pilot-experiment, whereby the group size was N=2, statistical analysis requires extension of these experiments to increase the group size</w:t>
      </w:r>
    </w:p>
    <w:p w14:paraId="5FDD18C3" w14:textId="77777777" w:rsidR="0030226C" w:rsidRDefault="0030226C" w:rsidP="00C75879">
      <w:pPr>
        <w:jc w:val="both"/>
        <w:rPr>
          <w:sz w:val="24"/>
          <w:szCs w:val="24"/>
          <w:lang w:val="en-GB"/>
        </w:rPr>
      </w:pPr>
    </w:p>
    <w:p w14:paraId="20F7876C" w14:textId="77777777" w:rsidR="00CD31C6" w:rsidRPr="00CD31C6" w:rsidRDefault="00CD31C6" w:rsidP="00C75879">
      <w:pPr>
        <w:pStyle w:val="Kop2"/>
        <w:jc w:val="both"/>
        <w:rPr>
          <w:b/>
        </w:rPr>
      </w:pPr>
      <w:bookmarkStart w:id="17" w:name="_Toc30974827"/>
      <w:bookmarkStart w:id="18" w:name="_Toc33995612"/>
      <w:r w:rsidRPr="00CD31C6">
        <w:t>Anemia</w:t>
      </w:r>
      <w:bookmarkEnd w:id="17"/>
      <w:bookmarkEnd w:id="18"/>
      <w:r w:rsidRPr="00CD31C6">
        <w:rPr>
          <w:b/>
        </w:rPr>
        <w:t xml:space="preserve"> </w:t>
      </w:r>
    </w:p>
    <w:p w14:paraId="5312F5CD" w14:textId="7351ED20" w:rsidR="00CD31C6" w:rsidRPr="001F78F7" w:rsidRDefault="00CD31C6" w:rsidP="00C75879">
      <w:pPr>
        <w:jc w:val="both"/>
        <w:rPr>
          <w:rFonts w:cstheme="minorHAnsi"/>
          <w:sz w:val="24"/>
          <w:szCs w:val="24"/>
        </w:rPr>
      </w:pPr>
      <w:r w:rsidRPr="001F78F7">
        <w:rPr>
          <w:rFonts w:cstheme="minorHAnsi"/>
          <w:sz w:val="24"/>
          <w:szCs w:val="24"/>
        </w:rPr>
        <w:t xml:space="preserve">Administration of tamoxifen resulted in reduced MEP compartment among all genotype. Prior work from our lab has shown that </w:t>
      </w:r>
      <w:r w:rsidR="00E30AAF" w:rsidRPr="001F78F7">
        <w:rPr>
          <w:rFonts w:cstheme="minorHAnsi"/>
          <w:i/>
          <w:iCs/>
          <w:sz w:val="24"/>
          <w:szCs w:val="24"/>
        </w:rPr>
        <w:t xml:space="preserve">Pcna </w:t>
      </w:r>
      <w:r w:rsidR="00E30AAF" w:rsidRPr="001F78F7">
        <w:rPr>
          <w:rFonts w:cstheme="minorHAnsi"/>
          <w:i/>
          <w:iCs/>
          <w:sz w:val="24"/>
          <w:szCs w:val="24"/>
          <w:vertAlign w:val="superscript"/>
        </w:rPr>
        <w:t>K164R</w:t>
      </w:r>
      <w:r w:rsidR="00E30AAF" w:rsidRPr="001F78F7">
        <w:rPr>
          <w:rFonts w:cstheme="minorHAnsi"/>
          <w:i/>
          <w:iCs/>
          <w:sz w:val="24"/>
          <w:szCs w:val="24"/>
        </w:rPr>
        <w:t>x Rev1</w:t>
      </w:r>
      <w:r w:rsidR="00E30AAF" w:rsidRPr="001F78F7">
        <w:rPr>
          <w:rFonts w:cstheme="minorHAnsi"/>
          <w:i/>
          <w:iCs/>
          <w:sz w:val="24"/>
          <w:szCs w:val="24"/>
          <w:vertAlign w:val="superscript"/>
        </w:rPr>
        <w:t>-/-</w:t>
      </w:r>
      <w:r w:rsidR="00E30AAF" w:rsidRPr="001F78F7">
        <w:rPr>
          <w:rFonts w:cstheme="minorHAnsi"/>
          <w:sz w:val="24"/>
          <w:szCs w:val="24"/>
        </w:rPr>
        <w:t xml:space="preserve"> embryos</w:t>
      </w:r>
      <w:r w:rsidRPr="001F78F7">
        <w:rPr>
          <w:rFonts w:cstheme="minorHAnsi"/>
          <w:sz w:val="24"/>
          <w:szCs w:val="24"/>
        </w:rPr>
        <w:t xml:space="preserve"> featured severe anemia. Therefore, we performed analyses on whole blood at the end of the experiment to analyze the levels of hemoglobin and red blood cells. We observed and increased of RBC and HGB in both </w:t>
      </w:r>
      <w:r w:rsidR="00E30AAF" w:rsidRPr="001F78F7">
        <w:rPr>
          <w:rFonts w:cstheme="minorHAnsi"/>
          <w:i/>
          <w:iCs/>
          <w:sz w:val="24"/>
          <w:szCs w:val="24"/>
        </w:rPr>
        <w:t>Rev1</w:t>
      </w:r>
      <w:r w:rsidR="00E30AAF" w:rsidRPr="001F78F7">
        <w:rPr>
          <w:rFonts w:cstheme="minorHAnsi"/>
          <w:i/>
          <w:iCs/>
          <w:sz w:val="24"/>
          <w:szCs w:val="24"/>
          <w:vertAlign w:val="superscript"/>
        </w:rPr>
        <w:t>-/-</w:t>
      </w:r>
      <w:r w:rsidR="00E30AAF" w:rsidRPr="001F78F7">
        <w:rPr>
          <w:rFonts w:cstheme="minorHAnsi"/>
          <w:sz w:val="24"/>
          <w:szCs w:val="24"/>
        </w:rPr>
        <w:t xml:space="preserve"> </w:t>
      </w:r>
      <w:r w:rsidRPr="001F78F7">
        <w:rPr>
          <w:rFonts w:cstheme="minorHAnsi"/>
          <w:sz w:val="24"/>
          <w:szCs w:val="24"/>
        </w:rPr>
        <w:t xml:space="preserve">and </w:t>
      </w:r>
      <w:r w:rsidR="00E30AAF" w:rsidRPr="001F78F7">
        <w:rPr>
          <w:rFonts w:cstheme="minorHAnsi"/>
          <w:i/>
          <w:iCs/>
          <w:sz w:val="24"/>
          <w:szCs w:val="24"/>
        </w:rPr>
        <w:t xml:space="preserve">Pcna </w:t>
      </w:r>
      <w:r w:rsidR="00E30AAF" w:rsidRPr="001F78F7">
        <w:rPr>
          <w:rFonts w:cstheme="minorHAnsi"/>
          <w:i/>
          <w:iCs/>
          <w:sz w:val="24"/>
          <w:szCs w:val="24"/>
          <w:vertAlign w:val="superscript"/>
        </w:rPr>
        <w:t>K164R</w:t>
      </w:r>
      <w:r w:rsidRPr="001F78F7">
        <w:rPr>
          <w:rFonts w:cstheme="minorHAnsi"/>
          <w:i/>
          <w:sz w:val="24"/>
          <w:szCs w:val="24"/>
        </w:rPr>
        <w:t xml:space="preserve"> </w:t>
      </w:r>
      <w:r w:rsidRPr="001F78F7">
        <w:rPr>
          <w:rFonts w:cstheme="minorHAnsi"/>
          <w:sz w:val="24"/>
          <w:szCs w:val="24"/>
        </w:rPr>
        <w:t xml:space="preserve">but highly decreased RBC and HGB in </w:t>
      </w:r>
      <w:r w:rsidR="00E30AAF" w:rsidRPr="001F78F7">
        <w:rPr>
          <w:rFonts w:cstheme="minorHAnsi"/>
          <w:i/>
          <w:iCs/>
          <w:sz w:val="24"/>
          <w:szCs w:val="24"/>
        </w:rPr>
        <w:t xml:space="preserve">Pcna </w:t>
      </w:r>
      <w:r w:rsidR="00E30AAF" w:rsidRPr="001F78F7">
        <w:rPr>
          <w:rFonts w:cstheme="minorHAnsi"/>
          <w:i/>
          <w:iCs/>
          <w:sz w:val="24"/>
          <w:szCs w:val="24"/>
          <w:vertAlign w:val="superscript"/>
        </w:rPr>
        <w:t>K164R</w:t>
      </w:r>
      <w:r w:rsidR="00E30AAF" w:rsidRPr="001F78F7">
        <w:rPr>
          <w:rFonts w:cstheme="minorHAnsi"/>
          <w:i/>
          <w:iCs/>
          <w:sz w:val="24"/>
          <w:szCs w:val="24"/>
        </w:rPr>
        <w:t>x Rev1</w:t>
      </w:r>
      <w:r w:rsidR="00E30AAF" w:rsidRPr="001F78F7">
        <w:rPr>
          <w:rFonts w:cstheme="minorHAnsi"/>
          <w:i/>
          <w:iCs/>
          <w:sz w:val="24"/>
          <w:szCs w:val="24"/>
          <w:vertAlign w:val="superscript"/>
        </w:rPr>
        <w:t>-/-</w:t>
      </w:r>
      <w:r w:rsidR="00E30AAF" w:rsidRPr="001F78F7">
        <w:rPr>
          <w:rFonts w:cstheme="minorHAnsi"/>
          <w:sz w:val="24"/>
          <w:szCs w:val="24"/>
        </w:rPr>
        <w:t xml:space="preserve"> </w:t>
      </w:r>
      <w:r w:rsidRPr="001F78F7">
        <w:rPr>
          <w:rFonts w:cstheme="minorHAnsi"/>
          <w:sz w:val="24"/>
          <w:szCs w:val="24"/>
        </w:rPr>
        <w:t xml:space="preserve">compared to the </w:t>
      </w:r>
      <w:r w:rsidR="00E30AAF" w:rsidRPr="001F78F7">
        <w:rPr>
          <w:rFonts w:cstheme="minorHAnsi"/>
          <w:i/>
          <w:iCs/>
          <w:sz w:val="24"/>
          <w:szCs w:val="24"/>
        </w:rPr>
        <w:t xml:space="preserve">Pcna </w:t>
      </w:r>
      <w:r w:rsidR="00E30AAF" w:rsidRPr="001F78F7">
        <w:rPr>
          <w:rFonts w:cstheme="minorHAnsi"/>
          <w:i/>
          <w:iCs/>
          <w:sz w:val="24"/>
          <w:szCs w:val="24"/>
          <w:vertAlign w:val="superscript"/>
        </w:rPr>
        <w:t>K164</w:t>
      </w:r>
      <w:r w:rsidRPr="001F78F7">
        <w:rPr>
          <w:rFonts w:cstheme="minorHAnsi"/>
          <w:sz w:val="24"/>
          <w:szCs w:val="24"/>
        </w:rPr>
        <w:t xml:space="preserve"> (see </w:t>
      </w:r>
      <w:r w:rsidRPr="001F78F7">
        <w:rPr>
          <w:rFonts w:cstheme="minorHAnsi"/>
          <w:b/>
          <w:bCs/>
          <w:sz w:val="24"/>
          <w:szCs w:val="24"/>
        </w:rPr>
        <w:t>Fig. 9</w:t>
      </w:r>
      <w:r w:rsidRPr="001F78F7">
        <w:rPr>
          <w:rFonts w:cstheme="minorHAnsi"/>
          <w:sz w:val="24"/>
          <w:szCs w:val="24"/>
        </w:rPr>
        <w:t xml:space="preserve">). Suggesting that the </w:t>
      </w:r>
      <w:r w:rsidR="00E30AAF" w:rsidRPr="001F78F7">
        <w:rPr>
          <w:rFonts w:cstheme="minorHAnsi"/>
          <w:i/>
          <w:iCs/>
          <w:sz w:val="24"/>
          <w:szCs w:val="24"/>
        </w:rPr>
        <w:t xml:space="preserve">Pcna </w:t>
      </w:r>
      <w:r w:rsidR="00E30AAF" w:rsidRPr="001F78F7">
        <w:rPr>
          <w:rFonts w:cstheme="minorHAnsi"/>
          <w:i/>
          <w:iCs/>
          <w:sz w:val="24"/>
          <w:szCs w:val="24"/>
          <w:vertAlign w:val="superscript"/>
        </w:rPr>
        <w:t>K164R</w:t>
      </w:r>
      <w:r w:rsidR="00E30AAF" w:rsidRPr="001F78F7">
        <w:rPr>
          <w:rFonts w:cstheme="minorHAnsi"/>
          <w:i/>
          <w:iCs/>
          <w:sz w:val="24"/>
          <w:szCs w:val="24"/>
        </w:rPr>
        <w:t>x Rev1</w:t>
      </w:r>
      <w:r w:rsidR="00E30AAF" w:rsidRPr="001F78F7">
        <w:rPr>
          <w:rFonts w:cstheme="minorHAnsi"/>
          <w:i/>
          <w:iCs/>
          <w:sz w:val="24"/>
          <w:szCs w:val="24"/>
          <w:vertAlign w:val="superscript"/>
        </w:rPr>
        <w:t>-/-</w:t>
      </w:r>
      <w:r w:rsidR="00E30AAF" w:rsidRPr="001F78F7">
        <w:rPr>
          <w:rFonts w:cstheme="minorHAnsi"/>
          <w:sz w:val="24"/>
          <w:szCs w:val="24"/>
        </w:rPr>
        <w:t xml:space="preserve"> </w:t>
      </w:r>
      <w:r w:rsidRPr="001F78F7">
        <w:rPr>
          <w:rFonts w:cstheme="minorHAnsi"/>
          <w:sz w:val="24"/>
          <w:szCs w:val="24"/>
        </w:rPr>
        <w:t>may be suffering from anemia.</w:t>
      </w:r>
    </w:p>
    <w:p w14:paraId="65A78561" w14:textId="77777777" w:rsidR="00CD31C6" w:rsidRDefault="00CD31C6" w:rsidP="00C75879">
      <w:pPr>
        <w:jc w:val="both"/>
        <w:rPr>
          <w:sz w:val="24"/>
          <w:szCs w:val="24"/>
          <w:lang w:val="en-GB"/>
        </w:rPr>
      </w:pPr>
    </w:p>
    <w:p w14:paraId="6CA1D214" w14:textId="77777777" w:rsidR="00B75460" w:rsidRDefault="00481734" w:rsidP="00B75460">
      <w:pPr>
        <w:keepNext/>
        <w:jc w:val="both"/>
      </w:pPr>
      <w:r>
        <w:rPr>
          <w:noProof/>
          <w:sz w:val="24"/>
          <w:szCs w:val="24"/>
          <w:lang w:val="en-GB"/>
        </w:rPr>
        <w:lastRenderedPageBreak/>
        <w:drawing>
          <wp:inline distT="0" distB="0" distL="0" distR="0" wp14:anchorId="0031A65F" wp14:editId="1A3C3BB9">
            <wp:extent cx="4721112" cy="4078014"/>
            <wp:effectExtent l="0" t="0" r="0" b="0"/>
            <wp:docPr id="8" name="Picture 8" descr="A close up of a colorful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one marroww .png"/>
                    <pic:cNvPicPr/>
                  </pic:nvPicPr>
                  <pic:blipFill>
                    <a:blip r:embed="rId21">
                      <a:extLst>
                        <a:ext uri="{28A0092B-C50C-407E-A947-70E740481C1C}">
                          <a14:useLocalDpi xmlns:a14="http://schemas.microsoft.com/office/drawing/2010/main" val="0"/>
                        </a:ext>
                      </a:extLst>
                    </a:blip>
                    <a:stretch>
                      <a:fillRect/>
                    </a:stretch>
                  </pic:blipFill>
                  <pic:spPr>
                    <a:xfrm>
                      <a:off x="0" y="0"/>
                      <a:ext cx="4736498" cy="4091304"/>
                    </a:xfrm>
                    <a:prstGeom prst="rect">
                      <a:avLst/>
                    </a:prstGeom>
                  </pic:spPr>
                </pic:pic>
              </a:graphicData>
            </a:graphic>
          </wp:inline>
        </w:drawing>
      </w:r>
    </w:p>
    <w:p w14:paraId="507BA215" w14:textId="47732467" w:rsidR="00481734" w:rsidRPr="00E50672" w:rsidRDefault="00B75460" w:rsidP="00B75460">
      <w:pPr>
        <w:pStyle w:val="Bijschrift"/>
        <w:jc w:val="both"/>
        <w:rPr>
          <w:sz w:val="20"/>
          <w:szCs w:val="20"/>
          <w:lang w:val="en-GB"/>
        </w:rPr>
      </w:pPr>
      <w:r w:rsidRPr="00E50672">
        <w:rPr>
          <w:sz w:val="20"/>
          <w:szCs w:val="20"/>
        </w:rPr>
        <w:t xml:space="preserve">Figure </w:t>
      </w:r>
      <w:r w:rsidRPr="00E50672">
        <w:rPr>
          <w:sz w:val="20"/>
          <w:szCs w:val="20"/>
        </w:rPr>
        <w:fldChar w:fldCharType="begin"/>
      </w:r>
      <w:r w:rsidRPr="00E50672">
        <w:rPr>
          <w:sz w:val="20"/>
          <w:szCs w:val="20"/>
        </w:rPr>
        <w:instrText xml:space="preserve"> SEQ Figure \* ARABIC </w:instrText>
      </w:r>
      <w:r w:rsidRPr="00E50672">
        <w:rPr>
          <w:sz w:val="20"/>
          <w:szCs w:val="20"/>
        </w:rPr>
        <w:fldChar w:fldCharType="separate"/>
      </w:r>
      <w:r w:rsidR="00E50672" w:rsidRPr="00E50672">
        <w:rPr>
          <w:noProof/>
          <w:sz w:val="20"/>
          <w:szCs w:val="20"/>
        </w:rPr>
        <w:t>8</w:t>
      </w:r>
      <w:r w:rsidRPr="00E50672">
        <w:rPr>
          <w:sz w:val="20"/>
          <w:szCs w:val="20"/>
        </w:rPr>
        <w:fldChar w:fldCharType="end"/>
      </w:r>
      <w:r w:rsidRPr="00E50672">
        <w:rPr>
          <w:sz w:val="20"/>
          <w:szCs w:val="20"/>
        </w:rPr>
        <w:t xml:space="preserve">.PCNA floxed allele deletion leads to hematopoietic stem cell defect. </w:t>
      </w:r>
      <w:r w:rsidR="007D52AB" w:rsidRPr="007D52AB">
        <w:rPr>
          <w:sz w:val="20"/>
          <w:szCs w:val="20"/>
        </w:rPr>
        <w:t>A) Percentages of cells in the bone marrow of mice after five weeks of tamoxifen food of the LKS- compartment, and MEP, CMP and GMPs (left), and percentage of cells of the LSK compartment, HSCs, and MPP3 and MPP4 (right). B) percentage of confetti positive cells of the LSK and LKS- compartment in the bone marrow of mice after five weeks of the tamoxifen diet.</w:t>
      </w:r>
      <w:r w:rsidR="009726FB" w:rsidRPr="00E50672">
        <w:rPr>
          <w:sz w:val="20"/>
          <w:szCs w:val="20"/>
        </w:rPr>
        <w:t xml:space="preserve"> Values are presented as mean of SD, N = 2 except WT, n=1 </w:t>
      </w:r>
      <w:r w:rsidR="009726FB" w:rsidRPr="00E50672">
        <w:rPr>
          <w:i/>
          <w:iCs/>
          <w:sz w:val="20"/>
          <w:szCs w:val="20"/>
        </w:rPr>
        <w:t>Pcna</w:t>
      </w:r>
      <w:r w:rsidR="009726FB" w:rsidRPr="00E50672">
        <w:rPr>
          <w:i/>
          <w:iCs/>
          <w:sz w:val="20"/>
          <w:szCs w:val="20"/>
          <w:vertAlign w:val="superscript"/>
        </w:rPr>
        <w:t>K164</w:t>
      </w:r>
      <w:r w:rsidR="009726FB" w:rsidRPr="00E50672">
        <w:rPr>
          <w:noProof/>
          <w:sz w:val="20"/>
          <w:szCs w:val="20"/>
          <w:vertAlign w:val="superscript"/>
        </w:rPr>
        <w:t xml:space="preserve"> </w:t>
      </w:r>
      <w:r w:rsidR="009726FB" w:rsidRPr="00E50672">
        <w:rPr>
          <w:noProof/>
          <w:sz w:val="20"/>
          <w:szCs w:val="20"/>
        </w:rPr>
        <w:t>(</w:t>
      </w:r>
      <w:r w:rsidR="009726FB" w:rsidRPr="00E50672">
        <w:rPr>
          <w:sz w:val="20"/>
          <w:szCs w:val="20"/>
        </w:rPr>
        <w:t>blue),</w:t>
      </w:r>
      <w:r w:rsidR="009726FB" w:rsidRPr="00E50672">
        <w:rPr>
          <w:noProof/>
          <w:sz w:val="20"/>
          <w:szCs w:val="20"/>
        </w:rPr>
        <w:t xml:space="preserve"> </w:t>
      </w:r>
      <w:r w:rsidR="009726FB" w:rsidRPr="00E50672">
        <w:rPr>
          <w:i/>
          <w:iCs/>
          <w:noProof/>
          <w:sz w:val="20"/>
          <w:szCs w:val="20"/>
        </w:rPr>
        <w:t>Rev1</w:t>
      </w:r>
      <w:r w:rsidR="009726FB" w:rsidRPr="00E50672">
        <w:rPr>
          <w:i/>
          <w:iCs/>
          <w:noProof/>
          <w:sz w:val="20"/>
          <w:szCs w:val="20"/>
          <w:vertAlign w:val="superscript"/>
        </w:rPr>
        <w:t>-/-</w:t>
      </w:r>
      <w:r w:rsidR="009726FB" w:rsidRPr="00E50672">
        <w:rPr>
          <w:noProof/>
          <w:sz w:val="20"/>
          <w:szCs w:val="20"/>
        </w:rPr>
        <w:t xml:space="preserve">(red), </w:t>
      </w:r>
      <w:r w:rsidR="009726FB" w:rsidRPr="00E50672">
        <w:rPr>
          <w:i/>
          <w:noProof/>
          <w:sz w:val="20"/>
          <w:szCs w:val="20"/>
        </w:rPr>
        <w:t>Pcna</w:t>
      </w:r>
      <w:r w:rsidR="009726FB" w:rsidRPr="00E50672">
        <w:rPr>
          <w:i/>
          <w:noProof/>
          <w:sz w:val="20"/>
          <w:szCs w:val="20"/>
          <w:vertAlign w:val="superscript"/>
        </w:rPr>
        <w:t>K164R</w:t>
      </w:r>
      <w:r w:rsidR="009726FB" w:rsidRPr="00E50672">
        <w:rPr>
          <w:iCs/>
          <w:noProof/>
          <w:sz w:val="20"/>
          <w:szCs w:val="20"/>
        </w:rPr>
        <w:t xml:space="preserve"> </w:t>
      </w:r>
      <w:r w:rsidR="009726FB" w:rsidRPr="00E50672">
        <w:rPr>
          <w:noProof/>
          <w:sz w:val="20"/>
          <w:szCs w:val="20"/>
        </w:rPr>
        <w:t xml:space="preserve">(green) </w:t>
      </w:r>
      <w:r w:rsidR="009726FB" w:rsidRPr="00E50672">
        <w:rPr>
          <w:iCs/>
          <w:noProof/>
          <w:sz w:val="20"/>
          <w:szCs w:val="20"/>
        </w:rPr>
        <w:t xml:space="preserve">and </w:t>
      </w:r>
      <w:r w:rsidR="009726FB" w:rsidRPr="00E50672">
        <w:rPr>
          <w:i/>
          <w:noProof/>
          <w:sz w:val="20"/>
          <w:szCs w:val="20"/>
        </w:rPr>
        <w:t>Pcna</w:t>
      </w:r>
      <w:r w:rsidR="009726FB" w:rsidRPr="00E50672">
        <w:rPr>
          <w:iCs/>
          <w:noProof/>
          <w:sz w:val="20"/>
          <w:szCs w:val="20"/>
          <w:vertAlign w:val="superscript"/>
        </w:rPr>
        <w:t>K164R</w:t>
      </w:r>
      <w:r w:rsidR="009726FB" w:rsidRPr="00E50672">
        <w:rPr>
          <w:iCs/>
          <w:noProof/>
          <w:sz w:val="20"/>
          <w:szCs w:val="20"/>
        </w:rPr>
        <w:t>/</w:t>
      </w:r>
      <w:r w:rsidR="009726FB" w:rsidRPr="00E50672">
        <w:rPr>
          <w:i/>
          <w:noProof/>
          <w:sz w:val="20"/>
          <w:szCs w:val="20"/>
        </w:rPr>
        <w:t>Rev1</w:t>
      </w:r>
      <w:r w:rsidR="009726FB" w:rsidRPr="00E50672">
        <w:rPr>
          <w:i/>
          <w:noProof/>
          <w:sz w:val="20"/>
          <w:szCs w:val="20"/>
          <w:vertAlign w:val="superscript"/>
        </w:rPr>
        <w:t>-/-</w:t>
      </w:r>
      <w:r w:rsidR="009726FB" w:rsidRPr="00E50672">
        <w:rPr>
          <w:iCs/>
          <w:noProof/>
          <w:sz w:val="20"/>
          <w:szCs w:val="20"/>
        </w:rPr>
        <w:t>(purple)</w:t>
      </w:r>
    </w:p>
    <w:p w14:paraId="20516045" w14:textId="77777777" w:rsidR="009726FB" w:rsidRDefault="00E30AAF" w:rsidP="009726FB">
      <w:pPr>
        <w:keepNext/>
        <w:jc w:val="both"/>
      </w:pPr>
      <w:r>
        <w:rPr>
          <w:noProof/>
          <w:sz w:val="24"/>
          <w:szCs w:val="24"/>
          <w:lang w:val="en-GB"/>
        </w:rPr>
        <w:drawing>
          <wp:inline distT="0" distB="0" distL="0" distR="0" wp14:anchorId="29706DFE" wp14:editId="13CBE2F4">
            <wp:extent cx="5943600" cy="2750185"/>
            <wp:effectExtent l="0" t="0" r="0" b="0"/>
            <wp:docPr id="9" name="Picture 9"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emia .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50185"/>
                    </a:xfrm>
                    <a:prstGeom prst="rect">
                      <a:avLst/>
                    </a:prstGeom>
                  </pic:spPr>
                </pic:pic>
              </a:graphicData>
            </a:graphic>
          </wp:inline>
        </w:drawing>
      </w:r>
    </w:p>
    <w:p w14:paraId="419D6B85" w14:textId="1A9116A0" w:rsidR="00E30AAF" w:rsidRPr="00E50672" w:rsidRDefault="009726FB" w:rsidP="009726FB">
      <w:pPr>
        <w:pStyle w:val="Bijschrift"/>
        <w:jc w:val="both"/>
        <w:rPr>
          <w:sz w:val="32"/>
          <w:szCs w:val="32"/>
          <w:lang w:val="en-GB"/>
        </w:rPr>
      </w:pPr>
      <w:r w:rsidRPr="00E50672">
        <w:rPr>
          <w:sz w:val="20"/>
          <w:szCs w:val="20"/>
        </w:rPr>
        <w:t xml:space="preserve">Figure </w:t>
      </w:r>
      <w:r w:rsidRPr="00E50672">
        <w:rPr>
          <w:sz w:val="20"/>
          <w:szCs w:val="20"/>
        </w:rPr>
        <w:fldChar w:fldCharType="begin"/>
      </w:r>
      <w:r w:rsidRPr="00E50672">
        <w:rPr>
          <w:sz w:val="20"/>
          <w:szCs w:val="20"/>
        </w:rPr>
        <w:instrText xml:space="preserve"> SEQ Figure \* ARABIC </w:instrText>
      </w:r>
      <w:r w:rsidRPr="00E50672">
        <w:rPr>
          <w:sz w:val="20"/>
          <w:szCs w:val="20"/>
        </w:rPr>
        <w:fldChar w:fldCharType="separate"/>
      </w:r>
      <w:r w:rsidR="00E50672" w:rsidRPr="00E50672">
        <w:rPr>
          <w:noProof/>
          <w:sz w:val="20"/>
          <w:szCs w:val="20"/>
        </w:rPr>
        <w:t>9</w:t>
      </w:r>
      <w:r w:rsidRPr="00E50672">
        <w:rPr>
          <w:sz w:val="20"/>
          <w:szCs w:val="20"/>
        </w:rPr>
        <w:fldChar w:fldCharType="end"/>
      </w:r>
      <w:r w:rsidRPr="00E50672">
        <w:rPr>
          <w:sz w:val="20"/>
          <w:szCs w:val="20"/>
        </w:rPr>
        <w:t xml:space="preserve">. </w:t>
      </w:r>
      <w:r w:rsidRPr="00E50672">
        <w:rPr>
          <w:i/>
          <w:iCs/>
          <w:sz w:val="20"/>
          <w:szCs w:val="20"/>
        </w:rPr>
        <w:t>Pcna</w:t>
      </w:r>
      <w:r w:rsidRPr="00E50672">
        <w:rPr>
          <w:i/>
          <w:iCs/>
          <w:sz w:val="20"/>
          <w:szCs w:val="20"/>
          <w:vertAlign w:val="superscript"/>
        </w:rPr>
        <w:t>K164R</w:t>
      </w:r>
      <w:r w:rsidRPr="00E50672">
        <w:rPr>
          <w:i/>
          <w:iCs/>
          <w:sz w:val="20"/>
          <w:szCs w:val="20"/>
        </w:rPr>
        <w:t>/Rev1</w:t>
      </w:r>
      <w:r w:rsidRPr="00E50672">
        <w:rPr>
          <w:i/>
          <w:iCs/>
          <w:sz w:val="20"/>
          <w:szCs w:val="20"/>
          <w:vertAlign w:val="superscript"/>
        </w:rPr>
        <w:t>-/-</w:t>
      </w:r>
      <w:r w:rsidRPr="00E50672">
        <w:rPr>
          <w:sz w:val="20"/>
          <w:szCs w:val="20"/>
        </w:rPr>
        <w:t xml:space="preserve"> mice experiences severe anemia. </w:t>
      </w:r>
      <w:r w:rsidR="007D52AB" w:rsidRPr="007D52AB">
        <w:rPr>
          <w:sz w:val="20"/>
          <w:szCs w:val="20"/>
        </w:rPr>
        <w:t>Levels of red blood cells (left) and haemoglobin (right) in the blood of the mice five weeks after being put on a tamoxifen diet</w:t>
      </w:r>
      <w:r w:rsidRPr="00E50672">
        <w:rPr>
          <w:sz w:val="20"/>
          <w:szCs w:val="20"/>
        </w:rPr>
        <w:t>. Values are presented as mean of SD, N=2, except WT, N=1</w:t>
      </w:r>
    </w:p>
    <w:p w14:paraId="6BAE675F" w14:textId="089B9E40" w:rsidR="00E30AAF" w:rsidRDefault="00E30AAF" w:rsidP="00C75879">
      <w:pPr>
        <w:pStyle w:val="Kop1"/>
        <w:jc w:val="both"/>
        <w:rPr>
          <w:lang w:val="en-GB"/>
        </w:rPr>
      </w:pPr>
      <w:bookmarkStart w:id="19" w:name="_Toc33995613"/>
      <w:r>
        <w:rPr>
          <w:lang w:val="en-GB"/>
        </w:rPr>
        <w:lastRenderedPageBreak/>
        <w:t>disscussion</w:t>
      </w:r>
      <w:bookmarkEnd w:id="19"/>
      <w:r>
        <w:rPr>
          <w:lang w:val="en-GB"/>
        </w:rPr>
        <w:t xml:space="preserve"> </w:t>
      </w:r>
    </w:p>
    <w:p w14:paraId="39AD4273" w14:textId="77777777" w:rsidR="00E30AAF" w:rsidRPr="001F78F7" w:rsidRDefault="00E30AAF" w:rsidP="001F78F7">
      <w:pPr>
        <w:jc w:val="both"/>
        <w:rPr>
          <w:rFonts w:cstheme="minorHAnsi"/>
          <w:sz w:val="24"/>
          <w:szCs w:val="24"/>
        </w:rPr>
      </w:pPr>
      <w:r w:rsidRPr="001F78F7">
        <w:rPr>
          <w:rFonts w:cstheme="minorHAnsi"/>
          <w:sz w:val="24"/>
          <w:szCs w:val="24"/>
        </w:rPr>
        <w:t xml:space="preserve">Ubiquitination of PCNA and TLS polymerase </w:t>
      </w:r>
      <w:r w:rsidRPr="001F78F7">
        <w:rPr>
          <w:rFonts w:cstheme="minorHAnsi"/>
          <w:i/>
          <w:iCs/>
          <w:sz w:val="24"/>
          <w:szCs w:val="24"/>
        </w:rPr>
        <w:t xml:space="preserve">Rev1 </w:t>
      </w:r>
      <w:r w:rsidRPr="001F78F7">
        <w:rPr>
          <w:rFonts w:cstheme="minorHAnsi"/>
          <w:sz w:val="24"/>
          <w:szCs w:val="24"/>
        </w:rPr>
        <w:t xml:space="preserve">are the main regulators of DDT network. The aim of this study was to determine physiological relevance of both pathways of DNA damage tolerance in adult stem cell maintenance and tissue homeostasis.  </w:t>
      </w:r>
    </w:p>
    <w:p w14:paraId="46DB0906" w14:textId="77777777" w:rsidR="00E30AAF" w:rsidRPr="001F78F7" w:rsidRDefault="00E30AAF" w:rsidP="001F78F7">
      <w:pPr>
        <w:jc w:val="both"/>
        <w:rPr>
          <w:rFonts w:cstheme="minorHAnsi"/>
          <w:sz w:val="24"/>
          <w:szCs w:val="24"/>
        </w:rPr>
      </w:pPr>
      <w:r w:rsidRPr="001F78F7">
        <w:rPr>
          <w:rFonts w:cstheme="minorHAnsi"/>
          <w:sz w:val="24"/>
          <w:szCs w:val="24"/>
        </w:rPr>
        <w:t>Here, we show that inactivation of both of these pathways leads to lethal anemia, depletion of hematopoietic stem cells.</w:t>
      </w:r>
    </w:p>
    <w:p w14:paraId="5881A790" w14:textId="1DDB093B" w:rsidR="00617D25" w:rsidRPr="001F78F7" w:rsidRDefault="00E30AAF" w:rsidP="001F78F7">
      <w:pPr>
        <w:jc w:val="both"/>
        <w:rPr>
          <w:rFonts w:cstheme="minorHAnsi"/>
          <w:sz w:val="24"/>
          <w:szCs w:val="24"/>
        </w:rPr>
      </w:pPr>
      <w:r w:rsidRPr="001F78F7">
        <w:rPr>
          <w:rFonts w:cstheme="minorHAnsi"/>
          <w:sz w:val="24"/>
          <w:szCs w:val="24"/>
        </w:rPr>
        <w:t xml:space="preserve">Inactivation of the PCNA-ubiquitination-dependent DDT was performed using Cre-recombinase-mediated excision of a floxed </w:t>
      </w:r>
      <w:r w:rsidR="00A306F0" w:rsidRPr="001F78F7">
        <w:rPr>
          <w:rFonts w:cstheme="minorHAnsi"/>
          <w:i/>
          <w:iCs/>
          <w:sz w:val="24"/>
          <w:szCs w:val="24"/>
        </w:rPr>
        <w:t xml:space="preserve">Pcna </w:t>
      </w:r>
      <w:r w:rsidR="00A306F0" w:rsidRPr="001F78F7">
        <w:rPr>
          <w:rFonts w:cstheme="minorHAnsi"/>
          <w:i/>
          <w:iCs/>
          <w:sz w:val="24"/>
          <w:szCs w:val="24"/>
          <w:vertAlign w:val="superscript"/>
        </w:rPr>
        <w:t>K164</w:t>
      </w:r>
      <w:r w:rsidR="00A306F0" w:rsidRPr="001F78F7">
        <w:rPr>
          <w:rFonts w:cstheme="minorHAnsi"/>
          <w:sz w:val="24"/>
          <w:szCs w:val="24"/>
        </w:rPr>
        <w:t xml:space="preserve"> </w:t>
      </w:r>
      <w:r w:rsidRPr="001F78F7">
        <w:rPr>
          <w:rFonts w:cstheme="minorHAnsi"/>
          <w:sz w:val="24"/>
          <w:szCs w:val="24"/>
        </w:rPr>
        <w:t xml:space="preserve">allele, leaving a </w:t>
      </w:r>
      <w:r w:rsidR="00A306F0" w:rsidRPr="001F78F7">
        <w:rPr>
          <w:rFonts w:cstheme="minorHAnsi"/>
          <w:i/>
          <w:iCs/>
          <w:sz w:val="24"/>
          <w:szCs w:val="24"/>
        </w:rPr>
        <w:t xml:space="preserve">Pcna </w:t>
      </w:r>
      <w:r w:rsidR="00A306F0" w:rsidRPr="001F78F7">
        <w:rPr>
          <w:rFonts w:cstheme="minorHAnsi"/>
          <w:i/>
          <w:iCs/>
          <w:sz w:val="24"/>
          <w:szCs w:val="24"/>
          <w:vertAlign w:val="superscript"/>
        </w:rPr>
        <w:t>K164R</w:t>
      </w:r>
      <w:r w:rsidR="00A306F0" w:rsidRPr="001F78F7">
        <w:rPr>
          <w:rFonts w:cstheme="minorHAnsi"/>
          <w:sz w:val="24"/>
          <w:szCs w:val="24"/>
        </w:rPr>
        <w:t xml:space="preserve"> </w:t>
      </w:r>
      <w:r w:rsidRPr="001F78F7">
        <w:rPr>
          <w:rFonts w:cstheme="minorHAnsi"/>
          <w:sz w:val="24"/>
          <w:szCs w:val="24"/>
        </w:rPr>
        <w:t xml:space="preserve">allele in the </w:t>
      </w:r>
    </w:p>
    <w:p w14:paraId="44761FD3" w14:textId="1683F495" w:rsidR="00E30AAF" w:rsidRPr="001F78F7" w:rsidRDefault="00617D25" w:rsidP="001F78F7">
      <w:pPr>
        <w:jc w:val="both"/>
        <w:rPr>
          <w:rFonts w:cstheme="minorHAnsi"/>
          <w:sz w:val="24"/>
          <w:szCs w:val="24"/>
        </w:rPr>
      </w:pPr>
      <w:r w:rsidRPr="001F78F7">
        <w:rPr>
          <w:rFonts w:cstheme="minorHAnsi"/>
          <w:i/>
          <w:iCs/>
          <w:sz w:val="24"/>
          <w:szCs w:val="24"/>
        </w:rPr>
        <w:t xml:space="preserve">Pcna </w:t>
      </w:r>
      <w:r w:rsidRPr="001F78F7">
        <w:rPr>
          <w:rFonts w:cstheme="minorHAnsi"/>
          <w:i/>
          <w:iCs/>
          <w:sz w:val="24"/>
          <w:szCs w:val="24"/>
          <w:vertAlign w:val="superscript"/>
        </w:rPr>
        <w:t>K164</w:t>
      </w:r>
      <w:r w:rsidR="00E30AAF" w:rsidRPr="001F78F7">
        <w:rPr>
          <w:rFonts w:cstheme="minorHAnsi"/>
          <w:sz w:val="24"/>
          <w:szCs w:val="24"/>
        </w:rPr>
        <w:t xml:space="preserve"> and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w:t>
      </w:r>
      <w:r w:rsidR="00E30AAF" w:rsidRPr="001F78F7">
        <w:rPr>
          <w:rFonts w:cstheme="minorHAnsi"/>
          <w:sz w:val="24"/>
          <w:szCs w:val="24"/>
        </w:rPr>
        <w:t xml:space="preserve">mice. At the moment, it is technically not possible to distinguish between </w:t>
      </w:r>
      <w:r w:rsidRPr="001F78F7">
        <w:rPr>
          <w:rFonts w:cstheme="minorHAnsi"/>
          <w:i/>
          <w:iCs/>
          <w:sz w:val="24"/>
          <w:szCs w:val="24"/>
        </w:rPr>
        <w:t xml:space="preserve">Pcna </w:t>
      </w:r>
      <w:r w:rsidRPr="001F78F7">
        <w:rPr>
          <w:rFonts w:cstheme="minorHAnsi"/>
          <w:i/>
          <w:iCs/>
          <w:sz w:val="24"/>
          <w:szCs w:val="24"/>
          <w:vertAlign w:val="superscript"/>
        </w:rPr>
        <w:t>K164</w:t>
      </w:r>
      <w:r w:rsidRPr="001F78F7">
        <w:rPr>
          <w:rFonts w:cstheme="minorHAnsi"/>
          <w:sz w:val="24"/>
          <w:szCs w:val="24"/>
        </w:rPr>
        <w:t xml:space="preserve"> </w:t>
      </w:r>
      <w:r w:rsidR="00E30AAF" w:rsidRPr="001F78F7">
        <w:rPr>
          <w:rFonts w:cstheme="minorHAnsi"/>
          <w:sz w:val="24"/>
          <w:szCs w:val="24"/>
        </w:rPr>
        <w:t xml:space="preserve">cells and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sz w:val="24"/>
          <w:szCs w:val="24"/>
        </w:rPr>
        <w:t xml:space="preserve"> </w:t>
      </w:r>
      <w:r w:rsidR="00E30AAF" w:rsidRPr="001F78F7">
        <w:rPr>
          <w:rFonts w:cstheme="minorHAnsi"/>
          <w:sz w:val="24"/>
          <w:szCs w:val="24"/>
        </w:rPr>
        <w:t xml:space="preserve">cells. Therefore, we crossed mice with Confetti mice, so that all cells contained a confetti construct, and would become fluorescently labeled upon activation of Cre. We observed an increase in the percentage of Confetti positive T-cells, B-cells, and myeloid cells in the blood over time when the mice were fed the tamoxifen diet. As the floxed neomycin transcription block in front of the fluorescent-protein encoding genes is much larger than the floxed region of </w:t>
      </w:r>
      <w:r w:rsidR="00E30AAF" w:rsidRPr="001F78F7">
        <w:rPr>
          <w:rFonts w:cstheme="minorHAnsi"/>
          <w:i/>
          <w:iCs/>
          <w:sz w:val="24"/>
          <w:szCs w:val="24"/>
        </w:rPr>
        <w:t>P</w:t>
      </w:r>
      <w:r w:rsidRPr="001F78F7">
        <w:rPr>
          <w:rFonts w:cstheme="minorHAnsi"/>
          <w:i/>
          <w:iCs/>
          <w:sz w:val="24"/>
          <w:szCs w:val="24"/>
        </w:rPr>
        <w:t>cna</w:t>
      </w:r>
      <w:r w:rsidR="00E30AAF" w:rsidRPr="001F78F7">
        <w:rPr>
          <w:rFonts w:cstheme="minorHAnsi"/>
          <w:sz w:val="24"/>
          <w:szCs w:val="24"/>
        </w:rPr>
        <w:t xml:space="preserve">, we expect that the floxed region of </w:t>
      </w:r>
      <w:r w:rsidR="00E30AAF" w:rsidRPr="001F78F7">
        <w:rPr>
          <w:rFonts w:cstheme="minorHAnsi"/>
          <w:i/>
          <w:iCs/>
          <w:sz w:val="24"/>
          <w:szCs w:val="24"/>
        </w:rPr>
        <w:t>P</w:t>
      </w:r>
      <w:r w:rsidRPr="001F78F7">
        <w:rPr>
          <w:rFonts w:cstheme="minorHAnsi"/>
          <w:i/>
          <w:iCs/>
          <w:sz w:val="24"/>
          <w:szCs w:val="24"/>
        </w:rPr>
        <w:t>cna</w:t>
      </w:r>
      <w:r w:rsidR="00E30AAF" w:rsidRPr="001F78F7">
        <w:rPr>
          <w:rFonts w:cstheme="minorHAnsi"/>
          <w:sz w:val="24"/>
          <w:szCs w:val="24"/>
        </w:rPr>
        <w:t xml:space="preserve"> has been excised in all confetti-positive cells. We observed a higher percentage of confetti positive cells in all </w:t>
      </w:r>
      <w:r w:rsidRPr="001F78F7">
        <w:rPr>
          <w:rFonts w:cstheme="minorHAnsi"/>
          <w:i/>
          <w:iCs/>
          <w:sz w:val="24"/>
          <w:szCs w:val="24"/>
        </w:rPr>
        <w:t>Rev1</w:t>
      </w:r>
      <w:r w:rsidRPr="001F78F7">
        <w:rPr>
          <w:rFonts w:cstheme="minorHAnsi"/>
          <w:i/>
          <w:iCs/>
          <w:sz w:val="24"/>
          <w:szCs w:val="24"/>
          <w:vertAlign w:val="superscript"/>
        </w:rPr>
        <w:t>-/-</w:t>
      </w:r>
      <w:r w:rsidR="00E30AAF" w:rsidRPr="001F78F7">
        <w:rPr>
          <w:rFonts w:cstheme="minorHAnsi"/>
          <w:sz w:val="24"/>
          <w:szCs w:val="24"/>
        </w:rPr>
        <w:t xml:space="preserve">, </w:t>
      </w:r>
      <w:r w:rsidRPr="001F78F7">
        <w:rPr>
          <w:rFonts w:cstheme="minorHAnsi"/>
          <w:i/>
          <w:iCs/>
          <w:sz w:val="24"/>
          <w:szCs w:val="24"/>
        </w:rPr>
        <w:t xml:space="preserve">Pcna </w:t>
      </w:r>
      <w:r w:rsidRPr="001F78F7">
        <w:rPr>
          <w:rFonts w:cstheme="minorHAnsi"/>
          <w:i/>
          <w:iCs/>
          <w:sz w:val="24"/>
          <w:szCs w:val="24"/>
          <w:vertAlign w:val="superscript"/>
        </w:rPr>
        <w:t>K164R</w:t>
      </w:r>
      <w:r w:rsidR="00E30AAF" w:rsidRPr="001F78F7">
        <w:rPr>
          <w:rFonts w:cstheme="minorHAnsi"/>
          <w:sz w:val="24"/>
          <w:szCs w:val="24"/>
        </w:rPr>
        <w:t xml:space="preserve">, and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w:t>
      </w:r>
      <w:r w:rsidR="00E30AAF" w:rsidRPr="001F78F7">
        <w:rPr>
          <w:rFonts w:cstheme="minorHAnsi"/>
          <w:sz w:val="24"/>
          <w:szCs w:val="24"/>
        </w:rPr>
        <w:t xml:space="preserve">mice compared to the wildtype </w:t>
      </w:r>
      <w:r w:rsidRPr="001F78F7">
        <w:rPr>
          <w:rFonts w:cstheme="minorHAnsi"/>
          <w:sz w:val="24"/>
          <w:szCs w:val="24"/>
        </w:rPr>
        <w:t>(</w:t>
      </w:r>
      <w:r w:rsidRPr="001F78F7">
        <w:rPr>
          <w:rFonts w:cstheme="minorHAnsi"/>
          <w:i/>
          <w:iCs/>
          <w:sz w:val="24"/>
          <w:szCs w:val="24"/>
        </w:rPr>
        <w:t xml:space="preserve">Pcna </w:t>
      </w:r>
      <w:r w:rsidRPr="001F78F7">
        <w:rPr>
          <w:rFonts w:cstheme="minorHAnsi"/>
          <w:i/>
          <w:iCs/>
          <w:sz w:val="24"/>
          <w:szCs w:val="24"/>
          <w:vertAlign w:val="superscript"/>
        </w:rPr>
        <w:t>K164</w:t>
      </w:r>
      <w:r w:rsidRPr="001F78F7">
        <w:rPr>
          <w:rFonts w:cstheme="minorHAnsi"/>
          <w:sz w:val="24"/>
          <w:szCs w:val="24"/>
        </w:rPr>
        <w:t>)</w:t>
      </w:r>
      <w:r w:rsidR="00891BE3" w:rsidRPr="001F78F7">
        <w:rPr>
          <w:rFonts w:cstheme="minorHAnsi"/>
          <w:sz w:val="24"/>
          <w:szCs w:val="24"/>
        </w:rPr>
        <w:t>. However</w:t>
      </w:r>
      <w:r w:rsidR="0009625A" w:rsidRPr="001F78F7">
        <w:rPr>
          <w:rFonts w:cstheme="minorHAnsi"/>
          <w:sz w:val="24"/>
          <w:szCs w:val="24"/>
        </w:rPr>
        <w:t>,</w:t>
      </w:r>
      <w:r w:rsidR="00891BE3" w:rsidRPr="001F78F7">
        <w:rPr>
          <w:rFonts w:cstheme="minorHAnsi"/>
          <w:sz w:val="24"/>
          <w:szCs w:val="24"/>
        </w:rPr>
        <w:t xml:space="preserve"> </w:t>
      </w:r>
      <w:r w:rsidR="00490D2E" w:rsidRPr="001F78F7">
        <w:rPr>
          <w:rFonts w:cstheme="minorHAnsi"/>
          <w:sz w:val="24"/>
          <w:szCs w:val="24"/>
        </w:rPr>
        <w:t xml:space="preserve">the </w:t>
      </w:r>
      <w:r w:rsidR="00E30AAF" w:rsidRPr="001F78F7">
        <w:rPr>
          <w:rFonts w:cstheme="minorHAnsi"/>
          <w:sz w:val="24"/>
          <w:szCs w:val="24"/>
        </w:rPr>
        <w:t>observed decreased percentage of confetti</w:t>
      </w:r>
      <w:r w:rsidR="00891BE3" w:rsidRPr="001F78F7">
        <w:rPr>
          <w:rFonts w:cstheme="minorHAnsi"/>
          <w:sz w:val="24"/>
          <w:szCs w:val="24"/>
        </w:rPr>
        <w:t xml:space="preserve"> positive </w:t>
      </w:r>
      <w:r w:rsidR="00E30AAF" w:rsidRPr="001F78F7">
        <w:rPr>
          <w:rFonts w:cstheme="minorHAnsi"/>
          <w:sz w:val="24"/>
          <w:szCs w:val="24"/>
        </w:rPr>
        <w:t>cells in</w:t>
      </w:r>
      <w:r w:rsidR="00891BE3" w:rsidRPr="001F78F7">
        <w:rPr>
          <w:rFonts w:cstheme="minorHAnsi"/>
          <w:sz w:val="24"/>
          <w:szCs w:val="24"/>
        </w:rPr>
        <w:t xml:space="preserve"> the </w:t>
      </w:r>
      <w:r w:rsidR="00891BE3" w:rsidRPr="001F78F7">
        <w:rPr>
          <w:rFonts w:cstheme="minorHAnsi"/>
          <w:i/>
          <w:iCs/>
          <w:sz w:val="24"/>
          <w:szCs w:val="24"/>
        </w:rPr>
        <w:t xml:space="preserve">Pcna </w:t>
      </w:r>
      <w:r w:rsidR="00891BE3" w:rsidRPr="001F78F7">
        <w:rPr>
          <w:rFonts w:cstheme="minorHAnsi"/>
          <w:i/>
          <w:iCs/>
          <w:sz w:val="24"/>
          <w:szCs w:val="24"/>
          <w:vertAlign w:val="superscript"/>
        </w:rPr>
        <w:t>K164R</w:t>
      </w:r>
      <w:r w:rsidR="00891BE3" w:rsidRPr="001F78F7">
        <w:rPr>
          <w:rFonts w:cstheme="minorHAnsi"/>
          <w:i/>
          <w:iCs/>
          <w:sz w:val="24"/>
          <w:szCs w:val="24"/>
        </w:rPr>
        <w:t>x Rev1</w:t>
      </w:r>
      <w:r w:rsidR="00891BE3" w:rsidRPr="001F78F7">
        <w:rPr>
          <w:rFonts w:cstheme="minorHAnsi"/>
          <w:i/>
          <w:iCs/>
          <w:sz w:val="24"/>
          <w:szCs w:val="24"/>
          <w:vertAlign w:val="superscript"/>
        </w:rPr>
        <w:t>-/-</w:t>
      </w:r>
      <w:r w:rsidR="00891BE3" w:rsidRPr="001F78F7">
        <w:rPr>
          <w:rFonts w:cstheme="minorHAnsi"/>
          <w:sz w:val="24"/>
          <w:szCs w:val="24"/>
        </w:rPr>
        <w:t xml:space="preserve"> mice</w:t>
      </w:r>
      <w:r w:rsidR="0009625A" w:rsidRPr="001F78F7">
        <w:rPr>
          <w:rFonts w:cstheme="minorHAnsi"/>
          <w:sz w:val="24"/>
          <w:szCs w:val="24"/>
        </w:rPr>
        <w:t xml:space="preserve"> </w:t>
      </w:r>
      <w:r w:rsidR="00250D7C" w:rsidRPr="001F78F7">
        <w:rPr>
          <w:rFonts w:cstheme="minorHAnsi"/>
          <w:sz w:val="24"/>
          <w:szCs w:val="24"/>
        </w:rPr>
        <w:t>was likely</w:t>
      </w:r>
      <w:r w:rsidR="00E30AAF" w:rsidRPr="001F78F7">
        <w:rPr>
          <w:rFonts w:cstheme="minorHAnsi"/>
          <w:sz w:val="24"/>
          <w:szCs w:val="24"/>
        </w:rPr>
        <w:t xml:space="preserve"> due to decreased food intake of the mice</w:t>
      </w:r>
      <w:r w:rsidR="00490D2E" w:rsidRPr="001F78F7">
        <w:rPr>
          <w:rFonts w:cstheme="minorHAnsi"/>
          <w:sz w:val="24"/>
          <w:szCs w:val="24"/>
        </w:rPr>
        <w:t xml:space="preserve"> as they lost more weight in the first week than the littermates.</w:t>
      </w:r>
      <w:r w:rsidR="00E30AAF" w:rsidRPr="001F78F7">
        <w:rPr>
          <w:rFonts w:cstheme="minorHAnsi"/>
          <w:sz w:val="24"/>
          <w:szCs w:val="24"/>
        </w:rPr>
        <w:t xml:space="preserve"> </w:t>
      </w:r>
      <w:r w:rsidR="00490D2E" w:rsidRPr="001F78F7">
        <w:rPr>
          <w:rFonts w:cstheme="minorHAnsi"/>
          <w:sz w:val="24"/>
          <w:szCs w:val="24"/>
        </w:rPr>
        <w:t>I</w:t>
      </w:r>
      <w:r w:rsidR="00E30AAF" w:rsidRPr="001F78F7">
        <w:rPr>
          <w:rFonts w:cstheme="minorHAnsi"/>
          <w:sz w:val="24"/>
          <w:szCs w:val="24"/>
        </w:rPr>
        <w:t>t</w:t>
      </w:r>
      <w:r w:rsidR="00490D2E" w:rsidRPr="001F78F7">
        <w:rPr>
          <w:rFonts w:cstheme="minorHAnsi"/>
          <w:sz w:val="24"/>
          <w:szCs w:val="24"/>
        </w:rPr>
        <w:t xml:space="preserve"> </w:t>
      </w:r>
      <w:r w:rsidR="00E30AAF" w:rsidRPr="001F78F7">
        <w:rPr>
          <w:rFonts w:cstheme="minorHAnsi"/>
          <w:sz w:val="24"/>
          <w:szCs w:val="24"/>
        </w:rPr>
        <w:t>has been well established that mice lose weight when put on a tamoxifen diet; our first experiments with a very high dose of tamoxifen had to be terminated as the mice did not eat any of the food at all</w:t>
      </w:r>
      <w:r w:rsidR="00490D2E" w:rsidRPr="001F78F7">
        <w:rPr>
          <w:rFonts w:cstheme="minorHAnsi"/>
          <w:sz w:val="24"/>
          <w:szCs w:val="24"/>
        </w:rPr>
        <w:t xml:space="preserve">. </w:t>
      </w:r>
      <w:r w:rsidR="00E30AAF" w:rsidRPr="001F78F7">
        <w:rPr>
          <w:rFonts w:cstheme="minorHAnsi"/>
          <w:sz w:val="24"/>
          <w:szCs w:val="24"/>
        </w:rPr>
        <w:t xml:space="preserve"> </w:t>
      </w:r>
    </w:p>
    <w:p w14:paraId="167562B0" w14:textId="78B911EB" w:rsidR="0009625A" w:rsidRPr="001F78F7" w:rsidRDefault="0009625A" w:rsidP="001F78F7">
      <w:pPr>
        <w:jc w:val="both"/>
        <w:rPr>
          <w:rFonts w:cstheme="minorHAnsi"/>
          <w:sz w:val="24"/>
          <w:szCs w:val="24"/>
        </w:rPr>
      </w:pPr>
      <w:r w:rsidRPr="001F78F7">
        <w:rPr>
          <w:rFonts w:cstheme="minorHAnsi"/>
          <w:sz w:val="24"/>
          <w:szCs w:val="24"/>
        </w:rPr>
        <w:t xml:space="preserve">To determine the effect of </w:t>
      </w:r>
      <w:r w:rsidRPr="001F78F7">
        <w:rPr>
          <w:rFonts w:cstheme="minorHAnsi"/>
          <w:iCs/>
          <w:sz w:val="24"/>
          <w:szCs w:val="24"/>
        </w:rPr>
        <w:t>PCNA</w:t>
      </w:r>
      <w:r w:rsidRPr="001F78F7">
        <w:rPr>
          <w:rFonts w:cstheme="minorHAnsi"/>
          <w:sz w:val="24"/>
          <w:szCs w:val="24"/>
        </w:rPr>
        <w:t xml:space="preserve"> allele deletion in stem cell maintenances in adult mice, we analyzed the hematopoietic compartment of the bone marrow of all the mice when the double mutant mice become ill (as determined by animal welfare guidelines; as observed like squinted eyes, hunchback, ruffled fur, reduced social activity, pale ears and tail). We observed decreased LKS</w:t>
      </w:r>
      <w:r w:rsidRPr="001F78F7">
        <w:rPr>
          <w:rFonts w:cstheme="minorHAnsi"/>
          <w:sz w:val="24"/>
          <w:szCs w:val="24"/>
          <w:vertAlign w:val="superscript"/>
        </w:rPr>
        <w:sym w:font="Symbol" w:char="F02D"/>
      </w:r>
      <w:r w:rsidRPr="001F78F7">
        <w:rPr>
          <w:rFonts w:cstheme="minorHAnsi"/>
          <w:sz w:val="24"/>
          <w:szCs w:val="24"/>
          <w:vertAlign w:val="superscript"/>
        </w:rPr>
        <w:t xml:space="preserve"> </w:t>
      </w:r>
      <w:r w:rsidRPr="001F78F7">
        <w:rPr>
          <w:rFonts w:cstheme="minorHAnsi"/>
          <w:sz w:val="24"/>
          <w:szCs w:val="24"/>
        </w:rPr>
        <w:t xml:space="preserve">, MEP, GMP and CMP subsets in the double mutant compared to the wildtype, </w:t>
      </w:r>
      <w:r w:rsidRPr="001F78F7">
        <w:rPr>
          <w:rFonts w:cstheme="minorHAnsi"/>
          <w:i/>
          <w:sz w:val="24"/>
          <w:szCs w:val="24"/>
        </w:rPr>
        <w:t>Rev1</w:t>
      </w:r>
      <w:r w:rsidR="007F76F8" w:rsidRPr="001F78F7">
        <w:rPr>
          <w:rFonts w:cstheme="minorHAnsi"/>
          <w:i/>
          <w:sz w:val="24"/>
          <w:szCs w:val="24"/>
          <w:vertAlign w:val="superscript"/>
        </w:rPr>
        <w:t>-/-</w:t>
      </w:r>
      <w:r w:rsidRPr="001F78F7">
        <w:rPr>
          <w:rFonts w:cstheme="minorHAnsi"/>
          <w:i/>
          <w:sz w:val="24"/>
          <w:szCs w:val="24"/>
          <w:vertAlign w:val="superscript"/>
        </w:rPr>
        <w:t xml:space="preserve"> </w:t>
      </w:r>
      <w:r w:rsidRPr="001F78F7">
        <w:rPr>
          <w:rFonts w:cstheme="minorHAnsi"/>
          <w:sz w:val="24"/>
          <w:szCs w:val="24"/>
        </w:rPr>
        <w:t xml:space="preserve">and </w:t>
      </w:r>
      <w:r w:rsidRPr="001F78F7">
        <w:rPr>
          <w:rFonts w:cstheme="minorHAnsi"/>
          <w:i/>
          <w:sz w:val="24"/>
          <w:szCs w:val="24"/>
        </w:rPr>
        <w:t xml:space="preserve">K164R </w:t>
      </w:r>
      <w:r w:rsidRPr="001F78F7">
        <w:rPr>
          <w:rFonts w:cstheme="minorHAnsi"/>
          <w:sz w:val="24"/>
          <w:szCs w:val="24"/>
        </w:rPr>
        <w:t xml:space="preserve">(single mutant). This indicates that the HSCs and proper Hematopoietic lineage maintenance depends of both pathways of DDT. </w:t>
      </w:r>
    </w:p>
    <w:p w14:paraId="3057B223" w14:textId="38C8DDC6" w:rsidR="0009625A" w:rsidRPr="001F78F7" w:rsidRDefault="0009625A" w:rsidP="001F78F7">
      <w:pPr>
        <w:jc w:val="both"/>
        <w:rPr>
          <w:rFonts w:cstheme="minorHAnsi"/>
          <w:iCs/>
          <w:sz w:val="24"/>
          <w:szCs w:val="24"/>
        </w:rPr>
      </w:pPr>
      <w:r w:rsidRPr="001F78F7">
        <w:rPr>
          <w:rFonts w:cstheme="minorHAnsi"/>
          <w:sz w:val="24"/>
          <w:szCs w:val="24"/>
        </w:rPr>
        <w:t xml:space="preserve">In contrast, hematopoietic stem cell in the LSK subset, was decreased in the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and </w:t>
      </w:r>
      <w:r w:rsidRPr="001F78F7">
        <w:rPr>
          <w:rFonts w:cstheme="minorHAnsi"/>
          <w:i/>
          <w:iCs/>
          <w:sz w:val="24"/>
          <w:szCs w:val="24"/>
        </w:rPr>
        <w:t>Rev1</w:t>
      </w:r>
      <w:r w:rsidRPr="001F78F7">
        <w:rPr>
          <w:rFonts w:cstheme="minorHAnsi"/>
          <w:i/>
          <w:iCs/>
          <w:sz w:val="24"/>
          <w:szCs w:val="24"/>
          <w:vertAlign w:val="superscript"/>
        </w:rPr>
        <w:t>-/-</w:t>
      </w:r>
      <w:r w:rsidRPr="001F78F7">
        <w:rPr>
          <w:rFonts w:cstheme="minorHAnsi"/>
          <w:sz w:val="24"/>
          <w:szCs w:val="24"/>
        </w:rPr>
        <w:t xml:space="preserve"> mice. Interestingly, the decrease percentage of LKS</w:t>
      </w:r>
      <w:r w:rsidRPr="001F78F7">
        <w:rPr>
          <w:rFonts w:cstheme="minorHAnsi"/>
          <w:sz w:val="24"/>
          <w:szCs w:val="24"/>
          <w:vertAlign w:val="superscript"/>
        </w:rPr>
        <w:sym w:font="Symbol" w:char="F02D"/>
      </w:r>
      <w:r w:rsidRPr="001F78F7">
        <w:rPr>
          <w:rFonts w:cstheme="minorHAnsi"/>
          <w:sz w:val="24"/>
          <w:szCs w:val="24"/>
        </w:rPr>
        <w:t xml:space="preserve"> MEP, </w:t>
      </w:r>
      <w:r w:rsidR="00900F29" w:rsidRPr="001F78F7">
        <w:rPr>
          <w:rFonts w:cstheme="minorHAnsi"/>
          <w:sz w:val="24"/>
          <w:szCs w:val="24"/>
        </w:rPr>
        <w:t>GMP,</w:t>
      </w:r>
      <w:r w:rsidRPr="001F78F7">
        <w:rPr>
          <w:rFonts w:cstheme="minorHAnsi"/>
          <w:sz w:val="24"/>
          <w:szCs w:val="24"/>
        </w:rPr>
        <w:t xml:space="preserve"> CMP,</w:t>
      </w:r>
      <w:r w:rsidR="007F76F8" w:rsidRPr="001F78F7">
        <w:rPr>
          <w:rFonts w:cstheme="minorHAnsi"/>
          <w:sz w:val="24"/>
          <w:szCs w:val="24"/>
        </w:rPr>
        <w:t xml:space="preserve"> </w:t>
      </w:r>
      <w:r w:rsidRPr="001F78F7">
        <w:rPr>
          <w:rFonts w:cstheme="minorHAnsi"/>
          <w:sz w:val="24"/>
          <w:szCs w:val="24"/>
        </w:rPr>
        <w:t xml:space="preserve">HSC and MPP4 in the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mice correspond to the finding of </w:t>
      </w:r>
      <w:r w:rsidRPr="001F78F7">
        <w:rPr>
          <w:rFonts w:cstheme="minorHAnsi"/>
          <w:i/>
          <w:sz w:val="24"/>
          <w:szCs w:val="24"/>
        </w:rPr>
        <w:t>Pcna</w:t>
      </w:r>
      <w:r w:rsidRPr="001F78F7">
        <w:rPr>
          <w:rFonts w:cstheme="minorHAnsi"/>
          <w:i/>
          <w:iCs/>
          <w:sz w:val="24"/>
          <w:szCs w:val="24"/>
        </w:rPr>
        <w:t xml:space="preserve"> </w:t>
      </w:r>
      <w:r w:rsidRPr="001F78F7">
        <w:rPr>
          <w:rFonts w:cstheme="minorHAnsi"/>
          <w:i/>
          <w:iCs/>
          <w:sz w:val="24"/>
          <w:szCs w:val="24"/>
          <w:vertAlign w:val="superscript"/>
        </w:rPr>
        <w:t xml:space="preserve">K164R/K164R </w:t>
      </w:r>
      <w:r w:rsidRPr="001F78F7">
        <w:rPr>
          <w:rFonts w:cstheme="minorHAnsi"/>
          <w:i/>
          <w:iCs/>
          <w:sz w:val="24"/>
          <w:szCs w:val="24"/>
        </w:rPr>
        <w:t>mice</w:t>
      </w:r>
      <w:r w:rsidRPr="001F78F7">
        <w:rPr>
          <w:rFonts w:cstheme="minorHAnsi"/>
          <w:sz w:val="24"/>
          <w:szCs w:val="24"/>
        </w:rPr>
        <w:t xml:space="preserve"> in the </w:t>
      </w:r>
      <w:r w:rsidRPr="001F78F7">
        <w:rPr>
          <w:rFonts w:cstheme="minorHAnsi"/>
          <w:i/>
          <w:iCs/>
          <w:sz w:val="24"/>
          <w:szCs w:val="24"/>
        </w:rPr>
        <w:t>Pilzecker.B. et.al</w:t>
      </w:r>
      <w:r w:rsidRPr="001F78F7">
        <w:rPr>
          <w:rFonts w:cstheme="minorHAnsi"/>
          <w:sz w:val="24"/>
          <w:szCs w:val="24"/>
        </w:rPr>
        <w:t xml:space="preserve"> </w:t>
      </w:r>
      <w:r w:rsidR="007F76F8" w:rsidRPr="001F78F7">
        <w:rPr>
          <w:rFonts w:cstheme="minorHAnsi"/>
          <w:sz w:val="24"/>
          <w:szCs w:val="24"/>
        </w:rPr>
        <w:t>studies.</w:t>
      </w:r>
      <w:r w:rsidRPr="001F78F7">
        <w:rPr>
          <w:rFonts w:cstheme="minorHAnsi"/>
          <w:sz w:val="24"/>
          <w:szCs w:val="24"/>
        </w:rPr>
        <w:t xml:space="preserve"> Here, it was shown that, the bone marrow of </w:t>
      </w:r>
      <w:r w:rsidRPr="001F78F7">
        <w:rPr>
          <w:rFonts w:cstheme="minorHAnsi"/>
          <w:i/>
          <w:sz w:val="24"/>
          <w:szCs w:val="24"/>
        </w:rPr>
        <w:t>PCNA</w:t>
      </w:r>
      <w:r w:rsidRPr="001F78F7">
        <w:rPr>
          <w:rFonts w:cstheme="minorHAnsi"/>
          <w:i/>
          <w:iCs/>
          <w:sz w:val="24"/>
          <w:szCs w:val="24"/>
        </w:rPr>
        <w:t xml:space="preserve"> </w:t>
      </w:r>
      <w:r w:rsidRPr="001F78F7">
        <w:rPr>
          <w:rFonts w:cstheme="minorHAnsi"/>
          <w:i/>
          <w:iCs/>
          <w:sz w:val="24"/>
          <w:szCs w:val="24"/>
          <w:vertAlign w:val="superscript"/>
        </w:rPr>
        <w:t>K164R/K164R</w:t>
      </w:r>
      <w:r w:rsidRPr="001F78F7">
        <w:rPr>
          <w:rFonts w:cstheme="minorHAnsi"/>
          <w:i/>
          <w:iCs/>
          <w:sz w:val="24"/>
          <w:szCs w:val="24"/>
        </w:rPr>
        <w:t xml:space="preserve"> </w:t>
      </w:r>
      <w:r w:rsidRPr="001F78F7">
        <w:rPr>
          <w:rFonts w:cstheme="minorHAnsi"/>
          <w:iCs/>
          <w:sz w:val="24"/>
          <w:szCs w:val="24"/>
        </w:rPr>
        <w:t xml:space="preserve">mice contained lower numbers of LSK, LT-HSC, ST- HSC, MPP4, </w:t>
      </w:r>
      <w:r w:rsidRPr="001F78F7">
        <w:rPr>
          <w:rFonts w:cstheme="minorHAnsi"/>
          <w:sz w:val="24"/>
          <w:szCs w:val="24"/>
        </w:rPr>
        <w:t>LSK</w:t>
      </w:r>
      <w:r w:rsidRPr="001F78F7">
        <w:rPr>
          <w:rFonts w:cstheme="minorHAnsi"/>
          <w:sz w:val="24"/>
          <w:szCs w:val="24"/>
          <w:vertAlign w:val="superscript"/>
        </w:rPr>
        <w:sym w:font="Symbol" w:char="F02D"/>
      </w:r>
      <w:r w:rsidRPr="001F78F7">
        <w:rPr>
          <w:rFonts w:cstheme="minorHAnsi"/>
          <w:sz w:val="24"/>
          <w:szCs w:val="24"/>
        </w:rPr>
        <w:t xml:space="preserve">, </w:t>
      </w:r>
      <w:r w:rsidRPr="001F78F7">
        <w:rPr>
          <w:rFonts w:cstheme="minorHAnsi"/>
          <w:iCs/>
          <w:sz w:val="24"/>
          <w:szCs w:val="24"/>
        </w:rPr>
        <w:t xml:space="preserve">CMP, GMP, MEP, and CLPs compared to the wildtype </w:t>
      </w:r>
      <w:r w:rsidR="00900F29" w:rsidRPr="001F78F7">
        <w:rPr>
          <w:rFonts w:cstheme="minorHAnsi"/>
          <w:iCs/>
          <w:sz w:val="24"/>
          <w:szCs w:val="24"/>
        </w:rPr>
        <w:fldChar w:fldCharType="begin" w:fldLock="1"/>
      </w:r>
      <w:r w:rsidR="00E97401" w:rsidRPr="001F78F7">
        <w:rPr>
          <w:rFonts w:cstheme="minorHAnsi"/>
          <w:iCs/>
          <w:sz w:val="24"/>
          <w:szCs w:val="24"/>
        </w:rPr>
        <w:instrText>ADDIN CSL_CITATION {"citationItems":[{"id":"ITEM-1","itemData":{"DOI":"10.1073/pnas.1706508114","ISSN":"10916490","abstract":"DNA damage tolerance (DDT) enables bypassing of DNA lesions during replication, thereby preventing fork stalling, replication stress, and secondary DNA damage related to fork stalling. Three modes of DDT have been documented: translesion synthesis (TLS), template switching (TS), and repriming. TLS and TS depend on site-specific PCNA K164 monoubiquitination and polyubiquitination, respectively. To investigate the role of DDT in maintaining hematopoietic stem cells (HSCs) and progenitors, we used PcnaK164R/K164R mice as a unique DDT-defective mouse model. Analysis of the composition of HSCs and HSC-derived multipotent progenitors (MPPs) revealed a significantly reduced number of HSCs, likely owing to increased differentiation of HSCs toward myeloid/erythroid-associated MPP2s. This skewing came at the expense of the number of lymphoid-primed MPP4s, which appeared to be compensated for by increased MPP4 proliferation. Furthermore, defective DDT decreased the numbers of MPP-derived common lymphoid progenitor (CLP), common myeloid progenitor (CMP), megakaryocyte-erythroid progenitor (MEP), and granulocyte-macrophage progenitor (GMP) cells, accompanied by increased cell cycle arrest in CMPs. The HSC and MPP phenotypes are reminiscent of premature aging and stressed hematopoiesis, and indeed progressed with age and were exacerbated on cisplatin exposure. Bone marrow transplantations revealed a strong cell intrinsic defect of DDT-deficient HSCs in reconstituting lethally irradiated mice and a strong competitive disadvantage when cotransplanted with wild-type HSCs. These findings indicate a critical role of DDT in maintaining HSCs and progenitor cells, and in preventing premature aging.","author":[{"dropping-particle":"","family":"Pilzecker","given":"Bas","non-dropping-particle":"","parse-names":false,"suffix":""},{"dropping-particle":"","family":"Buoninfante","given":"Olimpia Alessandra","non-dropping-particle":"","parse-names":false,"suffix":""},{"dropping-particle":"","family":"Berk","given":"Paul","non-dropping-particle":"Van Den","parse-names":false,"suffix":""},{"dropping-particle":"","family":"Lancini","given":"Cesare","non-dropping-particle":"","parse-names":false,"suffix":""},{"dropping-particle":"","family":"Song","given":"Ji Ying","non-dropping-particle":"","parse-names":false,"suffix":""},{"dropping-particle":"","family":"Citterio","given":"Elisabetta","non-dropping-particle":"","parse-names":false,"suffix":""},{"dropping-particle":"","family":"Jacobs","given":"Heinz","non-dropping-particle":"","parse-names":false,"suffix":""}],"container-title":"Proceedings of the National Academy of Sciences of the United States of America","id":"ITEM-1","issue":"33","issued":{"date-parts":[["2017"]]},"page":"E6875-E6883","title":"DNA damage tolerance in hematopoietic stem and progenitor cells in mice","type":"article-journal","volume":"114"},"uris":["http://www.mendeley.com/documents/?uuid=f9af4c2d-26c4-4938-96b3-b9a48959f5de"]}],"mendeley":{"formattedCitation":"[10]","plainTextFormattedCitation":"[10]","previouslyFormattedCitation":"[10]"},"properties":{"noteIndex":0},"schema":"https://github.com/citation-style-language/schema/raw/master/csl-citation.json"}</w:instrText>
      </w:r>
      <w:r w:rsidR="00900F29" w:rsidRPr="001F78F7">
        <w:rPr>
          <w:rFonts w:cstheme="minorHAnsi"/>
          <w:iCs/>
          <w:sz w:val="24"/>
          <w:szCs w:val="24"/>
        </w:rPr>
        <w:fldChar w:fldCharType="separate"/>
      </w:r>
      <w:r w:rsidR="002A555D" w:rsidRPr="001F78F7">
        <w:rPr>
          <w:rFonts w:cstheme="minorHAnsi"/>
          <w:iCs/>
          <w:noProof/>
          <w:sz w:val="24"/>
          <w:szCs w:val="24"/>
        </w:rPr>
        <w:t>[10]</w:t>
      </w:r>
      <w:r w:rsidR="00900F29" w:rsidRPr="001F78F7">
        <w:rPr>
          <w:rFonts w:cstheme="minorHAnsi"/>
          <w:iCs/>
          <w:sz w:val="24"/>
          <w:szCs w:val="24"/>
        </w:rPr>
        <w:fldChar w:fldCharType="end"/>
      </w:r>
      <w:r w:rsidRPr="001F78F7">
        <w:rPr>
          <w:rFonts w:cstheme="minorHAnsi"/>
          <w:iCs/>
          <w:sz w:val="24"/>
          <w:szCs w:val="24"/>
        </w:rPr>
        <w:t>. To this end, we did not observe this in our model.</w:t>
      </w:r>
    </w:p>
    <w:p w14:paraId="2F59A509" w14:textId="0A452F41" w:rsidR="0009625A" w:rsidRPr="001F78F7" w:rsidRDefault="0009625A" w:rsidP="001F78F7">
      <w:pPr>
        <w:jc w:val="both"/>
        <w:rPr>
          <w:rFonts w:cstheme="minorHAnsi"/>
          <w:sz w:val="24"/>
          <w:szCs w:val="24"/>
        </w:rPr>
      </w:pPr>
      <w:r w:rsidRPr="001F78F7">
        <w:rPr>
          <w:rFonts w:cstheme="minorHAnsi"/>
          <w:sz w:val="24"/>
          <w:szCs w:val="24"/>
        </w:rPr>
        <w:t>The low LK</w:t>
      </w:r>
      <w:r w:rsidR="00900F29" w:rsidRPr="001F78F7">
        <w:rPr>
          <w:rFonts w:cstheme="minorHAnsi"/>
          <w:sz w:val="24"/>
          <w:szCs w:val="24"/>
        </w:rPr>
        <w:t>S</w:t>
      </w:r>
      <w:r w:rsidRPr="001F78F7">
        <w:rPr>
          <w:rFonts w:cstheme="minorHAnsi"/>
          <w:sz w:val="24"/>
          <w:szCs w:val="24"/>
          <w:vertAlign w:val="superscript"/>
        </w:rPr>
        <w:sym w:font="Symbol" w:char="F02D"/>
      </w:r>
      <w:r w:rsidRPr="001F78F7">
        <w:rPr>
          <w:rFonts w:cstheme="minorHAnsi"/>
          <w:sz w:val="24"/>
          <w:szCs w:val="24"/>
          <w:vertAlign w:val="superscript"/>
        </w:rPr>
        <w:t xml:space="preserve"> </w:t>
      </w:r>
      <w:r w:rsidRPr="001F78F7">
        <w:rPr>
          <w:rFonts w:cstheme="minorHAnsi"/>
          <w:sz w:val="24"/>
          <w:szCs w:val="24"/>
        </w:rPr>
        <w:t xml:space="preserve"> percentage in </w:t>
      </w:r>
      <w:r w:rsidR="00900F29" w:rsidRPr="001F78F7">
        <w:rPr>
          <w:rFonts w:cstheme="minorHAnsi"/>
          <w:i/>
          <w:iCs/>
          <w:sz w:val="24"/>
          <w:szCs w:val="24"/>
        </w:rPr>
        <w:t xml:space="preserve">Pcna </w:t>
      </w:r>
      <w:r w:rsidR="00900F29" w:rsidRPr="001F78F7">
        <w:rPr>
          <w:rFonts w:cstheme="minorHAnsi"/>
          <w:i/>
          <w:iCs/>
          <w:sz w:val="24"/>
          <w:szCs w:val="24"/>
          <w:vertAlign w:val="superscript"/>
        </w:rPr>
        <w:t>K164R</w:t>
      </w:r>
      <w:r w:rsidRPr="001F78F7">
        <w:rPr>
          <w:rFonts w:cstheme="minorHAnsi"/>
          <w:sz w:val="24"/>
          <w:szCs w:val="24"/>
        </w:rPr>
        <w:t>,</w:t>
      </w:r>
      <w:r w:rsidRPr="001F78F7">
        <w:rPr>
          <w:rFonts w:cstheme="minorHAnsi"/>
          <w:i/>
          <w:iCs/>
          <w:sz w:val="24"/>
          <w:szCs w:val="24"/>
        </w:rPr>
        <w:t xml:space="preserve"> </w:t>
      </w:r>
      <w:r w:rsidR="00900F29" w:rsidRPr="001F78F7">
        <w:rPr>
          <w:rFonts w:cstheme="minorHAnsi"/>
          <w:i/>
          <w:iCs/>
          <w:sz w:val="24"/>
          <w:szCs w:val="24"/>
        </w:rPr>
        <w:t>Rev1</w:t>
      </w:r>
      <w:r w:rsidR="00900F29" w:rsidRPr="001F78F7">
        <w:rPr>
          <w:rFonts w:cstheme="minorHAnsi"/>
          <w:i/>
          <w:iCs/>
          <w:sz w:val="24"/>
          <w:szCs w:val="24"/>
          <w:vertAlign w:val="superscript"/>
        </w:rPr>
        <w:t>-/-</w:t>
      </w:r>
      <w:r w:rsidR="00900F29" w:rsidRPr="001F78F7">
        <w:rPr>
          <w:rFonts w:cstheme="minorHAnsi"/>
          <w:sz w:val="24"/>
          <w:szCs w:val="24"/>
        </w:rPr>
        <w:t xml:space="preserve"> </w:t>
      </w:r>
      <w:r w:rsidRPr="001F78F7">
        <w:rPr>
          <w:rFonts w:cstheme="minorHAnsi"/>
          <w:sz w:val="24"/>
          <w:szCs w:val="24"/>
        </w:rPr>
        <w:t xml:space="preserve">and </w:t>
      </w:r>
      <w:r w:rsidR="00900F29" w:rsidRPr="001F78F7">
        <w:rPr>
          <w:rFonts w:cstheme="minorHAnsi"/>
          <w:i/>
          <w:iCs/>
          <w:sz w:val="24"/>
          <w:szCs w:val="24"/>
        </w:rPr>
        <w:t xml:space="preserve">Pcna </w:t>
      </w:r>
      <w:r w:rsidR="00900F29" w:rsidRPr="001F78F7">
        <w:rPr>
          <w:rFonts w:cstheme="minorHAnsi"/>
          <w:i/>
          <w:iCs/>
          <w:sz w:val="24"/>
          <w:szCs w:val="24"/>
          <w:vertAlign w:val="superscript"/>
        </w:rPr>
        <w:t>K164R</w:t>
      </w:r>
      <w:r w:rsidR="00900F29" w:rsidRPr="001F78F7">
        <w:rPr>
          <w:rFonts w:cstheme="minorHAnsi"/>
          <w:i/>
          <w:iCs/>
          <w:sz w:val="24"/>
          <w:szCs w:val="24"/>
        </w:rPr>
        <w:t>x Rev1</w:t>
      </w:r>
      <w:r w:rsidR="00900F29" w:rsidRPr="001F78F7">
        <w:rPr>
          <w:rFonts w:cstheme="minorHAnsi"/>
          <w:i/>
          <w:iCs/>
          <w:sz w:val="24"/>
          <w:szCs w:val="24"/>
          <w:vertAlign w:val="superscript"/>
        </w:rPr>
        <w:t>-/-</w:t>
      </w:r>
      <w:r w:rsidR="00900F29" w:rsidRPr="001F78F7">
        <w:rPr>
          <w:rFonts w:cstheme="minorHAnsi"/>
          <w:sz w:val="24"/>
          <w:szCs w:val="24"/>
        </w:rPr>
        <w:t xml:space="preserve"> may</w:t>
      </w:r>
      <w:r w:rsidRPr="001F78F7">
        <w:rPr>
          <w:rFonts w:cstheme="minorHAnsi"/>
          <w:sz w:val="24"/>
          <w:szCs w:val="24"/>
        </w:rPr>
        <w:t xml:space="preserve"> be due to the </w:t>
      </w:r>
      <w:r w:rsidR="00900F29" w:rsidRPr="001F78F7">
        <w:rPr>
          <w:rFonts w:cstheme="minorHAnsi"/>
          <w:i/>
          <w:iCs/>
          <w:sz w:val="24"/>
          <w:szCs w:val="24"/>
        </w:rPr>
        <w:t>Pcna</w:t>
      </w:r>
      <w:r w:rsidR="00900F29" w:rsidRPr="001F78F7">
        <w:rPr>
          <w:rFonts w:cstheme="minorHAnsi"/>
          <w:i/>
          <w:iCs/>
          <w:sz w:val="24"/>
          <w:szCs w:val="24"/>
          <w:vertAlign w:val="superscript"/>
        </w:rPr>
        <w:t>K164</w:t>
      </w:r>
      <w:r w:rsidR="00900F29" w:rsidRPr="001F78F7">
        <w:rPr>
          <w:rFonts w:cstheme="minorHAnsi"/>
          <w:sz w:val="24"/>
          <w:szCs w:val="24"/>
        </w:rPr>
        <w:t xml:space="preserve"> allele</w:t>
      </w:r>
      <w:r w:rsidRPr="001F78F7">
        <w:rPr>
          <w:rFonts w:cstheme="minorHAnsi"/>
          <w:sz w:val="24"/>
          <w:szCs w:val="24"/>
        </w:rPr>
        <w:t xml:space="preserve"> deletion, we observed higher percentage confetti positive LK</w:t>
      </w:r>
      <w:r w:rsidR="00900F29" w:rsidRPr="001F78F7">
        <w:rPr>
          <w:rFonts w:cstheme="minorHAnsi"/>
          <w:sz w:val="24"/>
          <w:szCs w:val="24"/>
        </w:rPr>
        <w:t>S</w:t>
      </w:r>
      <w:r w:rsidRPr="001F78F7">
        <w:rPr>
          <w:rFonts w:cstheme="minorHAnsi"/>
          <w:sz w:val="24"/>
          <w:szCs w:val="24"/>
          <w:vertAlign w:val="superscript"/>
        </w:rPr>
        <w:sym w:font="Symbol" w:char="F02D"/>
      </w:r>
      <w:r w:rsidRPr="001F78F7">
        <w:rPr>
          <w:rFonts w:cstheme="minorHAnsi"/>
          <w:sz w:val="24"/>
          <w:szCs w:val="24"/>
        </w:rPr>
        <w:t xml:space="preserve"> subset among all genotypes compared to the LSK. Indicating the sensitivity of LK</w:t>
      </w:r>
      <w:r w:rsidR="00900F29" w:rsidRPr="001F78F7">
        <w:rPr>
          <w:rFonts w:cstheme="minorHAnsi"/>
          <w:sz w:val="24"/>
          <w:szCs w:val="24"/>
        </w:rPr>
        <w:t>S</w:t>
      </w:r>
      <w:r w:rsidRPr="001F78F7">
        <w:rPr>
          <w:rFonts w:cstheme="minorHAnsi"/>
          <w:sz w:val="24"/>
          <w:szCs w:val="24"/>
          <w:vertAlign w:val="superscript"/>
        </w:rPr>
        <w:sym w:font="Symbol" w:char="F02D"/>
      </w:r>
      <w:r w:rsidRPr="001F78F7">
        <w:rPr>
          <w:rFonts w:cstheme="minorHAnsi"/>
          <w:sz w:val="24"/>
          <w:szCs w:val="24"/>
        </w:rPr>
        <w:t xml:space="preserve"> subset cells for </w:t>
      </w:r>
      <w:r w:rsidRPr="001F78F7">
        <w:rPr>
          <w:rFonts w:cstheme="minorHAnsi"/>
          <w:iCs/>
          <w:sz w:val="24"/>
          <w:szCs w:val="24"/>
        </w:rPr>
        <w:t>PCNA</w:t>
      </w:r>
      <w:r w:rsidRPr="001F78F7">
        <w:rPr>
          <w:rFonts w:cstheme="minorHAnsi"/>
          <w:sz w:val="24"/>
          <w:szCs w:val="24"/>
        </w:rPr>
        <w:t xml:space="preserve"> deletion.</w:t>
      </w:r>
    </w:p>
    <w:p w14:paraId="277A11C6" w14:textId="1CE5EFDE" w:rsidR="006776F3" w:rsidRPr="001F78F7" w:rsidRDefault="006776F3" w:rsidP="001F78F7">
      <w:pPr>
        <w:jc w:val="both"/>
        <w:rPr>
          <w:rFonts w:cstheme="minorHAnsi"/>
          <w:iCs/>
          <w:sz w:val="24"/>
          <w:szCs w:val="24"/>
        </w:rPr>
      </w:pPr>
      <w:r w:rsidRPr="001F78F7">
        <w:rPr>
          <w:rFonts w:cstheme="minorHAnsi"/>
          <w:sz w:val="24"/>
          <w:szCs w:val="24"/>
        </w:rPr>
        <w:t xml:space="preserve">The blood analyses indicated that, the </w:t>
      </w:r>
      <w:r w:rsidRPr="001F78F7">
        <w:rPr>
          <w:rFonts w:cstheme="minorHAnsi"/>
          <w:i/>
          <w:iCs/>
          <w:sz w:val="24"/>
          <w:szCs w:val="24"/>
        </w:rPr>
        <w:t xml:space="preserve">Pcna </w:t>
      </w:r>
      <w:r w:rsidRPr="001F78F7">
        <w:rPr>
          <w:rFonts w:cstheme="minorHAnsi"/>
          <w:i/>
          <w:iCs/>
          <w:sz w:val="24"/>
          <w:szCs w:val="24"/>
          <w:vertAlign w:val="superscript"/>
        </w:rPr>
        <w:t>K164R</w:t>
      </w:r>
      <w:r w:rsidRPr="001F78F7">
        <w:rPr>
          <w:rFonts w:cstheme="minorHAnsi"/>
          <w:i/>
          <w:iCs/>
          <w:sz w:val="24"/>
          <w:szCs w:val="24"/>
        </w:rPr>
        <w:t>x Rev1</w:t>
      </w:r>
      <w:r w:rsidRPr="001F78F7">
        <w:rPr>
          <w:rFonts w:cstheme="minorHAnsi"/>
          <w:i/>
          <w:iCs/>
          <w:sz w:val="24"/>
          <w:szCs w:val="24"/>
          <w:vertAlign w:val="superscript"/>
        </w:rPr>
        <w:t>-/-</w:t>
      </w:r>
      <w:r w:rsidRPr="001F78F7">
        <w:rPr>
          <w:rFonts w:cstheme="minorHAnsi"/>
          <w:sz w:val="24"/>
          <w:szCs w:val="24"/>
        </w:rPr>
        <w:t xml:space="preserve"> mice featured anemic status. Showing strongly reduced levels of red blood cells and hemoglobin compared to the wildtype, which is associated with highly diminished MEP compartment.</w:t>
      </w:r>
      <w:r w:rsidR="007F76F8" w:rsidRPr="001F78F7">
        <w:rPr>
          <w:rFonts w:cstheme="minorHAnsi"/>
          <w:sz w:val="24"/>
          <w:szCs w:val="24"/>
        </w:rPr>
        <w:t xml:space="preserve"> The</w:t>
      </w:r>
      <w:r w:rsidR="00B80C2C" w:rsidRPr="001F78F7">
        <w:rPr>
          <w:rFonts w:cstheme="minorHAnsi"/>
          <w:sz w:val="24"/>
          <w:szCs w:val="24"/>
        </w:rPr>
        <w:t xml:space="preserve"> MEP compartment give rise to eryt</w:t>
      </w:r>
      <w:r w:rsidR="00882859" w:rsidRPr="001F78F7">
        <w:rPr>
          <w:rFonts w:cstheme="minorHAnsi"/>
          <w:sz w:val="24"/>
          <w:szCs w:val="24"/>
        </w:rPr>
        <w:t>hr</w:t>
      </w:r>
      <w:r w:rsidR="00B80C2C" w:rsidRPr="001F78F7">
        <w:rPr>
          <w:rFonts w:cstheme="minorHAnsi"/>
          <w:sz w:val="24"/>
          <w:szCs w:val="24"/>
        </w:rPr>
        <w:t>ocyte and plate</w:t>
      </w:r>
      <w:r w:rsidR="00882859" w:rsidRPr="001F78F7">
        <w:rPr>
          <w:rFonts w:cstheme="minorHAnsi"/>
          <w:sz w:val="24"/>
          <w:szCs w:val="24"/>
        </w:rPr>
        <w:t>let</w:t>
      </w:r>
      <w:r w:rsidR="00B80C2C" w:rsidRPr="001F78F7">
        <w:rPr>
          <w:rFonts w:cstheme="minorHAnsi"/>
          <w:sz w:val="24"/>
          <w:szCs w:val="24"/>
        </w:rPr>
        <w:t xml:space="preserve">s thus, diminished MEP can </w:t>
      </w:r>
      <w:r w:rsidR="00882859" w:rsidRPr="001F78F7">
        <w:rPr>
          <w:rFonts w:cstheme="minorHAnsi"/>
          <w:sz w:val="24"/>
          <w:szCs w:val="24"/>
        </w:rPr>
        <w:t xml:space="preserve">lead to lower red blood cells. </w:t>
      </w:r>
      <w:r w:rsidRPr="001F78F7">
        <w:rPr>
          <w:rFonts w:cstheme="minorHAnsi"/>
          <w:sz w:val="24"/>
          <w:szCs w:val="24"/>
        </w:rPr>
        <w:t xml:space="preserve">This finding also corresponds with previous experiment, where unborn double mutant embryos showed </w:t>
      </w:r>
      <w:r w:rsidRPr="001F78F7">
        <w:rPr>
          <w:rFonts w:cstheme="minorHAnsi"/>
          <w:sz w:val="24"/>
          <w:szCs w:val="24"/>
        </w:rPr>
        <w:lastRenderedPageBreak/>
        <w:t>severe anemia (</w:t>
      </w:r>
      <w:r w:rsidR="00250D7C" w:rsidRPr="001F78F7">
        <w:rPr>
          <w:rFonts w:cstheme="minorHAnsi"/>
          <w:sz w:val="24"/>
          <w:szCs w:val="24"/>
        </w:rPr>
        <w:t xml:space="preserve">H. Jacobs </w:t>
      </w:r>
      <w:r w:rsidR="00BD310E" w:rsidRPr="001F78F7">
        <w:rPr>
          <w:rFonts w:cstheme="minorHAnsi"/>
          <w:sz w:val="24"/>
          <w:szCs w:val="24"/>
        </w:rPr>
        <w:t>laboratory, unpublished</w:t>
      </w:r>
      <w:r w:rsidRPr="001F78F7">
        <w:rPr>
          <w:rFonts w:cstheme="minorHAnsi"/>
          <w:sz w:val="24"/>
          <w:szCs w:val="24"/>
        </w:rPr>
        <w:t xml:space="preserve"> data</w:t>
      </w:r>
      <w:r w:rsidRPr="001F78F7">
        <w:rPr>
          <w:rFonts w:cstheme="minorHAnsi"/>
          <w:i/>
          <w:sz w:val="24"/>
          <w:szCs w:val="24"/>
        </w:rPr>
        <w:t xml:space="preserve">). </w:t>
      </w:r>
      <w:r w:rsidRPr="001F78F7">
        <w:rPr>
          <w:rFonts w:cstheme="minorHAnsi"/>
          <w:iCs/>
          <w:sz w:val="24"/>
          <w:szCs w:val="24"/>
        </w:rPr>
        <w:t>All progenitors and HSCs are either reduced or dimini</w:t>
      </w:r>
      <w:r w:rsidR="007F76F8" w:rsidRPr="001F78F7">
        <w:rPr>
          <w:rFonts w:cstheme="minorHAnsi"/>
          <w:iCs/>
          <w:sz w:val="24"/>
          <w:szCs w:val="24"/>
        </w:rPr>
        <w:t>s</w:t>
      </w:r>
      <w:r w:rsidRPr="001F78F7">
        <w:rPr>
          <w:rFonts w:cstheme="minorHAnsi"/>
          <w:iCs/>
          <w:sz w:val="24"/>
          <w:szCs w:val="24"/>
        </w:rPr>
        <w:t xml:space="preserve">hed, the mice eventually develop anemia. </w:t>
      </w:r>
    </w:p>
    <w:p w14:paraId="1108A1D7" w14:textId="77777777" w:rsidR="006776F3" w:rsidRPr="00C044A9" w:rsidRDefault="006776F3" w:rsidP="001F78F7">
      <w:pPr>
        <w:jc w:val="both"/>
        <w:rPr>
          <w:rFonts w:cstheme="minorHAnsi"/>
          <w:sz w:val="24"/>
          <w:szCs w:val="24"/>
        </w:rPr>
      </w:pPr>
    </w:p>
    <w:p w14:paraId="7AA87E39" w14:textId="3074619A" w:rsidR="00882859" w:rsidRPr="001F78F7" w:rsidRDefault="006776F3" w:rsidP="001F78F7">
      <w:pPr>
        <w:jc w:val="both"/>
        <w:rPr>
          <w:rFonts w:cstheme="minorHAnsi"/>
          <w:sz w:val="24"/>
          <w:szCs w:val="24"/>
        </w:rPr>
      </w:pPr>
      <w:r w:rsidRPr="001F78F7">
        <w:rPr>
          <w:rFonts w:cstheme="minorHAnsi"/>
          <w:sz w:val="24"/>
          <w:szCs w:val="24"/>
        </w:rPr>
        <w:t xml:space="preserve">Although, the confetti expression increased with the simultaneous loss of weight, this could be, due to a systemic effect of tamoxifen, deletion of </w:t>
      </w:r>
      <w:r w:rsidRPr="001F78F7">
        <w:rPr>
          <w:rFonts w:cstheme="minorHAnsi"/>
          <w:i/>
          <w:sz w:val="24"/>
          <w:szCs w:val="24"/>
        </w:rPr>
        <w:t>P</w:t>
      </w:r>
      <w:r w:rsidR="00882859" w:rsidRPr="001F78F7">
        <w:rPr>
          <w:rFonts w:cstheme="minorHAnsi"/>
          <w:i/>
          <w:sz w:val="24"/>
          <w:szCs w:val="24"/>
        </w:rPr>
        <w:t>cna</w:t>
      </w:r>
      <w:r w:rsidRPr="001F78F7">
        <w:rPr>
          <w:rFonts w:cstheme="minorHAnsi"/>
          <w:i/>
          <w:sz w:val="24"/>
          <w:szCs w:val="24"/>
          <w:vertAlign w:val="superscript"/>
        </w:rPr>
        <w:t>K164</w:t>
      </w:r>
      <w:r w:rsidRPr="001F78F7">
        <w:rPr>
          <w:rFonts w:cstheme="minorHAnsi"/>
          <w:i/>
          <w:sz w:val="24"/>
          <w:szCs w:val="24"/>
        </w:rPr>
        <w:t xml:space="preserve"> as</w:t>
      </w:r>
      <w:r w:rsidRPr="001F78F7">
        <w:rPr>
          <w:rFonts w:cstheme="minorHAnsi"/>
          <w:sz w:val="24"/>
          <w:szCs w:val="24"/>
        </w:rPr>
        <w:t xml:space="preserve"> suggested by confetti</w:t>
      </w:r>
      <w:r w:rsidR="00882859" w:rsidRPr="001F78F7">
        <w:rPr>
          <w:rFonts w:eastAsia="Times New Roman" w:cstheme="minorHAnsi"/>
          <w:sz w:val="24"/>
          <w:szCs w:val="24"/>
        </w:rPr>
        <w:t xml:space="preserve"> </w:t>
      </w:r>
      <w:r w:rsidR="00882859" w:rsidRPr="001F78F7">
        <w:rPr>
          <w:rFonts w:cstheme="minorHAnsi"/>
          <w:sz w:val="24"/>
          <w:szCs w:val="24"/>
        </w:rPr>
        <w:t>expression or this is merely the effect of less food intake, the latter case can be explained by the fact that the wildtype mice also loss the weight, indicating less food intake. Tamoxifen is used in treating breast cancer patient with high positive estrogen receptors and most side effect found were postmenopausal symptoms and night sweating</w:t>
      </w:r>
      <w:r w:rsidR="00133798" w:rsidRPr="001F78F7">
        <w:rPr>
          <w:rFonts w:cstheme="minorHAnsi"/>
          <w:sz w:val="24"/>
          <w:szCs w:val="24"/>
        </w:rPr>
        <w:t xml:space="preserve"> </w:t>
      </w:r>
      <w:r w:rsidR="00133798" w:rsidRPr="001F78F7">
        <w:rPr>
          <w:rFonts w:cstheme="minorHAnsi"/>
          <w:sz w:val="24"/>
          <w:szCs w:val="24"/>
        </w:rPr>
        <w:fldChar w:fldCharType="begin" w:fldLock="1"/>
      </w:r>
      <w:r w:rsidR="00CC1B4F" w:rsidRPr="001F78F7">
        <w:rPr>
          <w:rFonts w:cstheme="minorHAnsi"/>
          <w:sz w:val="24"/>
          <w:szCs w:val="24"/>
        </w:rPr>
        <w:instrText>ADDIN CSL_CITATION {"citationItems":[{"id":"ITEM-1","itemData":{"DOI":"10.1038/srep43940","ISSN":"20452322","abstract":"Tamoxifen is administered for estrogen receptor positive (ER +) breast cancers, but it can induce uterine endometrial cancer and non-alcoholic fatty liver disease (NAFLD). Importantly, ten years of tamoxifen treatment has greater protective effect against ER + breast cancer than five years of such treatment. Tamoxifen was also approved by the FDA as a chemopreventive agent for those deemed at high risk for the development of breast cancer. The side effects are of substantial concern because of these extended methods of tamoxifen administration. In this study, we found that anordrin, marketed as an antifertility medicine in China, inhibited tamoxifen-induced endometrial epithelial cell mitosis and NAFLD in mouse uterus and liver as an anti-estrogenic and estrogenic agent, respectively. Additionally, compared with tamoxifen, anordiol, the active metabolite of anordrin, weakly bound to the ligand binding domain of ER-α. Anordrin did not regulate the classic estrogen nuclear pathway; thus, it did not affect the anti-tumor activity of tamoxifen in nude mice. Taken together, these data suggested that anordrin could eliminate the side effects of tamoxifen without affecting its anti-tumor activity.","author":[{"dropping-particle":"","family":"Gu","given":"Wenwen","non-dropping-particle":"","parse-names":false,"suffix":""},{"dropping-particle":"","family":"Xu","given":"Wenping","non-dropping-particle":"","parse-names":false,"suffix":""},{"dropping-particle":"","family":"Sun","given":"Xiaoxi","non-dropping-particle":"","parse-names":false,"suffix":""},{"dropping-particle":"","family":"Zeng","given":"Bubing","non-dropping-particle":"","parse-names":false,"suffix":""},{"dropping-particle":"","family":"Wang","given":"Shuangjie","non-dropping-particle":"","parse-names":false,"suffix":""},{"dropping-particle":"","family":"Dong","given":"Nian","non-dropping-particle":"","parse-names":false,"suffix":""},{"dropping-particle":"","family":"Zhang","given":"Xu","non-dropping-particle":"","parse-names":false,"suffix":""},{"dropping-particle":"","family":"Chen","given":"Chengshui","non-dropping-particle":"","parse-names":false,"suffix":""},{"dropping-particle":"","family":"Yang","given":"Long","non-dropping-particle":"","parse-names":false,"suffix":""},{"dropping-particle":"","family":"Chen","given":"Guowu","non-dropping-particle":"","parse-names":false,"suffix":""},{"dropping-particle":"","family":"Xin","given":"Aijie","non-dropping-particle":"","parse-names":false,"suffix":""},{"dropping-particle":"","family":"Ni","given":"Zhong","non-dropping-particle":"","parse-names":false,"suffix":""},{"dropping-particle":"","family":"Wang","given":"Jian","non-dropping-particle":"","parse-names":false,"suffix":""},{"dropping-particle":"","family":"Yang","given":"Jun","non-dropping-particle":"","parse-names":false,"suffix":""}],"container-title":"Scientific Reports","id":"ITEM-1","issued":{"date-parts":[["2017"]]},"page":"1-9","publisher":"Nature Publishing Group","title":"Anordrin eliminates tamoxifen side effects without changing its antitumor activity","type":"article-journal","volume":"7"},"uris":["http://www.mendeley.com/documents/?uuid=bc81e964-307e-4c09-b5c8-3ae637584692"]}],"mendeley":{"formattedCitation":"[34]","plainTextFormattedCitation":"[34]","previouslyFormattedCitation":"[34]"},"properties":{"noteIndex":0},"schema":"https://github.com/citation-style-language/schema/raw/master/csl-citation.json"}</w:instrText>
      </w:r>
      <w:r w:rsidR="00133798" w:rsidRPr="001F78F7">
        <w:rPr>
          <w:rFonts w:cstheme="minorHAnsi"/>
          <w:sz w:val="24"/>
          <w:szCs w:val="24"/>
        </w:rPr>
        <w:fldChar w:fldCharType="separate"/>
      </w:r>
      <w:r w:rsidR="007E5E45" w:rsidRPr="001F78F7">
        <w:rPr>
          <w:rFonts w:cstheme="minorHAnsi"/>
          <w:noProof/>
          <w:sz w:val="24"/>
          <w:szCs w:val="24"/>
        </w:rPr>
        <w:t>[34]</w:t>
      </w:r>
      <w:r w:rsidR="00133798" w:rsidRPr="001F78F7">
        <w:rPr>
          <w:rFonts w:cstheme="minorHAnsi"/>
          <w:sz w:val="24"/>
          <w:szCs w:val="24"/>
        </w:rPr>
        <w:fldChar w:fldCharType="end"/>
      </w:r>
      <w:r w:rsidR="00882859" w:rsidRPr="001F78F7">
        <w:rPr>
          <w:rFonts w:cstheme="minorHAnsi"/>
          <w:sz w:val="24"/>
          <w:szCs w:val="24"/>
        </w:rPr>
        <w:t>. Less food intake, may be because of the taste or smell of the food, which can be resolved with a different way of tamoxifen induction such as oral administration or intraperitoneal (i.p) injection, which is more controlled because the concentration of tamoxifen is the same between the mice compared to the tamoxifen food. For the activation CreER</w:t>
      </w:r>
      <w:r w:rsidR="00882859" w:rsidRPr="001F78F7">
        <w:rPr>
          <w:rFonts w:cstheme="minorHAnsi"/>
          <w:sz w:val="24"/>
          <w:szCs w:val="24"/>
          <w:vertAlign w:val="superscript"/>
        </w:rPr>
        <w:t>T2</w:t>
      </w:r>
      <w:r w:rsidR="00882859" w:rsidRPr="001F78F7">
        <w:rPr>
          <w:rFonts w:cstheme="minorHAnsi"/>
          <w:sz w:val="24"/>
          <w:szCs w:val="24"/>
        </w:rPr>
        <w:t xml:space="preserve">, both oral and i.p application of tamoxifen is proven to be efficient in brain and muscle tissue </w:t>
      </w:r>
      <w:r w:rsidR="00882859" w:rsidRPr="001F78F7">
        <w:rPr>
          <w:rFonts w:cstheme="minorHAnsi"/>
          <w:sz w:val="24"/>
          <w:szCs w:val="24"/>
        </w:rPr>
        <w:fldChar w:fldCharType="begin" w:fldLock="1"/>
      </w:r>
      <w:r w:rsidR="00CC1B4F" w:rsidRPr="001F78F7">
        <w:rPr>
          <w:rFonts w:cstheme="minorHAnsi"/>
          <w:sz w:val="24"/>
          <w:szCs w:val="24"/>
        </w:rPr>
        <w:instrText>ADDIN CSL_CITATION {"citationItems":[{"id":"ITEM-1","itemData":{"DOI":"10.1038/srep43940","ISSN":"20452322","abstract":"Tamoxifen is administered for estrogen receptor positive (ER +) breast cancers, but it can induce uterine endometrial cancer and non-alcoholic fatty liver disease (NAFLD). Importantly, ten years of tamoxifen treatment has greater protective effect against ER + breast cancer than five years of such treatment. Tamoxifen was also approved by the FDA as a chemopreventive agent for those deemed at high risk for the development of breast cancer. The side effects are of substantial concern because of these extended methods of tamoxifen administration. In this study, we found that anordrin, marketed as an antifertility medicine in China, inhibited tamoxifen-induced endometrial epithelial cell mitosis and NAFLD in mouse uterus and liver as an anti-estrogenic and estrogenic agent, respectively. Additionally, compared with tamoxifen, anordiol, the active metabolite of anordrin, weakly bound to the ligand binding domain of ER-α. Anordrin did not regulate the classic estrogen nuclear pathway; thus, it did not affect the anti-tumor activity of tamoxifen in nude mice. Taken together, these data suggested that anordrin could eliminate the side effects of tamoxifen without affecting its anti-tumor activity.","author":[{"dropping-particle":"","family":"Gu","given":"Wenwen","non-dropping-particle":"","parse-names":false,"suffix":""},{"dropping-particle":"","family":"Xu","given":"Wenping","non-dropping-particle":"","parse-names":false,"suffix":""},{"dropping-particle":"","family":"Sun","given":"Xiaoxi","non-dropping-particle":"","parse-names":false,"suffix":""},{"dropping-particle":"","family":"Zeng","given":"Bubing","non-dropping-particle":"","parse-names":false,"suffix":""},{"dropping-particle":"","family":"Wang","given":"Shuangjie","non-dropping-particle":"","parse-names":false,"suffix":""},{"dropping-particle":"","family":"Dong","given":"Nian","non-dropping-particle":"","parse-names":false,"suffix":""},{"dropping-particle":"","family":"Zhang","given":"Xu","non-dropping-particle":"","parse-names":false,"suffix":""},{"dropping-particle":"","family":"Chen","given":"Chengshui","non-dropping-particle":"","parse-names":false,"suffix":""},{"dropping-particle":"","family":"Yang","given":"Long","non-dropping-particle":"","parse-names":false,"suffix":""},{"dropping-particle":"","family":"Chen","given":"Guowu","non-dropping-particle":"","parse-names":false,"suffix":""},{"dropping-particle":"","family":"Xin","given":"Aijie","non-dropping-particle":"","parse-names":false,"suffix":""},{"dropping-particle":"","family":"Ni","given":"Zhong","non-dropping-particle":"","parse-names":false,"suffix":""},{"dropping-particle":"","family":"Wang","given":"Jian","non-dropping-particle":"","parse-names":false,"suffix":""},{"dropping-particle":"","family":"Yang","given":"Jun","non-dropping-particle":"","parse-names":false,"suffix":""}],"container-title":"Scientific Reports","id":"ITEM-1","issued":{"date-parts":[["2017"]]},"page":"1-9","publisher":"Nature Publishing Group","title":"Anordrin eliminates tamoxifen side effects without changing its antitumor activity","type":"article-journal","volume":"7"},"uris":["http://www.mendeley.com/documents/?uuid=bc81e964-307e-4c09-b5c8-3ae637584692"]},{"id":"ITEM-2","itemData":{"DOI":"10.1002/1526-968X(200009)28:1&lt;15::AID-GENE20&gt;3.0.CO;2-C","ISSN":"1526954X","abstract":"Ligand-dependent site-specific recombinases are powerful tools to engineer the mouse genome in specific somatic cell types at selected times during pre- and postnatal development. Current efforts are primarily directed towards increasing the efficiency of this recombination system in mice. We have generated transgenic mouse lines expressing a tamoxifen-activated Cre recombinase, CreER(T2), under the control of the smooth muscle-specific SM22 promoter. Both a randomly integrated transgene [SM-CreER(T2)(tg)] and a transgene that has been 'knocked in' into the endogenous SM22 locus [SM-CreER(T2)(ki)] were expressed in smooth muscle-containing tissues. The level of CreER(T2) expression and tamoxifen-induced recombination was lower in SM-CreER(T2)(tg) mice compared with SM-CreER(T2)(ki) mice. Whereas no recombinase activity could be detected in vehicle-treated SM-CreER(T2)(ki) mice, administration of tamoxifen induced the excision of a IoxP-flanked reporter transgene in up to 100% of smooth muscle cells. The recombined genome persisted for at least four months after tamoxifen treatment. SM-CreER(T2)(ki) transgenic mice should be useful to study the effects of various somatic mutations in smooth muscle. (C) 2000 Wiley-Liss, Inc.","author":[{"dropping-particle":"","family":"Kühbandner","given":"Susanne","non-dropping-particle":"","parse-names":false,"suffix":""},{"dropping-particle":"","family":"Brummer","given":"Sabine","non-dropping-particle":"","parse-names":false,"suffix":""},{"dropping-particle":"","family":"Metzger","given":"Daniel","non-dropping-particle":"","parse-names":false,"suffix":""},{"dropping-particle":"","family":"Chambon","given":"Pierre","non-dropping-particle":"","parse-names":false,"suffix":""},{"dropping-particle":"","family":"Hofmann","given":"Franz","non-dropping-particle":"","parse-names":false,"suffix":""},{"dropping-particle":"","family":"Feil","given":"Robert","non-dropping-particle":"","parse-names":false,"suffix":""}],"container-title":"Genesis","id":"ITEM-2","issue":"1","issued":{"date-parts":[["2000"]]},"page":"15-22","title":"Temporally controlled somatic mutagenesis in smooth muscle","type":"article-journal","volume":"28"},"uris":["http://www.mendeley.com/documents/?uuid=291751ae-8d4d-4a6e-a4f1-941134ae0ec9"]}],"mendeley":{"formattedCitation":"[34], [35]","plainTextFormattedCitation":"[34], [35]","previouslyFormattedCitation":"[34], [35]"},"properties":{"noteIndex":0},"schema":"https://github.com/citation-style-language/schema/raw/master/csl-citation.json"}</w:instrText>
      </w:r>
      <w:r w:rsidR="00882859" w:rsidRPr="001F78F7">
        <w:rPr>
          <w:rFonts w:cstheme="minorHAnsi"/>
          <w:sz w:val="24"/>
          <w:szCs w:val="24"/>
        </w:rPr>
        <w:fldChar w:fldCharType="separate"/>
      </w:r>
      <w:r w:rsidR="00CC1B4F" w:rsidRPr="001F78F7">
        <w:rPr>
          <w:rFonts w:cstheme="minorHAnsi"/>
          <w:noProof/>
          <w:sz w:val="24"/>
          <w:szCs w:val="24"/>
        </w:rPr>
        <w:t>[34], [35]</w:t>
      </w:r>
      <w:r w:rsidR="00882859" w:rsidRPr="001F78F7">
        <w:rPr>
          <w:rFonts w:cstheme="minorHAnsi"/>
          <w:sz w:val="24"/>
          <w:szCs w:val="24"/>
        </w:rPr>
        <w:fldChar w:fldCharType="end"/>
      </w:r>
      <w:r w:rsidR="00882859" w:rsidRPr="001F78F7">
        <w:rPr>
          <w:rFonts w:cstheme="minorHAnsi"/>
          <w:sz w:val="24"/>
          <w:szCs w:val="24"/>
        </w:rPr>
        <w:t xml:space="preserve">. The other reason for lack of eating may be the effect of </w:t>
      </w:r>
      <w:r w:rsidR="00882859" w:rsidRPr="001F78F7">
        <w:rPr>
          <w:rFonts w:cstheme="minorHAnsi"/>
          <w:i/>
          <w:sz w:val="24"/>
          <w:szCs w:val="24"/>
        </w:rPr>
        <w:t xml:space="preserve">PCNA </w:t>
      </w:r>
      <w:r w:rsidR="00882859" w:rsidRPr="001F78F7">
        <w:rPr>
          <w:rFonts w:cstheme="minorHAnsi"/>
          <w:sz w:val="24"/>
          <w:szCs w:val="24"/>
        </w:rPr>
        <w:t xml:space="preserve">allele deletion, which can somehow be making the cells sensitive due to accumulating of DNA damage; </w:t>
      </w:r>
      <w:r w:rsidR="00882859" w:rsidRPr="001F78F7">
        <w:rPr>
          <w:rFonts w:cstheme="minorHAnsi"/>
          <w:i/>
          <w:sz w:val="24"/>
          <w:szCs w:val="24"/>
        </w:rPr>
        <w:t xml:space="preserve">PCNA </w:t>
      </w:r>
      <w:r w:rsidR="00882859" w:rsidRPr="001F78F7">
        <w:rPr>
          <w:rFonts w:cstheme="minorHAnsi"/>
          <w:sz w:val="24"/>
          <w:szCs w:val="24"/>
        </w:rPr>
        <w:t>regulate DNA synthesis and DDT</w:t>
      </w:r>
      <w:r w:rsidR="00FD0508" w:rsidRPr="001F78F7">
        <w:rPr>
          <w:rFonts w:cstheme="minorHAnsi"/>
          <w:sz w:val="24"/>
          <w:szCs w:val="24"/>
        </w:rPr>
        <w:t xml:space="preserve"> system</w:t>
      </w:r>
      <w:r w:rsidR="00882859" w:rsidRPr="001F78F7">
        <w:rPr>
          <w:rFonts w:cstheme="minorHAnsi"/>
          <w:sz w:val="24"/>
          <w:szCs w:val="24"/>
        </w:rPr>
        <w:t xml:space="preserve"> in the S-phase, thus, the loss of one allele reduce the DDT activity when encountered DNA damage. For the double mutant it could be that combination of </w:t>
      </w:r>
      <w:r w:rsidR="00882859" w:rsidRPr="001F78F7">
        <w:rPr>
          <w:rFonts w:cstheme="minorHAnsi"/>
          <w:i/>
          <w:sz w:val="24"/>
          <w:szCs w:val="24"/>
        </w:rPr>
        <w:t xml:space="preserve">PCNA </w:t>
      </w:r>
      <w:r w:rsidR="00882859" w:rsidRPr="001F78F7">
        <w:rPr>
          <w:rFonts w:cstheme="minorHAnsi"/>
          <w:sz w:val="24"/>
          <w:szCs w:val="24"/>
        </w:rPr>
        <w:t xml:space="preserve">allele deletion and </w:t>
      </w:r>
      <w:r w:rsidR="00882859" w:rsidRPr="001F78F7">
        <w:rPr>
          <w:rFonts w:cstheme="minorHAnsi"/>
          <w:i/>
          <w:iCs/>
          <w:sz w:val="24"/>
          <w:szCs w:val="24"/>
        </w:rPr>
        <w:t>Rev1</w:t>
      </w:r>
      <w:r w:rsidR="00882859" w:rsidRPr="001F78F7">
        <w:rPr>
          <w:rFonts w:cstheme="minorHAnsi"/>
          <w:sz w:val="24"/>
          <w:szCs w:val="24"/>
        </w:rPr>
        <w:t xml:space="preserve"> knock out is synthetic lethal, the effect of the loss of two genes resulting in cell death or apoptosis</w:t>
      </w:r>
      <w:r w:rsidR="004C3EFA" w:rsidRPr="001F78F7">
        <w:rPr>
          <w:rFonts w:cstheme="minorHAnsi"/>
          <w:sz w:val="24"/>
          <w:szCs w:val="24"/>
        </w:rPr>
        <w:t xml:space="preserve"> </w:t>
      </w:r>
      <w:r w:rsidR="004C3EFA" w:rsidRPr="001F78F7">
        <w:rPr>
          <w:rFonts w:cstheme="minorHAnsi"/>
          <w:sz w:val="24"/>
          <w:szCs w:val="24"/>
        </w:rPr>
        <w:fldChar w:fldCharType="begin" w:fldLock="1"/>
      </w:r>
      <w:r w:rsidR="00CC1B4F" w:rsidRPr="001F78F7">
        <w:rPr>
          <w:rFonts w:cstheme="minorHAnsi"/>
          <w:sz w:val="24"/>
          <w:szCs w:val="24"/>
        </w:rPr>
        <w:instrText>ADDIN CSL_CITATION {"citationItems":[{"id":"ITEM-1","itemData":{"DOI":"10.1146/annurev-med-050913-022545","ISSN":"0066-4219","abstract":"The genetic concept of synthetic lethality, in which the combination or synthesis of mutations in multiple genes results in cell death, provides a framework to design novel therapeutic approaches to cancer. Already there are promising indications, from clinical trials exploiting this concept by using poly(ADP-ribose) polymerase (PARP) inhibitors in patients with germline BRCA1 or BRCA2 gene mutations, that this approach could be beneficial. We discuss the biological rationale for BRCA-PARP synthetic lethality, how the synthetic lethal approach is being assessed in the clinic, and how mechanisms of resistance are starting to be dissected. Applying the synthetic lethal concept to target non-BRCA-mutant cancers also has clear potential, and we discuss how some of the principles learned in developing PARP inhibitors might also drive the development of additional genetic approaches.","author":[{"dropping-particle":"","family":"Lord","given":"Christopher J.","non-dropping-particle":"","parse-names":false,"suffix":""},{"dropping-particle":"","family":"Tutt","given":"Andrew N.J.","non-dropping-particle":"","parse-names":false,"suffix":""},{"dropping-particle":"","family":"Ashworth","given":"Alan","non-dropping-particle":"","parse-names":false,"suffix":""}],"container-title":"Annual Review of Medicine","id":"ITEM-1","issued":{"date-parts":[["2015"]]},"title":"Synthetic Lethality and Cancer Therapy: Lessons Learned from the Development of PARP Inhibitors","type":"article-journal"},"uris":["http://www.mendeley.com/documents/?uuid=a58863ce-97d9-30c1-9ecf-c64fe072c65a"]}],"mendeley":{"formattedCitation":"[36]","plainTextFormattedCitation":"[36]","previouslyFormattedCitation":"[36]"},"properties":{"noteIndex":0},"schema":"https://github.com/citation-style-language/schema/raw/master/csl-citation.json"}</w:instrText>
      </w:r>
      <w:r w:rsidR="004C3EFA" w:rsidRPr="001F78F7">
        <w:rPr>
          <w:rFonts w:cstheme="minorHAnsi"/>
          <w:sz w:val="24"/>
          <w:szCs w:val="24"/>
        </w:rPr>
        <w:fldChar w:fldCharType="separate"/>
      </w:r>
      <w:r w:rsidR="007E5E45" w:rsidRPr="001F78F7">
        <w:rPr>
          <w:rFonts w:cstheme="minorHAnsi"/>
          <w:noProof/>
          <w:sz w:val="24"/>
          <w:szCs w:val="24"/>
        </w:rPr>
        <w:t>[36]</w:t>
      </w:r>
      <w:r w:rsidR="004C3EFA" w:rsidRPr="001F78F7">
        <w:rPr>
          <w:rFonts w:cstheme="minorHAnsi"/>
          <w:sz w:val="24"/>
          <w:szCs w:val="24"/>
        </w:rPr>
        <w:fldChar w:fldCharType="end"/>
      </w:r>
      <w:r w:rsidR="00882859" w:rsidRPr="001F78F7">
        <w:rPr>
          <w:rFonts w:cstheme="minorHAnsi"/>
          <w:sz w:val="24"/>
          <w:szCs w:val="24"/>
        </w:rPr>
        <w:t xml:space="preserve">. </w:t>
      </w:r>
    </w:p>
    <w:p w14:paraId="2CFF51BC" w14:textId="77777777" w:rsidR="00882859" w:rsidRPr="001F78F7" w:rsidRDefault="00882859" w:rsidP="001F78F7">
      <w:pPr>
        <w:jc w:val="both"/>
        <w:rPr>
          <w:rFonts w:cstheme="minorHAnsi"/>
          <w:sz w:val="24"/>
          <w:szCs w:val="24"/>
        </w:rPr>
      </w:pPr>
    </w:p>
    <w:p w14:paraId="59EF6B0B" w14:textId="4DA37F27" w:rsidR="00882859" w:rsidRPr="001F78F7" w:rsidRDefault="00882859" w:rsidP="001F78F7">
      <w:pPr>
        <w:jc w:val="both"/>
        <w:rPr>
          <w:rFonts w:cstheme="minorHAnsi"/>
          <w:sz w:val="24"/>
          <w:szCs w:val="24"/>
        </w:rPr>
      </w:pPr>
      <w:r w:rsidRPr="001F78F7">
        <w:rPr>
          <w:rFonts w:cstheme="minorHAnsi"/>
          <w:sz w:val="24"/>
          <w:szCs w:val="24"/>
        </w:rPr>
        <w:t xml:space="preserve">For future studies, </w:t>
      </w:r>
      <w:r w:rsidRPr="001F78F7">
        <w:rPr>
          <w:rFonts w:cstheme="minorHAnsi"/>
          <w:i/>
          <w:sz w:val="24"/>
          <w:szCs w:val="24"/>
        </w:rPr>
        <w:t xml:space="preserve">PCNA </w:t>
      </w:r>
      <w:r w:rsidRPr="001F78F7">
        <w:rPr>
          <w:rFonts w:cstheme="minorHAnsi"/>
          <w:sz w:val="24"/>
          <w:szCs w:val="24"/>
        </w:rPr>
        <w:t xml:space="preserve">floxed allele deletion and DNA damage accumulation could be validated from sorted positive and negative confetti cells. By performing a real time quantitative PCR analysis, deletion of the floxed PCNA allele could be confirm. Moreover, we could examine levels of phosphorylated H2AX (yH2AX) on a westerns blot to validate the hypothesis that there are higher levels of DNA damage in confetti positive cells. yH2AX is to be a sensitive marker for DNA damage </w:t>
      </w:r>
      <w:r w:rsidR="004C3EFA" w:rsidRPr="001F78F7">
        <w:rPr>
          <w:rFonts w:cstheme="minorHAnsi"/>
          <w:sz w:val="24"/>
          <w:szCs w:val="24"/>
        </w:rPr>
        <w:fldChar w:fldCharType="begin" w:fldLock="1"/>
      </w:r>
      <w:r w:rsidR="00CC1B4F" w:rsidRPr="001F78F7">
        <w:rPr>
          <w:rFonts w:cstheme="minorHAnsi"/>
          <w:sz w:val="24"/>
          <w:szCs w:val="24"/>
        </w:rPr>
        <w:instrText>ADDIN CSL_CITATION {"citationItems":[{"id":"ITEM-1","itemData":{"DOI":"10.1371/journal.pone.0171582","ISBN":"1111111111","ISSN":"19326203","abstract":"Phosphorylated H2AX (γ-H2AX) is a sensitive marker for DNA double-strand breaks (DSBs), but the variability of H2AX expression in different cell and tissue types makes it difficult to interpret the meaning of the γ-H2AX level. Furthermore, the assays commonly used for γ-H2AX detection utilize laborious and low-throughput microscopy-based methods. We describe here an ELISA assay that measures both phosphorylated H2AX and total H2AX absolute amounts to determine the percentage of γ-H2AX, providing a normalized value representative of the amount of DNA damage. We demonstrate the utility of the assay to measure DSBs introduced by either ionizing radiation or DNA-damaging agents in cultured cells and in xenograft models. Furthermore, utilizing the NCI-60 cancer cell line panel, we show a correlation between the basal fraction of γ-H2AX and cellular mutation levels. This additional application highlights the ability of the assay to measure γ-H2AX levels in many extracts at once, making it possible to correlate findings with other cellular characteristics. Overall, the γ-H2AX ELISA represents a novel approach to quantifying DNA damage, which may lead to a better understanding of mutagenic pathways in cancer and provide a useful biomarker for monitoring the effectiveness of DNA-damaging anticancer agents.","author":[{"dropping-particle":"","family":"Ji","given":"Jiuping","non-dropping-particle":"","parse-names":false,"suffix":""},{"dropping-particle":"","family":"Zhang","given":"Yiping","non-dropping-particle":"","parse-names":false,"suffix":""},{"dropping-particle":"","family":"Redon","given":"Christophe E.","non-dropping-particle":"","parse-names":false,"suffix":""},{"dropping-particle":"","family":"Reinhold","given":"William C.","non-dropping-particle":"","parse-names":false,"suffix":""},{"dropping-particle":"","family":"Chen","given":"Alice P.","non-dropping-particle":"","parse-names":false,"suffix":""},{"dropping-particle":"","family":"Fogli","given":"Laura K.","non-dropping-particle":"","parse-names":false,"suffix":""},{"dropping-particle":"","family":"Holbeck","given":"Susan L.","non-dropping-particle":"","parse-names":false,"suffix":""},{"dropping-particle":"","family":"Parchment","given":"Ralph E.","non-dropping-particle":"","parse-names":false,"suffix":""},{"dropping-particle":"","family":"Hollingshead","given":"Melinda","non-dropping-particle":"","parse-names":false,"suffix":""},{"dropping-particle":"","family":"Tomaszewski","given":"Joseph E.","non-dropping-particle":"","parse-names":false,"suffix":""},{"dropping-particle":"","family":"Dudon","given":"Quentin","non-dropping-particle":"","parse-names":false,"suffix":""},{"dropping-particle":"","family":"Pommier","given":"Yves","non-dropping-particle":"","parse-names":false,"suffix":""},{"dropping-particle":"","family":"Doroshow","given":"James H.","non-dropping-particle":"","parse-names":false,"suffix":""},{"dropping-particle":"","family":"Bonner","given":"William M.","non-dropping-particle":"","parse-names":false,"suffix":""}],"container-title":"PLoS ONE","id":"ITEM-1","issue":"2","issued":{"date-parts":[["2017"]]},"page":"1-18","title":"Phosphorylated fraction of H2AX as a measurement for DNA damage in cancer cells and potential applications of a novel assay","type":"article-journal","volume":"12"},"uris":["http://www.mendeley.com/documents/?uuid=b7abd849-10fc-450f-9985-52ab58632ba3"]},{"id":"ITEM-2","itemData":{"DOI":"10.1128/mcb.01024-12","ISSN":"0270-7306","abstract":"The histone variant H2AX is a principal component of chromatin involved in the detection, signaling and repair of DNA double-strand breaks (DSBs). H2AX is thought to operate primarily through its C-terminal S139 phosphorylation, which mediates the recruitment of DNA damage response (DDR) factors to chromatin at DSB sites. Here, we describe a comprehensive screen of 67 residues in H2AX to determine their contributions to H2AX functions. Our analysis revealed that H2AX is both sumoylated and ubiquitylated. Individual residues defective for sumoylation, ubiquitylation and S139 phosphorylation in untreated and damaged cells were identified. Specifically, we identified an acidic triad region in both H2A and H2AX that is required in cis for their ubiquitylation. We also report the characterization of a human H2AX knock-out cell line, which exhibits DDR defects, including p53 activation, following DNA damage. Collectively, this work constitutes the first genetic complementation system for a histone in human cells. Finally, our data reveal new roles for several residues in H2AX and define distinct functions for H2AX in human cells.","author":[{"dropping-particle":"","family":"Chen","given":"W.-T.","non-dropping-particle":"","parse-names":false,"suffix":""},{"dropping-particle":"","family":"Alpert","given":"A.","non-dropping-particle":"","parse-names":false,"suffix":""},{"dropping-particle":"","family":"Leiter","given":"C.","non-dropping-particle":"","parse-names":false,"suffix":""},{"dropping-particle":"","family":"Gong","given":"F.","non-dropping-particle":"","parse-names":false,"suffix":""},{"dropping-particle":"","family":"Jackson","given":"S. P.","non-dropping-particle":"","parse-names":false,"suffix":""},{"dropping-particle":"","family":"Miller","given":"K. M.","non-dropping-particle":"","parse-names":false,"suffix":""}],"container-title":"Molecular and Cellular Biology","id":"ITEM-2","issue":"1","issued":{"date-parts":[["2013"]]},"page":"111-126","title":"Systematic Identification of Functional Residues in Mammalian Histone H2AX","type":"article-journal","volume":"33"},"uris":["http://www.mendeley.com/documents/?uuid=eecf4b75-f23f-4348-bbe8-c705d2250221"]}],"mendeley":{"formattedCitation":"[37], [38]","plainTextFormattedCitation":"[37], [38]","previouslyFormattedCitation":"[37], [38]"},"properties":{"noteIndex":0},"schema":"https://github.com/citation-style-language/schema/raw/master/csl-citation.json"}</w:instrText>
      </w:r>
      <w:r w:rsidR="004C3EFA" w:rsidRPr="001F78F7">
        <w:rPr>
          <w:rFonts w:cstheme="minorHAnsi"/>
          <w:sz w:val="24"/>
          <w:szCs w:val="24"/>
        </w:rPr>
        <w:fldChar w:fldCharType="separate"/>
      </w:r>
      <w:r w:rsidR="00CC1B4F" w:rsidRPr="001F78F7">
        <w:rPr>
          <w:rFonts w:cstheme="minorHAnsi"/>
          <w:noProof/>
          <w:sz w:val="24"/>
          <w:szCs w:val="24"/>
        </w:rPr>
        <w:t>[37], [38]</w:t>
      </w:r>
      <w:r w:rsidR="004C3EFA" w:rsidRPr="001F78F7">
        <w:rPr>
          <w:rFonts w:cstheme="minorHAnsi"/>
          <w:sz w:val="24"/>
          <w:szCs w:val="24"/>
        </w:rPr>
        <w:fldChar w:fldCharType="end"/>
      </w:r>
      <w:r w:rsidRPr="001F78F7">
        <w:rPr>
          <w:rFonts w:cstheme="minorHAnsi"/>
          <w:sz w:val="24"/>
          <w:szCs w:val="24"/>
        </w:rPr>
        <w:t>.</w:t>
      </w:r>
    </w:p>
    <w:p w14:paraId="50EA655A" w14:textId="77777777" w:rsidR="00882859" w:rsidRPr="001F78F7" w:rsidRDefault="00882859" w:rsidP="001F78F7">
      <w:pPr>
        <w:jc w:val="both"/>
        <w:rPr>
          <w:rFonts w:cstheme="minorHAnsi"/>
          <w:sz w:val="24"/>
          <w:szCs w:val="24"/>
        </w:rPr>
      </w:pPr>
      <w:r w:rsidRPr="001F78F7">
        <w:rPr>
          <w:rFonts w:cstheme="minorHAnsi"/>
          <w:sz w:val="24"/>
          <w:szCs w:val="24"/>
        </w:rPr>
        <w:t>Hematopoietic stem cell phenotyping in the bone marrow needs future staining optimization. Histopathological analysis on other tissues could be performed to determine tissue homeostasis. Additionally, we could assess the sensitivity assay of HSCs for various DNA damaging agents to determine whether DDT-deficiency results in apoptosis.</w:t>
      </w:r>
    </w:p>
    <w:p w14:paraId="4B3F1E2A" w14:textId="77777777" w:rsidR="00882859" w:rsidRPr="001F78F7" w:rsidRDefault="00882859" w:rsidP="001F78F7">
      <w:pPr>
        <w:jc w:val="both"/>
        <w:rPr>
          <w:rFonts w:cstheme="minorHAnsi"/>
          <w:sz w:val="24"/>
          <w:szCs w:val="24"/>
        </w:rPr>
      </w:pPr>
      <w:r w:rsidRPr="001F78F7">
        <w:rPr>
          <w:rFonts w:cstheme="minorHAnsi"/>
          <w:sz w:val="24"/>
          <w:szCs w:val="24"/>
        </w:rPr>
        <w:t xml:space="preserve">We could perform an extra immunohistochemistry such as blood smear and staining with Wright-Giemsa to determine size, form and amount of hemopoietic blood cells. </w:t>
      </w:r>
    </w:p>
    <w:p w14:paraId="020B86FA" w14:textId="77777777" w:rsidR="00F14536" w:rsidRDefault="00882859" w:rsidP="00F14536">
      <w:pPr>
        <w:jc w:val="both"/>
        <w:rPr>
          <w:rFonts w:cstheme="minorHAnsi"/>
          <w:sz w:val="24"/>
          <w:szCs w:val="24"/>
        </w:rPr>
      </w:pPr>
      <w:r w:rsidRPr="001F78F7">
        <w:rPr>
          <w:rFonts w:cstheme="minorHAnsi"/>
          <w:sz w:val="24"/>
          <w:szCs w:val="24"/>
        </w:rPr>
        <w:t xml:space="preserve">Overall there should be more positive and negative control mice such as </w:t>
      </w:r>
      <w:r w:rsidRPr="001F78F7">
        <w:rPr>
          <w:rFonts w:cstheme="minorHAnsi"/>
          <w:i/>
          <w:sz w:val="24"/>
          <w:szCs w:val="24"/>
        </w:rPr>
        <w:t>RCM2</w:t>
      </w:r>
      <w:r w:rsidRPr="001F78F7">
        <w:rPr>
          <w:rFonts w:cstheme="minorHAnsi"/>
          <w:sz w:val="24"/>
          <w:szCs w:val="24"/>
        </w:rPr>
        <w:t xml:space="preserve"> and </w:t>
      </w:r>
      <w:r w:rsidRPr="001F78F7">
        <w:rPr>
          <w:rFonts w:cstheme="minorHAnsi"/>
          <w:i/>
          <w:sz w:val="24"/>
          <w:szCs w:val="24"/>
        </w:rPr>
        <w:t>Rosa26</w:t>
      </w:r>
      <w:r w:rsidRPr="001F78F7">
        <w:rPr>
          <w:rFonts w:cstheme="minorHAnsi"/>
          <w:i/>
          <w:sz w:val="24"/>
          <w:szCs w:val="24"/>
          <w:vertAlign w:val="superscript"/>
        </w:rPr>
        <w:t>conf</w:t>
      </w:r>
      <w:r w:rsidRPr="001F78F7">
        <w:rPr>
          <w:rFonts w:cstheme="minorHAnsi"/>
          <w:sz w:val="24"/>
          <w:szCs w:val="24"/>
        </w:rPr>
        <w:t xml:space="preserve">, with or without tamoxifen. </w:t>
      </w:r>
    </w:p>
    <w:p w14:paraId="68DD2E16" w14:textId="77777777" w:rsidR="00F14536" w:rsidRDefault="00F14536" w:rsidP="00F14536">
      <w:pPr>
        <w:jc w:val="both"/>
        <w:rPr>
          <w:sz w:val="24"/>
          <w:szCs w:val="24"/>
        </w:rPr>
      </w:pPr>
    </w:p>
    <w:p w14:paraId="5FE200C7" w14:textId="5891B518" w:rsidR="00F14536" w:rsidRDefault="00882859" w:rsidP="00F14536">
      <w:pPr>
        <w:jc w:val="both"/>
        <w:rPr>
          <w:sz w:val="24"/>
          <w:szCs w:val="24"/>
        </w:rPr>
      </w:pPr>
      <w:r w:rsidRPr="00F14536">
        <w:rPr>
          <w:sz w:val="24"/>
          <w:szCs w:val="24"/>
        </w:rPr>
        <w:t>In conclusion, our data highlight the importance of the DDT network for maintenance of the HSC lineage, and indicates that DDT-dependent bypass of DNA lesions is of critical importance for cellular survival during unperturbed conditions.</w:t>
      </w:r>
      <w:r w:rsidR="007E2695" w:rsidRPr="00F14536">
        <w:rPr>
          <w:sz w:val="24"/>
          <w:szCs w:val="24"/>
        </w:rPr>
        <w:t xml:space="preserve"> </w:t>
      </w:r>
    </w:p>
    <w:p w14:paraId="718C6605" w14:textId="77777777" w:rsidR="00F14536" w:rsidRDefault="00F14536">
      <w:pPr>
        <w:rPr>
          <w:sz w:val="24"/>
          <w:szCs w:val="24"/>
        </w:rPr>
      </w:pPr>
      <w:r>
        <w:rPr>
          <w:sz w:val="24"/>
          <w:szCs w:val="24"/>
        </w:rPr>
        <w:br w:type="page"/>
      </w:r>
    </w:p>
    <w:p w14:paraId="0899AFB1" w14:textId="4A73D3D0" w:rsidR="007E2695" w:rsidRPr="00F14536" w:rsidRDefault="004F661F" w:rsidP="00F14536">
      <w:pPr>
        <w:pStyle w:val="Kop1"/>
        <w:rPr>
          <w:rFonts w:cstheme="minorHAnsi"/>
          <w:color w:val="auto"/>
          <w:spacing w:val="0"/>
          <w:sz w:val="24"/>
          <w:szCs w:val="24"/>
        </w:rPr>
      </w:pPr>
      <w:bookmarkStart w:id="20" w:name="_Toc33995614"/>
      <w:r w:rsidRPr="00F14536">
        <w:rPr>
          <w:noProof/>
        </w:rPr>
        <w:lastRenderedPageBreak/>
        <w:drawing>
          <wp:anchor distT="0" distB="0" distL="114300" distR="114300" simplePos="0" relativeHeight="251683840" behindDoc="0" locked="0" layoutInCell="1" allowOverlap="1" wp14:anchorId="21BADE26" wp14:editId="0FCE6DB4">
            <wp:simplePos x="0" y="0"/>
            <wp:positionH relativeFrom="margin">
              <wp:posOffset>-30480</wp:posOffset>
            </wp:positionH>
            <wp:positionV relativeFrom="margin">
              <wp:posOffset>508000</wp:posOffset>
            </wp:positionV>
            <wp:extent cx="6654800" cy="1134745"/>
            <wp:effectExtent l="0" t="0" r="0" b="0"/>
            <wp:wrapSquare wrapText="bothSides"/>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CR program .png"/>
                    <pic:cNvPicPr/>
                  </pic:nvPicPr>
                  <pic:blipFill rotWithShape="1">
                    <a:blip r:embed="rId23" cstate="print">
                      <a:extLst>
                        <a:ext uri="{28A0092B-C50C-407E-A947-70E740481C1C}">
                          <a14:useLocalDpi xmlns:a14="http://schemas.microsoft.com/office/drawing/2010/main" val="0"/>
                        </a:ext>
                      </a:extLst>
                    </a:blip>
                    <a:srcRect t="8066" b="44514"/>
                    <a:stretch/>
                  </pic:blipFill>
                  <pic:spPr bwMode="auto">
                    <a:xfrm>
                      <a:off x="0" y="0"/>
                      <a:ext cx="6654800" cy="1134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4536">
        <w:t>supllement</w:t>
      </w:r>
      <w:bookmarkEnd w:id="20"/>
      <w:r w:rsidR="007E2695" w:rsidRPr="00F14536">
        <w:t xml:space="preserve"> </w:t>
      </w:r>
    </w:p>
    <w:p w14:paraId="3F14E634" w14:textId="1462C41C" w:rsidR="004F661F" w:rsidRPr="00E11D87" w:rsidRDefault="00E11D87" w:rsidP="004F661F">
      <w:pPr>
        <w:jc w:val="both"/>
        <w:rPr>
          <w:rFonts w:cstheme="minorHAnsi"/>
          <w:sz w:val="24"/>
          <w:szCs w:val="24"/>
        </w:rPr>
      </w:pPr>
      <w:r>
        <w:rPr>
          <w:rFonts w:cstheme="minorHAnsi"/>
          <w:b/>
          <w:bCs/>
          <w:sz w:val="24"/>
          <w:szCs w:val="24"/>
        </w:rPr>
        <w:t xml:space="preserve">Table 1. </w:t>
      </w:r>
      <w:r>
        <w:rPr>
          <w:rFonts w:cstheme="minorHAnsi"/>
          <w:sz w:val="24"/>
          <w:szCs w:val="24"/>
        </w:rPr>
        <w:t>PCR program and primers sequences used for mice genotyping</w:t>
      </w:r>
    </w:p>
    <w:p w14:paraId="34630DB9" w14:textId="65E9A863" w:rsidR="004F661F" w:rsidRPr="004F661F" w:rsidRDefault="004F661F" w:rsidP="004F661F">
      <w:pPr>
        <w:rPr>
          <w:rFonts w:cstheme="minorHAnsi"/>
          <w:b/>
          <w:sz w:val="24"/>
          <w:szCs w:val="24"/>
        </w:rPr>
      </w:pPr>
      <w:r w:rsidRPr="00E11D87">
        <w:rPr>
          <w:rFonts w:cstheme="minorHAnsi"/>
          <w:b/>
          <w:bCs/>
          <w:sz w:val="24"/>
          <w:szCs w:val="24"/>
        </w:rPr>
        <w:t>Table 2</w:t>
      </w:r>
      <w:r w:rsidR="00E11D87" w:rsidRPr="00E11D87">
        <w:rPr>
          <w:rFonts w:cstheme="minorHAnsi"/>
          <w:b/>
          <w:bCs/>
          <w:sz w:val="24"/>
          <w:szCs w:val="24"/>
        </w:rPr>
        <w:t>.</w:t>
      </w:r>
      <w:r w:rsidR="00E11D87">
        <w:rPr>
          <w:rFonts w:cstheme="minorHAnsi"/>
          <w:sz w:val="24"/>
          <w:szCs w:val="24"/>
        </w:rPr>
        <w:t xml:space="preserve"> </w:t>
      </w:r>
      <w:r w:rsidRPr="004F661F">
        <w:rPr>
          <w:rFonts w:cstheme="minorHAnsi"/>
          <w:sz w:val="24"/>
          <w:szCs w:val="24"/>
        </w:rPr>
        <w:t>Pre PCR-mixture made in bulk and stored at -20</w:t>
      </w:r>
      <w:r w:rsidRPr="004F661F">
        <w:rPr>
          <w:rFonts w:cstheme="minorHAnsi"/>
          <w:sz w:val="24"/>
          <w:szCs w:val="24"/>
          <w:vertAlign w:val="superscript"/>
        </w:rPr>
        <w:t>0</w:t>
      </w:r>
      <w:r w:rsidRPr="004F661F">
        <w:rPr>
          <w:rFonts w:cstheme="minorHAnsi"/>
          <w:sz w:val="24"/>
          <w:szCs w:val="24"/>
        </w:rPr>
        <w:t>C</w:t>
      </w:r>
    </w:p>
    <w:tbl>
      <w:tblPr>
        <w:tblStyle w:val="Tabelraster"/>
        <w:tblpPr w:leftFromText="180" w:rightFromText="180" w:vertAnchor="text" w:horzAnchor="margin" w:tblpY="31"/>
        <w:tblW w:w="0" w:type="auto"/>
        <w:tblLook w:val="04A0" w:firstRow="1" w:lastRow="0" w:firstColumn="1" w:lastColumn="0" w:noHBand="0" w:noVBand="1"/>
      </w:tblPr>
      <w:tblGrid>
        <w:gridCol w:w="4505"/>
        <w:gridCol w:w="4505"/>
      </w:tblGrid>
      <w:tr w:rsidR="004F661F" w:rsidRPr="00634EA1" w14:paraId="0CFD105C" w14:textId="77777777" w:rsidTr="00434CFE">
        <w:tc>
          <w:tcPr>
            <w:tcW w:w="4505" w:type="dxa"/>
          </w:tcPr>
          <w:p w14:paraId="57124527"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rPr>
              <w:t xml:space="preserve">Buffers </w:t>
            </w:r>
          </w:p>
        </w:tc>
        <w:tc>
          <w:tcPr>
            <w:tcW w:w="4505" w:type="dxa"/>
          </w:tcPr>
          <w:p w14:paraId="72F3C5ED" w14:textId="77777777" w:rsidR="004F661F" w:rsidRPr="00634EA1" w:rsidRDefault="004F661F" w:rsidP="00434CFE">
            <w:pPr>
              <w:jc w:val="both"/>
              <w:rPr>
                <w:rFonts w:asciiTheme="majorHAnsi" w:hAnsiTheme="majorHAnsi" w:cstheme="majorHAnsi"/>
              </w:rPr>
            </w:pPr>
          </w:p>
        </w:tc>
      </w:tr>
      <w:tr w:rsidR="004F661F" w:rsidRPr="00634EA1" w14:paraId="0ED38A9E" w14:textId="77777777" w:rsidTr="00434CFE">
        <w:tc>
          <w:tcPr>
            <w:tcW w:w="4505" w:type="dxa"/>
          </w:tcPr>
          <w:p w14:paraId="63694541"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rPr>
              <w:t>My taq buffer 5x</w:t>
            </w:r>
          </w:p>
        </w:tc>
        <w:tc>
          <w:tcPr>
            <w:tcW w:w="4505" w:type="dxa"/>
          </w:tcPr>
          <w:p w14:paraId="5892B26B"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rPr>
              <w:t>2ml</w:t>
            </w:r>
          </w:p>
        </w:tc>
      </w:tr>
      <w:tr w:rsidR="004F661F" w:rsidRPr="00634EA1" w14:paraId="0BE6657B" w14:textId="77777777" w:rsidTr="00434CFE">
        <w:tc>
          <w:tcPr>
            <w:tcW w:w="4505" w:type="dxa"/>
          </w:tcPr>
          <w:p w14:paraId="64797769" w14:textId="77777777" w:rsidR="004F661F" w:rsidRPr="00634EA1" w:rsidRDefault="004F661F" w:rsidP="00434CFE">
            <w:pPr>
              <w:rPr>
                <w:rFonts w:asciiTheme="majorHAnsi" w:hAnsiTheme="majorHAnsi" w:cstheme="majorHAnsi"/>
                <w:color w:val="000000"/>
              </w:rPr>
            </w:pPr>
            <w:r w:rsidRPr="00634EA1">
              <w:rPr>
                <w:rFonts w:asciiTheme="majorHAnsi" w:hAnsiTheme="majorHAnsi" w:cstheme="majorHAnsi"/>
                <w:color w:val="000000"/>
                <w:lang w:val="en-AU"/>
              </w:rPr>
              <w:t>r26-FWD            10</w:t>
            </w:r>
            <w:r w:rsidRPr="00634EA1">
              <w:rPr>
                <w:rStyle w:val="apple-converted-space"/>
                <w:rFonts w:asciiTheme="majorHAnsi" w:eastAsiaTheme="majorEastAsia" w:hAnsiTheme="majorHAnsi" w:cstheme="majorHAnsi"/>
                <w:color w:val="000000"/>
                <w:lang w:val="en-AU"/>
              </w:rPr>
              <w:t> </w:t>
            </w:r>
            <w:r w:rsidRPr="00634EA1">
              <w:rPr>
                <w:rFonts w:asciiTheme="majorHAnsi" w:hAnsiTheme="majorHAnsi" w:cstheme="majorHAnsi"/>
                <w:color w:val="000000"/>
                <w:lang w:val="en-AU"/>
              </w:rPr>
              <w:t>mmol    </w:t>
            </w:r>
          </w:p>
        </w:tc>
        <w:tc>
          <w:tcPr>
            <w:tcW w:w="4505" w:type="dxa"/>
          </w:tcPr>
          <w:p w14:paraId="22E6D0D6"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color w:val="000000"/>
                <w:lang w:val="en-AU"/>
              </w:rPr>
              <w:t>1      </w:t>
            </w:r>
            <w:r w:rsidRPr="00634EA1">
              <w:rPr>
                <w:rStyle w:val="apple-converted-space"/>
                <w:rFonts w:asciiTheme="majorHAnsi" w:eastAsiaTheme="majorEastAsia" w:hAnsiTheme="majorHAnsi" w:cstheme="majorHAnsi"/>
                <w:color w:val="000000"/>
                <w:lang w:val="en-AU"/>
              </w:rPr>
              <w:t> </w:t>
            </w:r>
            <w:r w:rsidRPr="00634EA1">
              <w:rPr>
                <w:rFonts w:asciiTheme="majorHAnsi" w:hAnsiTheme="majorHAnsi" w:cstheme="majorHAnsi"/>
                <w:color w:val="000000"/>
                <w:lang w:val="en-AU"/>
              </w:rPr>
              <w:t>ml</w:t>
            </w:r>
          </w:p>
        </w:tc>
      </w:tr>
      <w:tr w:rsidR="004F661F" w:rsidRPr="00634EA1" w14:paraId="2D18A1B2" w14:textId="77777777" w:rsidTr="00434CFE">
        <w:tc>
          <w:tcPr>
            <w:tcW w:w="4505" w:type="dxa"/>
          </w:tcPr>
          <w:p w14:paraId="20CFDAF4"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color w:val="000000"/>
                <w:lang w:val="en-AU"/>
              </w:rPr>
              <w:t>Cre-REV            10</w:t>
            </w:r>
            <w:r w:rsidRPr="00634EA1">
              <w:rPr>
                <w:rStyle w:val="apple-converted-space"/>
                <w:rFonts w:asciiTheme="majorHAnsi" w:eastAsiaTheme="majorEastAsia" w:hAnsiTheme="majorHAnsi" w:cstheme="majorHAnsi"/>
                <w:color w:val="000000"/>
                <w:lang w:val="en-AU"/>
              </w:rPr>
              <w:t> </w:t>
            </w:r>
            <w:r w:rsidRPr="00634EA1">
              <w:rPr>
                <w:rFonts w:asciiTheme="majorHAnsi" w:hAnsiTheme="majorHAnsi" w:cstheme="majorHAnsi"/>
                <w:color w:val="000000"/>
                <w:lang w:val="en-AU"/>
              </w:rPr>
              <w:t>mmol    </w:t>
            </w:r>
          </w:p>
        </w:tc>
        <w:tc>
          <w:tcPr>
            <w:tcW w:w="4505" w:type="dxa"/>
          </w:tcPr>
          <w:p w14:paraId="610F901D"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color w:val="000000"/>
                <w:lang w:val="en-AU"/>
              </w:rPr>
              <w:t>1      </w:t>
            </w:r>
            <w:r w:rsidRPr="00634EA1">
              <w:rPr>
                <w:rStyle w:val="apple-converted-space"/>
                <w:rFonts w:asciiTheme="majorHAnsi" w:eastAsiaTheme="majorEastAsia" w:hAnsiTheme="majorHAnsi" w:cstheme="majorHAnsi"/>
                <w:color w:val="000000"/>
                <w:lang w:val="en-AU"/>
              </w:rPr>
              <w:t> </w:t>
            </w:r>
            <w:r w:rsidRPr="00634EA1">
              <w:rPr>
                <w:rFonts w:asciiTheme="majorHAnsi" w:hAnsiTheme="majorHAnsi" w:cstheme="majorHAnsi"/>
                <w:color w:val="000000"/>
                <w:lang w:val="en-AU"/>
              </w:rPr>
              <w:t>ml</w:t>
            </w:r>
          </w:p>
        </w:tc>
      </w:tr>
      <w:tr w:rsidR="004F661F" w:rsidRPr="00634EA1" w14:paraId="353DBC3C" w14:textId="77777777" w:rsidTr="00434CFE">
        <w:tc>
          <w:tcPr>
            <w:tcW w:w="4505" w:type="dxa"/>
          </w:tcPr>
          <w:p w14:paraId="24FFF87E" w14:textId="77777777" w:rsidR="004F661F" w:rsidRPr="00634EA1" w:rsidRDefault="004F661F" w:rsidP="00434CFE">
            <w:pPr>
              <w:jc w:val="both"/>
              <w:rPr>
                <w:rFonts w:asciiTheme="majorHAnsi" w:hAnsiTheme="majorHAnsi" w:cstheme="majorHAnsi"/>
                <w:color w:val="000000"/>
                <w:lang w:val="en-AU"/>
              </w:rPr>
            </w:pPr>
            <w:r w:rsidRPr="00634EA1">
              <w:rPr>
                <w:rFonts w:asciiTheme="majorHAnsi" w:hAnsiTheme="majorHAnsi" w:cstheme="majorHAnsi"/>
                <w:color w:val="000000"/>
                <w:lang w:val="en-AU"/>
              </w:rPr>
              <w:t xml:space="preserve">Taq                              </w:t>
            </w:r>
          </w:p>
        </w:tc>
        <w:tc>
          <w:tcPr>
            <w:tcW w:w="4505" w:type="dxa"/>
          </w:tcPr>
          <w:p w14:paraId="0AECB08D"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color w:val="000000"/>
                <w:lang w:val="en-AU"/>
              </w:rPr>
              <w:t>0.2   </w:t>
            </w:r>
            <w:r w:rsidRPr="00634EA1">
              <w:rPr>
                <w:rStyle w:val="apple-converted-space"/>
                <w:rFonts w:asciiTheme="majorHAnsi" w:eastAsiaTheme="majorEastAsia" w:hAnsiTheme="majorHAnsi" w:cstheme="majorHAnsi"/>
                <w:color w:val="000000"/>
                <w:lang w:val="en-AU"/>
              </w:rPr>
              <w:t> </w:t>
            </w:r>
            <w:r w:rsidRPr="00634EA1">
              <w:rPr>
                <w:rFonts w:asciiTheme="majorHAnsi" w:hAnsiTheme="majorHAnsi" w:cstheme="majorHAnsi"/>
                <w:color w:val="000000"/>
                <w:lang w:val="en-AU"/>
              </w:rPr>
              <w:t>ml</w:t>
            </w:r>
          </w:p>
        </w:tc>
      </w:tr>
      <w:tr w:rsidR="004F661F" w:rsidRPr="00634EA1" w14:paraId="30E7842F" w14:textId="77777777" w:rsidTr="00434CFE">
        <w:tc>
          <w:tcPr>
            <w:tcW w:w="4505" w:type="dxa"/>
          </w:tcPr>
          <w:p w14:paraId="1C6B0751" w14:textId="77777777" w:rsidR="004F661F" w:rsidRPr="00634EA1" w:rsidRDefault="004F661F" w:rsidP="00434CFE">
            <w:pPr>
              <w:jc w:val="both"/>
              <w:rPr>
                <w:rFonts w:asciiTheme="majorHAnsi" w:hAnsiTheme="majorHAnsi" w:cstheme="majorHAnsi"/>
                <w:color w:val="000000"/>
                <w:lang w:val="en-AU"/>
              </w:rPr>
            </w:pPr>
            <w:r w:rsidRPr="00634EA1">
              <w:rPr>
                <w:rFonts w:asciiTheme="majorHAnsi" w:hAnsiTheme="majorHAnsi" w:cstheme="majorHAnsi"/>
                <w:color w:val="000000"/>
                <w:lang w:val="en-AU"/>
              </w:rPr>
              <w:t xml:space="preserve">Distilled water                            </w:t>
            </w:r>
          </w:p>
        </w:tc>
        <w:tc>
          <w:tcPr>
            <w:tcW w:w="4505" w:type="dxa"/>
          </w:tcPr>
          <w:p w14:paraId="510466C5" w14:textId="77777777" w:rsidR="004F661F" w:rsidRPr="00634EA1" w:rsidRDefault="004F661F" w:rsidP="00434CFE">
            <w:pPr>
              <w:jc w:val="both"/>
              <w:rPr>
                <w:rFonts w:asciiTheme="majorHAnsi" w:hAnsiTheme="majorHAnsi" w:cstheme="majorHAnsi"/>
              </w:rPr>
            </w:pPr>
            <w:r w:rsidRPr="00634EA1">
              <w:rPr>
                <w:rFonts w:asciiTheme="majorHAnsi" w:hAnsiTheme="majorHAnsi" w:cstheme="majorHAnsi"/>
                <w:color w:val="000000"/>
                <w:lang w:val="en-AU"/>
              </w:rPr>
              <w:t>13    </w:t>
            </w:r>
            <w:r w:rsidRPr="00634EA1">
              <w:rPr>
                <w:rStyle w:val="apple-converted-space"/>
                <w:rFonts w:asciiTheme="majorHAnsi" w:eastAsiaTheme="majorEastAsia" w:hAnsiTheme="majorHAnsi" w:cstheme="majorHAnsi"/>
                <w:color w:val="000000"/>
                <w:lang w:val="en-AU"/>
              </w:rPr>
              <w:t> </w:t>
            </w:r>
            <w:r w:rsidRPr="00634EA1">
              <w:rPr>
                <w:rFonts w:asciiTheme="majorHAnsi" w:hAnsiTheme="majorHAnsi" w:cstheme="majorHAnsi"/>
                <w:color w:val="000000"/>
                <w:lang w:val="en-AU"/>
              </w:rPr>
              <w:t>ml</w:t>
            </w:r>
          </w:p>
        </w:tc>
      </w:tr>
    </w:tbl>
    <w:p w14:paraId="1336AA97" w14:textId="333B113D" w:rsidR="004F661F" w:rsidRDefault="004F661F" w:rsidP="004F661F">
      <w:pPr>
        <w:jc w:val="both"/>
        <w:rPr>
          <w:rFonts w:asciiTheme="majorHAnsi" w:hAnsiTheme="majorHAnsi" w:cstheme="majorHAnsi"/>
        </w:rPr>
      </w:pPr>
    </w:p>
    <w:p w14:paraId="19079A1E" w14:textId="7830B73C" w:rsidR="004F661F" w:rsidRPr="004F661F" w:rsidRDefault="004F661F" w:rsidP="004F661F">
      <w:pPr>
        <w:jc w:val="both"/>
        <w:rPr>
          <w:rFonts w:cstheme="minorHAnsi"/>
          <w:sz w:val="24"/>
          <w:szCs w:val="24"/>
        </w:rPr>
      </w:pPr>
      <w:r w:rsidRPr="00E11D87">
        <w:rPr>
          <w:rFonts w:cstheme="minorHAnsi"/>
          <w:b/>
          <w:bCs/>
          <w:sz w:val="24"/>
          <w:szCs w:val="24"/>
        </w:rPr>
        <w:t>Table 3.</w:t>
      </w:r>
      <w:r w:rsidRPr="004F661F">
        <w:rPr>
          <w:rFonts w:cstheme="minorHAnsi"/>
          <w:sz w:val="24"/>
          <w:szCs w:val="24"/>
        </w:rPr>
        <w:t xml:space="preserve"> Antibody used in this study </w:t>
      </w:r>
    </w:p>
    <w:tbl>
      <w:tblPr>
        <w:tblStyle w:val="Tabelraster"/>
        <w:tblW w:w="10266" w:type="dxa"/>
        <w:tblLook w:val="04A0" w:firstRow="1" w:lastRow="0" w:firstColumn="1" w:lastColumn="0" w:noHBand="0" w:noVBand="1"/>
      </w:tblPr>
      <w:tblGrid>
        <w:gridCol w:w="4703"/>
        <w:gridCol w:w="4422"/>
        <w:gridCol w:w="1141"/>
      </w:tblGrid>
      <w:tr w:rsidR="004F661F" w:rsidRPr="004F661F" w14:paraId="60BC1ED2" w14:textId="77777777" w:rsidTr="00434CFE">
        <w:trPr>
          <w:trHeight w:val="289"/>
        </w:trPr>
        <w:tc>
          <w:tcPr>
            <w:tcW w:w="4703" w:type="dxa"/>
          </w:tcPr>
          <w:p w14:paraId="53B01D7B" w14:textId="7C2378FB" w:rsidR="004F661F" w:rsidRPr="004F661F" w:rsidRDefault="004F661F" w:rsidP="00434CFE">
            <w:pPr>
              <w:jc w:val="both"/>
              <w:rPr>
                <w:rFonts w:cstheme="minorHAnsi"/>
                <w:sz w:val="24"/>
                <w:szCs w:val="24"/>
              </w:rPr>
            </w:pPr>
            <w:r w:rsidRPr="004F661F">
              <w:rPr>
                <w:rFonts w:cstheme="minorHAnsi"/>
                <w:sz w:val="24"/>
                <w:szCs w:val="24"/>
              </w:rPr>
              <w:t xml:space="preserve">Antigen conjugate </w:t>
            </w:r>
          </w:p>
        </w:tc>
        <w:tc>
          <w:tcPr>
            <w:tcW w:w="4422" w:type="dxa"/>
          </w:tcPr>
          <w:p w14:paraId="2667D472" w14:textId="77777777" w:rsidR="004F661F" w:rsidRPr="004F661F" w:rsidRDefault="004F661F" w:rsidP="00434CFE">
            <w:pPr>
              <w:jc w:val="both"/>
              <w:rPr>
                <w:rFonts w:cstheme="minorHAnsi"/>
                <w:sz w:val="24"/>
                <w:szCs w:val="24"/>
              </w:rPr>
            </w:pPr>
            <w:r w:rsidRPr="004F661F">
              <w:rPr>
                <w:rFonts w:cstheme="minorHAnsi"/>
                <w:sz w:val="24"/>
                <w:szCs w:val="24"/>
              </w:rPr>
              <w:t xml:space="preserve">Supplier </w:t>
            </w:r>
          </w:p>
        </w:tc>
        <w:tc>
          <w:tcPr>
            <w:tcW w:w="1141" w:type="dxa"/>
          </w:tcPr>
          <w:p w14:paraId="784DEE4E" w14:textId="77777777" w:rsidR="004F661F" w:rsidRPr="004F661F" w:rsidRDefault="004F661F" w:rsidP="00434CFE">
            <w:pPr>
              <w:jc w:val="both"/>
              <w:rPr>
                <w:rFonts w:cstheme="minorHAnsi"/>
                <w:sz w:val="24"/>
                <w:szCs w:val="24"/>
              </w:rPr>
            </w:pPr>
            <w:r w:rsidRPr="004F661F">
              <w:rPr>
                <w:rFonts w:cstheme="minorHAnsi"/>
                <w:sz w:val="24"/>
                <w:szCs w:val="24"/>
              </w:rPr>
              <w:t xml:space="preserve">Dilution </w:t>
            </w:r>
          </w:p>
        </w:tc>
      </w:tr>
      <w:tr w:rsidR="004F661F" w:rsidRPr="004F661F" w14:paraId="28FAA45B" w14:textId="77777777" w:rsidTr="00434CFE">
        <w:trPr>
          <w:trHeight w:val="303"/>
        </w:trPr>
        <w:tc>
          <w:tcPr>
            <w:tcW w:w="4703" w:type="dxa"/>
          </w:tcPr>
          <w:p w14:paraId="2BF73B20" w14:textId="77777777" w:rsidR="004F661F" w:rsidRPr="004F661F" w:rsidRDefault="004F661F" w:rsidP="00434CFE">
            <w:pPr>
              <w:jc w:val="both"/>
              <w:rPr>
                <w:rFonts w:cstheme="minorHAnsi"/>
                <w:sz w:val="24"/>
                <w:szCs w:val="24"/>
              </w:rPr>
            </w:pPr>
            <w:r w:rsidRPr="004F661F">
              <w:rPr>
                <w:rFonts w:cstheme="minorHAnsi"/>
                <w:sz w:val="24"/>
                <w:szCs w:val="24"/>
              </w:rPr>
              <w:t xml:space="preserve">lineage cell detection mixture - Biotin mouse </w:t>
            </w:r>
          </w:p>
        </w:tc>
        <w:tc>
          <w:tcPr>
            <w:tcW w:w="4422" w:type="dxa"/>
          </w:tcPr>
          <w:p w14:paraId="46A4167D" w14:textId="77777777" w:rsidR="004F661F" w:rsidRPr="004F661F" w:rsidRDefault="004F661F" w:rsidP="00434CFE">
            <w:pPr>
              <w:jc w:val="both"/>
              <w:rPr>
                <w:rFonts w:cstheme="minorHAnsi"/>
                <w:sz w:val="24"/>
                <w:szCs w:val="24"/>
              </w:rPr>
            </w:pPr>
            <w:r w:rsidRPr="004F661F">
              <w:rPr>
                <w:rFonts w:cstheme="minorHAnsi"/>
                <w:sz w:val="24"/>
                <w:szCs w:val="24"/>
              </w:rPr>
              <w:t>Southern Biotech, H0117-X1875</w:t>
            </w:r>
          </w:p>
        </w:tc>
        <w:tc>
          <w:tcPr>
            <w:tcW w:w="1141" w:type="dxa"/>
          </w:tcPr>
          <w:p w14:paraId="1FFF876A"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537CFC1C" w14:textId="77777777" w:rsidTr="00434CFE">
        <w:trPr>
          <w:trHeight w:val="289"/>
        </w:trPr>
        <w:tc>
          <w:tcPr>
            <w:tcW w:w="4703" w:type="dxa"/>
          </w:tcPr>
          <w:p w14:paraId="32800F66" w14:textId="77777777" w:rsidR="004F661F" w:rsidRPr="004F661F" w:rsidRDefault="004F661F" w:rsidP="00434CFE">
            <w:pPr>
              <w:jc w:val="both"/>
              <w:rPr>
                <w:rFonts w:cstheme="minorHAnsi"/>
                <w:sz w:val="24"/>
                <w:szCs w:val="24"/>
              </w:rPr>
            </w:pPr>
            <w:r w:rsidRPr="004F661F">
              <w:rPr>
                <w:rFonts w:cstheme="minorHAnsi"/>
                <w:sz w:val="24"/>
                <w:szCs w:val="24"/>
              </w:rPr>
              <w:t>Strepadvin-APC.Cy7</w:t>
            </w:r>
          </w:p>
        </w:tc>
        <w:tc>
          <w:tcPr>
            <w:tcW w:w="4422" w:type="dxa"/>
          </w:tcPr>
          <w:p w14:paraId="75DB9BCF" w14:textId="77777777" w:rsidR="004F661F" w:rsidRPr="004F661F" w:rsidRDefault="004F661F" w:rsidP="00434CFE">
            <w:pPr>
              <w:jc w:val="both"/>
              <w:rPr>
                <w:rFonts w:cstheme="minorHAnsi"/>
                <w:sz w:val="24"/>
                <w:szCs w:val="24"/>
              </w:rPr>
            </w:pPr>
          </w:p>
        </w:tc>
        <w:tc>
          <w:tcPr>
            <w:tcW w:w="1141" w:type="dxa"/>
          </w:tcPr>
          <w:p w14:paraId="04F559A7" w14:textId="77777777" w:rsidR="004F661F" w:rsidRPr="004F661F" w:rsidRDefault="004F661F" w:rsidP="00434CFE">
            <w:pPr>
              <w:jc w:val="both"/>
              <w:rPr>
                <w:rFonts w:cstheme="minorHAnsi"/>
                <w:sz w:val="24"/>
                <w:szCs w:val="24"/>
              </w:rPr>
            </w:pPr>
          </w:p>
        </w:tc>
      </w:tr>
      <w:tr w:rsidR="004F661F" w:rsidRPr="004F661F" w14:paraId="7612BF0C" w14:textId="77777777" w:rsidTr="00434CFE">
        <w:trPr>
          <w:trHeight w:val="303"/>
        </w:trPr>
        <w:tc>
          <w:tcPr>
            <w:tcW w:w="4703" w:type="dxa"/>
          </w:tcPr>
          <w:p w14:paraId="7CE0B0F5" w14:textId="77777777" w:rsidR="004F661F" w:rsidRPr="004F661F" w:rsidRDefault="004F661F" w:rsidP="00434CFE">
            <w:pPr>
              <w:jc w:val="both"/>
              <w:rPr>
                <w:rFonts w:cstheme="minorHAnsi"/>
                <w:sz w:val="24"/>
                <w:szCs w:val="24"/>
              </w:rPr>
            </w:pPr>
            <w:r w:rsidRPr="004F661F">
              <w:rPr>
                <w:rFonts w:cstheme="minorHAnsi"/>
                <w:sz w:val="24"/>
                <w:szCs w:val="24"/>
              </w:rPr>
              <w:t>CD117 (cKit) BUV 395</w:t>
            </w:r>
          </w:p>
        </w:tc>
        <w:tc>
          <w:tcPr>
            <w:tcW w:w="4422" w:type="dxa"/>
          </w:tcPr>
          <w:p w14:paraId="52F1B1B2" w14:textId="77777777" w:rsidR="004F661F" w:rsidRPr="004F661F" w:rsidRDefault="004F661F" w:rsidP="00434CFE">
            <w:pPr>
              <w:jc w:val="both"/>
              <w:rPr>
                <w:rFonts w:cstheme="minorHAnsi"/>
                <w:sz w:val="24"/>
                <w:szCs w:val="24"/>
              </w:rPr>
            </w:pPr>
            <w:r w:rsidRPr="004F661F">
              <w:rPr>
                <w:rFonts w:cstheme="minorHAnsi"/>
                <w:sz w:val="24"/>
                <w:szCs w:val="24"/>
              </w:rPr>
              <w:t>BD Horizon</w:t>
            </w:r>
            <w:r w:rsidRPr="004F661F">
              <w:rPr>
                <w:rFonts w:cstheme="minorHAnsi"/>
                <w:sz w:val="24"/>
                <w:szCs w:val="24"/>
                <w:vertAlign w:val="superscript"/>
              </w:rPr>
              <w:t>TM</w:t>
            </w:r>
            <w:r w:rsidRPr="004F661F">
              <w:rPr>
                <w:rFonts w:cstheme="minorHAnsi"/>
                <w:sz w:val="24"/>
                <w:szCs w:val="24"/>
              </w:rPr>
              <w:t>,9129553</w:t>
            </w:r>
          </w:p>
        </w:tc>
        <w:tc>
          <w:tcPr>
            <w:tcW w:w="1141" w:type="dxa"/>
          </w:tcPr>
          <w:p w14:paraId="1D3ADBE6"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3DD62ED8" w14:textId="77777777" w:rsidTr="00434CFE">
        <w:trPr>
          <w:trHeight w:val="289"/>
        </w:trPr>
        <w:tc>
          <w:tcPr>
            <w:tcW w:w="4703" w:type="dxa"/>
          </w:tcPr>
          <w:p w14:paraId="48382DEA" w14:textId="77777777" w:rsidR="004F661F" w:rsidRPr="004F661F" w:rsidRDefault="004F661F" w:rsidP="00434CFE">
            <w:pPr>
              <w:jc w:val="both"/>
              <w:rPr>
                <w:rFonts w:cstheme="minorHAnsi"/>
                <w:sz w:val="24"/>
                <w:szCs w:val="24"/>
              </w:rPr>
            </w:pPr>
            <w:r w:rsidRPr="004F661F">
              <w:rPr>
                <w:rFonts w:cstheme="minorHAnsi"/>
                <w:sz w:val="24"/>
                <w:szCs w:val="24"/>
              </w:rPr>
              <w:t>SCA1(Ly6a/e) BV711</w:t>
            </w:r>
          </w:p>
        </w:tc>
        <w:tc>
          <w:tcPr>
            <w:tcW w:w="4422" w:type="dxa"/>
          </w:tcPr>
          <w:p w14:paraId="2E463BE8" w14:textId="5FB4C128" w:rsidR="004F661F" w:rsidRPr="004F661F" w:rsidRDefault="004F661F" w:rsidP="004F661F">
            <w:pPr>
              <w:rPr>
                <w:rFonts w:cstheme="minorHAnsi"/>
                <w:sz w:val="24"/>
                <w:szCs w:val="24"/>
              </w:rPr>
            </w:pPr>
            <w:r w:rsidRPr="004F661F">
              <w:rPr>
                <w:rFonts w:cstheme="minorHAnsi"/>
                <w:sz w:val="24"/>
                <w:szCs w:val="24"/>
              </w:rPr>
              <w:t>BD Biosciences, 8130567</w:t>
            </w:r>
          </w:p>
        </w:tc>
        <w:tc>
          <w:tcPr>
            <w:tcW w:w="1141" w:type="dxa"/>
          </w:tcPr>
          <w:p w14:paraId="5774FB36"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7CF56810" w14:textId="77777777" w:rsidTr="00434CFE">
        <w:trPr>
          <w:trHeight w:val="303"/>
        </w:trPr>
        <w:tc>
          <w:tcPr>
            <w:tcW w:w="4703" w:type="dxa"/>
          </w:tcPr>
          <w:p w14:paraId="5CCFE158" w14:textId="77777777" w:rsidR="004F661F" w:rsidRPr="004F661F" w:rsidRDefault="004F661F" w:rsidP="00434CFE">
            <w:pPr>
              <w:jc w:val="both"/>
              <w:rPr>
                <w:rFonts w:cstheme="minorHAnsi"/>
                <w:sz w:val="24"/>
                <w:szCs w:val="24"/>
              </w:rPr>
            </w:pPr>
            <w:r w:rsidRPr="004F661F">
              <w:rPr>
                <w:rFonts w:cstheme="minorHAnsi"/>
                <w:sz w:val="24"/>
                <w:szCs w:val="24"/>
              </w:rPr>
              <w:t>CD135 APC 9</w:t>
            </w:r>
          </w:p>
        </w:tc>
        <w:tc>
          <w:tcPr>
            <w:tcW w:w="4422" w:type="dxa"/>
          </w:tcPr>
          <w:p w14:paraId="2E04D4BF" w14:textId="77777777" w:rsidR="004F661F" w:rsidRPr="004F661F" w:rsidRDefault="004F661F" w:rsidP="00434CFE">
            <w:pPr>
              <w:jc w:val="both"/>
              <w:rPr>
                <w:rFonts w:cstheme="minorHAnsi"/>
                <w:sz w:val="24"/>
                <w:szCs w:val="24"/>
              </w:rPr>
            </w:pPr>
            <w:r w:rsidRPr="004F661F">
              <w:rPr>
                <w:rFonts w:cstheme="minorHAnsi"/>
                <w:sz w:val="24"/>
                <w:szCs w:val="24"/>
              </w:rPr>
              <w:t>BD Pharmingen,7268924</w:t>
            </w:r>
          </w:p>
        </w:tc>
        <w:tc>
          <w:tcPr>
            <w:tcW w:w="1141" w:type="dxa"/>
          </w:tcPr>
          <w:p w14:paraId="0A626CD2"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1300F2D8" w14:textId="77777777" w:rsidTr="00434CFE">
        <w:trPr>
          <w:trHeight w:val="303"/>
        </w:trPr>
        <w:tc>
          <w:tcPr>
            <w:tcW w:w="4703" w:type="dxa"/>
          </w:tcPr>
          <w:p w14:paraId="6DA61B5B" w14:textId="77777777" w:rsidR="004F661F" w:rsidRPr="004F661F" w:rsidRDefault="004F661F" w:rsidP="00434CFE">
            <w:pPr>
              <w:jc w:val="both"/>
              <w:rPr>
                <w:rFonts w:cstheme="minorHAnsi"/>
                <w:sz w:val="24"/>
                <w:szCs w:val="24"/>
              </w:rPr>
            </w:pPr>
            <w:r w:rsidRPr="004F661F">
              <w:rPr>
                <w:rFonts w:cstheme="minorHAnsi"/>
                <w:sz w:val="24"/>
                <w:szCs w:val="24"/>
              </w:rPr>
              <w:t xml:space="preserve">CD150 BV650 </w:t>
            </w:r>
          </w:p>
        </w:tc>
        <w:tc>
          <w:tcPr>
            <w:tcW w:w="4422" w:type="dxa"/>
          </w:tcPr>
          <w:p w14:paraId="1874617B" w14:textId="77777777" w:rsidR="004F661F" w:rsidRPr="004F661F" w:rsidRDefault="004F661F" w:rsidP="00434CFE">
            <w:pPr>
              <w:jc w:val="both"/>
              <w:rPr>
                <w:rFonts w:cstheme="minorHAnsi"/>
                <w:sz w:val="24"/>
                <w:szCs w:val="24"/>
              </w:rPr>
            </w:pPr>
            <w:r w:rsidRPr="004F661F">
              <w:rPr>
                <w:rFonts w:cstheme="minorHAnsi"/>
                <w:sz w:val="24"/>
                <w:szCs w:val="24"/>
              </w:rPr>
              <w:t>Biolegend</w:t>
            </w:r>
            <w:r w:rsidRPr="004F661F">
              <w:rPr>
                <w:rFonts w:cstheme="minorHAnsi"/>
                <w:sz w:val="24"/>
                <w:szCs w:val="24"/>
              </w:rPr>
              <w:sym w:font="Symbol" w:char="F0E2"/>
            </w:r>
            <w:r w:rsidRPr="004F661F">
              <w:rPr>
                <w:rFonts w:cstheme="minorHAnsi"/>
                <w:sz w:val="24"/>
                <w:szCs w:val="24"/>
              </w:rPr>
              <w:t>, B242899</w:t>
            </w:r>
          </w:p>
        </w:tc>
        <w:tc>
          <w:tcPr>
            <w:tcW w:w="1141" w:type="dxa"/>
          </w:tcPr>
          <w:p w14:paraId="43CC630E"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0315C11A" w14:textId="77777777" w:rsidTr="00434CFE">
        <w:trPr>
          <w:trHeight w:val="317"/>
        </w:trPr>
        <w:tc>
          <w:tcPr>
            <w:tcW w:w="4703" w:type="dxa"/>
          </w:tcPr>
          <w:p w14:paraId="26710B62" w14:textId="77777777" w:rsidR="004F661F" w:rsidRPr="004F661F" w:rsidRDefault="004F661F" w:rsidP="00434CFE">
            <w:pPr>
              <w:jc w:val="both"/>
              <w:rPr>
                <w:rFonts w:cstheme="minorHAnsi"/>
                <w:sz w:val="24"/>
                <w:szCs w:val="24"/>
              </w:rPr>
            </w:pPr>
            <w:r w:rsidRPr="004F661F">
              <w:rPr>
                <w:rFonts w:cstheme="minorHAnsi"/>
                <w:sz w:val="24"/>
                <w:szCs w:val="24"/>
              </w:rPr>
              <w:t xml:space="preserve">CD34 PECy7 </w:t>
            </w:r>
          </w:p>
        </w:tc>
        <w:tc>
          <w:tcPr>
            <w:tcW w:w="4422" w:type="dxa"/>
          </w:tcPr>
          <w:p w14:paraId="59CE69F2" w14:textId="77777777" w:rsidR="004F661F" w:rsidRPr="004F661F" w:rsidRDefault="004F661F" w:rsidP="00434CFE">
            <w:pPr>
              <w:jc w:val="both"/>
              <w:rPr>
                <w:rFonts w:cstheme="minorHAnsi"/>
                <w:sz w:val="24"/>
                <w:szCs w:val="24"/>
              </w:rPr>
            </w:pPr>
            <w:r w:rsidRPr="004F661F">
              <w:rPr>
                <w:rFonts w:cstheme="minorHAnsi"/>
                <w:sz w:val="24"/>
                <w:szCs w:val="24"/>
              </w:rPr>
              <w:t>Biolegend</w:t>
            </w:r>
            <w:r w:rsidRPr="004F661F">
              <w:rPr>
                <w:rFonts w:cstheme="minorHAnsi"/>
                <w:sz w:val="24"/>
                <w:szCs w:val="24"/>
              </w:rPr>
              <w:sym w:font="Symbol" w:char="F0E2"/>
            </w:r>
            <w:r w:rsidRPr="004F661F">
              <w:rPr>
                <w:rFonts w:cstheme="minorHAnsi"/>
                <w:sz w:val="24"/>
                <w:szCs w:val="24"/>
              </w:rPr>
              <w:t>, B277974</w:t>
            </w:r>
          </w:p>
        </w:tc>
        <w:tc>
          <w:tcPr>
            <w:tcW w:w="1141" w:type="dxa"/>
          </w:tcPr>
          <w:p w14:paraId="5EC33D5B"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04070497" w14:textId="77777777" w:rsidTr="00434CFE">
        <w:trPr>
          <w:trHeight w:val="303"/>
        </w:trPr>
        <w:tc>
          <w:tcPr>
            <w:tcW w:w="4703" w:type="dxa"/>
          </w:tcPr>
          <w:p w14:paraId="749DAB47" w14:textId="77777777" w:rsidR="004F661F" w:rsidRPr="004F661F" w:rsidRDefault="004F661F" w:rsidP="00434CFE">
            <w:pPr>
              <w:jc w:val="both"/>
              <w:rPr>
                <w:rFonts w:cstheme="minorHAnsi"/>
                <w:sz w:val="24"/>
                <w:szCs w:val="24"/>
              </w:rPr>
            </w:pPr>
            <w:r w:rsidRPr="004F661F">
              <w:rPr>
                <w:rFonts w:cstheme="minorHAnsi"/>
                <w:sz w:val="24"/>
                <w:szCs w:val="24"/>
              </w:rPr>
              <w:t xml:space="preserve">CD48 BUV 785 </w:t>
            </w:r>
          </w:p>
        </w:tc>
        <w:tc>
          <w:tcPr>
            <w:tcW w:w="4422" w:type="dxa"/>
          </w:tcPr>
          <w:p w14:paraId="5FC0C2C5" w14:textId="77777777" w:rsidR="004F661F" w:rsidRPr="004F661F" w:rsidRDefault="004F661F" w:rsidP="00434CFE">
            <w:pPr>
              <w:jc w:val="both"/>
              <w:rPr>
                <w:rFonts w:cstheme="minorHAnsi"/>
                <w:sz w:val="24"/>
                <w:szCs w:val="24"/>
              </w:rPr>
            </w:pPr>
            <w:r w:rsidRPr="004F661F">
              <w:rPr>
                <w:rFonts w:cstheme="minorHAnsi"/>
                <w:sz w:val="24"/>
                <w:szCs w:val="24"/>
              </w:rPr>
              <w:t xml:space="preserve">BD Horizon </w:t>
            </w:r>
            <w:r w:rsidRPr="004F661F">
              <w:rPr>
                <w:rFonts w:cstheme="minorHAnsi"/>
                <w:sz w:val="24"/>
                <w:szCs w:val="24"/>
                <w:vertAlign w:val="superscript"/>
              </w:rPr>
              <w:t>TM,</w:t>
            </w:r>
            <w:r w:rsidRPr="004F661F">
              <w:rPr>
                <w:rFonts w:cstheme="minorHAnsi"/>
                <w:sz w:val="24"/>
                <w:szCs w:val="24"/>
              </w:rPr>
              <w:t xml:space="preserve"> 8212982</w:t>
            </w:r>
          </w:p>
        </w:tc>
        <w:tc>
          <w:tcPr>
            <w:tcW w:w="1141" w:type="dxa"/>
          </w:tcPr>
          <w:p w14:paraId="00FCF9C7"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68AE0F7D" w14:textId="77777777" w:rsidTr="00434CFE">
        <w:trPr>
          <w:trHeight w:val="289"/>
        </w:trPr>
        <w:tc>
          <w:tcPr>
            <w:tcW w:w="4703" w:type="dxa"/>
          </w:tcPr>
          <w:p w14:paraId="1C47B84D" w14:textId="77777777" w:rsidR="004F661F" w:rsidRPr="004F661F" w:rsidRDefault="004F661F" w:rsidP="00434CFE">
            <w:pPr>
              <w:jc w:val="both"/>
              <w:rPr>
                <w:rFonts w:cstheme="minorHAnsi"/>
                <w:sz w:val="24"/>
                <w:szCs w:val="24"/>
              </w:rPr>
            </w:pPr>
            <w:r w:rsidRPr="004F661F">
              <w:rPr>
                <w:rFonts w:cstheme="minorHAnsi"/>
                <w:sz w:val="24"/>
                <w:szCs w:val="24"/>
              </w:rPr>
              <w:t xml:space="preserve">CD16/32 BV 785 </w:t>
            </w:r>
          </w:p>
        </w:tc>
        <w:tc>
          <w:tcPr>
            <w:tcW w:w="4422" w:type="dxa"/>
          </w:tcPr>
          <w:p w14:paraId="06761DBA" w14:textId="77777777" w:rsidR="004F661F" w:rsidRPr="004F661F" w:rsidRDefault="004F661F" w:rsidP="00434CFE">
            <w:pPr>
              <w:jc w:val="both"/>
              <w:rPr>
                <w:rFonts w:cstheme="minorHAnsi"/>
                <w:sz w:val="24"/>
                <w:szCs w:val="24"/>
              </w:rPr>
            </w:pPr>
            <w:r w:rsidRPr="004F661F">
              <w:rPr>
                <w:rFonts w:cstheme="minorHAnsi"/>
                <w:sz w:val="24"/>
                <w:szCs w:val="24"/>
              </w:rPr>
              <w:t>BD Biosciences, 8363548</w:t>
            </w:r>
          </w:p>
        </w:tc>
        <w:tc>
          <w:tcPr>
            <w:tcW w:w="1141" w:type="dxa"/>
          </w:tcPr>
          <w:p w14:paraId="7C5F2226"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4463F0D5" w14:textId="77777777" w:rsidTr="00434CFE">
        <w:trPr>
          <w:trHeight w:val="317"/>
        </w:trPr>
        <w:tc>
          <w:tcPr>
            <w:tcW w:w="4703" w:type="dxa"/>
          </w:tcPr>
          <w:p w14:paraId="7895246B" w14:textId="77777777" w:rsidR="004F661F" w:rsidRPr="004F661F" w:rsidRDefault="004F661F" w:rsidP="00434CFE">
            <w:pPr>
              <w:jc w:val="both"/>
              <w:rPr>
                <w:rFonts w:cstheme="minorHAnsi"/>
                <w:sz w:val="24"/>
                <w:szCs w:val="24"/>
              </w:rPr>
            </w:pPr>
            <w:r w:rsidRPr="004F661F">
              <w:rPr>
                <w:rFonts w:cstheme="minorHAnsi"/>
                <w:sz w:val="24"/>
                <w:szCs w:val="24"/>
              </w:rPr>
              <w:t xml:space="preserve">Zombi-NIR </w:t>
            </w:r>
          </w:p>
        </w:tc>
        <w:tc>
          <w:tcPr>
            <w:tcW w:w="4422" w:type="dxa"/>
          </w:tcPr>
          <w:p w14:paraId="0CA3204C" w14:textId="77777777" w:rsidR="004F661F" w:rsidRPr="004F661F" w:rsidRDefault="004F661F" w:rsidP="00434CFE">
            <w:pPr>
              <w:jc w:val="both"/>
              <w:rPr>
                <w:rFonts w:cstheme="minorHAnsi"/>
                <w:sz w:val="24"/>
                <w:szCs w:val="24"/>
              </w:rPr>
            </w:pPr>
            <w:r w:rsidRPr="004F661F">
              <w:rPr>
                <w:rFonts w:cstheme="minorHAnsi"/>
                <w:sz w:val="24"/>
                <w:szCs w:val="24"/>
              </w:rPr>
              <w:t>Biolegend</w:t>
            </w:r>
            <w:r w:rsidRPr="004F661F">
              <w:rPr>
                <w:rFonts w:cstheme="minorHAnsi"/>
                <w:sz w:val="24"/>
                <w:szCs w:val="24"/>
              </w:rPr>
              <w:sym w:font="Symbol" w:char="F0E2"/>
            </w:r>
            <w:r w:rsidRPr="004F661F">
              <w:rPr>
                <w:rFonts w:cstheme="minorHAnsi"/>
                <w:sz w:val="24"/>
                <w:szCs w:val="24"/>
              </w:rPr>
              <w:t>, B279801</w:t>
            </w:r>
          </w:p>
        </w:tc>
        <w:tc>
          <w:tcPr>
            <w:tcW w:w="1141" w:type="dxa"/>
          </w:tcPr>
          <w:p w14:paraId="691ACE29"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6B881B8E" w14:textId="77777777" w:rsidTr="00434CFE">
        <w:trPr>
          <w:trHeight w:val="289"/>
        </w:trPr>
        <w:tc>
          <w:tcPr>
            <w:tcW w:w="4703" w:type="dxa"/>
          </w:tcPr>
          <w:p w14:paraId="491AF179" w14:textId="3DE6D422" w:rsidR="004F661F" w:rsidRPr="004F661F" w:rsidRDefault="004F661F" w:rsidP="00434CFE">
            <w:pPr>
              <w:jc w:val="both"/>
              <w:rPr>
                <w:rFonts w:cstheme="minorHAnsi"/>
                <w:sz w:val="24"/>
                <w:szCs w:val="24"/>
              </w:rPr>
            </w:pPr>
            <w:r w:rsidRPr="004F661F">
              <w:rPr>
                <w:rFonts w:cstheme="minorHAnsi"/>
                <w:sz w:val="24"/>
                <w:szCs w:val="24"/>
              </w:rPr>
              <w:t xml:space="preserve">CD3-APC </w:t>
            </w:r>
          </w:p>
        </w:tc>
        <w:tc>
          <w:tcPr>
            <w:tcW w:w="4422" w:type="dxa"/>
          </w:tcPr>
          <w:p w14:paraId="29AE7D7C" w14:textId="77777777" w:rsidR="004F661F" w:rsidRPr="004F661F" w:rsidRDefault="004F661F" w:rsidP="00434CFE">
            <w:pPr>
              <w:jc w:val="both"/>
              <w:rPr>
                <w:rFonts w:cstheme="minorHAnsi"/>
                <w:sz w:val="24"/>
                <w:szCs w:val="24"/>
              </w:rPr>
            </w:pPr>
            <w:r w:rsidRPr="004F661F">
              <w:rPr>
                <w:rFonts w:cstheme="minorHAnsi"/>
                <w:sz w:val="24"/>
                <w:szCs w:val="24"/>
              </w:rPr>
              <w:t xml:space="preserve">BD Pharmingen </w:t>
            </w:r>
            <w:r w:rsidRPr="004F661F">
              <w:rPr>
                <w:rFonts w:cstheme="minorHAnsi"/>
                <w:sz w:val="24"/>
                <w:szCs w:val="24"/>
                <w:vertAlign w:val="superscript"/>
              </w:rPr>
              <w:t>TM</w:t>
            </w:r>
            <w:r w:rsidRPr="004F661F">
              <w:rPr>
                <w:rFonts w:cstheme="minorHAnsi"/>
                <w:sz w:val="24"/>
                <w:szCs w:val="24"/>
              </w:rPr>
              <w:t>, 9065910</w:t>
            </w:r>
          </w:p>
        </w:tc>
        <w:tc>
          <w:tcPr>
            <w:tcW w:w="1141" w:type="dxa"/>
          </w:tcPr>
          <w:p w14:paraId="2610BF50"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040936BD" w14:textId="77777777" w:rsidTr="00434CFE">
        <w:trPr>
          <w:trHeight w:val="303"/>
        </w:trPr>
        <w:tc>
          <w:tcPr>
            <w:tcW w:w="4703" w:type="dxa"/>
          </w:tcPr>
          <w:p w14:paraId="5F95F8F7" w14:textId="77777777" w:rsidR="004F661F" w:rsidRPr="004F661F" w:rsidRDefault="004F661F" w:rsidP="00434CFE">
            <w:pPr>
              <w:jc w:val="both"/>
              <w:rPr>
                <w:rFonts w:cstheme="minorHAnsi"/>
                <w:sz w:val="24"/>
                <w:szCs w:val="24"/>
              </w:rPr>
            </w:pPr>
            <w:r w:rsidRPr="004F661F">
              <w:rPr>
                <w:rFonts w:cstheme="minorHAnsi"/>
                <w:sz w:val="24"/>
                <w:szCs w:val="24"/>
              </w:rPr>
              <w:t xml:space="preserve">CD19 APC- H7 </w:t>
            </w:r>
          </w:p>
        </w:tc>
        <w:tc>
          <w:tcPr>
            <w:tcW w:w="4422" w:type="dxa"/>
          </w:tcPr>
          <w:p w14:paraId="177D089B" w14:textId="77777777" w:rsidR="004F661F" w:rsidRPr="004F661F" w:rsidRDefault="004F661F" w:rsidP="00434CFE">
            <w:pPr>
              <w:jc w:val="both"/>
              <w:rPr>
                <w:rFonts w:cstheme="minorHAnsi"/>
                <w:sz w:val="24"/>
                <w:szCs w:val="24"/>
              </w:rPr>
            </w:pPr>
            <w:r w:rsidRPr="004F661F">
              <w:rPr>
                <w:rFonts w:cstheme="minorHAnsi"/>
                <w:sz w:val="24"/>
                <w:szCs w:val="24"/>
              </w:rPr>
              <w:t>BD Pharmingen,3277785</w:t>
            </w:r>
          </w:p>
        </w:tc>
        <w:tc>
          <w:tcPr>
            <w:tcW w:w="1141" w:type="dxa"/>
          </w:tcPr>
          <w:p w14:paraId="32BFD2DD" w14:textId="77777777" w:rsidR="004F661F" w:rsidRPr="004F661F" w:rsidRDefault="004F661F" w:rsidP="00434CFE">
            <w:pPr>
              <w:jc w:val="both"/>
              <w:rPr>
                <w:rFonts w:cstheme="minorHAnsi"/>
                <w:sz w:val="24"/>
                <w:szCs w:val="24"/>
              </w:rPr>
            </w:pPr>
            <w:r w:rsidRPr="004F661F">
              <w:rPr>
                <w:rFonts w:cstheme="minorHAnsi"/>
                <w:sz w:val="24"/>
                <w:szCs w:val="24"/>
              </w:rPr>
              <w:t>1:200</w:t>
            </w:r>
          </w:p>
        </w:tc>
      </w:tr>
      <w:tr w:rsidR="004F661F" w:rsidRPr="004F661F" w14:paraId="0A012A9C" w14:textId="77777777" w:rsidTr="00434CFE">
        <w:trPr>
          <w:trHeight w:val="289"/>
        </w:trPr>
        <w:tc>
          <w:tcPr>
            <w:tcW w:w="4703" w:type="dxa"/>
          </w:tcPr>
          <w:p w14:paraId="7085AAF4" w14:textId="77777777" w:rsidR="004F661F" w:rsidRPr="004F661F" w:rsidRDefault="004F661F" w:rsidP="00434CFE">
            <w:pPr>
              <w:jc w:val="both"/>
              <w:rPr>
                <w:rFonts w:cstheme="minorHAnsi"/>
                <w:sz w:val="24"/>
                <w:szCs w:val="24"/>
              </w:rPr>
            </w:pPr>
            <w:r w:rsidRPr="004F661F">
              <w:rPr>
                <w:rFonts w:cstheme="minorHAnsi"/>
                <w:sz w:val="24"/>
                <w:szCs w:val="24"/>
              </w:rPr>
              <w:t>CD11b-PercpCyp5.5</w:t>
            </w:r>
          </w:p>
        </w:tc>
        <w:tc>
          <w:tcPr>
            <w:tcW w:w="4422" w:type="dxa"/>
          </w:tcPr>
          <w:p w14:paraId="52FC389E" w14:textId="77777777" w:rsidR="004F661F" w:rsidRPr="004F661F" w:rsidRDefault="004F661F" w:rsidP="00434CFE">
            <w:pPr>
              <w:jc w:val="both"/>
              <w:rPr>
                <w:rFonts w:cstheme="minorHAnsi"/>
                <w:sz w:val="24"/>
                <w:szCs w:val="24"/>
              </w:rPr>
            </w:pPr>
            <w:r w:rsidRPr="004F661F">
              <w:rPr>
                <w:rFonts w:cstheme="minorHAnsi"/>
                <w:sz w:val="24"/>
                <w:szCs w:val="24"/>
              </w:rPr>
              <w:t>BD Pharmingen, 7250957</w:t>
            </w:r>
          </w:p>
        </w:tc>
        <w:tc>
          <w:tcPr>
            <w:tcW w:w="1141" w:type="dxa"/>
          </w:tcPr>
          <w:p w14:paraId="3114E77B" w14:textId="77777777" w:rsidR="004F661F" w:rsidRPr="004F661F" w:rsidRDefault="004F661F" w:rsidP="00434CFE">
            <w:pPr>
              <w:jc w:val="both"/>
              <w:rPr>
                <w:rFonts w:cstheme="minorHAnsi"/>
                <w:sz w:val="24"/>
                <w:szCs w:val="24"/>
              </w:rPr>
            </w:pPr>
            <w:r w:rsidRPr="004F661F">
              <w:rPr>
                <w:rFonts w:cstheme="minorHAnsi"/>
                <w:sz w:val="24"/>
                <w:szCs w:val="24"/>
              </w:rPr>
              <w:t>1:200</w:t>
            </w:r>
          </w:p>
        </w:tc>
      </w:tr>
    </w:tbl>
    <w:p w14:paraId="69CC5CBD" w14:textId="25F13D3E" w:rsidR="004F661F" w:rsidRPr="00B02BFA" w:rsidRDefault="004F661F" w:rsidP="004F661F">
      <w:pPr>
        <w:spacing w:after="200"/>
        <w:jc w:val="both"/>
        <w:rPr>
          <w:rFonts w:asciiTheme="majorHAnsi" w:hAnsiTheme="majorHAnsi" w:cstheme="majorHAnsi"/>
        </w:rPr>
      </w:pPr>
    </w:p>
    <w:p w14:paraId="296E1C19" w14:textId="3788AA9C" w:rsidR="00AB7CCB" w:rsidRDefault="00AB7CCB" w:rsidP="00AB7CCB">
      <w:pPr>
        <w:rPr>
          <w:rFonts w:asciiTheme="majorHAnsi" w:hAnsiTheme="majorHAnsi" w:cstheme="majorHAnsi"/>
          <w:b/>
          <w:sz w:val="36"/>
          <w:szCs w:val="32"/>
        </w:rPr>
      </w:pPr>
      <w:r>
        <w:rPr>
          <w:rFonts w:asciiTheme="majorHAnsi" w:hAnsiTheme="majorHAnsi" w:cstheme="majorHAnsi"/>
          <w:b/>
          <w:sz w:val="36"/>
          <w:szCs w:val="32"/>
        </w:rPr>
        <w:br w:type="page"/>
      </w:r>
    </w:p>
    <w:p w14:paraId="181EDA80" w14:textId="0F4BE5C8" w:rsidR="00AB7CCB" w:rsidRDefault="00AB7CCB" w:rsidP="00AB7CCB">
      <w:pPr>
        <w:rPr>
          <w:rFonts w:asciiTheme="majorHAnsi" w:hAnsiTheme="majorHAnsi" w:cstheme="majorHAnsi"/>
          <w:b/>
          <w:sz w:val="36"/>
          <w:szCs w:val="32"/>
        </w:rPr>
      </w:pPr>
      <w:r w:rsidRPr="00342C3D">
        <w:rPr>
          <w:noProof/>
          <w:sz w:val="24"/>
          <w:szCs w:val="24"/>
        </w:rPr>
        <w:lastRenderedPageBreak/>
        <w:drawing>
          <wp:anchor distT="0" distB="0" distL="114300" distR="114300" simplePos="0" relativeHeight="251685888" behindDoc="0" locked="0" layoutInCell="1" allowOverlap="1" wp14:anchorId="35002EF7" wp14:editId="7E884FEC">
            <wp:simplePos x="0" y="0"/>
            <wp:positionH relativeFrom="margin">
              <wp:posOffset>-275590</wp:posOffset>
            </wp:positionH>
            <wp:positionV relativeFrom="margin">
              <wp:posOffset>-782182</wp:posOffset>
            </wp:positionV>
            <wp:extent cx="4500148" cy="3255264"/>
            <wp:effectExtent l="0" t="0" r="0" b="0"/>
            <wp:wrapSquare wrapText="bothSides"/>
            <wp:docPr id="101" name="Picture 100">
              <a:extLst xmlns:a="http://schemas.openxmlformats.org/drawingml/2006/main">
                <a:ext uri="{FF2B5EF4-FFF2-40B4-BE49-F238E27FC236}">
                  <a16:creationId xmlns:a16="http://schemas.microsoft.com/office/drawing/2014/main" id="{4A903F8B-46B6-FE43-9B19-95A0D351EE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0">
                      <a:extLst>
                        <a:ext uri="{FF2B5EF4-FFF2-40B4-BE49-F238E27FC236}">
                          <a16:creationId xmlns:a16="http://schemas.microsoft.com/office/drawing/2014/main" id="{4A903F8B-46B6-FE43-9B19-95A0D351EE03}"/>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00148" cy="3255264"/>
                    </a:xfrm>
                    <a:prstGeom prst="rect">
                      <a:avLst/>
                    </a:prstGeom>
                  </pic:spPr>
                </pic:pic>
              </a:graphicData>
            </a:graphic>
            <wp14:sizeRelH relativeFrom="margin">
              <wp14:pctWidth>0</wp14:pctWidth>
            </wp14:sizeRelH>
            <wp14:sizeRelV relativeFrom="margin">
              <wp14:pctHeight>0</wp14:pctHeight>
            </wp14:sizeRelV>
          </wp:anchor>
        </w:drawing>
      </w:r>
    </w:p>
    <w:p w14:paraId="12A80C34" w14:textId="12D42995" w:rsidR="00AB7CCB" w:rsidRDefault="00AB7CCB" w:rsidP="00AB7CCB">
      <w:pPr>
        <w:rPr>
          <w:rFonts w:asciiTheme="majorHAnsi" w:hAnsiTheme="majorHAnsi" w:cstheme="majorHAnsi"/>
          <w:b/>
          <w:sz w:val="36"/>
          <w:szCs w:val="32"/>
        </w:rPr>
      </w:pPr>
    </w:p>
    <w:p w14:paraId="2605A5B8" w14:textId="5598F29A" w:rsidR="00AB7CCB" w:rsidRDefault="00AB7CCB" w:rsidP="00AB7CCB">
      <w:pPr>
        <w:rPr>
          <w:rFonts w:asciiTheme="majorHAnsi" w:hAnsiTheme="majorHAnsi" w:cstheme="majorHAnsi"/>
          <w:b/>
          <w:sz w:val="36"/>
          <w:szCs w:val="32"/>
        </w:rPr>
      </w:pPr>
    </w:p>
    <w:p w14:paraId="18601CC9" w14:textId="1269BEB9" w:rsidR="00AB7CCB" w:rsidRDefault="00AB7CCB" w:rsidP="00AB7CCB">
      <w:pPr>
        <w:rPr>
          <w:rFonts w:asciiTheme="majorHAnsi" w:hAnsiTheme="majorHAnsi" w:cstheme="majorHAnsi"/>
          <w:b/>
          <w:sz w:val="36"/>
          <w:szCs w:val="32"/>
        </w:rPr>
      </w:pPr>
    </w:p>
    <w:p w14:paraId="516F1AA3" w14:textId="316E0827" w:rsidR="00AB7CCB" w:rsidRDefault="00AB7CCB" w:rsidP="00AB7CCB">
      <w:pPr>
        <w:rPr>
          <w:rFonts w:asciiTheme="majorHAnsi" w:hAnsiTheme="majorHAnsi" w:cstheme="majorHAnsi"/>
          <w:b/>
          <w:sz w:val="36"/>
          <w:szCs w:val="32"/>
        </w:rPr>
      </w:pPr>
    </w:p>
    <w:p w14:paraId="5ACAF431" w14:textId="50EB4FCA" w:rsidR="00AB7CCB" w:rsidRDefault="00AB7CCB" w:rsidP="00AB7CCB">
      <w:pPr>
        <w:rPr>
          <w:rFonts w:asciiTheme="majorHAnsi" w:hAnsiTheme="majorHAnsi" w:cstheme="majorHAnsi"/>
          <w:b/>
          <w:sz w:val="36"/>
          <w:szCs w:val="32"/>
        </w:rPr>
      </w:pPr>
    </w:p>
    <w:p w14:paraId="1C0548D7" w14:textId="527452A5" w:rsidR="00AB7CCB" w:rsidRDefault="00AB7CCB" w:rsidP="00AB7CCB">
      <w:pPr>
        <w:rPr>
          <w:rFonts w:asciiTheme="majorHAnsi" w:hAnsiTheme="majorHAnsi" w:cstheme="majorHAnsi"/>
          <w:b/>
          <w:sz w:val="36"/>
          <w:szCs w:val="32"/>
        </w:rPr>
      </w:pPr>
    </w:p>
    <w:p w14:paraId="446D43BF" w14:textId="1F576B05" w:rsidR="00AB7CCB" w:rsidRDefault="00AB7CCB" w:rsidP="00AB7CCB">
      <w:pPr>
        <w:rPr>
          <w:rFonts w:asciiTheme="majorHAnsi" w:hAnsiTheme="majorHAnsi" w:cstheme="majorHAnsi"/>
          <w:b/>
          <w:sz w:val="36"/>
          <w:szCs w:val="32"/>
        </w:rPr>
      </w:pPr>
    </w:p>
    <w:p w14:paraId="050EF3B5" w14:textId="53935AA2" w:rsidR="00AB7CCB" w:rsidRDefault="006803C6" w:rsidP="00AB7CCB">
      <w:pPr>
        <w:rPr>
          <w:rFonts w:asciiTheme="majorHAnsi" w:hAnsiTheme="majorHAnsi" w:cstheme="majorHAnsi"/>
          <w:b/>
          <w:sz w:val="36"/>
          <w:szCs w:val="32"/>
        </w:rPr>
      </w:pPr>
      <w:r>
        <w:rPr>
          <w:noProof/>
        </w:rPr>
        <mc:AlternateContent>
          <mc:Choice Requires="wps">
            <w:drawing>
              <wp:anchor distT="0" distB="0" distL="114300" distR="114300" simplePos="0" relativeHeight="251692032" behindDoc="0" locked="0" layoutInCell="1" allowOverlap="1" wp14:anchorId="79ADAD55" wp14:editId="67E8F46C">
                <wp:simplePos x="0" y="0"/>
                <wp:positionH relativeFrom="column">
                  <wp:posOffset>-93097</wp:posOffset>
                </wp:positionH>
                <wp:positionV relativeFrom="paragraph">
                  <wp:posOffset>240168</wp:posOffset>
                </wp:positionV>
                <wp:extent cx="4978400" cy="264795"/>
                <wp:effectExtent l="0" t="0" r="0" b="1905"/>
                <wp:wrapSquare wrapText="bothSides"/>
                <wp:docPr id="18" name="Text Box 18"/>
                <wp:cNvGraphicFramePr/>
                <a:graphic xmlns:a="http://schemas.openxmlformats.org/drawingml/2006/main">
                  <a:graphicData uri="http://schemas.microsoft.com/office/word/2010/wordprocessingShape">
                    <wps:wsp>
                      <wps:cNvSpPr txBox="1"/>
                      <wps:spPr>
                        <a:xfrm>
                          <a:off x="0" y="0"/>
                          <a:ext cx="4978400" cy="264795"/>
                        </a:xfrm>
                        <a:prstGeom prst="rect">
                          <a:avLst/>
                        </a:prstGeom>
                        <a:solidFill>
                          <a:prstClr val="white"/>
                        </a:solidFill>
                        <a:ln>
                          <a:noFill/>
                        </a:ln>
                      </wps:spPr>
                      <wps:txbx>
                        <w:txbxContent>
                          <w:p w14:paraId="75ABDC5D" w14:textId="112586CF" w:rsidR="001E5187" w:rsidRDefault="001E5187" w:rsidP="00AB7CCB">
                            <w:pPr>
                              <w:pStyle w:val="Bijschrift"/>
                            </w:pPr>
                            <w:r w:rsidRPr="00E50672">
                              <w:rPr>
                                <w:sz w:val="20"/>
                                <w:szCs w:val="20"/>
                              </w:rPr>
                              <w:t xml:space="preserve">Figure </w:t>
                            </w:r>
                            <w:r>
                              <w:rPr>
                                <w:sz w:val="20"/>
                                <w:szCs w:val="20"/>
                              </w:rPr>
                              <w:t>10</w:t>
                            </w:r>
                            <w:r w:rsidRPr="00E50672">
                              <w:rPr>
                                <w:sz w:val="20"/>
                                <w:szCs w:val="20"/>
                              </w:rPr>
                              <w:t>.</w:t>
                            </w:r>
                            <w:r>
                              <w:rPr>
                                <w:sz w:val="20"/>
                                <w:szCs w:val="20"/>
                              </w:rPr>
                              <w:t xml:space="preserve"> </w:t>
                            </w:r>
                            <w:r w:rsidRPr="00E50672">
                              <w:rPr>
                                <w:sz w:val="20"/>
                                <w:szCs w:val="20"/>
                              </w:rPr>
                              <w:t>Gating of hematopoietic precursors in WT, Rev1</w:t>
                            </w:r>
                            <w:r w:rsidRPr="00E50672">
                              <w:rPr>
                                <w:sz w:val="20"/>
                                <w:szCs w:val="20"/>
                                <w:vertAlign w:val="superscript"/>
                              </w:rPr>
                              <w:t>-/-</w:t>
                            </w:r>
                            <w:r w:rsidRPr="00E50672">
                              <w:rPr>
                                <w:sz w:val="20"/>
                                <w:szCs w:val="20"/>
                              </w:rPr>
                              <w:t>, K164R and DM m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ADAD55" id="_x0000_t202" coordsize="21600,21600" o:spt="202" path="m,l,21600r21600,l21600,xe">
                <v:stroke joinstyle="miter"/>
                <v:path gradientshapeok="t" o:connecttype="rect"/>
              </v:shapetype>
              <v:shape id="Text Box 18" o:spid="_x0000_s1044" type="#_x0000_t202" style="position:absolute;margin-left:-7.35pt;margin-top:18.9pt;width:392pt;height:20.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4x5MAIAAGkEAAAOAAAAZHJzL2Uyb0RvYy54bWysVE2P2yAQvVfqf0DcGydRuh9WnFWaVapK&#10;q92VkmrPBEOMBAwFEjv99R1wnN1ue6p6wcPMMPDem/H8rjOaHIUPCmxFJ6MxJcJyqJXdV/T7dv3p&#10;hpIQma2ZBisqehKB3i0+fpi3rhRTaEDXwhMsYkPZuoo2MbqyKAJvhGFhBE5YDErwhkXc+n1Re9Zi&#10;daOL6Xh8VbTga+eBixDQe98H6SLXl1Lw+CRlEJHoiuLbYl59XndpLRZzVu49c43i52ewf3iFYcri&#10;pZdS9ywycvDqj1JGcQ8BZBxxMAVIqbjIGBDNZPwOzaZhTmQsSE5wF5rC/yvLH4/PnqgatUOlLDOo&#10;0VZ0kXyBjqAL+WldKDFt4zAxdujH3MEf0Jlgd9Kb9EVABOPI9OnCbqrG0Tm7vb6ZjTHEMTa9ml3f&#10;fk5litfTzof4VYAhyaioR/Uyqez4EGKfOqSkywJoVa+V1mmTAivtyZGh0m2jojgX/y1L25RrIZ3q&#10;CyZPkSD2UJIVu12XKbnA30F9QvQe+v4Jjq8V3vfAQnxmHhsGUeEQxCdcpIa2onC2KGnA//ybP+Wj&#10;jhilpMUGrGj4cWBeUKK/WVQ4detg+MHYDYY9mBUg0gmOl+PZxAM+6sGUHswLzsYy3YIhZjneVdE4&#10;mKvYjwHOFhfLZU7CnnQsPtiN46n0wOu2e2HenVWJqOcjDK3Jynfi9Lk9y8tDBKmyconXnsUz3djP&#10;Wfvz7KWBebvPWa9/iMUvAAAA//8DAFBLAwQUAAYACAAAACEAXK0da+QAAAAOAQAADwAAAGRycy9k&#10;b3ducmV2LnhtbEyPQW/CMAyF75P2HyJP2mWCFNhaKE3RRsdtO8AQ59CEtlrjVElKy7+fd9ouli0/&#10;P78v24ymZVftfGNRwGwaAdNYWtVgJeD4tZssgfkgUcnWohZw0x42+f1dJlNlB9zr6yFUjEzQp1JA&#10;HUKXcu7LWhvpp7bTSLuLdUYGGl3FlZMDmZuWz6Mo5kY2SB9q2eltrcvvQ28ExIXrhz1un4rj+4f8&#10;7Kr56e12EuLxYSzWVF7XwIIew98F/DJQfsgp2Nn2qDxrBUxmzwlJBSwS4iBBEq8WwM7UrF6A5xn/&#10;j5H/AAAA//8DAFBLAQItABQABgAIAAAAIQC2gziS/gAAAOEBAAATAAAAAAAAAAAAAAAAAAAAAABb&#10;Q29udGVudF9UeXBlc10ueG1sUEsBAi0AFAAGAAgAAAAhADj9If/WAAAAlAEAAAsAAAAAAAAAAAAA&#10;AAAALwEAAF9yZWxzLy5yZWxzUEsBAi0AFAAGAAgAAAAhACHvjHkwAgAAaQQAAA4AAAAAAAAAAAAA&#10;AAAALgIAAGRycy9lMm9Eb2MueG1sUEsBAi0AFAAGAAgAAAAhAFytHWvkAAAADgEAAA8AAAAAAAAA&#10;AAAAAAAAigQAAGRycy9kb3ducmV2LnhtbFBLBQYAAAAABAAEAPMAAACbBQAAAAA=&#10;" stroked="f">
                <v:textbox inset="0,0,0,0">
                  <w:txbxContent>
                    <w:p w14:paraId="75ABDC5D" w14:textId="112586CF" w:rsidR="001E5187" w:rsidRDefault="001E5187" w:rsidP="00AB7CCB">
                      <w:pPr>
                        <w:pStyle w:val="Caption"/>
                      </w:pPr>
                      <w:r w:rsidRPr="00E50672">
                        <w:rPr>
                          <w:sz w:val="20"/>
                          <w:szCs w:val="20"/>
                        </w:rPr>
                        <w:t xml:space="preserve">Figure </w:t>
                      </w:r>
                      <w:r>
                        <w:rPr>
                          <w:sz w:val="20"/>
                          <w:szCs w:val="20"/>
                        </w:rPr>
                        <w:t>10</w:t>
                      </w:r>
                      <w:r w:rsidRPr="00E50672">
                        <w:rPr>
                          <w:sz w:val="20"/>
                          <w:szCs w:val="20"/>
                        </w:rPr>
                        <w:t>.</w:t>
                      </w:r>
                      <w:r>
                        <w:rPr>
                          <w:sz w:val="20"/>
                          <w:szCs w:val="20"/>
                        </w:rPr>
                        <w:t xml:space="preserve"> </w:t>
                      </w:r>
                      <w:r w:rsidRPr="00E50672">
                        <w:rPr>
                          <w:sz w:val="20"/>
                          <w:szCs w:val="20"/>
                        </w:rPr>
                        <w:t>Gating of hematopoietic precursors in WT, Rev1</w:t>
                      </w:r>
                      <w:r w:rsidRPr="00E50672">
                        <w:rPr>
                          <w:sz w:val="20"/>
                          <w:szCs w:val="20"/>
                          <w:vertAlign w:val="superscript"/>
                        </w:rPr>
                        <w:t>-/-</w:t>
                      </w:r>
                      <w:r w:rsidRPr="00E50672">
                        <w:rPr>
                          <w:sz w:val="20"/>
                          <w:szCs w:val="20"/>
                        </w:rPr>
                        <w:t>, K164R and DM mice</w:t>
                      </w:r>
                    </w:p>
                  </w:txbxContent>
                </v:textbox>
                <w10:wrap type="square"/>
              </v:shape>
            </w:pict>
          </mc:Fallback>
        </mc:AlternateContent>
      </w:r>
    </w:p>
    <w:p w14:paraId="34752EBC" w14:textId="1DE759CD" w:rsidR="00AB7CCB" w:rsidRDefault="00AB7CCB" w:rsidP="00AB7CCB"/>
    <w:p w14:paraId="73FAD922" w14:textId="33750722" w:rsidR="00AB7CCB" w:rsidRDefault="006803C6" w:rsidP="00AB7CCB">
      <w:r>
        <w:rPr>
          <w:noProof/>
        </w:rPr>
        <mc:AlternateContent>
          <mc:Choice Requires="wpg">
            <w:drawing>
              <wp:anchor distT="0" distB="0" distL="114300" distR="114300" simplePos="0" relativeHeight="251695104" behindDoc="0" locked="0" layoutInCell="1" allowOverlap="1" wp14:anchorId="69FD7C75" wp14:editId="0B391DCA">
                <wp:simplePos x="0" y="0"/>
                <wp:positionH relativeFrom="column">
                  <wp:posOffset>-419735</wp:posOffset>
                </wp:positionH>
                <wp:positionV relativeFrom="paragraph">
                  <wp:posOffset>289726</wp:posOffset>
                </wp:positionV>
                <wp:extent cx="6186980" cy="5265998"/>
                <wp:effectExtent l="0" t="0" r="0" b="5080"/>
                <wp:wrapSquare wrapText="bothSides"/>
                <wp:docPr id="20" name="Group 20"/>
                <wp:cNvGraphicFramePr/>
                <a:graphic xmlns:a="http://schemas.openxmlformats.org/drawingml/2006/main">
                  <a:graphicData uri="http://schemas.microsoft.com/office/word/2010/wordprocessingGroup">
                    <wpg:wgp>
                      <wpg:cNvGrpSpPr/>
                      <wpg:grpSpPr>
                        <a:xfrm>
                          <a:off x="0" y="0"/>
                          <a:ext cx="6186980" cy="5265998"/>
                          <a:chOff x="-61646" y="0"/>
                          <a:chExt cx="6187440" cy="5266628"/>
                        </a:xfrm>
                      </wpg:grpSpPr>
                      <pic:pic xmlns:pic="http://schemas.openxmlformats.org/drawingml/2006/picture">
                        <pic:nvPicPr>
                          <pic:cNvPr id="17" name="Picture 17" descr="A close up of a computer&#10;&#10;Description automatically generated"/>
                          <pic:cNvPicPr>
                            <a:picLocks noChangeAspect="1"/>
                          </pic:cNvPicPr>
                        </pic:nvPicPr>
                        <pic:blipFill rotWithShape="1">
                          <a:blip r:embed="rId25">
                            <a:extLst>
                              <a:ext uri="{28A0092B-C50C-407E-A947-70E740481C1C}">
                                <a14:useLocalDpi xmlns:a14="http://schemas.microsoft.com/office/drawing/2010/main" val="0"/>
                              </a:ext>
                            </a:extLst>
                          </a:blip>
                          <a:srcRect l="1567" t="4374" r="51410"/>
                          <a:stretch/>
                        </pic:blipFill>
                        <pic:spPr bwMode="auto">
                          <a:xfrm>
                            <a:off x="0" y="0"/>
                            <a:ext cx="4059555" cy="4992370"/>
                          </a:xfrm>
                          <a:prstGeom prst="rect">
                            <a:avLst/>
                          </a:prstGeom>
                          <a:ln>
                            <a:noFill/>
                          </a:ln>
                          <a:extLst>
                            <a:ext uri="{53640926-AAD7-44D8-BBD7-CCE9431645EC}">
                              <a14:shadowObscured xmlns:a14="http://schemas.microsoft.com/office/drawing/2010/main"/>
                            </a:ext>
                          </a:extLst>
                        </pic:spPr>
                      </pic:pic>
                      <wps:wsp>
                        <wps:cNvPr id="19" name="Text Box 19"/>
                        <wps:cNvSpPr txBox="1"/>
                        <wps:spPr>
                          <a:xfrm>
                            <a:off x="-61646" y="5041203"/>
                            <a:ext cx="6187440" cy="225425"/>
                          </a:xfrm>
                          <a:prstGeom prst="rect">
                            <a:avLst/>
                          </a:prstGeom>
                          <a:solidFill>
                            <a:prstClr val="white"/>
                          </a:solidFill>
                          <a:ln>
                            <a:noFill/>
                          </a:ln>
                        </wps:spPr>
                        <wps:txbx>
                          <w:txbxContent>
                            <w:p w14:paraId="66CB8218" w14:textId="6BF12EC5" w:rsidR="001E5187" w:rsidRPr="00E50672" w:rsidRDefault="001E5187" w:rsidP="00E50672">
                              <w:pPr>
                                <w:pStyle w:val="Bijschrift"/>
                                <w:rPr>
                                  <w:rFonts w:eastAsiaTheme="majorEastAsia" w:cstheme="minorHAnsi"/>
                                  <w:noProof/>
                                  <w:color w:val="AC3EC1" w:themeColor="accent1"/>
                                  <w:sz w:val="20"/>
                                  <w:szCs w:val="20"/>
                                </w:rPr>
                              </w:pPr>
                              <w:r w:rsidRPr="00E50672">
                                <w:rPr>
                                  <w:sz w:val="20"/>
                                  <w:szCs w:val="20"/>
                                </w:rPr>
                                <w:t xml:space="preserve">Figure </w:t>
                              </w:r>
                              <w:r>
                                <w:rPr>
                                  <w:sz w:val="20"/>
                                  <w:szCs w:val="20"/>
                                </w:rPr>
                                <w:t>11</w:t>
                              </w:r>
                              <w:r w:rsidRPr="00E50672">
                                <w:rPr>
                                  <w:sz w:val="20"/>
                                  <w:szCs w:val="20"/>
                                </w:rPr>
                                <w:t>.</w:t>
                              </w:r>
                              <w:r>
                                <w:rPr>
                                  <w:sz w:val="20"/>
                                  <w:szCs w:val="20"/>
                                </w:rPr>
                                <w:t xml:space="preserve"> </w:t>
                              </w:r>
                              <w:r w:rsidRPr="00E50672">
                                <w:rPr>
                                  <w:sz w:val="20"/>
                                  <w:szCs w:val="20"/>
                                </w:rPr>
                                <w:t>Gating strategy of hematopoietic precursors in the bone marrow to obtain results shown in figure 8.</w:t>
                              </w:r>
                            </w:p>
                            <w:p w14:paraId="284AB1A8" w14:textId="77777777" w:rsidR="001E5187" w:rsidRDefault="001E518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FD7C75" id="Group 20" o:spid="_x0000_s1045" style="position:absolute;margin-left:-33.05pt;margin-top:22.8pt;width:487.15pt;height:414.65pt;z-index:251695104;mso-width-relative:margin;mso-height-relative:margin" coordorigin="-616" coordsize="61874,5266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FV+VWywMAAI8IAAAOAAAAZHJzL2Uyb0RvYy54bWycVt9v2zYQfh+w&#10;/4HQgL0lshRJibU4hZcsQYGsNZoMeaYpyiIqkRxJWXL/+t1RkpUfLdb2IcqRPB7vPn7f0Zfv+qYm&#10;e26sUHIVRKeLgHDJVCHkbhX883h7chEQ66gsaK0kXwUHboN3V7/+ctnpnMeqUnXBDYEg0uadXgWV&#10;czoPQ8sq3lB7qjSXsFgq01AHQ7MLC0M7iN7UYbxYZGGnTKGNYtxamL0ZFoMrH78sOXMfy9JyR+pV&#10;ALk5/zX+u8VveHVJ852huhJsTIP+RBYNFRIOPYa6oY6S1og3oRrBjLKqdKdMNaEqS8G4rwGqiRav&#10;qrkzqtW+ll3e7fQRJoD2FU4/HZZ92G8MEcUqiAEeSRu4I38sgTGA0+ldDj53Rj/ojRkndsMI6+1L&#10;0+B/qIT0HtbDEVbeO8JgMosusuUFhGewlsZZulxeDMCzCm4H951kUZZkAZk3s+qveft5kszbsyz2&#10;28Pp9BCTPOakBcvhbwQLrDdg/T+pYJdrDQ/GIM13xWio+dzqE7hXTZ3Yilq4g+co3CAmJfcbwTZm&#10;GMy4R+cT7rCMpxKcKbhlQNM1YbWynLSaqJJQgsFbx83vv/XrP/znBh2FdqA/QlunQCeC0bo+kB2X&#10;3FDHC8QaE8AzhwwoInSv2GdLpLquqNzxtdUgFpAweocv3f3wRfrbWuhbUdfEKPckXPVQUQ3MibwG&#10;cHFEDkp4xdSvgD+o4EaxtuHSDbI2vIZClLSV0DYgJufNlgNLzfvCZ0hza9gnyBiFHaUZQAbJJ2fn&#10;CTgDy6IkGsVtneGOVVNVU+YDJBZITbbd36qA7BE+X8D3kDpZpMs0TQdSJ8tlfHbuDzyyEjA21t1x&#10;1RA0IHXI1oen+3vrMJ/ZBSVUS/xKhbgOqzjjscc0RxNuBlUJ3dJOIMPoDcw/1BD87UFqGPYZMZcT&#10;MR9RyX+qnkRLZMfohg2BuB7mR9bg/JDppMxjX3im73SRRPHibGgAz1rErPE4TpM49TycA/0gmFbV&#10;okAkEVPce10bsqdAlq4Sjo/BX3h9A/+5KrRcv+19uzwisVXFAYAAIfj2ZzW7FXDePbVuQw08JtC5&#10;4IF0H+FT1qpbBWq0AlIp8+Vr8+gPVwqrAengcVoF9t+WYkOq30u4bAjpJsNMxnYyZNtcK5QFPL2a&#10;eRM2GFdPZmlU8wTv5hpPgSUqGZy1CtxkXjsYwQK8u4yv194e+tq9fNDQDQehI66P/RM1eqS4g/v8&#10;oCY60fwV0wffgeVrEFspvAwQ1wFF4DgOgNre8q8eWC+e1edj7zX/jrj6DwAA//8DAFBLAwQKAAAA&#10;AAAAACEAI01qDzKYCwAymAsAFAAAAGRycy9tZWRpYS9pbWFnZTEuanBn/9j/4AAQSkZJRgABAQAA&#10;SABIAAD/4QBYRXhpZgAATU0AKgAAAAgAAgESAAMAAAABAAEAAIdpAAQAAAABAAAAJgAAAAAAA6AB&#10;AAMAAAABAAEAAKACAAQAAAABAAAIxKADAAQAAAABAAAFTQAAAAD/7QA4UGhvdG9zaG9wIDMuMAA4&#10;QklNBAQAAAAAAAA4QklNBCUAAAAAABDUHYzZjwCyBOmACZjs+EJ+/8AAEQgFTQjE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bAEMAAQEBAQEBAQEBAQEBAQEBAQEB&#10;AQEBAQEBAQEBAQEBAQEBAQEBAQEBAQEBAQEBAQEBAQEBAQEBAQEBAQEBAQEBAf/bAEMBAQEBAQEB&#10;AQEBAQEBAQEBAQEBAQEBAQEBAQEBAQEBAQEBAQEBAQEBAQEBAQEBAQEBAQEBAQEBAQEBAQEBAQEB&#10;Af/dAAQAjf/aAAwDAQACEQMRAD8A/v4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0P7+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9H+/i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IP&#10;Fn/BTX/gm54C8VeJvAvjr/goP+xB4L8beC/EGs+E/GPg7xZ+1f8AAbw54q8JeKvDmo3Oj+IfDPib&#10;w9rHj+z1bQvEGhavZ3ml6zo2qWdpqOl6jaXNjfW0F1BLEn1f4/8AE2teDfBviHxR4d+HvjD4r63o&#10;unveab8OfAF74A07xl4uuVkiRdJ8PX3xS8cfDb4fW2oSK7SpJ4r8d+GNKEcUgk1NJTFHL8If8Ep9&#10;Z1HxH+yX4h8Qax4T8QeAdW179t//AIKk6zqngXxZc+FrzxV4L1HVP+Cnn7YF9feE/Et54F8S+NPB&#10;N34g8OXM8uj6zc+DvGPizwtPqNncy+HvEuu6S1nql0AdB/w9h/4JZf8ASSz9gD/xMj9nT/55FH/D&#10;2H/gll/0ks/YA/8AEyP2dP8A55Fff9FAHwB/w9h/4JZf9JLP2AP/ABMj9nT/AOeRR/w9h/4JZf8A&#10;SSz9gD/xMj9nT/55Fff9FAHwB/w9h/4JZf8ASSz9gD/xMj9nT/55FH/D2H/gll/0ks/YA/8AEyP2&#10;dP8A55Fff9FAHwB/w9h/4JZf9JLP2AP/ABMj9nT/AOeRR/w9h/4JZf8ASSz9gD/xMj9nT/55Fff9&#10;FAHwB/w9h/4JZf8ASSz9gD/xMj9nT/55FH/D2H/gll/0ks/YA/8AEyP2dP8A55Fff9FAHwB/w9h/&#10;4JZf9JLP2AP/ABMj9nT/AOeRR/w9h/4JZf8ASSz9gD/xMj9nT/55Fff9FAHwB/w9h/4JZf8ASSz9&#10;gD/xMj9nT/55FH/D2H/gll/0ks/YA/8AEyP2dP8A55Fff9FAHwB/w9h/4JZf9JLP2AP/ABMj9nT/&#10;AOeRR/w9h/4JZf8ASSz9gD/xMj9nT/55Fff9FAHwB/w9h/4JZf8ASSz9gD/xMj9nT/55FH/D2H/g&#10;ll/0ks/YA/8AEyP2dP8A55Fff9FAHwB/w9h/4JZf9JLP2AP/ABMj9nT/AOeRR/w9h/4JZf8ASSz9&#10;gD/xMj9nT/55Fff9FAHwB/w9h/4JZf8ASSz9gD/xMj9nT/55FH/D2H/gll/0ks/YA/8AEyP2dP8A&#10;55Fff9FAHwB/w9h/4JZf9JLP2AP/ABMj9nT/AOeRR/w9h/4JZf8ASSz9gD/xMj9nT/55Fff9FAHw&#10;B/w9h/4JZf8ASSz9gD/xMj9nT/55FH/D2H/gll/0ks/YA/8AEyP2dP8A55Fff9FAHwB/w9h/4JZf&#10;9JLP2AP/ABMj9nT/AOeRR/w9h/4JZf8ASSz9gD/xMj9nT/55Fff9FAHwB/w9h/4JZf8ASSz9gD/x&#10;Mj9nT/55FH/D2H/gll/0ks/YA/8AEyP2dP8A55Fff9FAHwB/w9h/4JZf9JLP2AP/ABMj9nT/AOeR&#10;X1/8Lfix8K/jj4E0L4o/BT4l/D/4wfDLxR/af/CM/EX4W+MvDnxA8CeIv7E1jUPDus/2F4u8J6lq&#10;/h/V/wCyNf0jVdC1P+z9QuPsGsaZqGmXXk3tlc28XoFfAH/BNP8A5N1+I3/Z/wD/AMFYv/Xpv7ZF&#10;AH3/AEUUUAFFFFABRRRQAUUUUAFFFFAHH+P/AIheAPhR4N8Q/Eb4peOPB/w1+H3hHT31bxX478f+&#10;JtF8G+DfDGlRyRxSan4h8UeIr7TdE0XT0llije81K+trZZJI0aUM6hvxR/4J8/sRf8E2/wBq74D+&#10;Pv2i/GP7In7EH7Smr/Fz9t//AIKa+LLP47eJvgF8BvjHqPxO8K3H/BST9q+18C+Jrb4n6p4S8SXP&#10;jTw/P4JtfD1t4T1mLXNT06Xwrb6NDo90dIhsUX93q+AP+Caf/JuvxG/7P/8A+CsX/r039sigA/4d&#10;Pf8ABLL/AKRp/sAf+Ib/ALOn/wA7ej/h09/wSy/6Rp/sAf8AiG/7On/zt6+/6KAPgD/h09/wSy/6&#10;Rp/sAf8AiG/7On/zt6P+HT3/AASy/wCkaf7AH/iG/wCzp/8AO3r7/ooA+AP+HT3/AASy/wCkaf7A&#10;H/iG/wCzp/8AO3o/4dPf8Esv+kaf7AH/AIhv+zp/87evv+igD4A/4dPf8Esv+kaf7AH/AIhv+zp/&#10;87ej/h09/wAEsv8ApGn+wB/4hv8As6f/ADt6+/6KAPgD/h09/wAEsv8ApGn+wB/4hv8As6f/ADt6&#10;P+HT3/BLL/pGn+wB/wCIb/s6f/O3r7/ooA+AP+HT3/BLL/pGn+wB/wCIb/s6f/O3o/4dPf8ABLL/&#10;AKRp/sAf+Ib/ALOn/wA7evv+igD4A/4dPf8ABLL/AKRp/sAf+Ib/ALOn/wA7ej/h09/wSy/6Rp/s&#10;Af8AiG/7On/zt6+/6KAPgD/h09/wSy/6Rp/sAf8AiG/7On/zt6P+HT3/AASy/wCkaf7AH/iG/wCz&#10;p/8AO3r7/ooA+AP+HT3/AASy/wCkaf7AH/iG/wCzp/8AO3o/4dPf8Esv+kaf7AH/AIhv+zp/87ev&#10;v+igD4A/4dPf8Esv+kaf7AH/AIhv+zp/87ej/h09/wAEsv8ApGn+wB/4hv8As6f/ADt6+/6KAPgD&#10;/h09/wAEsv8ApGn+wB/4hv8As6f/ADt6P+HT3/BLL/pGn+wB/wCIb/s6f/O3r7/ooA+AP+HT3/BL&#10;L/pGn+wB/wCIb/s6f/O3o/4dPf8ABLL/AKRp/sAf+Ib/ALOn/wA7evv+igD4A/4dPf8ABLL/AKRp&#10;/sAf+Ib/ALOn/wA7ej/h09/wSy/6Rp/sAf8AiG/7On/zt6+/6KAPgD/h09/wSy/6Rp/sAf8AiG/7&#10;On/zt6P+HT3/AASy/wCkaf7AH/iG/wCzp/8AO3r7/ooA+AP+HT3/AASy/wCkaf7AH/iG/wCzp/8A&#10;O3o/4dPf8Esv+kaf7AH/AIhv+zp/87evv+igD4A/4dPf8Esv+kaf7AH/AIhv+zp/87euf/4JT+E/&#10;C3gL9kvxD4F8C+GfD/gvwT4L/bf/AOCpPhPwd4O8J6Np3hzwr4T8LeHP+Cnn7YGj+HvDPhrw/o9t&#10;Z6RoXh/QtJs7TS9G0bS7O007S9OtbaxsbaC2giiT9H6+AP8Agmn/AMm6/Eb/ALP/AP8AgrF/69N/&#10;bIoA+/6KKKACiiigAooooAK+QP8AgoT8UfHfwO/YF/bg+NXwt13/AIRf4m/B/wDZA/aW+KPw68TH&#10;TNH1v/hHfHfw/wDgv418WeEdd/sbxFp+raBq/wDZHiDSNP1D+zNd0rUtHv8A7P8AZdT0+9spbi3f&#10;6/r8sP8AgtJ8IfCnxP8A+CY/7dWs+JNW+KGmXfwy/Yw/a48ceG4fh58b/jR8ItK1LWtM/Z+8e3Vt&#10;Z/ELQvhP4/8ABWifFvwhLLaQrqPw9+K2neNPAOr2z3Vnqvhq8tL69guAD1D/AIY3/aK/6Sxft/8A&#10;/huP+CWX/wBLWo/4Y3/aK/6Sxft//wDhuP8Agll/9LWr7/ooA+AP+GN/2iv+ksX7f/8A4bj/AIJZ&#10;f/S1qP8Ahjf9or/pLF+3/wD+G4/4JZf/AEtavv8AooA+AP8Ahjf9or/pLF+3/wD+G4/4JZf/AEta&#10;j/hjf9or/pLF+3//AOG4/wCCWX/0tavv+igD4A/4Y3/aK/6Sxft//wDhuP8Agll/9LWo/wCGN/2i&#10;v+ksX7f/AP4bj/gll/8AS1q9Duv21fhHYftzWX/BPy/07xtZ/GjVP2arD9qHSPEdzpGjp8L9W8H6&#10;j8QvF/w7h8GWXiNdfbXD8TRc+BfFHij/AIRybwrDpt14N0fUtYsNdu59L1awsPjLSf8AgtN8B/Gn&#10;hzw94o+EP7Pv7VXxp0zxJF+2Br1j/wAIJofwD0q4/wCFbfsU+JfhH4e+KHxcij+Jv7Qvw8TV/Avi&#10;m1+NvgPxV8K7Xw5Nrfjzxl4VvLm9l8E6RfxW+m3QB9Ff8Mb/ALRX/SWL9v8A/wDDcf8ABLL/AOlr&#10;Uf8ADG/7RX/SWL9v/wD8Nx/wSy/+lrV5x4Y/4Kx/Avxj8SdG8I6B8K/j5e/DPXvit+z38EdN/aWG&#10;lfCFPgpJ8Tv2o/gJ8KP2ivgn4bl0xvjL/wAL4gj8XeCvjT4B0j+35fgkvhnTfGOpS6LqOs29tCmp&#10;S/UHwt/a/wDhL8ZP2i/j7+zR4Di8V6p4t/Zx0H4f6v4+8XyaNaw/DXUNQ8faz8QvD8nhPwb4m/tS&#10;S78T+I/AmtfDbXtF+Iv2TRo9B8NeIn/4REa7feL9D8ZaB4WAPJv+GN/2iv8ApLF+3/8A+G4/4JZf&#10;/S1qP+GN/wBor/pLF+3/AP8AhuP+CWX/ANLWr7/ooA+AP+GN/wBor/pLF+3/AP8AhuP+CWX/ANLW&#10;o/4Y3/aK/wCksX7f/wD4bj/gll/9LWr7/ooA+AP+GN/2iv8ApLF+3/8A+G4/4JZf/S1qP+GN/wBo&#10;r/pLF+3/AP8AhuP+CWX/ANLWr7/ooA+AP+GN/wBor/pLF+3/AP8AhuP+CWX/ANLWo/4Y3/aK/wCk&#10;sX7f/wD4bj/gll/9LWr7/ooA+AP+GN/2iv8ApLF+3/8A+G4/4JZf/S1qP+GN/wBor/pLF+3/AP8A&#10;huP+CWX/ANLWr7/ooA+AP+GN/wBor/pLF+3/AP8AhuP+CWX/ANLWo/4Y3/aK/wCksX7f/wD4bj/g&#10;ll/9LWr7/r4nk/bx+EMXwc1L43N4c+JB8KaV+2YP2HLjTxpHhg+IX+LJ/bZtf2Df+EhhtD4wXTW+&#10;Hf8Awt67i8R/2s+rR+Jf+FbiTWP+ESPicL4OcA5j/hjf9or/AKSxft//APhuP+CWX/0taj/hjf8A&#10;aK/6Sxft/wD/AIbj/gll/wDS1qzov+CjHgmX4SftP/tEJ8DfjnN+zp+y74H/AGnvGWt/GW0uPgTe&#10;aP8AEO7/AGSNc8V+HPiv4K8B+C4fjh/wtOx8X3Oq+BvFsfg6H4l+BPh5oGr2+hXF1q/iHw7FqGgH&#10;WeNi/wCCqvwpgv8AV/AXiL4E/tG+EP2ioPiR8K/hd4T/AGWdbsvgVqXxi+JOv/GnwN4v+Jnw91Tw&#10;VrHgr48eL/gh/wAIlqHgH4dfEbxVrniXxR8YfDFh4N0zwH4jXxh/Yd+mm2OpAHof/DG/7RX/AEli&#10;/b//APDcf8Esv/pa1H/DG/7RX/SWL9v/AP8ADcf8Esv/AKWtX1N8HfiJ4y+JPh3VdX8c/Av4mfs/&#10;61pXiO70FfCXxQ1n4P6/qmt2Vtpuk6hD4u8P6n8Ffil8WPDk3hbUZdTuNLsV1nWtD8VpqOiasup+&#10;FdNs/wCzbzUvWaAPgD/hjf8AaK/6Sxft/wD/AIbj/gll/wDS1qP+GN/2iv8ApLF+3/8A+G4/4JZf&#10;/S1q+/6KAPgD/hjf9or/AKSxft//APhuP+CWX/0taj/hjf8AaK/6Sxft/wD/AIbj/gll/wDS1q+/&#10;6KAPgD/hjf8AaK/6Sxft/wD/AIbj/gll/wDS1q+YP23fhD+1n+zX+xf+13+0X4F/4Kpftv6t42+A&#10;P7MHx9+Nfg7SvFvwt/4JiX3hXU/FXwr+FPizx14e0/xLZaP/AME69C1a88P3mr6FZ2+s2ul65o2p&#10;XGnSXMNjq2nXTx3kH7PV8Af8FYv+UWX/AAUs/wCzAP2yP/WdfiPQB9/0UUUAFFFFAH//0v7+KKKK&#10;ACiiigAooooAKKKKACiiigAooooAKKKKACiiigAooooAKKKKACiiigAooooAKKKKACiiigAooooA&#10;KKKKACiiigAooooAKKKKACiviDxZ/wAFNf8Agm54C8VeJvAvjr/goP8AsQeC/G3gvxBrPhPxj4O8&#10;WftX/Abw54q8JeKvDmo3Oj+IfDPibw9rHj+z1bQvEGhavZ3ml6zo2qWdpqOl6jaXNjfW0F1BLEnP&#10;/wDD2H/gll/0ks/YA/8AEyP2dP8A55FAH3/RXwB/w9h/4JZf9JLP2AP/ABMj9nT/AOeRR/w9h/4J&#10;Zf8ASSz9gD/xMj9nT/55FAH3/RXwB/w9h/4JZf8ASSz9gD/xMj9nT/55FH/D2H/gll/0ks/YA/8A&#10;EyP2dP8A55FAH3/RXwB/w9h/4JZf9JLP2AP/ABMj9nT/AOeRR/w9h/4JZf8ASSz9gD/xMj9nT/55&#10;FAH3/RXwB/w9h/4JZf8ASSz9gD/xMj9nT/55FH/D2H/gll/0ks/YA/8AEyP2dP8A55FAH3/RXwB/&#10;w9h/4JZf9JLP2AP/ABMj9nT/AOeRR/w9h/4JZf8ASSz9gD/xMj9nT/55FAH3/RXwB/w9h/4JZf8A&#10;SSz9gD/xMj9nT/55FH/D2H/gll/0ks/YA/8AEyP2dP8A55FAH3/RXwB/w9h/4JZf9JLP2AP/ABMj&#10;9nT/AOeRR/w9h/4JZf8ASSz9gD/xMj9nT/55FAH3/RXwB/w9h/4JZf8ASSz9gD/xMj9nT/55FH/D&#10;2H/gll/0ks/YA/8AEyP2dP8A55FAH3/RXwB/w9h/4JZf9JLP2AP/ABMj9nT/AOeRR/w9h/4JZf8A&#10;SSz9gD/xMj9nT/55FAH3/RXwB/w9h/4JZf8ASSz9gD/xMj9nT/55FH/D2H/gll/0ks/YA/8AEyP2&#10;dP8A55FAH3/RXwB/w9h/4JZf9JLP2AP/ABMj9nT/AOeRR/w9h/4JZf8ASSz9gD/xMj9nT/55FAH3&#10;/RXwB/w9h/4JZf8ASSz9gD/xMj9nT/55FH/D2H/gll/0ks/YA/8AEyP2dP8A55FAH3/RXwB/w9h/&#10;4JZf9JLP2AP/ABMj9nT/AOeRR/w9h/4JZf8ASSz9gD/xMj9nT/55FAH3/RXwB/w9h/4JZf8ASSz9&#10;gD/xMj9nT/55FH/D2H/gll/0ks/YA/8AEyP2dP8A55FAH3/RXwB/w9h/4JZf9JLP2AP/ABMj9nT/&#10;AOeRR/w9h/4JZf8ASSz9gD/xMj9nT/55FAH3/RXwB/w9h/4JZf8ASSz9gD/xMj9nT/55FH/D2H/g&#10;ll/0ks/YA/8AEyP2dP8A55FAH3/RXwB/w9h/4JZf9JLP2AP/ABMj9nT/AOeRR/w9h/4JZf8ASSz9&#10;gD/xMj9nT/55FAH3/RXwB/w9h/4JZf8ASSz9gD/xMj9nT/55FH/D2H/gll/0ks/YA/8AEyP2dP8A&#10;55FAH3/RXwB/w9h/4JZf9JLP2AP/ABMj9nT/AOeRR/w9h/4JZf8ASSz9gD/xMj9nT/55FAH3/RXw&#10;B/w9h/4JZf8ASSz9gD/xMj9nT/55FH/D2H/gll/0ks/YA/8AEyP2dP8A55FAH3/RXwB/w9h/4JZf&#10;9JLP2AP/ABMj9nT/AOeRR/w9h/4JZf8ASSz9gD/xMj9nT/55FAH3/RXwB/w9h/4JZf8ASSz9gD/x&#10;Mj9nT/55FH/D2H/gll/0ks/YA/8AEyP2dP8A55FAH3/RXwB/w9h/4JZf9JLP2AP/ABMj9nT/AOeR&#10;R/w9h/4JZf8ASSz9gD/xMj9nT/55FAH3/RXwB/w9h/4JZf8ASSz9gD/xMj9nT/55FH/D2H/gll/0&#10;ks/YA/8AEyP2dP8A55FAH3/RXwB/w9h/4JZf9JLP2AP/ABMj9nT/AOeRR/w9h/4JZf8ASSz9gD/x&#10;Mj9nT/55FAH3/RXwB/w9h/4JZf8ASSz9gD/xMj9nT/55FH/D2H/gll/0ks/YA/8AEyP2dP8A55FA&#10;H3/RXwB/w9h/4JZf9JLP2AP/ABMj9nT/AOeRR/w9h/4JZf8ASSz9gD/xMj9nT/55FAH3/RXwB/w9&#10;h/4JZf8ASSz9gD/xMj9nT/55FH/D2H/gll/0ks/YA/8AEyP2dP8A55FAH3/RXwB/w9h/4JZf9JLP&#10;2AP/ABMj9nT/AOeRR/w9h/4JZf8ASSz9gD/xMj9nT/55FAH3/RXwB/w9h/4JZf8ASSz9gD/xMj9n&#10;T/55FH/D2H/gll/0ks/YA/8AEyP2dP8A55FAH3/RXwB/w9h/4JZf9JLP2AP/ABMj9nT/AOeRR/w9&#10;h/4JZf8ASSz9gD/xMj9nT/55FAH3/RXwB/w9h/4JZf8ASSz9gD/xMj9nT/55FH/D2H/gll/0ks/Y&#10;A/8AEyP2dP8A55FAH3/RXwB/w9h/4JZf9JLP2AP/ABMj9nT/AOeRR/w9h/4JZf8ASSz9gD/xMj9n&#10;T/55FAH3/RXwB/w9h/4JZf8ASSz9gD/xMj9nT/55FH/D2H/gll/0ks/YA/8AEyP2dP8A55FAH3/R&#10;XwB/w9h/4JZf9JLP2AP/ABMj9nT/AOeRR/w9h/4JZf8ASSz9gD/xMj9nT/55FAH3/RXwB/w9h/4J&#10;Zf8ASSz9gD/xMj9nT/55FH/D2H/gll/0ks/YA/8AEyP2dP8A55FAH3/RXwB/w9h/4JZf9JLP2AP/&#10;ABMj9nT/AOeRR/w9h/4JZf8ASSz9gD/xMj9nT/55FAH3/RXxB4T/AOCmv/BNzx74q8M+BfAv/BQf&#10;9iDxp428aeING8J+DvB3hP8Aav8AgN4j8VeLfFXiPUbbR/D3hnwz4e0fx/eatrviDXdXvLPS9G0b&#10;S7O71HVNRu7axsbae6niif7foAKKKKACiiigAooooAKKKKACiiigAooooAKKKKACiiigAooooAKK&#10;KKACiiigAooooAKKKKACiiigAooooAKKKKACiiigAooooAKKKKACiiigAoor5s/a0+P+o/swfA/x&#10;P8bLL4eXfxLs/B91oz6/oNn4m03wpNZaDqWqW2mXuujUNSs9QW5/s2S6t9umWdlcXt9LPGieRAtx&#10;dW4B9J14d8M/2j/g98YvF3jzwP8ADjxNqXiTXfhprvibwx4xlTwT470vw5YeIvBnivU/AvizRdO8&#10;aa34Z07wb4k1Lw54v0XV/D2sWvhnXdZlsNT02+t7hENpMU+ePjH+3RZfCb4+R/CdfhfqHifwH4V1&#10;j9mHwx8a/i3b+MNH0uH4Y+Kv2x/itrHwX+A2jWPg26sJ77xj5/jax0Sf4j3Y1nw2vgfwp438JeIt&#10;Pi8XefrWn6LL+zt+z58V/hX+0l+0F49aDQfhx8AfiC+t6j4e+EPh/wCN3xP+Mdh4m+KfiP4s+Pfi&#10;B4u+PY8MePvCXhfwv+z1rHj218Vi78Y/DT4U3XiDwz4i8X6tquu6xqdxqej2ut+IgD7zr4A/4Jp/&#10;8m6/Eb/s/wD/AOCsX/r039sivm/9vz/gqX8ZP2GfGXi6GL/gnP8AH/41/A/wP4P0Txd4l/ac0D4i&#10;fCL4e/BvRYdSQ/2jZ63r/wARdc0W30T/AIR+4MFpqV/qtzZ2Hn3MKxy/OA3Yf8ETvi5Z/tAf8E+f&#10;Cvx507R/+Ee0/wCNv7T/APwUX+LljoH9vaF4r/sOz+JH/BRr9q7xla6R/wAJR4WvNQ8MeJP7Mh1p&#10;LL+3/Dl/faDrHkf2jpN5c6fcW8zgHrP7Ovxm+M3xI+Pn/BUb4e3viTS9Ztf2f/2hvhr8PPgBpGu6&#10;Npen6J4S0vxR+wx+zH8XptI1i+8OaZp/iHxBpd98U/iL4q8Q6hf61f6xr1taazNpOl31tpGn6Rpt&#10;h+QcX7ef7UnwG/ZG+Mt98Xfiv+1hq37f/wAGvi3/AME2bb4/fs1/Er4O/syXdzpvh74y/tl/DX4Q&#10;fFTVf2LJ/hd8IPCXhX4w/A/9pfw/qnxD+Hfwv1jWvGfj7xf4P1LQNNsJte+HvxKTU7+7/ajxH+wT&#10;+zBqHxj8f/Hq5b44eEPiJ8ZvFHhrX/iT/wAIH+2R+138J/AHxG8V+HfAPhf4WeH7zxL8Hfh38d/C&#10;fwe1/UR8P/BHhfwtNDdeBJjrGn6JbHU4r+58+4fK8Of8E4P2QfDWn67pl94P8e+PNS8Xa78Cdc1b&#10;xZ8Y/wBoT9oP4zfEm+b9l34q2nxy+AmgWvxK+KnxT8W+P7LwZ8MPidYQ+MdL8CaZ4htvCGqX8mqS&#10;eKtF1+PXfEC6oAeRfsm/tp2+q/soeDP2vP2ifi5J4s0z9pzxRf8Ai7wN4K+Dfwq8Y/Erw3+z7od1&#10;aSWul/s/mX4VfDDVfiNrHi74eReHtQsfjJ4s+KNnFer8aG8b6Dpdl4Q8PWfhrwVpH6O+AvHXhz4m&#10;eD9C8d+EZtVuPDfiS0a+0qfW/DXiXwfqslulxLas174a8Y6RoXiXSZfOt5ALfV9Isblo9kyxGGWK&#10;RuC+GX7Pvwa+B/ij4yeN/hl4UTwPqfx58bRfEz4r2+n+IvE//CI6/wDEH+y7fRtR8b2Xga/1y58C&#10;+EPE/ia0tbSXxvrfg3w/4ev/AB9qtrba541uPEGtwRagntlABRRRQAUUUUAFFFFABRRRQAUUUUAF&#10;FFFABRRRQAUUUUAFFFFABRRRQAUUUUAfCHhD4zfErVP+Cmnx/wD2fL7xJ5/wg8E/sO/sm/GDwx4R&#10;/sfQIv7M+I3xM+Ov7ZHg3xv4i/t+HS4vE95/bfhv4U+AtN/sjUNavND07+wftmkaZp9/qmtXWofk&#10;18RP2wP2tvgF4I/4Ke2vx7+Ovx3+Gn7Y3w1/ZE/4KAfH79mD4aa78MP2dNQ/Y+8WfD34TjXPE/wU&#10;+OH7KvjXS/g5d+NPFviL4P8AhK6+GmhfF74WfHj4meKNfi8ReMdT1bxb8O9S8PyeHtU039kfin+w&#10;/wDs5/Gb42TfHvxKfjT4f+My/D/wZ8MNY8T/AAY/a1/ar/Z6m1j4feCfE3jfxn4J8OeL/DnwA+Nn&#10;w18N+KbDRvEfxA8c6lps3inQ9Uu3/t/UrRrqawWO2g4yX/gmd+x/qKfFGPxb4N+JXxJi+Lnwq+L3&#10;wM8Rx/Fr9pD9pL4s/wDCPfB74+RWcXxh+Hfwql+Inxa8ST/Bfw/48XT9PXWT8JZPBepiDTdFsbHU&#10;LPTtA0Cz00A4T/gm5+0j8S/2xPD3xe/aE8Y+MRoXhk/ETVvg14T/AGWrjw/4f0rxt+z9d/CC/v8A&#10;Q/EmofHqY6HbeMrH48fFi+uovHGqeCjrEnw98GfDO9+GVp4Ps9Xvr3xD478YfpjXgvhj9nj4F/D7&#10;42+Kfjv4T8K2/hX4wfFHwP4V+HfjTV9L8U+J9Os/iH4d+HCzN4QuPEvgZPEC+CfFXi/whptzLo2l&#10;fEPU/Dd78QdM8KSf8IqniiPwuF0pfeqACvgD/gmn/wAm6/Eb/s//AP4Kxf8Ar039sivv+vgD/gmn&#10;/wAm6/Eb/s//AP4Kxf8Ar039sigD7/ooooAK+Ov2vPiX8Zvg9/woH4i/Dfwn8QPHXw08PfGe+H7T&#10;HhX4T+AY/ib8RtR+EOp/BX4waP4fvNE8F2ljqfjTW9L0D453/wAIPEHim0+Fmm6j8Sm0PS7ptH03&#10;VtEXxJo2pfYtfnP/AMFKvAfx3+IHwt+FOl/AfxFrNrq9l8aIb/xP8PfCv7TfiL9kHxn8YtJf4UfF&#10;fTfC3grwt8cfClnfa7pVzoPxR1DwB8VNb8K2sSweNPCvw81/RNRXVdNkvPDHiEA+Iv8AglZ+0X+2&#10;P8dviH4J1n4j+Jv2u/G/gnxJ+z/4n8VftTWf7Uv7JGkfsvfD/wCCX7Ur698L7Xwf8MP2Tr64+D3w&#10;i8fePPASaVJ8XbbXrLxNc/FxNO0jQfBPiLW/iFoPjPXdV8P69++tfhJ/wTW/Zs/b9+EHx7bxB+1X&#10;efFvW9Zb4V/F+x/aa+NnjL9qOL4ufBv9qX42eKPid8N9Y+C3ir9nL4Aafq2m6Z+zz4O+FHw40X4h&#10;eGZbT/hT/wAFrqGw8S6Z4SuNB+I32KDx3pv7t0AFcz4s8aeDvAWkHX/HPizw14L0Fbu0sG1vxZru&#10;l+HdIF9fzC2sbI6lrF3ZWYu724ZYLS3M/nXMzCKFGcgV01fBf/BS74c+Ovi1+x58Tfh78MfgtrPx&#10;0+IXiR/D9v4R8K6FqPwo0e/0fVbXWrXUG8VjWPjF48+HfhjTItLsLS9s2u7DX5PEAfVI4dP065tp&#10;r+W3APsHVviN8PdA8YeGPh9rvjzwZovj7xvBql14L8D6t4o0TTvF/i610OD7TrVz4Y8NXl9DrWvw&#10;aRbf6Rqk2lWV1Hp8H727eFAGb80/2LviBqjftg/tdfB7xP8AFS7+OHiTQdb8ffEW28aeC/2kPEfx&#10;g+GXgLwh4x/aF+KVp4Q+A/jf4RXekaZ4Z/Zu+NHwj8N6XovgQ+FtI1DxRN4y0PwrrPiK41HR7+31&#10;bRIPM/2hP2dvjz8UP2qLHxvo3wG8TXGn/F7Vv+CYnjnSvjHrGvfBFL39k7Tv2Pv2mPGfxz+Ofwv8&#10;YWyfEi88T3GpeLvB2t33hTwxdfBzTPip4b8U+K/ih4y0rxJrFr4E0VNW1L9pooIIPM8mGKHzpXnm&#10;8qNI/Nnkx5k0mxV3yvgb5G3O2BljigDyzxf8evgZ8PdZfw54++NHwn8D+IYre3u5NB8X/EXwh4Z1&#10;mO0ulLWty+l6zrFjfLb3KqWgmaDyplUmNmAJr5I/4Je6tpWv/sweNNd0LU9P1rRNa/bv/wCCqura&#10;NrOk3ttqOlatpWpf8FRP2xLzTtT0zULSSe0v9Pv7SaG6sr21lmtrq2ljnhkkidHbyj/goX/wTQ/Y&#10;Q/aB0b4mftI/GT9mH4T/ABC+O2neCNP06w+J3i/9nP41/tVaza2Xh9o7XRbaT4B/ADxj4N+K/wAV&#10;rfTra4nhg8K+AdZ0rX5lkNzHd+TbTq9b/ghz4d0Xwf8A8E5PAXhLw3p2n6R4d8L/ALR//BQrw7oO&#10;k6T8KvH3wJ0rS9F0T/goj+1Tpml6dpnwQ+K+sa/8Uvg3p9jY20FtZfCr4k69rnj74e20UXhHxjq+&#10;peItI1G8uAD9b6KKKACiiigAooooAKKKKACiiigAooooAKKKKACiiigAooooAKKKKACiiigAoooo&#10;AKKKKACiiigAooooAK+AP+Caf/JuvxG/7P8A/wDgrF/69N/bIr7/AK+AP+Caf/JuvxG/7P8A/wDg&#10;rF/69N/bIoA+/wCiiigAooooAK8n+PR+LI+BnxoPwEXS2+Og+E/xFPwWXXPsH9iN8WR4P1j/AIVy&#10;NY/tRhpf9lnxh/Yw1D+0ilh9k877WRbCRq+KP2mHtNK/b+/YC8S2Xgf40azeWk/xl8O+MvGPgn4R&#10;fHXxz8OPDXhnxl8PNf8AD/g238eeMPBXhDXvhb4Mhu/Ht1Cbm/8AFmq6PdaVa/Zdb1+60/w3a22o&#10;p8mfsa/CXxbq37UvjzRPiH8LfiQR4i8A/wDBQTwr+3tqnxS+HXxMsfhF8efFHxC/a98H3P7I0Xhn&#10;WvH2kw/Dj4veGLb9nAfGCx8KweBNT8W2Hw1+DfiXw58MvF0Wjz3WlaPYAH6S/sUfFLVPir8ItZvf&#10;E3iz4neJ/HPgr4ofEH4Z/EOz+MHhT4SeEfH3gzxt4I1ZdL1nwZq9n8CrrUvhVqdvpy/ZtS0nX/CG&#10;ueILDV9J1eyuJNXluhPaWnnv/BWL/lFl/wAFLP8AswD9sj/1nX4j19lfD34b/Dz4SeE9N8B/CzwL&#10;4P8Aht4I0d72TSvCHgTw3o/hPw1p02p31zqepz2eiaFZ2GmwXGp6neXepajcR2yzX+o3d1fXbzXV&#10;xNK/8e//AAW7/wCCOX7PnwR/ZZ/aE+PXw3+O/wC2dovirUPh/wDtHfEDxD4d1bRP24/2vvAPii4s&#10;vh14q8Znwrqf/CjPHnhjwD+zP4PvdRD2N78Uv2gbDxV8FNA0WeT/AISTQLrRdK1SC4AP7PaKKKAC&#10;iiigAooooA/Hj9tP/gnB8WP2mvj18Rvjh8NvjFoPwS8YXPwn/ZF8B/CD4jWNpq2seNfBmo/DbxD/&#10;AMFB/B/7R5vNKS007T4bDxj+z7+2/c6V8NryDX9XWP4m6NBrfibw7ZWHhTRrjWvNfBn/AAR/0z/h&#10;ePgLUPibpXw31v8AZm8C6n/wUSS2+EXhvxv8T9Eh1Hwj+1R42/Y/1H4N+CvEfhnRtN8MeH/G/gvw&#10;94L+APjXSPiT4B8aavrXgptQvPBD2ej+MzC+o+G/0u/bX+JHxW+DX7J/7Qfxk+C198P7H4gfB/4R&#10;fEP4q6V/ws7wl4i8beEL+L4c+ENa8Y3ujX/h/wALeOfhxrMs2t2+jHSrS+g8WWcelTXa6nNZ6rHa&#10;tpl343+1b+0N8cPhR+yh8MP2gfhlc/C6DV73xZ+y/afEPSPHPgzxT4ns9Y8OfHD4p/C34aeILLwY&#10;+g/EPwW/hXXtPPxDn1nSNd1w+NNNtv7LisbzwxqX2t7m3AOQ+Fv/AATi+HugftM/tZftAePPDvhe&#10;+uPiR8Zvhp48/ZkTQNd8TXdp8C9D8CfsYfAH9mqLX9C+GOuWcfwi8BfFrSfEPw48bt4Z8a+FfDOu&#10;a7B4DvfCdhc+JoYLdvCmg537In/BO/xF+yN+0n4q8e6D+0D8TviH8D5P2W/g98DvBvg34jX/AMM7&#10;/wAVL4o8F/FT48+PfFGs+Lbnwb8DfANxrFusfxM0vV9D8W3njHWPGvizxr4t+LGsfEs65cz+GdTi&#10;/Qz4l2HxL1PwPr9j8H/F3gTwH8R54bUeGPFvxL+Hmv8AxX8D6NPHqFpLfTa/8PvC/wAUPgxr3iOG&#10;40lL+ytYNP8Aib4Vey1C5tNUmuL+2sZ9I1D5L/4J/wDxd/aH+Onwu8b/ABK+OHin4L+PfCeq/FLx&#10;JpX7PHxF+C3we8cfBDR/ih8G/DdrpmhR/E+98D+Ovj3+0RewaX4z8d2PjS9+G+sad48k07xj8KIP&#10;BHj+3sbWPxfHZWQB930UUUAFFFFABRRRQAUUUUAFFFFABX4Y3P8AwSG0uf4d63qX/CIfAb/hpbUP&#10;+Cpo/bcs/i6x8Q/bofhB/wAPR7H9sQ+GZPEA8HNrCfEE/s929x4B/sePSn8Nf8JxIvh//hLR4WZv&#10;GKfudXxV+1J8Z/jH8Hviv+xnp/gq7+G0nw1+OX7R9h8Cvibo/ibwf4m1bxy1vrnwt+K/xA03XPA3&#10;i3TfH+gaB4YfTbr4aw2GoWmu+CPG39sW2sym0l0KaySa6APgD4y/8E8/2jvjXe/t1at4b8Hfs8/s&#10;uXn7Vn7FP7YH7OXi/wAP/DP46fFDx34A/aY+NXxl8LaR4R+A/wAf/jd4Ru/2f/h1oPw28RfDHQbb&#10;xNYeKPGnhTQviP8AE/xFaePb/wANahrXiPw94G8PS+IfcPiZ/wAE5IfAq/s0/Fn9jnQfh94f/aE/&#10;Zv8AjdH8ZtaHxa8YePdRsf2j4vEPwN8Z/s7/ABC8K/Fj456xpHxZ+Laa1P8AD3xtNJ4C+Ims6P8A&#10;EO88J3/h3StLHhubRNQvUt+C+Pv/AAUe8Z/BP9qTxD4H17xx8BPB/gTwV+1L+yN+zXB8APGPhnxD&#10;L+0h8bfCf7VMfwd0M/tIfCnxVY/FOx0+LwJ4F+IfxmfwzJpEfwa8WWl0vwN+MGnan4qsde1bQLfw&#10;x9mft5/Gf4x/s+fBLS/ix8H7v4bRzaN8X/gP4V8Z6X8RfB/ibxYNb8HfFf43fDr4RataeFZvDnj/&#10;AMCL4Z8TWMHjuTWtP8QaxH4u0qCXTI7O58KX63pntQD374P6t8btb8N6hf8Ax58CfDL4c+KpNeuV&#10;0Xwz8LPif4m+LmjweFF07SvsNzrfi7xR8Kfg5cHxPcaq2tfb9K0zwlcaNp1lHpiWniDWZnuLhfV6&#10;KKACiiigAooooAK+AP8AgrF/yiy/4KWf9mAftkf+s6/Eevv+vgD/AIKxf8osv+Cln/ZgH7ZH/rOv&#10;xHoA+/6KKKACiiigD//T/v4ooooAKKKKACiiigAooooAKKKKACiiigAooooAKKKKACiiigAooooA&#10;KKKKACiiigAoor4An/4KZfsu/wBseLtG0bR/2v8Axx/wg/xA+Ivwt8QeIPhb/wAE4/8Agol8W/An&#10;/Cd/CTx34i+GPxI0LQviP8Mf2WfFvw/8Xf8ACJfEDwl4m8J6nqfhPxNrej/2xoeoW1tqFz5DuoB9&#10;/wBFfAH/AA8r/Z1/6Jz+3/8A+Knf+Cpv/wBBxR/w8r/Z1/6Jz+3/AP8Aip3/AIKm/wD0HFAH3/RX&#10;wB/w8r/Z1/6Jz+3/AP8Aip3/AIKm/wD0HFH/AA8r/Z1/6Jz+3/8A+Knf+Cpv/wBBxQB9/wBFfAH/&#10;AA8r/Z1/6Jz+3/8A+Knf+Cpv/wBBxR/w8r/Z1/6Jz+3/AP8Aip3/AIKm/wD0HFAH3/RXwB/w8r/Z&#10;1/6Jz+3/AP8Aip3/AIKm/wD0HFH/AA8r/Z1/6Jz+3/8A+Knf+Cpv/wBBxQB9/wBFfAH/AA8r/Z1/&#10;6Jz+3/8A+Knf+Cpv/wBBxR/w8r/Z1/6Jz+3/AP8Aip3/AIKm/wD0HFAH3/RXwB/w8r/Z1/6Jz+3/&#10;AP8Aip3/AIKm/wD0HFH/AA8r/Z1/6Jz+3/8A+Knf+Cpv/wBBxQB+MH/BHX9iL9i/9pTxV/wWZ8c/&#10;tF/sifswfH7xvpP/AAXe/wCCiPhPS/GPxr+AXwp+KnirTfCtjqPwx1ex8NWHiHx14S17V7Pw/Z6t&#10;ruuapa6Nb3cWnW2o6zqt9FbLc6jeSy/s/wD8Onv+CWX/AEjT/YA/8Q3/AGdP/nb1+IP/AARJ/bh+&#10;C/w1/wCHuf8AwkXgv9r/AFH/AIT7/gt9+3x8S9C/4QD/AIJ7ft8/Ff7B4c8Vf8Ko/svTfGv/AAq3&#10;9mnxh/wrX4gWv2Cf/hI/hP8AEUeFfin4O32X/CXeDdD/ALR077V+33/Dyv8AZ1/6Jz+3/wD+Knf+&#10;Cpv/ANBxQAf8Onv+CWX/AEjT/YA/8Q3/AGdP/nb0f8Onv+CWX/SNP9gD/wAQ3/Z0/wDnb0f8PK/2&#10;df8AonP7f/8A4qd/4Km//QcUf8PK/wBnX/onP7f/AP4qd/4Km/8A0HFAB/w6e/4JZf8ASNP9gD/x&#10;Df8AZ0/+dvR/w6e/4JZf9I0/2AP/ABDf9nT/AOdvR/w8r/Z1/wCic/t//wDip3/gqb/9BxR/w8r/&#10;AGdf+ic/t/8A/ip3/gqb/wDQcUAH/Dp7/gll/wBI0/2AP/EN/wBnT/529H/Dp7/gll/0jT/YA/8A&#10;EN/2dP8A529H/Dyv9nX/AKJz+3//AOKnf+Cpv/0HFH/Dyv8AZ1/6Jz+3/wD+Knf+Cpv/ANBxQAf8&#10;Onv+CWX/AEjT/YA/8Q3/AGdP/nb0f8Onv+CWX/SNP9gD/wAQ3/Z0/wDnb0f8PK/2df8AonP7f/8A&#10;4qd/4Km//QcV8v8Axr/4OCP+CUv7NfirT/Av7Rfx2+L/AMAvG2reH7XxZpfg741/sN/t7/CvxVqf&#10;ha+1HVdHsfEun+HvHP7MmhaveeH7zV9C1zS7XWbezl0641HRtVsYbl7nT72OAA+oP+HT3/BLL/pG&#10;n+wB/wCIb/s6f/O3o/4dPf8ABLL/AKRp/sAf+Ib/ALOn/wA7evgD/iKN/wCCFH/R83/ms37Yn/0P&#10;tH/EUb/wQo/6Pm/81m/bE/8AofaAPv8A/wCHT3/BLL/pGn+wB/4hv+zp/wDO3o/4dPf8Esv+kaf7&#10;AH/iG/7On/zt6+AP+Io3/ghR/wBHzf8Ams37Yn/0PtH/ABFG/wDBCj/o+b/zWb9sT/6H2gD7/wD+&#10;HT3/AASy/wCkaf7AH/iG/wCzp/8AO3o/4dPf8Esv+kaf7AH/AIhv+zp/87evgD/iKN/4IUf9Hzf+&#10;azftif8A0PtH/EUb/wAEKP8Ao+b/AM1m/bE/+h9oA+//APh09/wSy/6Rp/sAf+Ib/s6f/O3o/wCH&#10;T3/BLL/pGn+wB/4hv+zp/wDO3r4A/wCIo3/ghR/0fN/5rN+2J/8AQ+0f8RRv/BCj/o+b/wA1m/bE&#10;/wDofaAPv/8A4dPf8Esv+kaf7AH/AIhv+zp/87ej/h09/wAEsv8ApGn+wB/4hv8As6f/ADt6+AP+&#10;Io3/AIIUf9Hzf+azftif/Q+0f8RRv/BCj/o+b/zWb9sT/wCh9oA+/wD/AIdPf8Esv+kaf7AH/iG/&#10;7On/AM7ej/h09/wSy/6Rp/sAf+Ib/s6f/O3r4A/4ijf+CFH/AEfN/wCazftif/Q+0f8AEUb/AMEK&#10;P+j5v/NZv2xP/ofaAPv/AP4dPf8ABLL/AKRp/sAf+Ib/ALOn/wA7ej/h09/wSy/6Rp/sAf8AiG/7&#10;On/zt6+AP+Io3/ghR/0fN/5rN+2J/wDQ+0f8RRv/AAQo/wCj5v8AzWb9sT/6H2gD7/8A+HT3/BLL&#10;/pGn+wB/4hv+zp/87ej/AIdPf8Esv+kaf7AH/iG/7On/AM7evgD/AIijf+CFH/R83/ms37Yn/wBD&#10;7R/xFG/8EKP+j5v/ADWb9sT/AOh9oA+//wDh09/wSy/6Rp/sAf8AiG/7On/zt6P+HT3/AASy/wCk&#10;af7AH/iG/wCzp/8AO3r4A/4ijf8AghR/0fN/5rN+2J/9D7R/xFG/8EKP+j5v/NZv2xP/AKH2gD7/&#10;AP8Ah09/wSy/6Rp/sAf+Ib/s6f8Azt6P+HT3/BLL/pGn+wB/4hv+zp/87evgD/iKN/4IUf8AR83/&#10;AJrN+2J/9D7R/wARRv8AwQo/6Pm/81m/bE/+h9oA+/8A/h09/wAEsv8ApGn+wB/4hv8As6f/ADt6&#10;P+HT3/BLL/pGn+wB/wCIb/s6f/O3r4A/4ijf+CFH/R83/ms37Yn/AND7X0/+yH/wXF/4JX/t3/GS&#10;y/Z8/Za/a18P/EP4yar4f17xNoXgXWfhz8afhXqPibTvDEEV7r9t4TvPjB8N/AOkeLPEGl6S9z4h&#10;ufCfhvUNU8VDwro3ibxWmjP4b8K+JdV0oA9g/wCHT3/BLL/pGn+wB/4hv+zp/wDO3o/4dPf8Esv+&#10;kaf7AH/iG/7On/zt6+/6KAPgD/h09/wSy/6Rp/sAf+Ib/s6f/O3o/wCHT3/BLL/pGn+wB/4hv+zp&#10;/wDO3r7/AKKAPgD/AIdPf8Esv+kaf7AH/iG/7On/AM7ej/h09/wSy/6Rp/sAf+Ib/s6f/O3r7/oo&#10;A+AP+HT3/BLL/pGn+wB/4hv+zp/87ej/AIdPf8Esv+kaf7AH/iG/7On/AM7evv8AooA+AP8Ah09/&#10;wSy/6Rp/sAf+Ib/s6f8Azt6P+HT3/BLL/pGn+wB/4hv+zp/87evv+igD4A/4dPf8Esv+kaf7AH/i&#10;G/7On/zt6P8Ah09/wSy/6Rp/sAf+Ib/s6f8Azt6+/wCigD4A/wCHT3/BLL/pGn+wB/4hv+zp/wDO&#10;3o/4dPf8Esv+kaf7AH/iG/7On/zt6+/6KAPgD/h09/wSy/6Rp/sAf+Ib/s6f/O3o/wCHT3/BLL/p&#10;Gn+wB/4hv+zp/wDO3r7/AKKAPgD/AIdPf8Esv+kaf7AH/iG/7On/AM7ej/h09/wSy/6Rp/sAf+Ib&#10;/s6f/O3r7/ooA+AP+HT3/BLL/pGn+wB/4hv+zp/87ej/AIdPf8Esv+kaf7AH/iG/7On/AM7evv8A&#10;ooA+AP8Ah09/wSy/6Rp/sAf+Ib/s6f8Azt6P+HT3/BLL/pGn+wB/4hv+zp/87evv+igD4A/4dPf8&#10;Esv+kaf7AH/iG/7On/zt6P8Ah09/wSy/6Rp/sAf+Ib/s6f8Azt6+/wCigD4A/wCHT3/BLL/pGn+w&#10;B/4hv+zp/wDO3o/4dPf8Esv+kaf7AH/iG/7On/zt6+/6KAPgD/h09/wSy/6Rp/sAf+Ib/s6f/O3o&#10;/wCHT3/BLL/pGn+wB/4hv+zp/wDO3r7/AKKAPgD/AIdPf8Esv+kaf7AH/iG/7On/AM7ej/h09/wS&#10;y/6Rp/sAf+Ib/s6f/O3r7/ooA+AP+HT3/BLL/pGn+wB/4hv+zp/87ej/AIdPf8Esv+kaf7AH/iG/&#10;7On/AM7evv8AooA+AP8Ah09/wSy/6Rp/sAf+Ib/s6f8Azt6P+HT3/BLL/pGn+wB/4hv+zp/87evv&#10;+igD4A/4dPf8Esv+kaf7AH/iG/7On/zt6P8Ah09/wSy/6Rp/sAf+Ib/s6f8Azt6+/wCigD4A/wCH&#10;T3/BLL/pGn+wB/4hv+zp/wDO3o/4dPf8Esv+kaf7AH/iG/7On/zt6+/6KAPgD/h09/wSy/6Rp/sA&#10;f+Ib/s6f/O3o/wCHT3/BLL/pGn+wB/4hv+zp/wDO3r7/AKKAPgD/AIdPf8Esv+kaf7AH/iG/7On/&#10;AM7ej/h09/wSy/6Rp/sAf+Ib/s6f/O3r7/ooA+AP+HT3/BLL/pGn+wB/4hv+zp/87ej/AIdPf8Es&#10;v+kaf7AH/iG/7On/AM7evv8AooA/lh/4LFfsRfsX/s1+Kv8AgjN45/Z0/ZE/Zg+APjfVv+C73/BO&#10;7wnqnjH4KfAL4U/CvxVqXhW+1H4navfeGr/xD4F8JaDq954fvNW0LQ9UutGuLuXTrnUdG0q+ltmu&#10;dOs5Yv6nq/AH/gvp/wA4V/8AtP8Af8E5P/eyV+/1ABRRRQAUUUUAFFFFABRRRQAUUUUAFFFFABRR&#10;RQAUUUUAFFFFABRRRQAUUUUAFFFFABRRRQAUUUUAFFFFABRRRQAUUUUAFFFFABX53/8ABRaHxR4a&#10;8Jfs9fHzw18eP2ef2f7f9l79oab4w+KPEn7U3jLVPAfwU8S+G/EH7O37QfwCm8JeKfEel6npDW1x&#10;/a3xt0fxZocF5d/Y7nWvCVjGInuxaFf0Qr8zf+CoFt8JtD+GnwO+MvxM/aZ+Fv7K2vfAT9oDTviD&#10;8HPiB8b/AALb/FX4Tav8UdV+FPxY+HcHhfxj8LW8U+B9V8YwDwV418aeLLK48KeMfCfirwZdeEx4&#10;7tPEGn6N4c15ZwD5R/4Ja/Dn9nTU/Gfgf44/sp/tp/C79p3xNJ8GviBoH/BQ/W/h3+0F43+K9r8Y&#10;/wBpn4ga/wDCbxh4T+K8nw+1zxp4n0z4eQ6Bq3h3416Z4MuLjT/DV/Y/D/xdp/gzTbLVdH06E+Hf&#10;3gr8M/8Agn14X/YxuP2iNEt/gp+1t8O/jl+0j8C/B37Zdt8e5/AHw0tPAFr8W7/9pf8AaS+HnxW8&#10;aa54WubK4utAuvhB8D/ihomp+CvD/hXwP4j+JmjeENZ8YW2n+I/Gtv4xi1iXxd+5lABXzx+1N+zt&#10;pv7VXwW8T/A7XfiT8Sfhb4d8YyacniDxB8Kh8OB4rvNM0+8jv/7ESf4ofDn4oeHrWwvL23s7i6uL&#10;Xw5DrIayhjs9VtYJb2G6+h6KAPhrxx+wh4K+IXxb8G/FvxN8WvjFdXWk237O03xN8HQt8J7Pwb+0&#10;F4p/ZQ8d638U/gJ47+K1rafCiDWNN8UeCfiZr1x42mHwh1r4W6B4h1HS/DOk69oV94U8NaV4eg+5&#10;aKKAPH/j9/wmn/CmviF/wrv/AIXB/wAJt/wj83/CN/8ACgf+FBf8Ll/tHz7fZ/wr3/hqX/jHv/hI&#10;PL8zyf8Aha3/ABSvkfaPtH+k/Za+IP8Agj3/AMJH/wAMRRf8Jh/wsD/hLf8Ahr//AIKYf8JT/wAL&#10;Y/4VZ/wtP/hI/wDh5X+1v/bf/Cy/+FF/8WS/4WB/af2n/hMv+FO/8Ws/4SL+0v8AhXv/ABSX9kV7&#10;R+3N8SPHHgn4W23hzwf+yp+0/wDtTWfxHuL/AMNeJ9L/AGUfi54f+B3xH8D6XDbRX0evxfEq8+Nv&#10;wG8YeGPttwgsLTU/h541t/EUMolSR7azmd38H/4IyiYfsG6QLnwn8QPAVwP2r/8AgpGJ/A3xY8Z3&#10;/wASPin4LmH/AAUi/ay83wn8SviFqni3x/qfj34geHH3aP4y8aaj488a3/irxHZ6lrl54s8Rz3z6&#10;zegH5Qf8FXPF974M/b9+LnjP4yaR+x78SPB3w9/YL+EviT9j39mz9sr4ST/Fmz/ad+Kdx8ZPi3F8&#10;ZfhH+ypBe+OvC+g+Fv2lfGd/a/BTwnf+IbDwt8TvGVjb6t8Htvg8+ErnXLh/ur9oz4h/speAv+C0&#10;f/BPi+1zx98DfAv7QHjP4D/tU+AfF+na/wCP/AekfFLUJPGM37Odh8B/Aeq6dda8NZluPFmuyeM7&#10;H4Y6BBE6+Ltai8Rp4Vi1W8jvSv7ey21tO9vJNbwTPazfaLWSWJJXtpzFJD59uzqWhmME00PmxlX8&#10;qWSPJR3Wp6APwa/4LI/HD9ivx1+xPd+M/FPxV+Bd7q/wo/bR+BvgPwRrXjPxf4Z0a68LfGv4P/tg&#10;fCLQfjloXhb/AISa+00yeMvh34V0zxvD41bSVubrw/4ZsvEl/dTW2kQ6hcJ+5PhjxP4a8beGvD3j&#10;PwZ4h0Pxd4P8XaHpPifwp4r8MatYa/4a8T+GtfsLfVdC8Q+Htd0q4utL1rQ9a0u7tdS0nVtNurmw&#10;1Gwube8s7ia3mjkfcooAKKKKACiiigAooooAKKKKACiiigAooooAKKKKACiiigAooooAKKKKACii&#10;igD+eH9m/wCIH7Cfx2/4K5eMfEX7NPi39lP4KeO/2e9c/ai+FHxR8KeC/Enwx8N/tWftw/HbxRfa&#10;LqHxl1rx18PtGv7P4ha/8E/gRrfhrWLzRvF3jjT9a1bxf8SI9c1rwlD4Z+HXhG11z4kaX7EXwL/Y&#10;a8IftD/tjf8ABS74cfA74Bfsr/s8fsw2Hxw/Zd+Hniz4c/DLwn8L9K8S+HvgtrK6v+2f+0t4+1Tw&#10;poun/wDCT6P/AMLH8C3vws8AT3M2o2vhzwl8HPGvibSiJPirqkMH9BlFAH8m2ufE+CD/AIKlfGr4&#10;ifEKw/Y4+OvxA8S/trfsDeFf2Tfgp8ZPhQ3jT9qnVf2UPiL8OPgg2l/tAfsT/EfWvH+m6f4B8B/B&#10;vxNrnxp+OHjS98M/DPxFZXXiXwJ8Wx408YeEdSs/D1xa/wBZNQNbWz3EV29vA91BHNDBctFG1xDD&#10;O0TTxRTFfMjjmaCBpo0YLI0MRdSYkKz0AFfAH/BNP/k3X4jf9n//APBWL/16b+2RX3/XwB/wTT/5&#10;N1+I3/Z//wDwVi/9em/tkUAff9FFFABX5Pf8FY/hn8BfH/hf9jnX/wBqaPTpv2cvhH+2GPiN8XYt&#10;Z8AfFXxxo8eiXn7Jf7WHwx8OarqOp/Crwj4ouvhcPDPxB+JHg3xXYfFzxdqHgPwr4F1jQtNvrbx9&#10;ofjWbwdb6h+sNfnd/wAFLP2jvip+zb8FfAOqfBbXdN0T4ifFH41eG/hJogT9nv4m/tUePNSh1rwb&#10;8QPFmsQ/CL4E/C/xX4G1Lxz8RNG0XwVqHi9IfEfi3RvB+k+DvDXjHXdXGsXGm6f4e1cApfsTeDPG&#10;emas/i/4T/8ABQbTP20f2Gtb8H3ln8MNE8Ux+EPjD8TfA3imPVNEutKXSv2vvBPiqO5+K/gWz0KT&#10;XtNm0z4r+FvGXxRS4m0C81L4s6x9kvbe7/R6v5yf+CTtl+xNqn7X/wAUPjH8OtT/AGrvit+098ev&#10;gz4u16H9rX4y/CXwz+z98Cf2ofhV8PPiX4H8OfFHU/gB8NfhPonw58AaxafDb4k+IvAWg6z4h8f/&#10;AA0l+Kljba3pf9n+OfEfhrXr7UtU/o2oAKKKKACiiigDx/4/f8Jp/wAKa+IX/Cu/+Fwf8Jt/wj83&#10;/CN/8KB/4UF/wuX+0fPt9n/Cvf8AhqX/AIx7/wCEg8vzPJ/4Wt/xSvkfaPtH+k/Za+IP+CPf/CR/&#10;8MRRf8Jh/wALA/4S3/hr/wD4KYf8JT/wtj/hVn/C0/8AhI/+Hlf7W/8Abf8Awsv/AIUX/wAWS/4W&#10;B/af2n/hMv8AhTv/ABaz/hIv7S/4V7/xSX9kV9MftT/s/wDxR/aA0Dwro/wu/a4+OH7JF/4f1i81&#10;LVPEXwP0f4Q6xqvi6zurIW0Oi65H8Xvhx8R9Oh0+xmU31tJo9jp161yxW4upYMRL87/8EkfDWr+D&#10;P2N77wf4g8a6/wDEnXvCn7Z//BTzw1rfxE8WQaJa+KvH2r6F/wAFM/2u9L1Pxr4mtvDWl6J4ct/E&#10;Hiq9tZtd1mDw/ouj6JDqV/cx6TpWnWCwWcAB+l9FFFABRRRQAUUUUAFFFFABRRRQAUUUUAFFFFAB&#10;RRRQAUUUUAFFFFABRRRQAUUUUAFFFFABRRRQAUUUUAFfAH/BNP8A5N1+I3/Z/wD/AMFYv/Xpv7ZF&#10;ff8AXwB/wTT/AOTdfiN/2f8A/wDBWL/16b+2RQB4x8fP2oZ/2LP22vG/xN/aB8PftN63+zF8X/2b&#10;PgP4J+F/jD4Q/Cj4x/Hz4W/DP4sfDH4iftI638WNM8dfDv4NaF4417wT4w+IugfEb4Qvofj+48GS&#10;2fjPS/CQ8LzaxYf8IMkV76l/wT08e/Ez4xQftV/HLxN4Q+N/w++EHxm/aVTxj+zN4K/aI0jxF4V+&#10;Jml/CjTfgF8C/A2vaynw/wDFdzJ4h+GXgXxr8YPCHxL8Z+CPA2tWek6nFYa7deKpdJ02z8WWWnWn&#10;wl/wVA/4J6ftY/tI/tH3X7QfwT0n9lfV08D/ALO3wr0D4BfEP9oH9o79oH4PeJ/2Sf2gPht8VPjR&#10;8R/FXxu8A+FfhZ8EPiX4P8RW/jLSfEvwg0jxXdeIPEnh+81jw98NdR8H6nBH4c1WW5uP0k/YT/aa&#10;8VftQfDz4ieIvGnif9kPxT4j+H3xb1n4ZandfsXfHvxV+0Z8LdOutJ8J+DPEM+ja54+8VfCj4SSW&#10;/j7T5/E8q674c0jRtZ0zSbCTRjNrzazc6ro+jAH27RRRQAUUUUAFfjB/wXo0D+2v+Cbn7VNx/wAK&#10;m/af+JX9i/sv/tT6n/a/7PP7Qv8AwpDwr8NvI+A3jN/+E1/aD8Of8NOfs+f8Lt+D+meX9q8Q/DD/&#10;AIRb9oD+3NOtNTsf+FQ+If7Q/s7Uv2fr+dn/AIL4fs7/ALFsH7KH7Xn7QPx8/aM8f/CD4v8Aib9k&#10;j4+eGPgn4J1H9uD4n/BP4cfFj4leEvgl4zu/BngLw58B4fin4X+HnxW8QeINVfTbDV/A9r4S1+88&#10;dRXsek6zpeqwX/2eUA/omooooAKKKKACiiigDw79pL4HWv7SnwP+JPwI1P4ifEH4X+H/AIreE9d8&#10;CeLPE/wwT4et4xfwh4q0q80LxRomnTfE3wB8S/DFlHruiahe6Zc6h/wi0usWMVwbnRdR0rUYoL2L&#10;wr4sfsQJ8Yf2ZvAv7MXiT9p79o/TtB8F6x4D1i8+I2gWP7M1v8TPG/8Awq/xrovj/wCHuneLG1P9&#10;m7Vvh1b2HhfxD4Y8KvAfBXw68Hahq1p4ds7bxHqGsi/159X+5qKAPln4lfs4XnxQ8H/EX4b+Jv2i&#10;f2i7bTPiz+zPd/s963feGr34Y+Hr7SJZ7XX9K8TfHfwxqej/AAet9M8LfH3xTZeMFtrrULeKLwFa&#10;RaDo914K+F2gy6PqVxce/wDgnwb4a+HXg3wj8P8AwZpVtoPg/wAC+GNB8G+FNCslKWejeGvDGlWm&#10;iaFpVopJK22naXY2tnApJIihQEnGa6eij+nr+X+WvfyiBRRRQAUUUUAFFFFABRRRQAUUUUAFfJH7&#10;TP7J3/DS/iD4J+IJv2gfjn8GpvgL8RYfiv4Q0/4RWnwDn0/UfH1p4c8T+EdO13xJ/wALh+BPxe1C&#10;8GneG/GfijS7fS9Mv9G0aZdXe71CwvdRstMvbD63ooA+Ufij+ylpvxo+KPg3xt8TPix8S/E/w8+H&#10;/j3wL8VfCX7Ps2nfCax+F1h8SPhrNZav4J8TXutab8MLT4w63D4d8a6Xo3xL03QNX+KN5oaeP9G0&#10;nVLmyudI0nSNC0/lPjz+xc37Qfwk1r4O+Kv2oP2lNB0LXPjTF8ZrrXPDT/s+XXie3OjfE7S/i14D&#10;+GWn3Xjf9n3xno9l8M/hr4r0Dw7H4RtItD/4TO40bQrLSvGHjfxXDc6s+qfbNFAGR4f0290bQdE0&#10;jUfEGr+LNQ0rSNN02/8AFPiCHQbbXvEt5Y2cNrdeINbt/C2ieGvDEGr6zPE+o6lB4c8O6BoMV5cz&#10;Jo+iaTp629jBr0UUAFFFFABRRRQAV8Af8FYv+UWX/BSz/swD9sj/ANZ1+I9ff9fAH/BWL/lFl/wU&#10;s/7MA/bI/wDWdfiPQB9/0UUUAFFFFAH/1P7+KKKKACiiigAooooAKKKKACiiigAooooAKKKKACii&#10;igAooooAKKKKACiiigAooooAK+AP+Caf/JuvxG/7P/8A+CsX/r039sivv+vgD/gmn/ybr8Rv+z//&#10;APgrF/69N/bIoA+/6KKKACiiigAooooAKKKKACiiigAooooA/AH/AIIF/wDOaj/tP9/wUb/943X7&#10;/V+AP/BAv/nNR/2n+/4KN/8AvG6/f6gAooooAKKKKACiiigAooooAKKKKACiiigAooooAKKKKACi&#10;iigAooooAKKKKACiiigAooooAKKKKACvwB/52mv+8AP/AMEUr9/q/AH/AJ2mv+8AP/wRSgD9/qKK&#10;KACiiigAooooAKKKKACiiigAooooAKKKKACiiigAooooAKKKKACiiigAooooAKKKKACiiigAoooo&#10;AKKKKACiiigAooooAKKKKACiiigAooooAKKKKAPwB/4L6f8AOFf/ALT/AH/BOT/3slfv9X4A/wDB&#10;fT/nCv8A9p/v+Ccn/vZK/f6gAooooAKKKKACiiigAooooAKKKKACiiigAooooAKKKKACiiigAooo&#10;oAKKKKACiiigAooooAKKKKACiiigAooooAKKKKACiiigAr42/bA8FfEfUn/Z6+Lvwj+Dtt8c/iB+&#10;zl8bdR+JuneAJPjFpXwav9S0TxN8C/jR8E/Ex0LU/EngTxh4U8Wa6mlfFd20zwb4n1z4U6RezqNY&#10;n+KWiHRF0HxP9k18L/8ABQL4RfEb41fBvwz4N+HXgjxl8SSPiZo+p+NfAPg79r3x1+xSPFngeHwt&#10;4zstS0XxV8Wfhr4P8WeN9X8H3erahoi6x8P9Dm8LP4jlFleX/iVdL0a+0HXwD5A/Yi+JP7Bnir9o&#10;T4S/s3fCnwp8XP2ZP2lf2E/2afi14M0b9i34o6DBo+q+B/gv8YPGnwMl8VeL7zxHoM3xD8CfEiGy&#10;8UfDbwVpOj674C+OXijSY5PEOt3Ov6dqWoXeh6jov7T1+S37D2peH/2cvijpH7Hupf8ABPv4RfsK&#10;6t8Rvht8QfjF8O7r4G/EnwV8VfCPxY074SeI/hn4d+JT+MvEumeAPhl49f4iaPf/ABm8Fak2o+Nv&#10;D2tnxPZalq19F4sur/Tr61r9aaACiiigAooooA4/x/4Z1rxl4N8Q+F/DvxC8YfCjW9a097PTfiN4&#10;AsvAGo+MvCNy0kTrq3h6x+KXgf4k/D651CNUaJI/FfgTxPpRjlkMmmPKIpIvhD/glPo2o+HP2S/E&#10;Ph/WPFniDx9q2g/tv/8ABUnRtU8deLLbwtZ+KvGmo6X/AMFPP2wLG+8WeJbPwL4a8F+CbTxB4juY&#10;JdY1m28HeDvCfhaDUby5i8PeGtC0lbPS7X7v8f8AgfRfiV4N8Q+BPEV74w07RPE+nvpupX3gD4he&#10;P/hR4ytrZ5I5Gk8PfEb4W+JfB3xB8I6hujUJq3hTxPouqxoZIo71IpZkf4Q/4JT+GdO8F/sl+IfB&#10;2j3PiC80nwn+2/8A8FSfDOl3nizxZ4p8e+KrrTtC/wCCnn7YGl2Nz4l8deOtY8R+NvGniCe2tYpd&#10;Z8WeMfEGveKfEeotc6x4h1jVNWvLy9nAP0fooooAKKKKACiiigAor8of29/+CmupfsweJ0+C37Mv&#10;7Onjr9uP9qLQfDNt8Zvir8DfhLqek2N78IP2cNDvIr3xj8Q/Hmv6nKNP0vxZ4j0C21XTfgj8MkW4&#10;8afFTxYIINA0a9sLeQ3Xc/Fj/gof4fk/4J9+P/2+P2U/CUf7QHw40n9j/wCN37VPgzxTceIdC8Ne&#10;ApJfg94c0/X3+GXjmNtUn+Jej+PtZhPi9I9D0TwBrGn6Hqnwu8c+E/iB4m+H/ie58HWXiYA/SWiv&#10;wz0z9pX/AILa+Lfg3p3x40H9mX/gmrofgLVPhlafF+ys5/2hf2zPir45vPB+oeFY/GFrYaJ4D+Dv&#10;7HHiPxb4w8Yvo8qLY+FPBWi+INe8Sao8WieF9M1XVbuytbi/qfxK/wCC7d3o/wAUbnwPpP8AwSB8&#10;d+LfhP8A2hpPiX4ZfDvxz+0r418dJ46h8C6H8R9G+HEyeLNS+DvhLwv4/wDFHhLxd4K1nw7oPxI8&#10;WeAtHn0fxp4R8S654s8OeEvEFtr8AB+3tYHhrxLp3izTrnVNLtvEFrbWviDxZ4ali8S+E/FPgzUW&#10;1HwZ4p1nwfrFzbaP4w0bQtWvNAvNW0K+u/Cfiy0sZ/C3j3wtPo3jnwNrPiPwT4i8PeIdU/J8+F/+&#10;C9mpfJcfGr/gkn4UifkyaT+zn+174rvYSn3Qk+q/tMeHbOZLggCRX02J7dSRHJMwDtxGgfD7/gtj&#10;478YePtCg/4KM/8ABN/SNP8Ah/ceGvD3iIfDX9jH4geOvFfhb4l6zocfjXXfh/478I69+1TDH4J/&#10;sn4ceK/hJ468I3Oo+Jb7xL4v0L4iR6lqfhTw1oVt4Z1zxyAfttRX4hXn7Pf/AAV88R/8JHpfw/8A&#10;+Cy37PHi7xZ4G8f+C/BPxH8PaB+wP8L/AAm3gNNX/wCEB8X+LLXXbib4xfHHUNE+I+kfBXx1p/xP&#10;8IeBfEWgadB48i1jwBpl9rPw/wDC/jqH4l6Rr+If2Q/+CjfgbwXrnjL4pf8ABejx94P8IeBfDGp+&#10;J/HHjy6/Yo/YF8CeGtB8N+G9Kn1TxR4t8Wa74v8Ah3rmieHNC0jSrG81rVdWnutL0zRLOG9vby4S&#10;xgH2cA/aaivxJ8G/8E7f2jPiRa6Z8XNK/wCC6f7d/wAQPDHxM8EeCrzw/wCJ/hda/sZWXw58UeAh&#10;HrHinwX4p8A2/h/9nzXvAMX/AAklp4zn1K4+InhCxXUfiD4cPhW01rWdb0Twx4Pj0bY0b/gmJ4s8&#10;U6j4ssNQ/wCCtv8AwWUvtR8H+ILbw7rsl58TfhP8MdCu9XvfC3hrxi114KvbL9kDwlpfjbw02k+L&#10;NKs5fEfgvVfFfhPSvFFp4k8Ctrdl448G+M9B0MA/Z6ivxh8J/wDBHW6Twr4as/ij/wAFNv8Agq/4&#10;68a23h/RrXxrr/hP9t/4u/Cfwt4h8TW+nW0eu6r4a8I+HtZ1LWfBugX+spd6ho3h+68deLNZ0fTp&#10;rbR9X8Y+Kntp9SvdC9/4Im/s/X0lhqE37Vv/AAVBPibSb3+0tI8ZS/8ABSP9qq+8SaVqL2d5Z3F9&#10;YTan49vtMgurtbtpLqUaWWmMYt2AsJ72zugD9jqK/Hpf+Caf7Wfw9BP7Pf8AwWS/bu8NIC0kek/t&#10;HeGv2Z/2udEWQ5C28l149+DXhrx7Lp2zAaNvHq6oWDPHrEJZQko+H3/BdL4bf6L4a/aS/wCCbf7U&#10;unRAOLn4yfs7/Hv9mTxZdtz+5k1n4Q/Fz41eF7FAD808fgG9eUopSGAM6qAfsBRX4w+Jf2m/+CwH&#10;h7TrbSvG/wDwTE0vxE+m+IPCes6j48/Yt/bn+AfiW/1jSfDfinRtf1zw3b+Bv2u/hB8KUi8P+PNJ&#10;0nUPBfilLS/PjS38JeJdTn8BeIvB/jyDQvF2gniX/gql8OZ9OttG/aq/4Jo/8FKfhboek+IPCfim&#10;9u/iB+xHeftB/DfQPFvw/wDFWj+NvBniyLxF+zhrv7QGjx3vgzx74d8P+LPBPiZray1TR/FGiaD4&#10;k0Uafq2n2NzagH7PVz9t4s8LXninWfA1p4l8P3Xjbw74f8NeLPEHg+21nTp/FOheFvGeo+LNH8H+&#10;JdZ8PRXLatpfh/xXq3gLxzpfhrWb20g07XdR8GeLLHS7m6ufDmrxWn5k+Ef+C4H/AASf8W6qmgz/&#10;ALb/AMHvhzrzhS2hfHyTxP8As2azbZO3F3pn7QPh74a3loRIGi/0mKEGaOWFS0kTov3/APDb48fA&#10;74z2iX/we+M3wo+K9jJEs8d78NfiJ4Q8dWjwOnmJMlz4X1nVoWieMiRZQzIyfMMqQygHq9FFFABR&#10;RRQAUUUUAFfAH/BNP/k3X4jf9n//APBWL/16b+2RX3/XwB/wTT/5N1+I3/Z//wDwVi/9em/tkUAf&#10;f9FFFABXzh+0v+yb8DP2vPDHgvwl8dvD/izW9L+Hfj6H4n+B73wN8W/jB8E/FXhnxzD4M8afDz+3&#10;NK8c/BDx58O/G0Bn8E/ETxr4bvtN/t99I1HTfEF5Hf2Fy6W8lv8AR9fGH7Zd7+03dWfwD+H37Mvi&#10;m5+GGo/Fr44v4J+J3xwsvhRbfGi5+DHw50/4NfGD4gW/iceCtVmt/DUEPij4i+CPAHwvl8VeKmuN&#10;C8Ot48ikksJ7+6sLi0APk3/gmp+xh+yh8LNf+Ivxf+EXwt8Y+CfGnwo+Jv7Uf7JXhCbX/wBpb9qn&#10;40aHo/wq8O/GfSbXVrbQvCnx3+NXxK8K+FtR8aal8LfBOu+Jr7wxo2lXVxfaLbwQTQ2DS20v7A1+&#10;UPwH+N37cJ/bM+Gn7Mnx5+EWq6L4W8Gfs7ftM+LPi58ffAHw3Nv+zR+0H45tPiX+ytpf7O3jzwJ4&#10;yll1zVPhp491fwnrn7Qc3xD/AGfvEeuR6zoeu299qFhqHxD8F6d4Q8b3H6vUAFFFFABRRRQB4/8A&#10;H7/hQX/CmviF/wANSf8ACn/+Ge/+Efm/4Wt/wv7/AIQv/hTX/CK+fb+f/wALC/4WJ/xRH/CP/afs&#10;vnf8JH/xLvP+z7/3nl18Qf8ABHv/AIVZ/wAMRRf8KL/4V/8A8KS/4a//AOCmH/Cnf+FT/wDCO/8A&#10;CrP+FWf8PK/2t/8AhXv/AArT/hD/APikv+Ff/wDCJf2R/wAIb/wi/wDxTv8Awjv9m/2J/wASz7NX&#10;6f18Af8ABNP/AJN1+I3/AGf/AP8ABWL/ANem/tkUAemfHX9tn4Afs8+OdC+FvjXUfiT4p+KviHwl&#10;efEGy+FnwO+BXxv/AGjPiRZ/Dyw1X+xLv4geIPBXwF+H3xG8QeF/BY1lZtHsPEfiSx0vTde1u1u9&#10;C8PT6rrVtLp62fBf7bH7M/j745+E/wBmfw78RLuP48+N/wBmrw/+174b+F/ibwB8TPA/ie7/AGff&#10;E3iZ/B2l+M7238b+DvDtvomrL4kil0rV/h3rtxp3xN8OTRSzeIvB2lW0Tzr8U/ELwH+0p+zZ/wAF&#10;Bv2gv2rvhr+zh4y/al+HH7Un7MXwN+FkbfCrxH8FNL+J/wAE/in+z94g+L9xo+n6novx0+LXwd0T&#10;U/hJ8RtP+K9rqd5qnhXxNquq6T4s8OynXvDdro8kOvV8CfGL9hT/AIKe/GX4lfDf9szw9p/w/wDh&#10;b+3l4Q/YT/4J/fDa68d6p4k8KR+CF+MGuWH7f/gH9u/wLFpvg/XdelGj/DSD9pf4ZfGrw0YI18J+&#10;LfFvw/8ABWl+DPE2qXWlao+mgH6i6v8A8Fif+CeOk6Np3iKH42+K/FOh6pr37Qvh+DU/hv8As5/t&#10;P/FW0tJf2U/EHg3wt+0Hr+sy/DT4MeLP+Ef8BfDXW/iD4MttT+JmvDTvh3qdvr9nqXh3xPrGlrcX&#10;tv8Aov4V8U+HfHHhfw3418IazYeIvCfjDQNG8UeF/EGlXCXWl674d8Qafb6toms6bdRkpc2Gqabd&#10;217ZzoSk1vNHIhIbNfzK/BT/AII3/E7w58YPhd8KrnTvil8Ev2R/AMn/AAVR8B3uvfCf4o/CzRfE&#10;/iP4L/HzxR+xDpfwP8E6zqMMvifx3puj/FnwT8IfH+o69qXgex8L+P8Aw9e+EoY9f8TeDZ9fs7Hx&#10;D/S74C8DeEvhh4G8F/DTwDoVl4X8CfDzwn4c8DeCvDWmI8em+HfCXhLR7TQPDmhaekju6WWkaPp9&#10;lp9qju7rBbxhmYhmUA6yiiigAooooA5/w1q+pa7ptxe6r4W13wbdRa74o0iPSPEVx4ZutQurDw/4&#10;m1fQdJ8UW8vhLxH4p0pdC8caVptn408L293qdt4mtPDPiDSLXxp4d8IeMYdd8J6Gtz4U8L3nijRv&#10;G934c0K68Z+HdC8R+F9A8W3Gk2E3iXRPDPjC/wDC2q+LfDuk67Jbtqmm6F4o1TwP4K1PxFpFndQ6&#10;freoeD/C95qdvc3Ph/SJLTe6Dk9O+P6UpGeKrmak5R9xvmVot6Rlo43vezTtu9N7h+PqFFFFSAeo&#10;zz/L/P8AnrWB4atvFFrp1xF4u1jQtc1Ztd8U3Fre+HfDl/4XsIPDN34m1e68FaRcaZqXinxhcXWu&#10;+H/Bs+g6D4o8RxatZ6f4v8Tabq/i3SfC3gbS9bsvBPh5LXw3ptr4o1nxhDca62q67oXhzw7e2tx4&#10;o8T3fhmHT/C1/wCKdS0240jwVd6vP4N8P67dXPi/Vo/EXijQdB03xN4v0+08L6T4t1fXNL8EeCrL&#10;w90FU2rcq1T5W7xjfmS6PV2TbtZq+javpAE4Yex/Clrzf4p/GP4RfA3wrdeOvjX8U/hz8IPBNkSt&#10;54w+KHjbw14B8L2zBGkKT694q1PSdLify0Z9j3SsVBIBwa+I/wBnv/gpP+wB/wAFBPiR4z/Z/wD2&#10;dP2gp/ib40+G2l+CfjHqMPg2T4t/DK317w34a+JNqLDxD4J8cR2XgeL4pfD618ceF9P8O/ECLwfr&#10;Pif4c+KdJ1iT4f8AjhfEXhXxXrvh29StdczaV9WldpdbLS/pf7gP0k9efw9KQ4xz0pa8Cv8AxF4c&#10;utX034P/ABd8dm28car470XxL4JufDNl8TPgTpPjLyPG3xL+LXws+G3hDxZH4wuLP4qeOvC/w4+B&#10;msXPx7+HXhHx5rH/AAmPgrwv4n8V/FD4Q+Cfgh8WNN8CXV06bnd62jZyUYuclDXmnbSNo21u+vTV&#10;ge+cKPYfjS1z/iS18UXWnQQ+ENZ0LQtVXXfC1xc3viLw5qHinT5fDNp4m0i78a6Rb6bpvijwhcW2&#10;u+IPB0OvaF4X8RSard6f4P8AE2paR4s1bwv430vRL3wXr+Bps3gY/FDxhb6d4q+2fEmLwL8OpfF3&#10;gj/hP9X1H/hHvBU+vfFBPh/4r/4VZNr1xoXg3/hMtdt/iVpH/Cf6b4X0fVviV/wgv/CO61r3iSz+&#10;E+gad4USgnCUru6W0VJ21jFObslGL5rJ3b5lZpXTA78/571geG/Dem+FNOn0rS7jXbm2utd8U+Ip&#10;JPEXijxN4w1BdQ8X+JtX8W6tb2+reLdX1rVbPQrTVdbvLXwv4XtbyHwz4I8Mw6R4K8FaRoHg3w/o&#10;WhabwGrfEvUX8T3Wk+AdA0P4p6X4S12x8EfFm08G/ELwyvxG+GXjzxFf/B7U/Dun6z4L106T4eXQ&#10;tM+EnxM1X42/EKTV/iH4d+IukeA9I8GH4afCz4w6r8UdDs9L9dBPpjp/n8KcozhFc2inaXLzK+i9&#10;1uO60leLa1Urpyv7p/X9f1+TFoAxxRWB4VufFF54Y8OXfjbRtC8PeMrrQtJuPFug+F/Ed/4w8M6J&#10;4mm0+3k13SfDvi3VvC/gfVfFGhadqrXVlpHiLUvBXhC/1vT4bbU73wv4fubmTSbSLOzd1ZNLdX1v&#10;00bStv063vcDfooopAFFFFABRRRQAV8Af8E0/wDk3X4jf9n/AP8AwVi/9em/tkV9/wBfAH/BNP8A&#10;5N1+I3/Z/wD/AMFYv/Xpv7ZFAHy7/wAFUP8AgnaP2or/AEz9o3Wv2gYtP8EfAb4X67d+Kf2W/wBo&#10;3TfHnxJ/YK8c6d4Wl1/xhqPxH+JXwb+Gfjj4aeIL/wCImmaVdXmnw+MNb1L4m+HtO0bSNGWP4Sa3&#10;d2Myal9Tf8EyPBXxR+E/7FvwM+B/xW+Fvgf4bat8CPhz8O/hBoer/DLx3ZePPh78ZPDXgz4ceD7G&#10;0+N/hS5HhPwH4i8PWnxE1BtT1HUPCvjbwfovivSNbh1P7Y+tWVxp/iHVZv2u/wBoz9n3Tvh/+2L8&#10;CfixqfxA0u18F/sq+DfFnxNk8DeE7rxL4lu/BH7W+t/HT4EfDfRfhfpdhbave+Lfil4k8Z/Cbxh4&#10;f8P+FIdEnM+u6j4Ptx9tGtPFael/sgfH74ffHj4VyR+BvDvxX8C6j8HtV034PePvht8c/AWpfDb4&#10;ufD/AMWaJ4H8HeKLDRvGnhe/V7ZbrV/Avi/wb4w0zV9AvdV8N61oviXTr7SNTuI3kSAA+qqKKKAC&#10;iiigAr8sP+C0nxe8KfDD/gmP+3Vo3iTSfihqd38Tf2MP2uPA/hub4efBD40fF3StN1rU/wBn7x7a&#10;2158Qtd+E/gDxronwk8IRS3cLaj8QvitqPgvwDpFsl1ear4ls7SxvZ7f9T6+AP8AgrF/yiy/4KWf&#10;9mAftkf+s6/EegD7/ooooAKKKKACiiigD84PiR8SP20PHv7aHxV/Z0/Z0+Kv7L/wg8E/CD9mD9l/&#10;416pqnxr/Zf+K37QvirxZ4q/aF+K37Y3gW+sNPvvAv7Y37Muk+F/D/hfSf2ZdDuLW1uNC8Uajqeo&#10;+KNVmm1aztrO0sn6D/hXH/BU3/o8n9gD/wAVp/tF/wD02Oj4c/8AKU39sj/swD/gmn/60V/wVir7&#10;/oA+AP8AhXH/AAVN/wCjyf2AP/Faf7Rf/wBNjo/4Vx/wVN/6PJ/YA/8AFaf7Rf8A9Njr7/ooA+AP&#10;+Fcf8FTf+jyf2AP/ABWn+0X/APTY6P8AhXH/AAVN/wCjyf2AP/Faf7Rf/wBNjr7/AKKAPgD/AIVx&#10;/wAFTf8Ao8n9gD/xWn+0X/8ATY68f/4JNftm/H39sXwr+3JaftGQ/B+Txt+yH/wUf/aY/Yh0vxD8&#10;FPAvjT4beFfG/hX4A6d8OYrHxxqHg7x18V/jRq+ieIPEur+KNcvrrTrfx1qOnabpx0rS4TdXNjd6&#10;vqn6v1+AP/BAv/nNR/2n+/4KN/8AvG6AP3+ooooAKKKKACiiigAooooAKKKKACiiigAooooAKKKK&#10;ACvgD/grF/yiy/4KWf8AZgH7ZH/rOvxHr7/r4A/4Kxf8osv+Cln/AGYB+2R/6zr8R6APv+iiigAo&#10;oooA/9X+/iiiigAooooAKKKKACiiigAooooAKKKKACiiigAooooAK8A/ax+On/DL/wCyx+0t+0v/&#10;AMIt/wAJx/wzv8APjJ8dP+EK/tv/AIRn/hMP+FSfDrxH4/8A+EW/4SP+yNf/AOEf/wCEg/4R/wDs&#10;n+2/7C1v+yvtf2/+yNS8j7FP7/X5Yf8ABaTwB4r8a/8ABMf9urUPDfxv+KHwitPBf7GH7XHibxJo&#10;Xw80n4L6npXxb0Wy/Z+8ez3Pw9+IU3xY+EPxN1vTfCGrxW81nqN78KdZ+Gfj6K2vrptK8cabdpZX&#10;doAeof8ACx/+Cpv/AEZt+wB/4ss/aL/+lOUf8LH/AOCpv/Rm37AH/iyz9ov/AOlOV9/18O/t6ft8&#10;fCX/AIJ5/Dn4V/E34w+F/iL4r0P4u/tCfDP9m7w7Z/DTTfDWqatYeNfipH4gk0HV9ah8UeK/CFnB&#10;4Xsl8OXo1e7sb7UNWhMtr9i0a+3TGIAwv+Fj/wDBU3/ozb9gD/xZZ+0X/wDSnKP+Fj/8FTf+jNv2&#10;AP8AxZZ+0X/9Kcr3H9rz9p3wN+xh+zP8Zv2p/iXo3izxD4C+B3gq/wDHXinRPAtno9/4u1LStPmt&#10;4ZrbQLPX9b8OaNcag7XKGOPUdd0u2Khi10hAFfEXij/gsb+zlp/jb9iv4QfDv4d/HP47fH79uL4Z&#10;+BfjV4F+A3wh0DwDrHxA+FHwe8eeFNM8XWXxO/aAuvEHxH8M+C/hl4P0uw1RbfUtRl8WatJcXNhq&#10;cmh2+sWNmLuUA9s/4WP/AMFTf+jNv2AP/Fln7Rf/ANKco/4WP/wVN/6M2/YA/wDFln7Rf/0pyvhv&#10;9o//AIL3fB74HfFz9on4c/Dz9kH9tf8Aap8HfscXhsP2uPjj+z58LvD2vfCf4I6hZaW+teJdI1DW&#10;vEXjHw7c63rHgnSobu98YwQWthp2jW1jqFwdVuLXT724t/2E+AHx2+GP7T3wU+GH7QnwY8Qr4q+F&#10;nxg8G6L468D699kudPmvdD1y1W5gS9029jivdM1SykMthq2l3sUd5pmp2t3YXUaXFvIqgHy//wAL&#10;H/4Km/8ARm37AH/iyz9ov/6U5XxB/wAE+fH3/BSO1+A3j6Lwd+yh+xBrukN+2/8A8FNrm8vvE3/B&#10;Qb48+E9Rg8VXn/BSP9q+88daNbaXpf8AwTK8aWt34f8ADnjafxD4e8J+JpdYstR8aeFdL0bxjrHh&#10;PwDq+u33gXw7+71fAH/BNP8A5N1+I3/Z/wD/AMFYv/Xpv7ZFAB/wsf8A4Km/9GbfsAf+LLP2i/8A&#10;6U5R/wALH/4Km/8ARm37AH/iyz9ov/6U5X3/AEUAfAH/AAsf/gqb/wBGbfsAf+LLP2i//pTlH/Cx&#10;/wDgqb/0Zt+wB/4ss/aL/wDpTlff9FAHwB/wsf8A4Km/9GbfsAf+LLP2i/8A6U5R/wALH/4Km/8A&#10;Rm37AH/iyz9ov/6U5X3/AEUAfAH/AAsf/gqb/wBGbfsAf+LLP2i//pTlH/Cx/wDgqb/0Zt+wB/4s&#10;s/aL/wDpTlff9FAHwB/wsf8A4Km/9GbfsAf+LLP2i/8A6U5R/wALH/4Km/8ARm37AH/iyz9ov/6U&#10;5X3/AEUAfAH/AAsf/gqb/wBGbfsAf+LLP2i//pTlH/Cx/wDgqb/0Zt+wB/4ss/aL/wDpTlff9FAH&#10;8oX/AARJ8a/t9ad/w9z/AOFW/s0fsgeMft//AAW+/b41L4i/8J/+3D8aPhr/AMIr8U7r/hVH/CXe&#10;DfBX/CO/8E9fix/wn3w/0Py9P/4Rz4l66fhr4j8Vfar3+0/hP4O+wQf2l+33/Cx/+Cpv/Rm37AH/&#10;AIss/aL/APpTlfAH/BAv/nNR/wBp/v8Ago3/AO8br9/qAPgD/hY//BU3/ozb9gD/AMWWftF//SnK&#10;P+Fj/wDBU3/ozb9gD/xZZ+0X/wDSnK+/6KAPgD/hY/8AwVN/6M2/YA/8WWftF/8A0pyj/hY//BU3&#10;/ozb9gD/AMWWftF//SnK+/6KAPgD/hY//BU3/ozb9gD/AMWWftF//SnKP+Fj/wDBU3/ozb9gD/xZ&#10;Z+0X/wDSnK+79U1bStCsLnVtb1PT9H0u0VGu9S1W9ttPsLVJJUhja5vLuSG3hWSaRIkMsoDSyJGu&#10;WdEayLm2a2F4txAbNoBcrdCWM2xtjH5ouBMG8poDF+8EobyzH8+7bzQB8D/8LH/4Km/9GbfsAf8A&#10;iyz9ov8A+lOUf8LH/wCCpv8A0Zt+wB/4ss/aL/8ApTlfYOjfFb4X+I9F1PxJ4e+JHgHXvDuizLba&#10;xr2jeMfD2p6LpNw85tkg1PVbLUJ7Gwma5Bt1iup4nM4MQHmfJXUya7okN5pOnTazpUWoa/Hcy6FY&#10;S39pHea1FZW63d7JpNq8wn1KO0tZEubp7OOZLe3ZJZSkZDsAfCv/AAsf/gqb/wBGbfsAf+LLP2i/&#10;/pTleP8A7Qn7WP8AwUj/AGa/gF8cP2jPHX7E/wCxBq3gn4A/CD4l/GvxjpfhP/gpD8eb7xVqXhX4&#10;WeC9b8deIdP8M2Osf8EstC0i88QXmkaFd22jWmqa7o2nXGoyW0N9q2nWzy3kH6v18Af8FYv+UWX/&#10;AAUs/wCzAP2yP/WdfiPQB9/0UUUAFFFFABRRRQAUUUUAFFFcf4/svH+o+DfENj8LfE3g/wAG/EG5&#10;094vCnijx/4H1r4leDdF1UyRmO88Q+BPDvxD+E+t+J9PWISo+mab8RvCNy8jxyLq0axtFKAfnh8O&#10;/wBqn9vr442vxA8XfBT9kD9kDUfhl4X/AGgP2nvgX4a1j4pft+fGj4feO/EX/DMn7R3xU/Zv1nxT&#10;rvgjwn/wTf8Aiv4f8Lf8JT4g+FOq+ItM0TT/AIi+LvsGj6np8F3q0t6tykXoH/Cx/wDgqb/0Zt+w&#10;B/4ss/aL/wDpTlc//wAEp7bxVZ/smeIbTx1rPh/xH42tf23/APgqTbeMfEPhPw1qPgvwrrviqD/g&#10;p5+2BF4h1nwz4O1jxZ491fwn4f1TVlvL7RvDWq+O/Guo6Dp09tpd74s8RXNrLrF7+j9AHwB/wsf/&#10;AIKm/wDRm37AH/iyz9ov/wClOUf8LH/4Km/9GbfsAf8Aiyz9ov8A+lOV9/0UAfAH/Cx/+Cpv/Rm3&#10;7AH/AIss/aL/APpTlH/Cx/8Agqb/ANGbfsAf+LLP2i//AKU5X3/RQB8Af8LH/wCCpv8A0Zt+wB/4&#10;ss/aL/8ApTlH/Cx/+Cpv/Rm37AH/AIss/aL/APpTlff9FAHwB/wsf/gqb/0Zt+wB/wCLLP2i/wD6&#10;U5X5QaL4J/4KR69/wXK+Jf7UVn+zx+xBH42+Fn/BKD4H/APxD8Kbn9uv48p4VvPCvx+/a+/aF+In&#10;g74haN8VI/8AgnBNq1x4g03V/wBmvx14b8TfD6++FGn6dZ6dq3hPxHpfxD1q5vtY8OaB/S9XwB8O&#10;f+Upv7ZH/ZgH/BNP/wBaK/4KxUAH/Cx/+Cpv/Rm37AH/AIss/aL/APpTlH/Cx/8Agqb/ANGbfsAf&#10;+LLP2i//AKU5X3/RQB8Af8LH/wCCpv8A0Zt+wB/4ss/aL/8ApTlH/Cx/+Cpv/Rm37AH/AIss/aL/&#10;APpTlff9FAHwB/wsf/gqb/0Zt+wB/wCLLP2i/wD6U5R/wsf/AIKm/wDRm37AH/iyz9ov/wClOV9/&#10;0UAfAH/Cx/8Agqb/ANGbfsAf+LLP2i//AKU5R/wsf/gqb/0Zt+wB/wCLLP2i/wD6U5X3/RQB8Af8&#10;LH/4Km/9GbfsAf8Aiyz9ov8A+lOUf8LH/wCCpv8A0Zt+wB/4ss/aL/8ApTlff9FAHwB/wsf/AIKm&#10;/wDRm37AH/iyz9ov/wClOUf8LH/4Km/9GbfsAf8Aiyz9ov8A+lOV9/0UAfAH/Cx/+Cpv/Rm37AH/&#10;AIss/aL/APpTlH/Cx/8Agqb/ANGbfsAf+LLP2i//AKU5X3/RQB8Af8LH/wCCpv8A0Zt+wB/4ss/a&#10;L/8ApTlH/Cx/+Cpv/Rm37AH/AIss/aL/APpTlff9FAHwB/wsf/gqb/0Zt+wB/wCLLP2i/wD6U5R/&#10;wsf/AIKm/wDRm37AH/iyz9ov/wClOV9/0UAfAH/Cx/8Agqb/ANGbfsAf+LLP2i//AKU5R/wsf/gq&#10;b/0Zt+wB/wCLLP2i/wD6U5X3/RQB8Af8LH/4Km/9GbfsAf8Aiyz9ov8A+lOUf8LH/wCCpv8A0Zt+&#10;wB/4ss/aL/8ApTlff9FAHy/+x78fPFX7SnwQX4leOfh74f8AhZ420n4wftMfBTxj4I8J/EHUfin4&#10;V03xV+zN+0r8W/2bfEOoeGfiBrHw8+E+r+JfD/iXV/hPeeJ9Gu9V+HPhDUrfTtYtrC+0lLm1kml+&#10;oK+AP+Caf/JuvxG/7P8A/wDgrF/69N/bIr7/AKACiiigAooooAKKKKACiiigAr84Jv2n/wBtDx78&#10;b/2ofhr+zp+yz+zB408E/sx/GDwj8FNU8b/Gv9tb4q/BfxV4s8VeI/2av2fv2kr7UNP+H/gX9gv9&#10;oHSNM0DTNJ/aC0Pwva3Vx8RrjUdU1HQNVv5tJ0q2ms4X/Q/Vo9Vm0rU4dCvNP07W5dPvItG1DVtM&#10;uNa0qw1WS2kXT73U9GtNX0C71bT7W7MM97plrrui3N/bJLawatp0syXkH5of8E5dO+KekfE//gqL&#10;p/xr8ZfD/wCIHxNt/wBv/wAGf8JN4u+Fvw08R/B/wJq3m/8ABMr/AIJxz6N/YXw68WfFj44+IPDv&#10;2Dw/LpWman/aHxR8Uf2vrFlqGu2v9iWWp23h3SAD0D/hY/8AwVN/6M2/YA/8WWftF/8A0pyj/hY/&#10;/BU3/ozb9gD/AMWWftF//SnK+nPhL+0T+z98fdC8S+KPgV8dPg58avDPg3Xb7wv4w8RfCX4m+Cvi&#10;NoXhTxLptnb6hqPh3xLq/g/XNZ0/Q9d0/T7y0vr7SdUuLW/tbO6t7qe2jgmjdvPZ/wBuX9ii1+Dt&#10;l+0PdfthfstW3wA1LxM/gvTvjnP+0F8Jofg7f+MY/thfwnZfEyTxcvgq68TILC+36DBrj6ov2K8z&#10;aj7NMEAPJf8AhY//AAVN/wCjNv2AP/Fln7Rf/wBKco/4WP8A8FTf+jNv2AP/ABZZ+0X/APSnK9p0&#10;L9s/9jzxR8J/FXx78M/tYfs1eIvgX4FmgtvG3xo0L46/C7V/hN4NubqeytbaDxV8RtP8U3Hg/wAP&#10;T3F1qWnW0EWr61ZvLPqFlDGrS3VuH2Pgj+1d+y3+0wNaP7OH7SnwB/aBHhtLaTxEfgj8Y/h38Vho&#10;KXjyx2j61/wgniLxANKS6khmjtmvjAJ3ilWIlo22gHz9/wALH/4Km/8ARm37AH/iyz9ov/6U5R/w&#10;sf8A4Km/9GbfsAf+LLP2i/8A6U5X1y3xh+Ei/FVPgS3xT+HK/G+TwU/xKj+DbeN/DI+Ksnw5j1dd&#10;Ak8fp8PTqf8AwlzeCk11l0V/FS6O2hLqzLppv1vGELejUAfAH/Cx/wDgqb/0Zt+wB/4ss/aL/wDp&#10;TlH/AAsf/gqb/wBGbfsAf+LLP2i//pTlff8ARQB8Af8ACx/+Cpv/AEZt+wB/4ss/aL/+lOV8Qf8A&#10;BRXxR/wXU1T9kf4seIf2W/hx+zB+zp8ZPhj4f1X4saF4j+B37UfjD9q/4hePdO8AaJq+t6/8HtA+&#10;AHxg/wCCSUOkfEbxB8R9IiutH8CaJ4b8Y/DfxU/xMXwRKnjKXw2niXwf4s/d6igD/GG+Pv8AwXq/&#10;4KxftQf8KV/4Xp+1Z/wnH/DO/wC0B8OP2o/g7/xYz9mzwz/wh/x2+En9sf8ACvvHP/FH/B3w/wD8&#10;JB/wj/8AwkGr/wDFM+Kf7b8Har9s/wCJ54e1LyLXyP2+/wCCP/8AwWI/4OKv+Ckf7cPw2+CXw4/a&#10;j+H/AMT/AA/4G+y/HT44+Efil8PP2Xvgr4E1z4E/Dvxb4Tg8b+Ftd+IvgT9lzxn8TfDX/CyL3xB4&#10;f+FGma38MfA3jLxj4b1jx7p/ipdHtPD+g694h0P8wP8Ag5F/4Jo/8O5P+Cjnj3/hAfCf/CP/ALMv&#10;7UH9pfH39n/+yNC/srwd4X/4SDVJf+Fq/BXRP7F8A+Bfh/on/CpPiBcXn/CLfDjwV/wkP/CBfAnx&#10;f8C/+Ek1mbWvEEu7+33/AINR/wDgnR/wxd/wTj0v4++NdO+y/G39vf8A4RL46a9/pfn/ANi/Amw0&#10;vUv+GaPC3/Ep8ceKvCWo/wBo+EvFPiP41f23Z6N4P8Y2f/C7f+FceP8ASW1P4bWAgAP1+/4WP/wV&#10;N/6M2/YA/wDFln7Rf/0pyj/hY/8AwVN/6M2/YA/8WWftF/8A0pyvv+igD4A/4WP/AMFTf+jNv2AP&#10;/Fln7Rf/ANKco/4WP/wVN/6M2/YA/wDFln7Rf/0pyvv+igD4A/4WP/wVN/6M2/YA/wDFln7Rf/0p&#10;yj/hY/8AwVN/6M2/YA/8WWftF/8A0pyvv+igD4A/4WP/AMFTf+jNv2AP/Fln7Rf/ANKco/4WP/wV&#10;N/6M2/YA/wDFln7Rf/0pyvv+sfxD4h0DwjoGueK/FeuaP4Y8L+GdH1PxD4k8SeIdTstF0Dw9oGi2&#10;U+paxrmuaxqU9tp2k6PpOnW1zf6nqV/c29lYWVvPdXU8UETuoB8Mf8LH/wCCpv8A0Zt+wB/4ss/a&#10;L/8ApTlH/Cx/+Cpv/Rm37AH/AIss/aL/APpTlfSGqftNfs3aH8KvDPx21r9oL4IaR8EPGsvh6Dwd&#10;8ZNT+K/gPT/hV4tn8W3SWPhSHwz8Q7rX4fCOvS+Jrx0tPD8elavePrVyy2+mrdTEI3G/GD9t39jT&#10;9nzxrofw2+O/7WH7OHwZ+IXiUWraF4I+KXxr+HHgLxZqcV8wjsbi20DxR4i03U2tb6VlgsbprVLa&#10;8uXjtraWW4lSNgDyH/hY/wDwVN/6M2/YA/8AFln7Rf8A9Kco/wCFj/8ABU3/AKM2/YA/8WWftF//&#10;AEpyvUfiZ+3j+w58FviDc/CX4x/tmfspfCb4q2SaXJefDL4mftEfCHwH8QbSPW7OHUdFkufBninx&#10;hpXiOBNX0+5tr/S3l0xVv7O4gurQywSxu3pXxe/aJ+AH7P3gW3+J/wAdvjf8JPg18N7ya0trHx58&#10;UviL4S8B+ENQutQtZLzTrPTvEXijVtL0rUb3UbSGW50+ysrme6v4UeS0hmUE0AfMn/Cx/wDgqb/0&#10;Zt+wB/4ss/aL/wDpTlH/AAsf/gqb/wBGbfsAf+LLP2i//pTlfSPwK/aX/Z1/ah8MX/jT9m347/B/&#10;4+eEtK1IaLq/iL4OfEfwh8SNI0XWzaQX/wDYutX3hHV9Yt9I1kWN1a3jaTqRtNQS1uYLhrVYpo2b&#10;26gD4A/4WP8A8FTf+jNv2AP/ABZZ+0X/APSnKP8AhY//AAVN/wCjNv2AP/Fln7Rf/wBKcr7/AKKA&#10;PgD/AIWP/wAFTf8Aozb9gD/xZZ+0X/8ASnKP+Fj/APBU3/ozb9gD/wAWWftF/wD0pyvv+igD4A/4&#10;WP8A8FTf+jNv2AP/ABZZ+0X/APSnK9A/ZJ/aF+Kfxxuv2lPCPxr+Evw/+D/xN/Zn+P8Ap/wM8TaP&#10;8LfjL4i+OvgTxF/bf7OH7PP7SGjeKdC8beLPgh+z74gj8zw/+0HpXh3U9E1D4dW/2DWPDmoT2ur6&#10;pZXttJF9f18Afsb/APJxX/BWL/s//wCHP/rrL/gmpQB9/wBFFFABRRRQAUUUUAFFFFABRRRQAUUU&#10;UAFFFFABRRRQAV+Mn/Bb74peA/hp+zj8DtP8eat4T8K2/wATv2pvC3w/0Hx78SP2tP2i/wBjL4Ue&#10;ANZg+Dfxz+Il54i+J3xc/Zf8SeGPiZd6BfeFfAHiTwhoHg03V/oGtfETxR4Jv7/Srm70bTpbf9m6&#10;x/EHiDQfCWg634q8Va3pHhnwx4Z0jUvEHiTxJ4g1Kz0bQfD+g6NZTajrGt63rGozW2n6VpGlafbX&#10;F/qWpX9xb2djZW811dTRQRO6gH8pf/BDb9o/4AfFP9sTWZvhponwHvte+Nn7L/xV8eaKdD/bE/ad&#10;/bL/AGpPgB4J+D3xm+DXhGf4WfH7x1+0P8VPiRomlaZ8Xp/iRoHxF8KWnwmsfB2kmXwNfaV4osNd&#10;v9D0nW6/rMr5Y/Ztv/iBocfxE8L/ABt194/G3if4/wD7S3ij4VaD4j8TaPqHiDVvgVpvxQk/4QrU&#10;PDen2+pXV5J4U0Hwv4k8H23kJEreG7fW9CsNWt9Oub+zt3+p6ACiiigAoor48+Ef7ZPgz41ftN/H&#10;H9nXwT4X8Q3WnfA7wr4a1S/+Ls0tkvgjxp4svvGHjjwR448G+CER3vtZHwu8SeDJ/C3jDxKm3R4v&#10;HkPijwNb7tb8DeIlgAPpPx/4Z1rxl4N8Q+F/DvxC8YfCjW9a097PTfiN4AsvAGo+MvCNy0kTrq3h&#10;6x+KXgf4k/D651CNUaJI/FfgTxPpRjlkMmmPKIpIvhD/AIJT6NqPhz9kvxD4f1jxZ4g8fatoP7b/&#10;APwVJ0bVPHXiy28LWfirxpqOl/8ABTz9sCxvvFniWz8C+GvBfgm08QeI7mCXWNZtvB3g7wn4Wg1G&#10;8uYvD3hrQtJWz0u1/R+vgD/gmn/ybr8Rv+z/AP8A4Kxf+vTf2yKAPv8AooooAKKKKAOfttZ1GfxT&#10;rPh+Xwn4gs9J0vw/4a1my8c3Nx4Wbwt4i1HXdR8WWWqeE9GtLTxLdeNYPEHgy28OaPrHiW48QeDt&#10;C8LXWnePPCcXg/xL4r1az8c6X4M+Jf8AgqZ+0v4n/Y6/4J3/ALX/AO0x4G8UeDvB3j34SfBTxT4g&#10;+H2vePLa0vvDcPxBu0g0PwJp0unX+paVZ6prGv8Ai3VtG0DwtpNzczxar4p1PRtObStb+1f2LqH0&#10;542+Kc/gf4g+BfC974V8Qan4W8XaBr1zfeJ/DXg34x+NdR0LxSvxL+B/w28F6Nc2Hw/+EXjDwTp2&#10;ga3c/FzVNd8WeJfHPxM8Baj4K8LeCtZ8e2nhTxd8KvCnxx+IvwM/km/4ODviR8f/AAxpv7bmi3Px&#10;UTxl8PvFv7D118KbnwT4U8X/ABx8AeC/Bup+F/i/8U/ix4pi1v4H3PiLxj8G7zxlqPwQ+PP7G1jr&#10;Px71bxT4Z8afE/xP8J/EHhT4YaXoXw98TfFj4BRAH0H+x/8AtAfAz9kfQfgn8RvDHwm8a/Ev9ojW&#10;vgvrzft7ftAfEKz8QeKtQ1f9sz9qC2/ZR+Is3gHV/wBpjwn+yT8Utf8Aitb61c+EdW8MeA9T+Anx&#10;K8J/sr6dZ+EPCuh634Y8cy6b4c8ZfAH4n1v4nftG/sMeKfiV8LdG/Zw/aI1T9lT/AIKu+F/iV8Kf&#10;GXwe+MngOz+HQ+DP7ZHib4B63b6/8YPhz408L/Dvwj4B1+1/aW0Lwl49+Kvx1+HWg/A34ReCfCHj&#10;oX9/4D0fw54E0Z7CX3zwZpOiSJ4E+Ivjr4feJfi1408L+FtH0zw14r+LNr4Y1m50ePx7pXhvW/Fm&#10;j2fxK/aH+A2gfBbwPrvxJ8X6VqLX/hKz+BfxNg+L3xZ8AeKZNM1P9mX9pQ/EL9njwz5Z+234Nu9R&#10;8PfsQa5b+H4JNbsf+Ck/7KeiC51r9mX4H/s3a14e1vx5qmvfC2LwR4v0v4Z/BPxvoHhTxJFc+PrT&#10;UpdA+Jf7SngL4g29hdw+ILv4GaTpWleHfiXcAH2H/wAE5v2//j5J/wAE2/2Vfi58OvgNpn7TniT4&#10;Ufs1fB74I+CvCfhD4l/tifDfw9oWj6Z8NP2d/CvxKk/aK8STfs8/Fb4A+I/HOleI/hl4t+Jth8Wp&#10;/t2v/DXwT4ssfhZ4dtLbTfEfxe+K/j39G9D/AOCk3xp+IXwWZvB37KXiJP2ibjxHbeCPEF98KLnV&#10;f2zP2UvhBeav8RPgro3/AAnF/wDGL4Q6f8P9R+NqeD/gf8ZNV/aM1D4S+ENI+H+veKpPgb8T/gNe&#10;+P8A4ZeMPE/wb8Y/EP8AIf8A4I7eAtDj/Yk0S4+JHhxtRg+En7Qn7Qv7P8Vv8avBfhj4meEfAes+&#10;Ev2ifG/h7QfhJ47MHgDWv2ov2H9Ts7a70TXdF8SRfEr4hfCP4W67rOt/EfxLIfEXiWy8K6r+qXif&#10;4EeDfB/jm/1T4l/Dbxn8Ptc8favZ3Go+PfjV8P8Aw1+3V+z1b6zp9p8NfhlpotP2gIH8P/tj/D0v&#10;AdA1rwT4s+LnxC+EHhTwvqWm+LtWgsbOz0q2tlAPrTwt8f8AwTFo+peM/B/ib9kLwD8Y/GfhaDVf&#10;jN8B/EfizV/hv4j8XftjeMLX4G/BH4KaP42+L3ifwb4K+K3h7RH17TvDX7OUGu/Eb9jrXPi78QdP&#10;8Q/AiPwn4P8ACdx4O0z4SePvWfBq/BzXdO+Fnw9+G/xH+EFj8C9f+EHwi+JH7LPwz+AXiCf4d6je&#10;fD74HeKfCuu3HjX4feJ/hT8TdM0nx7+zCmk+K/2afCcPgfwP4J0r4aWfhbWJ/BvxH1z4mfDb476R&#10;4C0P5R8f/CDV9G0VvC/x0ufiNb/DbS7i11XQfFOjWMf7bvwxv/FumW99Yp4t+IHgf9or4RfG748/&#10;Bw6jorXU2p2Hh/x9r/wq8JeGU1O0uPjJoXi3WJtZ8T4fwq+BOl69q3jX4g/BbwZ+xh42TU7jw/4N&#10;1D4t/se/tDfGv9jmHxZovhfQ7bxDovhX4qeDv2frH4taRr3iHwVr3jnxpqPhi4134ka7NpnhjxrD&#10;cabpfh99f1ZNQAPbNM+NH9s+Bfhd4u+AGs/25FrvgDT/ANpq8+F2p/Hz/hcvjrXfEX7Y2sa5pn7M&#10;3gD4o6h8Lvhz+3Fe6B+yF4y+Jnjf4meItQ/aN+BHxFX4W/s76P8As26HB8J5PiT+yP4V+Jmh+FN/&#10;42WHxB1GD4qXvxd8SeH/AISfDz4WeIPEX7Q37P37RPh74p/Ev4cfCb4R6B8Hvg58J5rA/t36J4V/&#10;aL/Z88R/F7QL34xeJ/j/AOOde+Elpqdz+zD4w/Z6+F2jWnxn8T+BviGPD1xrXwF8U/2R/B+rfHf4&#10;afGP43eJP+Cnfwf8a/B/xBD8U/hJq/gX9pn41/tL/sfeAfH3w/0tPCMmsR+HfD+oeJvFkuk+LfC3&#10;xG8Z6b411L4/fDX4fw+N/hl4g+Lvw+1jWLP4fSPoNfRvwo+A37QfgP4TfDLwf4L8VeAvi78KvBmu&#10;fAv4heEvFXwc+OHij9mqw+MvgP4T/A/4b+C/A3gyH4U+D/hl8S/hL8J/hjqes+BvD3xEn+E/7Jvj&#10;79nX9nj4p6hpFro3izwZpfwp+Lf7QPgT4mgH1f4J1b4afEL9pTx1408H/EPw/wCL9W8FfCHQfh9d&#10;6Z4J/au+IPi7TtLnPxt+OHhLxzB46/ZK0vWP+FFeCPEHhr4kfBTxB8PtB+PkthrPxj8TeKfCPxw+&#10;B2sTeCtJ+C19pnik8efGn4afC3TtS+NF7YfF/UNW8a6/H+z74a8H39r8QfCOneLfiX8P/FPxZ0fw&#10;D4J8OeH/AI06r8P/AIF/CnxB8bviRNqnwy+Ffxz8c6r8Jvh9+0x4p8Xfs6eDLT4z+NtJ8Vfs5xXf&#10;5f69pv7WPgH4M/H/AFXxZ+yh4kh/aA/a48P6l8IvjD8fP2ctJ+GfwY/aGudY1KT9oLwP8K/jZZ/G&#10;v9mux/aO8eWnh/4MeAvGfwItvhh4N8d/B/x947/Yt+FHgb4uz6T+0p/wUc+PWnfDHwb+0Hp/Cv4y&#10;t8b/AIF/Er9nTwrqv7SfwJ8QeAPE/g3wZ8B/Cf7MPhD4Gfs5/tB2Pij9i2ysNS8VaL8B/wBk7xVo&#10;HxH8Hfsf/sHfF3Vv2ddA0/4Mj/gpR8U7qP4mQftG+JP2fPiXJ8PvhL4r/ZrPxQAP1s8WfEfxTL8A&#10;/Evxc+C/wx8QfFPxtJ8INZ+I/wAJvg14sbUfgH4p+I3il/Blz4m8CfDHxK/xa0DRtV+C3iDxfqx0&#10;rwrrLfE3wvpWo/DnUdQuT4z0CxudG1LTovmLwX+1x4P0fw7Z6uPip/wuf4f6h8AfAWr/ALPXijxO&#10;/wACvhV8Uv2y/iJofxS8RfA3xnrfww1vxX8Uvgj4A+Iv/C3/AB/4q/ZY0T4aeKNA+BvwD/Za8TeI&#10;v2lPgz4o+DPxz+KHgD9oLwrpPwl+Iv2dvjvp37LH7Avwb+CNn+0r/wAE4/hh8Yvhh4f8X/CH4geJ&#10;PAHwG8U+GfBkn7Wvhn9or4i/DTVvhf8AAn/gmz8LdR+AvxD+O+v/AB3+IfwG/ba8H+FtQ+DXiz4P&#10;638b/j58H9T8dfs9fs4+N/DnjfWvhl8N/fvDen63LBpP7Y3wr+EH7T37Rv7R/wALPhB+0l+z/ovh&#10;D4h/tHfskponxG+Jet/Bz9nDxF8UrP4ga38P/ih4t+C/wO8QWX7Sn7C3gz9jv4g6D+zzoXhL4ffD&#10;n9rbVfj38Qrn9njWfhf4h1f4/RAH17rPxd1vxV8HPCfxz+Fvgz4vePdW8L+ILmbxP+zl8HPFX7JO&#10;tfEHxN4p0yfxL8IPiZ8A/Hvi7x78UovgXp+v/AP4kX2tan8T4PAH7RvhPUtL+JfwMvPCOk/EHxlp&#10;K678OviF3/hXWPh9qnxj+LtlbeFPD/h34xeHfD/ws0bxTrE9x8NJ/iD49+Dk8HjLxB8I/Fk0Xhbx&#10;LrvxCs/hBZ/ELXf2hvA3w+tvinpng2dviX4M+Pl34M8N3fhy6HjHxX8B22v/ALMPwx+Jes/s4eHT&#10;8IPFf7R+pfsR+Gv2cPjD8Of2SPibr/7N3xLhn/Z++H3iv4l/s3fs2/AT4T2PxGtPh7+yj4g+Ifw9&#10;+NH7VfxV/Z30nxR+1d8F/jJoHw+8F3PijwH4k+LHwv8Ag18R/jF+zv6/8PfF/wAC/wBofWPjV8Bv&#10;B3xh/wCFtWXwj/a9u9b1S78PfD/xh8WNH+EnxS/Z/wDHX7Mn7Tfj/wCBvxF+NXx1tfj18IL/AMf6&#10;F8X/AIm6dN4R0jwfd/DDxF8FvAupz/CD9mjwv8NviZ+xj4p+IPw9APfsftGeF/GH9v65r3gD4ofD&#10;O5/4p2D4afDX4M3Xgn4paZrHi746fY/DvxE1H4o/ET9qi48C3vgD4QfAfWtMX4seEdP+HK+OvH/i&#10;LwV4x+Jvwumtr3xJ4R/Zni3/AB1ceFb/AOJfwP8ADN3o3wg8TeNrHxB42+J/h+w8deJdO0/4l+B/&#10;C3hX4fa98OvGHxj+B/hiXwn4n1bxL4g0TVvjL4F+DXja9stR+HuneHvh98fNefVPHslzqmkfDX4l&#10;YHwp1v7b468cRr8Df+FOXvjXwB8E/jl46n1PSPs3jrWvil490fxV8O9e8L/FHxD4J8L618BvGPj/&#10;AOFfgb4J/DLwVqGt/Dn9o/42+IrfR7bQtH1/SPBPwz034IeLvi/69rOs6jpeo+E7Ky8J+IPEVt4i&#10;8QXOjaxrGjXPhaDTvAWnQeFvEviCPxZ4sj8Q+JtB1a88P3mraFpfga3t/A2l+NPFK+KfGfhq7u/D&#10;Nt4KtfGPjDwmAcv430v4ceNdU0n4ZfEHwNbeOIvEOg+JvE9rZeJfhnqfjDwDHp/hXUPCelarBrni&#10;m98N6n8PvD/iG7uPGejyeG/CniLW9N8VeNNNsvFer+D9G13SPAXjq+8N/D3xK/4I5f8ABK/4s3km&#10;qeLv2BP2XbfXJZmupfEvgf4UeGvhZ4rmvGYMb6TxZ8L7Pwh4ke/BAC37ap9sRRtSVVAC/pTRQB+P&#10;p/4Ir/s8eGAYfgN+0r/wUe/Ze09MNa6D8Ev2/v2jZfCtlMM7ZofB/wAXPF/xX8KziPc/k2moaRe6&#10;dCHKxWSIERI/+GDf+Cj/AMPQYfgd/wAFmPjBqmkWuWsPD/7W37KP7NX7Q/m7MGOHUvGPgDRf2dfH&#10;VyZlUQzXZ15hGGNxFYmUMsv6zeE9Z1HxH4W8NeINX8J+IPAWra74f0bWdU8DeLLjwteeKfBmo6np&#10;1te3vhPxLd+BvEvjTwVdeIPDtzPLo+s3Hg/xj4s8LT6jZ3Mvh/xLruktZ6pddBQB+C37Q/xo/wCC&#10;3v7FPwG+Mf7Rvj2X/gmX+1J8MfgF8MfGvxc8daV4b8OftN/s4fFPU/B3w88OX/ijxMPDyTeIfj54&#10;Jv8AXBpGlXlxaW19/wAI3p5cMkt6iqjN+3Xw+8W2/j7wF4I8d2kKwWvjXwh4a8W20CTC4SG38R6L&#10;Y6xDEs4VBMscd4sazBR5gUOFUNhfmz/gob4afxn+wF+3J4PijWaXxX+x7+0x4ajiaMTLK+u/Bbxr&#10;paRtEUkEqu10FMZjkDg7SjZKtL/wT58Sp4z/AGCf2IfGEUjSx+K/2Qv2a/EscrSGZpU134M+C9US&#10;Rpi0hlZ1ugxkMjly24s+7dQB9e0UUUAFfAH/AATT/wCTdfiN/wBn/wD/AAVi/wDXpv7ZFff9fAH/&#10;AATT/wCTdfiN/wBn/wD/AAVi/wDXpv7ZFAH3/RRRQAV8a/tifC749/GSH4B+Afg38VfiX8FfBmq/&#10;Gq8uf2hfiP8ABjXfAPh34qaB8LNK+Cnxh1LwwfDGo/EXwz4x0lrO8+PNr8G7HxLYaX4a1bW9R0K4&#10;u7OS3PhaXxQy/ZVcD4v+KHgTwF4i+GHhPxZr6aT4h+MvjLVPAHw20z7Bqt9L4k8V6L8PPHHxV1XT&#10;hLptjeW+kW9h4B+HHjLXrjV9dm0vRUOkxaV/aJ1rVtF07UAD8zf2Xfgd+2f+zr8XfhX46/aT/af8&#10;ZfGjS/i58JvilH+1fceMPHnhC2+APgj9pTWfil8DNL/Zv8M/s0+A77TPDPibwHpuv6Z4o+J/gLTd&#10;A0W1v9E8SnTNEk8Uy/8ACw9S8Pz+Jv1wr8n/ABP+038A/wDgovoHhr4I/s4/EDUT4x0342fslftP&#10;+GL74pfCf45fCPwh8X/gj+yz+2h+zZ8Zfif4++A/jHx18MdI0D42+F/7I8OR+GdF8U/DS78R+E5f&#10;FXijwWNa17Q/C3ijTPFMv6wUAFFFFABRRXmek/GX4Wa78WPGPwL0Xxz4f1X4u/D3wj4R8d+OPANh&#10;eC61/wAKeFPHl7r9h4O1bXYIlMWnL4huPC+uNp1pcTLfy2tkt+1tFY3ljcXQBueP/DOteMvBviHw&#10;v4d+IXjD4Ua3rWnvZ6b8RvAFl4A1Hxl4RuWkiddW8PWPxS8D/En4fXOoRqjRJH4r8CeJ9KMcshk0&#10;x5RFJF8If8Ep9G1Hw5+yX4h8P6x4s8QePtW0H9t//gqTo2qeOvFlt4Ws/FXjTUdL/wCCnn7YFjfe&#10;LPEtn4F8NeC/BNp4g8R3MEusazbeDvB3hPwtBqN5cxeHvDWhaStnpdr+j9fAH/BNP/k3X4jf9n//&#10;APBWL/16b+2RQBgf8FAv2uv2nP2PvCp+JHwo/Zj+C3x98Ara+EvD9nY+Lf2rfGHwU+LvjX4z+PfG&#10;X/CFeBvg18Lfhton7KHxv0fxlr3jTWNT8K6b4a1LUviD4Uhk1fW76PXLLQPD3h+98UT6Xxb/AGuf&#10;jn8Dfjn+z14L+IfwB+GK/B/9or4weCfgH4T8U+FP2g9c8RfG62+Ifiv4Ya14+1bW3+CU/wACNG8N&#10;6h8NvA+reF/EugeJtf034yXGv2vhvT/+Fj3Xhaw0dLvSrX1v4tfsxXHxh/ab/Ze+OfiX4gy/8K+/&#10;Zet/iz4n8P8AwSHhmO503xR8cPiB4d03wJ4Q+L+t+J7jXTFFcfCj4e6h8UvD/hTw9F4TnmbVfife&#10;+JV8R6fcaDZWV14Sf2Of2kYv2+fEX7Yf/DSvwV8S+A9T0vwh4G8G/CT4jfsq+NfFfj34J/CTT9M0&#10;z/hZHgj4JfGLSf2s/CXhHwbrXxi8WWlz4t8cePtS+AfiXXdUaHwl4a1qDXfDHgPw1ptoAW/+Cif7&#10;fUf7CHh/4R6nN4Y+Gt0nxZ8T+M/DkHjr47/F3VvgN8DPCl94K+H2u/ESHw54m+KGjfCz4wXdl49+&#10;I9r4fvvD/wAK/CzeEEi8VazbapGmrpe6dZ6RrX2x8IfHGq/E34TfC/4k674G8SfDDW/iD8O/BXjj&#10;Wfhr4yjSDxf8PNU8WeG9M17UPA3iuGNUjh8SeEru/m0HXYo0RI9U0+6RVVQBX54/tPf8E/vi3+0x&#10;rHgnxX4y+N3wG8ca34A1v9qfw/oXgr43/sjP8VfgTe/A79pS48MWGk+EvEvwrt/j14OuNb+Lfwg8&#10;G+FLLwtoXxph8X6WvirTdd+IOnah4D0TTPHt/a6b9wfsyfBC0/Zo/Z1+Bv7PNh4w8T/ECy+CPwo8&#10;B/Cy08b+M7kXfinxVb+BvDeneHYtd1uVWdFvdRTTxcPbxySQ2aOlpC7RQo9AHuVFFFAHP6x4l07Q&#10;9R8K6Zewa7Nc+MNdufDukyaR4V8TeIdPtb+18M+IvFslx4p1bQdI1LSvA2hNpfhbU7W38UeNbzw/&#10;4Zu/E114d8FWmrz+MvF/hPQda6Ck4J9x/X/P+cUtN20smtNb9Xd6rsrW79+qUT+v6/r8hMjPUfTv&#10;/M5/IY96wdY0jUdT1Hwre2PirXfD1r4f1251fV9J0i28Mz6f440+bwz4i0GLwv4ol17w7req2mhW&#10;mq63pnjS3uPBWp+D/EzeJvB/h21u/EVz4NufFnhLxT+ZP7XX7S37EP7Cfi3xbrnx0/ah8UfBD4zf&#10;tP2/jq/+HGg/Dfw1/wAJd8TrvVNU+HfwP+Et34p8DfAj4a/Cbxtpnxu8d+GD8G/AN54C+Iv7Rvwy&#10;+OnizwjcXXiX4d6D4msvgbdXvws03xnw3+2t+3t8XNNudA/YW/4JjfGDwx4U1rWPFGu2fx8/4Kdf&#10;Ga9+Bfh7TNV8ceJNW8YXep2PwabU/jT+1B4g8EW2oa5eL4W8FyaX8M9H8GeFYdH8C+D9P8H+FdC0&#10;Hw9puko04JOE+dtJSThorx96zlZe62lGSTfMp22hIP6/r+vzP17v/Ef9p+OdN8HeFfHngW11zwj/&#10;AGN4x+KvgS/sv+Ei8azfDPxlpHxK8P8Age802107xhoN58Ph4h+I3hC4vNF8c+IvD/jLw/4k0n4a&#10;/ErwLpHh8a7cv4x8CfNP7Rv7Zf7FvwZ8ARa/+01+0N4e/Z/8OweOAdLtfiB428ZfAXx94k8R/CH4&#10;nSBbbwv4WluvBnxQ+IPhPWvFXgSURWHhzSPEHgD46/DS4lEdv8Qfg548c+IvgnwT/wAE+f28v2lF&#10;t/ip+3V/wUa/aE+GD/EfwJ4Ej8YfslfsT2mlfsueCPALaQfEGvDwPq3xF0r4l/tBeN7rxDp17411&#10;vQfiB4y+EHxU8KT+P4dK8PaRqfjTxn4T8F+CZrTyL9lP4Y/8EwPCnxa8Q+If2Uf2edM+FPj74K+K&#10;fhNrek/Hj40fDn9qTXP2wPiz8Qtav/iFof7R3wl174F/GM+Af2z/AB1Y+FPgffeGdf0H4heMl+Iv&#10;wPtviV8UfD3xOtvBPijxT+yfrmlWvpYbLcVi1ip4XDYqtSy2FJ4nE4Wl7elh5VJ+yg6lSkrSjVxM&#10;rU5xcpypRnUhGrGnLliU4x5VKSTm/dUnZu2r6dF3S1sna6PffEX/AAV88T/EvUfCnh39hL9hj9oP&#10;9pG98f8AiRPC3gP4nfHp7P8AYF/Z48Z6nHoeu+L9UtPAXjb9pbStK+K3xV1nSPA3hHxp40m8P/Cf&#10;4GeNryfw74R13VZJ7DRtN1PV9PwLTwF/wU5/am8ban4B+NH7f3wt/ZCttPXXLDxn8HP+Ccnwcu/i&#10;z4q8GtpGlfDXxPdeFPij+2h+0H4W8S+HPhd8WdQ8J/GL4feJ/DHgy2+EHw88YeLvBmrnxz4C0/xF&#10;4V0LxPrFlY+F3/BSD47eMoYLjxZ8H3+BfxC8QeK4vGPir4HfGL4gfCv4x+JPhV8N9H+BfhTw3438&#10;I6d4M/Zolt/2jvBMvh34+/2p8SbPX/iN8FfjDbeIvhzBqf8AwnHjD9n5vi54O8D/ALOHhP7Qn7Wf&#10;hr4xNb+GvH/7QWs+KPA+vXfwb+IPgPTvAGi/Cf4MfCjS/F/7PHxi0j4weF/iV4kWDxD+0h+174a8&#10;Sa14+034f3OkaB46s/g58P8AVNN+F4s9R1TwXZX/AI08S6v9bgvDjiDFY6ll9XCOnNyjTqVsJUjm&#10;cZVHUqOrChUy/wCsYKrXw+HpVqzwksZSdWOGrONeMvdjhLF0YxclJPspfu+1m1NqSTckuZRla6fI&#10;k25dbrf/AATy/wCCRXwR1H4l+Mfj38OPib+0h8evgm2g+P8AUPjX+3V8RPinqvjb4seLvAng/wAQ&#10;/tRaXoPwZ/aC/at8U/Cv9mLxpeWfgz4N+JtY+KPh74SeOtE+FPhXwV4c8X+HP2kG8K/D5/HNq+L/&#10;AMFCPiTb3Vp8LP2vf2drn4C+Jv2mf+Cfutal8TPgr8L/ANm/4y3nxo+IH7QX7M+seLvFfgz9pP4C&#10;698N/CXwv0a48MeF/Fn7N+k/Cf4j6Drtq/i/QPA/x883wg15Y+HPh1ofxR+LXkviD9o+y8YX0Gle&#10;EpNG+NN94chjvng1jwjqXxf+IVlcWw0rWR4s+CHjb4q/Hj9vf4O6n4Y0bTI5PEvxHsNCi8H674j0&#10;3SdB1DQPG8ttoGrav4W4rxn+1/4l1vTInvPjBrfjvTdTuNMuta8QaX8ZPiZ8EvjW159tsIFuJvgE&#10;vxm8U/BLVvCd3fPBDrGhfD34c+NPhdq3hG8XQfFepfD7xX4jlfRfrMD4RZti6OFp+wxjhiJU3GFW&#10;c8LWoyrRhB4lwr0Y4Wnh8ROMfq/PUp18VeNDDPEyhUnQwnj4Rb1Xuq7tZrTpo73Sveyst3y2977z&#10;/ZZ/ar+FPwm/Z9+H3ib9n/wXrz/BT4u3cvj74M+Gfif+1n8Jm8NeKPht8Rf2kPiP8SPiP+0vZ/En&#10;9pPxTYftb+J/jL8VvC/xW1Dx58QvA3xcTXvCln8WfC2h/CTwr4s8KaDceJ/jv4w+jbf9oTw9F4F8&#10;KfD5fGv7Kw0HwePh+dJvLj/gpl8TLnxxdH4a6toOt+HV8WfEub4XzfEXx2dQvfDenwfED/hNfFni&#10;NfivpNxr+gfFE+NNC8V+KNO1n+YP9jv4xL+yB+0v8Tf2U/C3xO8CeHvgz8dJ9Y/aB/Zn1fxVpf7S&#10;XwHkh8Ta1rzp8bPgE3gz9jvxIdFbVfD/AIs1CP4ifDTQpL/xvomhfC/xfaaJ4d8Q+Hryy1XwJpX7&#10;g+G/iTrWu63qXg7XPij40+G3jDw7dz2XiB/E+uftUaPBoeo6Zo+keJjr0nhfxT+3vefGLT/hncaT&#10;q2n6zD8VfHP7OKeANF8P3H9r/EfQ9NsbXWPD6cOZ8LSp18TPHYDGvE/Wq9fF42cc1VWtWvSnWlUj&#10;iKlTEVZUZV4VJV50oYuo8SqteLlXpxjdOt7seWStypRivZ6JWslZJK6TSV2vd0+FxPo2y+GX/C7P&#10;ht46+GXxv+DXxL/a4/Zf8XXfwAf4d/Du2+O/7O/7QnwEGg/AJvA3jDw7q+nfFPx/dfA/9o/4uz+L&#10;viZ4T0/VfjJZftOeKfjlbeO9c8K3UMmrXngjxf4k8Oar85fGf4i/tIW/gG38C/Ebx78Y9W8WJ8T/&#10;ABx49uvA/wAPtW8b6F+27o3wC+A3wFs4dV+F3gH4f/stfCj4X/DH9ozxn+3L4D+GX7QU+pfGG8+J&#10;fwH+D/7Kn7Un7Svgrw9+yx45+JPxq+An7OF2/oixXPhfWNS8aeLpYrh/EdtpnxbvviR4e0nwt8Pv&#10;iN4j+DVtcfDLwr8TfjD4M/av/ZW1fwx4S+L3wv8Ahve+JrH4t3XgX4w/BTwhr/jvwre6VLrfhxbX&#10;RNOktfs+/wDC+mfHjQ9Y/Z6+NvidPiB4S8eeFNK+KnwN+Mvws13V/hx4w13wt4ZvvCzReLdL8dfD&#10;PxLbXfhr4sfD7xHrHgfxVafEr4e3XgTw94ptfHGh3ngfw1p1rpHivSbLwHUo4OVF4inRrYCNR1oP&#10;B/WJrD4iNDC0cXXwlLGVamHxldOlga2Z+zWEqZh9TVJ4iWDWIUdFzSWjala3vcvvK90pWs4L4lTu&#10;5cvPqlPlOF8C/tSfHW20/TZdW8A6D+1dq/jn4VP+0X4QtP2NfC3i7S/AVt8OvGXif4W+Hvhl8Nvh&#10;1+0v8e9e8LfshftIa7Z6f4g+JnjrxN8TtV/aD/ZY8eeLvh34X8FeMfAv7HI0vxtcP4e+9/FXizwv&#10;4F8L+IvG/jfxHoXg/wAG+ENC1bxR4t8W+KNXsNA8M+F/DWgWFxquveIvEWu6rcWel6LoWiaXaXWp&#10;avq+pXVrYabp9tcXl5cQW0Uki/gX+zN+zP47vPBnxH8D+Cvhy2oeKfF3/BSzx/rv7U3xQ+KXgnxP&#10;4R+CB+IfwL0P4h/tR/CL9rv4IfC/wf8AH34e6v8AGOwm/bt0f9njSPjT4ok8Xv4z+KXiDT/ir8AD&#10;pvwt/Zc+CPwH+GH7M36daf4V0K48A6b4g1Xw5rvgz9lj4NaF8Hfjh+zH4Q/Z/wBJ/an+AHxb8LeG&#10;fAXw6uvtPwP+Jv7L3wvt/DnjPx7ofhi30yzv/D/wLvPC8mn+OIfF1l8CPGn7Jmm+LPgjpHi34ueH&#10;neX4HCY2phqFeOJjRxFWMquHpqLxFLnhSpqEfbclKUpwqOjRlRVV4drE1J1PawpR1pSlKKctG4p2&#10;bvZ9baXla6u7tX0XXl3/AA78IPi34W+I3gXWtG8U/YvD+leOrw/G3WLLVfg7pfiD9rnSZP2Z/B/g&#10;PSfjx+0TpOi/sg6beP8AHTw18RfAvhrwVofgr4LfEH4M+Cv+FZ6TpfjHVfG2p6HoXhr9l7Rfpu2t&#10;vFCeKNZu7vWNCuPBlxoXhy30DQLfw5f2vibS/E1rf+KZPFur6v4tk8UXel65oWt6Xd+CrLw74ds/&#10;BXh+/wDC9/oHijU9T8UeL7bxfpOk+B1tvCnhez8Uax43tPDmhWvjPxDoXhzwvr/i230nT4fE2t+G&#10;vCF/4p1Xwl4d1bXY7ddV1LQvC+qeOPGup+HdIvLqbT9E1Dxh4ovNMt7a58QavJd7/wDn8q+frV5V&#10;eW8aa5aSp3jThCUrTc7ya5m2m+SMr6UoxprlpxjCOtrd/wCtP08vxbkUUUVgAUUUUAFFFFABXwB/&#10;wTT/AOTdfiN/2f8A/wDBWL/16b+2RX3/AF8Af8E0/wDk3X4jf9n/AP8AwVi/9em/tkUAfEP/AAUJ&#10;+JX7LfgH9ql/iT48/wCCf/xC/aj+JP7PPww/Zd8a+KPjH4G8VeF9Ln8Daz4y+PXxZtP2HfAKeBNd&#10;+I/ha++Il5qf7SnhjxO9vrkPhjW/D/wlv/F2k+MfEVz/AGC3iO68N/ef7E/xOtPinqX7Tmq+K/2e&#10;bj9mr9o3QvjX4c8OftM+BJ/H2kfFO21PxrF8Afg1rPgDxVoXj/w80Oh6/wCHdQ+CutfDnTrMWWje&#10;GZ9P1TSNasdV0CHVob3UdS5n46ftCfF/4dftJ6z4A+Cv/BPTxj+0b4guvgp8NfF3ij406B4++CHw&#10;t0y80FvHnxW07wz8NJ/EnxT1bw9qHiXUPAGs2HiLxYPD9ne6jZ+GIviVa6vbwWdz4nvJJeg/Yh+J&#10;vxb+KWs/tdar8Zf2V9N/ZR8T6P8AtIaDoln4aT/hFdY8UfEHRv8Ahlv9m7WIPiN48+IvgXWNc8Hf&#10;FLxE99q9/wCBtO8T6DeCPQ/Bngjwr8OtSiXWvA+pFgD7wooooAKKK5zxh4v8L/D7wn4m8d+N9e0r&#10;wr4M8GaBq/inxZ4n1y8h07RfDvhzQLCfVNa1rVr64ZILPTtM061uLy8uZXWOG3hkkYgKaAOjr8sP&#10;+C0vwQ+C/wAXf+CY/wC3VrvxY+EPwv8Aifrfwk/Yw/a4+IXwp1n4h+APCnjTVfhl4+0j9n7x7eaT&#10;44+H2oeJNJ1O78F+MNLu7GyutO8TeG5dN1qzubO1ntr6KW3hdfq/9kX9pq0/az+E178WLL4ceNfh&#10;VbQfEn4n+AYfB/xFgt7DxpDbfDzxtq/hWy1jxDokJaXwvqPiGx0611248Jakf7c8KyX7aBrqxaxp&#10;97EnkH/BWL/lFl/wUs/7MA/bI/8AWdfiPQB9/wBFFFABRRRQAUUUUAfAHw5/5Sm/tkf9mAf8E0//&#10;AFor/grFX3/XwB8Of+Upv7ZH/ZgH/BNP/wBaK/4KxV9/0AFFFFABRRRQAV+AP/BAv/nNR/2n+/4K&#10;N/8AvG6/f6vwB/4IF/8AOaj/ALT/AH/BRv8A943QB+/1FFFABRRXwB/wUzn1j/hl3R9G0bxd8QPA&#10;/wDwnH7X/wDwTi+FviDxB8LfiL47+Enjv/hBPi3/AMFEv2Wfhj8R9C0L4kfDHxF4S+IHhL/hLfh/&#10;4t8S+E9T1Pwn4l0TWP7H1vULa21CDz2agD7/AKK+AP8Ah2p+zr/0Ub9v/wD8Wxf8FTf/AKMej/h2&#10;p+zr/wBFG/b/AP8AxbF/wVN/+jHoA+/6K+AP+Han7Ov/AEUb9v8A/wDFsX/BU3/6Mej/AIdqfs6/&#10;9FG/b/8A/FsX/BU3/wCjHoA+/wCivgD/AIdqfs6/9FG/b/8A/FsX/BU3/wCjHo/4dqfs6/8ARRv2&#10;/wD/AMWxf8FTf/ox6APv+ivwB/4JgX3jHwd/wVh/4Lkfs0f8Ld/aA8ffBL9n3/h2d/wpXwV8dP2i&#10;vjt+0Z/wrX/ha/7Nvj/x98R/+EW8SfH34ifEnxbY/wDCY+Lbn+1tb/4nr/avsekWHy6bomjWdh+/&#10;1ABRRRQAUUUUAFfAH/BWL/lFl/wUs/7MA/bI/wDWdfiPX3/XwB/wVi/5RZf8FLP+zAP2yP8A1nX4&#10;j0Aff9FFFABRRRQB/9b+/iiiigAooooAKKKKACiiigAooooAKKKKACiiigAryf49eLfH3gH4GfGj&#10;x18KfBh+I/xR8FfCf4i+Lfht8PFju5m8eePvDng/WdY8HeDBFYPHfSHxR4istO0MR2Ukd25vtts6&#10;zFGX4p/aY+N3hz4Z/t/fsA+CdR/aHtvA83xYuPjL4X1r4K6p8TtA8PaN44t3+HmvP8P9Vk8CXt3a&#10;alr+t6n8QVs/D/hi+Iu0u9btbXRdFtzqrzx3Hyd+xv8AFnxz8Zf2ovHHwu8R/HLx/wCNdW8b/D//&#10;AIKDWn7YvwnsfivqdvP+yr4y8AftgeEfhR+ydoPgSDwreaT4o+Ad94l+B2t/FWDwRrPhq58Jar8V&#10;9A8AaT8b7fUL/wARWcfiTUAD9RP2SfjHqvxz+Ea+Nde8X+C/F2u23i7xb4U1xvBnwz+KXwbPhrWv&#10;Cmqvo2reD/Fnww+NN7dfE3wd4z0DULa5g1rS/FNvpd08cllfWumx6fdWlzdeN/8ABWL/AJRZf8FL&#10;P+zAP2yP/WdfiPX1R8HPgp8OfgL4SuvBnw00nU9O0rUvEniHxnruoeIfFfizx34r8U+MPFd+2p+I&#10;/FXi7xv471vxJ4w8U6/qt2yibUte1zUbiGyt7HS7N7bStO0+ytf5Gf8Agt5+yV+1/wDs3fss/tB+&#10;O9U/4LWeMNQ8C/FH4f8A7R0Go/AD9pz49fDD9njSvH3hO5+HXirWbz4I/A/Qbb4J/EjV/j94w17R&#10;7l/BWlfCqDXfhrqev215YWUXjrS7nUUvLQA/s9r+ZD/g6r8VaD4E/Yc/ZK8b+Kr/APsrwv4N/wCC&#10;m/7KXirxJqf2W8vv7N0Hw9ofxc1fWL/7Fp1vd6hefY9Ps7m4+y2FpdXlx5flWtvNO6Rt/TfRQB/K&#10;h/wUW/4LKf8ABNv/AIKJf8Ewv+ClnwZ/Y6/aPHxg+JXhX9jjxx8Tte8Nj4RfHfwB9g8DaR4w8BeF&#10;dR1z+2Pij8LvBGg3X2fX/GXhuw/s2z1S51eX+0vtUFhJZ2d9cWv5rf8ABOC08Xf8EGfjV+x5+0R+&#10;0l4tT4yfsYf8Fd/2Zf2YvDni79q3xj4ftYPGn7K/x8Hw20fXvAPwv8S+Mri51O+sPgTF4b1LT9B0&#10;u1vdYsdHHhjw1D4hh07Srf4Palb61/exRQB/Bl+2r8Sf2NvgN+2p/wAFFfHPgT9vb9tb/giv+2LD&#10;441PxfrXw31zw3f/ABl/Zb/blmTRru58I/HHwX8ItP8ACes6J4rtfifKjC7t9d8RagdNufEl2bPw&#10;zCH8R6fX7O/sWeLv+C7P7Rn7Nv8AwT9+OFvrP7F/wF8L+K/hT4W1P9pz4V/GH4OfEjQvi7rV/a/G&#10;j4hR3vi3wRo/g+Gy8I+CB8Tf2fYfhp4p0rQbvT9Pt9G8ca1r0p03TtFksdPtf6Hb/RNG1WexutU0&#10;jTNRudLn+1aZcX9ha3k+nXONv2ixluIpJLOfadvnW5STHBJFadABX4Q/8EJPFnirxHp3/BXzR/EP&#10;ibxBrukeAv8Agu9/wUk8J+BdL1nWdR1TTvBfhW88VeAfHV54Z8J2N9c3Fr4c8P3fjbxp4x8Y3Oja&#10;PFZadP4q8W+JvEMls2r67qt7d/u9X4A/8EC/+c1H/af7/go3/wC8boA/f6iiigAooooAKKKKACii&#10;igAooooAKKKKAPwB/wCCBf8Azmo/7T/f8FG//eN1+/1fgD/wQL/5zUf9p/v+Cjf/ALxuv3+oAKKK&#10;KACiiigD8L/+Dlj/AJQg/t5f9ij8Jf8A1of4Q12n7bH7E/xD/wCChv8AwRig/ZN+FPxOT4TfED4k&#10;/s8fAC48N+I7+bUoPDGq3vhGw8BeLj4L8btoyS6qPBvjWDRJfDmtXFjBeyacmoQ6rNo+v2un3Hh7&#10;VP0o/aW/Zq+Cn7YHwP8AHn7OH7Rfgv8A4WJ8GPibaaTYeOPBv/CR+LfCX9t2mheItH8V6VF/wkXg&#10;bXfDPivTfsuv6DpN/wCZpGuWEs/2X7LcvNZT3NvL+cWnf8EB/wDglho+geIvDWk/An4nWOleJtC0&#10;vw7fRN+2J+2pqb2Wn6H4q8MeNdEk8Ptrf7Q2pr4a1PSfEvg3w7fWOr6CNP1OK2sp9Ha5Oh6rq2na&#10;gAfy6/HD42fDi1/4JB/8Fsf2LPG3/BP/AOCv/BPj9vb9m7wR+yHF+1D4U/Z40TwvpPwf+Nnh64+N&#10;fw1m+GvxR8KR+FZbiC0c6Z4ik1G703ULzXZzYeNtD1iLxXrNzq2q6R4W/VP/AIIV/FvTv2jf22f2&#10;qPEP7bml33g7/gpT8AfAngH4V/BP4D+JZILjwZ8Ff2EJfCPhG68MeJ/2d7uUofGN58VdZ1G18SfG&#10;b4oxWVnqOrW2veA7fT7Pw/4W1/8AsWf9h/DH/BGf/gnB4V+A/wAeP2cbT9nl9V+G/wC1GfCEn7Rl&#10;34k+K/xp8Q/Ev4yz+A9ctvE3hKfxp8ZtU+Ilz8W7j+w9etl1HT7XTfGunWFs815bQWsVjfXlpP7j&#10;4l/4J6fsfeK/2gvgJ+1Vqvwh+zftC/sy+D0+Hvwb+Kfhzx98T/B3iHQfAkdndadH4N8SJ4R8a6Hp&#10;nxM8MJYX+p2a6H8ULDxnpq22sa3CLcR63qy3YB9oV8Af8FYv+UWX/BSz/swD9sj/ANZ1+I9ff9fA&#10;H/BWL/lFl/wUs/7MA/bI/wDWdfiPQB9/0UUUAFFFFABRRRQAUV8m/tu/Gv4jfs6fs3+OvjT8MtI8&#10;E67rfgKTQtT1PS/Hba6NLufDd1rdjpWrLYJ4fntLuXW/+Jhb/wBnrcXtpYR5muLmSXyUtLr57+PX&#10;7bHxN+F/7RupeCvDPhLwHqXwY+FHin9hzwL8ZrrXv+EoT4m674k/by+Pmq/AHwVP8Mv7PlTQbPSf&#10;hZqkvgzxX4lbVtJ8SSeP7PX9f8MaDL4V1rwfJc60AfVHwR/aU0P49eIfiNpfhL4c/FTSPDXw68df&#10;Ez4byfErxXo3hfTfAfi/xf8ACH4meJvhH4+0vwbPYeMNW8T3n9i+NvB/iGyFxrfhjQILy1sftto8&#10;0M1uZfo6vin4L/smX/ww/ag+PH7Sd5r/AMMNNPxi0W08Nf8ACCfBr4Pz/CfT9Zg0zxx4r8W6Z8Q/&#10;jdqs/wAQPGo+MPxti07xFD4Xk+IkOkeBlbTodZJ0aS31qy0/w78jft9/tQf8FSf2dvGXi7xX+z/+&#10;zz+w/rn7Jvg7wfomv658cv2nv2pH+BX/AAj9/IhTxKfFD6nFb+HNA0DTL2S1t7PWNQ1O3huPPHmO&#10;rlVYA+kP+Caf/JuvxG/7P/8A+CsX/r039sivv+vyg/4In+Pde+Kv/BPjwr8UPFL/AA/k8T/Ej9p/&#10;/gov498RSfCfxhZ/EP4Vya94w/4KNftXeIdXf4aeP9OmuNP8c/D9tQ1C4bwb4wsZ5rPxN4cbTdat&#10;ZpYb1Hr9X6ACiiigAooooAKKKKAP5Av+Dvf/AIJo/wDDTP7G3h79uf4W+E/7R+Nv7F32r/hYv9g6&#10;F9s8ReNf2WfFV9D/AMJd9v8A+Ed8Ba/4t8R/8KI8Wyaf8UdJ/t3xf4V+HXww+FmtftLeNtT+06nq&#10;UBr/ADBK/wB9jxZ4T8LePfCviXwL468M+H/Gngnxp4f1nwn4x8HeLNG07xH4V8WeFfEenXOj+IfD&#10;PiXw/rFteaRr3h/XdIvLzS9Z0bVLO707VNOurmxvrae2nlif/Nk/4I7/APBFH/hEv+Djn4+/BP4i&#10;+GPiB/wpL/gl/wDEDXf2gPB2oeI0/wCEr/4S3/iqPD+ufsFReP8A4pfCnWPCXhLwl8QPFvhLxb4R&#10;/ads9FntF/4S3/hT/jX4e+IvhTZaZ/wnWl+EwD+z3/ghd/wTo/4djf8ABOP4NfALxHp32D42+Mft&#10;Px0/aX/0v7V5Xx2+JWl6H/b3hb/QPG/j3wjJ/wAKo8JaH4K+Cv8AbfgDWLXwd46/4Vr/AMLHstIs&#10;NT8Y6t5/6/UUUAFFFFABRRRQAUUUUAFFFFABRRRQAUUUUAFFFFABRRRQAUUUUAFFFFAHwB/wTT/5&#10;N1+I3/Z//wDwVi/9em/tkV9/18Af8E0/+TdfiN/2f/8A8FYv/Xpv7ZFff9ABRRRQAUUUUAFFFeL/&#10;ALRmp+M9D+Avxh1/4d+KIvBfjbw78OvFniTw54nn0Gw8Tx6VqPh7R7vWkkbQ9VdNNvzPHYyWka3o&#10;ltoHuBdSW10kH2acA9or4u8C/tb3Hjv9sH4z/srWXhHwPpg+Cn9inWdX1b4z6Na/FPxDp2t/C/4Z&#10;fEW28a+GPgN/wjB8Qaj8Lo9T+J1n8PZ/iH/wky6RH418PeItI8kXdj9mf8+f2jf21P2mPCnwP+Dn&#10;j/wR460fwhr3hn/gl/8AFP8A4KF+NzqHgTw5r1t+0L49+EOifAO8j+CFlBdxNJ4Z8LeJbn4i65Z+&#10;MZ/BNtpnjWz1bxl8L/8AhENasYLbWNJ1r9QLr9nGy8SftGeEv2lfFvxG+JGv6h8PtA8VaV8KvhVq&#10;UPw30zwB8MJPiF4d8K6B441CwuvDPgTTfiJ4l1PXbfwuk81t43+JHi7w/pl/q+rTaRpUC23hs6CA&#10;fS9fAH7G/wDycV/wVi/7P/8Ahz/66y/4JqVx/wC3r8P/APgqR4q1Xw1rn/BPv9ob4AfCXw5oPg/X&#10;ZfGngv4sfBs/EvxV458WRXD3eixeENVvPEXhnQdF+0WEf9kxwa7q+l6Y+ozxXF/qun2SzXMHzh/w&#10;RC1D9rDVfDP/AAUMv/24tM/sb9qOf9v+y/4Wfpv9hfDbw19m8r/gn3+wJD4K/wCJJ8Ifil8avh5Z&#10;ed8O4/CU/wDxT3xM8S/afN+16t/Y2uT6l4f0oA/kO/4J5/EL4qfsd/CP4v8A7Ovw8v8AWE1z/guf&#10;8DvE3hn9mTVPLvLix8LftUWH7e/xZ/YZ+IUWjyRBF0y58JfAzx1Z/HvxDqtzLHYWuneCLBJLpJYr&#10;W0n9YHg2z+HP/BAb9mT4e+FPBz/ErT/An/Bf+y8G+G/h/q99okMnj+z8MfG/4maJo/g7U9S8RLD4&#10;chfxVBY22iXt9rgj0RGv5bjUwlgJ1X+5P4Yf8E/v2Nvg9of7P3h/wH8APBVpZ/sq658VPEv7Ot74&#10;iOtePPEnwh1343a/rHif4q6n4N8X+PtV8TeLLC58Z63rupXepGTWpkijezsbBbPT9L0u1svOrT/g&#10;mL+wNf8AwZ8NfAmw+DFre/B/wX+04/7XHh7wzafFT4u3MWl/tJWfizVPFsvj1vEMPxEbxFdTW/ir&#10;VtUvpvB2oa3ceCY5J2sJPDAsoIbSIA/lZ/aw/YF+OP7Nf/BMv/g4L/a2+MHwG+Ev7Gul/ts2P7LN&#10;38O/2L/gt4t8PeNvDPwc0H4N/EPw5ompeIvEGv8AgnRtF8AT+KviRrPiq78S39l4LtF0yx1CfW7i&#10;VydUtbLTfs79jH9mb9oT9mj9oD9oH/gsf4r/AGDvCn7Mnw/8Df8ABMnTfgt8Pf2Nv2afEXhD4n/G&#10;P9q7xxpOp+GPiYPi14n0/wCDvh1fBmm+KfGMPhjRvCFnpVtHrnigI2i3eqNdPoN7JrX9NH7S/wCz&#10;/wDAz9q74L+NP2bv2jvDNr44+EPxdtLHQfFngifxT4l8HS+J7fStX07xRZWNrrvgzX/DHiy0mt9U&#10;0Sw1EnQtasrqSOzaKZ3s5LiJ/XdG03Q/Cmk+HvCmlCDTdN0rTLLQvD2mSXkk0y6domnx21rZ28l7&#10;PNfXzWen2yeZLNNdXLRxtPcyuxd6AP4g/wDgmF8Z9Mu/+C5PwY+LHxZ8O/tTar+1h+1v+xF8drv9&#10;pLW/iL+zR8dPhl4e8OfFPxJ8XfhRrHhDwH8PdB+IXhrS77w7+zN8DPhr4CsfhJ4Z+IN7BDouo+IN&#10;OtrrXb+HxT44i01f7mK8Ovv2bvgvqX7Rnh/9rO98Ged+0D4W+EOv/AfQfH//AAkXiuP7B8KfFHiv&#10;SfHGu+Ff+EVi12PwTdfbvFGhaVqf9uXnhu48SW32X7FZ6xBp01xaS+40AFFFFABRRRQB+YH/AAVD&#10;/wCCUf7OP/BVnwJ8CvBPx+tfsv8Awoj9oDwB8YNK1nT9JtX1jxL4EsNYsbf41/AXU/E1hcaF8QPD&#10;nw/+O/w/jn0PXbv4e+OvBusaL470D4W/EmabxH/wrW18J61+n9FFABRRRQAUUUUAFFFFABXyH/wU&#10;F/5MJ/bd/wCzQ/2lP/VM+NK+vK5D4g+A/CnxU8BeN/hj480r+3fA3xH8IeJfAXjPQ/t2paX/AGz4&#10;U8X6Ne+HvEWlf2no13p+sad/aOj6heWf27StQstStPO+0WF3a3Mcc6AH+fr8a/GP7dN7/wAG9P8A&#10;wTz8N+PfgX+znoP7KNt4x/YeXwn8VvDXx88b+IfjRq1rbfEnTT4Wl1r4RX3wV0Pwto82qz7o9Zht&#10;Pifqq6TGPMtJNSYslfqr/wAFEPhv45/4JV/tqftZf8FT/iV+zJ8HP28v+CeH7X7fs66V+1joHjHw&#10;34U1r4//ALKN38PdP8PfCTwv4g8AWvj2DUPDvjn4aa7rOoaTf3nhiCK3nudck8OaVqFx4QsPC1t4&#10;y1f+gDxf/wAE7P2KvFP7Knwu/Yn8XfCOC6/Zh+Emo/DmT4ZfDSf4kfFHThoWpfDPVYtW+HiReNLT&#10;x1afEHW59I1WOOaK31vxZqv9rsPI1aLUoGNu3mHxe/4I/wD7Afx8+K/jD4vfGT4S+MfiHqvxB8S6&#10;L418eeAvEnx+/aEvfgV4y8ZeHLbSrLQfE3iP9n7/AIWknwX1S/0q00awht7S48Dto0kiy313pU+p&#10;TSXrgH8wX7aPwT+J37a//BVL/gsf8Ef2df2Nfg5+13rf7Qv7G37FXhvwv8WPjD458A+BvDX7K8Pj&#10;f4OhPDvx90U+LtF1fxvq3iDTft8GuaBY/Dewt9eh1LQLKXVZTaiLT7v6q+Fv7LfhjQf+C3n/AATn&#10;/YY/bJ1DQfjJ4N/Yk/4Ij+CW/Zl0jx1Ywan8PPiH+0r4T8ZaJ8NPiV8RPD/hnxJDPaar4kj8EeFd&#10;f1LTdFvrfUtT0TRPAHhjxNI9rqPhy3vZ/wCnvwJ+yp+z58Pvj/8AFr9qzwL4Cg0f45fHzwl8OvBn&#10;xQ8d2vifxffW3ivwn8LNMbSvh7plv4VvfEV34G0CDQdMka3iuvCvhvRrvUoysmq3WoSKjr5z+1//&#10;AME/f2Qv264PAVv+018KbXxl4j+GGp33iH4VePPD/i3xr8Mviv8ADnU7kWaajfeBvib8MfEvg/x9&#10;oVtczW+lT6pplnr39h6jeWOj3Gq6bdz2Fg8AB9I+BvhP8LfhhN4luPhr8NfAPw8n8Z6rDrvjCXwN&#10;4P8AD3hOTxXrlvYwaXb614kfQdO0865q8OmWtrp0epan9pvUsLW2s1mFvbwxr6BXy7+y7+xr+z5+&#10;xvoHizw/8A/C3iXQ4/H2vW3inx1rnjX4o/FX4v8AjDxh4ktdOi0qHWfEHjT4v+NPHPiq8uUsYUhS&#10;AavHYwruFvawhiK+oqACiiigAooooAK+AP2N/wDk4r/grF/2f/8ADn/11l/wTUr7/r4A/Y3/AOTi&#10;v+CsX/Z//wAOf/XWX/BNSgD7/ooooAKKKKACiiigAooooAKKKKACiiigAooooAKKKKACvgj/AIKO&#10;eBvD3xr/AGdrv9mDxVcfDX+xv2rtU1/4F/2N8Q/j78QP2cr7xZruofCr4l+PPBnhX4eeOPht4U8W&#10;+IdV8Xav428A+HE1vwjLp7aRrHwri+JF1qek+O4dMHwx8cfe9fn9/wAFPPh8vxC/Y0+Lset/EX4Q&#10;fDD4ZeBfDniD4r/GzxN8Z/2d/F37S+g2/wAJvhh4R8S+MvEd34Z8E+A/jN8DPGnh/wCIHhu+0rRv&#10;G3g/x/4R8YXPivwzqXhbHhXSP+Ek1DStb0MA+I/2DPgcn7Ov7bE3w/8Aij8Lv2WfBHxw1v8AZn8d&#10;+KPDo8C/8FBf26v22fjro/wyg+JPwq0vW2/4R39q74XaNoXws+F/irxI2hrqWtaT4t0XVfGfibwn&#10;o1jpmgeKLPw34gvvCn7u1+In/BOz9lTx7+wL8cl+Efxe/bA+Hv7SnxC/ah+GnxS+NGoeKtT/AGW/&#10;ib4Q/aM+MN/8HPE3wX8L3fiz4mftLePP2rvj03iHRvhd4f8Ai74V8G+D/hNN4b0GG20bXjq/hWWy&#10;h8NeME1f9u6ACvi7/goL8Rvil8Hv2UPiZ8Vvg/4xtPBXjL4fr4f8QJf3nhfSPFcOqaX/AMJDpmma&#10;loJstb32Nl/aUWoqG1U215cWkUEiWsMc86Xdv9o15t8Vfg18IPjt4UfwH8b/AIVfDb4yeB5L+01W&#10;TwZ8VfA3hj4h+FH1SwWZbHUn8O+LtL1fSGv7Jbi4W0vGs2uLdZ5hDIolcMAfmt+0l+1J8fPAf7VW&#10;taN4N8V2Oi/Dj4O+Lf8Agm94O1P4O3Xg7w/qupfHW3/bv/af8W/ALxv4vHii9Y+JNCsvhhoNha69&#10;8Px4YutEtG8UeAPiSvj4a74Zn0/+wfq34R/sE/ss/AX49+KP2i/g18KPCnw08deLvhra/DDV7HwX&#10;4b8LeHPDR0lPHHiD4g6vrcFjpGgWmpr4n8VeINfVvFOoTazNZ6rbaFoH/EshvLKe9uvWbj9mv9na&#10;78XfDDx/c/Ab4Nz+OfgnoMPhb4N+MJfhn4LfxN8J/DVtYzaZa+H/AIb622iNqPgrRbPTbi506y0v&#10;w3PptlZ2N3d2lrDFb3VxG/tlAH44/t+eGv8Agrbo/jLxd8Vv2T/2svgB8Kv2dPDng/RLp/h1r/7H&#10;vxa/ac+Mja3aIYfEd9ovh74PaZ4n8deM/wC0Lqa3l03w74S8J6zq8MEczC0eNJXTr/8AgifqvjXW&#10;/wDgnx4V1v4l61/wknxG1j9p/wD4KL6r8QPEX/CvPF/wh/t/xtqH/BRr9q678Va1/wAKn+IOk6F4&#10;9+F/9q67Nf33/Cu/G+h6N4v8Fef/AMI14k0nT9Z029s4Pv8A+P3gr/hY3wb+IXgf/hUPwf8Aj5/w&#10;kvh+bTv+FOfH7U/7G+DfxB3z28n9gfELU/8AhV/xp+xeH5fL8+ab/hVfjfE8FuP7Fl3edB8Qf8Ee&#10;/Dn/AAh37EUXhH/hAPh/8KP+EV/a/wD+CmHhz/hVvwnvP7R+Fnw2/sP/AIKV/tb6Z/wgHw01D/hC&#10;vht9v+H/AIO+y/8ACO+Dbz/hXXgH7V4d07TZ/wDhCvCu/wDsOwAP0/ooooA5/WfEunaFqPhPS762&#10;8QT3PjPxBceGtHl0bwn4p8RadZ6ja+FvEvjCW58Wax4e0bVNJ8B+H20nwpqlpb+LPHN94c8LXnim&#10;68NeBrTWZ/GvjPwd4e17oKKKAPNviX4C8IeNrLwrqPjPXfG3h/T/AIZeNtD+K9jf+Dvi/wDE34P2&#10;Z1bwXFfz20PxAuvhr408FQfED4bGC6upvFfwv+JT+JvhP4rihtZPGXg/WU02wNp/nWft1+IrWX9i&#10;n9rbxH5V1qfjL9oDT9av/ilr2t+CvD/w517UtQ8V/Ej9l/4n3PjjX7f4b/CP4beAPG/xC+JHitvG&#10;3jbxhoeteB/Bmk+FYLvw58TPD/h9fHWt6HrUH9rn/BT342eNPg58CfiVow1HwPB4a+OHgrw38I/A&#10;EfiHRtEhvrzx54h8d22g/F34aaVc3vxr0fxh8Rvin8Wv2ePFPi3xV+z94X+H/wAEdf0j4Xah+z98&#10;W/iJ8X9c8daDqvg/4X3X8Lv/AAUj13SNP/ZMv/DU2t6hrGlST6Zqfhuyn0G30ywtdb8XaV+xrq+t&#10;a5oVk+iapf3eieKvEOi/Fnwf9qTVbS0u/CPwc+AXiSO+1S5+ICaNcAH7o/Dn/hHNYufht4+17wC3&#10;xNubrT/hX4S+Hz2Xw607x7c+FNC8Rw/A/wCDniTxN4lu9U+FX7QGheG5PGvjpvBml6FYeNfhn+0D&#10;8SviT4D+Gvw5m+Ey/AbwcnwU+Gl/5D/wUun0+1/YV07406F4J07xPqnww+PH7H3jvwv4H8TfDfw+&#10;lla/CuD4w/Brx/cXb6jYeAfC+t6JpWneO5ZfA+pfDPwp4X+FHwE8UfDb9oP4AfF1PgV4N8dfFrQN&#10;S8RaP7D3irw14M/ZY+F2ufFLwfomv2fwyuPgZ4W1fSbzRPAPiPXrL4ReFPFPwSs/iDF4Lh8c/CVr&#10;f7Pa6z43+KfiPw3efAXXfhH4sk8QX+oeMvDHjn42eKvC/wAQtN/Z88M/aa1rxX4x/wCCYP7Q3hGL&#10;XdSNl8MvA/7Qmk/EDUfEt6E1Owi8L/A/4VfEX9nTwVbXWsW0mqTaj4Z8X/sBXtlexG7tNb0q48D+&#10;GfDWtnVI/F1/bMAfrF/wSn0TwV4Fv/27bTw9pfhrWPgfZ/8ABS34rfC68+HX9j3i6H4v/Zj/AG/P&#10;Cv7MPxO/Z0ubvwp4p0jSrq+PgrXPi1b6VJ4Y8bafHY6b4E+I3xrnsTqmv3g0zX/24+Efgm08IeJ/&#10;jD+y9qk6+PPgvo3w9+H3iXwX4X8Z6X4f1G18LfD/AOLWpfF/wZqPwK+xWuh2Vj4h+GHhOx+GC23h&#10;KLxRDreur4d8SXHhPW9T1bTdD0uVvwZ/4J8+OtE8W/8ABSj9tT4WeGdAl8L/AAZ8Zv8AsO/tZW+m&#10;XF9eT+HLD4JfsvfB34n/ALM/hfxBL481JUunlvvjB+zl+zV8RdGs3v4bnxB4YfXpbjWPFPhbTfE1&#10;zr37u/DDxfYWeh+J/wBpbxJpXiFtd/aM1Pwgnws8B/YZJPiBL8OtI8PzR/CD4c2OkX7aWbXWNcW7&#10;8c/GvxBpmtw6Ja/C64+Jfje28c65aeHPAWt+LogC54B8ID4HfHqz+FvgXUvsvwe+J/w/+JvxQ0/4&#10;a3Foh0r4UeJvh3q3wF8Fro3wna0ntLXwp8NvEtn431LX9U8AHS73T9M8ZfbdZ8MX2iWGsajoj9l8&#10;S/2bPhz491O48b6Jpth8NPjSureHde0345+BdB0HTPibHqHhe40Z7LTNf8Q/2cb7xf4L1rS9BsPC&#10;HjHwVr91daP4l8Embw/J9iaLTL/S6env4b+C1t4z+N3x28aeF/Dfiv4hXHhjTtcvr7XEj8MeGNP0&#10;e1u7XwN8Hvh/daja6bqviOGy1HVPEOpWY/s0eJPH3j/xb4q1nSvD2h2es6H4G8NxWHxB+LXxZZoP&#10;AHw+1n4XfD/UEEH/AAtf4qK/hb4gyWcxDvq/w9+Bmq+HtW1mO4ktlmsLOf44SfDPUfDuszWut3nw&#10;z8daHYvouvAHYfs//EPVvip8H/BHjTxHbafaeLLuxv8AQ/GsWi211b+Gz478G6zqXgzx1ceD3vL3&#10;U57/AMDXfi/w/rV34G1r+09Sg1/wjPout2mo31rqMN1Ly8X7J3wE0ydp/B3gm8+E6zQxw31l8CvG&#10;/wAQPgFpGsGABba61/RPgr4p8B6R4h1GzhAtbLVNcsNQ1Kxss2Npdw2ZMDdBqPjP4Ffsz+C/A3gr&#10;xD428FfC/wAMaH4asfCnw90DxN4qs7LUtS0XwZp2l6LZ6N4YstX1CTX/ABdqNhaS6Np62mmRavrV&#10;7eX2nW5S51DUbdJ8aL47eIdVUX3hD9nD9oLxb4dnCnTvEL6V8LvhwdRARRcn/hDPjf8AFf4WfE7R&#10;/st359kw8TeBNCa9e2bUNKF/ol1puqX4Bg+Ivhr8cfA1lb678IfjH4v8fTaFqukvD8H/AIxzeAr7&#10;wlrfghdZsR4h8N2PxF034c2Pxch8aWXhNdQg8A+MPHHj/wAYJd+JotNk+JUniC3vtT1u16C08O/A&#10;/wDaw+HHw6+Ivi34YeG/Fum634Yh1/wtB8QvC/h7UfGXw/m8TW2mXes6RDeo+rXXgrxpoup6XY6d&#10;4kHhvW4b7SPFHhqJE1A32iWlxBBN8VfjXqslvp3hT9lzxlpGozyFpNW+L/xL+DnhDwRZWkQBnFzq&#10;nwq8afHnxo+pzAhdLsrP4d3On3MqyLqetaNEEuH9F+FngJfht4Oi8OPqKatf3fiTx54117UYLIaZ&#10;ZXfiv4m+O/EnxI8XyaVpn2i7k07RP+Eo8Waumhadeajq2o2OjrY2up63rWoRXOrXYB+YPxA/Y5/a&#10;O+DH7Nnwv/ZK/Yy8V2Xwm+Afw71LXbOS6+BHhH4beCfi/wCIvh9rfgP4oabF8K9f8NHWvgX4c0qw&#10;1v4v+LPCfxb+Mf7RX7P/AMfv2Zv2mPElhpPinRfhTrPwt+LPix/j/pHMW/x31X4H+K/iLD+0n41+&#10;PXhj4f8Axg/aIl+JXgax+MmufFb4O/ssfsT+B/g58UPCnxJ8V+FvHP7dqfDez8aeJ/FXxu0a1+L3&#10;x+svh54u8feMv2FZbHwjp3/BNvwT8SPBfwFb4f8AjL9of9qaztX0jSfEGlanoWvaZp2t6HrWn3mk&#10;6xo2r2VtqWlatpeo28tpqGm6np15FNZ3+n31pNLbXlndQy291byywzxtE7qwB/Oz+y5/wUc/t3wf&#10;8Dv2TPF37YPgD4BeP7XwB+zR+zF8CPi7+0F/xdL9qX9qr9tXSPgX8HviP8SfDX7S/wAMb3xNrHgD&#10;9n3x/wDDvx/4Y+In7Nn7aH7I3iH9oTx5+1zqfxE+MHw+0+H40/sheP8A4ufsg+Pv2n/tyXwB8Wfi&#10;/wDEHXfgj4z+LniD4LaTrugXt54u+CPh79qn9oa81HWNb0b4l/si/tL/ABt+Jf7PfxOt/gx+yD+2&#10;d4o8P6fqP7QnxN/Ze0z4o/Bf9s4fsk/s+eFrP9n3wRqv7M2u6v4v+Jf7LvwO/OD4xfAn4V/s/ftn&#10;v8G/gR4esvi3pVzf/AHxh8avgPq37FNn+1b8E/hP+xOdA/4KzeLv2mPhn4s074JfCS98W/BH4gfF&#10;Twl+098fZv2efE+pD4gfG/8Aa3+MXjnwV+zI/gj4gfCHxl+0f4oWTXP2SvGHxR8dah8dv2Wf2sfj&#10;9+zb8TP2tvH/AMLvhpe20nwI+On/AATutfCv7Y/we0fU/wBpfXfj14J+BX7XXiXRPEHxf/ZCstAt&#10;/wBsn4vax/wT58NfAf46WP7WH7Rn7YH7R3jP9pT9pW8svDMX7RX7FAB+/Gvf8V38UrDwd4h/4X94&#10;J0zw5/a2s6Hp2g/8SH4W/Fr/AIQTxF+zV8StM+I1/wDFf4XHUPFvhb/hFvFuoz/CfSfgt8RPiV8I&#10;/wDhfvh2X9pXTvF3wD+OvwT0PT/GWkcB8HfE/wDwuLwLqv7ZPwr+GHj/AMIfEz41fAHwR4c0b4G/&#10;tUfDT/hl/wAdeHPEXwl1j40a34a8A/GfV7n4M+JPjz4R2+Ovih4j8O6/eX03xs+FvhzR7U/Ez9nT&#10;wXrNl498WeKPjHv6L+zb4M0v9p74lftDReG/EFh4p8c6B8EGvfHlt+0f8fNQn8Vaj8KtA/aC8C6X&#10;8ONZ+A93q9v8HfCfwg8A+HPjJrHjPw1oHh+51Xwt8QvjH8SvFnxU8YfDLw/8Vfhj4G+KHiboPgt4&#10;H0f4R/2N8FfD3irx/qfh/wCEvwB+AfgfQ/DWpfCnwL4C+FumaP4Y/wCFj+E9M8VeDtZ+F3wT+F3w&#10;zPj/AMXWXhuCw+JXwq+HWqw+BfhP4d8IfCi68I/BP4JeH/H+n3HxIAPXtZ0bUdU1Hwne2XizxB4d&#10;tvDviC51nWNH0a28LT6d4906fwt4l8Px+E/FkniHwzr2rWfh+z1bXdL8c29x4G1TwX4pbxT4M8NW&#10;l34mufBV14x8H+LOgorn9GufFM+o+LIvEOjeH9M0mz8QW9t4GvdG8S6jruo+IvCzeFvDV3d6z4s0&#10;u98KeHbbwZ4gg8bXXjDw/b+GtH1jx5p114W0Lw14wl8V2ereLNU8DeDADoK5+50bUZ/FOjeIIvFn&#10;iCz0nS/D/iXRr3wNbW/hZvC3iLUdd1Hwne6X4s1m7u/DV141g8QeDLbw5rGj+Grfw/4x0Lwtdad4&#10;88WS+MPDXivVrPwNqngzoKKAOA+LHhs+Mvhb8SvCAt/tZ8V+APGPhsWu0P8AaTrvh3UdLEGwxzBv&#10;ON15e3yZc7seVLnZX5/f8EUfEg8V/wDBI/8A4Jy6oLj7SLX9kH4I+G/M3btp8G+CtM8IG3z5s2Ps&#10;h0M2u3euzydoigwIE/UCvyB/4ILf6P8A8EoP2VtC6f8ACESfHf4Z+V/z7f8ACrf2lvjH8OfseONv&#10;2L/hF/smzZDs8jb9ntsfZ4gD9fqKKKACvgD/AIJp/wDJuvxG/wCz/wD/AIKxf+vTf2yK+/6+AP8A&#10;gmn/AMm6/Eb/ALP/AP8AgrF/69N/bIoA+/6KKKACvz8/4KJ6n+yjoPwz+GPiP9qf4/69+y8NB+L9&#10;ne/A742+D/ESeGvG3hX4w3Hw8+ImlvaeFp7/AML+NvDOvT698K9Q+J2la74P8a+DvFfhDxF4Tn1+&#10;PWPD96trDNa/oHXwV+338S/FHw98Mfs+6Z8Jvgz8O/jZ+0r8T/2j9G+Hn7Lmj/FnxDfeEfhx4J+L&#10;f/CofjL471/4peMfFGiaN4i8UaRoPgT4F+BvjJqeoweEdE1DxJ4ktnfwdp6Ww8RzX1qAfmr/AMEx&#10;bn9hPwz+0V8J/gz8Gf26Pj/+3v8AFH4cfsqfFrRPgzffEi6+HKfD39mf9nvwV40/Z48OeJvBOhaF&#10;4A+Gvwhjt/EHjm9174V6fpGuavovjrUn8L/DO/0K113wTo1jbaJ4m/ofr8vP2e/iT+01H+1j4a+E&#10;H7eXwf8A2ZLf43XfwC+MfxD/AGcfj3+zH4h8f6p4X1j4X6J49/Z98O/tD/DbX/C/xV0Sx8XeAPEl&#10;p4r8T/s/+IEOn+IfF/h7x9o0VvdRzaFqPgy+sbr9Q6ACvmz9rT4/6j+zB8D/ABP8bLL4eXfxLs/B&#10;91oz6/oNn4m03wpNZaDqWqW2mXuujUNSs9QW5/s2S6t9umWdlcXt9LPGieRAtxdW/wBJ188ftTfs&#10;7ab+1V8FvE/wO134k/En4W+HfGMmnJ4g8QfCofDgeK7zTNPvI7/+xEn+KHw5+KHh61sLy9t7O4ur&#10;i18OQ6yGsoY7PVbWCW9hugDw74x/t0WXwm+PkfwnX4X6h4n8B+FdY/Zh8MfGv4t2/jDR9Lh+GPir&#10;9sf4rax8F/gNo1j4NurCe+8Y+f42sdEn+I92NZ8Nr4H8KeN/CXiLT4vF3n61p+i+d/su/sCeN/2a&#10;v2vvjR8e3+P/AIr+Kngf4x/DoW+vWHj3S/hzH4+1f4sar8W/HPjvVdb8Q6v4P+FXhG61Hw34T8K6&#10;34e8E/Dn7R4qv7nRvC1lD4GOkW/hHwT4CttL9X8cfsIeCviF8W/Bvxb8TfFr4xXV1pNt+ztN8TfB&#10;0LfCez8G/tBeKf2UPHet/FP4CeO/ita2nwog1jTfFHgn4ma9ceNph8Ida+FugeIdR0vwzpOvaFfe&#10;FPDWleHoPuWgD8cP2/P+Cpfxk/YZ8ZeLoYv+Cc/x/wDjX8D/AAP4P0Txd4l/ac0D4ifCL4e/BvRY&#10;dSQ/2jZ63r/xF1zRbfRP+EfuDBaalf6rc2dh59zCscvzgN2H/BE74uWf7QH/AAT58K/HnTtH/wCE&#10;e0/42/tP/wDBRf4uWOgf29oXiv8AsOz+JH/BRr9q7xla6R/wlHha81Dwx4k/syHWksv7f8OX99oO&#10;seR/aOk3lzp9xbzP9/8Ax+8a/wDCufg38QvHH/C3vg/8A/8AhGvD82o/8Lj+P2mf2z8G/h9snt4/&#10;7f8AiFpn/C0Pgt9t8PxeZ5E0P/C1PBGZ57c/21Ft8mf4g/4I9+I/+Ex/Yii8Xf8ACf8Aw/8Aiv8A&#10;8JV+1/8A8FMPEf8AwtL4T2f9nfCz4k/25/wUr/a31P8A4T/4aaf/AMJr8SfsHw/8Y/av+Ei8G2f/&#10;AAsXx99l8O6jpsH/AAmvirZ/bl+Afp/RRRQAUUUUAFFFFABnqPSiivBfjb+0f8NP2a/BPxV+LXx+&#10;1E/Cf4HfCDwNoHjjxN8avFN9oB8FXh1rVvEWjXHg7QNJ0fW9X+I2p+OtJvNK8N28Xh//AIQOAeNt&#10;W+JngDwp8LL3x940vPEXhvwzvh8NiMZXpYbC0amIxNepTo0MPQhKrXxFatUjSpUaFKCdStWqVJxh&#10;TpU4znOUrRi7ibSTbaSSbbbsklq229Ekt2/0PzPabxH47/4L9Xl/4d0fQPEHhn9m7/gmj4T8IeOb&#10;7WvEeoaTeeBb79qH46fEnxaNU8KaZp/hbxFZ+JfFmoH9nD4c6Hc+H9e1jwLEvgvxR4l8V2HiSe78&#10;K23g7xz9K/GH9trxp4H1fQX8P/CfwP4Y+GUHjn4h/DT4r/Gr9oz44aD8I/CngLxbpPiO88H/AAjt&#10;fhvpvhrQfibY/tFar8YtasHl0vwN4O8Z+GfGfhaTVPDngXxrp3hz4uzeMPh54G/DD4e3eh/tMf8A&#10;BRL/AIKE/tEeNtd8T+E/BqfHv9nX4M6L+zb4j8dt4Yju/jV+x18Bfgprdrqvxf8AE3wT1jxXqGrX&#10;n7JP7Q/7Q2seHfA/gD4LeLviFovxL/ax+LfweudI1C417wN8IPiRofG/GD4weI/FcWg31346/sST&#10;xVpug65onjfwtfaV8JfAen+DtET4W6RfeFvhj4vsP2svEuoaN8NdY8RyRfCvR/hd+zj43f4E/Gjx&#10;DceK/hP4l8T/ABc8fWXhH49/tG/rfAfh7R4ixOG+tyw7pypVFXjWp41YeDk8TTc44vDYiMamJowh&#10;Vr05QUsDTqUMK68cZS/tDDUOHFYt0oy5U7qzVnBt/De8ZLSOtmrczTduVqEpfb3x1/auu/2gNR+J&#10;PwE+Jfi1/iJ4U0O/n0Pxb8IPAHgm/wDhzqHxA8OW2i6FrXiLTPiV8E/Df7S9x8W4/DB0jW5k+IHg&#10;T9or4/fstQ3/AMOrnVp/H37MHxY+FU174nuPhDx/+3SH0jSPC1z8TdFsvgqsVroGjeHNL0z9nzxr&#10;4C0ya/m8O3vhPQfCGm/B/wCNvw5/Z0+Mvw08TT6tLdv8UL34X2HjzRNbs5b/AOEATV/DEMt1+dnx&#10;Z8c+Mo9C8P8AgaDxXZ+FPh/dax4Bi1abSPHnijQ9J1vXNE8U/D290r/hYWg3H7W8p1nxDY2NvrHh&#10;nwdL4X8DeE9L0/RFm8Mal4Pe907xT4Q1DhPgRp37QPiTw5Yt4f0HxR428A+GbPwh4d8UaT4Os/GH&#10;ibxJHqPiT4d/C3xZYy6q3w++NvxU1q6gi0rR/F/iHxhNresaX4tvfCuiaX4q8O61rmk+CLXxze/2&#10;Tw14M8OZNln9oY7E4JYXCSpqjSxVLBUVCvTSoTzKjKUa2DwuLx01Q56HsZ1Kyo4ZV68aNWrgj56r&#10;mNedTkjGXNK92uZ3i9eR/acYq9neNrvl2iz648Y/tLapd2Xh74aXesaNpdlPpmkaj4D8Bf21Z31r&#10;4E1jTbrwgL7Sfg5J4v8Ait4o+IvgL7V4kvla7t/+E0iF0Y7XTviFDZ+ItL0NvDPjVl8avFOq21xe&#10;+M/jfrNtaX15oUPxV8N+KPFt14kvNa+Jb23hSLwxP4tvZfjVqHh7XPiHB9nufsGl+JotW1q5sbqK&#10;C0+J9mNQ1s6X6p4J/Zj+NHifw/4ftZPAt/qXwn8UnSv+EP8AF3xAu5/CfwqttT87wtaW2mXfxL8f&#10;/GGbwz4y+IV3rlo9hol7rOtWGual/Yg0K88MWfjHSdEtfDv6yfAb9hXXPhLL4N0T4teBW+H/AMQ7&#10;uHSvDelaz8U/jh8OJPhn8T9d1WKw0e20Lw7pmpfsx/tGeCbnXtTvbWzl0b4deN/HWu+PtT1PTv8A&#10;hJdCsdWTRxrGn9HEPGfAHBWXVI4dZZmWYRq1p/UsNjMsWPnVjPmr4musVUq4iM1iKFJY6sqOIxNL&#10;EUo4p+1VKcolKhi8TJN88YPlXM4z5EmrJXjyq3LJ8qbjGz5U9UfkZBoWs6/pHhrTNT1XOpzav4ON&#10;7c6dp/iOJ7iCx1DSYE07S9BuPGt7dRXk9nbQ2Vj4e/4SCXw59vZNOstJstGa30q0/SH4e/sefErS&#10;/GvhSy8C3s3/AAkWoaZJPofw7+NfwRuPBfxL8V+D9G1bwjonxDvtK8AfGnS7r9nbxpe+E49dsfGF&#10;t4Vb44ajPc6dZaPrTTaD4ghW10b79vtJ0nwb8PdH1Pw3rupeGtQ8ffAz4meL9F+Hen3cHge70r9p&#10;/wCG/wAS/g78KLP4OeIvBvwaX4OfAz4saPrnxZ+I9p8GPFOl+MPgfLr3ijUIIdC1XxvP4Z1HQ9D0&#10;DpJvEHwvttNhm+G3g7wdp3wS8SftMeEPjtoMGhQ+HfBHhfTLf4e/DT4b3fwvK6pZQR6P4I0/xdqv&#10;w1vP2pfFHiLRIdYutJ/ZM8P6vrfizRLbVvip4X8L6z+D8SeMmfZ3RjQyrLll+EU8xw2KpVoYXHYL&#10;FVoxoxnRxLxeCpRhGm416Sw8Zxji4qpD2tG9CrL0qOXUqcr1Z3laLjy80ZRTejVm730vK2m7vaUZ&#10;fl3+2n+yX8YvHfwXg8Y/C3xgx+Kvwk0PWv2mvgDqaeD/AIffs+fDjwT4/wDg18QfAHw6+MejfEDw&#10;L8K/EC6R4e8feALPW/Hfww+PWoa3pPjfwR8Rfgp431jTLHxZYat8LtPj1L6T/Zy/aW0T9of9iL4d&#10;fG7wtD458N3mk2XjrwT49+Fnj7U9K1W3+GX7av7Lvwqtf2k/DXinwz4SnvtUt/hVpHg3UvhJ4t8B&#10;+Lvgp4Kh+H/h7T/+Enbw5D4F03R9BXUrj6W1LXrO2u9H/te7u9e0fwbb6uuoar4guIvhh4V13xP8&#10;RPj5oXxb+Jet/EfVvEl3ceGPhT4A+J3xo8JeHdC1Dwv4rfxV4l8J/D3w34t+DXgPwr8RPjJ4j+Kn&#10;gT4Hfm7aaR/wyP8At4XWkaxfa94//Zu/4KK+IfiZo+s2UR1LTv7H/wCChHxI8E2up/Ez4fW2iyW9&#10;x4b+A3if9vXQPAeip4c0TxX4l1nxn8CPBGheKrfWrn4X698Z473QfyjGYuvOWHr4+lhV7GvWqRlR&#10;w1PD0ZU4wqRwLeGpRwuGUnUqRq1lVw9DlrzhGjD2FGVCl3wjHaF2mkknK7V3FzV3K72srXdk27N3&#10;l+zcWoeBPhj8Z9R0yLVZdJ8MfCX9qD4rfEfUoLnXNX1Sx+G3wjH7DHh3xl8ULqJb++vX8NfDiz+J&#10;3xd8IaxP4R0wW/h3TNc8X+G59H8P2dvDZNZdb8F9Tk8HH4M3nxBWP4fab+zL+wH4Y1L4px+Jdiah&#10;o0vxTPhWSVLxLK5uYtOj8Awfsv8AjUeKN/2xL241vS10m4ZdK1Iz+CeCfDVp4qk+Hfijx34hspvA&#10;9t8PvHnxl+KfjeCO8g0zXPDEXxP8FfFnx78QNSslmvxZeD/2jPiL4E8HRfBjwv4kh12Cx/ZU+Evj&#10;rQbC8i1jxTdaJ8P/AJ+/4KDfHH4Y/DT9lzxX4L+PHg6P4mfGD9tyLXPiV8Sf2R/+FzeFPgx8Udd+&#10;BGi+HRY6V4CuPHOv+OPDdp8KfhT8L9I034e6V+1f8UtH1C+0L4Z/CqD9qr9om2soNL8N+MPEWg+V&#10;h8nlmmY4DKlUxFfFV5xwWKq0fY1aihSr4v65i6ccbXwVKE1gJZniMTHH1qFOhX+qzxGIpRxX1iFS&#10;qKEXUtFKzlFO6TbjHli3Hn+1Gmk43b97li+VFX9nfwB+yDrdra6l8Sv2fv2tU1z9vv4xWfxi/a9+&#10;Ivxh+HvxJ/Y++Fnhn41+GPhp8DfhBpH7N/x3T4oXP7Nvi343fs/fGr4jfG9fh98Df2XNR0P9qb4P&#10;/Gv4o/EP4zaVa+HdZ8LeGvFX/CI/utqXxD0fTPid4N+Fc0AOueM/AnxF8f6bc/8ACQeCrbydI+Gu&#10;vfC7w7rMP/CLX/iuz+IusfaLv4seH3/t7wt4I8R+CvDf2f8As7x/4q8Ga74r+GmkeO/ifwx4k/ZR&#10;8TfGvx7+0hrUH7GuteGfh7oOo/GL4aftIeCfC2j+M9X+Hthd/s7/AATufjZ8avjR+1kukx/DX4Na&#10;98Tv2ffHfwB0Twb4Al8RW3ibxj+yz8M9D+Ltt8S/iV8MdcuPAn7O/r1h8Ff+E1P7Rvww8deFPHPh&#10;vwJ458daH4xuvjb4P+Ln/CjfjX8avFl//Zmuz3dp4g/ZMX4TeOvCvgb4OeBdA+Dn7N/gfxz4m8eW&#10;Hxr+JHhL4WeIPAvxP8P6t4F8NeHfin8fvmc6xss0xccXjKmMsqSlUhiazrSpRm6dCnDCxqVaFOt9&#10;RwaweHhTpRw16eGpUvYU6VGeIOinHkVoqPZOKSTsru7SbXNLmlrzayb5rtRPrnoOB07Z/rS1geFL&#10;nxPe+F/Dl3430bQvDvjO60LSLjxboHhfxHf+MPDOieJprC3k17SPDvi3VfC/gjVPFGhabqrXVlpP&#10;iLUvBfhC/wBbsILfU7zwvoFzcyaTab9fLyVm4u102nZp/c43T9U/vNf6/rb8vuCiiikAUUUUAFFF&#10;FABXwB/wTT/5N1+I3/Z//wDwVi/9em/tkV9/18Af8E0/+TdfiN/2f/8A8FYv/Xpv7ZFAH58f8FFP&#10;2kPg3H+2/B+zh+09/wAFMfGX/BO34KfD79l74TfHDwzpvws+Lng/4C+O/wBoL4kfGP4qftD+A9VX&#10;VfiTr/h/xD4jl8GfBrw/8C9Euv8AhEvCJ0K31XXfiha33im+1Sz07TdMX61/4JP/ALRFl8dvhj+0&#10;J4Z8PftQj9tP4e/s6/tKXfwV+FX7UV1eeD9W8SfFf4e3nwI+BHxm09vHWv8AgHRvDnhDxN44+H+v&#10;fF3xH8Kdc8T6N4d0Q+I08CWWtazZDxHfazLLa+LH7dnw4/ZV/bt8beBv2v8A9obwZ+z38BPHf7Mv&#10;wM1n9m27+Ld54b+H/wAKvFfxV0f4i/tHx/tHmH4ueIrPTdP/AOE/0rws37PkM3gTWfF1rBD4eu9K&#10;1rw1pV7f6x4hlte7/wCCf/7Ttz+1k37WfxS8JeNrr4o/s2L+04/h/wDZU+Jz6BFoWi+LPhlpfwG+&#10;Bp8cReCLpNF0Wbxr4C8PftAT/GHRfD/xBuEv/wC3prbU9LstS1HS/D+n6legH6GUUUUAfF3xm+I3&#10;xS8G/tgfsb+C9D8ZWlt8K/jG3xu8P+OPA0nhjSLi61DVPA3wu1zxzoevQ+LLgTaxYfZ720sbb+y9&#10;OWzt5Y4rmS8muxcJFb/FXwH+Lvj39qf4s/8ACnP2k7fwZ8ZPgN+1H4G/b38Q6n8BfFPw18JSaP8A&#10;AuD9jD9s/wCHP7Pfg7wJ4guFinuvF8vjjQfG0l34+j8cSa9cQ/FX4daxdeB/7I8KG50bSP1I8Z/s&#10;+/AX4jePvBPxV+IXwQ+EPjv4ofDSa2uPhz8SPGfw18GeKPH3gC4sr59Ts5/BPjDW9FvfEPhSa01J&#10;31G2l0LUbF4L53u4ilwzSNY8G/Aj4JfDrxz4/wDif4A+D/ww8EfEn4rXFtd/E/4geEvAfhfw740+&#10;Il1Zy3M9rceNvE+kaXaa14olt7m8vLqJ9avbwpd3l3dD/SLq4lcA4X9mP9lH4L/sh+EfGngf4HeG&#10;ofC3hrx18VviB8YNY02Cz0Sygg8S/EPWG1W+0/T4dC0fRrePQdBtlsvD3hi1uYru+0/w7pemafda&#10;nqMlr9pf+aL/AIK8ad/wWi+Ev7In7Ytz8Vv2zPgB4r/Z/wDiH8EP2n9Am8A/Cb/gnz+0R8TfFLfC&#10;69+GPjSTU/DHi/4lfCvwv428NfBX7T4KuZdFk+MvxZuvB/w58P6i0uv6x4gtLDTr6S3/AK7a/GD/&#10;AIL0aB/bX/BNz9qm4/4VN+0/8Sv7F/Zf/an1P+1/2ef2hf8AhSHhX4beR8BvGb/8Jr+0H4c/4ac/&#10;Z8/4Xb8H9M8v7V4h+GH/AAi37QH9uadaanY/8Kh8Q/2h/Z2pAH7P0UUUAFFFFABRRRQB8AfDn/lK&#10;b+2R/wBmAf8ABNP/ANaK/wCCsVffwOe2B/P8D0r8w/hN4w8RX3/BTX49ald/Crx3ot749/YA/wCC&#10;Yo8V+H9S1L4Yy6v8FPtfxS/4K+eK5z8TJtI+Iuq6Fq39l69pVj8Mr/8A4U3rfxZ3+N/EuiX+mf2n&#10;8N4PEfxB0D9HLfxX4XvPFOseCbTxJoN14z8OaD4c8U6/4Qt9X0+bxPofhjxlqHinSPCPiPWNBiuH&#10;1XTdB8Var4G8a6b4c1i8tItP1vUPB3imy0ye5ufD+rxWVOLV9nZXfK1JJXtduN1vZdN1tdKRf+v6&#10;/r7mdDnqPSisC58V+F7PxRo3gi88SaDa+NPEWg+I/FOgeELjWNPh8T654Y8Hah4W0nxd4j0jQZLl&#10;NV1LQfCuq+OfBOmeI9Ys7WfT9E1Dxj4WstTuLa58QaRFdpcazqEPijR9Ai8Ka9eaVqeg+I9XvvG9&#10;vc+GE8MeHdQ0O/8AC1npfhXWLS78R23jO417xjb+IdX1bw5caB4R1vwxa6f4G8VR+LfEnhbVbvwV&#10;pfjFWemlrptX0ulfVX801u23pulGIdBRRRSAK/AH/ggX/wA5qP8AtP8Af8FG/wD3jdfv9X4A/wDB&#10;Av8A5zUf9p/v+Cjf/vG6AP3+rn/Ffivwx4F8L+JPG/jbxJoPg7wZ4O0HV/FPi7xf4p1fT/D/AIY8&#10;K+GPD+n3Gra94j8R69q9zZ6Vomg6JpVpdalq+saldW2n6Zp9tcXt7cQ20Msqb/Cj2H40ZBHsaFa6&#10;vdq97bO3a7Ts9+jt2drALXwB/wAFLP8Ak3X4c/8AZ/8A/wAEnf8A16b+xvX3/XwB/wAFLP8Ak3X4&#10;c/8AZ/8A/wAEnf8A16b+xvQB9/0UUUAFFFFABRRRQB+AP/BPD/lOv/wcVf8AeI3/ANY88bV+/wBX&#10;4A/8E8P+U6//AAcVf94jf/WPPG1fv9QAUUUUAFFFFABXwB/wVi/5RZf8FLP+zAP2yP8A1nX4j19/&#10;18Af8FYv+UWX/BSz/swD9sj/ANZ1+I9AH3/RRRQAUUUUAf/X/v4ooooAKKKKACiiigAooooAKKKK&#10;ACiiigAooooAKjWKJHlkjjjSSZlaZ1RQ8rIixo0rABpGWNVRS2SqKqggACpKKACvxg/4L0a//Yv/&#10;AATc/apt/wDhbP7T/wANf7a/Zf8A2p9M/sj9nn9nr/hd/hX4k+f8BvGaf8IV+0H4j/4Zj/aD/wCF&#10;JfB/U/M+y+Ifif8A8JT+z/8A2Hp13qd9/wALe8Pf2f8A2jpv7P1/Oz/wXv8ABH/CN/softe/E3xn&#10;/wAFS/iB+y94X8cfskfHzwf4A/ZP1HX/ANlrwr8N/wBoDxnpHwS8ZyT/AAs8OSfE74c33xZ8W+IP&#10;isZbfw9q/h3wF41XxPJFqyR+FF0nUJrSagD+iavxO/4LefAf9qD46/CP9mSH9m7wF8ePipo/w7/a&#10;f0rx9+0H8Nf2bv2j9N/Zg+K3jT4JWnwq+KWiajpHh/4g6l418DJdSr4w1vwjfDQLbU7u9v3s1ktd&#10;Plmt0mg/bGvlb9q79m/xn+0l4U8NaB4G/as/aM/ZM1nw3rt1q7eMP2dNV+Hdjq/iOzvtIvNHufD3&#10;imz+JPw8+Imj6jo6R3h1LTmsrDTdU0zW7Wx1K11EG3MMoB+L/wCxpr//AATR/ag/4JQ+LfiI3xt/&#10;bY+Ef7Knwp+NvjfxZ+0rD+0J+1z8efBfxs+G/wAR/h74c0zRfG/wa+KnxZ8PfEgePL3wAbDWPDWu&#10;ad8PfDHjZtP1/VdY8OTW+mWvi+4udAtfQf8Ag3/8J/tIQfDP9qf4q+ONV+Pml/sZfGf47yeKf+Cc&#10;Xwm/ac8c+M/H/wAYvh/+zPZQata6Xrt/qPxF1jxH448P+D/iJZz+G9T8E+D/ABFr9/c2GnaRc+II&#10;WvbbxRF4l8Sdd41/4N7f2L/GP7BnhP8A4J8W3xN/am8D/C3R/wBoOT9qLxz8RvBHxJ8E2vxn+OPx&#10;nuNP1qxvfE3xo8R+Jfhb4p8J+Lorp9S0jUPsFr4I0eO11DwR4GuLGW1/sErd+lT/APBG/RdZ+AHx&#10;O/Z68c/8FHv+CqfxK0X4meMPhf4yT4heO/2oPBuqfFf4eT/C681y9g0H4Z+K7H4K6ZZ+HPDXjZ9a&#10;WL4g6ZdaHq0mvW+i6FHaXWlGxd7oA/lZ/wCCkPxp/ag/ZzuP+Cqvx+/aAu/+CjPw/wD29/g7+2f4&#10;Z8V/8E+fjR4CvPj1Z/sW+Ev2K7j4p+BdD8B6RI2h3sP7M0/hDX/DN9qWgeNtG8eaZqniLxd478R+&#10;FNAurW58TzePbaX++n4K+MtY+I3wb+EvxC8RaZHoniDx18MvAfjPXNGiR44tI1jxR4V0rW9T0yNJ&#10;JbiRI7C9vp7VUknndViAeWRgXb82P2gP+CQ3gX9q74jX+p/tLftbftk/Gf8AZ2vvi1p3xnk/Yr8U&#10;+PPhtZ/s5XHibRtR/tXQ/C+rR+HfhPo3xU134V6DqKW+oaN8OtV+Jc+lwX1naTXlxfRwiCv1S1Tx&#10;P4V8NX/hPQta17QdC1HxrrM/hXwPpOp6np+l3fivxDY+GfEHjG58OeFrG5nhm1zWbPwb4R8VeKZt&#10;H0mK6vYPDPhjxBrb26aXoupXVu1GU9IxcmuaVlrpFXbtrtFOT7Wvpa4HRV+AP/BAv/nNR/2n+/4K&#10;N/8AvG+fx61+7/hXxLp3jLwz4e8W6PBrlrpPifRNK8QaZbeJvDPiTwV4kt7DWbCDUbS38QeDPGek&#10;6B4w8Ja5DBcRx6t4Z8VaHo3iTQb9bjS9c0rTtTtbqyg/CD/ggX/zmo/7T/f8FG//AHjdEoyg5Rkn&#10;GUHaUWrNW0aa0aa22062uB+/2eg9aKD0NYHhXV9R8QeGfD2u6x4W1zwPqutaJpWral4L8TXHhu78&#10;SeEb/UbC3u7vwz4hu/BviHxd4Pudc0K4mk0vVrjwp4r8TeG5r+1uJND8QazpjWuo3RyuzldWTStd&#10;X1vtHdrTVrRbPcDfooopAFFFFABRRRQAUUH86wNX8VeGfD+peFtH13xDomi6t441y48M+C9N1bVr&#10;DTr/AMW+JLPw34g8ZXfh/wAM2d3PDca9rlr4Q8J+KvFdxpOlx3d/F4b8M+INckt00vRtSu7dqMpO&#10;0YuTScrLXSKcm7a6KKcn2tfS1wN8HPNFFYFtq+pT+JtY0GbwtrlnpOm6J4e1ax8aXFx4bbw34gv9&#10;av8AxPZ6l4Z0m0tfENz4wg1zwjb6DpWqeIbjXfCmieG7qw8beGI/CniDxPqdp4y07wmKLabuvdV3&#10;dpX1S0T1k7vZa216MP6/r+vzR+EH/BAv/nNR/wBp/v8Ago3/AO8br9/q/GH/AII3/AH4y/s+aj/w&#10;Vq0v4zfD3xB4Aufip/wWe/bM+P3w1l1mGB9O8efBr4y+Fvgf4x+HPxC8J6xYXF5pOveH9e0i8ezu&#10;ZtOvp5/DvirSfEvgXxPb6N428JeJ/D2kfs9SAKKwLbxLp134n1jwjFBri6toWh+HvEF9c3HhnxJa&#10;eG5bDxPf+J9O0y30nxldaRB4P1/XLe48JarL4g8M6Fruo+JPCNhdeGdU8V6To+meNvB17r2+Ppj2&#10;puMouzTTaUrPTSSTTt2ad13vfqAUVgav4l07Q9R8LaVewa5NdeMNcufD2kPpPhjxJr1ha39r4b8Q&#10;eK5bjxNquh6TqWl+CtDbS/DOo2sHibxld6D4bu/Elz4e8G2urS+L/FvhTQ9a3z9M+1Di0otppTXN&#10;FtW5kna67q8WvlZh/X9f1+Z+XP8AwVh+GGieOf2e9M8Rar+zD+1V+2NceCfEV09j8Af2Vf2jvHH7&#10;Omv+IP7e0W9gn8Q+MdT8EfFb4VX3izw94dbTraK10dLjxbqlpqmrQXmleEtRX7fNa/kP/wAEr21/&#10;9pj/AIIQ3E/xi8a/tQ/t9eOPBPxj+IE/iT4G/CT4/fGH4S/tE+Eta8O+KdNNn+yJ4m+M3i3x18Fv&#10;iFrs/wANNB1+01rxRBrnjSz0bUNKvIdE8LXPibRdK8KJqn9An7WH7L3jL9pWw8Ex+B/2vP2oP2Sd&#10;X8F3XiCV9Y/Zv174baenjK08SWdhZXFh450b4m/DP4laTrMWjx2LXHhi6srbR9R0LUL6+vIbuZpU&#10;RPmD4Wf8ElfhX+zr+yjP+y5+y5+0T+1b+ztear8bNV/aH8Y/tDeBfH3gfV/j98UPiv4gtzaeJNb+&#10;Keu+OPhp4n8FeMNO8TWkGjWuvaJ/wgmmWN5D4b0Ew/Y5rWea6QH54f8ABtr4/wDGXibw9/wUJ8G+&#10;NviB8VfD1z8Nv2uNT0Twn+wz8cfHfxX+KXxW/YS+HE1vrNt4L+H/AIl+IfxdFxrGu2/jW00i7v8A&#10;TIfDuueJPCkC+GLrUodZl8R614mtbT8jfjB8Uvjl8Zf2N/8AgtF/wVvvv2ivj38Pv2sv2Gf+ClHi&#10;X4I/spaf4b+MXxC8OfC/4N/B/wCB/wARvgT4etfhlqHwS03xLbfC3xdY/ErRfiVq+m/ESPxf4S1x&#10;vE+vWFnqMsy/a9csdS/oj0v/AIITfs6ab8G/2g/h2v7R/wC2tF8VP2rfix8OfjJ+0L+1tpHxk8La&#10;D+038RfE3wtfUJPCehS+LdM+GkXg/RPAVh/bOu20XhPRvA1rFFp+s3dil8I0tWt3/Gf/AIIP/sm/&#10;Gz4s/F/xjrHxL/aR8K/BP9pP4u+Dvj5+09+xz4K8feGtJ/Zn/aA+MHgfUrDWLHxh460G78Daj4+s&#10;f+Ek1jTrPWfH2k+EfiB4d07xdrWnaNq9xFaX+kWszAH61fBjxvqHxM+D3wn+I+raYuiar8QPhr4F&#10;8b6noyrIq6RqHivwvpWvXmmKsss0qrYXN/LahZJpZAIgHldgXb5K/wCCsX/KLL/gpZ/2YB+2R/6z&#10;r8R6++YYYbaGK3t4Yre3t4o4oIIY0ihghiQRxRRRR7VjijjVUjjRFREUKuAoFfA3/BWL/lFl/wAF&#10;LP8AswD9sj/1nX4j0Aff9FFFABRRRQAUUUUAeL/H79n/AOF/7Tnw11X4Q/GPT/FWsfD/AF26sbrW&#10;dH8JfE34nfCi81U6fKZra0v/ABJ8JvGPgfxRdaULgpcXGizay2kXlxBaT3llczWdo9vwHiD9i/8A&#10;Z68V/Er4b/FzxF4a8X6z46+F2i/DvQtB1HUPi/8AGK707xFa/CDVde8QfCe++K3h2bx9J4d+NviH&#10;4aeJvFPiXxb4H8U/GLTPHXiTw54x17U/F+narF4ln/tRfqeigArx/wCP2p/2N8GviFqn/Ca/GD4c&#10;/YvD803/AAnHwB+F/wDwun4y+GsT24/tL4e/Cv8A4VD8e/8AhN/ECZ8uHRf+FO/EHzYJLib+wJvJ&#10;8+D2Cvij9ub9of4KfAv4XW2kfHPR/wBqDVPCnxXuL/wis/7KHgT9p3xN8R9Me0totTuLqLxf+yfb&#10;R/FP4Y7o0SO08UaZ4g8NXE0plsLTUi8k0LgHi/8AwR7vP7R/Yii1D/hI/iB4x+3/ALX/APwUwvP+&#10;Eu+LHgr/AIVr8U/FX2r/AIKV/tbz/wDCR/Ev4df8IB8KP+EB+IGueZ/afjLwV/wq34a/8Ir4iutS&#10;0L/hAPB32H/hHtN/T+vwp/Yc/ae+F37LX/BG74y/tbx6X8TdY+EvwZ+LH/BVn4xaF4f+I1/49b4z&#10;eIPC3h//AIKC/tfa94U8M+OdU+NV5qHxQPxR8QwLpWieI9Q+LN/f+Pf+Etvby58eXd14h/tWV+V/&#10;Yt8V/wDBbD9sH4L/AAD/AG0tc/aJ/Yq+CPgP486b4K+Lmhfspw/sxePPHH9nfAbxvLZeJfDa6l8d&#10;ZfjfpWvL8Q9c+Hd7Y36vbeCJtAstS1OGSa1QQz6bbgH9AFFfy1/sZf8ABcj4u+Lv+Cqf/BQj9kL9&#10;ri3+Gngr9m74I+JP2udP/Z0+JmjeHNS0HUbs/sb67o/iD4qeGfFmqXPiPVbfxHrOk/BXxXpvj/Ur&#10;qy0nRo7S00G9mEYGoRwRfKfwW/4L8ft2fE//AIJbf8FZf23PEHgX4SeB/id+yd8SPguP2e/BupeB&#10;9ZOn6T8OfjT4o8DXWh2fxKsB40kufEevxeA/GtnJ9stL/wAPlNQaOa506JllskAP7QKK/mh/4JZ/&#10;8FT/ANrj9pD/AIKC+Of2Mfix8QP2Rv2rvhnoH7IXhL9pLUP2iP2SfDfiPwtZfCbx94o13w1pafAz&#10;4mJf/Ez4keE7zxTBb6xqDT6ZoWoJrNhcWKy3ZZ4PEOleHf6XqACiiigArn7bwn4Ws/FWs+OrPwz4&#10;ftfG3iPw/wCGvCfiHxjbaNp0HirXfCvgvUfFmseDvDOs+IIrZNX1Tw/4T1fx7461Tw1o19eT6doO&#10;o+NPFl9pVtaXPiPWJb3oKKACiiigAAxxQDnmgjPFc/4r8S6b4N8L+JPF2sQ67c6T4V0LVvEWp23h&#10;fwv4l8ceJrjT9F0+41O8t/DvgrwXpHiDxj4v12a3tpY9I8L+E9B1vxN4g1BrfSNB0nUdUurWzncY&#10;uTUYpybdklq23slu236ffcDoKKKKQBRRRQAUUUUAFFFFABRRRQAUUUUAFFFFABRRRQAUUUUAfAH/&#10;AATT/wCTdfiN/wBn/wD/AAVi/wDXpv7ZFff9fAH/AATT/wCTdfiN/wBn/wD/AAVi/wDXpv7ZFff9&#10;ABRRRQAUUUUAFcn468BeBfih4S1zwD8TPBfhP4ieBPE1otj4k8FeOvDmj+LfCXiCxWeK6Wz1zw5r&#10;9nf6PqtotzbwXC29/ZzwieCKYIJIkZesooA+drv9kP8AZQv/AAz8LvBd5+zJ+z9c+DfghrR8SfBj&#10;wjL8HPh43hj4Ta+dRXWTrXw28Pf8I6dJ8Eam2spHrDXvhq00y4bVoYNSaU3sMNwn0TRRQBx/xDj0&#10;qbwB45h1298H6bokvg/xNHrOofEPTbbWvAFhpUmi3y6he+OdHvNW0C01bwfa2hmn8Tabda7oltf6&#10;Kl9az6tp0Ur3sH44/wDBELTfhZpHhj/goZp/wU8ZfsgfEH4ZW/7f9l/wjPi79gr4aeHPg/8Asnav&#10;5v8AwT7/AGBJ9Z/4VT8OvCfxY+OPh/w79h8QS6rpnjr+z/in4o/tb4k2XjDXbr+xL3U7nw9pX6j/&#10;ALRvh/8AaM8TfDS60v8AZZ+Jfww+E3xZfWNJms/F/wAXvhnrnxa8Gw6HDLIdasJvB/h7x58ONSm1&#10;C+hMSWF+viaKGxkVnms7xXCJ8L/8EvNF+OPh7xl/wU30f9pDx54A+JvxotP2/wDwr/wmfjf4XeAt&#10;W+GPgTW/tH/BNb/gnZdeHf7C8D654w8e6rof9m+FJ9C0jU/tXi3Vv7S1jT9Q1eD7BbahFptoAfGn&#10;/ByX8XPiP4T/AGYP2SfgJ4BtPiNqGkfto/8ABQD9nn9mT4s6F8J9XHh34hfED4Q+K/8AhKNb8W/C&#10;Dwb4ifxB4TtdH8R/Fe50DR/CUEmpeJ9B0W/0m61rSNf1Sx0LUNSuovUP+CRPir9kzwt8cv23v2Xf&#10;hZ/wT803/gnF+078FpvgVcfH/wCEPhvX/Cni7wX498C6/wCF/EWq/BD4jeFvFngC9PgzXJptE1jW&#10;x4lktdG03XrTUNXs7XxNqGt6vFcJpH6S/tpfsX/B/wDbs+Dlv8HPjBP4w0KHw/488GfFn4b/ABF+&#10;G2u2/hj4n/CH4ufDvUX1PwN8UPhv4hvdM1vTtJ8X+G7ia8is59U0TWdLuLHUNQsNQ0y7tbyWNviG&#10;1/4IufCebwX+0Pb+Iv2sP22dW+Pf7Vfjv4N+N/jj+1/ofxS8B/D/APaJ8RWvwGjitPht8PNB1PwN&#10;8KdD+Hvg34Y6Xpa3OkX/AIV8PfD61m1mw1G8j1LVrh106TTwD+Z9fjh8JfiP8Q/+CsX/AAUA/wCC&#10;jH/BObxx+3F8D/gx/wAFFvF37K2u/G3V/G3hFLf9jD9nn4U+MfCngP4deG/gX8MNd8W2fjm58WaT&#10;rninTfFPxiuPhla+CGNx4o0TxBP4n1aXUPGEPh39bP8Aguv+zR+xj8ZPANzp/wAIvgXpXxj/AOCr&#10;n7c8Xw/0z9kDxJ4P1TXB8YfDa+EE8KwN8b4PFEur/wDFkvgX8LvAlg2p+O/E9tB4c8J6pe3EFjrC&#10;3mv67cahb/cnxq/4Icfs0fGrxz8dLy6+MH7SvgH4C/tW/Ffwz8cv2rf2Q/h7408EaT+z98fvit4Y&#10;1LQ9ZbxZ4mi1P4cax8UPDEvjPVfDmjX/AMS7D4f/ABK8KWXja70vTLq6js7qzSd5/jV/wRX+HPxZ&#10;/a/+Jn7bPhL9t7/gob+zZ8Xfij4E8CfC7U9N/Zx+MXwh8GeCvDXw3+H2g6DpGj+A/BGm+KfgB468&#10;QeHPCN9qugjxxrXh6LxPcaXfeOtY1rxCtrbPeQ21qAfqn8G/DXjLwX8IPhV4O+Ivik+OviD4T+G/&#10;gbw1478bM07t4y8ZaF4Y0zS/FHilnulS6dvEOt2t9q5a5RJ2N5mZRIXWvSa5fwP4Zl8F+C/CHg6b&#10;xN4o8azeE/C/h/wzN4y8cX9pqvjTxbLoOk2mlyeJvF+qafp+kWGpeKNea1Oq+IL+y0rTLS81a7u7&#10;i20+yhkS2i6igAooooAKKKKACiiigAooooAKKKKACiiigAooooA/C/8A4La/Bn/gn3qXwU8R/FT9&#10;p79n7S/2gv2mfHXw61T9mv8AY98A2EOt+JPjD42+L/iYeINQ+HnhT4EeFrPUXTQvF1n4u10+JfEf&#10;xG8P6Pb6t4Z8Ladcapr+rz6Holnp1eB/H39iTx34b/4NufEXwZ/bY8U+MPHHx6/ZN/YG+OfxZvNW&#10;8PfFvx9pJs/i98Nv2evjFqHw+0fxR4i8G+JdFk+KGhfC231zS9GOheJbvX/AniXWvBuja1faXrdt&#10;p+nSL91/tm/8Ekfh3+2Z+1J8K/2v779rT9t79nX4v/Bj4Val8I/h5L+zL8Uvhn4M8P8Ah7RvEOs+&#10;I9V8XeI9NsPHXwW+JWoaX418a2fiCHwz4u17RdX0xdc8KeGvC+i3NiI9LkkuvV/iz/wT7T4y/sUp&#10;+xB4t/bF/bKbwlq+geL/AAV8TvjR/wAJb8Ede/aD+Nnw88e6J458O+LfAHxO8YeN/gF4s8IzaBrG&#10;jeOZLB77wb8P/B3iyyg8NeGI9O8S2q22qrrQBN/wSX/5RX/8E1P+zBf2Pv8A1nz4e1+UXwi+B/gH&#10;4Gf8HSfxEtPACeK0T4t/8Ea/H3x78cyeK/H/AI48ey33xJ+I/wDwUM0yHxHf6QfG3iHX08JaBHpn&#10;h3w7oeheCvCKaH4N8OaLoenWOi6FZLHO8/6J/DT/AIJW+GPhn8LP2R/g9Z/tmft0a/4N/Ys+K/w+&#10;+Inwig1H4lfCDwzcav4M+F/gzwz4H8Gfs7fE5fhf8Bvh9pvxD+AenaV4Zhubnw/remHxrqmpanqs&#10;2p+P7u2bT7PT6Df8EotCb9vf/h4r/wANtftuD43jwwfhYvhsav8Asrf8KvX9nc/GQ/HD/hmoaGf2&#10;UP8AhKf+FUDxYx08amfGo+Lw8Pf6J/wtI6mP7XoA/V2iiigAooooAKKKKACvgD9jf/k4r/grF/2f&#10;/wDDn/11l/wTUr7/AK+AP2N/+Tiv+CsX/Z//AMOf/XWX/BNSgD7/AKKKKACiiigAooooAKKKKACi&#10;iigAooooAKKKKACiiigArgfitP8AD21+F3xJuvi4dGX4UW3gHxjP8Tj4jj87w9/wryHw7qMnjQ67&#10;EFkMujDw2upHVIwjF7ITqFbOK76ud8X6BN4r8J+KPC1t4i8ReD7jxL4d1vQIPFvhC5sLLxZ4Wm1j&#10;TbnTovEXhe81XTdY0u08RaI9yup6Jc6lpGq2EGpWttLeabfW6SW0oB8I/sx/sgfsV/sp/FnSZ/hH&#10;f+OtU+L3xE+D/iFPhzJ8XPj98c/jz4g8P/s6+FvEPw+n1zwZ8JH+M/jzxyvgD4U6L4l8S/Die/8A&#10;D/hhtKW+vrvwwdVOpppOl/2b+iFebf2HaW3j/wAFXU3xM8T/ANp6N8PvFuiw/Dy413w6uleN7W61&#10;XwE958RfEGh/2LHr2qeJPB8+kWmkabrOj6jpmg6ZB8QfEFtqukXt3rGhzaX6TQAUUUUAFFFFAHxR&#10;+3LpP7Q/iv4W23gL4G/sv/sv/tZaF45uL/Q/i78MP2r/AIiX3gj4cXvg420VzaRy6XF8HvjJpfjX&#10;7XqkSR3eh65oVnYwxRRXazzyqsS+D/8ABGXw/f8AhP8AYN0jwtqnw8+H/wAItT8NftX/APBSPw/q&#10;Pwn+E0sM/wALPhhf6N/wUi/az068+Hvw0nt/D3hK3m+H/gq4t5PDfg2WDwp4Zhk8OaZprxeHdHRl&#10;021/R/x/4Z1rxl4N8Q+F/DvxC8YfCjW9a097PTfiN4AsvAGo+MvCNy0kTrq3h6x+KXgf4k/D651C&#10;NUaJI/FfgTxPpRjlkMmmPKIpIvhD/glPo2o+HP2S/EPh/WPFniDx9q2g/tv/APBUnRtU8deLLbwt&#10;Z+KvGmo6X/wU8/bAsb7xZ4ls/AvhrwX4JtPEHiO5gl1jWbbwd4O8J+FoNRvLmLw94a0LSVs9LtQD&#10;9H6KKKACuf1nWdR0vUfCdlZeE/EHiK28ReILnRtY1jRrnwtBp3gLToPC3iXxBH4s8WR+IfE2g6te&#10;eH7zVtC0vwNb2/gbS/GnilfFPjPw1d3fhm28FWvjHxh4T6CigD8Gv+ChPhX4l3Xw7/Z9k0G2uvh5&#10;+0Zr37QWg+KfiLa+EvBHwm+G3gn4zfGDQvHvwM/Y1+H37Vep/wBna98c/G2iapceKPEfwBi+AOga&#10;58fNa8Q+D/2e/iCujfHbSdZ8bfCPw/pfwz/iA/4KYtLa/DvQ9KbSY47rUvht+zN4d8JLPa2dxczf&#10;DzxZ4a/ZX8ffC/RrF7PRZp7OTwn8Gbf4AaBa6dqEl9I9hqOo6CZ1vPAqxa5/o5f8FB/2XvGf7Svw&#10;Xgj+EGvXHhb46/DrxR4H8bfDXWIfEdl4Ut9WHhD4o/Dn4nar4I1fX7/wZ48j0yx1zVfhp4V8QaJq&#10;MPh5p9J+Ing3wFrc99BpWmapBd/5u/7eXh/433Hw58I6J408CfEnwd8S/D8nw5+HniTwr438K2U+&#10;u+GZ/AF5+wj8KvD+m6eupfsweE/7J1nQ7jw94O8I6ZPonjrxHptjpEUnhRLtNI8RppPxFAP3m8af&#10;C3RPhv8A8EzPDfxM1zwvo2tarq+rav8AFfwbrN7peneJtW0r4pwaV8FfiZ4Q0bU/Btto93p3hz4Q&#10;+K/gb4WHi7xF8ZvHdtL448Y/EHUfgd4Hh8T6t8HH+F9p8XPk/wAQy6JpP7Jf7YnwA1E6p4g0T4h6&#10;tpPxUsGttFt7638HaZp3gf8AaLsviF4e1q403Tba0toZtc+NHhLWfA41E3uq3h1TWLG+u4Y7Hw82&#10;q/jfo3iL9sG98PeFvCep+M9L0Dw5beC7LwFrPh3WtS+AnhW6tPDduvgRtO8P3/gV/EGoXUlxo6+C&#10;NA0jwt4U1H4ZapbaRpcS2sNvr6xRW/in9hP2XL/TtEuNaX4pahb+ENX8QeFtU8K+P9M8DWPhrWdc&#10;8NaZ408HfDzwi3hvWpbjwnq9p9k8c+D/AA/qngK71HUtV8Sa34Z+H/jvxFfWfgHVry0N78RwD7f/&#10;AGAfGOq+Ov22f2TPAereIbr/AIVR+1z/AMEcP2Mvh74x1h0caBY/Db9lX4F/Ar46/FTwha6i9pFp&#10;k/h/x1ffF/xf8JviHqOo3KPolr408Y6dZanY+KdMFhYf1O+GPGreJL7wp+0FdeGNU1X4jfFXwff+&#10;Hv2dvhPdvPpF34Y+E+qarYeI73xp4zmvbGa98Et4zs4PAHi340a5qWlD/hBrOw+HXwn0jw74k+JN&#10;jZwfFD+Gb9hn9ofUfD03/BFC+udC0jWrRv2bP2t/2UJvD2q/E7wTpPgDxNpC6L4F8SXXhPxr4Z0e&#10;XwodDsdM8cfC/wAQ+K/EXws8SpJ8R/2lpNSfSrv4i+J/B3xB8BfD/Q/6ptSsf2kNT12z12++B/xT&#10;sfhB468LeMfEXxy+NXhrwzp/iTUI2+GPhCXxML74xfBTUdA+FX7c/wC1tf8Aj2VfEXw5+D3wf+G/&#10;wV+H/wAP9C1TUbfwNf8A7NPxK+D2m+E77xsAfZfgnVtH8U+MD8RPhT8Oo/2kfisLa6tb/wDaV8cX&#10;d98PvgjoFpdJGNR8LfBLxfrGj+PNXt/BV5axQ2lhb/ADwZ468Ha9c6YJfiv8SdQ8enV/EOocWvx1&#10;8FfEDxLrnhDXf2tb747aj4e0Hw9rOu/Cf9gn4c+OFgstP8T32tW/g+5+J3xA+FfiL41/ET4f3/iX&#10;xF4U1yLwhqCfGf4HeHtb0/wz4httdsdc8N6d4quIvP8ATP2co/2lvD3xS+B/7U37Y3hv48N8QPg9&#10;42+Evwq1X4P+MvDPgnx9pvir4V6XF8GP2xP2iPBHwz8Kwx/DLwH42+Dn7RPj7SfAXgfwrrPg79ob&#10;xr+yP468IeG9S8XftHeJvFfxdg+E3wl80+E3/BOXVvCXhv4Z6j+1p4jXxV4L8KfteeDP2mtK+Bvh&#10;2x8dftpfELQ/2i9G+KOm6D+yz8QvEn7eHjT4UeFv2tvimPhTB4o0jwr44+KXi7wD4GufCP7LPwX/&#10;AGXfgT488faR+zn8Af2y/HP7eABm/Eb/AIKIfBH9hvxzH4Zv/wBm/Rf2f9I1jx/8Pvhz8ePjp+1j&#10;+0T8IfhNqfhrxp8VdGbWf2fvEHxE8QzeKPjl8b/2gPAfxYuv+Fh+FfDvxy8D2nxZ8E+A9f8Ag7+0&#10;MnxU8T/Dzwf+z58bfE/gH2j9pz9pj/gor4Y+HrfEn9kz4C/sr/tA28GueMPhkPB/gf4u/EP4tahc&#10;fGjw18QbH4dx+GfEPinRfBXw0sfAfhyy8baN8SPhB8RfEL+HvGUXwQ+Mmm+B5/joPhl+z637RX7Q&#10;P7L3VaH+yp+xx42+Een/APBPL9ou48AfELxl4o+APxR8bfE/9knXP2h77x/rFz8O/jx8atM8eePf&#10;iLqGkWVj8HPHXxt/4QL486dY6F8Lv2+/in8J7P8AalufHWman8UPEnxdh/aL+Knxj8XeNsCS11H4&#10;j/DTx54Y+HHwW0D9jL9oL9oL4QfCXxp8KvH/AMINV8LeHvj5qfxB1P4g6b8a/in8fp/gp8QrD9lH&#10;4ofEH9mH9jH9o/8Aa5sfiL8ZvBf7SNh8NviX8ffGfjv9pr4bfGH9jzSY/jH4c0H9qEA5zX/2ov8A&#10;goJ4X1j46a5rHwg+Hw+Cfww8f+G/hd8K/Ht34C8NfDTx1+1F468aeOvhL8HPDeh/CD4YftGftvfA&#10;jTNB8v42eI/i54Hm1P4yfEj4Y6P8UdH8L/Abxr+yVqH7UOmftL2Fl8Neg0D4v/8ABSPWviWvwqHj&#10;P/glFP420rxB8Mrbxp4I0D4qfHjXviX4Y8K2vw++HHi39q/WV+Hv9j6dq9z4g+BerfG34ER/DLw1&#10;q1x4d034zfD74z/Dj4h/EnxX+zJc+M/B3g7xN7B8Uv2aPDvx6+Oiw+NPh98fvC3hLSP+FqarJ8Z/&#10;CH7QXxS+EnjC58Raj4P/AGSNK0XQfg98YvgB+2h4J+Nnwi+APjvTND8R2nxB/Zrs/hBp3wt+Lfx0&#10;+AVz8efH2n+BPFvhX4VeN/2nCX9hnwLovwt+FXhCz8G+APiHZfsxfAH4/wD7OnwF+BOtSax4E+Bf&#10;jL4K/ELw7ovgD4c/Ar4/+KvEtl+0X8XvGngDTfhB4G8A/Db4q23iPVfiH8I/ir4wtJf2jfGn7NHi&#10;f4mfDz9njS/goAfHnwp/an+Ovxan0KG3+M/xO134iftQHVPiB+yB8O/h38Jvh/8AC34YaR8GtD/Z&#10;z1DXdY8afHb4reLvgh+1J4fj+F9h+1R8MfHPwn1P4+fsv/Er9sn4ZWXgv9ov9gnx94a1T4geDf2r&#10;Pg34y+IvwH+yyv7ZH7amlfBm++K37UXjOfxx8RL39uT9lD9qXwd8P3/a18bfsT/EO48JeDPEnxK/&#10;Zo/bp+APxL/Y/wDi58O/Ef7PHh/4jeCvF/7PGo+Efhv+038YP2T/AAT+2X+zf8RdU+K37LXhHwRq&#10;mtfB74n/ABe/oe0P9nvxTPp3gfXviF+0F8Xte+NHh7xB4K8U+JvH/gPxDqPw1+H3iKfwv4p+JGv6&#10;j4A039nVtT8X/B3TvhBrfhz4ueN/hE+l+LdC+IXxjuvhpYfCbxJ4y+O3jn9pT4C/Br9ozwZgfCn9&#10;kf4W6FrHjj4nfEj4V+APE3x4+KH/AApPRPjJ8UdTXw74u1j49f8ADHHjrxTqf7Jfxy+KGn6P8Lfh&#10;B8M7f4/aJZXuifEfUNX8FfCLw5/wrLx0uh+APA/ijxJ4F+Cvwj1ywAP5aPFGuaFoutfspeHv2E/A&#10;37Tnw/8AjT+00vxG+F37OWrfE74G/taeIP2Rfgz8cdEsfiX4t/Y2/abtP2yfgp4E8M/Af4o/HyP9&#10;mhtM8FfGf9pXwt8Df+Csng39qr9jn9nXUv2bPjN+2XdfsZ+MP2iv23f2iv098V/GT9mL4ufs4aZ+&#10;y5N8Rfi/+1L4c0rw/wDst/shv/wUS0b9nbX/AIp/DT9pn9mH9r/9ub4D/so/GX9nDQf24dR8Xw/D&#10;z4jfF74jfDyL4W/DT9u/4r/B34y+H9fHxB1nxD+0H8Ffh+nxi+A3if4EfAr9evG/7MkHiL4g/Gf4&#10;ueCPjN8X/gp8VfjT8If2ffgrqPj34bwfBzWdR8GeFv2dPiX8c/iZ4Zv/AAVoXxl+EHxa8E/8JB4s&#10;uf2hviF4V8cXXjLwr4x06fwsdEPhLS/CPinTX8T3Sal+zRp0fwD+E3wE8JeMfEHhjSfhL4f8B+A9&#10;K13QNR8U/B6fUPh9ovgyT4Q+ONNXQf2QfGP7K3h3wv4g174O654ys/hlJ4I07w18NPgH8Y7n4c/G&#10;/wCHvwnGrfBrwF4c08A8BvPgl4z8AT/EvQ/AnxF/ae+CXhbx/wDF/wCKWueO/j34TsfgJ8Xvjb8R&#10;/jH+0R8Y/wBmbxH8JvHHhrwdqX7Lf7TVzr/wg+DHgnVfGH7GOjeNfje3w3g/Zn/Zs+ENtpviz4b+&#10;P/hV4R+En7TvwT7/AOFHgr4aaV8HPjAP2KNc8QaJ4p8UfF/Wv2kfEPgPxl8SPiDo2o6N8e/jNP4N&#10;/ar8VfCD4p+F/wBoHwP8c/G37HXh/wCPtt480XVvi78KdH+BHhfxn8LPC3xz8VfEj4ffC7wb8VfE&#10;un+IW9f/AGcPAPxS8D+BdYvvjh40/wCE1+L/AMR/H/jb4n+OP7M8R+IvEHgXwH/wlesSf8IV8Gfh&#10;d/bln4eso/AHwP8AhnYeCfhJp/ifQfh58KP+F0ax4N139onx18NPDfxe+MPxH+17+s6V4ptPjH4U&#10;8XPa6/4n8LXnh+5+HGk6X4Vv9R0LTvhtPrcHiXxz8QPib8XbHWvjVo/gn4l+H9fufh18Gvhp8LF8&#10;M/BHxL8Y/g94p13xncadr958KvjN8Urz4dAHf6zo2o6pqPhO9svFniDw7beHfEFzrOsaPo1t4Wn0&#10;7x7p0/hbxL4fj8J+LJPEPhnXtWs/D9nq2u6X45t7jwNqngvxS3inwZ4atLvxNc+Crrxj4P8AFnQU&#10;UUAFFFFABX5Af8ERv+JT+x/8TPh70/4VH+3z/wAFHPhv5Y+VYv7N/bZ+N2t+WkPy/ZlH/CQbhB5F&#10;ttLF/IXfvf8AX+vyB/4JD/6Cn/BTrwx0/wCEX/4K/fts/L0C/wDCeXHw7+L3EfHl+Z/wsbzW/dx+&#10;c8jXP77z/tM4B+v1FFFABXwB/wAE0/8Ak3X4jf8AZ/8A/wAFYv8A16b+2RX3/XwB/wAE0/8Ak3X4&#10;jf8AZ/8A/wAFYv8A16b+2RQB9/0UUUAFfnF/wUG8DfBb4w+If2GvgZ8avhr4j8eWHxZ/a31nS/CP&#10;iLwp8evjD+zrr/wl8T+Ff2Qv2q/Hd74+0Xxr8EPE/g3xrr2r6j4K8NeLfhnD4BXxLpem65p3xC1X&#10;Wb+V4PDTRP8Ao7XzB+2F8D/2c/jz8BfGPh79qbTEm+Evgy3l+Kup+KLfxL4o8D+IPhne/Dywv9cj&#10;+JvhHx94H1TRPGngbxJ4R06PU7uDxF4X1ew1KPTpdS0+V7nTNRv7G7APi34T/sy/sp/sgf8ABQP4&#10;OeD/AIZ/Df4oXPxC+Lf7KH7UOreHfin8Sf2wf2q/j9f+FfDvw8+KX7J8fjvwFZ/Dr48/FX4m6DoW&#10;mePrrxj4D8QSePNGbTb2O++G8Phq7O3WbJLj9ca/Of8AZY/Y/wD2PP2UPi5JrPw/8T/Ef4iftH/H&#10;H4Xapqlt8TP2hPjr8Wv2hfjL4l+CXgbW/BI1PSfD3i/4teJ/E95oHw+0TxB408Bz6lonh9tIttT1&#10;TUvDt3q8GqXGnafPp/6MUAFFFFABRRRQB5n8W9a1rSvA+tQeEfiN8M/hb471OzltfBfi74t+Hbvx&#10;p4H03WlaOT7RrXgjTPiT8IdY8WWcVuJfN0nSfiP4Su2Z45hqsSRvHP8AEn/BJx9ff9kHV38V+I/C&#10;/jDxS/7a/wDwVCbxL4t8EaBe+FPBfinX2/4KcftenWfEfhDwtqXi7x/qPhrwvreom51PQNAv/Hnj&#10;a90bSbq00668W+JZ7Z9Yu/bP2yvgN+xB8Y/hmviP9vL4efs9+Mfg/wDCKS98Yv4k/aTs/Bv/AAr3&#10;4ctdQRaXqHiS81/x08Hh/wAMRzW8kNlc6neXlnE6PFBJN8yLXzn/AMEcLb4T2X7DFjZ/AZvA7/A2&#10;0/a3/wCClVt8GX+GN3o9/wDDZ/hPB/wUm/a1i+HTfD2+8OzXGgXvgdvCCaOfCd3oVxPo9zoJsJtM&#10;mlsnt3YA/UeiiigAooooAKKKKACvzt/ag8cfEfW/h5rGnQ+EtK+Anxrj+Lkfh79k/wCLPjHwDpfx&#10;3bwJH4i8f/Dj9lO5+OzXy2J+Dfwc+LPjey/aG8c2PwM8Ga58RvG/i7xB8I/EUXjDxZ8M/F9zbftB&#10;/st+Bv0SIzxXyD+2N/wmVl4O8AeKPBGnw6hr3hP4h3l5ottd/YJ9Pfx14m+FfxP+HfwXj1DTtUvL&#10;Kw1GG5+PPjX4WWdt9tmTT9G1K5sfE+q3Wk6XoV7rulerksoxzLCc1PDzar06qjieV0KjpPnWGrQq&#10;N0alHFNKjVp1aVSE4TcXF3sRU1hLfZrTfXS6trdbppprfW1j+K/9ij4gnR/gV8dNS0U+K9DX4vft&#10;kfGybw74e8ReNdW1jx3qfhvxJ8fn+HEviPxD4/v/ABf8O7/4neHPBfwk+DWtfDLWPGOpeJ9J8aWv&#10;i/X/ABcV1fxZ4P8AjB8bPh7rP0T4ZuNM+PniSLVfEE+o6T4i1S6vfFXijxzf6tr99pnhzwN8OPDf&#10;wu8UavoHw6+G3hvx/oPh3wbovhux8LzeGvJ1rR/D+gyWGnwSLbfDD4V2fx0bxh8r/sxxWy/snXel&#10;eC9Xj0PSrn9rP9v/AFX4d2Xi3Qp9Z8faJ4I1L4zxaD4H8S+KNfbxdd2HiPQ21fwz4psIvDcEFjJb&#10;eLfDXj7U5fEuqJ4pSSy+3/gvf2ereM/hdY6FY2MfjDQfg58IPBHwz0e08ReH7rR/iJ8a/A2hfB74&#10;Dafp3iC4l8SXWp2Nr408S3et/F290jx7am1+IvhDwx4s8LeKNVRdevdcX+8OE1QwXBOHzjDUMRhM&#10;diMHj8R/acqjpYnC4uE6OGprESnGLqYfG1KMcfXliFXy+EMPVxONk6Kp1j5nEXniXTclKF4JwS0k&#10;rOV478vLfkXLyTd7RirtHtPgr9k3XfHeq+HrXwf4L+LviRvFuiw6ppfgm28f+G7K40PTp9C8A6uL&#10;bXfGWpePm0C8l8M6DceEdRuJoPhVZ+AvFN5ay6PBqHgLwL4v/ZC+IPxM/QL9k3/girp/wr0fSNf+&#10;Onxw8V+KviIukwW2o6T8P9R14fDGxurjSvBuma6ln4X+MGq/FLRLlppPh94a1vw54nsPDfhjx74N&#10;8RvrviLSvFt14m1NvEaWP2XviHa6d8PrPxt4L1/X9L1D4V614o8EeHfGlh8FPHP7QHgv4geArf4Z&#10;fB7wd41tvFkfgTxLoWvfDDXNW8e/Cbwz4/8ACUXxx8V+CdX+Hvwtl8MeHLW0h+Fv2J9Bh+I37X3j&#10;X4iarpHgzxb4907S/DWr6Z/adhpmleEdF8C+FviBp6GWLXbmx8ZeF/jp+0R4H+M2h6ZvttF1Hw5o&#10;fjgWmk6wuteHtY+A37W1/qkvwx8FfjOd8ZeJWb1sbw5luZVMuwdNVKeZqGHr1MbKlhPbSnhqtV0q&#10;tOXscPJPFRoVKdSVScqGOxE1BQpd9LDYOnGNeUOeTs4a2jeXKr2vFp30V01bWMVe8vVPEnjj9m/4&#10;VTWugfBb4d+FJ49Pjj8LeK/2hvHGueB/iX8U9Y8N+KtLs4Tcp8VPjx8Qm1TWNV8b6PNcxaD45/ah&#10;+KejRfEGwtNK8QfDTwf+0h4PlvIrDznX/wBse80/wj4c8FaL+z/feCvgx8HLn4fWvhrwX4u+J3w+&#10;0PWdHHwvv/DGofDtvjl4i1H4hy658JNa0TVNH0zVPB/wO8QaYvjH44a34UhsrD4mvox8Q+FfEPiH&#10;jvwpL43ttM1CzvptYvba2kXR7a8gk+JenzweJ5/DN/qcHhzwX4g+JGq+Bby8+IN7r3hS48Q63FL4&#10;q8VeK7rVPh/4t8I+NfFfxa1H4LfFX9t7yay/Zvk0W8sdJ8Yx+HrXWvDeqW3hHRfAun+On8XeIvhp&#10;c3LaLLpPgj41+Kvgp4R8AaV408d/27p9rq/ws03U/jFqPxDi0ZPDkfhH9mP4palp9n8PrLhyvh7h&#10;aWGpYrOMY8biYScsTQxc8biMwlKnOrKeKp+yzDDSquUJUIutPlo4RzxMYPD4qphZYip1q92oR5Yv&#10;bl5FBX2i7xfZ6WTlp0UkSeGPiff+PPGmlw+IviV8OvG+mNbeOPFni67+HyeIdQtbODUYdd8YeImt&#10;rdvEGleJbeXVvGvxu+JfxCvvD3hPQv7Q8PeFP+EXh8eeN/2efGHwA/4TD4X+6an4w0/xyPEfhh9J&#10;8ceANJ8bat4V0izsfGCWfgr4ga7pXh3WPCsGoeGdHTQ7tdfs9a13W/D9n4e8d3fw08IpZ6J4g8P+&#10;Av2etD0TxBb/AAB+E/wT/ac4y6+EGpWptLDxnqnjvxA3hyTTv7Y8N6FqUuieE9Am0rxD/ZPhmGbw&#10;F8Gze/DPQdd0vxpBqWm+F/BPhvxT8QfDuhfFW8+Imj/Cj4fftKeMfEPxK/Z6+GVz4o33wW/Y+8BP&#10;8XP2lfit4L+GngvR4bzQWS08OT6h4+1G40y10zwz/wAKC+Gmi/8ACS/ETxZ8bPE+nxLo3gfxBptx&#10;471H4VeBNb1vw98D/inrX7UPg3wVpPhH4f8ApZxmHDsJUcThZwpV8JS/4T3g6H7ipPD1vrv1vDrD&#10;4eg/bSqwjONSrhaLjQjh1CpOc5ynNKNZ3Vnq/ecns2ox5ZXburaW53q5XskfVPgnVLOz0HwytrfW&#10;fieLRNG1jxzr/izwnqGkeGPA3gXT7zSLrS9f8TXPxM0zWtW8BfDiG10W11Twhr3xT07xL4nX4G/B&#10;3w5q37N/7JsfxC8aeEvil470v8XPjV4w8e/8FjI9M/Yx/YT8Kte/s1eGfFfhLVfiP+3n/wAKb0/4&#10;d/Dzw3cfDj4m6Z4t0nwP+wr4I1SK/sPAHhW28a+D2uPG/wAavF2tar458Q3OjeINB0eP4m3Hw+0b&#10;4e6z7L8P/wBn79qb/gqpf674j/ac8OeKv2PP+CeXhm8k8UJ+zJ428X/EPVZPjNN4fuLO91HxJ+3n&#10;8QtR8d+EPHfxYm09PDui6TY/BLTPFmj6T8Mbbwr/AGR8UfE3w+8Q/Dm6+DvxA/fj4T/DHwFo/wAM&#10;IPC2heEJvg7+zH4SsHvdbtPFWgad8NdV+K1rounWkK3viPw1DDoKfDb4KaJoOlWmmnwJqnh7wa+q&#10;aDpNh4AHgzwL8EfC8PhX4i/kOY4+nCpWnKKu5qUqb5ZclSr7WSUlS5Uqj9rONHC4erRqS1rVJqEo&#10;YmPoQg3a7u7NJpWdly/JppK7drbat8p53a6voXw8+Elt8Z/HniLxb8RvhV8LDd+O/EHiLRPBd1rH&#10;jf8AbF+PGrXGk6H4O13wL8PfD32y+1/wrD4nvLPwj+zl4AsoNYTxj4pl+Fp+HEdl4Q+HHw08TeOf&#10;lrwF4E+Ev7Sn7Unj+6uf2l/gD8YPjF410v4cfHTRrH4Gftt+NtW1/wCAnwxu/hU+t/B/4lWv7Dut&#10;Xfxi/ZQ+P2r/AAT8f6t+zj8Vv2dv2jvil8IfDfhnxZffFvRfi/J4E8N+Mvgr8Orj9oX6I+Jv7RGu&#10;fE69+FHjj9njwrpf7SreHYPht+0b4L/Zv8FXGgr4k+Kf7OXjvWj8NbH4/QfFbxL468DfBH4VeJpr&#10;DxZrHxe/Zd8EfGLxXFp3xz8K/BX4v6F4f02H4j2+pePf2R/bfjNZfFP4XePfjd+1LpI+FN54b8D/&#10;ALNvw+0PwXpfxh/as+PXwI+EumXGi/ET4leNP2kPGPxpsrXRvi3+z34H0Lwt8NYfhprfgD4z6X8B&#10;Nb+LbzaT8SfA3jrxr4f+GF34fvNI4/reKwlKvShKeGxeZQr4KcKWMw+HqQSxmCrU8Fi8O4UqjpSr&#10;KFfEVJeywNeUKVCjaOVVsPSvlUmnpy02pK8ZO+jTlF3ava6SXvx+J/GnL174vQ6xdfatQ8ZeFPA2&#10;s/Az4c/8In8W9fs7nwB41+PHxM8a6v8ADgePPHMGl+A/hJ4U0Fbzw547+GnxH8KfAX4pfCbxn4XX&#10;44+NfGWv6X4r8EeGvhB4M8a2Pw/+JNx0HwM8eeJviR8NtM8T+NbH4U6V4yj13x14W8W6N8FPi3f/&#10;ABy+Heg+JfAXj3xP4E13w7p3xL1X4b/CLVNY13w9qvhu70TxzpGpfDnwxqHgvx5YeJvA97bXlz4c&#10;k1O/3v8Aio/E3iP/AJnr4faX8PvHX/VM77w/8c/D978M/wDud/FWkeBdI8VeNf8Aqj/xMk+Jnwh/&#10;5iXwc1LPxQ77HGBx+H9K+OqTj7GNL2cHK8KkZRnJqmuVpx5V7rnVbjOpOTlKKjCEeRRlA3/q39dv&#10;18haKKK5wCiiigAooooAKKKKACvgD/gmn/ybr8Rv+z//APgrF/69N/bIr7/r4A/4Jp/8m6/Eb/s/&#10;/wD4Kxf+vTf2yKAPqT4sy6PcL8PvDHiH4b6B8StC8cfEKy8MapZ+JL3wPHpnhm3/AOEX8WeII/Fb&#10;aN42uoD4rmtLvQLbSIvD3hS11TxW39ttrNvp7aLo2uXllseBfE02r6l8QfDY8JQeFtK+G/i6w8Fa&#10;BLa6/wCFNVtfEWj/APCB+CvFMWsW2i+GtQvL3wVb2d14mu/DMPhnxZaaNr7R+Hh4httL/wCEY17w&#10;5qF/x3x/+Jf7N/wb8Iad8Vv2nfGvwc+HPgr4ea8ninQfHfxo1rwh4e0Xwl4ti0fWNHttY8N634wn&#10;todM8XPoes67o1hPokya9dWGsappVl50WpXFrccP+yT+0D+z5+1B4O8a/Gr9m3Qdaj8C+L/H7yXn&#10;xI1b4N+L/hDZfHPWrHwT4KsYfin4WufG/hXwnrXxV8JzeGoPDngrRPirDZ6jomtQeDG0LQNZ1DSP&#10;DdmyAH1ZRRRQAUUUUAFfz+/8F4/2s/2W9A/Y6/bE/Z18Sf8ABQ3Q/wBmv48/8MiftDXdt+z5oPin&#10;9nlPGHx9Txt8D/Gun+D/AIV+K/Dvxi+FvxL8XxeG/iHfvHollN8I9S+GvxCvW1SWPQfG2nXwsbm0&#10;/oCr8jf+C2Pi34TeAf8Agm7+3FP40+H/AIt8Q+KfiF+xp+1d4M8I+IPBH7OvxV+MzaJr83wC8dw6&#10;TqXjrxf8Lvht45sPg94T0+5uYJ5/iL8UdX8EeA9AijuL/UPE+n21he3FuAfrlRRRQAUUUUAB+uPe&#10;sDxJo+o65p0FlpfivXvBt1Dr3hXWJNX8OW3hi61C70/w94n0fXtX8LXEXi7w54p0pNB8daVpl74J&#10;8U3Fpplr4ns/DHiHV7vwT4j8H+M4NA8W6Dv14FP8QhbaR4s1z4Z+Lv8AheevePvHnxB8J/CzQJrn&#10;zPhR4M+Jvwu8EeIPDniL4SeK/it8GvhH45vPhF4D0/4kfBjxzY/EHx78XtN8f+IPBnxk8SeIPhnZ&#10;3Go69efCz4I2tQjKT91Xs100u+7acVZJyfM1HlTvsJ/1/X+V/wBY/kNF+2b448Gf8FHfiHZ6H+zL&#10;46+IXxy/aZ/4JGfsWfEL4d+BNP8AEuk/Cr4ZWvxk+GGuf8FUvi7pv7Ovi74lftLab8CviP4X8d/F&#10;W8u9R8PfDnQ9Q/Z9/wCFrW3h/wAF/FL4n/Ez4NfDjwT8IPird+DPt3Wv2rvhB8FfGnjP4Ra98Sde&#10;0PwT+xJ8J/GXxy+MfiTwT4/n/aXv/CXwC+FXwK+HbaX4e/bj1Hxh4X8b/Hv4d/Fn4ly/E/xd8X/g&#10;t4b0jVvF/wAVP2gvDP7MWtfFOb4w65b6h8SfhBqX5N+DPgfqXw3/AOCsv/BSTwH8R/HP7UP7R2k/&#10;FnQv2KPj18Ovg38cfE91rnwh+KnwJ+Md5/wUR+DXxq/ZLfXNN0f4zeBvEv7PHw+b46/F/wCI3wC/&#10;Zd+MWifs6zeIvHnwiE+p2dp8Cvgt8Rf2qNV+sNB+GvwV/Zu8MeFPh/4RGoeEfhf+zwfB/wAMIv2f&#10;v2Rf2pdY+B/wQ+CviGK28eTeGPDn7QXxX+In7Rvwvk+InxG1k/F7xT8R/iBdeEfB+g/Fj4l6hqPh&#10;j4jfH3wL8XfEnhz9nfV9I+rhl2XzVNU1OpGVGg4zpOVOGIlXXPVlOriJqNKeEdWGApN4RYWeKlOc&#10;8YpQjTnjzy1u0rOzvurdrJXUrc71ulZK97n1p8Q/itB4s+FOufF/wb4h0FNW8G69+078Ldb/AG3P&#10;Dnww+EPg7T/2VvhX8Pf2wvCfwm/aO0C4i/aj+M2g3Wk674B8G/DjXvFHir4ny2HxC+APirxN+yXr&#10;Hx41b4M+OtKT4I/svfFT668G/FOTU/g78MPif408Ma74c1Xx5oHwnuNY8I+HPCHxe8Uaj4Y8T/FG&#10;fwvpEekXGga98KPAPxe0zQfDfiLxRBD4p8R/Ez4P/C3UPAHhix1jxn8YfC3wt0rw74vi8N/ijpHi&#10;j9n3w3da94b0H4c/sh22sQ+JvFPiPx5oHjr4GaHqvi7w5458c+IdR8beKI/F3xP/AGzv2mv2Wvif&#10;8W/FviPX/EOqeK9e8YxfDS0jnv8AV501VbPUGRLqW08T/ADxF4U+J2gzeHvhb4p8AeN76w8O/Gf4&#10;c+Bfib8Qf2TPh7ZSeKNK0PwV4o8LP4Rvfi18Vf2C/jdresfDWzl8RX/hQ/GXQtD+I3hvw/rejatp&#10;HiyFtfu63q8OSlzU/Z46nTpV1UvLAQhiKOGxM6ah9a58RRo0YuElKnUlVjhnNr2VlXcpJVet4NtW&#10;0n7rkl9myk31X8381rJR/Sz9mPxPqHww8A/AX4Y/EC20CWf4oaDcan4X+NCeF/DH7OuofHz4vav8&#10;OPCvxt+K/ib4h/steKNG+F3j/wCDP7Snx88f63+018cNe+CPgzwR8T4fDHhn4W/Enxz8WvHfgbxn&#10;qjeArfoPgd461ePSfhR4u8beNfgTrrftYHXvHlr4m8A/Hvxv4s8Eaz421LwR4c8VfCH4YfssaP46&#10;Gt6N8UPAa/s3+BfGfi3xd8QPh1qPwX0jx1q/ww8SftH6L+zZoX/C8PiXb/C38r/h34Y8J/s7+G/B&#10;7/sUfHb4d/Dj4nan8F/Anwc+F9x/wUBs/i74n+H0/wAKfhCfhJ8PfD3gDw38Tfg78YPAX7PHxk8M&#10;/DPwtoumx/Crwh4FvvGmt+DviX8X/jt8T9D+IkOtfHb9oix+IW58Uv2+f2z/AIWfEDWvhZ+2J+yL&#10;4a+Gn7OHxel+GfhTQP2htP8A2kG/Z90DwF4D8d638V5/2mtX8XfH7wX418bW/wAMvij+z18GZvB2&#10;tfDCSTxX8DrT41w/B74tfFLwV8aPhF8b/ir8Av2P9Pznw9i8XVxP1P2NeVqlapTrVKOW4utClV5K&#10;1TC4PE1aCxEKVSqpTp4OVSMYYarWlGlQpycWqsYqKkmtUk1zTirrROUYytdKyc9fetq37v65zfEL&#10;45D4SeK/FVv+z15vxctPHfxA8I+CPhHN8WPCUGk+IfD2m/GTX/h58K/il4r+JSWVxZeDfAnjL4b2&#10;/hb4+/EDT9I8MeO/iZ8NPBOs6/4O8O/Dr4sfFrw1pvgTxX/MV/wbnfDXxd8Vz/wUs8fWd/8AHbwJ&#10;+zb46/4KFf8ABS/4c+Jfgl8Y/in8bvAf7Tnwr8XePF/Y51rwTqGr6toPi8ePP+F7jwGfH3hH46fF&#10;P4r/ABa8efG34WfEDwF8Pbn9n7xd4E1nx3+0x4l+Kv6vfs0ftM+Pv2t/FHxh+GHjvxjr37Ivx/8A&#10;G+g22r/DNPhRrfxH1H45fD74RfD7UPhR+0JZ+F/jF+zf+1h+zb49/ZO/Z/8A2k/AXwJ/bz/ZP8B/&#10;tE3PgvWfj3P8VvF/xE8V6XpniLw/H8A/CWkfDL8/f+CA2v8Aia48T/8ABb3wtdy6D8Kv2m/H/wDw&#10;Vk/b213QBrPxJ1D40fApfFHg3UPA1h4v/wCFc/B+X4ifBvx/490L4EeP/if4KHxp+JVn8KP2d9Q+&#10;K3g/4pfAPwxqfxEi1rTdI8NfCXzK1CvgKeJpVKNPD1ZyhWi4ynL/AGeatCVK9ScatBKdR0q9CVWt&#10;D2dWNa0ZWjSlGVmnzJaNW6p397blk9nFpLVNXavL+hnw7+0J4Gv/AA74C1nWPE3gTU734tG88TfC&#10;TTfgx4p1j46/8LJ+DeqfE7wd4G8BfGbwrH4S8HWWvax4DuNB+LXwU8VfF7xro3h3VvhR8Df+FjRz&#10;+Jfijq/w40q3+Kute+H64/r/AJ/z3r4EbUvjl8FvHPx+1q28H/Hf9obxB8SvHfgjwV+zzD8QPiN4&#10;RsPBE97qGkeOPiBd6DB4f+DnwstPhx+zL+yd8D7PXr+w1/8AaY+MeneMf2uvjBq+heK/hnqnhz44&#10;694K/Yn8KfHbC/Z81CXxv+zh4K1X9rr9pHQvE/xRt/hP8I/2e/itr3gLxZ8Xv2UdQ8NfFP8AaQ+D&#10;H7MEXibwn4+8JL4u+EviLwZ+0p8S/i54j0Txh8C9W1L4Pfs4fH34S+Gfjl4D+G/w2+HXw+8T+JfF&#10;Gq/ErhnhIqLqqcfZ81NWpzVacvaxU48lOOsYwuqcpVXFupenFOpCrCNKXR7+ata293onda+7fz6S&#10;Ptvw740/4TgeA/Fnw8uvAnjj4MeOPAd54ysPib4e8d/2t/a39rf8IdqPwzvPAun6L4d1jwt448Ce&#10;N/Cur+K9fvPHUHxC0j+yP7I8HQ6B4e8b6d431LW/BPw9/wAFAfFfhjx5+yd8FvG3gnxFoXjDwX4x&#10;/bh/4JD+KfCPi7wtrGn+IPDHirwx4g/4Ke/sXatoPiLw5r+kXF5pWt6DrmlXdrqej6xpl1c6fqen&#10;3Vve2VzNbTRyt9g6x408Uah408KaF4E0XXLjSdC+LNz4N+Mt9rHw71Cz0+x8MzfArxH8QdK1rwt4&#10;l8YeNfhlb6poT+M9Y+Ffh24+Ifwo0P8AaJsI/E954j+E2peCtE1XTviV8RfgV+Uv/BRT9ovWND/Z&#10;38KWvxT0j/hCLXwB/wAFOf2LtT+MHxA+J/g3xt8Dvhj8Pv2evhL/AMFSv2R/FfhX4maP8SWj+Mfw&#10;N8bfbPA/jf4ESyX2r/HX4a23i7w/d/Hfx9Novwv+JH7Pfxn/AGWPhvhGhOq0qUOaUrOFOL5p8snO&#10;142V27RStb4o2UnMrmtq3bz6X02/H0+SP24oH0x7VwPh3/hV/wAOB4D+CPhM+BPAn9n+A7wfDH4R&#10;+Hv7A8M/Yvhl8Lv+EO8JagfAvgLTfsP2bwJ8Oj4u+H/hq8/sDSU8P+Ef+En8HaLN/Z39taJbXR4e&#10;Pwv0rxx8QvD/AIU/4QPTviVrP/CJfFL4raJ4f/4R+z8b6r/wkukTfDLwL8RviBpun+Vrt9/b+g/B&#10;a4+H/hTxd4ihl/tXSPhLN4T0jUJ7PwI+n6Xjy6Nrm5bNxfLo1zWu9XZXdm05e97t9bj/AK3/AKv/&#10;AEze1jxJp2h6l4U0u9g16a58Y69c+HNIk0jwr4n8Q6faaha+GPEfi6W48U6voOj6npXgXQW0rwtq&#10;dpb+KfG154e8MXnie68OeCbTWJvGfjDwloOtdBSZGfc/0/z/AJzQcZGevOP6/wCTUu2mnr11vo/J&#10;W7311W7UT+v6/r8haKKKAPwB/wCCeH/Kdf8A4OKv+8Rv/rHnjav3+r8Af+CeH/Kdf/g4q/7xG/8A&#10;rHnjav3+oAKKKKACiiigAr4A/wCCsX/KLL/gpZ/2YB+2R/6zr8R6+/6+AP8AgrF/yiy/4KWf9mAf&#10;tkf+s6/EegD7/ooooAKKKKAP/9D+/iiiigAooooAKKKKACiiigAooooAKKK/CH4j/wDBcf4NfDr/&#10;AILd/DH/AIJH6xF4f0/SPFHwfa18W/FbVby40WfQP2uPiDaeH/iJ8D/gpdXHjC98FeG7Xw/4j+Dc&#10;Eo0/VfBz/FrW/ib8ZPjp8FPhf4esPBur+FPHcWsgH7vUUUUAFFFFABX5Yf8ABaT4veFPhh/wTH/b&#10;q0bxJpPxQ1O7+Jv7GH7XHgfw3N8PPgh8aPi7pWm61qf7P3j21trz4ha78J/AHjXRPhJ4Qilu4W1H&#10;4hfFbUfBfgHSLZLq81XxLZ2ljez2/wCp9flh/wAFpfjf8F/hF/wTH/bq0L4sfF74X/DDW/i3+xh+&#10;1x8PfhTo3xD8f+FPBeq/E3x9q/7P3j2z0nwP8PtP8Satpl3408Yapd31la6d4Z8NxalrV5c3lrBb&#10;WMstxCjAH6n0UUUAFFFFABXA+LvEJGq6B4F8OeOfBHhn4j6/5Pi7StC8UWX/AAkWq6/8NvA3jPwH&#10;a/F670LwhZeL/B+t3P2fQ/GGleEYfG0N3qOg/Djxn4/8B6/4m0DxbaSW3gjxTv8AirxV4Z8DeGfE&#10;PjXxp4h0Pwj4P8I6JqvibxX4r8TarY6D4b8MeG9CsZ9U1zxB4h1zVJ7XTNG0PRtMtbrUdV1XUbq1&#10;sNOsLee8vLiG3hkdfI/iD4M/aE1DxvB4j+E/xw8EeEfCtz4I13QtX+H3xL+Ck/xO0m28ZW+leKG8&#10;AePPB2t+Efij8GPE+jeX4n17SLj4veF/Fer+PtK+IHg3wT4b8M/DOf4CeJr3xj8QvFfVhaUZTUqt&#10;Wnh6ajVlCpWjWdOdSnBSjSSpUMRzzlJwVpQjD3kqlWnFucU9Fom9dk1e3fVxtZX11fZNq0u98W/D&#10;3SvHOq6BN4ouP7b8KaJ5OoyfDjWdB8Ga34M1fxnofjPwH4++HXxGvhrnhfUfFFl43+EnijwFb6t8&#10;OL7w94n0TStK1XXNR8Qato2ueJ9D8Aa34M/OX9ij9h74QfsLJ+1D8HYPH/xYi8K/tS/8FE/EX7T3&#10;wpk+K/xaktPiJ408eeJPhD8Fvi34m8GeEfiXoPxV1D4rfG3w/p/iX4KfEzUvEFl8V4dC+IvjrwD4&#10;X+I3hj4w+Fvi38N7DXPi78Ye/wD27v2wPCH7M2mrf+K/jprXwG0XwjpHgf4ja7fp+zD8SfihL8V1&#10;t/jv8MhbfAf4UfE64Wy+DWo/F741eC/DnxV+Ddr8D9Jm8T/H90+J/hz43eD9N8L6B8Lb+fxZ/Ope&#10;/tZftmftAfHHQf8AgpL8P/G+t6B8Zfgt8PF8WfBD9hi81z4VaF+zl4+/ZH+LPxb+HHgDx3+yVq/j&#10;XX/Eel/Fr4n/ALf37QU1/wDs2fHXwP4u+GPg3xL8AtIs/iB+xXa+H9d8aaL+0l8ANX8c+5l2S5xj&#10;MBVr4eliJ4KilVrKlTr044er7ywFec5U6WGnPE1XVoUJQq16zjTrQ5YtUXLOVWnGai3FTekebl95&#10;K3Okrt2iknK6hG9viuz+yXxVpGo+IPDPiHQtH8U654H1XWtE1XSdN8aeGbfw3d+JPCN/qNhcWlp4&#10;m8PWnjLw94u8H3OuaFcTR6ppNv4r8KeJvDc1/a28eueH9Z0xrrTrrfr+W79vj9oD4W/8FF/gt/wT&#10;N+Kfww+OvxgH7PPxt/4KUfseaXqE3wMuvjb+z/rlr8Ff2iPBHxc+Cmu/A/4ifE7wh4pu9A8a/FLS&#10;/wBobwnrWm/FOx8Fav4V8VfB7wDr2i6Rq3h/wzJqvh74s/Er1z9oz/gjT+y/4N8E/EXxJpvw01XR&#10;vDvho2t/F8cvjT/wUQ/b4+LOk+DvBFnqvwck8RfEH4s/Brxb+1z+y54Gt/Angrw1q/7QniPx7e23&#10;7TcOreBPB3wq8DeN/CekfGHxX8QdT+EHgfyqGAqVsRh8HOrTw0qtWnGcq8J0/YRrex/eTTp+1qxj&#10;GamqdFVKkkm6MKrlDmtySi5L3kk7Wd72vtsltu7LXW1j+jWsnVNd0PRoy+sazpWkRmKSfzNT1G0s&#10;U8iEbppt11NCPKiXmSTOyMcsQANv86vi/wD4Jbf8EgV+AnxE+POs/sPCT4GeE/h/D8WNS+MPjv8A&#10;aq+MPjHwN4w+AsHifxh/wn/xa+Gfif4M/Hb9oXx94j1nTfgH4Rf9oL4bNb+FNE1Dx/o3xI+FHhC1&#10;8YeDfHOqfFK2+EHefCP/AIJdf8EU/FfinS9Ik/4J3fsp+FYvE2keErfwta+M0tfGPiXUvjhHqHx7&#10;g+MH7PkupWT+L/gb4o+KHwLT4BeLU+JXhL4P/Hf4weKdEv8Aw94/uPiB4S8FeEPD/g3xj8TSeV42&#10;GHqYl4eq6VKvVoVKiUZUo1aUKU6lONSMpe0nSVanKvGMV7KM6fNy88UCnFtRurtJro7O9nrteztd&#10;62aV7H67fFH9rD4A/Cjwh4g8Va58WPhddXei2KPpvhT/AIW98H/Cuu+L/EOoyRWHhTwT4f1D4j+P&#10;/A/gy18VeOfEN3pfhTwknirxX4Z0K88RazpdpqGvabazvexc9q37eX7DugKza9+2Z+yjogjM4kOr&#10;/tE/CHTRGbUE3Ic3njCDabcDM4bBhHMmMEV8Y+Gf+CaH/BI+48d+E9A8Af8ABN/9gXxv4N1XQ/jf&#10;JrHjq1/Zz8CeOrDw/wCOfg58QPBXw41zwDd6kvwe8VfDWLW7TxHrXjvRPEWheMfil4Q+IWheJfh5&#10;qmj+E/h345g0X4o6v8JfG/EHwH/YA8efAXwL8Xf2VP2UP+Cb/wALvCWv/C3Vf2hb34yap8FP2atY&#10;+FvhTTf2cvih8HNY+JHwL+Inxn+FHwj+Nf7M3g7RPGfhWb4ufBz4lfFzSvjNr/iP4Mz6N4k+I/wQ&#10;8AfHi38AeNNX+HlYfLMVifYwjR9kpYqnQqYqrzqlSlXdZU41lFTlDlWDxc2owlUcaU3GE2lGQ5xj&#10;fW9k3ZatpWvbv8Ud31W12fcWrf8ABWD/AIJc6H5g1T/go/8AsJWssPl+Za/8NafAae+Xzdvlt9gt&#10;vH016ysGV9y2+0RnzGKoCy+Yav8A8Fv/APgkPogdrz/got+yfMEM4YaR8W/DviAn7OMyFF0G41Jp&#10;A3/LAx7hdHi2Mh4r1j4h/Df9ib4QeCvGfjCf4dfsl/s5+HPhT458A6L43+JXxj/Z98HeBPhlpul6&#10;9rHw91TXNO0XxP4iT4U+GtWfxv4Z8ax/D/wl8RPDvi7XvB3hj4ua3HpOr6b428TeB/Fnwsu/Z9E0&#10;DwhomnePPin8O/h/4i8RW+maFqfh3w98FdK+GXgD4Zahe+LPg74l+IemanP8Pm+I/hz4UarNrXxP&#10;1UWOgeHfE3j34lQfBLxD4b8M/Dvx18O9V8N+D/E/iD4geNuZYOv7GGIlCcKNSrKjTqVIThSnVjGj&#10;OVONaUVR51TxFOrKLqLkpyjKfKpU+dqUbtXu0k2k1e15LVXutYtXtura2fL8B23/AAX+/wCCP+oT&#10;6hBpP7a3gvXpNMvEsZG8OeAvjP4ihu5nsLHUWfRrjQ/hvqNv4gs7e31CGO81DQ5tSsLK/h1HS7u5&#10;g1TSNUsrKj4l/wCC+X/BNjSfDuvax4T8efHr4s61pWj6pqWk+CPhf+xj+2Br3iTxjqNlZT3Wm+Gf&#10;Dt9qPwP0XwXa6z4nuIY9L8O3ni3xb4Y8LzXtzFLqfiLTdLivNStPt/4c/H34i+N/+Ef8VaX8FvG/&#10;jj4W/FnwP8Jviz8NvHngnVf2bpfC3g3wr8Sv+FdaDf8Aw+8XeKNP/av8Xn4p+N/BX9seMfjrr/xE&#10;+Evhx/gzrHwZhtPCPwp8RfFf4n6No8HxQ7/4I+M9K8Sf8JNBZftB+CPjzaa9/Y3xp+Hdx4cPgz+3&#10;tA+Anxo/tTUvhdJql94H1STQ/HPgjUdc8OfEfSfg38VNO8MeFrbxb8NvC2j+H9ZuviP8QvA3j/4u&#10;ePdauCnh3Oc1TkqDpqpTVT2r53ZThOVHSlapeNqkoXs4051HFzkk723167fna+n91+aV0fm2v/Bf&#10;n/gmrY+I9U8O+MvHXx9+GA0rQtD8STa98Uf2M/2ufAvh5tH8Q3/iPTNLv5r3WvgtFPo+n3V/4S8S&#10;Wlrq3iKy0XRtRudD1q20rUb640TWY9P9r+E//BYr/gmz8bvibb/DD4a/tffAfxHf6p4Dj8d+HvEF&#10;v8V/h1F4f1tLfXf7D8ReEpYp/FSeJvCPjjw0b/wrq7eHviD4a8It400TxX9u+Fl14/fwB8ZLf4Z+&#10;g/tzaN4h1fQPCtt4X+Bv/CejUc6R8WvitdfDb4cfFnQvBP7KNp8SfhD4+/a1+CGv/DrVIvF/xt+I&#10;3/DWXwR+H/iP4WeEvhp8DPgt8Wrzxn8R7PwTF4si8Cf2d4Y8b6VY/av/AGYPgL8SIPCniz4ofsrf&#10;stfHD4f6D4h8TeKf2g7f4tfs22/x2+Il98MtH+FHxG1S1f4LeENB8CeNfEfi74uTfFu0+Fv2fQRo&#10;ms3mu+Cf+E303wzp2oePbnwhZS9EcHh/q+Fr3U3jIYyEaEcTCVejWw0aThUkoU5Rj9YquUaWGqKN&#10;ecVJKNKnUw+IqrmfNJbcvK720ad9FrrbrJaL+801H6Bt/G/ivxN4L8O6Lp1x4X8J/Gbx58J/EHij&#10;Rda0bQvHnx1+AnhDxnotj4Y03UFvfH2l6Z8IdO8beHtI8X+MdLk8O+HdY8Q/Bbx/8YvCWkeJ9V8J&#10;6T4dTw140vfBl3xt4O+EOm+GPiHbeLPhtouu+GvjdrmieHvi5oen/C248dQ/FK/8f2HhD4Gx3HxO&#10;8M+HfDev3Pi3Q5fCNt4T8G+NPE/jDTb3w54V+FHhxLvx3quifDPwbfX2kfiZ8XP+CP3/AAT30z44&#10;6P4M/Zo/Z1+Hvwi+Ksnwu+I/xD1DwZ8NPj7+1/8AsN6v4giaKLT/AAL47+GfxH/Z81q6+HHiTTPA&#10;vxL0rw98Pvjl4PtvhP461/4XeGPjz8O/inqGp+EZR8P/AIU/tM/Mt5+zX+2R8M/i14//AGev2c/2&#10;/wD9tCT4t+B3/Z58F/Djxn46/ba+HHjj9nT4gfFvx/8ACH4ufGH4r+CvG/gr9rH9mX9p74sfCvxZ&#10;8MPA/wAG/wDhYOk/Ab4c+Ov2wPiXdfCj4zfAjx547/4RX4Z+JPGXxR8DduByfGYyEq2DlQoLD4an&#10;mGLhVxdDAOjhKmY0MFGvGriZwcqNPEV8EkuadWMaksWqTw9DFYihM6kYvld5czcU1FyTkoOfK4rq&#10;4qW1k7WvzOMZftt/w2j4oPxsbQR+zN8bj+y+PgkfHR/aUHw3+M//AAlg+Mn/AAif/C2R8Cj+y3/w&#10;p3/hdw/4sn/xUf8Aws7+zh4XPxl/4xI+xj9poD4bMv7GXx/8cfFzTbS78d+JfBF74G8aeCPC3ir9&#10;kfxFP4k0nVPi9+1Z8BtL8HfD/wAS6v8AtjeKdJsvCfwW/wCEMHjIfGj4YeE/HnwW0/8AZ08CWvwL&#10;+KGl66yeK/Gfgj4tfC6Lw9+Kl1+y/wD8FE/2APij8VPEnhD/AIKef8E6tP8AHP7VPxku/jZ4y8ef&#10;tpfC+48JfHT44/Cr9nb4XeHPiF8RdQ1Dxbb/ABGeys/BHw6stO8QfDDXvhH8PfB9n8K/2eP2adY1&#10;j4vfDHxb8JPF2tp4T0D6HuviH/wXR8EftAaPrWo/sY/sMfGG78NaJ8LtS+Nur/sufFTxz8KfEPxv&#10;+G9t4b/ap8P+HPhofiT+1P8AA+Dwq1n4f+KnjDRvi/4d+HPhH4o33iz4MXXh/W7Dxn4ivPCP7T+m&#10;apXp5hhsmhhLYHC0qVLFZRhKuHzDFvGUqlathKaePq0qF8fRjiK+Z+1y2nXhilhKtLDSdTL8trYm&#10;+EiEqnM1NttVJJxioSUU/gTleD5VC037rkm95qKU/wB2bLwJ/wAi7ceIvGHjjxXqnhTxx4v8baLq&#10;d3r3/CLf8jT/AMJtY6f4R17RvhxaeB/C/jfwP4H8L+OJvC3hLQPHmg+J/wDkV/BPjzxReeKfjB4Y&#10;sfiOvejGOOn5/wCf8+lfiTB/wWT8V+DP+Efsf2jP+CWP/BSr4L6x4q8Z+Kvh74dj8O/C34YfHrT/&#10;ABR4v8FR+NLzxHpPgqy+EnxY1r4ieOBHoPw88aeNtEv/AAt8ONS07xb8N/D1/wDEvwtdav4EWHxD&#10;O3TP+C5X/BK74XXHhbwXe+LfGP7PVt4t8e+LZ/FNj8Xf2ZfjH+y7oHgDxH4zfxt8TPF3jnx3efGT&#10;4d/DPQNRuvG3xFmubfxHeeB7vxx4w1f4k/Eqy8TeI9LOiXXjbxp4e+Sq0q+jrRnGcozqUoyioQlS&#10;jKr7R07yUYxVSMoxjBNOakl7ysbq3TW2jtrq0rX+VnvtZ6o/bmivlv4Tftx/sXfHlLdvgn+1v+zT&#10;8W3ugPJtvhz8cvhn4xvt5AJhl0/QfE1/fW9zHkLLa3FtFcwvlJokcMq/USOkirJG6ujqGR0YMjq4&#10;DKysuVZWXBVgcEHIyDXKMdRRRQAV8Af8FYv+UWX/AAUs/wCzAP2yP/WdfiPX3/XwB/wVi/5RZf8A&#10;BSz/ALMA/bI/9Z1+I9AH3/RRRQAUUV5/8Wfil4E+B3ws+Jfxr+KOu/8ACL/DL4P/AA/8ZfFL4i+J&#10;v7M1jW/+Ed8CfD/w5qXizxdrv9jeHdP1fxBq/wDZHh/SdQ1D+zND0vUtYv8A7P8AZdMsL29lgtpQ&#10;D0Civxh/4If/APBXXwr/AMFfv2X/ABp8XZfDvh/4Z/GP4Z/GDxz4J+J/wZ0rX9O1ifwZ4V1jX9W8&#10;TfAnXLVm16+8U694f134U3mj+FdQ+JPiHwt8OdO8ffGT4dfGs+DvA2geG9AtdNtf2eoAKKKKACuP&#10;8f3vj/TvBviG++Fvhnwf4y+INtp7y+FPC/j/AMca18NfButaqJIxHZ+IfHfh34efFjW/DGntEZXf&#10;U9N+HPi65SRI410mRZGli7CuP8f2Xj/UfBviGx+Fvibwf4N+INzp7xeFPFHj/wAD618SvBui6qZI&#10;zHeeIfAnh34h/CfW/E+nrEJUfTNN+I3hG5eR45F1aNY2ilAPyb/ZG+A9t+11/wAEwP2kf2dPj5pe&#10;neEm/aA/aO/4K/fDb4p6b8PvE954y0zwZrXjr/go7+2bpPiI+AvGfiDwf4GvvFVt4R1u+nuPCPij&#10;XfAHhC51xdM07VdV8HaBJc3Gh2v5S63/AMEmf+Cy/ir9m/8AY2/4J9+OPij+w54s/Z2/Yp/aU+BP&#10;xS+Hv7SmmeNfjr4F+Nfij4MfASfXdI8J/DTxb8KLf4X+JvCg8SweEddTSrJtP8arokVjoOh6fqWv&#10;arfrfa9d/uP/AMEsm8QaJ+yD4qb4jeIPDes+K9I/bX/4Knt478VeGfDmoeB/CGq+ILD/AIKcfthH&#10;xR4g8P8AhHWvFnj3VfCHhu+1KK+1HSvDmreOvGmoeH9Llt9Mv/FniO5tZdYvfhj9jf8A4K8/tB/t&#10;+/EbwR4w/Z5+GX7F/hz9lbx98WNc8LeBtC+NP7WWseF/23vin8FfA/je88GePv2iPAP7PuifDDWt&#10;Hh8P6ZPoHi6bRPB3iDxVa6pqs/h27trzWdJg8u+lAPkv47f8G4/jn9p3Tvjb/wAJ78dvCHws8U+O&#10;P+Ct/wC1f+2T4U8ZfDQ+MPEGtXv7Gn7XXwp+Gnwr+L/wD8Rz3On/AA+uPDXj/wAf6L4CjsPESaXe&#10;eMPBdvo0f9my6j4ht9cv4NP9A+L3/BEX9o/xf+zH/wAFu/gP4F8Xfs8eHrj/AIKN/Hr4WfEb9m63&#10;ufEXxA07wt8P/A/w+8Q+AdQfQvih/Z3wqv7rwzqMWleErqy0mw8E6X4903cbCGXULOFppLe78ZP+&#10;C+Hxs8FQ/tsftJfDv9kn4feNP2Af+CeH7V8H7IX7RfjHWfjdqPh39pvxJ4vsfG3hL4f+NPiB8J/h&#10;WngO/wDBc/g/wv4j8aaNBpmk+K/HGlax4ws54b21utHZddtfDf6pf8FFv+Cinh39hT9hfVf22fD3&#10;gKb40eHp5/hNb+FLEa7d+CvCf2H4xeI/D+haB428e+MF8NeKtS8G+AdItfENtq+sarB4O13Ui7WO&#10;jwaWl1qa3NoAfRP7KH7LPwd/ZO+EXhP4efCn4PfBr4S3sHhTwhZePv8AhTPw+8L+A9H8XeLtC8P2&#10;mman4h1H/hHPD3hyXXrm6vlvriHVtasv7TnS6eW4SCaeaOvpqvyO/wCCXv8AwUZ+In7c3in9rP4c&#10;fET4dfBi01L9lPxf8KvCyfHv9lr4zal8eP2WPjq/xW8BTfERYvhR8QNX8D+BtQl1v4d6RLomnfEL&#10;RZ7XUn0jU9f0tXuoGuBbL+uNABRRRQAUVz+saPqWp6l4VvbLxTrvh628Pa7c6vq2k6Rb+GZ9P8c6&#10;fP4Y8RaDF4X8USa94d1vVbTQrTVdb0zxpbz+CtT8H+Jm8TeEPDtrdeIrnwbc+LfCXinoKGrW1Tur&#10;6X01tZ3W/XRvun8UYn9f1/S/JybglcHr35x39R/SnVz/AIr1jUvD3hjxHr2j+FNd8datomhatq+m&#10;eCvC9z4ZtPE3jDUNOsLi8s/C/h268aeIvB/g6113XriGPSdIuPFvi3wv4Zh1C8t5Ne8RaJpa3epW&#10;vQU7PlUrqzbS1V013WrW+jas+l7NAFc/4U8LeF/Avhjw74J8EeHdC8H+DPB+h6T4X8J+EvC2kWHh&#10;/wAM+F/DWgWFvpWheHfDug6Tb2mlaJoWi6XaWum6RpGmWlrp+m6fbW9nZ28NvCkar4aufFF3p08v&#10;i/RtC0LVl13xTb2tj4d8R3/inT5vDNp4m1e18FavcanqXhfwhcW2u+IPBsOg694o8Ox6Td2HhDxN&#10;qWr+EtK8UeONL0Sy8a6/v+nH4+lN3jeHNpfVKScW46J3Ts7X0eu+6+0ef9a/j0X3a7BjofSgHPNc&#10;B4D+Iek/EU+Mbrw9B9o8P+FPHXiDwBZeKrPX/BPiLQPGGreDvsmkeOpfD9x4O8VeI7zTP+EE+I8X&#10;jH4PeMdB8dWHg7xtoXxM+GvjnS7vwqNCt/D/AIj8Q9+frj3olBwbjLdbq6dr62drWavZxauno7NM&#10;AooJxzXA/wDCz/A8/h3/AISzRdb/AOEx8Pr47/4VpNf/AA703V/iUbPxtbfEz/hTuv6JqFr4BsPE&#10;t5p3/CC/EaLUvDvxR1K/t7bSfhP/AMI94t1b4lX/AIU0Lwb4r1PRiMJS+GLesY6K+sr8q9XZ216O&#10;17Ad7wD7t/T+X9fwpa5+58WeF7PxPo3gq78R6HbeMvEWheI/FGgeEp9WsIPE2t+GfB+oeF9J8W+I&#10;tI0KScapqOheFtU8ceC9N8RavZ2k2n6JqHjDwxZ6ncW1z4g0iO6wPCXxP8DePdX1/SPBmt/8JMfC&#10;/nQ6vrui6bq9/wCCo9WsPGvj/wCHHiLwrYfEC3sZPAms+OvA/jr4YeNPC/xK8AaL4j1Dxt8MNWsN&#10;Ng+IWg+Gv+Em8MNrL9nU5efklyKzcuV8tnJxWturi0ne1097e6f1/X9fmd/RXPeJbbxRd6bBF4R1&#10;jQtC1Ya74WuLq88ReHL/AMU6fL4Zs/E+kXXjXSLfTdN8U+Dri213xD4Ng13QvC/iKXV7vT/B/ibU&#10;tI8War4X8c6Xol74K1/oanRJO6vdrl9667N+6lrfRKTd1qldAFFFFIAooooAKKKKACiiigAooooA&#10;+AP+Caf/ACbr8Rv+z/8A/grF/wCvTf2yK+/6+AP+Caf/ACbr8Rv+z/8A/grF/wCvTf2yK+/6ACii&#10;igAor8Qf+C23/BZvwJ/wR88Cfswa5rPhT/hYHi39oD9oDw34dvvCcFlrF3rGl/s4/D/WPDWs/tQf&#10;EXwjbJL4e8JeIPiB4f8ACXiDwz4G+HXhHxZ8Svh/a3Pjv4n+HfG1zN4n8JeAPGvhm9/Z7wn4s8Le&#10;PfCvhrx14F8TeH/Gngnxp4f0bxZ4O8Y+E9Z07xH4V8WeFfEenW2seHvE3hrxBo9zeaRr3h/XdIvL&#10;PVNG1nS7y707VNOura+sbme2nilcA6CiiigAooooAz9W0y21rStT0e8k1CG01bT73TLqbSdW1XQN&#10;Vitr+2ktZ5dM13Qr3T9c0XUI4pWay1bR9QsNV065WK8068truGG4T80P+Ccvw08OfB/4n/8ABUX4&#10;deE9R+IGr+H/AA7+3/4M/s/UPil8WPin8cfHdx/a/wDwTK/4Jx67df278UvjX4y+IHxN8T+Ve6nc&#10;w6Z/wk3i7Vv7E0eLTvDujfYPD+k6Tpll+l2raTpWv6Vqeha7pmn61omtafe6TrOj6tZW2o6Vq2la&#10;jbSWeoaZqen3kc1pf6ff2k01reWd1DLbXVtLJBcRtE7o35o/8E5fhP8ACz4HfE//AIKi/C34K/DT&#10;4f8Awf8Ahl4X/b/8Gf8ACM/Dr4XeDfDnw/8AAnh3+2/+CZX/AATk8Raz/YXhHwnpukeH9I/tfxBq&#10;+ra7qf8AZ+nW/wBv1jU9Q1O6829vbmeUA/T+iiigAooooAK8A/ad/aE0f9l/4RXfxa1nwH8QPih/&#10;xcD4J/C3w/8AD34Wr4E/4Tvxh47/AGgPjZ8PPgD8ONC0Kb4neO/hl8P7L7b8QPib4aj1PU/Fnjzw&#10;zo+k6P8A2hqdzfn7KtvP7/XwB/wUs/5N1+HP/Z//APwSd/8AXpv7G9AB/wANkftFf9Inf2//APw4&#10;/wDwSy/+mU0f8NkftFf9Inf2/wD/AMOP/wAEsv8A6ZTX3/RQB8Af8NkftFf9Inf2/wD/AMOP/wAE&#10;sv8A6ZTR/wANkftFf9Inf2//APw4/wDwSy/+mU19/wBFAHwB/wANkftFf9Inf2//APw4/wDwSy/+&#10;mU0f8NkftFf9Inf2/wD/AMOP/wAEsv8A6ZTX3/RQB+YFj/wU6sdI/ax/ZY/Y6+Nf7F/7X/7N/wAT&#10;P2yP+F4f8KP134pX/wCxv4q8Cav/AMM8/DaT4pfEv+3NT/Z7/bB+OPiDw79g8PyaVZ6Z/aHhcf2v&#10;rGu6fb2pNlba1qGkfp/X4A/8FD/+U6//AAbq/wDeXL/1jzwTX7/UAFFFFABRRRQAUUUUAFFFFABR&#10;RRQAUUUUAFFFFABRRRQAV8Afsb/8nFf8FYv+z/8A4c/+usv+Calff9fAH7G//JxX/BWL/s//AOHP&#10;/rrL/gmpQB9/0UUUAFFFFABRRRQAUUUUAFFFFABRRRQAUUUUAFFFFABXxR+3z8Hf2t/jh8BJPBH7&#10;F/7TFl+yz8Vz4t0XVNW8a3XhHSPEE3i3wBbWWsWviX4a6X4k1bRPFj/CXVvE099pV3ZfFrR/A/jr&#10;XfCL6Myab4VvpNSe4svtevBv2gv2mPgz+y54W8P+MPjV4l1jQNJ8WeLbfwN4XtfDXgL4h/E7xP4h&#10;8UT6D4g8WS6bovgn4W+FfGnjPU00rwl4T8VeLvEF/ZaBPpvhvwn4a17xLr93pui6TfX0AB+On/BI&#10;j9n+8+Bvx9/aqn+NX7LnjzSv2h/GvizVrnw9+1z4m+NNr+23p2ufCTwt4M+BHgrxp8E2/bI1q8tv&#10;irp+vP8AH/w94/8AiVe/Bv4ifDj4PP8AZNRtbnSPCc1v4Nex8N/0CV+Vn/BPL9qP9ljx/wCKPjX8&#10;Ivgf8YdR+Leo+K/jV+05+0J4b8a2nwq+I3hX4T/EHwxrHxniX4g/8KS+LmvaGnw0+OukfB/xl468&#10;O+AfHHif4ZeK9dsLPXtT0ySWC1s9UsXl/VOgAooooAKKKKAOP8f+Gda8ZeDfEPhfw78QvGHwo1vW&#10;tPez034jeALLwBqPjLwjctJE66t4esfil4H+JPw+udQjVGiSPxX4E8T6UY5ZDJpjyiKSL4Q/4JT6&#10;NqPhz9kvxD4f1jxZ4g8fatoP7b//AAVJ0bVPHXiy28LWfirxpqOl/wDBTz9sCxvvFniWz8C+GvBf&#10;gm08QeI7mCXWNZtvB3g7wn4Wg1G8uYvD3hrQtJWz0u1+7/H/AI40X4a+DfEPjvxFZeMNR0Twxp76&#10;lqVj4A+Hvj/4r+Mrm2SSONo/D3w5+Fvhrxj8QfF2obpFKaT4U8Ma1qsiCSWOyeKKZ0+EP+CU/ibT&#10;vGn7JfiHxjo9t4gs9J8Wftv/APBUnxNpdn4s8J+KfAXiq107Xf8Agp5+2BqljbeJfAvjrR/Dnjbw&#10;X4ggtrqKLWfCfjHw/oPinw5qK3Oj+IdH0vVrO8soAD9H6KKKACiiigAr+dL/AIOMvg18D/8AhkF/&#10;2gPiH8B/FXxQlsPjn+xVoPxg+IXhrTNc8aXHwW/Zm+E/7Qd78TviV44l8NRa+snhXwwfCuvePfC/&#10;jjxB8OPC2p+LPFlz4r8BW3jq31Lwt4C8O678Ov6LaKAP4c/F/g7/AIJ9+K/in8WvCf7K/wCzb/wW&#10;O1yLxl4J8BXZ+Dvgn9jf9pi0h/Zl0vxBraaDovxK/Z8m8b/FX9mrRfAFl8S/Dvw0/aOttIvP2qdN&#10;/aN+Gt58frLwh4l8J6FB8Pvg/wDEj9nX43fcdj4O8JSa94P13wv/AMEO/wDgrjf+B/BmheJ9I8Ne&#10;A/iF+0p8I5NJjvfEPiLwp4qsPFNvpPxH/bi8V+P/AAFrnhPUtB1ptE0zwH428L+ENTuPH3i7WfHP&#10;hfxj4osfBOueCv6avEfwu8C+Mv8AhPrbxpof/Ca6B8UfAFn8LvH3gPxpqWseLvhb4l8C23/CaR3m&#10;h3nwm8R6hqfwzi/4Sey8f+I9G8fanZ+E7bWPiP4dXw54a8fah4k8P+CfBem6Aal4B83R/ijZ+GvG&#10;nj/wT4g+KP8AaF5J400zxH/wl2seAPEVz4F0LwDpviP4X+HPizafEf4Z+Df7AsvDWjeI9P8ABdt4&#10;CuPhbqfjpdc8aeLPAPiPxB428d3nicA/mz/4J0/8EqrD9oH/AIJ7fATwr+0z8Dvjb+w/8Q/h/wDG&#10;Hx9+0b8Jvip8Mfi/4i+B37d2g6l48/aB/aQ8TaT4X+KOq+H/AAwda8P2lt+zT8SfBHw5u7vxH498&#10;SfES6t/HPxJ8K3/hT4PeKvAGg+LPFf21pP8AwTp+Onw/8R634D/Zt/4Lcft26B428P6Vo3jjX/AH&#10;7QWsfsz/ALZmpeHvDXxE13xvZ+Gdd1XRviz8Io/iXpnhDxRq3gzx1ovgm+1LxUunXF34G8S6X4cv&#10;XXwpfWGm/tjXP+JbnxTa6dbS+D9G8P67qzeIPCdteWXiXxLqPhPToPC154p0e08c6zbappfhTxnc&#10;3fiDw74Jn8QeIPCfhqXR7PTvGfinTNH8H6x4r8BaTrt9458PAH4cxP8A8Fx/hn4q8CeAtD/aW/YZ&#10;/aB8VePfEHxYisfB/wC0h+zlB8AfiPp3wy+El/qei6r8eLqH4BftlfECLWPhLq+rXPwg0+x1LwJ8&#10;PfG3j3w/qv7R3wesfit8LvhNNqPjG3+HnS+B/iZ/wXRm+y/EPxJ+wZ+xHpnjbxl4B8A6f4k8L6j/&#10;AMFD/jlDo3hU6MviDxDFoY+Htj8BviL8KvDvjrStV8c6/ovjzxh8O9V1ibxuukeGtJ1Lx9498J+A&#10;vh3d6X+4NFAH5Af8Ln/4Lh/9GIfsAf8AiefxZ/8AoP6P+Fz/APBcP/oxD9gD/wATz+LP/wBB/X6v&#10;6zc+KYNR8JxeHtG8P6npN54guLbxze6z4l1HQtR8O+Fl8LeJbu01nwnpdl4U8RW3jPxBP42tfB/h&#10;+48NaxrHgPTrXwtrviXxhF4rvNW8J6X4G8Z9BQB+QH/C5/8AguH/ANGIfsAf+J5/Fn/6D+j/AIXP&#10;/wAFw/8AoxD9gD/xPP4s/wD0H9fq/bXPilvFOs2l3o3h+DwTB4f8NXPh/wAQW3iXUbrxTqnim61H&#10;xZF4w0bWfB8vhOz0nQvD+haTZ+Br7w14lsvHXiLUfFmo+I/Fml6p4T8GW3gzSNX8e9BQB+MOs/tJ&#10;/wDBZrw7qPhPSPEH7G3/AATh0LVvHviC58J+BtL1n/goX8SNM1Hxn4ps/C3iXxzd+GvCdle/sk29&#10;z4j8QWvgrwZ4w8YXOjaPFeajB4W8J+JfEEtsNJ0LVLu03/8Ahc//AAXD/wCjEP2AP/E8/iz/APQf&#10;1+v9FAH5Af8AC5/+C4f/AEYh+wB/4nn8Wf8A6D+j/hc//BcP/oxD9gD/AMTz+LP/ANB/X6/0UAfk&#10;B/wuf/guH/0Yh+wB/wCJ5/Fn/wCg/o/4XP8A8Fw/+jEP2AP/ABPP4s//AEH9fr/RQB+QH/C5/wDg&#10;uH/0Yh+wB/4nn8Wf/oP6P+Fz/wDBcP8A6MQ/YA/8Tz+LP/0H9fr/AEUAfkB/wuf/AILh/wDRiH7A&#10;H/iefxZ/+g/o/wCFz/8ABcP/AKMQ/YA/8Tz+LP8A9B/X6/0UAfkB/wALn/4Lh/8ARiH7AH/iefxZ&#10;/wDoP667/gl9+z9+1V8FH/bd8bftX+E/hF4C8XftT/ti67+0rongj4NfEbX/AIoeG/DVh4g+DPwa&#10;+G+o2l14p8ReBvh/fXOoXOpfC+TUHQaDHGsd0m1+difqjRQAUUUUAFfAH/BNP/k3X4jf9n//APBW&#10;L/16b+2RX3/XwB/wTT/5N1+I3/Z//wDwVi/9em/tkUAff9FFFABXO+L9Am8V+E/FHha28ReIvB9x&#10;4l8O63oEHi3whc2Fl4s8LTaxptzp0XiLwvearpusaXaeItEe5XU9EudS0jVbCDUrW2lvNNvrdJLa&#10;Xoq+KP2+fg7+1v8AHD4CSeCP2L/2mLL9ln4rnxbouqat41uvCOkeIJvFvgC2stYtfEvw10vxJq2i&#10;eLH+EureJp77Sruy+LWj+B/HWu+EX0Zk03wrfSak9xZAH0d/YdpbeP8AwVdTfEzxP/aejfD7xbos&#10;Pw8uNd8OrpXje1utV8BPefEXxBof9ix69qniTwfPpFppGm6zo+o6ZoOmQfEHxBbarpF7d6xoc2l+&#10;k1/P3/wSI/Z/vPgb8ff2qp/jV+y5480r9ofxr4s1a58Pftc+JvjTa/tt6drnwk8LeDPgR4K8afBN&#10;v2yNavLb4q6frz/H/wAPeP8A4lXvwb+Inw4+Dz/ZNRtbnSPCc1v4Nex8N/0CUAFFFFABRRRQAV8A&#10;f8E0/wDk3X4jf9n/AP8AwVi/9em/tkV9n+P/AIe+APiv4N8Q/Dn4peB/B/xK+H3i7T30nxX4E8f+&#10;GdF8ZeDfE+lSSRyyaZ4h8L+IrHUtE1rT3liikez1KxubZpI43aIsilfhD/glP4T8LeAv2S/EPgXw&#10;L4Z8P+C/BPgv9t//AIKk+E/B3g7wno2neHPCvhPwt4c/4KeftgaP4e8M+GvD+j21npGheH9C0mzt&#10;NL0bRtLs7TTtL061trGxtoLaCKJAD9H6K/O34q/tg/Gq+/aj8W/sifsj/An4d/GD4j/Cf4Q+BvjN&#10;8bvGPxr+Nfif4G/C7wFpnxT17xfonws8B6Zq3gv4HfHrxN4o+IXjaPwB4w1ya2PhfQ/D3hnwzp0G&#10;rXGuavqN1H4dfhLb/gpTceGP+Cg3wz/4J+/G74NaV8MfE3jv9inwt+03qvxV0z4s/wDCYeAvDvxc&#10;1bWPi4uvfs7Wzah8O/BUmsW+leCvgR8XfiFofxUurvw+fEmgeBdaFz8PPDxga4QA/U2iv5uNG/4L&#10;8+LPH3w18LfFD4Z/sh+A4NB8Q6H+3p8SbgfHX9rW5+Bwtvgv+xNrX7P0Gn+JrG8f9mzx3ZyfED41&#10;+Gf2hPD3iPRPhz4kk8JaX4RudMuNB1P4h6tcXcd5B+/vwZ+JNn8Zvg/8KfjBp2ha94X0/wCK/wAN&#10;fA3xJsfDXimyk0zxP4ds/HXhfS/FFroXiPTpQkun69pMGqJYavZSIslpqFvcwOFZMUAelUUUUAFf&#10;AX7Vlto/wO+HVp8WfEF/4J1GPUP2gP2dYfjX8cPijrHgj4d+MtB+DOjftSz+P/hh4L0jUPCfw30r&#10;T/iRp3ww8bfEK2+GXwo+HfiTUfDmtv4Y8ZeJvFMnjX4hfGm/1PTfi59fePb7xzpX/CG6n4M07+37&#10;OHx14fsPHXhqz0TSNR8Qav4K8R/a/C13qXh/WPEPxL+G+heEf+EA1zW/D/xT8Y61dp8QtX1T4Z+B&#10;fHPgfwN8NPEnxG8X+DrjSvkf/goJ8YLzwD8G9X+Gmj698Kfh54t+OvgX4yeGfh98T/2krPWbr9ln&#10;TvFfgH4W+JPjD4o+Hnx01XwJ8SPAHxN8A6F42+A/gH43eJYfi1o7nwb8M9G+GvirxF4o1a58Vx/D&#10;X4XfFr2MkhGWZ5fGpB1sNLFUqmLp0pOFX6rh5qtiWpqlUlT9nQhKrz+yr048qm6VbkcCKjahOz5X&#10;ZqLaTXM9I6Nq95NLVx8rby/kC/Yt+G+sfCr4LeN9e0adtS+LPwm/bi/aL8WQX9nqkujaf4Z8HfCD&#10;9ss+A9I8dSaVd65plp4n8LfET40a7Z+E9SttZmFp4e8OeBPGcOsWV3pfiK413wt65ocRWz0/V9H1&#10;2LT/AA7ea14l8GeGvGR8Q6B4Y1bQLj4f+Dvh9qGs+HovN+OXhjQtIvn0v4k+F7e18N6rqV1DD4Fv&#10;dLu/CtzcvDrml6L1XxV/YC+Ov7MN7fftX/sjftMa38ONc8Wal/w0z8Q/g38cbS6+JPwPufjr4M8W&#10;+D2+NGkroui32g+M/h14i0z9rG41Pw/4ngtr/wAT+CLuX47+FYvDvhjSfDngn4g+N/CnxZ4d/al+&#10;Ivwdtdftvj38Avi54HtVuNMd/GH7L1r8T/2nPgJbJpvw5NtHYP4s+D/x18P6/wCDryDR/AfiS6sv&#10;D3xF8IzaxD4c8KazeWPiPUvCWhQw6b/ZnAXF9LDZJGObVoU/q0aGCr5vVw054atOjSnB5ZVxNKSw&#10;+D+oYirTq0Y15UlOlXr4evg/rNWWOxXz2Jw8nUbpx+L3o0+a7jzNP2ija8uaKaly31impJLlP318&#10;B6t4V8ceE9L3eJPBtvFqWk+FdD0Hwpr3jv4d+J4vDtt4CtbbSdA0Xw1oGg/tNfG/xR451W31iy1m&#10;7+FA1z9l74tfH7TrbxTpPwr8J/F7ShpXhL4p+GaviXwt8SfGNhbyeC/iFrk2v+MNQ0A3jRanbfE/&#10;w/4xVXa4tE1TwxYxfGu8+L/ibRtO8M6rZ+Ab7xB8YPjLqnwY1rwjqWp+HvjJ4l8PfDn4nxfsrfnT&#10;8Pv+Cxf7KHhX4fXXhbVvjv4s0DTIdT1JvCOq/Gn4Vft3+CPhl4q8IazLD4hmtfHVr4i/aB8X+C9H&#10;1qeTVtc8HzaBd/Cn4qfDPWtWsdO1DxZqOo+D/EeuXGm/W3gD/gp//wAE/vi5rOq6hrX7Z3wa8P8A&#10;iKHw1rj+Itb+LH7Q/wCz9a+GdO8ReJ9K0eXUdnhrRPiHo978ZbCHQdD0q0utM8D+FPFWu/FXVrJf&#10;gNa2n7M/7PF1qPwp1/8AJ8RnNHBZjj8Tha+AxOCoY7EPBKtKji5LD0pUngf9mr3q1qc17D23tZSq&#10;OvBPEQdX2kJ96puUYpqom4q/L7urXvapJJr3ndbLRKKsz334b/Cn4p/bdF1i9n+L3i+dNOk8TLqH&#10;iDxRpl3Y+IPC8J1Ez/E/xFY+DPjd4N0DRNM165bxv5l34m/aY8L+FPF17rPxc8X/AA4139o3wb8X&#10;PGHhPwV6dolr4JWXwnoNrqo+IeoPpd+3gbSvhpqHiTSvAsOl6lNbWurW/wAOJfDV74O8WfG3w5Kk&#10;dnd6vo37GXwi+An7OfivT7DWdK/aH8U2Wj6TD4g0C54U+Nv7Ifi/w3FZeE/2kf2V7jwlo11pd1Jq&#10;Xjj41eEPj3LdeKbmy0mayv77whoPxAv4f2sP2otfh0exmufHmr6z4l8K/CvxNbeGfAnwg074m69o&#10;PxBm1X42+JP7fXxK/aZ+J/if9j//AIJqto3/AAlutXqad+0D+1tPrFh418V6L4u0+0itLhl8S/Bf&#10;xRpGgfFv4r+Fnntf7N+Gnwl8ZD4C/CjT7j4d23xw+NPwe+F8fin4HN85juJsXmlerVtzSUJ1I08I&#10;/qUacIKrz1bUXWTf1avzOODqUYUqtKM6q+oyhUjpCioxSv1WstW3p3296NrSu7Oy9/SPqf7T37eX&#10;wv8A2RfE3w4+Angn4feN/i3+0b4wnvtP+HX7Nfwnu/Dml+NY9WurXS/hvpOi6h420K5i8GeCvGni&#10;fX9Q0n4c+Mvjh4W0y9+F37Ofw/0Hxd+zf+zrNbfESxin171b9mv/AIJ16x8Rv2jdQ/aF/bQ8R+Gf&#10;ib+0z8OtP8IafHpHw/i1TTv2a/2HtHu/DVtqHh39nf8AY58M6pcS3Gm/Ee18JXela/8AE/8AaR12&#10;DTvHenaP4s0ef4Tab4M17xxf+JPCftX7EX/BOz4UfsdP4g0f4ZofH37VXi6Sy1D9o79r7x//AGX4&#10;+8f+ElutIslsvB+i+JdU0extpfFk/he4tIfC3hHSPD/h/wADeGNBk07xj4i8EaH4J/4Vl8JfFf3f&#10;oHg/w98UfD1v4T0WxNv+zhbLOJxPd3moXn7QFzeXP2/UdR1LWLu8utV1n4X6vqM97feI9a1m6vNW&#10;/aA1W7vr7U7y7+Fd5dXXxh+Ix+Mp1Gpqc6ahTtVr6yUvaVI1VXdKdRqc5cs1g6HPGVa6xNacYU6m&#10;IxfXCLivN626qys1fV7tc0klba2vKXvA+m2XxK1OG8sdI07Tv2fPAA8NWvwZ0TSYba08O+PdQ0a1&#10;ivB8RFsbTFve+AfDN0dN0n4R2DW1no13q+hat8ULKDxLpc/wj8T6N873v7ScXxH+K/w30y40fRJf&#10;h98SPFHwftP2W9M8R3XxY0XRfjj4i1mf4+/EXx5481nxRo/wP8XfC+Y+A/2fv2bvG3x0/Z78E23x&#10;F1geJNS/4Q65+NUXwM1v4ifAHxbB7T8X/iFL4nbSvhn4W8KeP/FXgrxd45sPhF411v4baJJdzTHU&#10;hqCeNdEs/FE19ovhvwF4O8C+FdH8T6r8XvixrXiTRn0c6OPgh8El8aftUeNfB/g7Qfh39jfXf2ff&#10;2jP2wvHP7QWn/scfE34fSal8H/g/8UP2Nvj540+F3g7WvgX8UfgjrvgjUfAc37R3wU8ceFPDWpn9&#10;nf8AaI+MfgfWvCvwo+LHwl+J3jDwn+0D41/ZM+EH7JEviHwHoek+DfE/w/8AhhhhcPCphcyxtejW&#10;X1TCKph406tF1KE6k6dGi6ka1alUrYjG1X7bEzoQnXp4ahi6tOjTpwc8IN+9GKad5a72dkm9lNJR&#10;TSipWTbiru75vr74i6J498IftjfDf4neEfBmheJNL+JXwob4JanqFj4P+Iuhz6dqHh74naF8Rr26&#10;+Mvxg8F/ELxh4futC0H4STfGTXv2afDXxF/ZNn8M6N8W4PH/AMNYP2v/AIBar+1Za+Efir6/4b8G&#10;eIrD9p34w/EK7s/L8J+KPgX+zr4P0W/Pgf4Z6f8Aadf8DePf2n9Z8S2f/Cy9K8RXPxj8W/YdP+IX&#10;hWf/AIQfx54U0X4Z/D3+0Rr3wm8Q+JvFPxO+NOm+E/A/gD4Z+GPwG1fxvZfDL4kj42z/ABL8dN4e&#10;+Ffwd8C/ETw/YaV8Ivgp8AvG3gr9nrxx4G+HHwa1H4u6F8APBngX9i/xd4uv/CPxWu/2fvhf8JPF&#10;sXgnRPh78Ovir4P+N37VGhJ4y+Mnvcl/pPxO8R/F74MeMtO8DfGr4b6t/wAJP4O8d6PY6L4J1Pwl&#10;8NdIvfhn8G7i7/Z8/aJ8PeIPiV4o13xl46+Leh/FHxB8TdEjs/hdoHgmb4J6ppegeOtI0q8fwd4o&#10;+Nfl15WvSjPnprDRoTrVKKhVlCFSlUmoU5Sap+xqQdGnUcoTqqMotxlVdI0j1drXd7J3t0u2rXur&#10;N3ur7bKc974Q6N4A+GPhnwl+zn4W8U6Fqmr/AAS+FHwv0mXw3b2/w78NeJdL8Biw1jwR4B8Uav8A&#10;Dn4Y+HfA3g3wToXi25+G3i+w8O2/g34feCPh0+oeEvFGheAvDukaX4VuNF0r1/8Az/n8qTAznv8A&#10;5/P+n40A59iOo9Px715dSfPOVR3vN80r6+8/ieiikm7uyVo3teVuaVJWSS2WiFoooqACiiigAooo&#10;oAKKKKACvgD/AIJp/wDJuvxG/wCz/wD/AIKxf+vTf2yK+/6+AP8Agmn/AMm6/Eb/ALP/AP8AgrF/&#10;69N/bIoA8W/4KJ/8E+f2dfjB4gX9vrxR4m8dfCn9ob9lT4J+Mm8J/GLwnoXgP4sQ6H8O/CUHiT4g&#10;6vpDfBH43+HfHPwo1S9klutedfEXh3R/A3xRnjvU0uw+J2jW1rpsmn/R/wDwT0+Gnxf+C/7J/wAI&#10;Pg58V/Ffwz8e6d8KPAXw8+HXwc8d/Djwz4r8D3HjD4JeDvht4N0HwFrfxH8EeKfEXjNfCvxPmgsb&#10;2HxXp/hvxn4k8L3TwWmr6VcaV/aM/h7SPKP2rPjZ8WfiV8TfiZ+wX8Bvgz8EviP4k1f9nLSPGnxb&#10;vv2iP2hvFvwG8NSfDD446v8AE/4Z22jeANM+Gnwg+MfxJ8eavPB8O/GkPijWrGw8E+HvBAv/AA28&#10;firVdcv20W19i/Yt/aAv/jN4Z+KXgLxJ8O/DXw08efsufEy0/Z98daB4A+Ki/HD4aSatpnww+HPx&#10;B0m78CfFSTwl4C1fxDYJ4T+IXh6x1nT/ABb4F8F+NPDviSy1fStd8PRxJp2qauAfZ1FFFABRRRQA&#10;V+WH/BaX43/Bf4Rf8Ex/26tC+LHxe+F/ww1v4t/sYftcfD34U6N8Q/H/AIU8F6r8TfH2r/s/ePbP&#10;SfA/w+0/xJq2mXfjTxhql3fWVrp3hnw3FqWtXlzeWsFtYyy3EKN+p9fAH/BWL/lFl/wUs/7MA/bI&#10;/wDWdfiPQB9/0UUUAFFFFAHA/E/TNI1/wNrnhXxH8Mf+FyeFfG/9m/D/AMZfDqax8EatpOveCPiB&#10;rFh4L8aT+K9G+Imt6F4W13wHoPhXXdY8R/EDw/cXGp6vr3gjSPEGj+FfCnjfxVe6L4N174E8X/at&#10;a8RfF/XPCP8Aw1l4qb48+BPAPxA8AeHrr/hrzwve2Xh/4tfDG1tPi7+z94C8G3P/AAyd8Kv2SfHe&#10;qfCv9iu2vfhJ8V/i5+0b4f8Aib+zJ+13+0p4s1Xx5Y/BT/hcvhPwL+0j+nP+f88n9QPxr4F1j4e+&#10;Bv2jfHXgfT/GU/7WXw6Nh488J/tDfEv9nbxhoGsXfwp134rfCHSP2UviX8MdI8U/Fu68K/EnwH4b&#10;/wCFD+O7X4QeMfDPgz9jb9pXwd8G/i38ZPDnx9TxDH8fv+EU/aQsdN7cHNRlLmlKEYrnc480nBJx&#10;k/3aa5uZU+Ve9CDk1GpUhCXtKUyV/Py+/W/lfZ37q1nzfiz+yf4s1zQ/29P2wvjp4u+GXiP4G+Hv&#10;2qf2Lv8Agnn+0Jq3gLRPEWgeLNT+C03xS+Jv7Xnw58Xfsz/Abx34Xh0HwdYeLf2vv2w7jU/iZofi&#10;7wzqGmJ8ZNb8ffET40wX/hf4qeP49a8H918SPEC/F7wto2n/AAV8QeAdE1jwZpXgnW9V1HSfGPjr&#10;Q/hdoGh+KrOLx3eW/wAPdM+GfjP4ZXnw/wDhv8QPhvoh8TeA/C2m+Nfh14J8e/B+88E/F79rXSf2&#10;hfBeofGq3/Z8+UPiD8Qfjt8Ofjr4k+IviL4CfGP4ufsxXf7B3/BOv4b6dr3wN8Qfs8aLrug6j8GL&#10;C6n+Kdprtl8Wfj98IPEs2o6R4H/4KN6xd/D3W9G0vWYrb4m+Mfhz4hsriyb4Watq2g/nJ8af2xvj&#10;7q2keEvhX4T/AGbvjR4e8c/F34sfDL4YfY9J8W/s6X1j41utK0n4L6P4G8GeEdZ8D/tZ3n2HVPH+&#10;tt4r8e+P5NRbWfBnxV+LWveEtQ1a1/4t5qujv+38KZNHMMbPFRhPDuFWCo1aFDGYrA4LD0YRssS4&#10;06lWvVw+AnL2v77+L7KeIlGUqtWXnYipaCi3fmi27uMZSlLturOS0VtFdK+iPYvGP/BQnSLeef4e&#10;6d+0Rq9l4f8AAmqeGJj/AMK6+J89n8LPF2saOfAvxB8CePvg/wDBDwFp3hjUfhT4Zs7y/wBC1e30&#10;3UvBuiGHxbYv4r0PS9A0LUdEhfqfDX7b/h7x7rHh3WPiB8RbH4i654f8aeBtV8H/ABJ8RfF86t8T&#10;tB0Sy8cfCzWJ9M0eLxB+1P4Fv9A0W91mW+0meP8A4Rf4W+PNL8SJJcWHxQ0rw8dc1Tw79A/sh/AS&#10;xg1D4beOb3/gnx/wUZ8feM/Fnw8h8XeE7/4f+L/+CZfj/wCEuseHvFGjeH49Q8b6p4R+Nv7c3xD+&#10;HHh/wr4lufC1sPg3q3jPSpdZ8YzaL4x+JPgzxnq134413w54P8w/ba/Z0+LU3xH8Nx+DP2XP27/h&#10;j8T/ABL4hg8afCrT/il4x/YL8L2i2On+JfhPZ+K9D8DX/wADP+Crnw9+HHivxcdd0/w/Y+Efg14X&#10;+Hej65qmj6/pHh3TNPWDw9oGv6b+gUuLvDCrmqyWng8ZgYqjVcs29hUhUli23HFSVHC4NVYUpqDn&#10;WnUmqMYwnRnhYwpQicyw+NVNVHJSbafs76cr+HVyd99LO/Xmd2fbXwU/aJa61LXNa+F/xi0CC9+L&#10;PxU8JeIvDmj+NPGmlT6J8VfCuueCvgOnjfw7rXhD4nftj6r4V17xN4g8ATeKLg6b4+0y+8Ua7/Yu&#10;p6Ron7XUvjK103SLj7d+EPxK17wV4ej0vwxrll4D+GXhWXTPgb450b4hXN58dfgpY6/rkngTwp4E&#10;8LeNfBWsftLeLfjl+yJ4l0TxE/if4IeIfDE5+JHwRtD5Pi+fVvEGktoep3f8kfwc/a6+Ovwci+H3&#10;wh+KHgT4t6M0Nn8O7uy0DUfH/wAG9b0LxAfDXiL4PeO/hTqtnpPxA/b88NeF9C3aPq3izw4t9DcC&#10;98KW2uyzLqeo21tq/hPwJ+oPw0/4KB+N/HviL7DpfwQ+K+q6N/wgGuaf4RvdI+Iv7HvgvV/Gfh+e&#10;28Baj4S0XR/D93/wVg0Cz+H39rRXfibTL34D/C/xTrvwRvrm0sBB+zL4s1Twjd6P4K+W4w4Shh5z&#10;q4anjK+Anef1mrlON97DUeSlTrOpPB0sPUqOk5xwyqe3VCo6lePN7VQwm2HxDaSk4qWmiqQ0lLVq&#10;ybe+r0jfZ7e9+yHi74DfBi78cfDSbxXfeKv2CPG2ueNvBPx48SfA/wCKXjvTfG/7Lfx88ffCrVvg&#10;TqPhS5ij8HfGLQ9H1HxP8Dfib8Iv2YB8KW0bxn8K/GOmeB/hTonw30z4dS/ALxt8Uvh/4m/Cf/gi&#10;z+xj+0xp/ir/AIKk6X/wuj9oL9or4T/Dr/gqZ8c/A1j4Z1bxB8M/E3hnxb+2J+xh4/8ABPxJ+GX7&#10;UH7R/g34oeOPhl8S/Gd74r+JGs/Cf4seI4/gH+078FfEPxC134Cx+A/jvrPxE8A+IdAtNA/S34Cf&#10;tuftOSSaZ4b8Afsb/tMaxoXjn4K6P4/tfhrr3ij9gX4j2l74T1bTpPJsfAvwa8Qf8FP/AAHd+KdK&#10;tNP0/XdDvNY+Cq/A3wB4eudEv/A2pfsiaHrmo2aeAfK/+CO/gX4h/BHSv21LDx14B+NHwT+LXx4/&#10;4KLftP8A7Unw4+HHwN+M/wCyPDrnhf4G/EfS/hsbTQ/Ff7H037Tfxm8H+CvF3hh9B1vS/E3gG48E&#10;ePviV8PotLsvCekeKb+607THu/yzEYvMsPKthIyp1IKlBVI4nDuUaLhPnw9aNbERhjMPVouEIwqP&#10;F4mvyUaaUnQpU6Me2MYSSlru7csra9V7t4yTe65IR1fwtvm+uta1v9ovwt4c+EX7Q3xP+Gvwh+H3&#10;7Xd/8UtOX9r7wJ4lg+M/wD/ZxtE8QaB+z94MsLv4Yft9/BD9ivxX8T7DTfEfxW/ZR/ZX8QeI/DPx&#10;b+IXxh+DvjP4W+J/ij+zT8c/GHxh+HvgH9nnVPhRlfsQ+O/2RdM8A/s++E/ip4/+C198VPj3+0R8&#10;KP2hfH/hX4j/ALSv7TWrX8Hx3s/gP4T+DPwj1fV9T/aR+Mv7R/iz4t/Ez4qfGX4P+HvH/wCw3+y9&#10;+1Pr37PPxe0L4UeEtH8eaV8BtG/a4/YB+JKWv6NyfHfxpo9tuvf2gvAPhPSoB5ei6x+0t+yL8cvg&#10;fH4hMOZbLQ9a+JnjLx98LPh9P431Wxillvj4U8F2TM9vrHiHRvhumj6VdaLa8gfH2hfH7W9V8YX3&#10;wY8QeKvGnwut7vwhYfFj9iz9qrwN4wtLHwl4qsfB/i6+iv77SfiP8EvHusC18RaOJ/8AhXfjD4U+&#10;JLLULjwx9t0DSvEdv4jl0+/5pVqdShiYPBVsHSqTnOVTBYyeGoU6anUeGwscPj6VKWIo0cRWh7Oc&#10;q9bGRo0oxqVK3JzDUbSi+ZSaVrSim27LmleDdm0lpyxheV1y3vLx746/F/48+Jf2pNT+EXjSDQb7&#10;wX8JtC8B/HrWf2dfgv8AB7xf8fJrf4M+Ef2nPDHxV+GX7ZXxd+PXjz9m7xHpel/Fm90r9ln4sfCP&#10;4I/8E/f2ZPgr8V/2ivEHxe8SSeOfh98dbO20bSv2if2TvHv25br4hWH7CHgHT/H/AIB+O1v+2Vqn&#10;xL/4JBeGfE/xu8OfCT9mPw58ZPjX4g+Ev7ef7B2vTaroPiPSPFnxZ/ZB+HnjvRfjX+0H48034VfB&#10;T46fEuy+GKfFeL43a54C0fx5+zpo3iL4qa/7dq6+FPGHx6+HPxPk/wCCh9vY+IfgRqraZ4b+Dn7X&#10;Xwc8C+E9T0Txt41+Hvivw9ruu2/gG/0/9l/xHDrnjfwZ8V/CEGifEG08MyfEDw3Z+HNS8BfC/wCJ&#10;nhr4afGn9qL4afGT5c/4KQ/s4/Gb4V/sW+F/Dvwj8H6Tpeq+Af2tP+Cb1j8EJ/hN+1v8bvhr4d07&#10;xLYf8FFvhiPhLoHgn9nX4r+CPjt+zn8NPC2meJvjVf8Ahnwz4K8ZW/xh+Dnw08OeHfgu0fw+8WeE&#10;P2Y/gD8OfAXFWw9KmsFh08NCUo4apKFahPCw55OTkqmIxlLBudHWlUqW+sKpTqRi6svqtKtOle8p&#10;e9a7t73M7eUYudnZO3nfRc0lL9j7rR/g78XvE+ja/rnivXrXxL8Zv2avEej/AAz8Eazbz/Ar46+C&#10;vhDrV/4WvPjh4q+HN2vh34afth/CbXvEmo+M/wBn3SfjTbTeLdEn+GnjDwF8BJbbw58MvihZ3Oq+&#10;JPXvEXjQeBR478WfEG78B+CPgx4H8CWXjG++JviHx3/ZP9knSf8AhMtS+Jt3460/WvDuk+FfBHgT&#10;wR4V0jwpr9n47m+IGrf2x/a/jGDX/DvgjTvA+m6542/CCCC/+F/was/gX+0d8YfBX7N3jrQ/EPxs&#10;8b/B/wCP+tfCif4FeBP2SfEfgj4WeFbD9nX4y/CHw18Qvj9oX7NvwT+A/wCyn4RN9+yJ4r/ZC/Zo&#10;+J/7VHh79qb4d+M/D/jr44+MLDwb8a/23dGvfTPhJ+07oPwuh8Y/s+/tGfEjXvGfgjxV8JvDGtfD&#10;z4w/s3aj+1Z8ffE/7a/w5+LXwj+GPhv4P/FL9lZPhV+1f+15+1n+zrrvhTwP8OPjlp+ueEjeeJPH&#10;v7T2o/Cz4t/8FFfgT8Wlt/ht+2HqHgnCrkdazdOc8VGDm6MaVGsvrOGhWjSeKwPtKVJV1O8WqcIS&#10;xMYe0r4jD0qUKtWg1U2vaLdr3knyyavyz3s13ultGLbfLL90QMe5PU+v4dq8itvEvj1PiVrPhCKD&#10;QfEekx694c8R315ceFfiP8O4PAXwh8S+AfFWmaXbaP43u9H8dfDr9oT4sv8AG74d6vL4j8K6Br/w&#10;fn+Hfwh+IfhXV/F2kRapo/gm8/aA8D+Iv7SHwemh+Gz+JvizoXwJ+Kng7Xm+JHjXwF438Vz+IZvg&#10;vofgL4Q6F8Tf2jdA/ai0r4D/ABlt/hn4W0LwL+zv8XdPgv8A4hfF/wAf+Jv2a/hb8Xfiv+zP8UVP&#10;xJ8Ta58AdI8d/mVqX7df7Ll38NfhV8OLjxb8JvB/iX4GaD4Ivvhf4A0n9kr9qH4f/EX4AePfg748&#10;l/ZG8NfHf4Mfs3fs8+KviH8SfFHwm+KH7Qnxs/Zw/ZV0P9hrSfHnwU+I3hrwB4l/bJ/ZE/aE+Kmu&#10;fE/4W/tRfss/CjhweUY7F2VHB4vEObhCEaGFq13JznKMJUvZRkql503CPJK8ppwSk1yVSdWMd3FW&#10;u7uaVrK9nf4fV3t9zj+2PhnWPjFofgue9+JXhTQvGXjab4s+KdI07SPgtc29pYWnwh8Q/HXV9B+F&#10;XinWZfin4j8LxNr3gX4Can4P8a/Hy30vUrue88T+HfiNafB3w54yuZvA/hPXPXs9R6V8x+CPGPif&#10;9oD4a/DnWNR8H6D4fnj+LOt6F8Z9O8FftIahdQ+BfE37PHj3xlpGuL8O/iF8GtPEnxd0K4+Pfwp0&#10;HwjrXw1+IUvwQv8AX/hD4h8Z6B+0T8P/AAf4y0fx3+y5qnvnhPxLpvjLwv4b8XaPBrtrpPirQdI8&#10;R6Xa+KfCvifwL4nttP1rT7fUrO38R+CfG2j+H/Gng/XoLa5ii1jwt4v0LRPE/h/UEuNJ1/R9M1Wz&#10;u7KLz6sJQnNSjFSjUnGfs3GVOMk2uWMoSlBq8ZcvLa8VdOUWnHRNPbZpWve/4pPt+TSaZ+EP/BPD&#10;/lOv/wAHFX/eI3/1jzxtX7/V+AP/AATw/wCU6/8AwcVf94jf/WPPG1fv9WQwooooAKKKKACvgD/g&#10;rF/yiy/4KWf9mAftkf8ArOvxHr7/AK+AP+CsX/KLL/gpZ/2YB+2R/wCs6/EegD7/AKKKKACiiigD&#10;/9H+/iiiigAooooAKKKKACiiigAooooA+QP2/P2xfAn/AAT/AP2Nv2hP2w/iLZ/2v4f+B3w/vPEW&#10;n+GftGsWH/CceO9XvrDwn8Lfhz/bOheGPGd74a/4WR8TfEHhHwH/AMJdP4Y1fR/CH/CRf8JR4igj&#10;8P6TqVzb/wCJN4s+Pvxl8afH3xN+1LrHxC8QWf7Qfiz4waz8fdU+K/hOaDwD4qtfjLrvjS5+Il98&#10;Q/DM/gWHw5beC/EEHja6l8SaNN4OttCg8Oaits/h+DS0s7JLf/aZ/wCCk/8AwTr+Fn/BUP8AZxX9&#10;lz41/FP9oD4W/DK5+IHhfx/4m/4Z78ceHPBOsePP+EQtda/sbwV48/4SzwR8QfD/AIo+H8PiDU9K&#10;8ct4b1Dw8dnjvwT4E8TWl9bXvhu23/yxeLP+DRT/AIJuaF+2h8Av2c7P42/tvy+CPip+zB+138a/&#10;EOq3PxK+Az+KrPxV8Afit+xF4F8Hafo19F+zRDpFv4f1LSf2lfHVx4mtb7QtR1K81HSfCc2latol&#10;tY6xZa+Af1O/8Esf21f+HiX/AAT8/Ze/bFudA/4RfxB8YPh/P/wnmhQaV/Ymj2PxT+H/AIn1/wCF&#10;vxb/AOER0x/Ffji9tvh/c/E3wT4svPh1/bXijVPEU3gS48O3Hib7F4gl1LTrX7/r8wP+CW3/AASm&#10;+Cf/AAST+FnxI+Cn7PHxa/aA+IHwy+JHxAh+KU3hn46av8IvEP8AwivjuXw5pnhPxFrvhbWfh18G&#10;fhb4gb/hL/D/AIc8F6fremeKdV8UaPY/8IXpF14U0/w3e6p4vufE36f0AFFcze+NPB2m+JtF8Faj&#10;4s8NWHjLxJaX9/4d8I3uu6Xa+JtfsdKiabVL3RdBnuo9V1W002FHlv7ixtJ4bONWkuHRVyvjfxW+&#10;PH9keAvjqf2ftK8O/tG/H74PeG5JV/Z/8G/ELwNZ+LX8b6rYSzeDPDXjSTVdes4vANprU2y+ub7x&#10;E1pdDw/a6lfaPYaveQ2un3QB9FV8Af8ABWL/AJRZf8FLP+zAP2yP/WdfiPXHf8EqviR8bPiP+z18&#10;QX/aB1H4n698TPBv7T/7R/gXW/EvxT0rwJoGq6u2gfE3WAbTQPDnw98YeONB8NeEPClxc3Pg3w/4&#10;aXXb1/D9n4eXSINV8R2NnbeJ9a4j/gqv+0h+zvf/APBNH/gpF4UsPj18F73xTe/sMftheHrPw1af&#10;FHwPc6/d6/c/AL4iabb6HbaNDrrahPrFxqMiWEOmxWzXst662qQGdljYA/WeiiigAooooA8h8S/F&#10;jTvhzqMKfFh9D8F+H/F3xT8M/DH4VeI7TUPEuv2Ov33i7w1pT+HF+It9/wAIVpPhz4Ra54n+JZ8Q&#10;fC3wTp+s+JdZ8N+MvElz8KPDmi+NZfit8ZPDXwnsvzz+Jvxu+AGtfscft6/FrTn8b/tb/DP4b+Df&#10;iR+0jrniHX/ira+G9L13xp4D8N6x8VvAHwz+CmueELqy8cfs9t8MPBPw6+BvxK+A/wAXPAHwt8Ia&#10;brHg/wCIXwM/bJ+EfxI+OXxS+IPjP40a56t8a9b8U+MtE1/4ga0v7O/h/wCJ/wCyB+0P41Pwc0nS&#10;PiHf/GrUNQ8ffEP9nTxh8JP2evDvifR/EXjz9ifwh8N/2ifi1N+1J4KtIfgX8QvH3i3wNq3hnx9o&#10;Hh/w58ULLxH8UfAnxq+Fv8O/7Sfx2i1CLxh+zf428GaPpnwT1rxX4j8TfH3VPjF8Itb8X/DPxX+2&#10;D8G/hR8N/jjp4+H3xK8D+JPhZ8ZvAnxL8b/EDW9Z/ZT+M/i79oe1t/8AgpJ4V+APx3bxF/wUK/aH&#10;8V/F2Lw98Mf2PP6c+j14IYnxh4kp5ZluIx1GvlNTLs5zv+zqU8ZjKWR5ZiKuY51PKMDg8Vh8fmma&#10;vJ8NCtk2DwGOpYjMM1qxwNOnQnGljKXzXEnEOG4ewcsZjJQhQcZUoyqSUIutV5aVCNSc/cpwlVny&#10;Tc6U1GC5ne7hL6f/AOClf/BVnxP+0J+05+zHa+JtF8OeCdK+D/xE+C/xQ8G6r4Q074k/G74I6N4S&#10;+Nf7F3xy+J+jfEb4dfF/wvY/sXftXW37Qfx98EfGnwJo/wAK/hZ4h0j9nqw+F/xM/Zz8NfETSPjx&#10;4Uj1Xx94n+H/AMTa5+3J8X/EWkeN/ix8P9J0PQviT4A+OcPjn9nyDSP+Cf37LGseCPAVppGm/C/w&#10;n8J/EXh7RPiKf2h/EHwE8Xw/Af4ZfB3wD4Htfgh460Lwd4V8M/skfCuwttK/aI+JnxV+K/7THwm4&#10;7wX8BvHviv8Aay/Yw8U/Hvw1p+hQ+Kp/HGl6t4r8M3fiYeN/jP4tt/gd8VfiV8Q/H3xK+IPiTxFq&#10;fjzx74w8beNdfuJPiP46ub7UfDfijTtbTwL8N9b0f4Z/DrwnoGlfu/q3w9+FN9p0uit4C8IWdpnV&#10;9TtLw+CvBmsDTNZ19576XxPpdjq/hXVdHi1u7uRc6tNdxaddWFzfFzeabcWwFnF/QfFvjx9C76F/&#10;FNfhDxJweT5tnEMfwpS/s7HPJM3yWvh4cP8ADtbNY4utmWW4yLo8QZj9decYL+0ZUqEaKwtSWIlh&#10;KmNr/wCWv0i/p+w4Bz/hXJeF8txXEuG4hySrntbOcnrr6tgMLT4k4hyWaU8PUrPE1Kc8llTUaMFK&#10;nFyrNuovq8v5OvFn7V37Vv7Peo/EXwtpninSfiHbeFf2j/2YP26Ide17wr4i13QfGfxe/Zz+IPi/&#10;QdH/AGh9Gn8X2vg7xF4U8T/F2LWfCrfGz4g2vgb4X/G/4sw6Tp1t8Zddh8ZL8QH8a/uv8Nf+Ch11&#10;8bZvCnj/AOBeo/A39mnxz4A/a5/Zvi+I+geOP2fPhdP8MPhx+wJ4l+MXwP8ACGiax8TfB/iLwfof&#10;wih0n9kD48Wn7KH7PHw7+OH7MXx8+AX7QXx/+BnwY+Evjr41fDv4a3v7Lvwo8cfDL52/4KMfAXwN&#10;8XfjL4qn1DT4tP1O/wD2CPjj4q8OppEMWl/b/GXwc1XwfrOiPry3EV1BrFy2nXGr2DzrbaZcQ2sG&#10;jR29yw0eG9vfZ/En7FuieOfDngb4xeEfDHg7xDL40+BtppFrceLvDVj4+h8P3fxe06HxJqHibQPh&#10;hquteBPAGj63p1x4g8Qw+Ctchj8fCy8XeN7rxR4e+DT/ABg0bT/jJYez4UeJv0VPHjN85zjLMDhc&#10;jxOfUctx/DeZ0sqymtkvtcxzjNcZmeGzfKquBhkeaYethsRgcJRVPCexyepQpZhgcoxlbKsLgZfZ&#10;5J9Obh/DcB+FnFfF7qZHg+PcLmU8Yq+IlUoZNjstw1HB0MueJf8Atdd47MMHmcMJOnB4ivVozUuW&#10;jKvUpdbq3/Bwl4N+J/xl/wCGm/iN8EtK8FfEfQ/hj4E0j4c/8I9ofxA8IeO9HOi/tR/HTVbJdN+M&#10;HwV+Ing3x3+1F8J/DPwr8W/BLxP8Uv2Lf2gfFPwe/Zj/AGk/iV8MvijrVp42/Zv8R+H/AAP4d+Nn&#10;tfj3/gtzf/tBfGhP2pPh542+LOh+Efh94rs9W8L/ALDtz+0p8PP2b4/GHh/9my3+IviTRtX8XeFr&#10;f4xTeOf2hPEHxuf4t+G/D3inwH4R1z4D29l4k1TwBo2gfs3f8Fc/D/7JnxJ8L6V+ad1+xXaeD9N1&#10;HW7jxZ4hi1d9D+yat4N1z4a+GfHFjaTeNPCN1ofjD4mHRtZ8KeK7zwjofhrStI8f6RofjPSPhta3&#10;XhvxVL4bm+G3ii68TWFvq7cH47/Zz+Jdzo/gfwj468UWF78N9P1H4t+IvDdt4Uuvhp4O0u1+LfxT&#10;+FXwx0LXfGE2teKvC+kalqXhOG88G/Cnxb8VPD/jO9srZ00O7+HnhiXwPranx5L/AGjjPo0fRLzb&#10;M+bhLL62WYaazChWo5zxBmeNw+X5NQyivmE8g4cyzGYHBXxNPM8NktWGZvinDYx+3zmpiM4hhI18&#10;Hj/rcj+mZwvm86EJZ7g8N7aNf2VbE08Zh418dTVLkkpPAqOMoLD1JzrPDwnRhFUV7KNeTVD9sP2k&#10;v2vvg94b8O+KPDvgX4i/Gb9lL9sTSfBHjez1zxLbeEP2ldF/ZA/4J8/CCD4E/tC/sgal+zl8HbX4&#10;YeFNWt9R+Dfwn/aL+FXwb+EnjX4o/s8Q+HPAnxT/AG9tY/Z9/ag8ER/FnQ/2fvDP7IHw99qh/wCC&#10;13wq/aa+KH7Mt3+0brc37Lt1oyftTeEvih+wxqOrfDjwT8VPBPxE034UftJeALT4w3X7eHxBv/hz&#10;N+z541EfhfUv2b/h78IYtY/YI/aS8NfFb403/jjxT8UvEf7P+qeB3+If8qHg3wSfCHxC8Q618L9I&#10;vPFNt4De6vdds/jD8H/hL8XvAf8Awjj6LrHhP4b6trngL4lWfj3whDoPhCDxnpFjrQ1NvH8+kQxS&#10;eMdN1fTNU8NRWdvga9aal8HvEXhT9pv9mKHQfhfJ4GvPgZq+lanp/iTw98UbX/havw68NfBzxMvj&#10;3UYviRNbaha/8Jl8VbHxF8W77wTqHhrXbPwX4i0278IXtmnhvwDqUujctL6AXhdj6MuGnxHmmMzy&#10;tw9jXwtxPm08DgMPgM9zbK8VluF4YzPBV8LmmOyTL8ZVzPKs6yzEQpcS4/D4fLOTA1eDcznjsRxX&#10;+tZb9IPAY6vhqdGrhaSxeJy6mqco1IqSxPssVT9tXfs6f17F0nUeGwqjSeKp16M+XERnNZf/AER/&#10;s+ftM/sjfEX4N+F/FXxUT45/Cv8AaW/ac+COs/FD9nX4tr8cLj4wft2/H34yfsg+Jrv4M2GmeL/E&#10;fwR8cfs4an4km+O/ws+Hfgv9j/8AZTnt/DX7MP7QfxevI/8Agoz8H/DPxj8G/EP9pu++L/7RH7QP&#10;+1N4h/aP+OHwVXwToXwkih8baT8I/ir490/xP+yb8f8AVbjxhZ/s/ftmfBn9nfxh8BP+E78afBgf&#10;EbxTrf7DPx38V/tS/G9/FnjH4Sfsi+JPgd8WvG/7FPxJ1bw7oHwW0f8Aa/8AEOufxDfGnxZ4u8QH&#10;xH4Eb4V+DPg/8OJfhbd/ATwp4Q8FeKvihP4W8AfCZPi3b/thW+i6Ncaj8TfE0vim88V+PLPxHrc8&#10;HxT1v4oQaX4w1P4i2WkWOh2Pw3+HFn8JfO/CHjvxNN8XPhN8e/gdo/8AYXx5/wCFrskvgz4JT/FH&#10;wd8c/HWueK/D3we8K+MfCWlWH7Mmk/s8eCdF+Ffj7xRqPxY0D4beGP2eNS8GfFrQrLx34w+GvjLx&#10;Re2Xhr4c+M9Q+T4u/Z/YTjOGN4oyviLNeGMNUq8ZYzh/JMwq5fxjkPDeUfUsVmHBOR47Ma2dVamR&#10;YVZPhMo4exmM/tHPcBkmb8OYzHYDEYjAcQ5ZXy/6Hh/xtyvG08OqEaGLw7hgJ1MbSqr22M+uTjSh&#10;iMMsNCpTxKxNb61Wi4+xn7CpS9vSjySP67Pht8WovF2i3nwo+N/isaX8Y7DwX/wT/wBX+Dn7IX7G&#10;Xwn/AGWNA+JXxl8N3Pg/4e/tBfss+Lv2Q/it4rXRfg78Wf2Yv2Fv2qPiT+01qFnpuh+N/il8H/Bn&#10;wh/Y8+E3ib4teKx4St/2v7j9uP0L9nn/AIKjeHvBHw+/ZO/Zz+Pf7FHjL4aeM/jl4y8bXvwo/Yl8&#10;e/CD4j/CFfhTr3wo/aM8WeM/gv4I+D/xt/bV1rwF+z78WPG1hYeKf2U7v4E/C3wprPwH+HXwSn+H&#10;vjKy+HPijwZ42v8A9k79je9/im+NV18a/wBpv4iaNq3xQX4fw/EuL4efD/4f6Pq1v8Nfgj+z34Vs&#10;fBvh1Lfwx8OrTxPb+AdM+GPgD4feDdA+H+raHoV945+JUem23g3wPpvhDw3r13oHw/8ACGh36anh&#10;v9obVtW8U/HT4ieMdYtPC/7RWqaj8Tf2jfCv7R+meAdJfxxrn7TetfYtU1DTtSvIfh74lvfhRY2P&#10;w8vPj/qvwg8T/s+eBPhdN4U/aY8WfA34qfFPxV4f0n4N+APHfwW6cd+zdpV+G4VMVxNkOeZnPBZf&#10;m2cZNwnh83pYfh7iiWT4rJctxVCvgXRxGa8BZjmuLln2Y5hDhOXGkKfDtLI8rxX9nY7MsZlvtZZ4&#10;t4LMsR/sSlPCqc6VLFVKlKXtsPzUa0m5Tl7GGIUJQo0oRxXsFLEOpWgp04xl/oyeFP8Agpz8JvA3&#10;xb8S/sqfEjx34L8cfFLwX4EfR/hl4t0f4y/DHVtV/an+Ovg34n+O/hf4v/ZvtvEd94N/Z2/Z78I/&#10;tqWGkx/s1eMviF+z+3iHwRLoHjT9qbTvDeg+HrL4Z+Co/iRr/iPwB/4KI+Of2v8A9ny0+N2l/C7x&#10;14l8ap8bLLw/4b/ZQ+EfxI0rwJ498HfCv4xfHHQtc/YZ/aM/bz8O2UWofHn4AeC9R8OeB9EvviGP&#10;hBrnx5+GPj/9m/4i+PPjlrPwm+Mnwf1648F/Bz+Qj9szx/Z+KPHXgP8AbLl8C/tZL8G20b4Q3njD&#10;4c/tXftifCb4XfGf9ob4VQeBtK/Zb8c+M/CHw9sZdL+PXxH8P/8ABQb9mDwT+zpovxZ/aA+CGkXX&#10;he017Rv2gfD2q6n8ZPCXhjw9qngH628W/wDBRXx/pXwSX4I+BPg78NfgJ+0RrGmeA/D3wF8EfBP4&#10;c/Bv9oP9nv4uXXwY+PXjr9pL9mT4q6f8Rv2RPhJ8NdO1L9pS6/aLm1XwJ8HbL4LfEH9pT9kD4ift&#10;g+Ef2mPCXx0/Yn/Zu0Lx7r97pH8g5h9DXErhHg3M+Fcvw2dZ5xJjcqocU1K3EWSVqXA+cZI8XHjb&#10;K45PkOe5hxDjsuy7CZnkOLzjFvK8L/YuJrYPG08fDKc0wvJ9rhuNqFTEYpYyosPhKCnChP2dWKxa&#10;rShDCylPEUaVKnOrVp1qdCDqT9tGUUk6l+f+hf4+ftfan4w/ay+Hz6V4e/b2vPBWqfC3wZqvwc+F&#10;fwP8UeHfgxr/AMRfFFv+2L+zjqmheHviJ+zB+0P8NfgN8cPBnxQ+Kc/wd/aMs/GNz8cvHmhfBOf/&#10;AIJ1/An9on4j/BfxDrcHi/8Aakufgf8AV/xb8X+Dv2YvhHbfDLWn0X9nr4D/AAx0X4w+KfHGi6D8&#10;cvjb4Tsbr4GXtx8ZdWs/h/8AAzx3Z/s56540vdc8AfsseDvjp+05YfAb9krx98Nvid+yl4m+APwO&#10;+B/w91aw/Zi8Uab8SLD+cn4n/wDBQn/gnl4s/au1z4seHPiprf7Kfg/9m34XfDX4UfsaftZfA7wX&#10;+0N+0t8Kf2ePiP8AtA/CD4val4O8Q+Efg94j8Qz/ALLHwk+Fepfso/B/4YfBr4v/ALKK/sV6B8bZ&#10;vj54z+KGieHfF2nWf7Omu/tDaf8Aoj+zz4u8caz4ytNC1n9qf4W/s6/GfxP+0L8N7b4jeBfgF8dv&#10;Hf7SI/Z68War8Ffid8J/i3pv7Yc3hPwSP+Cd3gj9r/8AaR/ak+Mvim88DfCDR/gL+yJ8GvHX7ZOi&#10;6D8bJ5P26/HfwzuvgB41/CONPCPN+Esn4aq5xwvxVwrQWT4XMcdl+f5Pm2VYnMMwxNPCZhRr4LEQ&#10;nmeCzLBYHhfOsrzDG5tluAjj8mzXMquAzbIsqjjshnnX1OGzKlXqVuTEYav+95IVKNSnOMI/Byzv&#10;7NxnUr05RhTm+WdOPNSqVeSr7L9DNe+Bnwe/aV+Fnw/1j496P4K8LaD4T8F+Kf2ZvBHxL8S/G/4W&#10;/Gb4u/sh/tReF/jBD+zjofjT9k79pTxj8OPG3xJ1z42/FL4nQWdra/Fv4mfF7w78atH+KXwZ/Zz0&#10;7xB+zt4a/aD8UfGTw94U+7/h/wCAG+CXge4+GvwP+B/wR+G3w78IeONAsPhp4E8Da1/wrzwcvw38&#10;Tar4W134qeLJ/DPhX4RxaJ4G8cadrniL4s6zoXw+0Kx8S6D8RNV0TwvqHiL4m+BLz4l+JZ/hvwn7&#10;Q/xG8RfD/V9J8Vn9kbxt+0FoXwwPhDxH4K1n4fL8N/EfxP8A+FzfFbxnH8AtF0z4O+DvF+u6Ba6G&#10;fCfw88ffEPXPj/8AGTx947+DXhX4cfCPxHbQ6FrHxJ0PxF8Y1+E3rU/hb4GfE/UPjDpN74e+Fvj3&#10;VtY0LSvgb8ftMudK8J+Kb/UvDcfhq98Z6L8HPi7aSQX1xeaHH4Q+NupeKtM+H3jGOWwXw38XL7XL&#10;bSF0zx9Pear/AD7jcfjsTgMPSrVa39kfWsRiKGXwxk8VhMLU9rSnU5cL9cnVpShSxnJ7fEOMq069&#10;ZXlXnia0vWhCEZuSS9ryxjKbioymkna75EndraOi5VtFKETV9c1HXPi/4W8GeHPGWiWFr4G0O5+I&#10;nxT8OaR4v8NyeOLqw8VweIfBPwj0PxN8PdU8AeJ9THws8a6pp3xT8WQePtE8c/C3xJafEL4DeH/C&#10;+jN4/wDCGr/FXRdG9Vuba1vrae0vLeC8tLqJ4Lm1uoY57e4glUpLDPBKrRyxSKSrxyKyOuVYYPzc&#10;V8K/h9pPwl+GXw9+FuhT/atE+G/gjwr4D0e5/sHwZ4W+0aT4R0Kw8P6dMfDPw48MeCPh74d8yz0+&#10;Bv7C8CeC/CHgzSM/2f4X8L+H9DtrDSbXvMcYPP6V4Fd03JQp8soUk4RqKLi6qU5P2sk9U5N+6mk4&#10;wUYvmcXOWq89+3by/rc+H/iz/wAEzP8AgnZ8dWnn+Lv7Df7KPjzUbht8mva38Bvho/igMSC3leKr&#10;bw5b+I4BIQPOWDVYlm2qJdwVdv5OftF/sD/stf8ABOn9pL/gl98Yf2NPAniX9n1viP8A8FDfBf7P&#10;/wAU/CPgL4vfGaD4YeMfh78UvgH+0RLHpGrfCPU/iBqnwyMVn418O+FNQtp9P8HW17DPDHKbmG2t&#10;2eD+kSvyB/4LF/8AEt8DfsBeNG+WLwF/wVs/4J5axd3H/Ppp3in40Q/C3VLjA+ZgumfEG7jZI4pp&#10;HWQoqAsZosRn6/UUUUAFfAH/AAVi/wCUWX/BSz/swD9sj/1nX4j19/18Af8ABWL/AJRZf8FLP+zA&#10;P2yP/WdfiPQB9/0UUUAFfxB/8Hm3/BRf/hWvwJ+FP/BNHwBqOzxb+0Z/Yvx0/aA/0Td9g+BPgHxj&#10;N/wqrwt/xOvBF9pl1/wsr42+DrzxZ/bfgrx5onjHwd/wz7/YXiTSLzwl8VovtX9vlfzw/wDBQ7/g&#10;2r/Yv/4KaftQeKv2rf2i/wBoP9t+18beI/D/AIO8J6X4O8DfFj4UwfDP4e+FfBegWmj2Phr4beHv&#10;HXwG8f6t4T8P6pq6a5491zRrfxHPp178QvGnjXxTDbWtz4jvIqAP4Q/+DY7/AIKBeKv2If8AgqN8&#10;HfAss/iDVPg3+2p4g8KfsrfE/wAHaVJqV9BJ4q+Ifiax0f4E/EW08PN408JeFm8QeAvitqej6XqH&#10;i7xDZ+KtS8LfBrx18arHwd4dvfEnie1hl/12q/hj/ZD/AODRT/gm58fvhT4s8deMfjb+2/pur6D+&#10;0/8Atu/BSzt/DPxK+A1np0vhX9mv9tD4+/s5+BdQuYdV/Zp1q5fxBq3gn4V+HtU8WXcV5Dpt94qv&#10;NZvtH0nQtIuLLQtN/t88J6NqPhzwr4a8P6x4s8QePdW0Hw/o2jap468WW3haz8VeNNR0vTrayvvF&#10;niWz8C+GvBfgm18QeI7mCXWNZtvB3g7wn4Wg1G8uYvD3hrQtJWz0u1AOgooooAK4/wAf+ONF+Gvg&#10;3xD478RWXjDUdE8Mae+palY+APh74/8Aiv4yubZJI42j8PfDn4W+GvGPxB8XahukUppPhTwxrWqy&#10;IJJY7J4opnTsKKAPzE/4JnS6B8YP2JviFPFb+JbLwt8Uf2w/+Cr8sdr4l8LeKvh94xtNA8bf8FLP&#10;2yHS31/wT450bw5438EeJYNO1MR6r4W8Y+HtC8VeGtUSfSfEGjaXq9leWUH8t3wF/wCCH/7Yfw40&#10;H9iH9jfTf2FPh18MfiL+yN/wUb0/9pjxn/wV28L/ABB+DlvcfFD9nXwz4r8TeIbHStH0zS9ab9oO&#10;bxd4h03UPDHhmy+G/iHQYPDWiz+APDN9qiw22oXXiHTf6zf+Caf/ACbr8Rv+z/8A/grF/wCvTf2y&#10;K+/6AP4y/wDgp7/wSJ8dfttfFT9oz4V/s6f8E1vih+zz4z/aU+PPg/Wfip+2l4g/bE8L2X7IuteF&#10;vDXi6y1zWP2lZ/2XvBPxkvdT8YfGfxZo9lqegW/hjXPgvFrGm3fi7XPFl9fWfiW5n8Rt9jf8FAv2&#10;fP8AgqJ+0Z+zl8Qf2O/hb+yh4b039mr9nD9ob9j3TPA/hhf2j/A3hrxJ/wAFHv2Ivh54f8WRfG34&#10;Rarqll4itv8AhTN/f6voXwssr2y8byeCYfEmjXGsx2t1NBbXGlX/APTdRQB/O7/wRO/Yk+OH7LPx&#10;y/bn8f2/7PvjT9hn9ij436z8Mdb/AGf/ANiPx/8AFrwh8XNb8HfEPT9FvU+LvxP05fAfjHx14X+G&#10;OgeKdRktNM03wfbeJtW1LUrGysPtiaPovhjwxptf0RUUUAFFFFACcDJ9f6e3tWD4rufE9l4Y8R3f&#10;gjR9C8ReM7XQtWuPCWgeKPEeoeD/AAzrfiWGwuJNB0nxF4t0nwv431XwvoWpaotrZ6v4i03wX4v1&#10;DRbCa41Kz8L6/c20ek3ZrHhvTtc1Hwrql7ca7Dc+DtdufEekR6R4p8TeH9Pu9QuvDPiLwlLb+KdJ&#10;0HV9N0rxxoS6V4o1K7t/C3jWz8QeGbTxNa+HfGtrpEHjLwh4S17Rd7POPy9/8Mfr+FUnGLi7c9tZ&#10;RldJ2fw3Uk2mkr6xfRXtcP6/r+vzPA/gP4i+GOsn4xaZ8I/HfwL8W+FPCPx08f8Ah/U/D/wOstAt&#10;f+FX/Ey6/snxV8avA3xgn8N+MfE2nah8dNR+MfiXx58SviBd3Oi/DzX4/wDhYekWHivwdfeKbHWf&#10;H/jn32vzS/aT/aF8Y6R8Q/DFhpniD4P3fwS+GPxZutV/aL0Xwp8SvFek/FfTvhx4O+H/AId+IPw+&#10;8aa38Yrf4h/Aj4Q/s4avov7R2jr4R+InwJ+NniHxz4O/aJ/Z1fX7i38Utcy+Mvgnf/lt4/8A+C7X&#10;g3xhqPxO+C3wf062/bs8Q+OtI8ReEPBvwl/YUsfjpN8dfDNrqniD4lLqes6n8avgPr3xM+BltqOg&#10;/C/Uvh/Zabrnww/ao+H/AIqtfEngHxh8XNN8T+ApfiX4a+GvwP8Ab/sbFYl0akPZqWIo/WfZVa9G&#10;FeNBSqQdSXtZUFKbVKdVt2UqcoNVKtRzhDP2kdU7pRfLzJNq9ltaL7r7Xe9kkz+jXw94i8cSnwJp&#10;njH4e/2TruveBbzX/HereD/Fmj+Lfhn4D8baSPB9vdfD+08Q+IIfh98RvF39vXniLxBc+BvFVp8H&#10;9M0nUtA8AeIb/wAcRfDfXdV8H+FfEnfPJHGjyySJHFGjPJI7BUjRAWd3diFVFUbmZiAoBJIAzX8l&#10;PiS//wCC337avxC0j4r2Pwi8Nf8ABPfQ/BVj4etdb+M0nh3WfEH7RumeB/CPin/hZjeALP4YfGr4&#10;+/D74F+BvAfxC8W6b4O8X/HuH4S/E3Xk+Mlp8Ifhb8Nf2hPFHxC+FfhC1+Ga7Wh/sffs5fFDSPDn&#10;hH9sT9pf9p/9v82fg/w7oEFn+2J/wUp+DHwg/Zc0+y8J26WFteT/AA1/ZC+MvijxX4w8d67YSrJf&#10;eJfif4S+MOr+M7q1e/8AHHxATUXju7vonw7XqU4Tw9bD16nxVaFCcIzoRvKVqqxFem4zklajTajO&#10;rDlaiptRkvaJXT5klopNaSemzjF9d3ay7u3vfon8bf8Agsf/AME//hx8QtLk0L4hfAb9pX9oOXUd&#10;H8Jfs9eDf2WdY8ZftU/HLxr8EPiXD8KPGfxbGmw/AL4I/E3UPAHifVbbwV4h8W6B8JjrN54F+Llt&#10;8HvhB4i8V/FHwLb+JZr34TZWh/tX/wDBY/8AaL1XxdL+zv8AsDfCj9m34V61rdjf/Cz4s/8ABRDx&#10;zqPgnx1pPg9fD2jafq2l+Lf2W/gL4l+KXjfXPE7eMLPxJ4m0fV/EHxC+BsT+Gte0LwZqXgy21Dwr&#10;e/EDxtzfwj+EHwM/Zg8D614Z/Z3/AGQpP2bPBN/dz+J9ctfhZ49/4Kb+APCA1UabZ6feeNvEWgeD&#10;/wBlrwdp/iHUrPRdLsheXeparp17qen6TaafceIdNto4r204PwLrnwF0ax1Gfwnb/s4fEHw/rviH&#10;xP4utNa+J3hLwD4mF3rHjnxBqHjLxv4h8N+F/wBqP/gpknxD+HqeO/G2s65408V6bc+FvBl74n8Z&#10;axrPjLxFpN9rus3Os3/q/wCrMK+Hq1KazHD06MqdCnXxeAhKlOdSPPKlOvRx1WjhqsHTnOlTUKlS&#10;vGVadoRi4whVmmk+RuX8sumlmk43d09XbS1veu1GhrHx1/bl/wCCdH7af7KsX7dn/BQX4MfH/wDZ&#10;p/bD1HV/hb8RLW9+AngT4G2f7NXxYtdD8Wan8I5Ph0NB+Jw8Rad8LPih4svrHwJrvxO+KX/CzV0r&#10;WfDOi+H9Y/se4+Imj674H/XnXf2p/wBkPxrquofD7UP2h/BFpd+G/wDhWvxEuL/Rfixf+BNIufs/&#10;jXUdb8L6fp/xK8O+IfD2heLN2u/DW5h+JXwu0zxVrH2nwVqOnaB8YPCUvw5+K+kab4x/GT47+EvC&#10;/wC0h8Cfjb+zbP4btdK+Hnxb8M3EnifV/wBlj4TfADwr8L/BLeHH0zWfCnjT4r6/8C/En/BQT4t6&#10;Z8TPCfiPTLXxZ8LvEGn6D8N9BlPhe7iTUbC70K51heA/4J5/8FIfjt8e/h7J8JPiB8fPEPiH9qn4&#10;Ha1qnwn+Lmi+F0F/feOr7wfbW76N8avCnhfw9/wTN+JOsw+A/i14Qm0f4g6FJq2t3Wq2sOrXlnrE&#10;NneWFxbpa4QxjpqpSw1bFwpUbxxWFqujThKLnXqzrxjl9dqVGlCspQnUhNQh9ZVWWHjyi9vG6Tko&#10;tvWMo662Ss+dbtp3s97WvofrBov/AAUA+G3xK+INh8NJviP4J+EuhL/wsrxc/wAZNF+Jugz6TrX/&#10;AAo/9qDTfAmm/C6xtPil8H4LOz/4Wx8ONHl1n4l6h4vsPh39t8FfETTtR/YW+In7TGh6V43/AGjf&#10;gfxum/8ABQZf2jNchsP2MtN+JHjb4ufDXwrrOu/Gb4DeLfCPhDR/B2g2Phv4wfs1Dx/4H8S+OtR1&#10;TSdLuf2hPGvws1b43eEv2DfiD8PPjje/sO/HH4geEfjlrevfFzx94F+EZ8YeD+a1X9qLxBpdpbxW&#10;/wC0B8T9J8a6XrehQ6lpXi3Vv+CffiTw611p/iHT08SeHNU+HE2r/s9/tA3MOqWsGpaHHoU2jfDL&#10;4uWVxeQpJ4P0nxfbN4Wb06D4g+EPip4s1Wz8ceC/hx+0f4z8HafJD9g8D/CnWv2ff2qfhDZmz8O6&#10;9ceINN+HXx28c2vxNTwva23ibw/rll8Rvhr4x0LxPpvibUvDuneEfCWv628ur6RU8owWGhOvPK66&#10;5HOVK2O+t0KDpVYKcsapZZgqNSjWp16FBQjmeDqKvF1Kbiq0MPI55SslNWfL9izfNHTltObjK6ct&#10;ac1bS/utnv8A+zv8V/hhafA/4Y6x4W+Iv7KWs/s36Z4F+DPwv+Gvxj+AHi3QPDHwV8W/EyTxZqHw&#10;O1D4d/DH4eafqHivwP8ADrwLa+ObL4f/AA/+DPhHQfjl8T9fvfFnibUPg/PY6frHgfRdX+Ifkurf&#10;ti/BWwnuvF/wm+K+iaj4N8Xftk2H7Knxf8canZftE/HCf4W/tX6F8W/g9+zyn7Pdz8H/AA7pM2lf&#10;ALQviTpOieJvC1j8UPE3jf4Q/BfwJ8W/Fvwe+Mo8B/HW3/aN1DUvE3hPij9jD9nP4ifBH4h/Bf8A&#10;Zh0P4SeOf2fvG1n4J8J/tPfsj+O08ReJ7bW9H8Jx/CLw1psOkRax4+8J+P8A4B/tEfDz4HfCO1+F&#10;fwVg13xD4L074Y+JdE+FOvahaeH3+C2jWreefsM/tZeONN0Px74Bjs9T+Kk/wG0zxV4m+PPwh0n4&#10;NeGtL/awn/aJ/aN+J3hOz8G+HtIvfhD4T+Bf7OvjLQtV/am0H/goJ4O+Kfx4+JHwa/Y7+02HhP4T&#10;/tDfEjw3pfwE1nXP2y/jjjUyTB1MPj80wLzHFU8LjaccXQxNOGBrYTCYlJYT69yxxlKOKxGLjOlG&#10;U1Rwbaw7outPE18PgGqrThB8kbwfK4vnU5R35FeN4qOr1bWt0uVSn+qPgT4hXnjXV/hlqnjKHxz+&#10;z/488S+BvivqK/so/ErX/wBn7UvGusaT4c8bfD3Q9Q+JWtJ8LfFXxd/tL/hABe+GbbTb74Z/GC68&#10;FaTpPx7sbH4raJd+OtQ8EWfgrvv+E9+1eI/+Ed0Twb461sad46/4Qbxdrf8Awj//AAjPh/wj5nwy&#10;/wCFl2vjEal48vPCX/CxPAtz9u8NeAP+Eh+C0PxP+xfEzxL/AMIrqtnp/wDwg3xZv/h58EweN/BP&#10;7UPjnwn+zr+0t4W/s3xb+zt8c/AWoaxf3XxR1b4K6T8Vf2rfhDpOg/tBfAbVvhP8Nfgz8Yvi54W+&#10;IXgXxV4W8H/ET9qGX9mH49fHm8+OfwS8E+Avgj8SfjJ+zjr3hfx98O/ivp/6K+E7nxPeeF/Dl342&#10;0bQvDvjO60LSLjxboHhfxHf+MPDWieJZbC3k13SfDvi3VfC3gbVPFOhabqjXVnpHiLU/BXg/UNa0&#10;+G31K88LeH7i6fSbX5jGUY0HFzpKnUnGU1RjZUI0q79rhqlCo6ssRWpzpScoqqlOMVSnKrUU3GO0&#10;XfrdLS+zut1JbJp9uulo2sGj+K/C/iHUfFWjaD4i0LW9W8C67beF/G2maTq1hqV/4Q8TXfhnw741&#10;tPDviizs7ie40DXbnwd4v8JeLbfSNVis9Qm8M+KPDmvR27aXrem3d10BOOa5/wAKXPie88MeHbvx&#10;vo2heHfGd1oWk3Hi3QPC/iO/8YeGtE8SzWFvJruk+HfFureF/BGq+KNC03VGurPSPEWp+C/CGoa1&#10;p8NvqV54X0C4uX0m0TxLo2o65p9vZ6V4p13wddQ674X1eTWPDtv4ZutQutP8P+JtI13VvC1xF4t8&#10;O+KNLXQvHOlabeeCvFFxaaZbeJrTwzr+r3XgvxF4P8Yw6F4t0PglFc/LpGzUW3JTintKXNBWcb3a&#10;5U9NFe7KOhoooqACiiigAooooA+AP+Caf/JuvxG/7P8A/wDgrF/69N/bIr7/AK+AP+Caf/JuvxG/&#10;7P8A/wDgrF/69N/bIr7/AKACiivP/iz4A/4Wv8LPiX8Lf+E1+IHw1/4WV8P/ABl4A/4WL8J/Ef8A&#10;wh3xT8A/8Jj4c1Lw7/wmvw08XfYtS/4RX4geFf7S/t3wb4j/ALPvv7D8R2Gm6n9juvspt3AP8cb/&#10;AILo/wDBRf8A4ec/8FHPjL8ffDmo/b/gl4O+zfAv9mj/AET7L5vwJ+Guqa5/YPin/T/BHgHxbH/w&#10;tfxbrnjX41f2J4/0a68Y+Bf+Flf8K4vdXvtM8HaSIP7nP+DP/wD4KBeKv2pf2DPHX7KXxGn8Qa54&#10;2/YL8QeEPCfhrxjqsmo6lBq/wC+LyeMtY+EHhm68Q67408Q6vqHiD4aat4G+JXgKw0aw8OeDvBfg&#10;34N6L8FPC3he21S507X5bT5A/a8/4NFP+CbnwB+FPhPx14O+Nv7b+pavr37T/wCxF8FLy38TfEr4&#10;DXmnReFf2lP20PgF+zn461C2h0r9mnRblPEGk+Cfip4h1Twndy3k2m2Piqz0a+1jSdd0i3vdC1L9&#10;nv8Agmx/wbofsgf8Erf2jm/aZ/Zm+PX7X+o+LdR+H/ij4W+LPCfxS8Wfs/8AirwJ428CeKrrRdZu&#10;dC1220b9m3wp4t07+zvFvhbwf4x0zU/B3jHwtrA1jwrp+najf6j4S1LxL4a1wA/f6iiigAoorzPU&#10;/jN8LNG+LXhT4Ean468P2vxi8ceDPFXxE8LfDprzf4n1bwN4J1LQdI8T+Ko9PiSRrbRdM1XxNoun&#10;/bb17aK9vLqWDT/tUljqC2oB3mrWVzqOlanp9nq2oaBeX+n3lla67pMelTarotzdW0kEGraZFrum&#10;a1ocuoadLIt5ZR6xo2raVJcwxLqOmX9o01rL+aH/AATl8G+Ivh/8T/8AgqL4R8WfFj4gfHHxBpH7&#10;f/gz+0Pil8UtN+Fmk+O/FH2//gmV/wAE5NTtf7d0/wCCnw1+EHwyt/7Esr228O6Z/wAIz8OvDnna&#10;PpGnz6yNW8QS6rrmqfp/XwB+xv8A8nFf8FYv+z//AIc/+usv+CalAH3/AEUUUAFFFFABXwB/wUs/&#10;5N1+HP8A2f8A/wDBJ3/16b+xvX3/AF8Af8FLP+Tdfhz/ANn/AP8AwSd/9em/sb0Aff8ARRRQAUUU&#10;UAFFFFAH4A/8FD/+U6//AAbq/wDeXL/1jzwTX7/V+AP/AAUP/wCU6/8Awbq/95cv/WPPBNfv9QAU&#10;UUUAFFFflB8FfG3/AAUk/aU0T4k/ErwL+0N+xB8LfBOk/tQftk/BTwd4I8WfsKfHn4qeKtM8K/sz&#10;ftb/ABt/Zt8Pah4m+IGkf8FH/hNpPiXxB4l0j4T2fijWbrS/hz4Q0631HWbmxsdKS2tYZrgA/V+i&#10;vgD/AIVx/wAFTf8Ao8n9gD/xWn+0X/8ATY6P+Fcf8FTf+jyf2AP/ABWn+0X/APTY6APv+ivgD/hX&#10;H/BU3/o8n9gD/wAVp/tF/wD02Oj/AIVx/wAFTf8Ao8n9gD/xWn+0X/8ATY6APv8Aor4A/wCFcf8A&#10;BU3/AKPJ/YA/8Vp/tF//AE2OviD9s79qn/gpH+wh4q/YFvPHXxe/Yg+OXgn9rb/go/8AssfsQ+Mf&#10;D3hP9i/48/BXxV4Z8K/HnUfFMviHxx4Z8Y6x/wAFCfjVpB8QaNpHhC7sdG07VPAt/px1HV7bVL03&#10;NtpUukaoAfu9RRRQAUUUUAFFFFABXwB+xv8A8nFf8FYv+z//AIc/+usv+Calff8AXwB+xv8A8nFf&#10;8FYv+z//AIc/+usv+CalAH3/AEUUUAFFFFABRRRQAUUUUAFFFFABRRRQAUUUUAFFFFABX5xf8FLz&#10;8CH+FfwtsfjBpX7TOt+MdV+L76X+z/pX7Gt34rsf2mLz4m33wk+K0HimL4c3nhLVdFns7NvgS3xg&#10;Xxpea5qdl4es/CLardPdWviCHw5cJ+jtcF4y+GHgb4ga38M/Efi3QxquufB3x1P8Svhtqa6jq2nX&#10;PhfxpdeBfGvwzu9Yt20q+sVvlvPAnxF8a+Gr3S9WW/0e8sNfujc2EtxDZzWoB+PP7AngL9hT4e/G&#10;X9n2D9mv4l/tG+MtO8T/ALOX7Vdj+zV8GfifrS33w6/Y++Hnwq+Lv7Mul/tM/BmDwt4m0DQfjD4A&#10;+KFv8SviH8I9F1Pwv8ZtV8f+MvCtj4V8QeE9O1Twf4fso9E1r9w6/N/9on4QfAX9mn4s2H/BQXwJ&#10;8F/C4/af8f8AxC/Zc/ZG8V+OU1XxTpNrr/w4/ar/AGw/2Wfgh421bXPC+j63a+Edb8b6Ton/AAid&#10;/pHjXU/D8/iuWHwF4V8MX+t3PhTT49IT9IKACiiigAoor4J+CP7TXxH8Y/tlftFfsx+NoPCdzo3w&#10;x8F+HPiH4Q1uz+G3xO+DviBtN8TeNvGHh+Hw9ZWPxS1jU4vj7omi6Ho/hy88QfHr4Q2ul/Cuy8W6&#10;3L4Dihm122uUsgD72r4A/wCCaf8Aybr8Rv8As/8A/wCCsX/r039sivv+vgD/AIJp/wDJuvxG/wCz&#10;/wD/AIKxf+vTf2yKAPv+iiigAooooAKKKKACuf0bxLp2u6j4s0uxtvEEFz4M8QW/hrWJdZ8J+KfD&#10;unXmo3Xhbw14wiufCeseIdG0vSfHnh9dJ8V6XaXHizwNfeI/C1n4ptfEvga71mDxr4M8Y+HtB6Ci&#10;gAooooAKKKKACiiigAooooAKKKKACiiigAooooAKKKKACiiigAooooAKKKKACvgD/gmn/wAm6/Eb&#10;/s//AP4Kxf8Ar039sivv+vgD/gmn/wAm6/Eb/s//AP4Kxf8Ar039sigD7/ooooAK8W+On7Qnwn/Z&#10;w8K6X4v+LOv6rpdj4h8SWPgzwlonhbwX44+Jnj3xz4x1Kx1PVbLwl4A+Gfwy8OeMPiJ488TTaRou&#10;taydD8I+F9a1GDRNF1jWrm3h0rSdRvbX2mvhn9tPw58L/HGtfso+A/GHi34zfDL4neK/j/4gT9nr&#10;4w/Ay+8J6Z4u+FHxH8Nfs2/H7xp4m8Tarc+PNL8TeCr7whqvwd8N/EvwXq/h3xP4E+Iuk67qHinR&#10;orrwbJHbN4k8MgHmP7Afxx+DGq6p8VfhDomr/Fzw98VfG/xV+Pv7UEXwz+Pv7Nnxx/Zg8fJ4D+I/&#10;xXfWL2+8OeHvjZ4P8Ln4haB4N1Lxl4d8P+IPFnge81rTdO1HW9Cg12Dw/f6xZ6a36aV+EX/BPP4l&#10;+Hvil+0B8M/iJ8XvEv7fnxI+JvxP/Zz+JvjT9jf4u/ti6L+yN4N+HnxJ/Zq1HxH8ENV+I/iv4P8A&#10;w3/Y907wppfgXXfEkur/AAS1m9tfj/4E0H4uaj4Ll0y90H7DpU/jHw9pX7u0AFFFFABRRRQBx/j/&#10;AMTa14N8G+IfFHh34e+MPivrei6e95pvw58AXvgDTvGXi65WSJF0nw9ffFLxx8Nvh9bahIrtKkni&#10;vx34Y0oRxSCTU0lMUcvwh/wSn1nUfEf7JfiHxBrHhPxB4B1bXv23/wDgqTrOqeBfFlz4WvPFXgvU&#10;dU/4KeftgX194T8S3ngXxL408E3fiDw5czy6PrNz4O8Y+LPC0+o2dzL4e8S67pLWeqXX6P18Af8A&#10;BNP/AJN1+I3/AGf/AP8ABWL/ANem/tkUAY3xV/Y3+Nln+1Z4p/a+/ZJ/aA8A/Bnx/wDFn4Q+B/gv&#10;8dfBfxm+B/iL47/DDx9pPwu17xZrPwv+IGj6P4Q+OPwE8SeF/iT4Hg8e+L9D+1y+Kdd8NeI/Dmow&#10;aXd+H9Ov7Ya7Xhn7UP8AwSM0f9sfWPFfij43/tAeKIfGPi34NfsdfDW78Y/Cvwda/DvxHpPif9m3&#10;xB+1w3xQ8aeHL5vE/iMaHpf7RPw3/bF+Jvwp1LwjZxrdeAPDt1fXdh4u8TXepW6aRP8At8fFf4+f&#10;BT9ob4b/ABC8SfG39pv9n79g3T/AvgnR/HvxK/Z8+H/7IHxC8NaP8b/FnxrsfCOmW/x1tPjd8Kvi&#10;98btA+G2q6Br3hzS7jxT8JPDNvo+gG7vNS1/XdCa2bUoPoD/AIKIeOfjV4I8A/BgfCzX/jF4B8De&#10;KPj3ofhr9pD4vfs9/C22+NXxr+EfwRk+HvxK1k+KvA3w4vPhb8Z4dRTWPiro3ww8B+LfESfDTxfc&#10;+B/BXi/xB4sttKgfSzruhgHhXgX/AIJE/Cfw5+0h4G+OnjTVfh98T/C3w58fftxfEHwb8JPFfwL8&#10;O32h+GdY/bB8Xfs4+I9AufDeo6z4n1+x0DVfgppnwDvPDek63pvhqG98S2Pju6e0HgyDSJrHXv14&#10;ACgAAAAAAAYAA6ADsAOg7fjX8q3gn/gpd+1x8f8Awn+xf8J/B7ftX+INX8Y6P/wUd8TfGX4o/s6/&#10;Cr9mDwT+0r8TvCf7Dn7SOmfs6+AtcsfB37VFjofwV+G1z4xsvEVj44+MPh6z8Iad4utviHp+nfDb&#10;wP4a0Oy1e9ta/pA/Zt+Jfhb4zfs8/Ar4ueB/G+u/Evwd8TfhB8N/Hnhj4ieKdM0PRfFPjnQ/Ffg/&#10;R9b03xZ4o0Twxovhrw3oviXxBaXsWqa/o+geHPD+jaVq91eWGmaHpNnbwafbgHtVFFFABXO+LfF/&#10;hPwD4b1nxl478UeHfBXhDw7ZSal4g8V+Lda03w54b0LToiolv9Z1zWLqz0vTLKNnUSXV7dQQIWUN&#10;IpIr5X/4KJ/GL4m/s7/sGftj/H34NTaFbfFD4I/s1fGX4t+C7jxLo0viHQ7fV/h14D1zxcs9/o0V&#10;9pv29IbfSJ5Io5rr7GlwsM19bX1lHcWN18C/Ar/glB8Kv2idA+Fn7SH/AAUP+MvxT/4KRfEnxL4b&#10;8J/Evw/4c+OlzYeHv2V/h7feJdJsPEEMXw2/ZJ8DGx+EVvaR293bWctx8Qbb4l6pfJaxXEuoq7EK&#10;AfkJL/wVMv8A44/Ev9qPwD+x/wCA/jR+2z8f/h7+0P8AF/4s+H/jfBpXwT+Fn7J+h/s9S+PvAFv8&#10;NPF3iH4reEPiV4+0LV/hN8FfEH7P/wAFH0Hx7ovh7WPiJ8afCvwm8a6T4+8D/D/xN4r8W6hprPAv&#10;7LP/AAUn+Jeu+DNe8Rft66Z8IfHGqeB9T8IWnwT/AGM/hj8M/iRpnws1X4caN8MfDfxL8OeL9H/a&#10;a8fw+JvGvxX+CWhfDv4HaF4itvC1/wCBvHEWqSfDf4x/B6Lxdr/h/wAZalX9A3xg+Knw9+AHxy8B&#10;a1CnxI8CeF/A9/4L/Zk8F+CLn4X6J4a/Z98Qad4u8BeP/j78b7T4P32jeFLTxsNQ+FfwO+FPhn4z&#10;/Er4g6q+rfs9RaN8F9L+A3wf1qy+Ol98ftB0Xidf8A2Gja8nwM0y30vxn4h+HU/w7sNI+FaeLtH8&#10;A/Fr4q/CLwtrfgzxL8Cvj/8ACTxDrXinSNOsfiD+zBHD488B6neSyC3+MqeCb6Dx1rGh2V34T0K0&#10;/VMFmdSph6MpUFg6dXCRdN0Y+xwsI06f1fEVef2eEj7ONd4avUU8S8Aq+I+rOGGo0Z1sPxShyyab&#10;cmpa82sn9qOzdrxjKK0U7Lmd78svxbv/ANlP/gor4V1u9n8L/wDBVn/glt8R5bTVEuob39rT9lL4&#10;W6J8bp9Ssmhk+1fEybWtL1v4o6N48sNRt/s+p6R4w1rWPFHh+/sVsry/iubUWFlB4m+C3/BTjW9R&#10;sPF/x/8Ag/8A8Eyvjtp6RXVr4x+Lvxg1H9q79jfSpvE2raeg0LQ/+Eh+OHghPGWn6VeyWESad4H/&#10;AGZdE+H/AMMtZu7y4i+IVlql8IJrD+hSLxj4itLJ4Nb+Lv7emkeKLT/RbvwpL+zJ8M/El4mpjEcN&#10;gnjLwH+yt4o+E+pfa5HhxrujfEG+8J2/mtLe69Z29teyWlSTwhfaDaJ49+LOs6p8HrS7l+wf8Lm+&#10;Mfxd8NeMf2hYbvXPJs73wX4D8GaToGsfAL4J6p8Q7uCDTrj/AIUVrGqXviXQdO0uxsfCOm+O77S9&#10;Y8CcMM1xXMo87jUnzUac6M5/WMR7SPLdNYXC4jEPmcalOeFdfkrqlVjhZ8sCpQjbut3dKytZ6pSn&#10;FdmnyXWl1a5+LH7InwF/4J0/tqfssfCT49/E39h39lv4eeO/2gfDerSeNfh1Y/sw/CX4t/HbVfG3&#10;gLxhrPgL4g+EP2c/h9Y+G9es/gX8MPht418N6h8L9c8fav8ADv8A4SvVrS0vdU+IWt+E/EWj6Z8Z&#10;fFP69fCv4G+Df2YvhJp/hTwR4e+Gv/BOr9nCyaw0m28L+F7zwvrXxv8AE91eTyLomh6/8QdSuPEv&#10;hDw7rt5JPd6DZ+F/Cz/GjxdqENxYx+A/iV4V1KG3sYPhL/gl14M1b4ffF/8A4Knfss+GvER+B3w3&#10;+Gn7Wb/tBRazrPhW8T4+av8ABL9r3wNp/wAa/Bt5ffEfxzrt7L4asLHxNp/xY0ybUfiH4X8UfEnT&#10;tIn1bTb+b4deNtEXVrX9CNW+Of7EHwVvNL8XfDzRIPj38Ubm38RWWia58J7T/hob43eLptE8B+I/&#10;iDrvhPS/ihrOt6z4n8eePl+GPgTxL4i0L4QWXjvX/ix4r8EeEL2H4feBPEeleHzaWXnxq1sW6lPD&#10;UcTi5RSqYqFKh7SFKNKGrruovqWFhCmrQq14Y+GF9l7Sh9TjFUY6JKNr2inorytd6bJczbvq0vZ8&#10;19Xs5ez6J4N1D4o6B4d8K+HNG1/4W/s+aRrMd54g0bx1oXiGD4m/HO2gvJdbuYdVHiHxFbeLfCvh&#10;TxJ4h+z3XxGn+K2j6x8Q/jLb3vjHQfF3hzw9o+qyeIfG3y/+0R+3T8LPHfxK+LH7DvwT+Ns3hH42&#10;eHvCOn+FfGHjrw3pvjXS/Dnw1+K/xj07xF4d/Z++Eur/ALSVp8D/AI4/Aj9nT4i/Evxxp1poOh6x&#10;8XdB8TeIrnWtS8MeCPhP8I/ir8TPGWm6T4e+NP2oP2g/26fid8Gf+ChNp4xe6/ZCX9jfwH40+KE/&#10;jf8AZf8Ai5pPjXX/AAx4c8OeID4s8IxarrWt/C/VPDnxU+NOpfs9fDvxr+0P4i/ZgvfEX7OH9lfC&#10;z4zfskeGPHfjnw9rX7U2ofE39j/9Iv2XvhvJ4X8eeI9Qt/2a/h3+yV8WtPsfA3h/45aL8O7Pxj8T&#10;vgN8Wfg0NW/aZ+Jfw4k/Z5+Klro/wE8FWHi+D47fHD4leMvjFqXif4I6X8XLTxLcePdH+IHwz1Xw&#10;P8Tv2cP2jde662X4XKsJVx2aTp47ExdanluEy/HYOrh8Ljb5Zi3mGY4idLE/2xSxOExcoU3glKDr&#10;ewqSxtDCww9OrEZuo1GCcUrc8pwknKHvx5YK6VNqS+0k0rrlcnJnxR4CvP2r/hvq3g74c/Cqb4O/&#10;tJftefBrUtB8D/HfWfiN+zh8R/hxpWlfCpLq18A+NbfwH8YPAv7QPxg/ZX/ZQ1H9ojwX4L/4J/8A&#10;7QWu/su+AvEGheN/AXwftviT+2u/7Dvxk+KXxD+H37Lmlfc/7NPwo1W18O/HH4YftCeIPAur/tBe&#10;OP8AhK9e8feIfhV8bPG2ofGvSf2fvj78S/jn8UfhN4Bufiba6H8Kvjd4I8C/s/8AjX4kftD/ALP3&#10;7L3irQ9Q0a2n8J/CS4+K3w4i+DXi7xP4s+Dfwqd+2H+yr8Tv2z/g3pXw5vfisP2dr3TPHXxd1TVb&#10;XwZPr/xU8FfEnwlf/C34+/Cj4PaL8WfC17dfCLRPiV4HOt+PvhN8fvi/+zv8R9E8efBXx1q/w+1P&#10;9nvxtZfFD4dazceO9Q3PhNbTeFvE/wCz/wCENH1n4U21r4U+FPif4R6d8JNB8O/F39kqHQvDPwXv&#10;28B/Hj4qfCL9mfX/ABP4z8NfEX4U2XxQ0H9mDwH8D9K1Hwtpth8DfhH458SeM/h9+1P8UPBvxw8M&#10;eE/Hvj4/HU8ZhPaxnh1jcRWrV8ZSw2F9hKhVpOdSmqVShSw+Bp4WTdeph8FhKMaeHpOKdWtOlThH&#10;SEXGX2uVJKPNK6knZO8XzS5lZXcpav8Alu3L3vw1dSXOpT+I/h9o+u6jpPjT4r+Kbf4ozfFDxH8X&#10;PCl/4Wg8B+GdX+GE2r/CbwB4+8L6vbPoWqeMvhn4MttH8O+FV+F/wj8c+GfFfi39pXwj4p8Zap4o&#10;juPi56+frj3r5E/Zi+FOk/CDV/iNpo03/hFfHnxI/sz49/GnwX4Q+HfgrS/g7bfGH4weNfiprnjH&#10;xN4X+NHgr9m34A/8L38dP9j0/wCFvibxP43fVPirN8Kvg/8AAXxv8UvB/hTx18Stc8afFr6c8KeK&#10;/DHjvwx4d8beCfEeheMPBnjDQtJ8UeEvFvhfVrDX/DXijwzr9hb6roXiLw7r2lXF3pet6Frel3dr&#10;qekavpl3dafqWn3NveWdxNbTRSN8/iYctSSg3OnT5YKq+Z8yavC7d07R92LjaMox5kmnc1TulfRt&#10;ars+q+TN+iiiuYYUUUUAFFFFABRRRQAUUUUAFfAH/BNP/k3X4jf9n/8A/BWL/wBem/tkV9/18Af8&#10;E0/+TdfiN/2f/wD8FYv/AF6b+2RQB8S/8FNNS134rfFTxd8J4f8Agmz+yv8At4eGvgR8HvgX46vd&#10;K+P+kz658Sbzxd+1Z8VPix8Ifh6/wcsX+E/jrTNO8B/DLxR8JbTxj+0Lr03iHRdVT4aahrd3oVlc&#10;aj4Xh0/xN9l/8E7Nd8SaT4N+Nf7O3jL4N/s4/BfxT+yj8Y7D4Tanov7I3hq/8Hfs8a5b+Lfgx8I/&#10;jxo+ueBvCGp6Zpt/4Qvk0f4vWeieKPDV22pva6zpMmrW+rXmn63ZLF996xrejeHtPm1bX9X0zQtK&#10;tjEtxqesX9ppmnwNPKkEKzXl7LBbRGaaRIYg8qmSWRI0y7KK+a/Fd/8AFEftrfs+2OjDxc/wQvP2&#10;WP2v7/x9PYWOoTfD/wD4WjZfFn9hyH4OjxHqsNu+kWvi6XwjqXxxfwPY3t5DqGpaInxBudKt7q20&#10;vWJbQA+p6KKKACiiigAr8sP+C0nwh8KfE/8A4Jj/ALdWs+JNW+KGmXfwy/Yw/a48ceG4fh58b/jR&#10;8ItK1LWtM/Z+8e3VtZ/ELQvhP4/8FaJ8W/CEstpCuo/D34rad408A6vbPdWeq+Gry0vr2C4/U+v5&#10;Yv8Agpt/wXV/ZA8ZfsX/APBQb9nLS/hf+2hbeOvFX7MH7V/wT07WNW/ZN+J+meAIPFmufCnx94Es&#10;9S1Pxrc2Y0fT/B8WsXUV1e+KZ3Gm2mirJq0ri1jZqAP6naKKKACiiigAr5D/AGl9J+2/DD46eIfi&#10;PrXjv4T+FbHwJ42+FmmfFv4KftG/8K48QfDf4I/Fnw/8M7X4p/tO+JpfiNffDP4NfC/x5+znqWn+&#10;MPiBovjbUZ/iz4u+G/wy+G+q+LPhZrd74q+Lfi/4GXv15XzH+1fcfDU/DXQfDnxv0fQtb+B3xH+L&#10;Pwk+EvxTs9d8SePtHh1GD4rePdF+H3wv8It4Z+H/AIV8RS/FLQfil8evEXwk+EPxI+F3jnUfCPwi&#10;8U/CHx/8QpPi7rGvfDzT/EPw68c9GE/3mjZTlzVKatSjz1WuZaU480OebXuxhzLmcuVWbTFLZ+nX&#10;b59kt79Lep/JHr3wM/ZN+MTftu6t8Sfgh8BPif8AGXwnoP7OWoReJfHfwq8B+MvHmh+Cr39hz/gh&#10;XpPgj7B4n8Q+HdT1i00VL3VvjJaaLaWWopb6e3iXxyIYLZPFOq/2l+W3hP8AZW/ZB+IP7b/wa+Hn&#10;jL4R/Abwh8IfDGqG8+K1hpPgHwloV7N4SW/+F58ReINUTQNPtXaw/s74iaa2gT6rY3sVjN4R8WtB&#10;FOmoyWk/6r2Wk+I7rxF/wUr1X4mfD9/2eviS/wDwUQ8X+JfEnwX+I/jTwTr+pN4K1v8AZl/Yuvf2&#10;Svh74k8ffDP4sD4feE7u++EPiT4y/Fqy8MeB/iXr/hjT7jwHJ8PtYuPEN34Q8GXun/lT8Stcsv2b&#10;/wBq34N/GC6hm8e/BG30n4XWXxHsNU8e6R9u+JPwg8Vxfs93vii70XW7r403cll4g1fQPFngPVn1&#10;XwVqerXtnrl74knmu7Y+EfiH4e8Df2F4S5DlmOyjOsPCnDFZjiqecvBWp4SeJ9u8NRox+oYqrJ4a&#10;o5zaq4KvTqTwz+sUuaqpKoo+Fj6k4TpNvlgnT5n7/KrN/HHSXS0k/e91pJczcf6afh9/wTS/YM+J&#10;Phz4feEfEf8AwTb/AGSp/GGpWy3Fx4Gj+BvwZ+FM3ib4mxeHNF+JP7RHiDx78W/h/wDDHxV4x8Jf&#10;Cf4F+OPiBo/wC8JeCvhlfXVnovxRsNR+G3jC01/w/Bpt54K1/iB/wRm/YR8G2dnHd/8ABM39kP4U&#10;aRe2F1BefFvQk1T9ozwhoEFpqXh1dR8J/Ffwt45+GPg/xD4K8KeP/CU/ijT3/aA8FTP4h+CV5po8&#10;byeJfCssVpqN1yX7Gv7cHhuy1X4c+IPBurW3jZprW9FjpHxN+Onw+t9Q8dad8brz9nhPjFq3hfxb&#10;4v8AjV4nn8I/EX/hLPhd42+Pen/DrxraaP4Z8Y+IfHXin4bTeLvAXiyLQ9X8YfurpH7XPwFnk1nR&#10;/HHjzw18HvG/hjVF0PxZ8N/i/wCKPB3g7xn4e1SbSdK122hltpPEd7omv6dfaNrelahp3iTwdrfi&#10;XwtqcV55NhrlzeWmoW1p/POe4DOuH8weGqYCtD46tXDU6lROLdSUfaywtGtVpOLUqTlOpSxOGVeU&#10;sM6s1CWHh6lOdOpBS51srNpfyrRSkr33681rO2qlL+ZT4u/8EoP2PvHvw/03w/Y/sV/sw+CfHPga&#10;TQvhb4jTwn8CPDugeNvht8QfEN/4NvPhB8E/iqfB3jXwtoHxX8Q+P5PHnh2z8B/tlWF3ovw+8aza&#10;Y+gfGnQ9P0jxfe614R/LDxj+wD8G/wBnz4mr4bb9nr9mXxT8Otf8X6BpPgK98UfAD4a65rWoeNNA&#10;8Yfsz+GviD8DfFl5r3xo16++Hnxu0i4l1rTdb8C+Mtdm8IT6jrut6h4d8QHwt8RbTXrv+wK38B6P&#10;L4M+E0es+A/E19p2neMbj9kb4baX4q0i68GePPjN+yz8Rf8AhEtTe8ubRrrT/Hvw41r4H6X4WPjy&#10;z8Q67/Yvj7UdP/Z/8T+KdP0fwhqfxVsZND818afs3+Gfjfa/Cy08V+IvFE+peOPEv7VH7Jg8Wr44&#10;8fpql7q/wi8WfFe6+C3jn4i6bo/jbw7afE698O/D/wCBXi7wV8Q5dUu7fxV8QJPF9rd6jrtm2g6X&#10;e6B9bwvxthcmrRoZnhMNjMpdTF/WKUsDQrypSaq11Wouqo1Ycjw82oRlJ06NR4Z0q+KdStQwrYed&#10;Rc0JONT3WrTavsmn7rvdO17Rd1f3oux/Pf8ABr9mX9iXVfAnh2W+/Y7/AGJPG2q/8K92+G/FHiT4&#10;PfsvfDKy1nQtKS18OePNP8dXP/C6vGs+neMtH1zUrbxXqvg7Uvh1/wANU6hpPiptM+GXxO8Dx+E9&#10;D1LS/Of+CMPii80b4U/t4+DPCnhrSfDnwhi/4KeftGam3wHudF/Z98F/s/eHy2ifDK28F6R4d+LP&#10;7VM/xK8M+FvEvg7SdGvtP8MfD+x+HGreKdf8LaD9uvfGF3DobT+Hv1m+M37F/wAD/hH8Q9T8J/Gz&#10;496j+z/KWm1DwKyeDPid8cPCHxH8My2Ogx3HiXwZZN4/8T+KPhTp2g3scXgi58A+M9R8Qa6JfDse&#10;p2/xB8Z+F7jwxYeDvyX/AOCRP7CPib4+ad/wURn+BnxN8D+OfCXwc/4Ka/tV+F4/D+ra54q0D4ne&#10;K/B9tH8OX8KeMdI8N+KLnWtH0SX4paRo1/YeH77xjf8AhW7/AOEi0DULXxr4n8T2uiW48J+tmVbh&#10;LG4zBZhCccFgsbOvV+sYzJsbTwFOnUg/Z0vbRnHCVZOpJc1XA16FbD4iU5e0oyUaVKIe3SlBrmlG&#10;ytGpFzbW7t8Suuk1KLW6aa5v1Z8PfHPwt4V+JFhbtD8MvDNxqCaxpFtq/wAI7d9L+Inw9Gvaj8J9&#10;DbwV8T/ij+zj48/YH/Z/8a/DrXfFFuPEmmeO7DxH420TwbeAaTrGsW9vcLqifR1z8StYC+Fde1j4&#10;marcatpukarpuiwa348+H2k3+ueFtY1zSX0WDwd8TdO/an+EP7Ter6NJqOl+IrW6sfDfxw/bd+F/&#10;ifU7/TbrQ/EHjX4h+DE8IeHflDw38C/jj4Tv9b8KT6f4m8EaafjXofw+0f4GeLfHuo+G/DVx8Vm8&#10;NfBHW/Cup+A/jV4M/aD+CVj/AMNSaF4Ev7jXPDeqax8O7z4e/FWfQtX1Dwn4kudfGgeE2z9T1DxB&#10;8LvHiyeJLm08MfHux0zTPhd8e/DPxB8S/Fbwn8QfG+t+NNT+BdprPji78e+FP2gPG/w88Q6ENPuN&#10;I1pdf+LPxK+F3wK8RafrJiHwdmuNP1KBYr5XlGNrQpZXXp16lOmnGnTnSxSjC/LOpBXvhsEo4mdG&#10;rjVLEYeFRc0sZVqqriIuNSaXvp2vo3eNrRXylJct1GyfvaR1ipfqv4a+M/jqFn8B+EPGs/jrWdS0&#10;/UftPwfvPHfwi/aisPDPhEQMnijw/rvhT4p+JP2RP2zLrx94ZnjuE8QaD44/4WNd6bo91caFfWOt&#10;+KryHR/CPwf+3fpvwd8IfC34b65PofwD8Manp37Wv/BO8Lb/AA+0H4o/8E7fjh/whlz/AMFF/wBk&#10;XVvEVhYfB3x14k0iD4paDeDwpFfaV8SfFXj7wB4Z+FuqaBqniHRNTsdc8J6lq9o2F/Gup+DPK8R6&#10;94usPCWoavYeIvAjfEI/Dj4p/ATRrWz0vTbU/Czw58QPi78TvgP+wzrlwdS0fX9X8IJ8H/2evH0f&#10;gPwxqQHgTxHqkfhXXNC0D4w/az+OupaN8I9I03UfjFozaNY/tifsE+I4vhjF8XP2ivH/AI18A2Hh&#10;n9s79mDVrvwp4CuPgi/wJ/Y71rw9oOo6HqHiPwvB4LvPDEHh3SbsaH4H8c6J4j8PeF9S0b4+fD9f&#10;2eJngZe0+rqcMVh8Bzyrxd7OpiKtGM5VaDjzqWJp1Xh1KNWnUq8s6MK/QquqclbmSac36e6r7N/y&#10;2vqmuazR+8vhX9oC81nS/Efhz4Y+Ndc1zwdYRfZ/+ES+JHwo1v8AbavXg1C2drvwtf8Axf8A2Uvj&#10;P8Tjomg6hZFbe3tvjdb+KfiGJb3U9XiufF/hlLDRNL+Z9U8E/sNfFi78GfEy++DX/BOPS9WtJ/hX&#10;4+8K3Xh/9tLxh8H77Q/E3wzk8Xa/8JPGI8MeHfgH4Eu/D/xD+Glz8S/HM3g7xBq2gab4+8Cz+LvE&#10;thaT6NPfalZ18ca9+1B4f8Za94f/ALQ8WeJfjHDZT2/h/QfCvxT+A/7OGgnwvoviDW9N0yEH9ov4&#10;/wDib9rLxfpXh+x17VLGS+u/iGuuW08uoQ/2x410C0ghuU0vC3x/8X/DrwFoHgqf42fA/SdV8D+F&#10;9G8KxaHL8dP+Chl/5U2h6PZ6bYQHW/hB8TJ/gKsU0cNs01z4K8WWfw80dXkgjvtA0vT54tP9GPCO&#10;bYKLq4SGYU8TiXQiqGXyxmGxCpv2qrvE0VRweNlBVYUZSxFWE8Kp1eWOIqTuyHXhJJS5Hy3fNPla&#10;fw6ptzirxb0T5uvLofdPxBvf2NviFpcXhb49+FdB+NWnwjXp7Cx8O/8ABR2y+MHgSztvF3gnxZ8M&#10;PE9rOvx+/aE+Cer2eueIfh7418e+BfFFnp/gm/0XVfh3451rw1c+I9U0/wAUeJ/D1rJ8O/HGhfBL&#10;4eeJ7X9lr4m+JvhR8MtPvPCfgzw5H8evEHwX/av/AGUf2e72bwd4O+FPwi8DWui/Ar9paP4yfB74&#10;ewjw14K07T7IePbH4V6Ml94u8SeIbCy8T+Mr3xon5fT/ALWfjDUVNnqvxq/aQ8L+JIpILrXPEXwl&#10;/ah1L4rfCa4nW1s77+xvh94en8T6heL4f163nSOy8WXX7R3xSPh1rg6kIvHUSLpFZ8X7Xln4y1fS&#10;L638deMvBPxi8GeNfBnhTTPEDfHT4oa14x1HwHf+K/AGqa74Z8XeL9Z/aYgh1W81jQNWk1vXfClt&#10;+zZ4P8HeJGsJPFfhS/0RtHvPDNv6lPgDPZ0qWHqwrTwjnFqDr1Mww1JTl+6xPs6lWvhYU6/NN/WK&#10;NOtPDqXta1BRnCEs/rVO7aaTW+nJJ7XW1212fKnspaSZ9pad8ev2ztK+M0HirxNdadrXxD0/Wfgr&#10;8V9S8B6d+058NPAH7C3xQ+HfivV/Af7NX/CX/sr6X4t+NesftB/GH9ov9qfRbi+0L9mT4E/EnxJ8&#10;AP8Agmz8PPjP8a/h9efE7UvG/wC1z8Jx+0F+0j+6Go6l4X1fwt8KviZ8S/hVr2l+I9J13wPr3hfw&#10;xr3gbT/if8R/g18R/ifp7/Cgkn4TSfFLSvDuu+HdK+KXiXwN8SfiT4G8S6x4C8JeAtY+Ieu658Q4&#10;/hEvifxNX4B/A2/8G/tKeGvg7oPxg0jQ5ZfCHxP+H3xi+FvinxL4c17xcfhH+1lHonwe1Lwj+0L8&#10;MWufEEfhTRPBL/FH48fD3wH4z/Zt0HSNN8P6J4m+IOl/EfwJc+FfB914s0z4b/tv+yv4p+LniP4J&#10;fs8P8Q9V0X4heJIPg1H4f/aD+Jt+8PgfxjcftH+AV8IeCvGllbfCbw54Rn8F2tnrXjjTvjDL41fT&#10;fGfh2z+Hev8Ahnw74b8K+F/Gmi+KL3WfA/57xblv1CrGDoYfDVcNVeGr08PGtBcrptU1Sqzq1qc6&#10;coUqnuytXpylyTWJUvrNXpoT51e7akuZXs7PS90kno2tdU1rpZxj+Uv/AATwP/G9f/g4qHp/w6N/&#10;9Y88bV+/tfzh/wDBN74haR/w+/8A+C7dz43h/wCFU+LPit/w5/03w58NPiDr/giDxv8A8JxN+wL8&#10;UPiFrHwygHhXxX4p8KeKvHnhbwp4V8Y6xr9h8PPFXjTSP7I8F+K/EWi63rPhXRrjXq/o8r4mUZRd&#10;pLp5NNa6ppJNN9U2tOljp/r+uwUUUUgCiiigAr4A/wCCsX/KLL/gpZ/2YB+2R/6zr8R6+/6+AP8A&#10;grF/yiy/4KWf9mAftkf+s6/EegD7/ooooAKKKKAP/9L+/iiiigAooooAKKKKACiiigAooooAK+AP&#10;iN/ylN/Y3/7MA/4KWf8ArRX/AASdr7/r4A+I3/KU39jf/swD/gpZ/wCtFf8ABJ2gD7/ooooA/PX9&#10;ovwV8RtT/bY/Yb+I3gv9njxd488L/DfUvitb/FD4xeHdX+BmlWXgnw/8Q/AGu+B9DsdWtvG/xU8I&#10;fE7XtO0PW9UPibWNO8HeD/FEVvpNxPc6Nb6t4geTRm+dP2L/ANmX43fDj9qHT/EHjb4R6j4B0L4S&#10;+E/+CgHhbxd8Z7vWPhZeWf7WWuftYftp+Bf2gvhR4z0my8HeMNf8cxP4M8D+EPFOp+NY/iZ4U8CX&#10;Phzxx8Tb3w14FGu6BDrt9P8AsrRQAV/JX/wXG/4JH/smfDH9jn9o344/swf8E+PgvqPjyP4T/tKf&#10;Eb4ufE20+Efhjx3r/gSy0/4W+LPF938TrXWfG37cv7Ktz4C1jSNZju/EEPjDwf4C/ar1/T7y1W6t&#10;P2f/ABY9tBo2s/1qV+MH/BejQP7a/wCCbn7VNx/wqb9p/wCJX9i/sv8A7U+p/wBr/s8/tC/8KQ8K&#10;/DbyPgN4zf8A4TX9oPw5/wANOfs+f8Lt+D+meX9q8Q/DD/hFv2gP7c0601Ox/wCFQ+If7Q/s7UgD&#10;9n6KKKAA/XHv/nP+fTrXkfx+8cal8MvgZ8ZPiRo+oaJpGreAPhZ8QPGum6r4mj8Ny+G9Mv8Awt4T&#10;1bXLS/8AEMXjL4n/AAT8ISaJZ3FjHc6snir4zfCXw21hFcDXfid4C0s3PirS/Wy2OOp9P/r9v8+t&#10;YNtc+JpPE+sWd5o2hweDYNE8PXGga9B4hv7rxJqfiS6v/E8fivSdW8KSeGbXTNF0TRNMtPBt34f8&#10;Q2njLXb/AMTX+veJtO1Hwx4StvCWl6r421oSVOrCrKEakaUoVJU5uNqiU1eDT3Tuk0k9HtZPlT1V&#10;u+mnT8rff92h+af/AAUt0Dw18Tv2R/i38Tr9tdi8BfCP4X/tWXfxI0fxn8PrDxj4duvD3w6+HHxD&#10;1K08Ty/sjftCeBbn4UftK674H/aA+E3wm+JfwTk8VX3witNYs/D8Xi74e/tDL8G/HXjLwT8df4Pf&#10;2eL3RPiZ8WpPhdqPxr+Iv7QHw+n+J3xe8La34z1TTz4H8D/tBeCPid8dfh/8QNF+LniuWTXvEPxR&#10;1P4wfHbxZpXgzxZ8RZPiX4O8XfF7wQfhJ8KPD2p/FW1sPAHh3xD+y5/X9/wVL/Zj+G/i/wAN/G7x&#10;pP4//af+Afxq+C/wa+Kf7Qf7P3x+0b4saJ478U/Cvwt8AtZt/ix+0z4q/Ze8B2n7UPw7+P8AGn7R&#10;nhj9rbxH+zF8QNC1DxB4S+EWk6X8HPhB4X17Rvhr4R+Hn7KV98Tf5YP+CYHws+InhL4kawfGHw6+&#10;IPwrnuPDOs2Pjyy17QPHHga+F5pGr/EX4evoWsNr9vqPju0h0zxToXjTwxp2v2+taLpNr8Rvglr/&#10;AIN1uxufiBo2hz6B/q19DDFcI8MeA/jXxliuJaP9p8OrAY7LMmxuX5Pl9TAYtYDN3LOsDnuLwOLx&#10;7xGFy+vioUMRkOd5bjMNi6Fenm+VYbBvJ81zL+KPpt8Y4/gzwm4izfD/AFmj9UyXG1p4nB47E4Sa&#10;XLCLoxrUq9GNCvValHBPE0a9OeMlhYUpOpKTw/6F/EjwXpWv/t0f8E2PhjpqR6Dp0d9+0dp9oksL&#10;z/YdN0j4BvbaNp8lwkrTXM73LW1h5ouJHtry+nuwbdWmlb9nIvgt4Y1CW70uOTR9X1HTGjDWEEmo&#10;SWtpr0FlZ3otL+6t7S706OW+u9VthsW6eSeWfVLCHzbr+0p9Q/HXU742P/BQr9iDW7W7vILjR/BH&#10;7bXiPSmtALG5fU9P+B1hZ6Zp+mXOo6drMH2m8vb+KPy7vQNXsJ3X7A+k6rFfPYy+qfsc/F6S8/aI&#10;uItOluPF02pfEO98PNodp4e066vdH8M+KZPF3iHw94j8Qv8AYdfutUS38PXU8usX/hr4i3GieHv+&#10;Eis7G78MQaZpWqeK5/8AiV+npnvGXjt4i5j4k4PiGdOhkvBGOzOlhaOJlj44zFUePONcBKX9oKdv&#10;Z1MLlOHoxxSdOliJKlRg6FSVOhV+8/ZP/QG4K+kR9C7EeLPG+Wxx+c8NZFnGDp4vFUJ4t1cOuLeJ&#10;s29pmFWbrUMPTw9fMq7pvGUqnt62YynU9s6NOMPm79uL4VXujftafsqeHzc2j2Hjfw3+118Kbu5W&#10;C8W3kfW/g74e8RC0vIltxAI5W0ae9itYr+e5dIjdtFbpMPP9M/YA8Z/8JR+yF+zffXUzq5+FegeH&#10;i/8Ao8lzDP4LtovCcrSxhZJCFu/DVwpUxq7v5scmyaO4uZ+i/wCCl0yH47/sbeNrWfzotE/aV0/w&#10;bFNHIqyRD4i/DL4pade24tY52tYrkXMNil7epFcQXpu7Oe1lghjuGu/GP+CfMSeGP2ftS8IX88On&#10;xfC345fHj4ay3LXCArd2nxi8S/2ZYoWZS1zctr+m6XpdzmzkvLi4gtIMzhXX+yfoH8U8YVfDbwzx&#10;WWUZZhj6eDyzD1MPKnCtSlTpcW8a1szo1sLJU6VSlXwlTCUqkatajGNSvQlCbm4yn/i/9Nbg3KMl&#10;8MsTkPC9GpPI8h4o4bw2V0qVSWKeHqVeJvG2njYUZe0rqpGVfF5VGNqk3U9pRfNUjOEI/ofJZajq&#10;bSnTdaayuZtR0iXN1YzX1ilrBOkl89pCJ7Bhf3ejRC2tby6ur2z07VorS6m0i9iF5b6z4T8Qvgp4&#10;X8Yx2uuePLcyaZ4d1DVdX8TeIdSvT4O1PUNNtYPGK6XqWreK1+1eI7Gx8A6Z4k1O+0+w0PX/AAN4&#10;Xsta1HVNSsv7H8Oyf2ba+jt4+8M2FldajdXqp4dto4rvT9ajaPUtG8QWWmDQLnUNY0l9G+3y3U1t&#10;dapLplhpOoPb+INQ1PS9Ul0/w7rFnDpV1f8AM3/xI0PxHrNvYaL4pis47iwh1YRzax4fS21jwtd6&#10;H4r0y9LW1xrmnXdrBo/ilLu21CXw7qFj4qtvFfhaz0XxFaaB4bg03X9V/wCkHwRrcc4DKvr1Wni8&#10;NjcLTxeGxleLxLpUMdhMQ8NKjTr1PYVHi6dHDKEZYbHVI06kJKWGo1qap0P81uDqfHOTYmvispjj&#10;MrweHo1cRjcww2G+rzpUKWGpYathFmeFpPERxjp1HTo4dyqvLsyj7avRo4mjOtS8W+KPwcsvi3ZX&#10;Wl/FbQ5jL4xW18HeHvCuljw9pmoeBpG8TXOqeLfG2m3Wuy+KfC3i7X/GWlaRY6tper3ui2niG70H&#10;SpLDU/BnhdofiKmh/EOrfCj4bRX2pWdtoem+HPDmi3V2vhXV73QfHFtrWueCtMfWCPD3iiPxLY6V&#10;4Ws/EXhs21wtvffELXrL4ey6fp3jDWPGE+k698Pvi5qEX1zrnx08KapafCPx7pX9vaF4a8Q6lDce&#10;JNanl09NOsY3h0nwzo0fi7RbTx3rOnavrF5448L6lpd3rf8Awks3jnw9oPg3xfYyb/BI8SeLbfzP&#10;xl8S7ceFNZvovFfi7w543trR/DUui+LLLxjqOlahd3d74h8XX3g61+KXiTSR4Z1uK78B6LpN/Z6Z&#10;8OvEPg6TxZbaLa614kvfH+keJLKw03+3eB8bx1lWEwmAhWzDCKvmU8HHCUcbiYYXJsY8RVwGMlic&#10;HONSLVD6vThivb4aEoQq0Z1lCWKoYmP9heH+J49ybBwy7F4XN6WXzlLkyzKVjKGX5FjqOY1cDjaV&#10;SGDoZv8AVsLhaGAw1OviMa6kb42rj81xE8Zm8Mxlw3g34La7p+salY3XxD1DxJ4g03XfFXiQ6Hqf&#10;hR9Ev/DngPxhdWt3LqOn6J4nur/x5bSaRqd38SLK8uZPG3iHXvCvj7xP8P8A4neElt/Fy/DH4maV&#10;8cav8LtJ1XSZ/Dk/ibWP+ElXTdO0m/htPDWlO1h4qm8W/BxPDXjjV/FFho+vaJ4V8F+M9IstGbUr&#10;jwVcW2vaXrEEPhvU77xZ4k1i48K3f2P49/aj8LeLPhn8UfDPhO8u7LxErNq2hy6auv8AjiXxx4iv&#10;vFeoeD9U8J2lra+L9O8SaVD8RtUfRpLF9T+GXhvw5odzfyaqfCupXk/gm71zw34Y+Lvgdb+GrDXt&#10;Y0G68X+JNRudT1t/DUkXi/wV4a8J+CNJv4oF8PaDYSJ4stvEWoW2reOILWDStL1LxneX3gXVv+E9&#10;1+4i8X+GtL0fT/1/g7E8X4ChmObZpgM6o5rTznLcFSw+FyfCvGzxOHh9do1MXiqtLD4FYSrWxOMd&#10;KmlGNLE0pU3XdSDw+I/c+Fs18S8DhMwz/OMszR18JmVCjgciwWW5PHGVMfDAyzHMMXi8TRoYLK8H&#10;gcQ8TTq4qnhnQxEsdhsO6c51ly1fnv4U/s7eK/D8NpY+NfAN5c/8IXrPg3xBpnhnxTNrd1o3ii5v&#10;vE/iXR/BHw58YeIvhBrsPizwfbt4ig1qy/4Thz4J0i7urfVvs3ibw9Z2WheIbjl/E/hy+0DxF4T1&#10;218HaZcT+I/hwPDM+mXOj6j4n8N+IL+y+G3gD4c6z4gufBmpeMtEv/Cut+GNe0G9+K3w+XUfGlz4&#10;I1Hxtf8Ahq5n8G+B/gtdf8Ixqn0P8SfFGi6r8G7H4lapoOmePb0W8fg3wp4i8N+HPBXhPTvD2sXD&#10;6F4u8MfDvwh8KfCWjaP4R8I2uj6Xf+NLT4gWXg/wZ4o8FNa6EdNn1qzm1HX9C8O+cnxN4e8F6FP4&#10;X8d6b4i1fVm0vVJfCkui+I/Az/D6OXXH1X4d/EbxJ4Nu9YttL8X2vhzx54U8N+CLvRvFutWNzJr+&#10;u3+panp9lp+p69puvz/q2W55xNnGMxeeZk/rWNzLFZjw9XyTLsTjcPhqNsNbG1sJHE4qnOo443EY&#10;OtWzTMcvwGZYbCVKtenTpzwmGWH/AHXLOKuKqmJx2c+zwuLSzjGYX6hUwGCorFzpQp4erVwWCxea&#10;YjExjKbhmuMwWNqx9nhlVpexhWwuDmfOOmfCrwbbeCvhF4l8H+N/CCfFHwhAviTxXp/xLXR9b+EG&#10;vSz+N/Ddp4Z8G2Pg+6+E+oeF7TTvDdxrGrn4lW/xv1YfBzx4x13wUl1baomkWfxZ8Pu/iBqUek3O&#10;m+I/GfxEtLJF1251ubxFdeDfjNoHjDTPCXwD1b4Nfs5afpPwh+IUkek+DdS+GGky+LPBeifFi08U&#10;+Pdd+BXhH4j6F4m+EHhTwprPw3sdJ8YfYXjnS/BOqWreL9b8Q3mu2KajFb3ng2LWtXm8T2k2heBf&#10;BY0nxR8QX0Dw5rCQeF7fxFqHjI+Ib/4feLbm/wDFX9i/EO1v/Cvw+8X28R8Z+c61d+B57X4jSKl1&#10;qHgzWfDGlR+ELPxxq8vxM8SeKtZ1LVPB3hfVbT4c33h/wpL4BufGE5vYNa8T6/Pe+F38MRfD3UtX&#10;07WPGOn3tp8Dta/UspzTD46nVq5tkuZ5/UzKpiY08RjsBgMRi8thjs1lHEZVReLwkv7YwWExuMrZ&#10;xl+BzLLcTkeW+yw2YQiqGEwUMB+4cG8c5zRnRcoVcX9YnPE1IzdHD0aVTHVaGKlhKVVSp0KuMw2B&#10;xfL7lBYjEYfDunGrPHTrUYet6P44+E6fFBtZ8H/sbeEPEV74Fh8F2/xs1v4f/tMfDf8AZo8Q/s3/&#10;ALX3iXWNf+DrftJfsofH/wCDGr6f8MfCH7OXib4veCfgR8TNK1j4w+BvjJ+yj+zP8cdck8EfDOTw&#10;B4N+N3grW/iP+hf/AATM+Pvj79p79vT4kfDrxP8ACv8AZT+E3wLv/h/r/wARf2p59W+Gvwa8Y6m3&#10;7G938QNQ/aM8Zaj+1P8Atq+FPi78Hvjr8WfilbXTfAX9lf4teHfi1ffE/wAJ/FLQNc+InjX9uj4I&#10;6/8AEDwN8YtI+IX4ow6z4pWbTvhd4u+I/ib4N/Bnxxb6N/wvU/CTVPGHxFHxhl0zx9rXxJ8P+L/H&#10;Hw7t/Hug+Bfit49+H1n8RPDV94WtZNb8NeHdF0/wzpl3oqXfxItPFWrX/wBd/Dv9vTxZ+yr4A+In&#10;keOfip8QfCnxA/aZ8BfFDV/FmkfErx3+y1+1f8RNF1T4yar4s1bRP2ifjJ4S8fn4y+MVi+Dvwy+I&#10;2nWPgr4NR/GT9n3wh4h/4KDa38ZfiD8ZdP8Ajt4e+EXhLxF/NPjX4IYnN+D89yThfg/B8WcWZ5hM&#10;Bwp4fZhis343zKXC2Bx2bZRQjn+WY3iHPc18PsNmFXN3xFVy3D4V4XOY06/DeOzrOsRnVfMK5/Un&#10;BfHFPFYnAR+uUqdN0ZY3HOnChOGL9nCvywozw+Ho1sUvY0qHt4UlOnGUqqp01Dkcv6+f2HNX/ZF+&#10;DHwq+C//AAT9+FnxN+DNt+1P4kb4tftGfs4N4Rvf2hLPwfpfwo8VfFX4vfBGX9p/9jLXv20tH/a5&#10;0PR/Hc/7Otr8S/it4U+FPhbxF8Q/hl8X9VuviX4w8P6nr/7NHxY8UfHLWf0j/Zi/bk8PftKaX8Tv&#10;ixB4W/4Vv+yxZ+N/g54I/Zv+OfxPb4j/AAu1X9pdvi14P+G+p2HirQvhr8Z/hF8K7zw/4L134ifF&#10;Twz8IPg3ruleJvHf/C6vGdrrUegWmkoPDkPif+cT9hT4m+Jf2aP2f/2kPjl/wT0+EfgzxJ+xL4P+&#10;N+qa7pni+L4e+K/2bvjl8QPgN4e+Nv7QN14E8H6x8Rf2j/2btY+F/i7wTofxW8Wf8IN8e/2rPHf7&#10;YHxFi/Zy/wCCdfgnUPFN58Bv2Yf2rf8AhMb+4/YX/gmn+zh4g0Gz+M+p+NfHf7UnhC2+IXxr8Z/H&#10;HXv2e/HnwE+Hn7MNxp/jyf4+XtvP8Uvih8ZPgXF4mu/2ivjX8TPiD+z54t8Z/EK+8AftOXH7OXjb&#10;4B/FbwR4X0v9ln4X/sw+Mfgh8P0/xI8XuFMBludeIOaZ3mGe4/N6nElahSzDjfGzp8a5jnFbNHmf&#10;EtbPOG8HSxGO4d4h+rYrARq4DiXHYjA4ariM7vmWYZlXy+GE/orK8TOpRwdKnGjCEcPGUqeEjfDQ&#10;pKHs8P7KvLljWpNxm+bDwi/dprkjBTlL9LfgF8fvBXx98F+HPEvhLxD4L8Wy3/grw34m1nxJ8H/E&#10;er/Ff4Dz6xqer+LfCfiLw/8ADH9oOPwh4U8FfFd/CHjj4f8AjHw9rsGj22leNPDtvZ6BqvxA8B+A&#10;/wDhNPDFjf8ArNt4q8M3fiXWPBVr4h0S68Y+HtD8PeJte8KwarYTeJNF8N+Lr/xPpXhPxBq2hR3D&#10;6np+h+J9T8FeMtO8Patd2sFhrN/4S8T2enT3NzoOqpa/M/wv+EXiLxv420b9oX492njew+ImgnUb&#10;fwF8CvEvin4b+M/hH+zl4pg0q++G3jnxx8DdX8B+CPB2teNv+FuaJaahq3hP4qfHFtY+Mnhz4X/E&#10;DxJ4Q0Lwv+zfZ/FP41fBO6+mdX8SaboepeFtLvbfW5brxjrlz4e0iTSfDHiTXrC2v7Xw34g8Vy3H&#10;ibVdD0nUtM8FaGdL8M6jbQeJvGV3oPhu88SXPh/wba6vL4v8W+FND1r+eswo4Wniq1PCc04pTk4Q&#10;rQxNPDT55TlRhi4QjDHQoUkoTxVOlQpVKqqOh7TDxp16/twcuVOVr97ON9FryvWDb1UW5NKybUm4&#10;x389v8/5/wA96/ID/guh/wAS7/gntr3jZObj4XftPfsE/Em3B/1ePDP7cn7PDX0kxIZRFb6VeX90&#10;+6K4BEG1YHdkK/rB4bufE93p08vi7R9D0LVl1zxPb21j4f8AEN/4nsJfDdp4k1a18G6tcanqPhnw&#10;lcW+ua/4Qh0LXfE3h+LS7qw8JeJNR1bwrpXibxppmjWnjHX/AMp/+C9VrPN/wSD/AG6b61TzLrwz&#10;8JbDx1aplVDXPw98eeD/ABzbksxChVm8PIzZEgKgjyJ/9RL58ouLcXZuLs7NSWmmkk2mvNN36c1y&#10;j9d6Kr2l1BfWtre2r+ZbXlvDdW8m1l8yC4jWWJ9rbWXdG6ttZdwzg7SCGsUgCvgD/grF/wAosv8A&#10;gpZ/2YB+2R/6zr8R6+/6+AP+CsX/ACiy/wCCln/ZgH7ZH/rOvxHoA+/6KKKACiiigD4A/wCCaf8A&#10;ybr8Rv8As/8A/wCCsX/r039sivv+vgD/AIJp/wDJuvxG/wCz/wD/AIKxf+vTf2yK+/6ACivzm/4K&#10;taSda/Yl+J9jp/gz4p+PPFpvvClz4A0D4PfD/wCLXxL8Yt4ystfs7uxvo/DPwd0HxH4ibT7HTodU&#10;mub7VtNbw1aTfZft80V9Lpgb47/aa0L4g+OP21/BPjjw34C+OWp+MvEd/wD8E2PEH7I/xCsPhX8c&#10;dO8D/C/4WaP+0l4z8Tft6aH8SNVPh6x8M/BjxR4j/Z9u9T034m+Gfi9N4C8Q/EXRdd+Fnw6sdO1H&#10;xZ4WjstFAPcv2S/27viD+0X+3h+0d8HNb8P+KPAfwp8I/CjQPEPwb8C+Mvgd8VvAHjaeDw18WfiL&#10;8NvGHxP8aeLPHHhLRNGe2+J97o+mav8ADbwtpN5NbxfDyz0TVpZX8aXXxB8PeDv1rrCj8L+GYvE1&#10;141i8O6FH4yvtCsPC194tj0jT08TXnhnStQ1LVtL8O3WvLbjVbjQtN1XWNY1Kw0ia7fT7PUNV1K8&#10;treO5vrqSX8Xv+CnX/BKj9lz9o//AIWf+1V8V/2oPif+zB4v0n4f6Pps3xQ8QftB/ETwP+zR8PLD&#10;w1ss7HxL488A+G/i38ENMn0/ZdNDqk6fFHwPNfXc1rLLrcTIIrgA+v8A/gmn/wAm6/Eb/s//AP4K&#10;xf8Ar039sivv+vyB/wCCEXhrQfBn/BM74X+D/C3xL8P/ABn8MeFP2gP2/fDXhz4w+E7+81Xwr8WN&#10;B0L/AIKEftS6XpHxL8M6nqPjf4mahqPh/wAd6fa2/ijRr+++JHxAvLzTtUtri68b+K55H12//X6g&#10;AooooAKKKKACuf8AFekaj4i8L+I9B0bxVrvgXVtb0LVtI0zxt4XtvDN34m8IahqNhcWdn4o8O2nj&#10;Tw74w8HXOu6BcTR6rpFv4t8JeKPDM2oWlvHr3h3W9La70266Cuf8S+K/C/g7ToNW8X+I9C8LaTda&#10;74W8L22p+ItWsNE0+58TeOPE2keC/BXh23vdSuLa3m13xh4x1/QvCXhfSIpG1DX/ABNrekaDpNvd&#10;6pqVlay1Dm5o8q5pcy5Vy813fRcrun6Na+YH50+Jf2dvgh8QfiFrmtfHT9mfwN4w+HHh/wD4Wp8A&#10;9b+Fd18OvFvxF+Fel+IP2gf2oPgt8eLP4g+GvhI/7K2haJ8bz+0xrl58I/jT+1n8cNe8SeNPhn+y&#10;x8YfghcaT4c8R313p/7VfxlX8Bvjr8Rv2rv20v2lfgx8Hf2bv2lvj1+xv+zj+0B8CPGX/BUm00e/&#10;1j4h+Ifj4/g3xtqvwW+FemeGPjl4k+L37QvxB+Gvwk+Culalf/Gz4jWfw28BTP8AsueE/hbNYaYv&#10;7N3xJ+Mr/D2wvf6FfilrHxW+K0Hwd8MPq/xh+HMvx41K7+FfxL8M+F7bwPafBPwdrvwut/idpXx9&#10;8F2ni/4sfCT4ZftXa9H8WPCN/wDELxB8CfjT4D8GaJ4M8ZT/ALN/wa+ImiX/AMLvAXxG1zTfj9+F&#10;vw3+J1544/4Kw/t9fHyXUxZeA/gp8Fv2Wfg94J0nT4bZtO03wPpmkftL/tReC9X8EeHNea50A+HX&#10;/Zg8Caj8cPA+h6oknhW7/aO134WeMdT8O2ejafqTeG/vsmjXdGF6jlWVVyw6lia9SjgI3rOralbk&#10;o18di6T5cVCXtYRwM5JyqV4YiPNVs5bKzS5tIpzbty3b6Qi72ej5vI8sf9gP9hTwr51l+0Vp/wAV&#10;f2t/EHwm8a+B/D1t8U/23fil4hHgDwv4h1eLQvEnhTwb8Lf2StF+PPwf+E/we/4Tw+IdFtbP4T/t&#10;BeMPg/8AFLxtqdxu+FP7PnjzwB4r020v/wBC9N8TfE3TtEk8AfDax8SfDzwp8PYF0bSdG8JQ+PYf&#10;APw28LwPDrHiObxT4C/Yu0v9lzxj+zre31q+rv4QtPjf+yR8RdY1DXoHv5Lez8G2viC2i9I8XaJY&#10;/FPRPCVho1z4kVYYrnUvDMvhf4lax4e07wP8ObPXPDeueLPGfjT4w3/ifQfiRqNn488N6rbfEjxb&#10;4o1jW760+JHgnW7L4q/tUeGfio3xN/Z3/Yt1/wCcfGnwq8PaDq9t4V0YQeIdKtodWuvh78PPGOhf&#10;Ey78PMngO40OPX9S+HJm+Jdz+1L8D/B/gy9ksbzxfoXwh8XfFb4deEfHutWF1+0VcfAXWrjVfBPg&#10;n9MyvCZJiI+zq0q2HzJ1JYiu6uHeNcHCrBYmvh4+3w9KhjsdKlGm6dWh/Z8l9Zaq0cPReIlxSdVP&#10;3XeOySahfT3U/ibjG/Ndc0vh0vK0uR8RfEf4Xw2dtrJ8T/C/wr4b83Tf+EfHhX4W/sJ/Gnxz42t/&#10;ttjHH4ptPDEfhT9k/wCO3w2sIL+SHT3uLr4Yxa9ptzcWuuQa/wCF7ptL3r4g+NXxH1awfXfHHjTW&#10;7n4Um/srSx1/4b+L/FP7SfwzayeGwGl2vxe/Z7/ak+J/jDVD4k17XodQuPA9/wDEfVfg5JYyaX9u&#10;0b4ceLta8OP4ig821f8A4Wbofjfwpc6F4ikPinxH4Y1HV/CXiT4c+M/DnxL/AGsLfRdPn0DTvFF9&#10;dfEfw38UvhBof7R3w6srmRovjJ8etOtfjDdfDzS202x8UeIvCOv6dqHw/rzvX/BuoDWfDuqa9Y/D&#10;LQvGPiOO2hvNG1vxto9p8Lfi1Z6ne6NZXOu/BTXfg/4g+FfwnvNX8NXVqllN8N7P4paxouu/FKHT&#10;rfQ/Cuu6mt/4E8KfqWXZBkVR4f2ssrlTjSqVaNKisBjK1Og781eFOpChHHVovD0HXzTH4jH4KE51&#10;U8soZTVo4ifFKrVs3apeT5Zc3PFNq2javyrVpQhGE3/z8lOMokPiH4raffXenavceDPgr42ttRks&#10;b3w7fv4f8GfDP4geDtNsv7IvtW0/xB4A/ZP+LOieGvAnxHsry7jl0yT4np471DS72Oy1jTIdb8Ly&#10;pp919L+Gfjj8S/HGj61feA4/+Ch/iey8ORpF4g8Q6D+1PrnjHSvDG61+1Nf6/a6H8ArO1VbexSXV&#10;Dpd1q+gJqFvC0I1XS7eRtRtfllvgvB8N7zWY/EKeEte8fzeMPBR0ee++NPhDwu9kZte8DeG9SHxH&#10;+AXj9tI+K/hXwJqMsWi6Pf3PirQ/gvY+DNQ8RXniDxpdXWmataq/tlt8H/ih8Tr8eIPil4813XtO&#10;8FPb2Wl33wek8D/HPRvhrZM8euQ3N1qXg74jeGvgX8A/hx4e+yi6a01b4g+BU8Nw22m6hoXgo+Dr&#10;C+13w96ueYbgmvhMLOvXyuWFwMpLD4itjMY4Qgng1P6hw3lGMScZtxw2Ohy5d7PGQqYqWAdOq6cs&#10;6TxEZNJTUpWuuVXS95+9VqJ2s1zRfNN8nu8y3OdbxX4R8eXSSeG4fg14s1jTbrTls7v4ufD3wx+y&#10;LqVvpNm9jqOp6/4A1T4I/Grw78EXNoga703xF8avFUvjXTddto10LwR4r0KKazuPjf8Aab8c6J8D&#10;fjd4e/bUvo/EHi/4O+ItR8Cfs/8A7c1r8VP2rtG+PUfjDwbKfD2r/AL49+HfC/we1/4D+JfHp+C8&#10;3ja9j0bxvBr/AIl+HOoeD/HOp6PaeKPDz+H5JE/bXwr8NvFs0em6n8U/i0/xG8K+KIrV/hv4+/ad&#10;8Z/AxvAtxNdzLZyaJ8OPGmu+BP2/vhrca1r91Bvn0fTPiB8MvF+vxaLHJH4M8V6V4eGuaXp/Fr9n&#10;3w7qXw98Q+DviJ8KZfhhceKfg3rtr8TdD8SeEfAnh67l+EXinXPhz4a+O+vS/EH9kHXvAvwd+Mvw&#10;X+FB1bw3rvjP4NfGL4X6N418c+FYPEdxo+v+FLDXIn0j8oznifLsRXw+Fw8YSdB01k+PweY41VsJ&#10;iqvso1ZZdgsJRyWjSoKVKlHFU6WU0XQxMa9ZuVSrThHup0JpOTbWrVSEowaklaym5c7b958t6srx&#10;sraNx80+Efjfw98OF8GQfCTXpPDtn8Y5NI8UeHPh7qeu3Vjo/wAQdN8SL4O8E3+n6f8AC7x58bdU&#10;8L+KLi48MW6XMngR/DnxK8SfEq78M+JfAfg/9tfRvjNfx+BPC3vPhO4s9A0Dwuy67LqfwY8NaL4W&#10;+KXwr1fwn4u+O+gXFv8ABTTdM8BfD34k/HD4PfEzUPif4t8T/C7wp8ItA8faKPib+xx8WrHxRpsl&#10;x4Lv9fs9RmsdZe00r8gv+Cd2oeJ/h1qv7QP/AATy+JWuXfxK+Jv7HXxe/wCENgszqtnoS/Fz4M6l&#10;rfw0/Z6+DnjTwtqy3sGo+Gtb8S6L4Pvv2X/EGoXPiTTrjSviP8Vvhp8X9Tj0e6+CsHjjwj+rXw/1&#10;bXtP1LwEJNV0+DV9dX4JfGj4da7q2rap4D8a/GL4ozeDPgofDJufGL/EObRrXWv2wvg/4a+LXwd8&#10;XfDLxZrPxA8K6j8Y/g5r3jS48aa63iDTrSLwM3qUcwdXF0aterOupVsZOtiKc8TUg5816uKjG+Hd&#10;ChV+r1cViLTp4erjnSjXWIp08LtTjKCimo6fDZaa6K0et2lJQV9VBO1nOX2x4dm+KHia90/xroOt&#10;eA/iD+0B+z/4W0rTY/Fem6Zp/wDY/wC15+zh8UPDvhTxfH4g8PGx1jQdA+Hmt/ELxh4K1Gz8H6xb&#10;+IfFHgfwx438D6/ILabwX4vlSw+Iv+CwP7DXgz9vj4A/DP4jfB/w/wDDWP4g/GjW/gz8Gj8ePiX8&#10;LvCvxLHwr+AH7RXjPwboviz4meDPh78Trdf7E+LK6bd+F9F8O+KvB1v4T+LNqLvTdMXxh4Tg0LS/&#10;Fvgb67+GHjnwfoOrfs2f2J4xsm8J+CPidffsweCvFmuTDRk8XfBv4x/sz+Hf2g/hZoV5pusm0ubP&#10;xtDe6P8ABLwLp13ctLr3ii/8P6jdCw0/UPHs+habL8QYvhtp/wCwRqHhn40z+Cbj4G/D/wCMui/C&#10;vxvJ8VBoB+H6fAL4S/to6b8M5bb4oTeKv+KavfC9p8J/CcVr4+1LxOF0bVNPt9Y1HXkS0urtF+Ry&#10;TOM04Z4myPOcnqvDZhg8xwUcG6eBhW9pSxeIxKqUqmW1qcMLjKdSrRWMoZdiKUqUHioYSpCVKlCE&#10;OicIVqVSnUV4ShJyvO1uVRfxq7i7S5XOLu7cybk5c0v7FP7QH7PPxO+Av7DPhvx94lLfHO18DaHY&#10;/CPS/wBpbxNB4x+NXj/4qfDX9nXSLH4v/EX4F/GDxl4P8B2f7YhsPhx8SfEdv4p/bF/Ze0fxB8H/&#10;AIueE/GPi/xP4T8WXHgzxVqdrX2tpXw08MfDrxRaa38J/hF8KNAn8ca5fwfF/wAU6Za6f4E8SyeG&#10;Zb/4w/FVNXtV8OeCNTk+JGu33x4+J3ibxDfeHfE2ueENPjv/AIyfGH4rDxPe+MrnUPDHxA+Kv+CS&#10;XjPVfHf7F3w/1m/+EvwM+B2kTG31DwV8Nv2Z/g/40+EvwBh8F+L/AAx4Y+IGi/En4Rnxjpnh4eM/&#10;A/7QbeL7r9ovRL/S/CXhHVfhjb/Fkfs4/F/Rp/2ivgf8Ztd1n6307w74isvFnjD4Y+DfAp+CXws0&#10;s/Dv4vaB8WPh3d/DOP8A4WR8S/Hvxr+KHxD/AGi/h1qHw31Twhrx0L+3f7C8P618UfiTeaeniD4j&#10;f8NI+LdS8C+JfCfxS8I3vjq0+RzyhHDZtm2DpqeHhhsXiaVWhVxMa1OKWLqxXs5U5L2vsfaQ5VRn&#10;jFPlqYiFetRbkb0nenB73jG1otfZW++7V9eW2kWk1Y9d8NW3ii002eLxfrOha7qza74ouLW+8O+H&#10;L/wtp8Phm78TavdeCtIuNM1LxR4vuLnXfD/g2bQdB8UeIotVs9P8X+JtN1fxZpPhbwNpet2XgrQN&#10;+k6jg9e+P6UtfPt3bk7Xbu7K33Jbei/yNP6/rf8AP7wooopAFFFFABRRRQB8Af8ABNP/AJN1+I3/&#10;AGf/AP8ABWL/ANem/tkV9/18Af8ABNP/AJN1+I3/AGf/AP8ABWL/ANem/tkV9/0AFFFFAHwB/wAF&#10;LP8Ak3X4c/8AZ/8A/wAEnf8A16b+xvX3/XwB/wAFLP8Ak3X4c/8AZ/8A/wAEnf8A16b+xvX3/QAV&#10;5h8afH2sfCv4TfEP4k6F4Pl8fap4F8J6x4qg8Hwa5YeGpdch0S1e/vbddd1OKey00Q2ENzdyTSW1&#10;1IyQGK2tbm5eG3n9Przn4ufDw/Fr4Y+OfhkfGXiz4fQ+PPDepeFr3xf4Fi8HzeLdG03WIDZ6m+iL&#10;4+8JeO/CIu7vT5brT2k1jwprMcMF3NNaxQX6Wt7bgHwZ8Y/+Cklh8Lfh18KviLpPwX1nxzYeJP2T&#10;fEX7cfxj06y8baNot58Gf2bPA2mfDnUvGuvW4vdKuG+IHjiCH4hSzeEPBVrD4atPF1l4G8cyv4n0&#10;O/0/R9L1yHT/ANgnxnpH/BQnw3+27oP7QnifxL4a13TPiyvxE8F+LdO+G91cRaV4l8K/Dfwz8Kvh&#10;38Oda0r4VxeJIPhN4TTw14h8Tto1949tZtO8W6pfeJdMOp6p8RfiTea1s+Nv+CZfw58ffC/4QfCr&#10;Xvjl8f5NK+GXwL8Y/steKtfgl+B9r4k+O/7Mvj+58DyeLPgl8XvsvwQg8NHw7qemfDrwt4bj8SfD&#10;Xw38OPiHp+gJr0Wm+MLTVfFfiPV9Q/SUAKAAAAAAABgADgADoAOw7dqAPzg/be/bZ/aF/ZX8VeB9&#10;A+DH/BOz9o/9tXS/FXh/UdY1rxR8Eda8EaXpXgm/stRFlBoGuR+K7y2uJdQ1C3J1G3ktFaEWykMQ&#10;4w3kH/BJP4weO/j3qn/BSj4s/Ez4C/ED9mPxv4r/AG//AA//AG38Dvild6PfeO/BH9hf8E4/+Cen&#10;hrTf7dutAln0iX/hJdI0aw8X6YbSVtmj6/p8c4S5SVF/U/4hx6VN4A8cw67e+D9N0SXwf4mj1nUP&#10;iHpttrXgCw0qTRb5dQvfHOj3mraBaat4PtbQzT+JtNutd0S2v9FS+tZ9W06KV72D8cf+CIWm/CzS&#10;PDH/AAUM0/4KeMv2QPiD8Mrf9v8Asv8AhGfF37BXw08OfB/9k7V/N/4J9/sCT6z/AMKp+HXhP4sf&#10;HHw/4d+w+IJdV0zx1/Z/xT8Uf2t8SbLxhrt1/Yl7qdz4e0oA/b6iiigAooooATHOenr7/wCGPbrX&#10;wD/wUs/5N1+HP/Z//wDwSd/9em/sb19waPc+KJ9R8Vxa9o+g6ZpNnr1tb+CL7SPEeoa5qHiHww/h&#10;jw7d3eseKdLvPCvh628Ha9B4zuvF2gW/hzSdX8dafdeGNE8OeLpPFVnqvirU/BPg74f/AOCln/Ju&#10;vw5/7P8A/wDgk9/69N/Y34/HpRbXpd27ddd9V1+WqdrNAff5+mfaisC28N6da+KNZ8XxT682ra7o&#10;Phvw5fWtx4q8T3nhiHT/AArqHirU9LuNI8E3esTeDPD2vXNx4x1aLxH4p0DQtM8T+MdPs/C2k+Lt&#10;Y1vSvA3gmy8PJbeJdOuvE+s+D4oNd/tfQtB8N+I766uPC3iez8Mzaf4q1DxVpmmW+keNrvR4PBfi&#10;DXrW48H6tL4j8LaBr+p+J/B2n3fhbVvF2kaJpfjrwTea+7X2u0km3bbZedld2T66bXsH9f18joKK&#10;KKQBRRRQB+AP/BQ//lOv/wAG6v8A3ly/9Y88E1+/1fgD/wAFD/8AlOv/AMG6v/eXL/1jzwTX7/UA&#10;FFFFABXwB/wTT/5N1+I3/Z//APwVi/8AXpv7ZFff9fAH/BNP/k3X4jf9n/8A/BWL/wBem/tkUAff&#10;9FFFABRRRQAV+AP/AAX0/wCcK/8A2n+/4Jyf+9kr9/q/AH/gvp/zhX/7T/f8E5P/AHslAH7/AFFF&#10;FABRRRQAUUUUAFfAH7G//JxX/BWL/s//AOHP/rrL/gmpX3/XwB+xv/ycV/wVi/7P/wDhz/66y/4J&#10;qUAff9FFFABRRRQAUUUUAFFFFABRRRQAUUUUAFFFFABRRRQAV+fX/BRPx18fvAnw3+F138F9W+L/&#10;AIM8Iax8XrfSP2ivin+zx8FtO/aI+Pfwr+C8fw4+I2sr4n+F3we1PwZ8S4fE+q6n8TtJ+HHgzWb+&#10;1+F3xR1Pwv4b8Uav4gsvAOp/YptW0P8AQWvz6/b5/Zr+I/7T15+xv4U8F+K/ih4G8HeC/wBrKb4i&#10;/Gvxf8Hvi1qnwe8eeG/h5pv7K37UfhnwxrWk67o2raZf6+dM+O/iz4M3j+D3tfEmja08MUvivwrr&#10;nhCx1+2oA+N/+Cfvhj9th9X+Hnh/9rLxX8aP2nfgL8YY/wBob4qeH7b9rz4CfDDwn8TfgNrP7OH7&#10;TXw01D9jrxR4nk8H+BPA1t4b8ZfFLwNqOnfFnT/h98QvDt/8R/AvxD+HVp4x8Kan4MutA8Q+EfDv&#10;7m18R/s7eH/29fh78RtV+Hv7Qnjj4GftA/AOx8IXlz4C/aE0fTNc+Fn7SV34ntdW0eLTvDHxk+Ee&#10;k6Pqfwb8QS3mhXus3V18UPhj4h+HWnXWpaFbwf8ACl9Dj1kS2H25QAV+c3/BVr4o2/wZ/Yl+J/xH&#10;HxuvPgLrnhq+8KXfhPxbYePdL+HlxrHiM6/ZpB4RGr6lLbtqMOr6cdTurnQdPuIL/UrfTZSXaxt7&#10;2N/0ZooA/CX9pn9pTxTD+2p4NtPA/wC0DqGnapqeo/8ABNS6/ZI+DfhD4kaZ/wAK/wD2nvhN8fv2&#10;kfGvhr9sf4gxeFrNriy+Mdt4Y+ANrqPiXUNYs08SxfBXw14D8H/E/QptDPje5m1/9X/AP7NPwn+H&#10;HxQ8ZfGfQ7XxvrHxM8cafd6HqXin4g/Fn4rfFK50bwvfeJLvxhdeDfAln8SfGnirTPhz4Ll8S3j6&#10;o3hPwHY+HdC/0XRbD7F/Zfhvw5Y6V7u0UTSJM0cbSxLIsUrKpkjWXZ5ipIQWRZPLTzApUPsTdnat&#10;SUAfjh+35+w3+138XfGXi745/Ab/AIKHftwfCLTNP8H6JZ6P+yz+zFp/7Pq/8JDq+jIba8ufC+rf&#10;HbxP8PfCFv4g8QGf7ZeN4u+IHhjRE+ykLqETtHFL2H/BE/SPF/h//gnx4V0D4g6j8QNX8eaJ+0//&#10;AMFF9I8b6t8WJPBMvxU1Txfpv/BRr9q6y8S6j8S5fhp4j8YfDmT4gXuswXlz4yk+H/izxT4JfxHL&#10;qTeFfEet6EbDUrr7/wDj94U8S+Ofg18QvCXg/Rv+Eg8T694fmsdG0X/hffxY/Ze/tG8ee3dbf/ho&#10;H4FaF4n+Lvwqykbt/wAJT4C0HVNdg2/ZorYwXU7r8Qf8Ee9C1jwv+xFF4Z8Raf8A2R4g8Pftf/8A&#10;BTDQtd0r/haXjv44/wBmaxpH/BSv9rfT9T0//hdfxR0zRfib8YPsV7bz23/C0viLo2k+O/iB5X/C&#10;WeLtMsPEGrahaxAH6f0UUUAFFFFABRRRQAUUUUAFFFFABRRRQAUUUUAFFFFABRRRQAUUUUAFFFFA&#10;BRRRQAUUUUAFFFFABRRRQAV8Af8ABNP/AJN1+I3/AGf/AP8ABWL/ANem/tkV9/18Af8ABNP/AJN1&#10;+I3/AGf/AP8ABWL/ANem/tkUAff9FFFABXjXxy/Z++EP7SXg218CfGXwiPFegaZ4h0zxfoE9nrvi&#10;Xwj4o8I+MNGhvbbSfF/gbx14I1rw3448C+LdNtNS1OysvE/g/wARaJrtvYapqdhFqAs9RvbeX2Wv&#10;g79v3xn8evBfw++GN18GL74veGfC2sfF2w0b9oL4j/s8fCHRfj38ffhn8HH8CePdRXxR8K/hHr/h&#10;D4j2finVbz4mad8OvCmu3Fp8LPizrXh/wn4j1zW9J+HWrzWb6toIB8+6V+yH+zL/AMEsfA/h74p/&#10;s4fDnxNrfjLXPi9+yT+y5Y638aPjZ8bPjZqvg34TftJ/tjfAv4M+KfC/w+1D4qePvF0ngDw7pcHj&#10;7/hMovDXgxNC0fxF4o8MeGrrxZba0NNtmi/XOvxW/Y78R+Ovir8bNO8E6f8AED9sL9rr9jiD4fap&#10;4/8AE/jX/gob+yDpnwM1PwH+0R8OPiz8KPFXwG/4VBqfiz9mP9ljxh8Q7y11LT/G/jS7uNR+GHjO&#10;0+HHiv4e+CfEHhz4n+FNas9M8Oar+1NABRRXxd/wUF+I3xS+D37KHxM+K3wf8Y2ngrxl8P18P+IE&#10;v7zwvpHiuHVNL/4SHTNM1LQTZa3vsbL+0otRUNqptry4tIoJEtYY550u7cA+0a+L/gl+1yPi1+0x&#10;+0P+zXP4V8Gx6r8A7Dw/rGp+Kvht8WbD4q6Xp1t4r8R+LNG8PeDvivZW3hTwtL8JfjHf6N4Yh8cP&#10;8MXufGEtj4P13S9SvfEEMlzb29x8u/tJftSfHzwH+1VrWjeDfFdjovw4+Dvi3/gm94O1P4O3Xg7w&#10;/qupfHW3/bv/AGn/ABb8AvG/i8eKL1j4k0Ky+GGg2Frr3w/Hhi60S0bxR4A+JK+PhrvhmfT/AOwf&#10;tD4f/svad4P/AGgfGv7SviX4q/Ev4qfEXxP4KuPhf4fXxpZ/CvRtD+Hnwvn8cXvxAj8D+G7P4Y/D&#10;L4fXuuWlnrl1bW1lrnxF1Lxv4nttJ0mxt4dZS/1DxTqXiQA+oq+AP+Caf/JuvxG/7P8A/wDgrF/6&#10;9N/bIr5w/b80T/gqR4a8ZeLvjD+z/wDt8fsQfsnfsm+FfB+iXuuyftO/CU6n/wAIjf2aGDxL4k8U&#10;fEzU9f0Tw5pXh+9vZ7QWZ1C5tYbLcIZJi8qV1/8AwRP1vXfE3/BPjwr4j8U/Ej4f/GXxN4g/af8A&#10;+Ci+t+I/i98J2s3+FnxV13Vf+CjX7V1/q/xI+Gh0681HT3+H/jnULi48T+DWsdQvrM+HdU002t5d&#10;QFJ3APsf41/sjfBP9onxT4V8S/GKx8f+MbHwjceGb6z+G7/Gb4w6J8Etc1XwX4tt/HXhLWfHfwM8&#10;O+ONJ+EfxH1Tw/4ptLPV7G58eeDfEYkuNO0cXsd0mgaENLb46/ZJ+Enj26+I2o3mq/HDwnq/xX8Z&#10;+DvHvjfWvhb+05+0f8JNWvte8CeBbb4baDDpF38Nvir4Wbwn4bbwhaW9rrfg3wkuh+EfEuuRReNv&#10;EOian46ht/E0H01RQB8QeNv+CdH7Ivjj4cfB34WS/DnxB4K8L/ALS/EugfCS9+EPxa+MPwV8ceEf&#10;Dvjqwj0z4i+Ho/iX8KPH3g74i6vonxNtYo5fiVp+v+KNWh8d6xFa+J/E/wDaXimx0/W7X678G+D/&#10;AAx8PfCHhXwD4J0PT/DHgvwP4b0Pwf4R8NaRALXSvD3hjwzplrougaHplspK2+n6TpNlaWFlApxD&#10;bW8UYxtFdJRQAUUUUAfI3/BQDw7/AMJh+wd+2z4SEQuP+Ep/ZG/aS8OiAhmE/wDbfwb8Z6Z5JCK7&#10;sJPtOwhEdvmwqsSBXJfsMLpnxh/4Jrfsdf2xe68mk/FL9h39nn+09S8L+KfEngnxMmn+NfgL4Q+1&#10;33h3xt4G1rQvF/hHXlttTkn0nxT4P8Q6N4j0DUBb6voGtafqdrZ3sH1X8UfDf/CZfDP4i+EPJFx/&#10;wlXgTxd4b8gqzCf+3NA1HTPJKqkjMJPtWzaqOx3YCMSFr81v+COHi3xR4g/4I9/8E39Y8I6XoXiT&#10;Vrf9mP8AZu8J3Vp4j8SX3hjT4PDPhm28MeBvGupW+p6X4a8Z3FzrvhfwbpOvav4W8Ny6XZWPi3xN&#10;pOkeEdY8S+BNN1m98Y+Hqhzc0eV8suZcr5uWzvo76Wt3vp5WA9N+Ll9pv7RGofE1fh/4f/aR8feM&#10;PgRrlj4U0b4SeJ/hl4m/ZK8Bt468XeGP2gv2etd+Ifwq/a0+K/7P/hT4naToR8NfGDW/EfxM/aA/&#10;Yu+LvjX4i+Dvh18LPCV/8BtM8QXHxJ8QfDH9pf5Wb4qfD34H/sheIPip8fNQufi3/wAE9/D3inxz&#10;8UPhl8XtN+I9voniD4DfD34b/Gqw0f8AZ4tPBfjfxFY/s6+PPi/4K8VaPZ6R4n/Z+8bfC6Pxx458&#10;T6fqHhr4c/Dvx1+1v4d8X/D742/FD7mTxV4X8AQ+BfEPgqw/aQ8W+Nfj3rvxT/aOGgeFP2ZtP8Ie&#10;JvjrPY/CPUZPDHwg/aH8WeJvgj8NPAXwF1zwt4BuPhT8M/g7N+0t48/Zw+LeuX/wP+FXwy+IHxY8&#10;WXHh/wCKuk+JuC+J/wAHvDPwP+Fv7Pfw90H9nXQv2j/hr8Avix8KrT9lz9nnwx8B7H4ofETwF4Z+&#10;D3wEv/D3w7k8PfGH9oD49+H/AIY/C/4rfC/xP4f1v4g6T+1X8V/GfgbT5PAcVv8As6+H9D1/9oP4&#10;g+DPHfjP63LsdQwlTDUq1CvLDSxWEqql9YeEqVKOG9tDESoYvloxwWJp4mMngsyjRjGjGeKjjp4i&#10;EZ4eWEoNpyUlfla2uru1rwfNdNP3oXley5GnrLltI+O37MmseHPh+3w5/wCChfxD8Q+GPi8lk/wp&#10;+H/w+8SfDr40/EbxTpOreGb7xu2l+F7N/hF8Sv2l9e8vwXpmt+JdT1e+1nVvFvhnw7Y6rrd34g0a&#10;20db3T+A1X9o/wCC3wgvrvx/oP7Ov7SelXOk3dv4ctv2m/2svAH7TV98O/hx4V1TV/iN4c1rxjr3&#10;j/x9pHxS+Knwa+FGkn4S+MPE3xA8Q+LvDXwm+Feh+FE8C/EX4w+O/h18P/i/8IviF4x+4PhTovjz&#10;U/Hi/Gq88Ua34o8GfGL4T2Nu2g69bfET4O6f8NtP8MfETxx43+CUOifsw/EPw5q/iXw38V/F/wAM&#10;PjTqXg79qXx7408d+AvE194m+BHwms7X4GeGLfU9U8NfDL4s+El78T/2ev2b/FGsfDr9nH452mse&#10;Evjr+21ffDz4AeENc15/hn45svh18efHf7LP7Gn7O1rpfx11T4yePP2avgZ8afA1x8HPjB4G1z9n&#10;bwZ8OP2SvgfoPgLxD8W9b1P4L/s53l74H+It0sRgm6saWHxMlVrUMM8PWzKhQhiFiXiZTjiK1DC5&#10;bJTh7CnT9pi6FejKperWjShWhCI1K93JXacrqDduXl0Scp6Ntv3bNbJytznwRerc/CH/AILW/DnX&#10;f2zNf8Ev4Z/bL/Z/8afs0Rve6h4q+Hnwa8ZftOfs3/GHwr8Tf2btF0nwX468BfD7wf8AFM+KvgZ+&#10;0Poc/wAPI7rxv+0pq3h79oy9+JvwV8MeP9a8R/Aq01nUP0V+AnhPUYfin4o/aa8cfslfFfxX+1Ho&#10;vwo/aT8DeJfjj4C8MeGP2avhb8Zr/wADfHmL4Zp4G8CfsyfFT9t74g3Om/Ff44+Df2a/gR4g8B/t&#10;D/EW2Xwx8TvgL4O+B8niL9ofwJ4T07wz8IfA3y9/wVU+K8XgL4c/8E7v2nk1KH4t+LP2Sf26fhb4&#10;v+Nvxm+C3hGex+EXhHwDp3iq8/Yp/bUuNZu9S8a+MdK8BR2Ov/GrUPC1l8Err4meOvjDp/iXRNUg&#10;ktPE3hb4M/HHxz4J/R3QvF1h+1LYfDT9pz9lfWtDea00P9p34EWXij4z/CfxJ4Qvvhzft4kHhrxf&#10;qWt/Cvx38L/AX7R+ra54E/aO/Zx8HeBPGvwGX4t/sw+GfF/hmfxl4s8W6/4g8ZfDf4LLp/E8TjvY&#10;1qypTw+EqN4WtXpKrRwUHOniubBx9hGk8PHGKjVlLBNpYiNDmdKfsU40lDSN05LVJ2ct4++7uV3G&#10;/wAfvb20vaXyN8Yf2dvgbYfEvxJ4J/a5/Z30P9pHwB8Y9d8P2ngL4y+O9M8I+JfGFv4a1X9vv4H/&#10;ABe0v4D/AB9/aN+JXiH4R6NYfCm3/aS/aT8D6Z+yx+wPo9p49sPF3wN/ZN8Y2lrq3x78fePdI/Z4&#10;0D9MfHHhSHRNQ1D4w+DvDmuah4+0XQYpfEfh74caT8I7Tx5+0J4Z8B+GPik/gH4Ga74t+J9vpNvH&#10;oWleMfiZr3jL4fwSfEj4XWGg/EW7WbVvHuieAvE/xM0rxT4J45j8T+MvH2peAfDvgT4Uaf8AFDxh&#10;oaaZ+0rq/hb4p6hoHj21/ZCPxF+KXgH4J20Pxj8Aaj8Nv2lPhN8V/Eei+Mviv8dPgVfaF8L/ABx8&#10;MPD/AMRfhX+0n8C9F+MPw68TeKfDP7S8XQ/tOaNZfD74YeNvi94YnNp8R/D3jrw38S/Bvi3xd+z9&#10;+0D+3h/wrXxtqPh/QfgTqetfC79mz4Q+MNL+Kulf2r8KNU8S+EdQ074Daz4F0jQ/+E5+IvxQ8X2G&#10;pWfiT4tzeLOeeIxGJWCwdStVadWpy0HOtXw/tsV9VpVJrCUpTdN140KDqVMLSlUrwo4eUFKcYQhV&#10;lHndkkkknblfLFN7vs3JpSejbva5vav8K9O8F/B/wr8ONb+Ln7SWteCtO1258DX9/pGreJvFnxb8&#10;WeEPirceIvhb4O8D+KPip4D8J3vx40rQ/hjJ8SPCmp2/7RPh/wAXeE/jj4Vg+FPh34wfHT9ojWbb&#10;T/jR428Z4E3jXxx4evPFWlf8IsfhL48/aD+Ofj/4d/BDV/iV8UNI+LukR6t4L/Z916+8L/FTWfg7&#10;qXxj8Af2R4F8SD4D674m039mz9mLxzrPjbXPBN/YfG34jaX8IPHXjb9pi5+Cn01b6xqU/ijWdBl8&#10;Ka7aaTpmheHNXsfGtxc+GH8M+ItQ1u/8UWep+F9ItLXxFc+MYNd8H2/h/SdW8RXGveEtE8M3On+N&#10;/C8fhPxF4o1W18aab4PW58V+F7PxRo3gm78R6Fa+M/EOheI/FGgeErjVtPh8Ta34Z8IX/hbSfFvi&#10;LSNCkuF1XUdC8L6p448FaZ4i1eztZtP0TUPF/hez1O4trnxBpMd350a825KcPazkqlRtPRcyVXm5&#10;ILklaVpVPaOSahGDilFctW0STslZfLts39zXz0PI/wBny3/4QzwP4Z+EPi7x5/wlfxx8K+BfDHjz&#10;4x6ZrXxYPxa8bW2v/FTV/GF/qfiu+1u68KfDW7bwL4r+I3h74oaZ8NbjRvhB8HPhnbaT4P1HwZ8J&#10;/hP8L/BXgay+Gvg73yj8Of8APqR/P86Q85GM4xx0/WuerP2lSdS1nOTk10UnrK3Zc1+Va2WjbtzS&#10;aVkl20FooorMAooooAKKKKACiiigAooooAK+AP8Agmn/AMm6/Eb/ALP/AP8AgrF/69N/bIr7/r4A&#10;/wCCaf8Aybr8Rv8As/8A/wCCsX/r039sigD4i/bg+HPgb4gft96R4duvh7/wT1/bh+K2ufsx+Brj&#10;wN+w7+3N8VJfh94r+H+i6N8Rfi8uv/HH4AadqvwL/aT8I68vxKF23hz4iMPhjoni20tfg7pRPjq6&#10;0R4NBsPun9gL9l/xh+y74E+K2j+KNB+EHwz0/wCJfxgu/iV4P/Z6/Z4vvE2p/AX9njw7P4A8AeDZ&#10;fAHwx1DxX4c8EXVzp+ta94O1r4j69/Yfw5+GHhFfFHjbWBofw/0qY6lq+vfOH7WXwy/YIvvjp+1j&#10;8Wv2vfEem+MtJ0v9lr9hnwp42+Gcvw68f6v4l+Frad+0D+2LF+z38SfhT40+HNpe+P3+NfxR+JPx&#10;W8W+Bvh5oHwbW2+MHh3XvB2hXmiTG48e+H0f3/8A4Jy6v8Pr/wCD3jbTfhz+0l+1D+0PpPhz4q6p&#10;pN7p37ZWjeI/D/7RPwE1G48HeCdcX4HeOtN+Ifwy+F3xgKaNpmr6d400G/8AjFpHiDxzq2h+OLHU&#10;m8a+KvD1zoOoMAfoHRRRQAUUV+HX7Cfx3+Ivjz9sTWfCuqfGjxL8Q/EmqeGf28tT/a3+DWreN7fx&#10;Jon7MPj34U/tneCvhx+yL4X0PwekXmfCmz8W/BTU/ilZeHIIrPQofjh4S8B2Hxevv7b1ON9c1kA/&#10;cWv4rv8Ag7q+PvwF1D4P+BfgD408HfDTUviP4Qj8feLfDWv/ALQ3w9/bs0fw5aat4r+Gd/a+Hpv2&#10;afif+zomifBPxZ8c7G8jglh8MfHjV/EXwt0a6XS5fHWiRaRLqm/+1Gv8o3/grD/wcfftf/tzeFfE&#10;v7NXjD4deIv2SNM8Nal8SvCPjHw5+zl+0r4y0Z/Gttr+j6n4E8RfDP4+NptnfeGvi54CtoXu7LXf&#10;BhsdB0/WGfU7ea4tra/8uIA/1cqKKKACiiigAJxzXP8Aivwp4X8d+F/Engnxt4b0Hxj4M8Y6Dq/h&#10;bxd4R8U6Rp/iDwz4q8M+INPuNI17w54j0HV7a80rW9B1vSru70zWNH1K1udP1PT7m4sr23mtp5Yn&#10;6CgDHFCbVpJtNO6aeqe6s1bVdHfpu9wP5lPD2g698D9I/wCCo/xc/ax/ab8E+Nvij8HP2/fGvj/x&#10;L4s0rwLefAy1+Kvw98Pf8E0P+Ce37YepfCf4G/Dvw98UPEfifQfiF8F/hl8APDGrfDLVm8XfFvxJ&#10;qejfALWfEnxR0rxzpXiT4iXCfk1+1H+yj468XX2veD/DU+l+MG0ZNE1qGGLxH4g0z4gwaR8HLD9m&#10;Lwt8XvDXxF8K+EPivb+E/h74wsm0nxVL44tfFl/fa34GPwqtdV0T4o3nw58ZeHvHXgf+nT4MfAz4&#10;a/Hn48/8FKNI+J+l69rel/Dn/gqx+zf8b/DOmaR488feCdPk+I3wg/4Js/8ABMfxr8OdS8U2ngbx&#10;P4btvH2g+GPGWm6P4tt/AnjyLxL4CvvE+g+HNe1Xwxfar4d0O70/1T9pj9jix+Kfxf0f9oW3uvFt&#10;z438M+Hfhj8MfBWn+A0spdU0zR9R8d+NB491HxpD8Tvirpnw/T4Z6VfeNfhv8Z/EF98BdE+BX7We&#10;n3P7O9pL4K+OPxG1p/hh8L/DP614f+JFXhHFuu1aVaWJqVOShQp4WFW8amEUKGGjh3Tp+2c1WdNw&#10;VOhJ04UqqVCFLixWEWIiovVK3VtpWs229ZO1rbNy1dtZH8D/AMLdL/a4/ZH8VS3PwA8fWHjD4cjU&#10;dNvNQ8C698X9O8FaXdaZpHhb4OeHb6K7dP2srS/s9B1DwNafEX4a+IIb7V7O7svBGlarK3/CPanp&#10;Wh6l8Cvsn4V/8FdtZ+Gdwb7Qvgr8XfAGkpb3ml+LfhH8Otf1Twv8C9O8U6lpPgS80DWbX4j/AAr/&#10;AGgPAHjT4qeNNO0fRdb0bSvHfj7x5rWqeJvANzpFje2eqQ+D9Aj8Hft1dfsJ/ta/HLwl8L/iN8Xf&#10;gR45+Evj/wAQeDPEtz8TfhloPxj+EfxU1Xw349sPE3g65tNG1y/vPiX4R0zXNM8TjTvE1xonxV8X&#10;/G79qzxzfeG4PBWq+MPDngjxVoWj+C/Cnxz4k/YPvvFuu+MJNS8CzeKte+GvjbQvAnj/AOFmlfDr&#10;4q/tF/F74VPqGm+CPEL+E9S8bR/C6z+EfiLxbo/wt8Y+E/iRBpkfxY8LaBr/AIZ1fQJvDA8P6LrP&#10;hjSLX+jK/iFwFxVGf+tWBy3F4yMZYXG1svxbrzXsa86FKrWrYGrLD16dRtyw+Y0KcY041VH6zH6x&#10;CFXyVhMVR/3eU4RupRjOKSadm1FSSlG3WD1fVO1zwKy/4LX+K52vvEPwk+APx18P/EK+tpLP4g/E&#10;vRtM+GPjxz4YRrJ28PS+LvFnh34gfG949R0vS7VLm+8b/tcJqXhoWFlc+B7GLSLLQtE8J8Vo3/BT&#10;X9sP4ot4b1zwP8OND8E+EvAnhi88H/D2KPxh8UdG8F+E9N1u38NxX91omreHfin4c+JfjLx5f6ho&#10;17PqPj/WvF2ua3qXiXWNa0z4g6jL4X8S654V8PeyRfstfswa5eXumeCpL+y1zw/4l8M+Htev/iZ+&#10;yxp3hnwt4W8ReJvjB4m+AnhTw/rupfCvxd8cvGul+MvFfx78DeM/gn4H0H/hXzP4h+MngzxV8No7&#10;/T/GHhzUtNg+jdR/Y38YfDtdN8TeMPEnw3s9J/4SLwp4csh8WP2aP2nfEfgrUPFnjbxNpPgvwHoF&#10;xoHxL/ZE1bwdrXiDxL448QeHfD3gfSr7TL7UNQ8b6p4dtPDdtL4lm0ha8yrmPhPl0XDLuHqSxlVV&#10;qVP+0KOczqSqVKapypSlKjVq+0lTqKnBum6lChXl7KnyV5Qq2oY+p/ErWinFtQ9klbo0rpaO3WN7&#10;K70R8JeCP2pf2jvAFrceIG8d/Hfwz4i8ba14cvvGXxBg+J/g7wXZ+IvE9/PpehaLr3imbWPjZqVt&#10;eOZ5dPt5P+Et1HXreYSS2l4Lmxneyf55/wCCZn7bn7a3wk0z9u6Pwf8AGfQbnS/Hf/BS79prx58X&#10;hq/hDwH4L1jxn4+8Xf8ACu7Xx346tvGN5bQab4COuRWVtMPDmlReFdN0iYSnRfE3hSUw31r+7Wo/&#10;D/4k6PewaRrf7R/7OXg6w1fR9es/EU/7Nlv+zT8HPinod9BLpVjL8Pvil4c8Zar+xp44sNJ1iC/1&#10;htc8I6prGsNpev8AhWGx8W+C7PVIdMurL8cv+CV/7Lvirx3c/wDBQq98GeE7Tx54J8H/APBTb9rb&#10;wHeeMJdW+IF3L4V1vR9T+EmrfDnxjovh39j3xx4t+LK6pK+nas0Ot6IPH3wVuLeeWzn17xJY21xf&#10;wfIY/iHhLMc0yzFZjlHDzhT+tVMVToUPrCrU1RVOhSf1/A5elUpeySoUKclUfuKmk1TUuiFGtClK&#10;MalXXlSblazvq/clKya+JuPdtuzjH9U/AX7dmsi5hsfGNnqeheHJ/iB4X+K19Ho+pfEf4nWOveOP&#10;BSeDpPCet+PNJ+Jfxisviz4wv9In8B+Ek0qytP2jPB3gDTLfQrVPEXwv8dTPIV+ldU/4KhWfxK8F&#10;aTpPxSh0b7dcWek6rqWj2P7Ml3q0fhPxdDaJKb3wd4zh/bh8Ma9aav4Z1OWc+GPHWjWXhXxJZz29&#10;trmlroeoiJLX4w1P9mGw+G1lZaj418E/tO65ptnqOjeGdXutV+EcP7OXwuXUdb1ew8MaZrMHx5+J&#10;lz4mtvD/AIXk1q/tF0678d/BzwYdRtb2zOup4ClW5gt4pNH8TfD/AMT6T4k8G+LPBH7OmiW1pqHh&#10;ifX/AIJftG6F8WPiz4ssNZ1DQpLTRtW0z4Z/FnXPEPirxfr0ugaLb2Vno2h/Cv4PS+KoxqGqw/Dy&#10;z1J7+15cXkvA+aVI1MshPnSaw1SOKo4dTxNBSc6dOjiaeKzWpXnD2N50MBiFNRoKk4vnZUKmIp/H&#10;1d37rk1F6ptxap23T5pRvq/I+ztc+N/7PFz8A/Ad9Npnwg8R/EDU/GfgNfG3x38VeEP2JPEPxA8W&#10;eA9Q+IOnaZq9pf2Xjb9pX4ra94U+J+mfD65g07XPiV8crbxfpy6l4V1y8+IEXhzWtei1Lw98e/ti&#10;aL/wT/8AiP8ADf4bWHhHxJ4N8E3PiL9pv/gnjJrPjjxL428Iw+O/GcHif9v39mfwt8W7fwrpHwq8&#10;fWP7O/wg1T4NaDea7H4p07UPhdqNlr8Ok+KfE/g/wna+CPDMfxO8SQ/ETQvH/wALb278QDVPizpP&#10;iDxtrmkReLfG/wASH8TfA39qjxPpPijWtE8Pa14UsfhhbftLeM5Piv4D8U2Mdzcw+KfFHw3GkQ6/&#10;oOoaU3ii61LT7C0svgf4t/Az4reJf2fLGPwP8KfD3jC58JeMP2ZfHGmeNLb9o7wzaarrngjwB8Qv&#10;gL8TNY+H1xr/AI7/AGsNO+F2oeOr/wAN/DrWNa0P4RfG7wx4U+LWlXvhW4HgWOXQAll4W5YcPZes&#10;mx+Y4PPcXhnWlipUKmDr0cLLFOpDmqYaeGnUoSnQo1PZ06eFVOLdOrVlTy6hN4fkftZ+0hCVJO0Y&#10;uXMm7dpXV7Sa+1fRpJyl73N+3nif9jj9m7SYNU0LwB+334C8TfCjU/EFnrs3wV8VftIeFfAtncal&#10;DpGjWEev33jDTB8SvA0ms6PqGm32oadLZfs96bquo2WqQaLqviZv7D0zU0+d/Ef7KXxqjg+G/wAJ&#10;/DGt/s5ftGP4r8HQeJPCvgD9mq8+F+k/FS98OabruheFbj46eJfj741+F9k8nwo8N65d3l94v0fW&#10;fHf9s/EW4fVfCfw3lvdW0i00Cy/PD4QftA/tS6L4R8Wt8HP2cP2vPA2nR61pXibxB47i/as+E3wk&#10;0Cy8STeAvDFnrXg6z8M6j/wUA8J/AXUdZ1seGtQ1DQNGb4f6n8X9Z0K1lvrS+nGlzrpfL2f7bn7W&#10;djOniLQ/gN+0RYeIbHWI/iBaeOn8f+DNM8X6j8Q28PfD7wT4kttUTTv+CkGk+E/Emm3+gyaMfHP9&#10;reC9e+IHjG3tbfVdR1jwnouqJH4H7MHhs/pYrEU1m0sxeErQUIZhk9SpWeI+r1I4XFYmGFw9GrhJ&#10;SdSKqYuliFmdSgn7z5KbipOk4R9xxUlZ8lTRK6uo8zd1ppFrkXdn6X/s9f8ABIrxp8ZdGfxN8WPF&#10;ukfHTw3pjxaPoOs+FvH+i/Cf4FeNLiw0zw9Z63rPgCx1jwF+1p4w+IvhTRPFWg6ppng7xX4m074B&#10;poun293oXg7wX438C3tl8RPFfxD+0V+zxqv7IvxbXwdKvjDwF8J9I8XH4d6RBrHiNvFukalrum3v&#10;7EXibQvDnhvU5vj1quqazqMVjqWia1pHi7Sfhl8C/FfiOO4WcaH8K49A8Q3Hh3zrwz/wUi/b70Lx&#10;X4m8Yav8Gvitda9411G91PxVo8fjj4XeAPC3jvxLJYeDdDtfiBY+BPgR+338AJdK8bw6N4cTTtes&#10;7PVPGlrqGk/aPEmtyS3NnLqGn83qP7SXx+/aN+KHh66+Lv7Mvx68aN4PbWtdtPBel/Eb9mjwfaah&#10;b6lr/wAIda8bRWPiz4k/tl+MPE+u+N9Q8GeALTwl4K1Hxt4p+LvxBjjXwv4d8IsqeHPD1l4e+lyf&#10;MuMMFn9fHZ9mLxeSvCSlicPh8Dj44eDVG1NYKnKnSwtKvSqxh7TETwmFpzhKpWahUfJHnnToSoxp&#10;04ONTm0blC71WkmryatfRSm1otU7n3j+y/puueOZdB0G51O08F65PrPgX4Lz+NFsPE+peHvGU3xT&#10;+HHwf/Zm8DaRq3h6z+Imk2198Z/Afh7w58cfjfoXxau4rfWPF1x4L0O+8Q2dnrWnwW+kfu9+yP8A&#10;Gvxt49+LfjDwnYa34B8AfDnW/wDhBfjr4S+GWvaNpPiPxr4j0z4m/BjR/it+0hovw+8XW3x00fxt&#10;cDwH8bv2hvgH4y8VeKfFH7Ox8E+C9H+IsPgbQvEPjG/+MehWX7Mf88v7N/xQ+NnhDxD8NfDNl+w/&#10;+1J401XxX+07+zL8WPB1r4d8VfsNJqPizwv8KdE8T+KPFCaRpsv7bl1G1yPC3xu+HXiuDUDqb+GL&#10;LwXr+neNfFPiLwx4c1bSL26+rf2fP22viDrPjTxj4b8C/wDBNr9si58WeDP2dP8Agi9pvjLxR8Jt&#10;V/ZU8ReO/EWiD4tfE3xR4PvPF1v8Pf2/fgxqr/DLx74e1DUNG0DxD/wsjx54J8C+ELzx54q/a8+F&#10;9j8CtG8WfD34hflHH1aGZYrNJYelUrYHCYLCywlSVGTWGw2Ix2CpTxFP20adSnSWNqzwdJtVfZcz&#10;wdBUaUlGl3YaLpxp8zjGcpSUrOzlKMHJRfvWb5U5vb+Zu93L6r/4J4f8p1/+Dir/ALxG/wDrHnja&#10;v3+r8If+CXv7Ov7VPgz/AIKK/wDBYr9rf4/fBf4u/CD4d/tna9+xNq/wLh+Oni/9lTxD8S7zT/g1&#10;8Lfij4M8aeFtU0f9k34kfEjwV4f0H4bXWseHPCvgO41rVbnxP4i8AReF9T8WeI/GPxAHjnXJf3eH&#10;0x7V+KtW2afmrpetnr+b++8fQCiiigAooooAK+AP+CsX/KLL/gpZ/wBmAftkf+s6/Eevv+vgD/gr&#10;F/yiy/4KWf8AZgH7ZH/rOvxHoA+/6KKKACiiigD/0/7+KKKKACiiigAr8mP+C3nxyvP2b/8AgnP8&#10;UvjDF8Wvij8DNH8L/FP9lW28c/FL4KeSfiv4W+GHiT9qn4NeGPinL4DS5lgtpfEeo/DvWPEukafB&#10;czR2801+I52ETPX6z1+Tn/BbO2muf+CfPjU2muL4c1Oy+O/7GeraJq0/wi8R/HnTIte0X9sP4F6v&#10;olv4g+D/AIOf/hLPH/hbUNTsrXT/ABT4e8N22pa3d+H7nUv7N0jVblUsbgA/JHwH/wAHcP8AwR68&#10;AeDvDngy1139tPxRB4c0yDTE8RePPhynjDxjrRhBMmpeI/E2sfEifUNX1O6kZ5Z7qZlQFhDbQ29r&#10;FBbp+8v/AATj/bn8Gf8ABRv9l/Rf2r/hvoWr+H/h342+IHxa8P8AgS08QWqWHiG88KfD74j+I/A2&#10;j6zrunRX2pQabq2tW2grqd5p1vf3UNm9z5KStjYvCfsm6F+wt+0j8MdF1nQPBP7CHxU8e6Vp8Nt8&#10;Tbf4L/DDwSNM8OeJkmlgu7K+8EeK9Ff4jeApN8Yx4e8fWVlr9k7NDcrKFjnl+1fhB8Fvhj8BfCt9&#10;4H+EfhDSfAvhC+8X+M/HJ8NaDbR2GiWXiDx94j1DxZ4nl0rTLdYrLSbK913VL69i0zT4Lews/PaK&#10;1t4owFoA9SooooAK+APiN/ylN/Y3/wCzAP8AgpZ/60V/wSdr7/r4A+I3/KU39jf/ALMA/wCCln/r&#10;RX/BJ2gD7/ooooAKKKKACv52f+C+H7O/7FsH7KH7Xn7QPx8/aM8f/CD4v+Jv2SPj54Y+CfgnUf24&#10;Pif8E/hx8WPiV4S+CXjO78GeAvDnwHh+Kfhf4efFbxB4g1V9NsNX8D2vhLX7zx1Fex6TrOl6rBf/&#10;AGeX+iavyw/4LS/G/wCC/wAIv+CY/wC3VoXxY+L3wv8Ahhrfxb/Yw/a4+Hvwp0b4h+P/AAp4L1X4&#10;m+PtX/Z+8e2ek+B/h9p/iTVtMu/GnjDVLu+srXTvDPhuLUtavLm8tYLaxlluIUYA/U+iiigAx0Pp&#10;XAf8I8NO+Jw8U6R4G8Dr/wAJT4H/ALA8e/En7Z9g+JM//CD69/aHwo8E/YLfwjcf8JZ4Hs/+FgfG&#10;TXfterePNH/4V/r1/wCV4d8I+JP+FmeKdZ8KdD4k8Sad4U06DVNUg1y4tbjXPDHh5E8PeGPEni2/&#10;S/8AF3iTSfCmlXFxpXhTSda1S10O11TWbO58TeJrq0g8N+CvDcOreM/GWraD4Q0DXNc081bw7p+t&#10;6h4Y1S8n1uG58Ja1P4g0mPS/EviPQrC6v7rw54g8LyQeJdL0TVNO0zxnoq6Z4l1G6g8N+MLPXfDl&#10;r4jttA8YWulQ+LfCnhfW9F1ptxUm+ZU6kZwuublm0uZR0lG/LLklv7vuu0rcon5d09/+A+l7d9rq&#10;94/yl/8ABbzxrffD/wDYf+PP7Pfx1+Jnhb9qvW7r49fDPQP2e/Gvxb8NyfE74twfEu++HvhLXvF3&#10;gG+uf2QP2bf2T/g7+xL8dPh14Q8faf8AGX4ET/Efx38Yde/aE+F2sfEDw74i8OX3w68Z3Xhjw9+Y&#10;37B1/wCHPiX4s+Lv7QcfhvXfFXjXxPc+GdVvfFni59SuvGena74pl1/TPiF4c/t3xT8Yfjn4uvPC&#10;nw+1XTNV0vwf4l8b/EDUPGXizwPa6dqOvWtz4jvT9t/fv/gof+zD4D+Mcnge7/aHPgvwbrfxK+Oe&#10;uaM/wi0nw3oX7OnjD9s/wPo3x98FRXf7Plx+0hf/ABl+J/wUuvjT+0J4M+AX/BP3xJ8BtB1rWPhN&#10;+0Z8XNI/ZZ8XeANK8V/s0/D/AOJXxZ079j/8fv2q/wBnT9p79niz+B3i74bf8E7Pi78C/in/AMKS&#10;/Yt/Zj1d/wBlLwfeftb/AA3f4d2ngWX4tftcfE3R/hH8OGuta8K/Gb4K/GoeCP2f9K1r9pT9qfxb&#10;/wANI/DW91jXPBmq3+u+E734v+Dv9H/Bfjng/MPAfM/BnDZjmXDXF/G+bZ7Ux/ElXNckwHCOX5Zm&#10;tXhDK8T/AGfw/isVl2cZth8TXyChiOIMLw5l+YVaWAjmONjWngsDLBcO/wARfTL8CeMvHDw/z7h/&#10;hTN8vy7F1cDgqeGWMjmvNi44XE1MdicsxmJy+ovY4XMaahhalSu5fu3yrDutOnUq8r8ZYxN+1j+x&#10;o8ttFqV9bfDf9tnWvD9tJqGmQwf8Jba6V+z5aeDFaSbTpXgu7/xLqcEFrZ2Fvq/iEalcaW2gaZ/a&#10;i2NtP9Df8EyNC1Pwr458beMbXw/GdB8UWl2nhPxMsekSeHdRjhTVLq28I2tx4H0XS/Amq3en2Fu2&#10;iRX1vrGki2v4/GEa6eBofizw94H/AJ6tT/4KI/tAeHv2nfhP8XPiB4Wsta1P4a/Bbx38TLa88FeF&#10;viR8OodA8L/tN+B/gdrvge21P+09A8I+ItP0Lw14g8TeB9Bg8VyReJdO8e2+twXPgvxp418M+M/h&#10;98R9U/RT4o/8FHv2xdSvNV8D337Fv7Rnh3x9L4jHhywh+Ivhj4yape6Pe3ur/CfRNL8Nj4UR6Laa&#10;pa+Jb/VPjx8FNC0db7WGtdV1v4sfC7UpPDsEHxH8F+HtQ/xU8Tv2Ev0veLKOP8NuGuK/BrMMlxdH&#10;+wcfxpxPxzW4fxmM+t5tmXiHPMcPkONwVTGYylgsv4+4cp5moYxVo18QqdWhiVVw9el+y/Rf+l/4&#10;t/RA+hk/oqYD6OGJ49z7ijKsXSzbjLJePMvyzJckq187zPCwjJYzL/reN+rYfL8JmEsPh8rxNWrS&#10;rywlLCueGrTl9F/8FArq8UfC3xjqHkPb+Cf2s/2c/Eut3D/ZruKKz1X4h6N4TvPtkkMlwrS28esj&#10;TZ4g/wBgaVJ2tIIUnZJ/O/gz4mtvh5rn7dehf25q/ht/CX7Tmu+KL+TSL3Qbe3i0T4zfCz4daxod&#10;1qE+qaBrd3p0Nr4mvzPa3Ph2G0vY9d1HR28TSx+HLXWtU038+v2jviF+2V+1d+zP+0H42+HEl54K&#10;8F/sz+LIL39t/wAAeNPBvhbwB8RP2XP+EP8Ai5qXib4PRjRtWWx8Ua7b6tq/hrVNJF94XvLL4i6V&#10;4w8F6v4I+LPg/wAJ+D/DNh8Z/jD5X8Xfgv4+/Zm/af8AiH8G/wBpz9qLxRaaN8Vh+y78S/2g/jt8&#10;IfhR+1R8VfE/wQ0T4j+EfjANCPxW+CWrS/C5tLtZvC1n8LfHXxc8JfGrRvA37SnwzutS8FP8BPCX&#10;jK28H+MbHxn/AH59E36A/B30OMfwtwH4p+MPCWZZnw3icJmvGFPKcozLMJZdk2Mp55PGrE4StgsT&#10;PC0ksJkGNybD4elXxHEGE4iyTMeH45hRzPALEf5xcP8A0P8AxX498Ps7y7jetk+AxPEGb8R4uhgZ&#10;VZ526NHF8TcC5xgKVfGV8LgsPVx2Ep4Hi7DLEQpVKeGqYqliJyVSliKEf3L+Nnxq03w5oWm6xeeD&#10;PEt34IaLU734hWHiLwHaadM2raH/AMIfpehap431CTV/D+h2ngeax161l1jxfa6V4p8L6ba6DHFq&#10;c6WGlS+HNc/OjWf2oNET4hfEfwvL45vtf8Zvc3c3wqTWfBHhi3vfDt7qPgb4kalqHgfQrzV7e+vN&#10;a8NeP4tV8N2fhPwzB4O8LX3jnTvGGotrus/BfUPD3hLwt448n+DWnfs+ftE+J/gD4X179sT9nTwH&#10;o3ib9l/4E/s/fC34Y69rt98ZNV0xvGmh+KfG/wAc9M0/4g+C9F+L1z8BPHzfGbxdYW2qfFX9tb9m&#10;3S/Bn7M2rftVfH3xN+zho/xQ0D9g34FeNPFP67eGf+COesy/tJXvxc/Y7sfHXxZ/ZQ0rR/23fjr8&#10;NvhNF8evBNx8OdW8MfFf9njwv8Jv2aPC3wa+JMvhj4g/s6eL/Fv7T3xe8MfEnWvE1p8RtZ+PPgm5&#10;/Ye8O/s/6L+3j4STU/iNqXwj+Kv+oOR+JP0e/DnLcdkGOzmvjMRU4U4jzfLK2GwmGy/hzGY/K6NX&#10;Ocp4frZ/jcLj8qlm2aYnD4LhjFvKMXislhmtXOcprZ5iaWXZZiM8+r8NP2deV8IYGeGxuY4bOeeF&#10;bBQqV8uUK1P67Ww86eJqYN4utJQwC+s4efJUo1cwyWll+DxcJ4aGIw9X8aj+0hN8U/GFjouoPpek&#10;694n1WDQorzT9Q1ODXH1rwvZ/CvX/GHi0XNjceIfDHg+21fWfD/iLWoviNDpfiK58NS614i8X32v&#10;w61o+kalPS8GftEabpHw2+J2u6FplvcWK6p4T8GeLH03wf4mX4bm9+JPhD4waQPAt7qdwLS88Oya&#10;T4Z8E39/8PdM1IeJrXVvF2ieOvF3j2LWG0jw3dfD/wDqb1//AIJ8fsK+GvhjffszfD74M/tVfDz9&#10;oP8AaA8J+KdV8A/sb6l+0lo/xc+Iv7NPwk8C+H/i14nD6j8P9B/bJPgPwH+zP+0V4v8ACXxd+Cfi&#10;b4saZ8evD3izxDq37e3xM/Zp/wCGlvgVoHx117TPh18/+Fv+CBPgD9lb9nDwh8bfHvh74W/HLxB8&#10;Df2df2gPHXijw98a/CvwV+BPjbRPF+tfCn44eJ/Dlj408ReMPFf7Uf7CPiKx+HGt+JvBfh+51P46&#10;fDz4kDwT418PRfF//hrfxD+zh8JvA37J2pepS+mx9HXFZFnGEqcL8XZLUhmWTYPhDhvG1sNKpxPl&#10;OGWZ4qePxmPo4vEZHlmBqYzLsBw441M5x1PAVsYs/wAuq53HBzoH7jT+hllNHDUstjjaf9mOOHlV&#10;oYPD0fq2BrUMTSdSdP6xF4uSxOGp0JSoU1GVCdKrKlVoznTcP5wLL4p3XwxuvhdHonji1h8Z6Z4E&#10;8N+JF8WWvj3wt8SPhvYa/qeheDrXRr+HT7PXbfw14S1C7+HXjDw94C8ZzXt1qX/COfETSfFdprni&#10;DR9G8T3Xwy+Eub/wtq18Z6L8cNW1HU9fli+y6N8StX8MW+leI73QFTxL4u8OW6fGPxF/wjt1ceCf&#10;hrCdU8bReBtJjPijRtQ8L/EDx1oPgxZH1G6tpfDv9ZXhX/gmr4t/Zk+O0vw18JfCjwh8X/2f/B/7&#10;Ufgn43fs1fBnw7pnxjs3tZLzw9rXjf8AZtX4lftO/Gf4T/HbU/gn4J/Yx+Pvwt/aH+LnxC0v4Uft&#10;PbPiY/7YHxR8UXPww0DV/i38K/2Dv2yvVf22/wDgn5+z3J4c0T4aftHfELWfhT+zhrWseL9c+I/x&#10;r8UeO9b+KWpfEXxz4m/4XDoXwlPhLw1+0d4u/am8W3Hx+/Zw/ZnvPHE37Q37Z3xZI8B/DX9mnwrY&#10;eO9F8C2Oh/BL4QfFD/glr5H/ABP54cU89yrCUPD3GYuhmdbBY2lxFhs1w889WXLN6WcVcPjcjjlO&#10;PxeDxuJw9OUaGR5fm2d4DLa2No4fCZtip4PH0MJ79T6JGWYmvXzGvnDp5lF0IPEYfAYfCyX1bGPG&#10;4alCu1OlUwlCrNx5Vh8PySjXxOGpYTE4qeIq/wAgtn4V8VeF7sjxBcPrfw08ExeB/Dvxa+N/hLxb&#10;8J/F3wt0m28U6l4d8e2cMXjf4eeLfjL8Pfije67F4c8Y6dF4f8LeM31/xB/Yl94Hj8O3OrW8fgmy&#10;dpnjz4xwa38FfidpX7OPxY+I9t43sNf0nTtZ8O/D/wAfRfDrX4rD40638KNWsPhTqnhPwZPrfiHx&#10;XD8Tvij8N/h/onxHi1fWfH/h/wCKPi/wx4J8QXuteLvFslp4x/sc8Jf8EeP2VNE8fRfE6HwP4QT/&#10;AIKba54L8FeMvFXxh8HeKZviz4C/ZE+M+v8A7PWv+DPDH7UMfwF+NvxN0rUvi94I1b9ob4KeMPiH&#10;4H8dfHHw/wDG74/fEr9pDW9Y+IPi/wAYzyeHPFPjT4W7f7Qn/BIn/gn/APG7wTrXxdm+Fnw4/Zs+&#10;HyfDLwf43v8A4+eMtL13RvHGj/C+TwJ+0J4Y+IHg/wAdfDL48+F/DLfs36J8CPgn8YrTWvgDrtz4&#10;k0q6+AnxC+HnwG0Xxj8H9L+Dn7D3wv8Agt4m8iv+0O8OsfjMso5lwdm2Njissy+PEOYTyyGFgs3x&#10;OV4jDZ5hcDluV8TRxMsDi8wxOHxOV53QzWOMng8ueCq8K0lOWd430Y/RNyau8fLMsbTxmFxLxcaO&#10;EpKpgK0sPi414ydbF0rOnWlTrOOIp4ajhcM3Qwnuv2c6R/GzoHwH+L994u8CweD/AIdfHfV7r45+&#10;BvCfj7Q/Ddj8M/HmrW/jTSfHHwX8f+OfD3i34e202pSa1aa/Cf2f/ixqXgCyg1zT9P8Ai14e+Hes&#10;SeA7K6+HOj3lv4h4r47ajf8Agq+8K6Z4r+FXj7x5qHw2+C0HiK18Y+J9C+I2hfC27/Zn8U+NvEOg&#10;aF8VfgZc3Phvw/4m8PfAX4u6/wCM9BHhT4ha/P4e0S6+KvxB1/SLzw34QvfEup6Vb/6Ath+xX+xl&#10;8JP2Pfi3+xr4l+I+jab4W8Kfs9ftM2PxO+KPiO++BPgj4s/B74DftqeMPih46+LHi8XXhf4f+Cvh&#10;18G/hnr3iXw74uvfDiaf8OPC/wAIYE+CunWsnh/U7X4XTw2Xqdh+wB8Ibrwb8N/BXiHTfBei+F/A&#10;3gix8Ln4e/Az4P8Awv8AgZ8M9L1W/wBS1nx38Q9d+Dr6P4d8Q/Hj4ADx18cR8K/j9BJ8Nv2g7Lxl&#10;4K+LP7Nf7PnjPwr47sfEnhvx9rXxM+QX7Sh0c9wmMzLgOOcZPlOPr4PDUKGaY3I8bmeV04YrCwzx&#10;Y+lhKs6WbY3KcVTo0sBOjToYWVeq8TisThYYLB0PWwn0WsrjVpYjFcRZlKqsBTw85Uv9lrOcFKmq&#10;NfE4KtQxGIw8qEo0MQ6lWpVqfVqCpSpUo8kf8z34cx/E/wASeEvBvwk8BaF4rl1zV/Gnxd0bwJJZ&#10;3Piv4dadrvjnU/hZo3gP41/A/wCEN/pXjHR/A/i/x18Rfhv4s+H2ifFP4YzeHPFnxZ+J/wDY3wb+&#10;EujQaxq/j6f4ffFf6Xg8EWd14t+FHiP4K+HPjr8G/gLd/D7wXpnxC/aW/Z48U6V4o8R+CNJ+BHxE&#10;/ZR/aM8bfHX46/D39mnR7y3mt/2L/gz8X/gx4O+INza+Hfgh4i+Inx1+HvhL9pj4h/8ACK/tEy+O&#10;vgx4P/0Z/wBpnwz4i8Val8PfB/g/9mzwP8XpviFJffDj4j/Eb4n6J8ONZ+Ffw4/Z08TeMvhnfftI&#10;eAvHOm614y0n4oa5J8c/hV4f1rQPh74X8A+A/iR4F1z4t+GPAEvx5sfD/wAPdLOr1wnjP9hX9my4&#10;8EfCqw8R/Ap/iz4h+G37T/wl/alXXvB0PgX4PeNfGP7U2l6lpnhLUv2uPirH8Mb34A/D3xv4ysNO&#10;1bVfiF8W7efR57Hxfo2j6lpvhn4YeLNatfBXgK44c9/aSy4izDB5niPCvL8kw+Jjm6q4XLuK8TmW&#10;KjiMdjMXiqOLqUHRyvJsThsDjYZdj8Nk3EOU4zJ6ubf2tnmNyrMa+Z4eeX/o2V+Dyy2Eof6wYzFp&#10;VI1Wq1CFGk6jXPN01BOpRl7SpiIwq4aqq1OhKhh/bWw1JQ/kg+B37Bd1o3wz/Z1+Dn7Tv/BInSPA&#10;/iz46fE7xx8VfFf7RHjLxLoGq2ngb9mrwKX+L3jr4BfBj4P+AdM+LX7WXxA+PHjr9nf4i/tG/Dn4&#10;c/Bn4l6h4s/bK0zxL4Z8FfGfwh8QL6X9mPwsf2Mv6TP2arX4lfHr4ua4f2pNV0n/AIaY/Zs/aI+P&#10;nwuvL34XeHfjf4Y8F6b+zxpdt+yn8WvCPhHw54i8BeIvDvhD4Oaz8e59K/Y1/aZ1/wCGnxe+Nf7Y&#10;2teN/h9qnxp+DjanD4W1z4v/AAc/Zo/SfwP8BvhB8PNQ07X/AAp4D0SDxhp2iP4fb4j6zHP4r+K2&#10;uWFz4b+GPhDVZ/GHxZ8Vz638SvHWueI/DfwU+D+leL/E/jTxVr3iTxjD8LvAEninVdZn8JaHLZeu&#10;7VByFGfXAz/j/n2Ffwv4q+O2deK2ZVc2zfArC46vVzbHuvh844mx8sPmmc5jjMRjq+X1OKc94nxm&#10;W4PF5diMLluNy3L8ZhcDill2ExnsKWLljamK/UsoyOjlOHpYenWlWjThTp3nSw9P2kKUIKPtIYel&#10;QpznGrGVSFSVNzjzOLk4qDPIvhp4H1LwxqPiHU/Fen6JrvjGLRPAHw8j+NtzJ4buPiv8afAvgLw0&#10;upaVrfxdHhT4X/DLw34Y1yw+Jfjn4w3WmeAPBdnqnw90mHXr7xl4UXwnP8Qdc+H/AIWd8NdH0/Vd&#10;S1/40af4o+KerWvxj0TwBquieFfiJbeJfBtj8OvCWleGhLo3hnQ/g/4g8P8Ag3VPh9rl9qmueIvF&#10;Xj6f4g+F3+Nl54k8QHwZ498RDwh8NvhZ8PPhr65RX4fLESl7VtWdWNOEuX4eSFnZR5Xa8oQcVTdO&#10;MFFxjBQaie3bbrbb8vLo2vzvuFfnb/wV28N/8Jb/AMErv+CjeiCJJZZf2I/2ndQtYpOFe+0P4O+L&#10;9dsVB3qqub3TYPLd2EaybXk3Rhg36JV81ftneHh4u/Y9/av8KGLzx4n/AGavjr4eMBVn84a18LvF&#10;OmmIojKz+Z9p2bVdWbdhWBOawGdR+zR4k/4TL9nH9n/xf5jzf8JV8EvhV4k82T/WS/254E0HU/Mf&#10;5I/nf7Vub5E+Yn5F+7XttfCv/BLzxEfFv/BNL/gnp4meUzza7+xD+ynqd1IWV3+23fwL8CyXySMi&#10;qpmivGnim2qqiVHAUAYX7qoAK+AP+CsX/KLL/gpZ/wBmAftkf+s6/Eevv+vgD/grF/yiy/4KWf8A&#10;ZgH7ZH/rOvxHoA+/6KKKACiiigD4A/4Jp/8AJuvxG/7P/wD+CsX/AK9N/bIr7/r4A/4Jp/8AJuvx&#10;G/7P/wD+CsX/AK9N/bIr7/oAKKKKACvH/j941/4Vz8G/iF44/wCFvfB/4B/8I14fm1H/AIXH8ftM&#10;/tn4N/D7ZPbx/wBv/ELTP+FofBb7b4fi8zyJof8AhangjM89uf7ai2+TP7BXyx+1P4t/bF8JaB4V&#10;uP2Ovgv8D/jP4lu9YvYfGOl/G/41eJ/grpWi6GlkJLC/0LVPDHws+Kc+t6hcX+63ubG6sNKht7YC&#10;5S7ncmCgD5n/AOCPfiP/AITH9iKLxd/wn/w/+K//AAlX7X//AAUw8R/8LS+E9n/Z3ws+JP8Abn/B&#10;Sv8Aa31P/hP/AIaaf/wmvxJ+wfD/AMY/av8AhIvBtn/wsXx99l8O6jpsH/Ca+Ktn9uX/AOn9fmh/&#10;wSRvfHGpfsb32o/E7QfD/hb4lX/7Z/8AwU8vPiH4Y8Ja9eeKvCvhzxxdf8FM/wBrufxZoXhnxRqG&#10;keH7/wASeH9I1+TUNP0bXr3QNDu9X063t9QudH0ya4eyg/S+gAooooAKKKKACiiigD8q/Dnwa8Mf&#10;AX4/fstaeb/4U+H/AIofFj4q/HTxH8SLSS60/X/jL8e4fh98MfjBY+F/jdZ6poul/BrwZ4E0S4u/&#10;il4k+Lf7R3wh+FX7PNh8JdI/ax/bA8W+MfDOv6Z4m8aeNvGn7Qf4If8ABOvxh4R1Lwp+1h+094q0&#10;2bWYIf2tte8H+IEtLa2mvtW8Cfsjz/8ABJ/4DQ6TFa3k9rFfzDSLH4qeHLSHUr6PT7zRPF+u6dGb&#10;bRfEuspe/wBB3x88ZLJ4e/YY8BfAe68c+Ovgx4i8c/An4n3fxtsPHH/CzPhp4i+C3gT4lfAnwj4G&#10;0jxd8bvGPh/4xeKvip46+Knin4xfDL4j/DyWL4heBvFvxQ0D4afFD4qax8dPEGneBvEXwq+N388f&#10;/BNr4WaR4F+DeseGfFWnadrPgiT4+/G34MfFuLSJLrRLL+w9H/4KQ/tHfEz4ifE+6eC6s7iHRNB+&#10;E37JOvaVrl5ayL4mh0V/C/2a4a28MwW6frXC/LiqmExWPq4jloVsNKtToTgsbiMFgsfjKWIpQ96E&#10;qFaNDMlRw9KvVqztQowpzVGdOEOGt7qfIls7Nr3FJxp8re6abhduK1u7q6bl9s6h4n1n4dTW+gav&#10;eavfap4Vm8P+HviVP4FuxLDa2v7L97rHwR+O3g/4TvrN/wCH5tM8cWnwG0L4AftT33iG/u7RdP1b&#10;4UeHvG1pHBr/AIf8CaBoHtGveJNG8cXFlpcuv6do174o8K+GdOS1/wCEi1mx+Gs0unP4RisLnwd4&#10;KhsdYtLzwBpt34p+COn/ALPngbTvh/r3iTRbr41fBnXvCEVh+0v+1r4t+KHwT+JPBfxe8PaxrX7P&#10;viD4jeMNDn1Vf2ufiZ8Vfi5PfajollF/wifjKT4CyeJNU8QWVnNbWFrZeIV8HfES2ufCr20FzrNj&#10;YXen2fh+6sNW0q21T2v4Vpb6rdfCLwL4u1K605de8A/s/wDgvxDq0c8n9pXXjf4z/FvXdD+HmkWX&#10;iaK5bOrXP7FfxFuvEvhKWxmuf+Ebv/hh8MZpJ9P8R/Bzw9oen/rGccPTy2nRxGOoV8NjcN7Z154e&#10;jP2S9lj8ZgoVsNTdCEv7Mw8Mty+T5qT5f7QwLrOp9ahI4qdZT92LUoSaSTdnrGMmpO799upLdr+H&#10;K1rPm0vBH7PGv+J9L8C+JvEl540+JFnceE9P+IVxFp3iDxVZfDbW/DsVtpl9p/xX+Ic3/DXd/e/F&#10;3ULG68K3eoeCfjV+0l+1pceIdEWDxRYfA/4tftb/AA4ebxBpvvvwp+Aev/Fy1e9+FniTwz8VPhF4&#10;2tbLU7y4+GHgzwJ8O/2f9WigFpLpNqfjbofh/QPhf+0ToV1p1vdXWnfErwn+xF8V9V0vxEdHtPCf&#10;xL+Fd7o769b/AFB8Mnh8Y+Dvgvpml+Bbj43WPh238X+IP2qPhp4O1n4Qx6v4c/aSsT4P0zw14N+J&#10;nhPx/wCP/B1rF4T+HVx/wsHS/BHgqT+1rHwp/wAK5+FEmipFpvgvwteN9V+Lv2lr74d6N/wkHjz4&#10;D/EvwP4fS6tbA614s8f/ALKnhzSBe3bGOysv7R1f9pGzsxdXTKyW1v5xlnYbYkYj5fzDOONM/rVp&#10;YWEsNUxHtalGnSnLB0lRjTxdSDth6kKdahicSqGGq/WcKsHXq06WHrValZ1pwh2U8NTSv71rXbSk&#10;7pxju1dOMW2vek0ryVo8vvfL95+z7Z/BjwNf+LvF3wD+AN38GPg74V1fWb74aeJviF8Vf2idX03w&#10;homnz674n1n4X+JfjJouleFvhvqdrYafKZPAmm+AV0/4j39vpL+IPiR4Ri022lt+s8NeAvhP4W1L&#10;4xfD/Xta8T6d4L/Z/ufhp4b+FXxE8MeLvEWi+PPhvpXjTwboU2l/sx2HizwtdWvxD8fXuhaynhjx&#10;xo3w+8T3Pjax8X2Hxd+E3h2TSPFOpaTYabB8o/tL/t/6brulaJHr+m23gL4Sah4r0e70/R/EV94A&#10;1HWvilf+FfEH2zwcF8SwfG7wx4R8Q/D/AMXfEXR/CukWOnfB+5+NXgL4hRa74e+Hfxk+L3wAtPF/&#10;jv8A4Qb5Ul/bXl8S6vp9l8MJdc8YazY3/izxhaf8K80+2uPE8+p+IktL/wAf/FS11Dxvp0OvXmoX&#10;XhfxJqQHjWy+CPhbW7rwPB4t+Hfwm0v9lXwx4G8QeKviZ15dwRxnnuEqYuvSxlq0608Ri54nEyoY&#10;epz0q8atfH15VqX1ucXi44ipUlNQoY/2larJRlh4TPE4enJRTjdctlZczVuWyglB20jbzh7v8x+n&#10;Fn8VtO+Ek+jWvjC10jWvH91+zdFd/tS/DnSp/Asc3jT9qHxp/wAKk0X4SeDvEOk6K48KQfFr40Xl&#10;98VNB0gaJYRWni7R9PtZdfluvC3hrwQ9lxurafDP8F/BPw807xJ4UuL/AMN/sc+Kf2cfDeoxXdrp&#10;uleMtG8baT8KPDvxF/aPtbO91GGXwt+zp8J7P4dT6tbeLNdnji+Iv2x9K8J3Cte/DjUPih+a938d&#10;vE13ZeFL3xf4j8Gz6PcQ3Vv4R8eaja3fhHwJc2Xiq8sF8VWXw80LxRr3iz48fGjQPEuq3Oor40+I&#10;XjDS9CsdX+JN1ceDv2xtM+Jfg2DSL7wf4/8AHv8Abbh8CfEHR/g18CvBPjn9qD9s34p2mj6v8MPg&#10;v4Ai1DWr43mj/wBnx6b8Z/id48vfih8XvC/hLwJ4UsrGW98PfFzWdS/bL8QvoenX+gfBP4v/ALP2&#10;oQf2L8L9MdwbPJqdHF4yp7Op7SdSVSMKlTD+3w9VUPq06XLTqUPYfWZQqUZXr0MFKMEp8mHxMlDE&#10;Oo2krrRJu3NZrmT3d78t07pOSvzbxO4/4KwfEX4Yfs2ePPAf/BRXVNQ0qHx/o/7Sdp8LfjH8EbHU&#10;/sHxK+Kf7B/x48B/CH4U678Ltb0CwntPGJ+Nt94q+G/gL9qP9nHwWsvh7xx4QeLWdaudF0mPwh8S&#10;/E3hb64jv/EnhnQrgXMfiS41rw38B/EHxzEOqDWdPf4TfE2f4Sfs+ftReIbHWPCniaa1PhLw/wDD&#10;744fAzwTrfjf4ZaTpmg+HtM/4a3+H/hzRNB0Ows/E9pp/wAyfs4fspa14U+K+n/tNftizWfxu/bc&#10;+G8U94NV8Q6P4l+O3wj/AGMprrz9evPh98Bf2ePgX8RPHen+G7jXb3U2u/FP7Tf7Xnxz8IfFfxz4&#10;q0O6+KGp2t3dx+MNVg/R83el+O7jQfE9joOs+PrDXb572fWrHVNC1FPiHrbal4D8e2Pwe07xpot/&#10;P4M+LvxS+MHin4U+BIfjB4m8JWnib9nX4CfBD4XeLPg9pOs+ENK8N6n4s1XwcDKeDmnWo1KuDVKM&#10;KXtK8KtGFWlDlw2Jw9pzwdWVPCL2SpzruU48tGVRzlTjV1m1K1mlK/Ra68vMnflkves7281beS+A&#10;rWLSrDxp4cs7jztN8GeOv2L/AIcaSQfmfQfhH/wUj+N/we8ISaoUcpqHiK18CfD7wnoOt67Mg1DW&#10;H0K1e8ZUtre3t+s+Oem+AfFn7FXir4V/EbxVofhTRPjf+2Vr3wVtrjW7X4e6t/a2pfEj/goXrHh6&#10;PQtI8L/Fbw54z+HfjTXL6ynv5bDwb4y8FeNvDHiMWs2neIvB/iTQ5NR0m65D4Z6JaaNp/wAMdL8W&#10;+KbR/C8+u/Cs6x44smk8NeG/FHwK/Yn+Fj/F7XPjfbXur34v7fwVqX7aPiiebWvH+tTv/wALC8I+&#10;KdAuIbjW/BfiCw8X6pV+KGoeEbzRv2G/g58cPFPw2+Emh/tKfHb42fFnxR4X+M/iD4eeHrzxr4Y+&#10;K0/xAkX9kDTvh58YfBHjLw/8WviF8W5P2nfDXwZ+Ifw3/srRNav/AId/8Lh1PwLr/h/x5pvgln5K&#10;kKzzeniKM6lSpRzCOcUJxp8tRwy3AYjENKlUhZTw88srU61GNKcKLhGmlPmhGVJ+5ZpJOCpu8v8A&#10;n5OCunbZqaabtfmvZcrkfSmmz+I7Xxb4x+Jvxi/an/4Urqnwp+Bfw5n+Onw+0+4+Gfg7wnZ+H/hn&#10;8a/ijr2q/tQ+LvCvxA+Kn7TXhX4N/Av9oTwr8MfH+i/Du60i+8AfEzR/gprXxQ0745/FXxr8Y/hh&#10;8H5/2QvrrT/hf4H0/wAcal8S10T+0PHuof21Fb+Kdf1LV/E2reGtJ8TaR8NdI8UeFfAM/iK/1QfD&#10;XwL4rHwf+HGu+KvAHw+HhnwT4l8a+GYfiDrugah46v8AV/EOoeReE/GfhjTNS1Hxj8OtG0L4t6X+&#10;0xr3hH4x+CfEv7P/AMO7Cz0LxP8ADq48Nfs5/CW9+J3xO+Ot74zb4SfEzXdH8Pappfj3w9r58VeF&#10;fHvj39m7whZeDPgj8LvixqvwR1G+8Re+aNo+pabqPiq+vvFWu+ILXxDrttq+kaPq9t4Zh0/wLp8H&#10;hnw7oMvhfwvLoPh3RNUvNCvNV0TUvGlxceNdT8YeJl8TeL/EVra+IrbwdbeEvCXhb4XEVKl7p+yb&#10;g4uyjTcvdhCpR5Y04y5YS5oLnfJyw5VeUXzdS9b/ANafp+fU6CiiiuAYUUUUAFFFFABRRRQB8Af8&#10;E0/+TdfiN/2f/wD8FYv/AF6b+2RX3/XwB/wTT/5N1+I3/Z//APwVi/8AXpv7ZFff9ABRRRQB8Af8&#10;FLP+Tdfhz/2f/wD8Enf/AF6b+xvX3/XwB/wUs/5N1+HP/Z//APwSd/8AXpv7G9ff9ABRRRQAUUUU&#10;AZ+rSarDpWpzaFZ6fqOtxafeS6Np+rancaLpV/qsdtI2n2Wp6zaaRr93pOn3V2IYL3U7XQtaubC2&#10;eW6g0nUZYUs5/wA0P+Ccuo/FPV/if/wVF1D41+Dfh/8AD/4m3H7f/gz/AISbwj8LfiX4j+MHgTSf&#10;K/4Jlf8ABOODRv7C+Iviz4T/AAO8QeIvt/h+LStT1P8AtD4XeF/7I1i91DQrX+27LTLbxFq/2R+0&#10;b+zt4E/ai+Gl18KfiLrXxP0Hw1d6xpOty6h8Ifiz8RPgr4yW80aWSa0ih8cfC/xH4W8VwafK8rC+&#10;02LVVsdQQJHe28yIq18Mf8EvPgj4Q/Zz8Zf8FN/g14D1X4ga14U8Hft/+Ff7K1P4o/Ejxt8XPHdz&#10;/wAJD/wTW/4J2eKr7+3fiF8Rdc8SeMvEHk6lrl5b6Z/bOtXv9laPFp+iad5GlabZWtuAfq9RRRQA&#10;mBnPf6/0paTgYH5d/wBf8/pWBrHhvTtc1Lwpql7ca9Dc+DteufEekR6R4q8TeHtPutQuvDHiPwjL&#10;b+KdI0HWNM0rx1oK6V4p1O7t/C3jaz8Q+GLPxPa+HPG1po8HjPwf4S17RTTq2t7W7paLpu/w11tY&#10;DoK/OD/gpF4r8LXnwd8I+CbPxHoN1408Pftw/wDBHrxT4g8I2+r2E/ifRPDHjH/gq7+zBpHhHxHq&#10;+gx3Dappug+KtV8DeNtM8OaveWkOn63qHg7xTZaZc3Vz4e1eO0+4PEHxQ8DeFfHPw9+HPiPWzo3i&#10;v4r/APCWQ/Du3vtN1eDSPFWreCtJh8Ra/wCFNO8Umw/4RUeOx4W/tfxlongC41qHxv4q8EeC/iX4&#10;08LeH9Y8LfCv4kax4W/MT/gqjqXgbwV+zt8IvgNb/Ezx58NfHPx8/b8/YNl+FfjO4v8AV/G3iC28&#10;b33/AAVK/ZS+Inii38BeNPjNonxN+HC+O/CNn4j1/wAf/CT4G+LINc0i2+GPw48WW/w++E+qfA34&#10;G+NdG8GbU6E5uEeSadVOcJckuX2UHP2lXSLlKFPknzOC05ZtyXLyiv6dntv0XTV3W7+66P1Z8Kaz&#10;qHiHwv4c8Qax4V13wJq2u6Do+r6p4J8VXXhi88TeD9Q1LT7e8vfC3iO78FeIvF/gy617w/czy6Rr&#10;Fx4R8W+KfDE2oWlxLoPiPXNKa01O6LnxLp1p4o0bwjJBrr6trmg+JPEdldW/hbxPeeGItP8AC1/4&#10;W0zU7fWPG9po8/gzw7r1zc+MdIl8OeFtf1/TPE3jHT7TxVq3hLSNb0nwL42vfD343/tk/ta/safA&#10;Hw78GfBPx28I+PPFZ+G/jq+8CaN4H8Wf8FA/2VfAXiHwz4t/ZZ+J37NPx6+FnjL4uN+0z/wUS+Dv&#10;/C2/HfiD/hFv2b/2h/AXiHxfrHxU+N2j/DHx7bR/HC0+G/8Awv7xt4I+IHg2p/tefCz4VT+M/gF8&#10;W/g5+0xqPiT9qjwxp/7QfxJ+AnwP+BPgbxP+zm+m/E/xHoHi29+F/hv4cftUWtv8RT4x/bd1X4qR&#10;fslftH/DLxh8MfhD488V/EDwR8ev26fiP+y3/wAE/fDfxW+I37S+ve1hOHcfjaVOrhcLiK31j29S&#10;lTowhU5qOHnGnUqR5a9SolBvWM4Q537OFGVVzTjnKrGN+ZpWsndv4nrb4Utuqulq3HRo/a28/aD8&#10;DeCPhh4g8f8Axi8UeBPCV78KP+EN0T9o618CeKNW+KnhL4E+N/Efh7wL4j1uw8YeKbHwf4c17QvA&#10;fhDQfiH4a8f+IPiX8RvAXw00nwt8EtTs/jp8S9N+HPw3GqaxpHvakEdcnr6dfpn+fHvX5D+Mtd/Z&#10;/wDh+nww1HVPj38dviR8SdDGpfDXw5r/AMTvif8As4+D/il+yt41+Ma/EWT4qft5658Kf2uJfhJo&#10;+m+OW0nxq2k2Gn2fwp+JGjfCv4O31l8J/wBjv9lrwZ+z38SfjH4B+IEPw2/aE0jwL8Af2QfjT8Vf&#10;DnjLwD8ONM+Nvw3/AGT/ANnf4Y/sr/DD4/8Awj+Evj1PjR4o8D/st/Bb4y/G79nf4t/BP4L/ABA/&#10;Zb+HfhaXVPGbeD/gP8S/HnxE/Z28CeGvFHg3U/CnxA/ac+N5/ZT17Q+aeVVnThOnRxHv1/YqUqU4&#10;wlUqxnLD0acZRcuaoqUpR55c8oupaDhQlWr1zq7TaulffZdW/S9tG185csf1/PrjJH9awPDXirwx&#10;4y0641jwh4k0HxVpNrr3inwtdal4c1fT9b0+18T+BfE+seCPG/hu4vdNubm2h17wf408Pa/4R8Va&#10;PLKmoeHvE+h6xoGrW9nqmm3trF4Ho/7QPhfQtR8VL8Z/jV+zX4G1bwN8JrbxT8VPhbo/xF0/U9Q+&#10;CXif4b+GPDvj/wDaN8R+Kfif4o1jwTc658J/B3gz42fs96rb6v4j+B/wf1DwT4Y8UeHfiJ47uW0r&#10;43+CfD3g7fvfi74G+JXwv8R3vgXx/wCO/D15qf8Awhvw/vNV8DfDvWNV+N3wS8b/ABq8P+Bb7wJP&#10;4x+DfjL4beMte+FvjvwvoPxc+HvxK8Q6D8fPhEmkfDHwlqtp46+N/hPSvhvY+ILyDzvq9SKXuS5W&#10;4pTtLkV9HqoyvZtWceZdFdOMiuZd1p06/npp37/Zs0fi/wDt7XHiib/gvR/wQAi8QaPoOmaVZ69/&#10;wVpt/BF9o/iPUNc1DxH4Yf8AYV+E13eax4q0y98K+Hrbwdr1v4zufFugW/hzSdX8dafdeGNE8OeL&#10;ZfFNnqvijUvBXg/+h3HU+tfzSf8ABT/xN498B/8ABcT/AIN8fEElvoPjm11b4s/8FFvDvg7QNH8K&#10;/EbSdQ8K+AfHX7Mn7O3w68V3HinUfBek/GzVfF+veGtW1nx/8SbfxVB4E+Gnw40zww3hzwz8UdX+&#10;GPgzwj4//aMT+hz/AIWh4Gufhf8A8Lm8P64PHfw1uPAf/CzNE8SfC3TdX+LJ8Z+CZfD/APwlOm61&#10;8OdH+Gdh4s174mHxFoTQ33hHTPh9pniXV/Gf2zT7bwpY6zealYwXUunLlhNRvGVoJx5nefWLvd8z&#10;7JWdvdvawX/z+Qng/wAFf8Ix4i+Kuum08CW3/Cx/HmneMvN8I+Bf+EQ8QX/2H4Y/Dn4ffbPil4gH&#10;iLWv+Fo+PE/4QX7Bp3jr+zfCX9n/AAxsvhz8M/8AhHZ/+Fdt4r8T9Do9t4og1DxXLr+s6Dqek3mu&#10;21x4IstI8Oahod/4e8MJ4Y8OWl5pHinVLzxV4htvGOvT+M7bxdr9v4j0nSPAun2nhjXPDnhGTwre&#10;ar4V1Pxt4xwPHum6Tr//AAhvhvxD8Mf+Fl6Bq3jzw9qV693Y+CNU8P8Aw81f4f8A2z4q+BPiZ4h0&#10;7xjrem3sv/CNfEjwH4Ot/B2oeBdI8XeN/DnxO1TwL4ptND0rQdE8Q+OfB3P+JbDTvE3j+38B+P8A&#10;TNB8Z+C9a0Hwr8RPBHhbU/g54m1yw8OePfgl8R9H8T3njPxN8WLy61v4X2mvWnifXPgp4m+CHgq9&#10;0TwX8SNG8T/Dfx38R/B2teP7bQ9SPwgNZWu/spO0U3yQsrq1/ejGLb5nD3Y6yXMw/rfr/l0/4Y77&#10;xX4b03xn4X8R+D9Yn1210rxVoOr+HNTuvC/irxP4F8T22n63p9xpt5ceHPG3gnWPD3jTwdr0Fvcy&#10;y6P4q8I69onifw/qCW+raDq+m6pZ2l5B8Qf8E0/+TdfiN/2f/wD8FYv/AF6b+2TXovxO8SfC/wCG&#10;v7T/AMHNag/ZU8efEb49/GfwJ4l+FmmftE/DX4IeH9f/AOEC+GPhDx/8ONc1z4c/GD9oK/uNG/4V&#10;f4EceOvEHxr8NeEPFfiay8P+Pf8AhUnxH0r4faf4q+O1z8NPht8R/G/+CVPiTT/GP7J3iPxdpEGv&#10;WmleKf24P+CpPiTTLTxT4V8T+BvE9tp2vf8ABTz9sDVbG38R+CvG2keH/Gfg/XoLW6ij1jwt4u0H&#10;RPE/h/UFuNJ1/SNN1WzurKCp0pxp06lp+ymrxlJWjzOUoO3vS0boyipOzm6ckkuSSiJ6tdV/w/6/&#10;L5n6PU3BC4HXtznv6n+tOrn/AApc+KLzwx4bu/G+jaD4d8Z3Wg6RceL9A8LeJNQ8Y+GND8Tzafby&#10;69pHhzxdq3hXwLqvirQdN1V7qy0jxHqfgnwfqGt6fDb6ne+FvD9zcy6TaY769n89b9N+j1tb0uM3&#10;sErg9e/OO/qP6U6uf8VazqPh7wx4j17R/CeveO9V0PQdX1fS/BPha58MWXifxjqGm6fcXtn4W8OX&#10;fjbxF4P8GWuveILmCLSNHuPF3i3wt4Yh1C8t5Ne8R6HpS3ep2vQUba6a+eundbrdatel7MAr8Af+&#10;C+n/ADhX/wC0/wB/wTk/97JX7/V+AP8AwX0/5wr/APaf7/gnJ/72SgD9/qKKKACiiigAooooAK+A&#10;P2N/+Tiv+CsX/Z//AMOf/XWX/BNSvv8Ar4A/Y3/5OK/4Kxf9n/8Aw5/9dZf8E1KAPv8AooooAKKK&#10;KACiiigAooooAKKKKACiiigAooooAKKKKACvjX9sP9lmb9rKH4B+Cdd8Q6xZfBzwn8arzx38dfB2&#10;gfEf4m/CrWfiL4Ltfgp8YfDHhHRdM8XfCbWPDnioXnhn4zeKPhh8RYdJl8RaLo9w3g3+1JryXVtG&#10;0axu/sqvzt/4KGfEH4v/AAu8NfCjxd8Pvi78ZPhT4Mk8Y614c+IL/s+/sc+L/wBtP4ra5eap4au9&#10;T8GJZ/D7wd8Nfifd+F/CWnXGga63iXxnqWi2Wlw3154c0Q6nFqOs6fa3YB5n+yP/AME4Nc/ZI+M/&#10;ww+KOi/FnxB8Rtc1v4KfGzw3+2d8SvHPjb4haj4y/ac+Nni3x38GvFHwp+JWo+BdX1TxF4G0d/A2&#10;meH/AIuaLaajpWoaHfeFPD3iTRfBGh6Xq3hu7mbwz+r1fgr+x7+0R8b/ANqb4geAbz4L/ttftUfE&#10;LwbaXOgfEbxKv7Qf/BLrxL+zj8HfiT8IdN8VaDpPjTRPB/xv1/4DeBdFufGuqabrDN4T0/w74pm1&#10;K6ktNQ1NbWXSdG1i4tP3qoAKKKKACiiigD4o/bl0n9ofxX8LbbwF8Df2X/2X/wBrLQvHNxf6H8Xf&#10;hh+1f8RL7wR8OL3wcbaK5tI5dLi+D3xk0vxr9r1SJI7vQ9c0KzsYYoortZ55VWJfB/8AgjL4fv8A&#10;wn+wbpHhbVPh58P/AIRan4a/av8A+Ckfh/UfhP8ACaWGf4WfDC/0b/gpF+1np158PfhpPb+HvCVv&#10;N8P/AAVcW8nhvwbLB4U8MwyeHNM014vDujoy6ba/d/x+/wCEL/4U18Qv+Fif8Lg/4Qn/AIR+b/hJ&#10;P+FA/wDC/f8Ahcv9nefb7/8AhXv/AAy1/wAZCf8ACQeZ5fk/8Kp/4qryPtH2f/RvtVfEH/BHv/hH&#10;P+GIov8AhD/+Fgf8Il/w1/8A8FMP+EW/4Wx/wtP/AIWn/wAI5/w8r/a3/sT/AIWX/wAL0/4vb/ws&#10;D+zPs3/CZf8AC4v+Lp/8JF/aX/Cwv+Kt/tegD9P6KKKACiiigAooooAKKKKACiiigAooooAKKKKA&#10;CiiigAooooAKKKKACiiigAooooAKKKKACiiigAooooAK+AP+Caf/ACbr8Rv+z/8A/grF/wCvTf2y&#10;K+/6+AP+Caf/ACbr8Rv+z/8A/grF/wCvTf2yKAPv+iiigAr85/8AgpV4D+O/xA+Fvwp0v4D+ItZt&#10;dXsvjRDf+J/h74V/ab8Rfsg+M/jFpL/Cj4r6b4W8FeFvjj4Us77XdKudB+KOoeAPiprfhW1iWDxp&#10;4V+Hmv6JqK6rpsl54Y8Q/oxXwd+3P+xT4b/bauP2S/DnxA0bwZ4p+FfwV/aeu/jb8UPB3jH+1lbx&#10;R4cX9l/9pj4OaFB4RuNHt2utO8b+HfiL8YvA/jjw/rkepeHr3w2/hW48RaBr9j4o0rQ0nAPhX/gm&#10;t+zZ+378IPj23iD9qu8+Let6y3wr+L9j+018bPGX7UcXxc+Df7Uvxs8UfE74b6x8FvFX7OXwA0/V&#10;tN0z9nnwd8KPhxovxC8My2n/AAp/4LXUNh4l0zwlcaD8RvsUHjvTf3br4j/Z2/Zx/aH/AGf/AIja&#10;rpd9+154r+O/7K7eELyx8DfC/wCOfg2w8U/Hn4a+Kk1bR59JFv8AtO6drOka98TvAdton/CQ6Y2n&#10;/F3wb4v+J5uJNCvL/wCLetCzvYbr7coAK82+Kvwa+EHx28KP4D+N/wAKvht8ZPA8l/aarJ4M+Kvg&#10;bwx8Q/Cj6pYLMtjqT+HfF2l6vpDX9ktxcLaXjWbXFus8whkUSuG9JooA8TuP2a/2drvxd8MPH9z8&#10;Bvg3P45+Cegw+Fvg34wl+Gfgt/E3wn8NW1jNplr4f+G+ttojaj4K0Wz024udOstL8Nz6bZWdjd3d&#10;pawxW91cRv7ZRRQB4/8AH7U/7G+DXxC1T/hNfjB8OfsXh+ab/hOPgD8L/wDhdPxl8NYntx/aXw9+&#10;Ff8AwqH49/8ACb+IEz5cOi/8Kd+IPmwSXE39gTeT58HxB/wR7vP7R/Yii1D/AISP4geMft/7X/8A&#10;wUwvP+Eu+LHgr/hWvxT8Vfav+Clf7W8//CR/Ev4df8IB8KP+EB+IGueZ/afjLwV/wq34a/8ACK+I&#10;rrUtC/4QDwd9h/4R7TfaP25v2mvBH7OXwtto/F+u/tQeDbz4lXF/4X8M+P8A9lD9nTxB+0d8R/BG&#10;qWdtFqUutxeGrT4MfHnwdpGLdWt7S9+Ifw71vw7dSyy20dnPeLGYvB/+CMuvQ+Kf2DdI8T2/iH4g&#10;eL7fxF+1f/wUj16DxZ8WfCVh4B+KniiHV/8AgpF+1lqEXiL4l+BdK8G/DnTPBfxA1pLgal4y8Jad&#10;8PPAdj4c8R3OpaPZ+DPC9vZx6JZAH6n0V+cn7V3/AAUM0b9lL9sT9gj9lvxL8MrzXvDn7bep/GPQ&#10;9Q+MMHixdLsvgxrHgC8+D3hT4ew6t4TbwzqP/CVWfxa+Kfxu8C/DK0vV8UeGG8Oa5rejzfZvEA1E&#10;2tr8L+Kf+C5jSeP/AIl+Bvhr8A/hhLp3hD9vvSf2F/CPxS/aA/alufgF8IvFr/8ACi/j58V/FHxj&#10;1vxhp37P3xaufB/hbTvF/wCzz4t+GPhLTbbRfFsXjqTUdD8XW3iLR7C+h0uUA/oDor8Kf2iv+Cv/&#10;AMUf2bvFcmk+Iv2avgR458NeCv2cf2WP2ivix4k+Gn7Z+s6/e6ppv7Vfxv8Ai/8ABzwb4X/ZV0LU&#10;/wBlDQYf2mdVtovhSnivThf638HNS8ZReKLDRvC+h3txBFd6h+61ABRRRQAA55r8Yf8Aghd4k07w&#10;5/wSx/Ys8HXsGuy3UXiL9oH4I6X/AGR4W8TeINO0/UvhJ8cP2h9GuP8AhKNU0HSNR0rwHoMOm/C/&#10;VNNtvEfjS58M+GZfEsvhzwLaX6+MvFvhLwzqv7PV+LP/AASVvtY/Z78R/tcf8E2Pim+m2XxP/Z1+&#10;PnxW/aB+F9xp9rc6Zo/xQ/ZV/bA+LHjn41eAfiL4SsdQu7u5Mfhn4heJfiJ8LvHel2lxqNt4S8T+&#10;G7OwuNV1D+17K9u2ra3Tas9nbW2jvZ6Xavt2uB+s+p+D/Ed9pXxN060+KvjrRrzx39t/4RXXtN07&#10;4Zy6t8FvtfgnRfCsH/CtYdX+Heq6Hqv9ma7pV98SrD/hcWifFjzPG3iXW7HU/wC0fhzB4d8AaDge&#10;Kvi/4Y+HfijxHZ/E3xZ8KPh/4N0n4Uat8WNO1/xR8ULDQ/E0/hr4c39xH8ePF3iLwlr2j6PpXhr4&#10;UfCHS/EPwgvNX+KEPjTXdPi1D4jXGmeMdG8A22leGNX8fd7b+G9OtfE+teLoLjXW1fXNC8OeHb61&#10;uPFPia78Mw6f4X1DxRqWmXGkeCrvV5vBvh/Xbq48X6tH4i8UaDoWm+JvF+n2nhfSfFur63pfgjwT&#10;ZaBg+EvEHjjUtX1/RfGnw8/4Rf8Asrzr/R/FOi+K9I8WeCvE2k6h418f6R4d06wuLiHwz460/wAd&#10;af4F8M+C/GfxK0XWfh7YeCfDOrfErTvB3w8+JPxg/wCEa8U+ItP3i4yTcoxlCEYcyThSqJyUV7lm&#10;3OzhZtqV02+WMpOQf1/X/BPgn4xar8cfiX/wrf4ifDXRvHXxNb9lf9q74lXPjvwF4J/Z18J/AL41&#10;+MRpp8R+EvBUHwG8R/8ABQOxuPhd4s8DWPws+IWp/Cn41/Fb4V+OPhCPj74T8U/EL4j/ALNv7UPw&#10;t/4RbUv2XfjJ738QNC8RW37X/wCz5rngTxF4G8M/8JJ4E+Kv/C+fD3/CafDPwv8AEv4t/DT4a2Nn&#10;afDHPhDWP2bPiV8Uvi34F+CvxS+Nt3fAeD/2h/2a9A+EniD4xf2p4gPxY/4WNH4Hn7w/FvwP4r+O&#10;P/ClNK8e+OfBnxH+GQPj/XfBF/8ADzVvCugfGXwVc+Ejo2oQ+E/GXxK+G/8AYXxc8C+ANd+JXw81&#10;z4h6/wDs2+MbnV/hZ8TG+F/gn4p+K9As/GN/8PfG35RWn/BT3X/2kPE/xH+EX/BK74JfED40fHrW&#10;vHWqQfGL4r/tFXvxC8M/sn/sj6lpWg+HfCGjX/j7UNS1TX5bHxdrPgvQ/CHjiD9jL4M2Hhf4leGv&#10;E2v+K4f2kvCHwJ/aGX44eHNP9KdSvCjGcsBH2FHD1afPOhJSlDMY1XQniJKNKElTnz4jBVIwaUo0&#10;1eUYR9lFldpTd209+sOW6XVXSSkm+t9Dqf8AgpL8eP2bLn/glr8e/hJ8fPiT4k8Wa78a/h5+0F+y&#10;D8NtFjb4VfEz9oz9or4/eAdV8Z/A6wvPh58Of2d3vPCXiX4naz8U/Cdp4yv/AAr4T8NeDovhjqd0&#10;dK+KfgP4J6v4e8V+BvB/6Efsc+I/2ifEv7PnwGv/ANpD4d2Hw/8AiNd/s3/AjUviRYXfixtW8aWf&#10;x4vfDF9H8afDOv8Ahuy0afQNI0TQNTs/Dt94a8R2HxD8Uap4lu/EfiXSdb8MeDT4O07UvGviX7Jn&#10;/BOrwP8AALx3qf7SPxo8eeIv2tv24fGGjR6L42/at+LOm6bb63o+isbuafwB8BvAWn+d4T/Z5+Ec&#10;dxqF+YPAnw+jiudUS4EnjPxF4svoYb2L7Y8PQ+BtI8c/EPSPDfhX+w/Fmu/8Ip8SviJrtj4A1fQ9&#10;J8a6trukTfDjQda1H4groFj4V8f+OtN8K/CDSPC+tadb+Itb8a+CvBWhfDS38UWOh+Ftc+G76r5b&#10;lGbrSULJ+/FRV1TUpx7OKSs7XaknolFX5o32/rX8d7f8NsYPi/wt8Nv2l/hD8S/hh458Oa7rnwu+&#10;J2h/FT4KfELwz4j0jx78N9Q8Q+GrqfxP8K/H+nW5voPB3jK00LX7aDW4/C3jrw1cW2n+K/DN9pHj&#10;74c+JtV8M634c8TX/roGAB6cVwHhGw8c6Lq3iDRvEGo/8JV4WXztf8OeN9a1rSB42udX8VeNviBr&#10;WseAL7wb4W+Gvgvwro3gT4V+FZ/h94X+GvipfEfirxt4z0n+0rf4jw/8JV4WuPiD8Uu/9OPx9KVS&#10;Uor2XO3RhOU6cOfmpp1IwTlFbKU4wpqV4xm+SKlbljGJ+fV7X/N/e9PO7PIdH8e+AtN0/wAVePb7&#10;436H4h8FeIPixbeBdHvtX8SfDqDwh4G8eweJvDv7O8vwT8L67oOm6JLd67d/HjRNT8NXHhnxprfi&#10;/wCIq/HHxh4i+HNrqVtbWvhL4feFvXRjOe55/wAisDwp4q8L+O/C/hzxt4J8RaF4w8GeMNC0jxR4&#10;S8W+F9V0/X/DPijw1r9hb6toXiLw7ruk3F1pWt6Frel3dpqekavpt1c6fqWn3NveWdxNbTRyPgal&#10;ZeZ8UPB2of8ACOeO7r7L4F+I1p/wlmn+MvsPwz0T7dr/AMLpv+Ef8XfD/wD4TrT/APhJ/HXib+z/&#10;AO0vh34x/wCFZ+Lf+EG0Dwn8UNEHjn4e/wDCwzoPxNcknOUXGVJx57p8ia5I+7Fp+zXMnG0pfFJ6&#10;qLl7sj+v63/P7zv6K5/w1o2paFps9jqnirXfGN1LrvinV01fxFbeGbW/tdP8QeJtY17SfC9vF4S8&#10;O+FtKbQvA+l6lZ+C/C9xdaZdeJrvwz4f0i68a+IvGHjKbXfFutdBWL0drp62TV7PzV1F207L8QCi&#10;iigAooooAKKKKACiiigAooooAK+AP+Caf/JuvxG/7P8A/wDgrF/69N/bIr7/AK+AP+Caf/JuvxG/&#10;7P8A/wDgrF/69N/bIoAy/wBsf/gnN4N/a21ubxtpXx4/aA/Zr+JN5pvwk0vWPGXwK13wIsXimH4B&#10;/FS4+NXwTuvE3hP4oeAfiR4Wm1z4WfEnUNY8S+DPFvh/TPDXjPTpdY1LTJ/Ed54fuH0dveP2YP2X&#10;vD/7Mnh7xvbw/ET4ofGj4h/FbxqPiN8XfjT8ZtX8Pav8RviR4xi8K+GvA2m3uqJ4N8L+CPBOg6R4&#10;f8GeDvDPhbw14X8GeDvDfh3RtI0eDytOl1K61TUtQ+L/ABP+zH+yb+0j/wAFBf2lvBvxg+AGn/EL&#10;xN4U/Z8/ZT+Kt/498Y+PPEM4Zvid4h/aK+HGmeDfBvw/0+PTLfQfD2g6b+z8uu6x4p/tm+XxH4k8&#10;XXWnR6fazaBeTz7n7D/wO/Zj8FftI/teXXwU+DFr8FvF37PHj2z/AGYNeh8JeONd8ReC/iN4W8Zf&#10;CH9nr9pjQvGmqaLqcQg0Xxlpn/CxIvCculfaLm/0SHS9TuGubnTfE+muoB+p9FFFABUaxRI8skcc&#10;aSTMrTOqKHlZEWNGlYANIyxqqKWyVRVUEAAVJRQAV/F//wAHPng/xFY/B/X/AAn8F/2BvHmk+E/D&#10;ngv4oeOfH37UHwy/4J0/sk/tW/D3XNN1f4Z63deIrTxN8QPFGqf8Lg/ZBj8G+Vda14m/aY8OeGNO&#10;13wmhn8Q+GdWvtT0O3C/2gV/Dl/wX+/Zi/4Kzft2fs2/ELxL+0T+yN+z/wCBvgh+xbp/x+/aH8J+&#10;OvhN+1haw+Kr3wn4N8B+IL6bXfF/gvxR8M/FR8R+V4R0FNZk8G+H9V8I6lf6j5ukweJbIzRXEAB/&#10;cbRRRQAUUUUAFFFFAHyB8Uf+Ce37Avxx8d678UvjV+w9+yB8YPib4o/sz/hJviL8Uf2afgv8QPHf&#10;iL+xNH0/w7o39u+LvFngnV/EGrf2RoGkaVoWmf2hqNz9g0fS9P0y08mysraCLyG3/wCCPn/BKK28&#10;T6x4sj/4JufsQPqutaD4c8OXlnc/sxfB298Lwaf4W1DxVqemXGjeCLzwfP4L8O69dXPjDV4vEfin&#10;QPD+meJ/GOn2fhbSfF2sa5pXgXwTZaB+jueg9aKalJKSUmudcsuV2UldSs1qmrxUrNWTSerQfp/X&#10;9f8ABZ8Af8Onf+CWfP8AxrT/AGAPp/wxv+zpx/5jeuB8Rf8ABJ39gK/HjzSPCf8AwTT/AOCYvhbf&#10;4Ds/+FY+P/EP7G/wU8efZvidqH/CY22of8J18I9O+G/w6+2+BPCP2b4fazZ/2B8bNP8AEPxF/tvx&#10;j4am/wCFX/8ACMaJ4s8Xfp7RQnZ3sm1a19ba78rai9rWldNX00D+v6/4Fv0l+cPiz/glP/wTas/C&#10;/iO78Ef8EvP+CcfiLxpa6Dq9x4Q0DxV+y18BfB3hjXPE8On3Emg6R4j8XaT8EPHOq+FtB1LVVtLP&#10;V/EemeCvGOoaJp89xqVl4W1+5totJveBuP8AgiX/AMExLrwto+nSfsZfstr8QdD+EviP4XWfxitv&#10;2Uf2T7PxNcah4psPCsOp/FrWfhlZ/AuD9mbxF8WbXWvB2keJ/Dms6/8AATU/DHg3ULvxToHhHwho&#10;fgDx1428F6/+rlFVCpKGsfdd27rdpxs4vVrls5JxV1JSalzKyFa/9fj6/PS2ltT4A/4dPf8ABLL/&#10;AKRp/sAf+Ib/ALOv9PhuP5/nWv8A8O5v2SPD2h3vhn4O/BD4K/s8eG7vwz8SdNTw/wDBf9m39ljQ&#10;tCs/HfxDtPBGn2XxrttJ8RfAvxVYy/FHwBYeB7Sx8Kf2jb33w81y01S6tvin8PviTDonghPCP3Rn&#10;qPSinSq1KM1UpTcJx2knrZq1uujWlmvvBpNWZ4A37LfwBtSsvhr4ZaF8Ob4EiTXPg7LqfwU8TXFs&#10;VO/TL7xT8JL/AMFeI7/RJ5PKubnQb3VLjRbm+s9O1C5sZb3TNOuLX5+8dfs0+I/iv4F+Hfi/9mf9&#10;ov42/AG+1ax1bxPfSfGDT/jJ8Z7Xxl4P8b/Bjx7ovhnwH8S/2ff2ovGllP4STSfiJ4r+HHxE8b6D&#10;rnhrwr8VI9P+Hmu/CI6h8OdS8Zax4i8PfoBjNFdNLMcZSmqirznON0o1uTEUnFqScalGuqlOpGSl&#10;flnCUU9WpaCcYvp914vpZ3Vmtu+vkj8f/G/7EXjT4UeAvC3ijw/4h+FWvap4S8BeIbf46+NPBXwJ&#10;+JPwl8d6toNv8P73xF40X4SfCb9i/V7G8+KWk+LfiF4G8B6Z4O/Z38feFPjFr+jaR4h8T6hbeMvj&#10;DrOk6V8KPiF8eeO/gX8KPAeh6d4r+O3wuu/2fNS1D4V+IPjb4ssfjRpXwt8af8K3svht4f8Ah/Yf&#10;FjXbDQv2H/2i/BnhTSvhX8PhffDvSviN8TbX9lbxh4A8Nazq2m+JviprepaL4r0PQp/6I/FfhnTv&#10;GfhfxJ4Q1e41600rxXoOr+HNUu/C3irxP4G8TW2n61p9xpt5ceHPGvgnWPD3jPwfr0Ntcyy6P4p8&#10;I6/onifw/qCW+r6DrGm6rZ2l5BwPxO8FeJ/EHhb4vxaJrGu+I7jxj8Jbvwb4W+Gdx8RL/wCCXhjT&#10;/E0Gn+OlbWdH+N/wp8Fah8evhbr3j6TxPoWgeI/iH4d1bxhf/DnT/BXhbxb8JvBWieM7XxNc+Nvf&#10;wHF+a4WpGaxFWDc2p1MJUWCrRozkpTo4edGMcPShUm1UqRqYedG9GDUFzVY18p0ISWydlZKS543S&#10;sm02m2krJ3uvPQ/AbwH8F7Lxy3hHQvAfxH8IfGbWovC+j3fwdEXiv4Q/tWeLvAXwuXwr4cgvPh5J&#10;4O/aO+M37NOg6dDY3mmXetT6Ncfsj2mpeCbDWtP01PGEWsWV1ZaLk+PvgJ4j0bU9E8TfGu21PWNM&#10;8IJceCNdtf2gtB+Pmm+C9Aj8TeKPC9r4Xt/hpbfCHw38Ov2dfg5aWt7LN4d0TwzF+2H4j+AoOv6Z&#10;b3XjXwZZaOL3Rvrv9rD/AIJ9+Hv2n/G3w9/bX8M/DPwJ8VfHeg69rHxj8DaF8Uvhd8TfCPxi0rwb&#10;afslSW/wS+HqaD8SPjB8FfHd94g0b9pfQ9LvPEn7I/jv4w/sZ/sceK/hx8e/2hNL/aN+Dcv7SK2v&#10;7QtS+Ev2Z/Edh+1T8Q/DH7K/iHwx8P8A9nLxDZeAfGvxJ8D61+0J+1r8OPjX8D/ifaftD/tP6X8Z&#10;Pih4M/ZYj0nw1p3jb4bftOaR4E8O/CL9nbxj4q+LHg79n3wVonwXl+IXwY+F/wAbPg54ePw2+If1&#10;dLiyPs6GIp5hiqdanh+arT+q4ehiMI/bVKNfCxziNeOKlGdCrPEKmsKlUqudSlTliJKEsfY+87wX&#10;K5WT5nJS0TUnT95JXSV76abpNR+MdE/Z0h8TWvinQvDEPxJ8efA/UfE2l63reg/CL4v+EY/h78PP&#10;GMGiaRpOhWurfCr4Han/AMFEPiB4o1XVNM0azuYPH2t21lqVl9lD+Ir+dJU1t/RPDf7NcvgHT9U0&#10;/wADeGf2gra01y7sbnU/CdzcftF614Q8S6paPFHpF34h8H+IP+CZfh3wjrl9pM6293oepa5rnhef&#10;w9qVpYa1pfjjwNqOm2XirRvpP4n/ABQ8A2XxWs/hf8epoLjx9Nf/ABJ8JfCCH9rr9ibwX+0F8XPj&#10;df8Awp8D/EP4zfEu2/Zk0L9l/wAW+F/E/wASfh/oXwU8D+D/AIsXWp+HPhFqmlReJfjN4C+Bdz41&#10;uv2q5vHH7NXwj4afxZ498Ca7498LftMfsRWPhv4YfCPQtT8baz8dviD8ePi14m/Yb0XwTqn7RfxA&#10;+C3wp16L4ErB8Z/CfgC+T4c+C7H9pXxh4UsNP1H4Yfsb/AfXdJ1X44/Gz4J2Y82CpcQ5tjIQ9tXq&#10;fvo0K/sKdaVChmHJV9lTxVOljMRhqWPqvEYeOHqTwcHOdelZ05YhSnN+zgnpaybV2ruGz5bxjJw9&#10;27XO7WlpeOp0sXw/tdVtdTi8X+LjpvijwPp0+nfFG7jbT4n/AGefhg+keK7v42+J/G/iTwZ43+J1&#10;v4X+I/jDwP4z+Inh/wACeGb74z/E/wCMeqeIPinB8ffij4o+JX/CMeHdM+Cf158APh9f+AvGHg74&#10;tfEX4iJ4E1r9orVviTPov7Pvi3UpvDkmh+JvFnw5+Cl18Nfg58OfDnhvxv4a+HWta18Gf2ev2Ude&#10;1Lxrp/iH4b/GD4lt4kuvi54x+FvxP+FPwmj+IHgfxr+cf7ImtfG3/gpFaQaL4n8VaR+zN+yZ4A0z&#10;T9XsPgX8Af7O/Zp/aQi8SeGPjH8aPhprHgz42fBDxb4N+LPxI+E/gPUtR8E+Mfh3deN/h98Vv2af&#10;i98D/wBsf9mf43Wn7OHiT4t+E/B/wg/bJ1X9H/2NifDOsf8ACovCZPgP4F/DL9k79lew+A37PE/7&#10;7V/hd8MY/G/7Ung34ceLvFcnxT/4RL9r7Q/HnxK+C3gD4Q6Z8Qfhz+0D8H/Dfh/4XeN/hvr/AIK+&#10;H3xS+NnjbTfjfq/hn5viCVej9ZwletT+u4WXJiqdOKtQjL3KmE9pyU5U63t7zr4aVGUKUqMlHEqq&#10;28RpStLlaT5Xs31trdK70stGpO91dWXLH75ooor4o6AooooAKKKKACvgD/grF/yiy/4KWf8AZgH7&#10;ZH/rOvxHr7/r4A/4Kxf8osv+Cln/AGYB+2R/6zr8R6APv+iiigAooooA/9T+/iiiigAooooAK/Nr&#10;/grX+1B8W/2Nv2G/iF+0R8CvhZD8bviv4I+IX7PNj4N+Esuj3+uzeP8AUfGv7Qnwx8CS+GtN0/Sb&#10;DVNYOtX9n4luU0S60ewn1ex1UWd5pgW8hhdP0lr82v8AgrTD+2DP+w/47H7A2iDX/wBrWP4l/s33&#10;HwesptL0DV9Ng1W3/aM+Fk2taxr1v4pSTw5beGtA8LJrmt+I9V1sR6do2iaff6rcyxR2ZlUA/jL+&#10;I3gL/gr9/wAFFP2tvh348/4KI/Gn4Q/8ESv7O13Sbz4P+OT8Hdc+FXxC1iHUfsL2XhfwP+0dY2du&#10;3iTxDa2cdtYz/DL4jftT+GNSbWY7ID4alntAn96/7Lfwo8ZfBL4HeBvhx4+/aI+I/wC1R4m0Owc3&#10;nxt+Klt4KtfF3i2K8lN1avOvgTw/oGlTafaQSpBplzfjW9entBG+r+JNbuCLqv5VPAP/AAbRftW/&#10;tseKtF+MX/Bb/wD4KJfFX4/avG0WpW/7P3wY8R3On+AvDclxHd3b6PB4k1jR7Lwz4ftrW9vTDfad&#10;8NfhZoCSolymn+K2SWC8i/qy/Zn/AGZPgt+x/wDBvwn8Av2fvCU/gn4W+CbZrfw/oFz4j8T+K57b&#10;zBH9olm1rxfrOu63cy3LxiWQTX7Qo5YQRQRkJQB73RRRQAV8AfEb/lKb+xv/ANmAf8FLP/Wiv+CT&#10;tff9fAHxG/5Sm/sb/wDZgH/BSz/1or/gk7QB9/0UUUAFFFFABXwB/wAFYv8AlFl/wUs/7MA/bI/9&#10;Z1+I9ff9flh/wWl0n40an/wTH/bqm+E/j/4X+CtD039jD9ri9+K2n/EP4Q+K/ifqvjTwDF+z949b&#10;VvDPw91nw38b/hFafDLxhe2iXsGn+OPEmhfFzRdLubi1urn4eavFZzWd6AfqfRRRQAUUUUAFeC/G&#10;34feNviN4K+KXhOG58E+JPCnifwToGnaN8MPEXh/SLLTPGuqafrGv6h8Qvh18XfGfjDwx8bfC978&#10;Evjz4Xbwz8JfGGn6X8A73xl4G8G33xL8QeHtc8Q+JvEvg5Ph571WBc6RqU/ifR9eh8U65Z6Tpuh+&#10;IdJvvBdvb+G28N+IL/Wr/wAM3mm+JtWu7rw9c+L4Nc8I2+g6rpfh630LxXonhu6sPG3ieTxX4f8A&#10;E+p2ng3UfCe+Hqyo1YVIuCdOUai502nKnJVIx933k5Sio3i472ckneKaumtdU1p56X7aXvrf0dkj&#10;+dn/AIKx/wDBOT9o7xp8fv2H/wBo39i342fCD4BeI/h/8PvHH7B3xA+N3x1WfxP8TfAHwt/aM8P3&#10;Xw+8GfEnw/8AHLxn41Hxi8VfGvR/Geq2vw/+B1voPipfiz4l+O/xqsRqXjZ/C3xB+K97Xg3wd/4N&#10;+v2p7/8A4Xbb/Hr9rL9kbwV4d8f/ABM0uXSfh/8As6/8Ezf2NdS+HOt/DT4ZzePJPgp4j1DwH8YP&#10;g9rHgn4dfFHw9Z/GH4qaHcXGmeFviN44svD+tWmj61+0B8SNOtNGtPDP9P8ApumaVF8TfGGrxfDX&#10;+ytcv/A/w907UPi+bLwYn/CdaVpevfE240b4cf2jY6zN8Q7r/hVV3rGveJvsPijQNL8Gaf8A8Lj+&#10;0eA9Z1zXNU+I9l4dXTb7xxoOlfDXRvFGnf8ACwPE2rfYtB+IXjXwHo2k+C/Bmg6pZ+DNZ1nV/Hk3&#10;g/xj8SNa8T6J4H1zxPolv4X0Hwv4d1/4t+M9D1Xxn4Xg1abVvDGm+MPiBof1uH404gwOV/2Vl+Pl&#10;goyp4eOIr4etVpYrFww2L/tXC+2rKtOEng8XGM8PFcvJOnQqQpQxKqVZ88sLQnUVWdOMpJvl5kmo&#10;c0eSXL7l1zRvfWW7+y1E/lE8Yf8ABuX4rv8AQfiNoPjP/goP+0TY+HfiN4p/Z2+H3x38Rf8ADGv7&#10;NfjrxR+0zqc2m+OPC3j/AOM+gaz8L7HxP8V/BniHxte/tSeM/h54g/aE+LYufiv8PtIsfj14q/aD&#10;8T/GX4I+IND8f6R/Rxpn7E3wZ0L9k3wX+xl4buvHei/BzwJa/DvT/DjN468QeK/HOk6V8N/HXh/x&#10;9oWneHviJ8Rrvxv428Hy2Go+HrPTPBPijwbrugePvgdpsWiah+zr4w+EPi7wH8NvE/gz6D8CaXpM&#10;Y8YeJLf4a/8ACtdf8aeN9f1DxjFd2XguHXvHGq+Ffsvww8P/ABH1/UPBOs+ILPXD4s+HfgHwTP4R&#10;vte1VvGen/Da38E+GPF2jeD9b8P3fgvw9wfww+EvgjwX4j1i78OeA/HHg678KGLwcvinxB8QtX8Q&#10;f8Lztrn4bfBDSj8V/G0x+IvizW/i/wCN9I0T4beDfhFa/Fv9o6xuPj3pv/CuPF2m6Fqa/Dzxf/b/&#10;AMQozXjLiPO6sa+a57j8TicHUwGIpVOejaWJyrD/AFTLqknCdJzqYCnKdDCVHKu6FCpONGNKk5wl&#10;VPD0aS5adKEYtSjbXSM3zTSWqtJ2cl7t2teZ6njv7Sn7NX7GUvw/+OXxg/aC/Zp+Dnx30ew0bxD8&#10;X/G+nfG3QPhZ460uSPwN4H0lru08PX37SWt2Pwm+FeiTaX4D03Up4LzxP8M/hTZ+LZdd+JXjPUtE&#10;1nxF428a3v59eNv+CCn/AATS+LHifwx4nsv2FtD+Cmg3uqfGDwD8U/AXw6+KGs/s22WteD72TXdL&#10;8M/FSDS/2Y9Uv18c3GrT+GNLtvAfw31X4hfDPwzbfB746+NNc+LfhWb4oeBvCnww0H94MDGMcfnQ&#10;CCOOlfNwx9am6dSLm8TTvGGIlVqupGmqMaFGEPetBUIr93azVopNQjyS25d10f2bKzd7tva93vfz&#10;et7H4cXf/BBb9jHwlqXiPxt8L5v2tE+IfjzWvhxafEHXJf8Ago1+2Z4C1Xxb4X8O6ppvh241PxJ4&#10;x0Dxx4p17xZrPw5+HN54hn+G/h3XbZtP1TUrLTfA7+J/AOha7feLdB9JH/BEj9kX/oqn7f8An/tI&#10;9+2t/wDPqP8AP86/WDwv4V8NeBvDHh7wV4K8PaJ4R8HeEtD0rwz4U8K+GdKsdC8N+GPDeg2EGl6H&#10;4e8P6Hpdva6Zo2iaNplra6bpOk6da29hpthbwWlnBFbwxomD9h8ceEvhl/Zuhaj/AMLZ+I3hvwR9&#10;h0fVvibrOk+Bf+FkeMtI0LyNO1H4g+Ifhx8N59C8H/8ACXa3bw3PizWfAfwhn0nQP7Qv77wv8N5b&#10;S0sfDDzWrVcZOLq15VqkfZUKdTETl7V0KVOFDDwbnKVOnToUqUKcY+0tThyxUnCMeUSUdlZO7aS0&#10;u3dvSzbbfbp0bPy9P/BEn9kQc/8AC1P2/wD/AMWPftrn9P8AhdQz+f5Zrz7wH/wQM/ZD8BWgsLb4&#10;7/8ABRDU7BtKs0u7Gf8Ab/8A2k/D9pqXjK41zxP4m8e/FO/tfAfjLwfA/wAQPi54k8U3PiD4jy28&#10;dt4UvNcs4NW8M+E/C9/qnie48Q/t+AB0/wA/5/z0pT9ce9ZQxFaFGrh4ztRrSpzqU7RalOlz+znd&#10;3alFTkk48rtJrVNoLJtS6q6Xztf8l0+4/GrTf+CG/wCyjZXuvXV18cf+CiWrwatq0Oo6bp2of8FF&#10;/wBryK18LWkWh6NpMmhaHLpXxS02/udKub/S77xNNN4mvfEWuLrfiPWre21mDw1B4e8PaCaj/wAE&#10;N/2Ub290G6tfjj/wUS0iDSNVm1HUdO0//gov+15Na+KbSXQ9Z0mPQtcl1b4palf22lW1/qlj4mhm&#10;8M33h3XG1vw5o1vcazP4am8Q+Hte/ZWip9rLmcvdu4cnwQs48nJtyW5ra81oy5ve5ub3hn42ah/w&#10;Qs/Yp1e70K/1bx1+3Tql/wCF9Vm13wzf6j/wUM/bLvr3w5rlxoes+GZ9Z0G6uvjHLPo+q3HhvxH4&#10;h8PTajpz293Jomu6xpMkzWGqX1vPqf8ADkj9kT/oqn7f/wD4se/bWP6f8Lpr9f6KUqlSahGc5SjT&#10;i4U022qcHJy5YJtqKcpSk0rXlJtq8gslfzd35u1vySXX9I/kB/w5I/ZE/wCiqft//wDix79tb/59&#10;NH/Dkj9kT/oqn7f/AP4se/bW/wDn01+v9FQB+QH/AA5I/ZE/6Kp+3/8A+LHv21v/AJ9NH/Dkj9kT&#10;/oqn7f8A/wCLHv21v/n01+v9FAH5Af8ADkj9kT/oqn7f/wD4se/bW/8An00f8OSP2RP+iqft/wD/&#10;AIse/bW/+fTX6/0UAfkB/wAOSP2RP+iqft//APix79tb/wCfTVa9/wCCHf7HGpWd3p2o/En9va/0&#10;+/tp7K+sb3/gov8AtpXVne2d1E0F1aXdrP8AGeSC4triCR4Z4JY2imid45EZGYN+xFFAHk3wI+Cf&#10;w9/Zt+DHwv8AgD8JtLvNE+GPwd8EeHfh34C0e/1fUtevNL8KeFtOg0nRLC51nWLm81XU5LWxt4YT&#10;d39zPdTbA0sjEk16zRRQAV8Af8FYv+UWX/BSz/swD9sj/wBZ1+I9ff8AXwB/wVi/5RZf8FLP+zAP&#10;2yP/AFnX4j0Aff8ARRRQAUUUUAfAH/BNP/k3X4jf9n//APBWL/16b+2RX3/XwB/wTT/5N1+I3/Z/&#10;/wDwVi/9em/tkV9/0AFFFFABXH+P7Lx/qPg3xDY/C3xN4P8ABvxBudPeLwp4o8f+B9a+JXg3RdVM&#10;kZjvPEPgTw78Q/hPrfifT1iEqPpmm/EbwjcvI8ci6tGsbRS9hXH+P73x/p3g3xDffC3wz4P8ZfEG&#10;2095fCnhfx/441r4a+Dda1USRiOz8Q+O/Dvw8+LGt+GNPaIyu+p6b8OfF1ykiRxrpMiyNLEAfCH/&#10;AASntvFVn+yZ4htPHWs+H/Efja1/bf8A+CpNt4x8Q+E/DWo+C/Cuu+KoP+Cnn7YEXiHWfDPg7WPF&#10;nj3V/Cfh/VNWW8vtG8Nar478a6joOnT22l3vizxFc2susXv6P1+cH/BKe58VXn7JniG78daN4f8A&#10;Dnja6/bf/wCCpNz4x8PeE/Euo+NPCuheKp/+Cnn7YEviHRvDPjHWPCfgLV/Fnh/S9Wa8sdG8S6r4&#10;E8Fajr2nQW2qXvhPw7c3Uuj2X6P0AFFFFABRRRQAUUUUAfH/AO0x8SfBWofsw33jJPEMnhDVvE/h&#10;OP4nfBLTPHumat8OPGWu/Ej4YeENT/aY8E+Hpfht8QrHwv44TxTpFj8KtQ8W+Mvhdregab4w03wx&#10;4S8aW/ifRNHj0PX/AOz/AOab9j3TvGPxB/Zw+O+i+HLi5uPGnhr9vL/gqx4H+Fa2x0a1ltW+K37c&#10;n7N3w78Q+HjJq0H9kT2vi/QPjZ8RfDF3e67vn0m28Y3Op6Rqmh6vo/h/V9F/ra+Kvg+8+IPww+In&#10;gPT7vQbDUPGngbxb4Tsb/wAUaHrPiXwzZXniLQdQ0i2uvEXhzw34v+HniHXtCt5rxJdX0XQfHngj&#10;WdVsEuLHS/F/hq+nh1uy/iR/Yu/ak0j9kvwH4n+CP7YI8afsv/H/AMa/tSfHP9pL4TfE/wCN3h6D&#10;wZ8BfjZ4c/af8QX/AMcPg3rXhP4rrcn4RJbSftAfAn9njUfEL+KPE3gxrPQdW8e6Hd6RZeFfDXjv&#10;xFpH3vBuKjhcXhsdTlhqf9m42daUMd71GrDFUvZfV6yilKvhsVSoTwuJwyf72jWqxaUKs+XmxC5o&#10;uFpPnjb3NGuV35lvZxb5lK2jta+h9keLbnw1e+JbywtPH1l4c8JfHTxTYfCTw74w8T2htY/Dv7Iv&#10;wh8R+EPDvgTx1d6ZrGo6JJ4kvdbufhppMLST3Xh7xVJq3wM8Y6LFZX198RY00jsvFr2761f2nxAs&#10;49Nae9j8Sx2ej+MNL8Ay+F/i9+0F4y0HwL8UvEXhi0uPjh4T8VaB4G+AOveDbD4EyeCtZnvPhVrV&#10;t8PfGa6x8XPhFqHiHwzqtps2WkT+CNL+HPjn4ReLLNdKsofhtp1z4jjudS+IWiap8PtY8X/sqePN&#10;F8a+FfDviz4j+GLfSdL0v4qa/wDDr9pPTfCul6vpyaxB+1ppnw51HRHbwp8UIfBnrnh/TPFV14G8&#10;TeAr/UfE+q6d4V1XwrqOux/CmXxX4Vk0zxN8G/7C0D4X+JL670X4Y/tl+Ivgz420Lwj4D8GWVxd/&#10;ELVf2R/Hml2OjyJ8UvBWsXlr4n8Wr/QGJzenRwuAxWXTVSnRqywuFi69OlmMF7XCYN4iUsFg6GEo&#10;4unktPCYGpCjmOIozw8qDqUsPWrVasPLjTcpSjLRyXPL3bwejnZJttx9pzSb5Lp3s3FJGZ4m/aC8&#10;O621h4e8deNPgD4zg8MC50+yn8e6BqXxF+NllPNcpPB4W8M/FbxZ8EP2t/hRpfgm+uGtXvINe+JX&#10;x5vEu5b2+uPjzYaesen+GfmnXvi/4f8AC+tz6yuka34B+K1pdL4cbwrofhTTP2dfjP8ADG11qfS4&#10;JtL8J+Pfg5pfgj4T+NoobqW0uvH+ofG/4VfDzUJdEv7XRvCtzptveXfifwps+PTr3jG40fTPH3xD&#10;8d+OYPENq+paL4Q+KfxN8B+Kryz08XNkFvvgB+1NPfeMPhz8Q30rV0Sw+IWg6APhTP4+1CLTfh1a&#10;eGPEPi3TYNS8CeX2PwKt/DIibxpcyQah4YvT4Z8ReI9bk+K8/wAHXk1SSzsPDdr480/wnr/hD4v/&#10;AAP8Y2GjSaUvhL4NfGzw7D4L8TeKtKtfHGo6Z8OfBNl4e0nRfe4eyLhXBYWFfFuv9YxcZe1wuX1K&#10;Nd42m6s4VMLgqiweBqzweKxV6Nd4aFf65CpCFLM62ApY2RjWq15SaVuWNvelePK3a0prnmlJLVKT&#10;XK9XGM3Hm8a1lvh7ceJZ38VLf658Qm1O1l8V/wDCsvHHg/4KeA31m4s/C+ip4U8H+LPhd8Sdc8La&#10;/bR3N94S+Ismv+D7DR9KsToPjMaN4L0XVJfBnxX+E3u2hWy6xYXA8efEGz8P+A9G1fRrHVfBnwcn&#10;1z/hU/gTxTaJoVx4OHjT4z6PqHxV/wCEt8U2usWczfBTXvFk3xf8N6j4JOq+Frv4t/CKbRLpPCdr&#10;V4fhv+yz4B1P4m+OvjV4Y+DPw00Xw3ZyXfi22ceH/EXxC0y1j/s+DV7HxDc/FH4lR3/iPWdVns/D&#10;vifSf2O/Bnx5+C3xd8MWVh8PvjB4m0Cays/G/wAOPJvh/wDDT9or9vfUtPtPi1r9h8Df2L/DNvc6&#10;H4f/AGYZ/FXiD4Nftn/tMaNr1napq58b/s+fs/t+0F8Rf2ZfgxqmnT3zfEL9mv4HQfA+/wDih4Js&#10;tM1f4gzaHpdla+J9KXFXiDgcNCFDLpVMdUw/LGlGE62HrU+SMLPA4Svha+Ay2FOKhDD1MM/rsKOK&#10;w83iHVo42gGHwsn70/cT1fNazv0lJNTk3qmpe7eLSVpQnHnrz4v/ABd+KfjnxF8Pv2Gl07wv4Rg1&#10;xfC/xX/4KT6Jp/gv4dfCT4c+JJbS30jxV4X+F2o6N8T7H4B+NP2irVfsM9toPwR/as8Efs93Hh2w&#10;0LSviX4U+I3jUr4R8M/pP+xf+wj8Nf2dPCviHwr8CfC+ofFV/HeqQaz468T6p4W8a/tH/wDDQWqJ&#10;K95qnjjxd8cfFOjfsUfsv/EGPw9qF7f6l4G03x9N8dNJ8Ma2z3Hwwj002Vx4Wl+v/gz+ztoPw3sv&#10;D2g/BX4afEvSdI+Hvhq38H6FqXwB/Zf+Hf7ON9oXhyW3htpPC9x4x/bo8V+JfjbrSvpUKaVpV98L&#10;/Fum6J4W8OQWmhpc2Wrabpctr9PR+CtiRoP2ef26DsVV3P8Atiu7naANzO37cJZ2OBuZjuYkk5JN&#10;fz5m3E1TF1niKmIVfGyp0o/WG6GH9mofDSq5fipUIUoKPJGNKjJQhB1adJxoSpRj6tOgkrcto3+G&#10;zlfb3lNJpu+t3F33bi02cXpnwc8YW+hWtpdfC3X9R8K+CrKOaw0X9qH4o/CL4afB/wAKWWnuuo2m&#10;paV8F/2R/C/iL4VePofDl/bTeLLhvito/h+90HWLLQrnwd4msZDPqPhnqba8vNUkk8XPd+JfEFj4&#10;sit/D8Pxe0nXbq38QfGa61SGK+m8Afsj/Dn/AISXVrH4UfDjxFHpMMep/E1Na8N6hfeDvBy+Pbnx&#10;D4stYrH9pPw8X3wcM9pd+Jv+GRPgEn2cLqX/AAnH7UfxS/4Tb4uaX/ZKxP8A8JD441o/Dv41/wBq&#10;J4c+x/avD9ufjxqOzw3puiWH9teDPK/s3QN/wD4q8T+JtXXVPAN7aftB+M9R099Lu/2iP7L0/wAJ&#10;/s2/DzRr17W5vtC+FWmWev6xrnjW1+1wQ6hqWleDdd8bXHiLXdEi8H/E/wCOnhW58MeG7Lwz8xOt&#10;KpCpV5qU1BvmtOFKjT5/elJOni8XhqTqSgoypzrU41ZWccLia6g6G63WrW1laV7LvdRk+uqTts3F&#10;aTgs/hm2va9H8ME07Q2sLrXfA3if44P4a2Hwh8LvCXwws/CGr/B79mHwRJcW9m02k6tNp+meIPEm&#10;hz6W+k3Hg/Vvib4g1Hwp8Pf+F1/D6yT50tv2lPhzo/7Ruh/tIr4L8c/HPSvjn8RPh7+xT8O/H/gG&#10;6/Zwm8EfsieEvENp4N8f+HNQ+Mev+NfiH4F+Ifw2i/bD1/4g+EviFolppN/44Pxh8IaT+xx4V0Tw&#10;Bp/xo8d/CDwT8UPV9S+KPgDXPjH/AMMa+BPG/hWfUtb1LRtR/ad8WeNvGGp+DviV8RrP4m+B/wBo&#10;qPRNB+CWoWfhCfQfip8Ttd1D9lX4h+HPiFo3hTXfCTfBP4M/DnxvH4Hl0DVPh5pGi+FMD4MfCn4y&#10;eBPgHJe+IP2Iv2SdP8V/EH4e/sq/HPxZ+zp8KtI8HfDa1l/4KQ6p4pm8QftCfEX4p+J5JPGvw/i+&#10;Hnwo8Z6D8AfHXhP4veE5PjP8d9Li+GHxC8TeF9O+MnjjQ/g54Z8TaSbw1KdPGwtVxFDCU6eFxFWO&#10;H5sNj1Caxc3Vq0qlJ1Y0MHUoyi6UI4Gjhli5TpYmcqoved4vSLbuve1jpyp6p25pJ2V3Jyso8q5f&#10;sL4KH446d4d8JeHvieP+EsbSP+Fu6D4k+JfjA+E/BfxL8Q/8If8AExfDfwU8R3fw6+Fh8afC3WR8&#10;U/hbBf8Ajnxx400Xxj8JDa6/B4eu9P8A2a/hafiFrvwh+AnvpOOa5/w14V8L+DdOuNH8IeHdC8La&#10;Vda74p8UXemeHdIsNFsLnxN458Tav418aeIriz023trebXfGHjHxBrvi3xRq8kbahr/ibW9W17Vr&#10;i71XUr26l38nGcc+mf618hWqKrVnUUYR55zl+7hGnF88pS0pRtCmlfljCmuSMbKKSTZutl6Lz/F3&#10;v/W2wtFFFZAFFFFABRRRQAUUUUAfAH/BNP8A5N1+I3/Z/wD/AMFYv/Xpv7ZFff8AXwB/wTT/AOTd&#10;fiN/2f8A/wDBWL/16b+2RX3/AEAFFFFAHwB/wUs/5N1+HP8A2f8A/wDBJ3/16b+xvX3/AF8Af8FL&#10;P+Tdfhz/ANn/AP8AwSd/9em/sb19/wBABRRRQAUUUUAZ2raTpWv6Vqeha7pmn61omtafe6TrOj6t&#10;ZW2o6Vq2lajbSWeoaZqen3kc1pf6ff2k01reWd1DLbXVtLJBcRtE7o35o/8ABOX4T/Cz4HfE/wD4&#10;Ki/C34K/DT4f/B/4ZeF/2/8AwZ/wjPw6+F3g3w58P/Anh3+2/wDgmV/wTk8Raz/YXhHwnpukeH9I&#10;/tfxBq+ra7qf9n6db/b9Y1PUNTuvNvb25nl/S/VtMtta0rU9HvJNQhtNW0+90y6m0nVtV0DVYra/&#10;tpLWeXTNd0K90/XNF1COKVmstW0fULDVdOuVivNOvLa7hhuE/ND/AIJy/DTw58H/AIn/APBUX4de&#10;E9R+IGr+H/Dv7f8A4M/s/UPil8WPin8cfHdx/a//AATK/wCCceu3X9u/FL41+MviB8TfE/lXup3M&#10;Omf8JN4u1b+xNHi07w7o32Dw/pOk6ZZAH6f0UUUAFFFFAHkPxZ17wv8ADXTn+M2u/wBu6hq3hLQt&#10;R8FeE/CNj8SbDwZp/j/xP8UfE3gbSPCHw70vQPH3xC+H/wAEde+LPxH+ImkeBvhv8HNa+I+qaXqG&#10;keJ/GV14P8M+MvCml/EnxnHrn5D/APBXr9pqGD4PeBfgIYte+Fvxg8f/ALUX7E2q/Czwj/wmPwh8&#10;OftKfEjxR4B/4Kr/ALLemeBbr9kPQfirY+Jv2WfjZruteE/B/i34xaxZeMvizDqH7PGg6l+z/d/t&#10;S/Bzwv4d+NGpQ+DP1Z8deLrL4keBvG3gDwh4f8d6h4q8aeBPj3onhqw1uH9oX9nDSb7V/hzq6/DD&#10;WLC//aD8LeAJPFfwQ/4SDxVrmnz/AAz+JnhKG58b+LvBA1L47fs4aZ8SvCvhG48QwfzUf8FsdM8H&#10;j4i2nwf/AGzPj/onj79mz4lfGP8AYG/4pP4hfDnwf4Y0L4K+DPiR/wAFC/Dt9rvxS8Y/Hs/GPU/B&#10;Hwc174Q/BDQf2r/gj4J8Vad+zh+y74y+PX7N3xS1i38c/GP9snVv2OvjT4w+EPuZPhKGIrxjiVKE&#10;cPCtiJfu6lWUqVBKclGjG8ZxppValSFT2UKig4PEUrynHOpJpe7q5OK3Stfzeza0TtJ7aK0eb9D9&#10;W+GHwd/ao03R/wBr74mfAX/hXfiP4g23w11z4Oax+zn8UPij4J/am/aB8c6t8DfCN74h074KeLvi&#10;H4L/AGSPir+zZrviLTNH8RfBT4ifELQI/gr8YP2iv2Z/gZ8K7v8AaG+IPw3/AGc/hlB8L/DN/SP2&#10;j/D3g7T7u38B/GP4LfBX4RWl/reiaXo3wN134NxeFNE+JmiXN9YeNr34+ftqftBPrXwo8eeJbXUY&#10;LaH4o+Afgv8ACnxv8bPht4k07XdU8X+I/ikt5awN8w67/wAFVP8Agn/4z1aSa7/bP/Yu0fRPEHw6&#10;tdPsotf/AGhfhVqnw98IeDvEMfj/AMV+BfhLqfww8O/E611tdE8FfDnwFpet/tSeCfCkNjqnx5+N&#10;XjP4N/s5J8Uk+G2iXXhvwj8f/tDf8FPf2MvDviDRL34e/tZfAvxVZalFd+FvEWkaB+0l8EvE+u3v&#10;gvTNM8XXcmheI/EVx8YfDvw78KeDtX13Q73T28FWfhT9o/8AZ90q91n/AIRHwF+xU/gjxR4d/aY+&#10;Jn2WXYSOY1IYCrLloqHLhcPiMXGph6EFCcaUKs8Rz0Zykm5vEwjR9m5N4eWGw7dCGDlye9a7bV5R&#10;Wrva7SWsVp8LeqV2pP3j9f8AWv2ifihovh/VZPE3x3+LPg++1fRtUk8A+Jft37Lmk+GL29traRU1&#10;oR/tX/sy/sT2XxA0C1nudKvlPwq8VeLrK/02YNrWv+DLbV/DGqa9wl5L8IPFj+Pvh9Yp4s+EHxa+&#10;MPw3MGm/En9k7TfjJ+y340tdL13TfiTcaf43v/2bofil4d1j42X3ha6ufHeoab8RP2eNc+PfiPU7&#10;ay1jxHaap8OV0rwX4huvxNu/+Cm/7F+j3eieJPCX7TP7PWueLdF/t3X9EtrKT9mj9lODwpqEXhLx&#10;Pb31pdfFH9mX4haD8WvH8GreHtS1bwnpejaVr/whs9S8T3uh67qdtqVrt8IL7J8Ov+CmP7JfiC91&#10;HwZJ+27+ztD4NiXRfEngqXVPjh4O+Cd7deIofE/i+/eK78GJ+2Xo/wANvB/ibw3deGF12Hxn4E+N&#10;/wCzL4o8b6d4ih1v4k/EL4g+JvFNx8Oviz6lXIKOAoTr0cVh6VOCdVzw01BSVKv+8lWhVoYerXjh&#10;3ToulQxMaFLETnKrSo18NCtUI9rKbS5Xd2WttPdXwtcyUpXabUnbZyTdj9SfjL41/al0rxB8Tvjx&#10;4c+JmpfHj9nLw78M/Evxa1X4kfs0eLNGv/Dun/Ff4F6TpeofAX4Ewfs8w/tEfDe7h+C2heMB8T/j&#10;D+1FLo/x80H4s/tLeJ9c+D/wa+Kvx18Ofsc+E/FfwY8O6v7Hnxj+C3w58Z6j4j+Flp4wj1b9uj9t&#10;n48a3Y/ASG+/Ye+Fvi/xt411fwJ8Db79oT45+JPDU3x7srn4w6Z+x1rHw48U/DTX/HH7K6aZq/xT&#10;8B6pP8bNX+Dv7aV14p8Lft7/ABs+EdM/4K1fss6y3hzUZ/2uv2ftD8beKZPHXgvRPin4T/ax/ZZ8&#10;LfETQdU8BWnjmLwd40+J51j9qLwf8P8A46eCIrjw1YW/hXwb+0/8PfhhDaaD40gtfB/xI+LfibUr&#10;7xj4u9H8Qf8ABSD/AIJp+JvGep/tD+Iv2xv2RPD/AMa/+FXyeCvBH7X/AMD/ANon4NeE/GfgbSbn&#10;xJrDa94K+Jv7Jfir9prXPHPj7R/DHirwl4N1jUtP8P6N8ZPDfxs0WPwlrGjQWWneEfCuq2Xz2Jw9&#10;CnT+p144anN06mGdTAVac4V50qkqFFYujGSjXf1yjKbqUHSxE6eFaw2WyhGliY6RcpPmTla6fvr4&#10;Fa75XayXLJLVWvL3p7ot/wDBSz4m6jon/BYv/g2k8eaxoGg/DjVvFGu/8FB9F1Pwf8b/AIh+GPA8&#10;/hLUPix+z38EvBN74J1LxV4Jb4r+DNa+LOn3Pi6Tw14E8G+Etb1/wx8V/i8nhj4b6D8Q9M0rxjZ+&#10;P9P/AGA8F/CTwZ8KP2m9a8b+LfGWvXvjT4qa98RJ/Ani34heF/2M/CsHxE8T/GrQfBWra58Cvhtr&#10;/wAN/hl4E/aL8X678Bfg7+w54P1NoPGd1qmoeK/hCdBvPH3j74+3PwP8My/s5fy+/E7xB+x54z/4&#10;LB/8Ehvh3+zxrP7EH7aPg3xt4/8A+C0HxR+Pnhb9jzx78L/iRc/Fjxl+1l+y9Bf/ABSu/wBoHwN4&#10;4+LXjvwzaSeMYrfW9P0+bx58ZtY0fxf8PPDV/wDD/wAK+FfC3hT4d+HPBL/qP45+DHx20z9rHwP+&#10;214F8J+Jfgl8YPAv7G3xz+EGgfsWap4S/ae8U/spfD79qD496x49+O3jT9pW8+I/7Hfh3xN4D/aP&#10;8PfFX473HgXwn8ZfAvin4e/Dbxn4y0a1tf2nvEmoaP8AHL4TfCz4eXHz2CwWHrPFRp4tU4KhiXCc&#10;aUalWvN05SwtFUFXnWpQqVEoV67jKnRhJuT9sqVOes5NKLcW3eN0m7K8rSd+Wzsnda3fSLTZ+nfi&#10;zXdQ+L3w08R/Ev4cfALQv2i/AHx7+EusfD3/AIQfx1+0D4Z1L4WfFTwfN49uPCvwf8W2fhLT7v4x&#10;fs8XP7Nnxt+GnxQ+IXxo+Lvxe8NXGo/HXUfgHpnw08J3/wAAPjz4/i8N/Bf4b+R/CL4n+Bp/2VP2&#10;qV+JWsn9qn4M/B0ftTaF8fPG3xV07V/h7pHxV+K+h/EX46a1+2H8EvDvg39raw8F/BrRv2TvhTqV&#10;wvwV+CfiPXf2l/id8G9H8EaZrvwU+IXxUstN+A+u/ETxn8RfC3wZ/wAFF/Dlh4m+FvhHw9+038Uf&#10;2W/GviH4e2erTfEL9sN7H48/C/wz4w8Tj4g/tFeG/gL8ffj9+yt8AP2um8O/D6bUvGPwE8BTfGbU&#10;/iH8WvjN8K9b8BfEn4O/tgfsDfEb4R/YvHHovxG/Zt/bb/bB+G/w08NeMf2Xv2Tv2J7H4TftIt+0&#10;fonhXw78WdG+N3iuX406f4/0X4n6J8fvAvjm2/Zg0/wt8OPHtt4r8XfG/wAaX1w/gjxFqfjr416p&#10;4N8TfGeb4o/s83X7Q37Lv7UPpPJo0UqeIxuWU8M8Rha/t1m2AliaFCrTdSlCtgli541YiFNxpVKV&#10;GlH6pVvDG1JzhSdCFUbSfLNys017OSTd7O0uRQtf3rydpLWN02fW3xV1D4EeI4/EX7Sut/F7QfCG&#10;i+GtD+F/xa+H37Wnwc/Z48IeKIfCvwM+Jnwh+M3wV+Fni6+/aU+I3w3/AGhvhf420L4TeJ/jZ+0J&#10;+0Jc/FHwHN4G8H/s/wDwi8faXq/7QWi6Z+zP43+LviP9of4h/wCCefxNHhH4MeN7L4g+OfgRr/x4&#10;H7fn/BXT9nDwZ+0z4c+Bg/4Vl+zd8bvib+35468R6T8DfjnoD/tG+Kfip4R/4af+KkvhX4r/AA98&#10;DzeP/hl4S8c+Hz8AP2fdf+Jh+O+v/s8+Nvj9xnhP/glX+2vpvgnS/CnxN/aRP7Reo+JG/ZUf49+K&#10;fjh8bvFWoat8W9I/Zn1jwPpGr/Bia4+Hf7O/w31LxH+yh8dvg1dftH/Dr4s/szftQan+1h4J1zxv&#10;8fbr9oSe9uvjGnxn8Q/tD4/7E8XxR8LX3i7xtf8A7CmmXfwZP7Zn/BUDX/iv+0L+zz4o0m6/ab1T&#10;9oDxB/wWQ10TDTIvCuv/AAk+Kniv9mPwX4A+Anhew/aCtZbTxf8AET9pLwx8K/hn8MW+AWr/AA5+&#10;Htt4U+IuWIy/D05+ww2Y4TMFT9qva062EpKVOlSo+xjh3inQxFV1KtSvThS5FVrKEHLDpOSK5pWT&#10;cXG7WjUm7tu9+W6VtG2/djraTdnL9C/CmgfA7/goBfftADRL7wJrv7J/iY+L/hV8dvhz4X0rxb8L&#10;vjJ8Uvj34t/Z78MfC34j3fx88X/Cz9ozw54w0L/hEP2ffiFZfs9+MP2Wv2rv2b/h/wDtG/Cj4rfD&#10;Dwx47kuPDMPw2+B+op98/En4YeB/i54c0/wl8QtD/wCEh0DS/Hfws+Jdhp/9p6vpPkeNvgr8TfCH&#10;xj+GetfatEv9OvJf+Ea+I/gTwp4j/s2a4k0jWf7K/sfX7DVdBvtS0y7/ADJ/Ze/aM8Jy2fiT4R/D&#10;74yv8I9I+Gn7G/7GPw2+GXgD9o34I/BTwF4f+CH7QniT4iftF/s9xeGvHOhfBbxl8H9G8UfFy8+I&#10;fh/4K/DT4lfsw/C2D4UfCvwtdWPwksP2bvFn9nftDaY+h/e/wLuNX0+9+Lnw4n8WeBPE/hP4N+O/&#10;B3wz+GtvoXxA8b/Ev4r+GPBNj+z38D/Ea6J+094q+IfiDxR4q1D476h4q8T+KfGY1HWNYv8AV/E3&#10;wb8WfB7xr4ivtW8VeJ9e1e/8vMaWLwuJlRl9Yw/1L2dShSqe0p1KKlGi1P3qdG1e0qPPKMFzON4y&#10;cFTlKoNSV9JX+Jq1nv0u9NHa7e/S75ffq5+2t/E6eJ9YvbvWdCn8FT6D4ct9A0C38N6ha+J9M8T2&#10;uoeKZPF2sav4uk8VXmla5oOuaXd+CbLw54cs/BHh3UPCuoeH/FWp6n4p8Y23jDSNJ8DfMnh39pDw&#10;P8VvFvgP4Nab8SP+EY+JfxK8C3f7U3wt174MW2rfE74ZfFb9lvwH8bvB+naf4j8KfHrxh8E2+Bni&#10;L/hZvgfxV8LrH4veAfCOp6l8RPh14e+Nq3Pw58XTWknw5+P2pe+X/wAUPAuk+OdN+HGta5/YPizX&#10;v7Eh8LW2v6bq+g6R421fXdI+JniO38J/D/xVq9hZeFfiD480zwr8H/iJ4y8V/D7wXrWveN/BHgjQ&#10;YfGnjLQNB8La74d1fV/MnQrUtJ05xcoylaUG704y5XUi2rOPPGUeeL3jNO2vNd0+v49e3rrezXXr&#10;Y73BK4PXvzjv6j+lfgH/AMF9P+cK/wD2n+/4Jyf+9kr93vFdz4os/DHiS78EaNoPiLxna6Dq9x4Q&#10;0DxT4k1Dwd4Y1zxPDp9xLoOkeI/F2k+FfHWq+FdB1LVUtbLV/EemeCfGGoaJp81xqdl4W8QXNtFp&#10;N3+EP/BfT/nCv/2n+/4Jyf8AvZKx2101b7X0tuvmtWrPbWzGfv8AUUUUAFFFFABRRRQAV8Afsb/8&#10;nFf8FYv+z/8A4c/+usv+Calff9fAH7G//JxX/BWL/s//AOHP/rrL/gmpQB9/0UUUAFFFFABRRRQA&#10;UUUUAFFFFABRRRQAUUUUAFFFFABX52f8FDf2mtM+AHhn4U6Cn7avwB/YU8V/EnxhrR0b4sftLfCp&#10;Pil8MNd0Twb4au7vxH4HMN58bPgHpHhvxRqN3rfhvWNE1i/8cXUlzaaHrGkWXhzUJdQfUNI/ROvh&#10;P/goPr/we8OfBnwze/Fvx7+1P8PruX4naNafCa//AGNV+NWpfHfW/i1L4V8Zvofhrw34N+C2g+LZ&#10;fiDaah4ci8V3F/4R+J3g/wAUfCGX7FBrnjDSkm0PSNT00A/Mj/gnp+1R8HP2dp/g1+zhrX/BZD9h&#10;j9tHwdc2fhv4E/Br4M/s/wDwg8O+FPjLe+P/ABZ4t0Wy8LeIdR17w5+1p8c7rWdB0u1l1u18Q2kX&#10;w+0uytbfUoPEV94i0uy0C4t9S/ojr8kv+CeXi3/gpt4k8feNU/ah8LNb/slxeE/O+DHjT9onQPhh&#10;8PP29PEHi1tW02O2X4pfD39m3xL4p/Z+g8GzeHU1e9bUBpvwn+IdnrLaZZap8OkjuL59L/W2gAoo&#10;ooAKK/Dr9rb47/EXwh+3fo3g3TfjT4l8F+OLDxN/wTl0z9mj9nvTfG9vpPhv9oHwF8Z/2nfHngr9&#10;t3xRqfgCSLd8T7zwJ8ENO1jWPENw1pr03wI0b4d+FfiLpf8Awj03jO9fXP3FoA+d/jd8bfBfg/Rv&#10;Eng7Sv2jf2d/gt8Y5dHin8MXXxuvdK8TaNoN1dskllq3iT4YW/xb+DXijxLo80CTiKz0/wAf+EJL&#10;lmSaHWVSJ4n+WP8Agkje6rqf7G99qWu+LPB/j3W9Q/bP/wCCnl7rHjn4e6Nc+HfAHjTVbv8A4KZ/&#10;teT6j4s8D+Hrzxj8RLvQvB/iO7kl1jwzo118QPHNzpei3llYz+MfE8kL63e/xYf8HYXx7sG/ac+M&#10;Hwcj/wCCYHgyLxLpHhb4ZWl9/wAFFPFi+NvGGseNfAOseAvCniDR7XwJb6FovhXw18LNX8A+NdU1&#10;7wLPd694v8eDXYNHuDc+HrG21y2iT+oD/g1x/wCUFH7DP/dzP/rYf7QVAH7/AFFFFABRRRQAUUUU&#10;AFFc/o2s6jqmo+LLK98J+IPDtt4d8QW2jaPrGs3PhafTvHunT+FvDXiCTxZ4Tj8PeJte1az8P2er&#10;a7qnga4t/HOl+C/FLeKfBniW7tPDNz4KuvB3jDxZ0FABRRRQAUUUUAFFFFABRRRQAUUUUAFFFFAB&#10;RRRQAUUUUAFFFFABRRRQAUUUUAFfAH/BNP8A5N1+I3/Z/wD/AMFYv/Xpv7ZFff8AXwB/wTT/AOTd&#10;fiN/2f8A/wDBWL/16b+2RQB9/wBFFFABXyn+0/4S+PXiSDwbqXwm/af0X9lrwN4WTxdrXxf8YX/g&#10;PwF421K/0uLS7I+G47KT4ladf+FfD2k6Vdx6pf8AiLU7prWb7KbVYpSizCvqyvyg/wCCtHh7/gnD&#10;8VvhR8MPgH/wUk+Juh/Cf4f+OfiHL4/+Fni7xT8QLb4aeG9M+J/wm0a4uLK8v9e8RyP8NtcubXSv&#10;Ft8bDwD8UtF8XeC/FbyzPeeENZudJtnsgDwr9m39oLx3+0J+0FZ+Av2bP+Cpeq/teaT8KvEOk6/8&#10;ctS0H9kr4cT/ALNkvhLRvE3hex8X/C+L9qL4a/D+DwAPjFrug+IZtS8I+FfCHjvVdbittL1PWNYt&#10;dP0myea4/dSv5zv2Bf2lf2Zf2YfjT4s+EPhj/gp9+xb+2P8AD39qb4teE7/wJoXw8f4Z6L+1Ppfx&#10;r1fwd8D/ANnvwT4Wl8Efs96svwZ8T/C+P4dfCrTNQ8QeJ/Cnws+D7eEdZtbrUbzQtR0TUrm50H+j&#10;GgAooooAKKKKAPH/AI/a74a8M/Br4ha94w+Pf/DLvhjS/D811rP7QP8AbPwn8P8A/CqrNZ7dW8U/&#10;218dPCnjn4Rad5Dstt9o8e+Etd0Ifatsti07QunxB/wR71PR9b/Yij1nw78Uv+F4+H9X/a//AOCm&#10;Gp6F8a/7Q8Cav/wuDR7/AP4KV/tb3WmfFL+1fhboXhf4Zan/AMLAspYPFn9ofDrw14d8CXv9rfaf&#10;COhaT4fk06wt/rf43ftD+C/hZo3iTStK+IX7O8PxjsdHi1Dwx8Ovjd8ftK+CGjatdXTI1kniTxRb&#10;+FfiV4o8LaPdwCeWLWdP+GXi6R2iRIdMmSR5YPlj/gkjr+q+Kv2Nr/xTrsPg+21vxJ+2f/wU81/W&#10;bf4e+Mrn4jeALfVdY/4KZ/teajqEPgf4g3nhfwRd+O/B8V3czJ4a8ZXPgvwhc+KNFWx1ufwvoEt8&#10;2k2gBrftvf8ABO/w5+274p8Pa/4m+JuueAIPC/7Ofx7+C+gSeF9AtLrxT4c8e/FP4xfsifHL4bfG&#10;/wAMeJb7VFtNJ8RfBHx/+yP4b1vRtDuPDupw+I7/AFuC4m1jQ4tAe117491X/givJ4YvPh7qHwK+&#10;PPgLwy3wo+MP7M3xV8F6H8dP2c9S+PXhDUY/2eP2Mfiz+x/d6T8RtH0X4/fBnVfG+s/EKL4sX/xV&#10;1TxfH4i8O3dh4v04xXmmeIn1K41WLoP29f2jv2kPCfj39uTXPhF8aPEXwd8Pf8E5/wBgX4dftmWP&#10;gay8F/DHWvD/AO0p438Xav8AtSeIdU8HfEXUvHfgnxb4nh+GaeD/ANlw/D7Tm+GGteAPEkPin4je&#10;JdZk12bU/CPhhbf7d/b+8X/FTw5+wZ+0t8W/gt8SvE/wK+JPw3/Z5+Jvxo8MeKLLwl4C8SeINM1L&#10;4ffDfX/Hdn4e1Hw98SvDXjTwnGuo3mk22k679r0K+u7S1a9TTZ7S+8i+gAOI+GH7A1hp37VUf7Yn&#10;x51D4EfFv4v2P7MPwX/Z08L/APCH/s1w/Dfw98NLj4QfFX9oD4g/8Jp8JY/GXxW+Nvif4f2/irRP&#10;jL4b8Kaj4W07xXO9tP8ADe31z/hI7201ux8OeE/0Vr8kfiT8Rv2hPjF8Rv2Mf2b/AIe/tA+NP2cr&#10;/wCKX7FXxq/ar8e/Gnwd4K+E3iPxB4j8W/Cuf9l3wN4U8H21v8V/Anj7wZD4afxN+0Lf/ED4kWWm&#10;eGdO1q7sfDXhfw/p2u6Po3iHWVl+yf2Hvjl4g/ab/Yz/AGU/2ivFujJ4f8VfHL9nf4O/FbxNo8Nr&#10;LZ2Vl4g8eeANB8Sa0mlW88s8y6HJqWo3M+hPNK0s+jS2M8mHlZaAPqWiiigD5i/aU/bT/ZL/AGOv&#10;D6+Jv2ov2ivhF8DdNntnu9NtviD420XRfEHiCKNnRk8KeEnuZPFXi263xSqtj4Y0XV71zFKEt28q&#10;Tb+BX7Sf7UHx/wD20P2iP2WP2rv+CR/7Dn7SnxD+Kn7O2teKvD2p/tFftCeDbb9kv9lf48/sufFH&#10;SxbfEP4RtqPxp8QeA/i98QtOufE+leD/AB74D13Qvhxf2vgTxp4ai1i107Vo9R1yzX7X+H/ws+GX&#10;jb/gvR+134z8Z/DvwP4u8X/Dj9gb9iO5+HninxN4U0HXvEPgS5174sftWLrdz4O1nVLC61Dwzc6u&#10;uj6UmpXGi3FlNepptklzJKttDs/bugD+cbXP24f+C5Xwk8b+JPiP4x/4IdWHxL8P+JfD/wAE/hnF&#10;pfwY/wCCkfhXxE2neJ4/iN470ubxZbeA9b0HUtB0vQNYk+K3hK28TeJdF+GPhDV/Cfh7wXrPjH44&#10;fFnxV8MPDfg+3+C2P4H/AOCxf7WHgn4f6L4j07/ggR+1xD8PPGw1L4o6Fq37J/jn4H/tE+B/GP8A&#10;wtfUr/4max8RPD2qfB6KPSfFf/CyvEfirVPHeo+LdOW7PjLUvEl94vub/Ur/AFm4ubj+jHxL4U8M&#10;eMtNg0fxd4c0LxVpVprvhbxRa6Z4i0nT9a0+28TeB/E2keNfBXiK3s9St7m3h13wh4x8P6F4t8L6&#10;vHGuoeH/ABNomka9pNxaapptldRb4GAB6en+R/n161vKrGVJRkqjrOcbyU0qXs6cOWCdLlblU7S5&#10;oqKjLR81orr0tb5/8N/XQ/lb+GP7bnxv/wCCynx8+Mn7OHxF8Jfta/8ABNj9mD4Aad8DLv4x/AJf&#10;hf8AFrwn+21+0jH+0F441rwD4X8N+OvF3h/wxH4g/Z6+BMeoaC83xI1P4bW91qL/AA71bUvFniP4&#10;zeCfBWj+O7zwT/Sl8F/gl8JP2dfhp4U+DnwL+HfhT4WfC7wTpsOleF/BXgzSbfR9E0q0jAMknkwI&#10;st7qN9KXu9V1fUJbvVtY1CW41LVr69v7q4uZfyn/AGCNZv8A4hf8FR/+CvnxJ1jw1rnhHUrTwn/w&#10;TS+Flz4N8VXHhq+8SeAtR0r9m7xf8Y9f8Ea1f+C/EXjHwZca1oWofHSKw8RSeDvF3ijwzNrVncnR&#10;/EWtafHaalP+xesaxqOmal4UsbHwrrviC18Q67c6Rq+r6Rc+GYNP8DafB4Y8Ra9F4o8URa94i0TV&#10;bzQrvVdE0zwXb2/grTfF/iZPE3i/w7dXfh218G23izxZ4YmaTfKoxhKKtJxqJwlyQirpydnKbjKT&#10;tJqTlaKVkpP+v6/r1DR/FfhjxDqXivR9B8R6Freq+BddtvC/jXTNI1bT9Rv/AAf4mvPDPh3xraeH&#10;fFFpZ3E1xoGu3Xg7xf4T8W2+katHaahN4Z8UeHdejt20vW9NurjoCcc0mRnHf/63+H+eBS1m7X0T&#10;Sst3fW2r6bu7t0Xe1wMDxXbeJ73wx4jtPBGs6F4d8Z3Whatb+Etf8UeHNQ8YeGdE8SzWFxHoOreI&#10;vCWk+KPBGq+KNC07VGtbzV/Dum+NPCGoa1p8Nxptn4o0C5uY9WtE0e28UQal4ql1/WdC1PSbzXba&#10;48E2OkeHNQ0TUPD3hpPDPh20u9J8UaneeJ9ft/F+uz+Mrbxbr1v4i0nSvBGn2vhnWvDvhOTwveap&#10;4X1Lxr4u6CinzPl5bK2uvLG+tvtfEvhXXutFJh/X9f1+bMDxL4l07wpp1vqmqW+u3Nrc674W8ORx&#10;+HPC/ibxhqC6h4w8TaR4S0m4uNJ8JaRreq2mhWmq63ZXXijxRdWcHhnwP4Zh1fxr411fQPBvh/Xd&#10;d0/eGOvrj/PtWB4U8S6b408L+HPF2j2+u2uk+KdC0jxHplr4o8LeJvA/ia20/W7C31Kyt/EXgvxr&#10;pHh/xl4Q12G3uY49W8L+LNB0TxN4fv1uNK13SNN1S0urKDoMd/8AP+f8+tDXL7ri41FJqd3205bW&#10;TTT5r3+5WYBRRRUgFFFFABRRRQAUUUUAFFFFABRRRQAV8Af8E0/+TdfiN/2f/wD8FYv/AF6b+2RX&#10;3/XwB/wTT/5N1+I3/Z//APwVi/8AXpv7ZFAHyR+3j8Ddf+N/x8fWdZ/4J+/tl+O9S+HPhzRtC+EH&#10;7XP7DH7ZXwY/Zh+JWo+EPENj/a3jf4ceMb7Xv2u/2b/HlxoekeLJbs6foGs6H4q8M5urrW9CvdPv&#10;9V1dJ/Wf+CcFn/wq658U/s7/AAu/YS+I/wCyp8F/A8XiDxN8RfGfxj/aG/Z8+N3xU8W/tG+KZ/A+&#10;rTWnj28+E37Sf7SHj7WvGfiT4f6vbeLte8V/FfXdI1OPRIfBWnaNbzeH7rR4bT49/wCCun7Df7Wn&#10;xr+K3jD9pf4P+IPgF4Z8MfC39lvwTb/C74w/E39p39pT4GfET9kL4o/DL4ifGX4m/F740/Dnwz8F&#10;fgN8WvDfi2Lx74B1X4X+HfEMniO/S9vNE+Hup+GpNAn0nVpvt/6M/wDBNP4EeI/2e/2dG8IeJvhB&#10;+z/8JbzXvGWo+PIbn4BfGL4t/H3/AIWvH4r0Dw1eXXxf+MHxb+OPwq+FHxN8a/GXxjqiagniXWPE&#10;+neI7y40XTPDJHiZkCaHoYB+g1FFFABRRRQAV8Af8FYv+UWX/BSz/swD9sj/ANZ1+I9ff9flh/wW&#10;k+EPhT4n/wDBMf8Abq1nxJq3xQ0y7+GX7GH7XHjjw3D8PPjf8aPhFpWpa1pn7P3j26trP4haF8J/&#10;H/grRPi34QlltIV1H4e/FbTvGngHV7Z7qz1Xw1eWl9ewXAB+p9FFFABRRRQAUUUUAFFFFABRRRQA&#10;UUUUAFFFFABRRRQAgIHy/p+vWsG58N6ddeKNG8Xyz68uraHoPiTw5ZWtv4q8T2fhiXT/ABVqHhbU&#10;9TuNY8E2msQ+DPEOvW1x4P0mLw54p17QdT8T+DtPvPFWk+EdY0TSvHXjay8Q79FF30fdb99H/k1f&#10;rrfQDn/EnhPwt4y0230fxf4b0HxVpFpr3hXxTaaX4k0fT9c0+28T+BvE+j+NvBPiO3stSgureDXv&#10;B/jPw/oHi7wtq8SLqHh7xPomj69pNzZ6rptldwYHxJ+GHgb4u+HdP8J/ELQ/+Eg8P6X47+FvxLsd&#10;P/tLV9J8jxr8Ffib4Q+Mfwz1r7Tol/p15L/wjXxH8CeFPEf9mzXEmkaz/ZX9j6/YaroN9qWmXff0&#10;VUKk4SjKEpQlCSnBxk4yhNWalFp+7JOK1Tv7q10TD+v6/r8z5j+CH7PU/wAMfg9ofwa8Qa9oMvhf&#10;whr/AII13wTpnwVtPi98EtC8Iw+Fp/Bnja78GaHaXnx5+J3iLS/hOvxd0jxc/gn4K6T4t034ReCP&#10;2a9Y8G/sjy+CvEvwv8D6nd+OfmX9rP4b/tr+JNX8I/G74Z/Fj4EfD/WfgsfHFr8DPgH4m/Zo8U/t&#10;PeCfGX7QfxH8b6v8E/g/8WvjJ8YvDel6L8dfhf4Fk+BHjq+0PxtF+z34K+HFz+zvqvxQ+KXjX4sf&#10;HH9ob9nDwFr/AIN8YfotrPiXTdD1Hwppd9Brs114x1658OaPJpHhbxP4h0+01C18MeI/F0tx4p1f&#10;QdI1LSvAugvpPhbU7S38VeNrzw/4YvPE914c8E2mrz+M/GHhHQda4LRLDTfilqPgr4palpmg6z4L&#10;tdB8G/ET4LaR44+DXifwd8Xfhj4913wx8RPD/i3xlqMvxHurDxP4K17X/hf8RbLwCngq7+F/w4+I&#10;/wAPIJvir4c8a614htviDP4T8E9tDG16OIeMmqdWcnUc5YjD0cTTqutGUKt6denVpOdRc16so+1h&#10;KLqU5KrGMpS4q3KrrZaSatbVaqzstuVWTvZ2TPzm+GP7NHwD+Efh34xfD74seAfHkuh/Hz47+Gfg&#10;L4++Efwc+GP7WXjX4JfES60z4m/Ef4pfCL42fGjWrbwHrHi74r+O/wBoH9n34h/CDwF/wU5/az+M&#10;3j3x5+z18cfFvw51D4F/Hv4g6noPhrxd4R1f680iw/4ZF+ButfFj4/8A7R/jzxV4T+DHgT9o34zf&#10;HvxNqmg/2j4S1H/hLPF178ffGnirRPC50v4lfGbw34E+A+nW3jDwJ+zn8IvDHxI8Vf8ACHfBLUrH&#10;4eeKT8ZfFPhXwR4w0j1zVfgj4A1nxRda/eaDoLaTruvWHjvx14Ik8EfDe88MfEn4veFdQ+Dd78K/&#10;jf45utR8G3vjPU/iz8FLf4HeCdJ+FXiex8X6bDoVhaadLqem65qvgb4Van8Pe+8N6xqGu6dcXuqe&#10;FNd8HXMGveKtHj0fxJceGLu/u9P8PeJ9Y0HSPFNvL4R8ReKdJTQfHWk6ZZeNvC0F1qVr4ns/DHiH&#10;R7Txt4b8H+M4df8ACOg1Xx1TENSr1K1eM6sauIhOonOUlBU37KpUhUlTk6cVBz5Z6QouopyhBRSi&#10;loklZWTV+99Un3tp7v2ktNToKKKK84sKKKKACiiigAr4A/4Kxf8AKLL/AIKWf9mAftkf+s6/Eevv&#10;+vgD/grF/wAosv8AgpZ/2YB+2R/6zr8R6APv+iiigAooooA//9X+/iiiigAooooAKKKKACiiigAo&#10;oooAK+APiN/ylN/Y3/7MA/4KWf8ArRX/AASdr7/r4A+I3/KU39jf/swD/gpZ/wCtFf8ABJ2gD7/o&#10;oooAKK8q1743fC3wx8VvAvwP13xda6f8VPiXpWva54H8IyWOry3Wv6X4Ys7zUNcuob+306bR7T7D&#10;ZaffXHk6jqVncXMdpcfY4bkxOE8S179p39mX4u6b+0X8HNJ8aad4+1v4d+CfiNpvxP8ABFl8NfiR&#10;8R2vdJ0KfWPAfj+y0HwV4V0WLW/jna+FfFVvf+AvH3hf4P3niLWdM8YJL8OtUm0XxjeW+nKAfYVf&#10;AH/BWL/lFl/wUs/7MA/bI/8AWdfiPXKf8EqvDXjLwf8As0eJfD/i/wANar4dgtP2gvjpd+CZ5/hv&#10;43+BvhTxJ4A1vxtda74Z1/4Wfs8/EiNvHX7P3wpEep3GheCvhV4k1HxBdaZYaFJr9p4n8R6V4jsN&#10;Yu/zz/4Kg/8ABZr/AIJceLP2EP8Agoh8A/Dn7a/wY1f4x+Jf2SP2tfhBoXw+tNS1htf1P4maz8HP&#10;H/gzS/BttE2kJA2sXvim5g0SGNpVhN7IqtMiZdQD+jaiiigAooooAKKKKACiiigAooooAKKKKACi&#10;iigDAtrnxO/ifWLS70fRIPB0Gh+HrjQNeg8Q39z4k1PxJc3/AInj8V6Tq3hSTwza6Zouh6Jplp4N&#10;u/D3iC08Za7f+J7/AF7xPp2o+GPCVv4R0rVfG2/RRnNOTTeiUdErK/RJN+856ytd6rV6WD+v62/r&#10;vuFFFFIAooooAKKKKACiiigAooooAKKKKACiiigAr4A/4Kxf8osv+Cln/ZgH7ZH/AKzr8R6+/wCv&#10;gD/grF/yiy/4KWf9mAftkf8ArOvxHoA+/wCiiigAooooA+AP+Caf/JuvxG/7P/8A+CsX/r039siv&#10;v+vgD/gmn/ybr8Rv+z//APgrF/69N/bIr7/oAKKKKACiiuP8f+B9F+JXg3xD4E8RXvjDTtE8T6e+&#10;m6lfeAPiF4/+FHjK2tnkjkaTw98Rvhb4l8HfEHwjqG6NQmreFPE+i6rGhkijvUilmRwD8ffAn7Ss&#10;/wCxz/wSm/bl/alstAg8V6p8CP2k/wDgtD8SND8M3clzDYa94h8O/wDBS79tS68O6TqdxZq93a6R&#10;fa5/Z9vq95bqZrPTZLq5TDRBl8R/4J+/szft7/tS/s3fst/tyfG7/grB+1Bo3xS+PfhD4Z/tFX/w&#10;h+Ffgz9nXR/2ZtG+HfxFttL+Ieh/CSL4fan8ItW8SXbR+DtU07w3rfip/HcGuR3L37xM93EmoT/W&#10;/wCwZ+z98MviT/wTw+N37LvjrTte8XfCHxn+1H/wV0+CHibTvF3jLxd408V694C1f/gpB+2b4K1B&#10;PEHxF8Z6z4i8feJ/FN5okryX/jvxR4j1rxpqutNJ4j1fXb/XprjUZfnH9l7/AIJZf8FHP2QvCPgb&#10;9nb4Of8ABXieL9kP4Xa9ZN8PfCHjX9iz4YeOfjtofwws9dOor8GJPjDrXj/+wrnQ/wCzJJ9Jt/F5&#10;+HP9r6PaTpZeFNI8NaXp+kWOngH5ffsp/wDBZb9oj4M/8FY/+Cjfgb9tz4wajrv7EGnfEb/gob4O&#10;/Zuj1bS/ClhH4B8YfsCW3hT42eN/BGg32m6Ho19fwn4AeO/NSPWdV1fUL/VNP8P20INxcyyz/Nnw&#10;b/4Kn/8ABTzWf+CRX/BbH9oz4wfG/X/Cv7SvwA+K37P1/wDB/wCyaB4IWf4B6H8Y/FPw31+++Huk&#10;WUng+KxvBo3hrxq/hi8TxNp+tX1nNBcRC9e5hW7r9rPit/wbr/s8ftDeHfiz4b+PvxZ8U+LbT4i/&#10;8FTfi3/wUp0e78H+ENJ8F6j4f0j4yeDvA3g3xl+zLrdzq+seOV8UeCtesfA2nTeJPGGnw+EdV1iS&#10;DSo7XQ9GTTJ/7U6j4tf8ENYvif8ABD/grf8ABiH9ptPDcP8AwVL+NngT4wxa7F8El1GP4Cx+CfEH&#10;hDXE8MR6KnxY01fiYl+vhQWa6quo/DxbBb7zl0u6Fr5FwAfGf/BE39tf9rb9pb9u34leCfCn7XHx&#10;X/bu/wCCffhr9kvwZ4u8WfHD4zfA7wv8M5PAn7XWvaz4dXUfhT8OvHPhj4YfDWT4hWFhpDeJJLs3&#10;Ony6ObW1nubGQtpljq/iv+sOuL+G3g//AIV78O/APgH+0f7X/wCEH8F+FvB/9rfZPsH9qf8ACNaH&#10;Y6L/AGj9h+1Xv2L7b9i+0/ZPtl39m83yftU+zzX7SgAoorgfil8Uvh38Efhz40+Lnxa8YaF8P/hp&#10;8OvDupeLPG3jPxLepp+h+HPD2kW7XN/qV/cvkhIo02xQQpLdXdw8VpZwT3U8MLgG7rPhrTtd1Dwv&#10;qt7ca7DdeDtcuvEWjx6R4o8TeH9PutQuvDHiLwlLb+KdJ0HV9N0nxzoS6X4o1K7t/C/jWy1/wzae&#10;JrXw741tdJh8ZeEPCeu6L+Svij4GaLq3wT8B/Bz4w65p/jLwd8EZvF/7IXi7xJ8U/DHg7xWNMfWP&#10;iT8DPHH7I/xA+KHhSx07w54A+JOm61pvgP4C2XxM8NaBpGh6JrV/8UbmPV7DwRouk+MbTw985av/&#10;AMFRv2hP2mPjXoEv/BLj9n/9pH49/D/xt4c/4VhoXxj/AGjvh3L8Af8AgmdpHiSeTxZ44h+PVj4+&#10;k+AOr/tX/FO+tvD/AIF8R+CryXw14w8MfAom68FeHorQfFD4i+A73xJ+V/7NX7G3hP4mfGH40/CP&#10;/goF8evj7+0L+x14J+J3imx1z4efD74c/tUfsk/8ExfBHje1+I0XwR1P4d+D/Ft/Y+BNG8e+Fv2V&#10;/jT4Ktf2XvCHwcb4hfEDwT4H+EVj8HvHfwt8YT+EPCvx5+G37PX2PD2Gxjp4mrh/aVZYVYPGU4U8&#10;M6k3KUsVh4UoVakeVVpLEV/q2G5JwxWJ9m3TqRoyhLCq4aKX2rx+K38krtdUnGPM9OVXV1zJnyj4&#10;tuv+Ccngj4seMNF/Zj/bS/ag/YO8deGZLXxj8Z7L9hrwX8Tv2n/2GfhT4k1DwM2ifFX4S+OfAfgi&#10;1+PPgv4fHU/iRpviXVvC/i34bX3i74Z6d8O/GN/4H8R+GrmXw9eW2lea/DL4xfDTx9pHw8tfEn/B&#10;cPS7/wAReDfC/h7SdH8N/tIfAn9mTQdL+Hy2FtYyp4Z8L6r4p/bo/Zm1az8P6Bf2kUGiz2+keFHe&#10;HTbG7k0fT7yNoF/sV+Hv7Jng34QeCfhxpvwg+Gmg+MvhJ4R8GX/hv4C+J/2P/EVv+z78QvCvw58S&#10;3mj+INBsvEc1t8W/Cvwx+Ofhy6sfDnhbU9Q8c6l4itv+Ej8QWlnqV18LdctvEvibWoOp8VeBPit4&#10;80c+HvHfhf8AbL8Z6JIvlXOm+IbH/gmZeQ3NvIBHdRiZFhu9PlvbcNBJf6PcabqlqHM+m31jeRW9&#10;xB7dPiXHYXlWV5jTwChyRi6eMr4R0I01VoyjhbV/raVaM3OssTGhV9pKUYrllOtLN0YS/iU3O66p&#10;NSvyv3tHHR7Jcysm3ytKB/Mb4K8bftd+KJfiD4W8H/8ABT3/AII5/Gix1vWdKtPEPjvxNe+JNG+F&#10;F3cQPa3rW3jTxVfftI6XP8d9f1RLZtK8O/EXUPhr+1LrHhy+OnP4f+IvgLWtL0++0H6/+Fvwr/4K&#10;5x6noGp+Bvgp+wTq/wAO/BvgrU5LDxfpvxp/4KFfs0eD/CGmtYRX1tpuleOfjv4D139oCHQdRUvr&#10;N1YfAvxP4X+EmowxXSfElNQ1SazurX9Lm/4JR/sx+P4dRhv/APgnL+xf4VsfFV1FNe+NP2i9Csf2&#10;q/jJommWkaQG0tfDOv6Pqnh7wp4h1OLzz9v8KftB+INA0u6Ftq2paT4zmmudLg/PP/gnf8ev2NP2&#10;VP2WoP2Vv2ivD/iv48/Hz9jz9ov9p79lTQvBd54X8RfHTxMvhP8AZ++NQ0b4XeI/BHhnxLLfeA/h&#10;xdeJvBPj79nLwT4b8PeCZvD/AIm+MPxe8c/Br4aeCPD/AI3+MPxI+G3g3V6Wb5lj61TLssnmGJda&#10;El9Vwk3ivaJYT2FbG4ylSxVXDKUIxmqFdYtrC04uc4fvJzqr2cIpTqcis7czXJ1vyptc1tLvS0np&#10;paPLv/sy/wDBPnXPjT498P8A7Vv7Y9j4q/a++L/h/WIfFPw3+Hn7LPiG6+HP7EHwT8TrBbW2geMf&#10;Dnxk+NHj/wAKfHL9qb4uQeW2p6v+1LB4u+JmoaPZef4H8Nu2naFpWiXf74eEPhr8b7Pw5p3huLxf&#10;8JPgZ4PgTy7PwP8AA74a/wBpax4Jso5DcQ6T4a+IXjrUf+EG1US3Q/4meqah+znpaXlhd39tYaNo&#10;+qta+IYPIr/4gftj+L/jr4R+Ed3onwG/Z+8Caknj++8RapY/Gyy8a/tD+LvBngjwn8LdXh+Kn7N/&#10;gvWPhJqvhTxF4E0n4l/E/Qfgt8YYfi54Q8Fat4IvG/t7QhrFn4z+Gmpa/wDIvxc/Z40E/tT6J4C/&#10;aO/af/bg+Nvwz+Ks/jRl+B+i/svftFeNPg/qVn8Yvh98IPgp4Bs/Hn7SXwR+F+tfBv4FX3wg+Ing&#10;b4+/HHTfGPgjU/2cviF4D1j44eDvEGreL/Bfw0+Fehz+PvLUfrdVUsdmdKjTeGrZjD2dOtxHiZ+z&#10;oz5aFSnRby+OKqKj7JVZfV3SvTjjK1GjFuF7JuMHJ8yi9qK31evv8q3s+a+8bvQ+0NYu/wBnXT/E&#10;OraX8Xv209b8Q+KdEn/sqXSNb/aY8N/Be98KyIkc1zpt94a+A198E7O5vpXeO4luPGOk61rlqkiw&#10;WV9Z2Dmzer/a/wCxB/0dMf8AxPj4s/0+PdeHfDb9kz4lfB+Cfwl408S+EvBf7K1h+0B41+KPg34H&#10;fBH4WWHxnsk+I3xU/wCCg/gf4zfA25s9B8Y/ATxh4n+FHhP4b6X4LsPHPxS8VQ6944sPCXxS/ay/&#10;aK8cfDvxZ+yf8G/2RP2Z/EvhjzX4QeMfA/xt8Wftr/BnTv2hT8Qfi14v8c/tF+CNM8Q/szSat+xp&#10;+1r4X8FePvjVpn7LfxR+JGtfCT4iat4R+HHx3P8AwT+sfhr8LvhL8Lf+ClXhNPH+seIrD4ReNfgr&#10;8OvB6fFbwH4s0T9ofm9jRlHE1cPicwr4TC1IxlUw0p0IUqVSo4UalenRwU8DhnKKdWrShi6sYOdq&#10;dWvONZwpN+7zKCbtZSV9bRulKUuaWu14adeVNH1wdV/YeeW1UfFmT4wz/bbSWz+HcXx/+Lv7TU2v&#10;31rOl5Zyw/BOLx98TZPGM2hXFuniOKVfBOsHwy+kjxbu03+wv7XsPO9R/bB1n47fEn4KfDj4GDSL&#10;f4YfHDwRpvxC0HxNryfGHwr44+Mnwm1PX/DN9f8AxJ+CPirwX8K/HHgvwp8KtH+FUHjnUPEnj/xl&#10;4k8LeLdN+I3ir9mL4R6hafA++/a8+APxwuuH1j4KeIbPSofgTrv7Qfxz/ak0XUvHP7Qn7N/i638M&#10;X/wz+IerfB3wD+0D4J8G3Xww/Z++Pfwr+LPwv+Kvwh+Ingb4Ifsz6rpHx98X/tLfttfEHXP2l/G3&#10;jbwX4a8OaHN8ddC/br1f9l3xqvjnw38BP2cfgJ40+JHh/wCOfxz1/wCJnhbwN8d7S6/a3+EHw9/Z&#10;48Q+NPDp8N/tXDxb+0l4d/tFfgHp/wDwTl/Z/wDHfjP48eMT4a/aa8X/ABF+G/webxXpPw11z4u/&#10;tN+ORZ/sk+L/AI1/Bh044KbpwTxWOxdav9XwHtq9evSh7dVoU8SqEsDCooynChKSf772an9XhKpy&#10;1qC97eyppJOSSSbtyu3NzdrpaWu0m4q3NU/Zt/Zn8VfsoWP7KPwzsP2WfFvj/WPhxZS+NvGHxc8B&#10;fHbQIfhJ8CvE37R0Fpof7Vvww+DGs/Fn4l2/7W/7QPw5174+XM/7WHjH4d/tVDxboV94Zkl+JPhb&#10;4peL/j58AP2Yf2Z7f7i8O/CHxRoPhj4Q/CzW/CX7N3jT4Q+D9D+B+kX3gzQPhff/AAl8M/DTxN8F&#10;tP8AEnivTfiL8IfAV1rHxg8NHQtI+KHhT9n+P4H/AAYmn8GX/wAAdP8ADniTx9b/AB5+JXiHRPBX&#10;hGLB+G/w4vPEPxOvv2jtNv8Ax14N8V6146+KPw7+I3gjxb8UP2tvGnw0174Z/DzX/F3w18Iah8L/&#10;AIIfFHxf8J/g58GfHXibUPAHwu+I+ofFDwl8APFXh/XfD8/xE0T4deLfip4W+Llh+0br3vfhLw/4&#10;507V9f1nxn8Qv+Ep/tXzrDSPC2i+FNI8J+CvDGk6f418f6v4d1Kxt7ibxN471Dx1qPgXxN4M8GfE&#10;rWdZ+IWoeCfE2rfDXTvGPw9+Gvwg/wCEl8UeHr/ys1zPEY/EVcVisTPEY2rOdfG18TLE1MViMdWx&#10;FfEYitOtVxGJc631mtWrTxEatKWInVlWrQdarUctKcVBJRXKlZRUeVKMUkopKytokrJPltZcqSZ0&#10;Hhrwp4Y8G6dPo/hHw5oXhbSbrXfFPii60zw7pOn6Lp9z4m8ceJtX8a+NfEVxZ6bb21vNrvi/xjr+&#10;veLfFGrSRtqHiDxNrer69q1xd6pqV7dS79YHhrxLp3ivTp9U0u3122tbbXfFPh2SPxF4W8TeD9Qb&#10;UPB/ibV/CWrXFvpPi3SNF1W70K71XRLy78L+KbSzm8M+OPDM2keNfBWr6/4N8QaDrupb9eJLm55c&#10;9+e75ub4r31vfW977/LqaBRRRUgFFFFABRRRQAUUUUAfAH/BNP8A5N1+I3/Z/wD/AMFYv/Xpv7ZF&#10;ff8AXwB/wTT/AOTdfiN/2f8A/wDBWL/16b+2RX3/AEAFFFFAHwB/wUs/5N1+HP8A2f8A/wDBJ3/1&#10;6b+xvX3/AF8Af8FLP+Tdfhz/ANn/AP8AwSd/9em/sb19/wBABRRRQAUUUUAZ+rR6rNpWpw6Feafp&#10;2ty6feRaNqGraZca1pVhqsltIun3up6NaavoF3q2n2t2YZ73TLXXdFub+2SW1g1bTpZkvIPzQ/4J&#10;y6d8U9I+J/8AwVF0/wCNfjL4f/ED4m2/7f8A4M/4Sbxd8Lfhp4j+D/gTVvN/4Jlf8E459G/sL4de&#10;LPix8cfEHh37B4fl0rTNT/tD4o+KP7X1iy1DXbX+xLLU7bw7pH3t44+Mnwh+GV3Y2HxJ+Kvw3+Ht&#10;9qlvLd6bZ+OPHHhjwnd6jaQyeTLc2Nvr2qafNd28UxEUk0CSRpIdjMHwK+Kf2DvFnhXxz8bf+Cqf&#10;inwT4m8P+MPDGqft/wDgP+zPEfhbWdO8QaDqP2L/AIJff8E29OvfsOr6Tc3en3n2TULS6sbnyLiT&#10;7PeWtxay7J4ZEUA/R+iiigAooooA57WdZ1LTNQ8K2Vj4T17xDbeIdeudI1jV9HufDEGn+BNPg8Me&#10;Iteh8U+KYte8R6Jq17oN5quiaZ4Jt7fwTpnjDxOnibxj4cu7vw5a+DLXxb4t8LfzBf8ABQz4yfFf&#10;xH8ffgb8KLfxhH+zR+0nqdh+1n8Cvj/8R/hN4G+GGmfGH4s/Az4X/sD/ABx/aF+E3xK0jw98ZfA3&#10;x/0f4cfBP4sfHDwN8Y5PgVN4O+JHxy1zwR8PNS+LXgI/HD4c/tMXP7Tvwi+Ef9Tx/X/P1/l+dfiB&#10;+3JoHxp1K1/4J+fDr9pLxt8EpPG/jD9uz4z/AAl8LfFj4a+GvG3gTwN4pT4tf8Enf+Ci/g7wPqut&#10;fCfxX4n+JOu/DPWrbx74yPgG58L2Pxk+Ldl4ks9A0f4iweK/C9z48u/hd8OvXyfE08NiOecFNyjK&#10;goxnOFT9/CpTlVsoTjVhTU/eorllKXspR+CciJptde/lpZ26Wba3d7a7XPxM/aa8IfEjwP4u+Kfw&#10;38Kft6/tW67f6fafF/wrNPaeHv2B9OuvDfxB0/45fHjwvYaJrEXhX9kjwr4l8MWt98Gtd0/VdO1f&#10;w5F4fl8NeKfEvw08T+Ar82HwT8FeDvh7x3w2+Cnxw8djXk8A/t7ftH2Hxni+HV5JoHjGfwr+yXqn&#10;hj4ZXz+NLX4ffC+8g8E+GP2UdV+IOnfFu6GgDxf42u/hzqngnx18TrX4ueB/DHhP4seJfjLet4F+&#10;KX0t+3/4iWPW7vW/E+teHvhl41sW8Yp4d0DxfJY3+ma2PG3xl/bF+I3jyaPU7bxFo1tOvwJ+Jumt&#10;8JvH8dveAa1YabrHxJ8IzX3hWfw2de+Tf2Qvjpo2i+FNSuvEOr3drfeAPEbWGk6B4b1+00H4sW2j&#10;fErx38cNC+MFovxO0bxfrr6qPhjoXwo0Jfhxr8yaBr3hP40+MZPi94f8Qxaj4f1yHxN/T+VcOQxP&#10;BcczwlLFSx0K9OFb/aa+IWJq1ZuNKPNBKhXwcqvsPbRh+6wlqixNSVXC1oz8adblxChJrlabWiXL&#10;1a3TTWrTXxX92yakeueP/g98bfDXhubwB4+/4KN/tu+BPC9xH8Ql+KHhJ/i9+xv+0rf+OPFGtXOq&#10;6144nsP2f/Cv7N/gC6+Ht0mt3Xizx34w0r47eJPD+p6cZ7u6g1cfEfw0+j6p4B4s+BXxq0nWZvAu&#10;kf8ABTr9pOz1rX18b+F9b8D+N/iF+wPefC3UvA/jGXxJ4s07+yvHVnqd18K9Xtda1HTLBfFln4g0&#10;bwa3hT4k+J4NX0GPV/EF1bQ6z/Uron7NPi39oPwNq8OueP8AQ4fBxvvE3wu1jwPfH42nwFLd/DLx&#10;NrHgHxTo/hP4f/B39oX4EeBPCvw30jxX4c1jQ/AOia34f8cePLzwpo+h+JfHPxB1PxHrE+h+G/z9&#10;/aQ/Yt+Jnw9vJPCPxC+JcXib4Py6HdSeAXXwn418M/DXSvM8BfGxPjBp2h+GPhR8UPDms/CfVfAf&#10;wrCfEzWrm2vNQ1L44QeGNav4/EXij4lvN4B8TfDcOcSZI6s8JWxH1GvSqYjEVsNCpjq9CviGn7LE&#10;YVycqtStTnK+MpYnF0pqFOnWoYyhQpYjDx6a1KorSUedPlipe6mk2rxktkukeWLV3Z3bhOX4QeCb&#10;L9ojwPqus+HPFH7e37Xfhi+02y+IN/oHhf4hTfsg3vw/8W6XP4t+OWoeJtG1Lwbq3w7+LHgPxbZ6&#10;l8bfCXhnUpvDXiG1Sysrn4h/2Rouj6hmw8R3f6V/B7wN8bNUufEfjXwf/wAFcf2wv+Ep+FN/rlzq&#10;tzqGs/8ABOSWx+M1zpVzc3fg/SPHvxq8OfD/AOMuk/Dzw9qeh6z4c8M/DiD9o7QviL8G7Pxbc6lF&#10;4E8VJP4/l8L+HuI8afAv4j+EtB1u68XeGfE+gWt1qvjiWDxZf3GiXFh4dfwz4++IXwh+MFlJd6p+&#10;2Fe6LrthL8TPjL4m8NarJ46HiS28Pat4o8KJ4Em8Pafrfg6VmeJfC3iX+yPFuuN4W8KePPBviT4f&#10;aN4wufGlzqPhjw6/wyPxP1P4/W+neKbC5sf2ptc+Guv6XZfGO/1n4bya3dWHj59AvvE+l6JqunfC&#10;rx/YXdlqX3Wd5Vw3nkY1MHj6NN4iu6M6tPEQxVLFVJ1sNCrFSr4pU2263LWouv8AWZ1PaSoRnVjQ&#10;mc9KpWpu04PRXtazSSfRR5lorJ8rivtcqu44PxM+P37UHwY/4KJ/8E9dD8R/t3fE/wDaT+HP7TOm&#10;/tvWXxp8L+Pk/ZP/AGKvD3jKT9nD9nmPxb8L9Dm/a7/Yn0S08J+IL4eLPEsD6LpmofFC+u/Aev2e&#10;k+GvFSeB9H+I+qPd/wBJGl+JPHGn2uly674+/bw8H+FdSsIrjwtrtt8PP2W/jzp+qWjoLi0s01D4&#10;E/C34++MfLTTXgmtfEvjhILfW4fLd/E2s61NOJ/5cv2rPGEWr/8ABVD/AII3fEex8T3Hk62v/BRV&#10;rPx5L40vdPuriIfsveEo7fT5PinfftVaPqHn2C6klg+g3f8AwUI1G88PyagdFuPh/wDC6bVn8B/E&#10;D9bfCFx4dvfCc3j/AMEfBrSvjxFpN7qNneaZ4Q/Zj8P/AB0Ou61FfNaatp8lmP2NPgFpniTWbOW5&#10;e8vZ9R/bftJbeeNtZuvHvxUkh+weNfw6vlMqzxFoJQw1bDUqvNh1yUFiMMpwpxjf6th1CpGcY/uV&#10;Kom+dzcVy+jGaTTve6dtdZWlu93LR3srJb6bS/Q3xN4s8Rroesa9rXjL9uPxF8JNGCP4n8S69b/s&#10;rfsw6JdWkLKt7ZXesePdG/Zn+OfhSwguHt45PE2gTeEo7xmRNC8UXtq91u8evvjJ8Gb2S1HhLXJn&#10;nvpTp+k+DfF3/BT3436h8XPFOsxRy3U9p4F+GX7N3jX9p6/8Zw/YAs1vbaPqj+KpZbXWDP4QtdM0&#10;+11fUvjXxr4j8W/C3RLXx5rXw+8AfDP4t3V3qM/wq0X4I/sgW3gfxNda1YW15eaJovw1+Hn7Rv7J&#10;X2PxT8ZbjTnh0+fRJP21vCfhnWPEM62/h3X9Mtrm1stV/Oz41ftT/FayvbA/GDwN468S6h4j1FtN&#10;0i3+NfinxtqvwJ+JLS6Fr/i7R9H+FkPjPxF8QdZ+FXxM1LweNL8a/ELWvgV8aLPVNS8Dalpmo+CP&#10;D1l4FGm2V19Dw7wDjc8nGFKVGNKVSfK6NeeEr1YUoc1WpSpOWHw2K96E6PtaUnCFSE1UjSpQjUll&#10;VxUad978qvdKSV3pd+80mu/lo3dR/b/xj4q8NaPYWfjPx98J/ibpGl+Ab2fxNZ+KvFn7S/8AwVg0&#10;3TvB97No+reGLjXY9b1b9l+3tdEll0PxJrWiTXxubYtp+sXtk7mO7kRvj/8A4J8/Fzw8n7P/AIz8&#10;W2A+Kek6Baftm/8ABQvUYviV4M/aV/aVXTNDl8Rft+/tJavoMhi/aQ+GvhL9jzV55bXxBowuJPjR&#10;8QdO1LxqL6PXfEfhub4t69/whNx+QP8Awn/xA0zxXb634G8N6Z4d8VaZff8ACRWmpeG/HF74Y8Pe&#10;Dby4nvhHpfhbUxqfjv4raXe6UG+zaLL4m02G/wBR0Dy9Ym8R3f2y1m1T56/Zx+L3jhdO8UeItQt/&#10;+Ei8eeGvj7+1f4u1qHxPc+A/iWfFk3ir9qD9pO5mktNK8fePfDl3f2Ft43utX1vUvGHxC8Kz+E/7&#10;Wsr651Xw1r+qa9YaRqn2L8IZe3w+GlmtSpOeExGJjOtiJckFRqYdLCVMLHFVnGM54iTqVY4hwcp/&#10;wJKEqlXBY/3W+TTmimktdb3km0ney093T+ZWXL/Vj4v+IHwv+NHw8uNJ/ak1vwD8ffhjYah8StLs&#10;tG8a+Kfhb8CPirrPhvxjpnifwdruj6D8X/hv8fbb9l347aZJ8PPG8vw++LXgbSPFvwpt7XwtPFqn&#10;xA8Pz+INW0Lwtq/o3ws+Nfin4WXNt4A+EXjL4HePtLu7L4l/EDQ/gB8WPAXib9j74+eOPFHxh+In&#10;ir4j+FdY8I/E/Vptb+FPx21vxBrUXxL0fxx4o8P/AAzsovif421Wz+Lnij4vW19d69ceOf5+PCf7&#10;cnj3wo3/AAkPjbx5Fo/jOJvEUd9488UftL+NvC9r8XfDmkRfFt/D3w/8Z3nw7/bG1LU/EmreEbRv&#10;Al98OdX8E6P8Onmm16ztNUdbPxSB4r+wfhv+1b4L+I3hnxZpknivwfovw30JbbUBpVx8V/7StdUs&#10;08SeJtH8Yjxf8Lo/iynwymmg1jRLbXb7SfDf7F37TerXUHirTtU+Juk+KvG13efEnxN4eceHWb5f&#10;h5xxGHqV8vhiKMYeznQngliMRWnh5Kjh6TjUp051anNTWDeGr1adWlLENVac6dK6eLpzlo7Tab1T&#10;UrJJ6yeraS15oyiraJXc5fpJY/Dz4QfCr4efs7/BH4i/E/42/AjT/hJ+0V8Nvi7onj79o/wT4CHj&#10;m+1/4feBdR8TeM20L9rf4SWOl/BvSPiJ+1x4v0P4keOv2tviF8RPGXxJ+Kvx08KftAftg/B/VbPw&#10;rZfHbwncfDL6N8axa/8AFC5+HXxO8PePfjboPwj+MXjP9mX4l2vi34ZeAPjRomu6L8J/h94y+F3i&#10;j4WfAnxj8NNX+Klz4w+HnjP46/G34l6zrf7Rfxds/wBlnRvDX/DFPhz4mfAH9q21+GN14C+Hfxu0&#10;389vCPx70vUtE1nXPBGu3vwzsLHQ9cl0h/h5rNl8C9K+DvizTdQvvDFtrut/ADXP2zfiN+zzp2jX&#10;Xiy3J1fwz+0B4Z/Z38HeO7i6vNR8NeM/GHj7xDouj6p0Wlahca/pvj34b+GdQ1mLw18UPD37Svws&#10;+IP7OGjeH/h1qXhT49xeLfEmsD4l+Kv2dPg9+1H43+LPhj4Z/H39mXUdd8Zx/Fv9nnxto2t/Az4y&#10;+HfEeqazL4B+JXhC7+HGpaN+f4rJcQnKdSdSliIVZ+2eIUFSc06k8S3CUXUoT9rTXs/bTqtVKVet&#10;ifYYeM6p1RqLZaqy2etto9LNdHblWqS15UfvbX4A/wDBfT/nCv8A9p/v+Ccn/vZK/abwD8a/AXxO&#10;tvCl/wCDH8ZahpfjbSfHmu+Gtcvvhd8T/D3h2/0n4deLNI8GazfzeIfEng7SNE0uDxBqeuWGq/C7&#10;+17+yf41eBl1L4mfB0eOfhzo2seKrD8Wf+C+nI/4Irkf9J/v+Ccnt/0WMf1/zmvhqlOpRnOnVhOn&#10;UhKUJ06kXCcJQk4zjKMkmpRlFxkmk0000mmjpTT1TuvLX+tD9/qKKKgAooooAKKKKACvgD9jf/k4&#10;r/grF/2f/wDDn/11l/wTUr7/AK+AP2N/+Tiv+CsX/Z//AMOf/XWX/BNSgD7/AKKKKACiiigAoooo&#10;AKKKKACiiigAooooAKKKKACiiigAr4c/b91T4c6T8HfDVx8Tb39tyx0GT4l6PBZzfsFaH+05r/xf&#10;bV28L+MZII/Eln+yjouu/EOL4bmzjv21e51m0i8Gp4nTwfFqFymtzeHop/uOqOqappmiaZqOta1q&#10;NjpGj6RY3eqatq2qXdvYaZpemWFvJd3+o6jfXUkNrZWNlawy3N3d3MsVvbW8Uk00iRo70Afif+wd&#10;4l8W6t+1lNY/BN/+CmV/+yxH8CviBdfF2/8A+CjHhT9oPw3pkXxnPjX4SRfBaH4DXX7U3hjQ/i/q&#10;OoyeFB8bf+FmWmmyTfD+2tE8JXBaHXmto7v9vq/M3/gnJ+0V+zn8WrL4/eFfhB+1Z+z/APtEeJD+&#10;0d8f/izLpXwe+LuhfEXU/Dvw5+JXxU1vXPBN3qVhaXI1G10kWGoWumwarY2t34Rlv45bHQtd1SOH&#10;zK/TKgAooooAjaKJpEmaONpYlkWKVlUyRrLs8xUkILIsnlp5gUqH2JuztWpKKKAPwO/4Kqf8EMk/&#10;4Ks+OYNU+KP7a3xj8BfCnTNO0hPDPwN0f4dfC3xf4P8AB/iOxtPsWseMfCmseKtLuPE3h7xD4nhW&#10;CPWbvSNRspJ7aI2TO1nLLC/0F/wQ4+CGlfsy/wDBOTwF+zdoWuah4n0P9nz9o/8A4KFfBDRvEurW&#10;9taar4h0r4Uf8FEf2qvAen65qdpZk2lrqGrWmgQ397b2v+jQ3NxLHATEqV+h/wAftC8NeJvg18Qt&#10;B8YfAT/hqLwxqnh+a11n9n7+xvhP4g/4WrZtPbs3hb+xfjp4r8DfCLUfPdVufs/j3xboWhH7Lulv&#10;lnWFH+IP+CPemaPon7EUejeHfhb/AMKO8P6R+1//AMFMNM0L4Kf2f4E0j/hT+j2H/BSv9re10z4W&#10;/wBlfC3XfFHwy0z/AIV/ZRQeE/7P+HXiXxF4Esv7J+zeEdd1bw/Hp1/cAH6f0UUUAFFFFABRRRQA&#10;UUUUAFFFFABRRRQAUUUUAFFFFABRRRQAUUUUAFFFFABRRRQAUUUUAFFFFABRRRQAV8Af8E0/+Tdf&#10;iN/2f/8A8FYv/Xpv7ZFff9fAH/BNP/k3X4jf9n//APBWL/16b+2RQB9/0UUUAFfCf/BQfX/g94c+&#10;DPhm9+Lfj39qf4fXcvxO0a0+E1/+xqvxq1L47638WpfCvjN9D8NeG/BvwW0HxbL8QbTUPDkXiu4v&#10;/CPxO8H+KPhDL9ig1zxhpSTaHpGp6b92VR1TVNM0TTNR1rWtRsdI0fSLG71TVtW1S7t7DTNL0ywt&#10;5Lu/1HUb66khtbKxsrWGW5u7u5lit7a3ikmmkSNHegD8oP8Agnl4t/4KbeJPH3jVP2ofCzW/7JcX&#10;hPzvgx40/aJ0D4YfDz9vTxB4tbVtNjtl+KXw9/Zt8S+Kf2foPBs3h1NXvW1Aab8J/iHZ6y2mWWqf&#10;DpI7i+fS/wBba/M3/gnJ+0V+zn8WrL4/eFfhB+1Z+z/+0R4kP7R3x/8AizLpXwe+LuhfEXU/Dvw5&#10;+JXxU1vXPBN3qVhaXI1G10kWGoWumwarY2t34Rlv45bHQtd1SOHzK/TKgAooooA/Dr9rb47/ABF8&#10;Ift36N4N0340+JfBfjiw8Tf8E5dM/Zo/Z703xvb6T4b/AGgfAXxn/ad8eeCv23fFGp+AJIt3xPvP&#10;AnwQ07WNY8Q3DWmvTfAjRvh34V+Iul/8I9N4zvX1z9xajaKJpEmaONpYlkWKVlUyRrLs8xUkILIs&#10;nlp5gUqH2JuztWpKAP8AN1/4Ozfj/prftOfFj4Kp/wAEzvBmmeK9P8PfCu2uP+Cinik+LPGGv+Pv&#10;AF/4I8IeKdO0rwBaaboPh3wx8MdT8FeLr/xD8PNSu9Z8V+O7jWdO029lGi6J/bdhJa/1Gf8ABrj/&#10;AMoKP2Gf+7mf/Ww/2gq5z/gsn/wR1+Hv/BQGbWvi1+1H/wAFD/Gf7PH7M/w+8PaVqcvgjxPoHwTT&#10;4O/Cm+063j03W/iJa/ED4mQW134E1HxIHtLbXNYi1/SYpYtmnvO1rcPBL9Jf8EDPh54A+EX/AAS6&#10;+Dvwo+FHxB0/4t/C34YfHD9vH4efDX4raTqGi6vpXxN8A+Cv2/8A9qHw34O+IWmat4bur3w7qmn+&#10;NPDum6d4js9R0C8u9FvbbUo7nS7qexlglcA+4Pjr+xJ+zd+0l4z0Hx78XfBeua54g0XRNP8ACl+u&#10;h/Er4n+BdB8feCdJ8UQ+N9J8AfF3wp4D8ZeGvC/xj8A6Z4vh/wCEh0/wX8UNH8V+HLW8vNbgi08a&#10;d4n8T2Gr2vil+xn8AvjN4e+PfhXx9pPxJu/D/wC05caFL8bNN8OftAftBeAI/F1r4f8AA+nfDe20&#10;Kyl+H/xR8L3Pgzwlq3gvS7bRfGHgzwJN4Z8JePRJqOoeN9F8QaprGrXt/wDUtFAHxP4u/wCCe37M&#10;Hjj4X/C34ReIdG+Ldz4a+DNh4s0T4d6/D+03+0za/FjR/Cvj63lsPHHge/8AjpB8XU+NPifwH4r0&#10;h4NC1fwV4p8fa14aOh6P4W0yz02ztvBvhBND+vPDHhnw94K8NeHvBvhLRtO8O+FPCWh6T4Z8M+Ht&#10;ItYrLSdC8PaDYW+laLo2l2UKrDaadpmm2ttY2VrEqxQW0EUUahEULuUUAFFFFAH4P+Nfjj4I/Y3/&#10;AOC1fxE8bftLNq3wl+D37Z/7JP7MXwU+A3x78UWH2X4H618cPhD8Sfj9rGv/AAc8TfERZ30jwJ8Q&#10;Nc0X4i6PqvgvTfGB0ax8VQWWp2umak+qDTLDVP3fBBAIIIIyCOQQehB75H+ea82+MHwb+FX7QPw1&#10;8XfB342/D/wr8Ufhf470qbRPFvgfxppFprfh/WtPmKuq3FndxSCK7tLhIr7TNStTBqWkalb2up6X&#10;d2eo2ttcxfkL4E/YU/4Kc/shTa18Mv2IP25vgt4k/ZTsP7Pn+Dfwm/bs+DXxK+O/j74JaaBdrefC&#10;/wAN/GTwF8YPhl4t8TfDHRRFp1v4HTx1J4k8ReHdAnTwxFemDw9b6prgB+0lx4m0218T6N4Rlg11&#10;tW13QvEfiKxurfwt4mu/DMOn+FtQ8L6bqdvq/jW00ibwb4f125uPF+lSeHfC+va7pvibxfp9p4o1&#10;bwlpGt6X4H8a3ugLc6PqM/ijR9fi8Va7Z6TpmheI9IvvBNvbeGW8M+IdQ1vUPC95pnijV7u68O3P&#10;jKHXfCFv4f1bSfDtvoPi3RPDNzp/jjxRJ4t8O+KNUtPBWpeD/wAoPsP/AAXzsf8Amaf+CQPinHGf&#10;+EB/bP8AAW/Pz7sf8LI+JHlbMfZ9mZfM3fa/Mi2/YnQ+K/8AgvXpXz3XwQ/4JMeL4vuCPRP2kP2u&#10;fCN6zt84kMOs/s0eI7NYYlVomA1CSWaSSOVY4kSRKrmStyrWzTvaSd76pPbR26tNX7KIecf8EqdU&#10;0n4/+Nf+Cr/x++HXxNI8P/E//gqLDb+D/iT8Nbrwb4n0nxx8MvgL8CP2UdI02HRdc1zR/GvhnW/A&#10;nxL0vSfEHg/Utd0G3/tGTwXr+o6z8OPFfhXxNL4d8X6H+0/ivw1p3jPwv4j8Iaxca7a6T4p0LVvD&#10;up3XhfxR4m8D+JrbT9a0+4028uPDvjTwVq/h/wAZeENdht7mSTSfFHhPXtE8TeH79bfVtC1fTdUt&#10;LW9g/Nz/AIJQ/s0/tEfs3fBX48zftTR+EdN+M37RH7an7UP7VPiLwr4B8WQeOPBfgi0+Nvjoazo/&#10;hTw34o/4QnwLqeq6ZYadYwXUc+v6df615t/KJbvTbIWPhfw7+oWeg9auclGf7q8YRnz03dOpG9ml&#10;KajTcpR0V7RV02rXvI166vq1s35b/n94UUUVkAUUUUAFFFFABRRRQAUUUUAFFFFABRRRQAUUUUAF&#10;FFFABXwB/wAE0/8Ak3X4jf8AZ/8A/wAFYv8A16b+2RX3/XwB/wAE0/8Ak3X4jf8AZ/8A/wAFYv8A&#10;16b+2RQBsf8ABQr4taF4A+AF18Mb/wCGnxY+MXin9rfUtf8A2T/hv8NfgvL4C07xx4m8X/Ez4V/E&#10;nWr5oPE/xT8S+Efhv4M03w/4A8GeOfFWpeKfGWuwaVYQaF5ENhrmqXen6HqHVfsbfH3TfjR4C8U+&#10;EJvhb8Uvgj8Qf2b/ABTonwI+Kvwp+MD+Ar/xd4U8WWHwv+HfxB0aWPxL8LPGHjv4c+MdB8RfD/4g&#10;+DfEujeJPCnie7tbqDVns9QsdF1qx1LRbD5D/wCCz938PYf2cPg5Y/EzwZ8P9e8Oa3+1Z8KtJtPH&#10;fxe/aj+Nf7IXwi+BfiqTw78QrzwZ8XPiN8X/AIAXdn8RrXS7fxTZaV8P/Del2s0WjD4h/EDwX4g1&#10;y80ew8Pvrul8v/wSY/Zq+A3hTSviJ8efAXiL4L+LPH+seNfEfhPX/EX7LP8AwUR/a9/bY+C2pQ33&#10;h34dajeT+Nk+PfxM8QeGLf4zEabpUd7fN4Vn8R6b4Li8KpZ+IYrHWbuwUA/aGiiigAooooAK/LD/&#10;AILS6t8aNM/4Jj/t1Q/CfwB8L/Guh6l+xh+1xZfFbUPiH8XvFfww1XwX4Bl/Z+8erq3ib4e6N4b+&#10;CHxdtPib4wsrR72fT/A/iTXfhHouqXNva2tz8Q9IivJryy/U+vyw/wCC0urfGjTP+CY/7dUPwn8A&#10;fC/xroepfsYftcWXxW1D4h/F7xX8MNV8F+AZf2fvHq6t4m+HujeG/gh8XbT4m+MLK0e9n0/wP4k1&#10;34R6Lqlzb2trc/EPSIrya8sgD9T6KKKACvkP42ftq/CP4BftMfskfss+PdO8bDxz+2Y3xoh+GHif&#10;SdI0i6+Hvh+8+CWkeB9T1ix+Iut3fiCw1bw9ceL7z4heGfDPgF9M8P6/a614rvYdD1G50a5vtJbU&#10;PryvzD/bz/YZ+IH7WfxH+Gnj3wN418IeAdY+EX7PXx+0P4b+K9dt9Y1PWfB37S+sftF/sEftF/s5&#10;+OoNC060gh1XwL4b8T/sha3a/EuBPFOi61eaNrmn6BpVjrFhr+uXGigGdrf/AAVm+Cy/ETx38KPh&#10;v8Fv2ivjf8QPBP7XNp+xVa6D8ONM+CmkweOfjF/woz4r/HnxHP4L8Q/F345fC3wtN4P8D6N8EPiX&#10;4G8V6z4l1zwzqEPxL8NXXhzRdF1qxP8AbNcVP/wWj/Z7/sm38WaX8Ev2m9d+HWjfBz4bfHH4w/Ef&#10;TtC+CNr4e/Z78G/En46/Gr9nJLf4p6Jr3x40b4hanrngn4p/s/fEvSvHtn8IPBXxVtNH07SbbWdP&#10;v9ZsLrzYvCdK/wCCO3i218b/AAptNd8beG/Enwv8J/tNfAD44/EXU7Dx98Ufhz8UPiPH8PP2DP2k&#10;v2evix4kvNS+HmnaHeWXjj4rftBfGuy+IuvaNZeNbLw74j8Gal46tvEOqH7UPBmvfVtl/wAEwPgj&#10;L+1zqPxV1v4X/DSX9nPwv+yj+yx8Dvg18D9LvvFOmeEPDnjf4C/HD9qH4r6jrnin4MadDp3wh8U6&#10;Pp4+MHw+1D4d6x4pg8X67oni3TPGWo2Wm+Gp7ltX8TAH1p+1J+0dc/su/DjXfi1ffBL4p/FnwF4H&#10;8JeOPiB8Tdc+Gmr/AAV04fDnwR8PtC/4SPXtd1q0+Lfxd+F15rDy6PDqd3pmneD4PEd3MuialFfj&#10;TZ5tHh1X6D0TWLHxDo2ka/pjTvpuuaZYaxp73VpdWFy1jqdpFe2jXNjfxW99ZTtBNGZbS8t4bu2k&#10;LQ3EMUqOifDP/BQz9n7x5+078HR8JPBfwX+CPxPn1WHxBqei+Nfi78ZPHnwk1b4DfFGw0yO3+Fvx&#10;f+HL/D74PfEjX9W8SeEdT1DV9djvdK8U/DjXtG1DR9FtdI1O6TX9Q1Xwx9m+AdD13wx4F8FeGvFH&#10;ii78ceJvD3hLw5ofiLxpf2tvY33i/XdJ0eysNX8UXtlaAWtnd+INQt7jVrm1tgLe3mu3ihAjRBQB&#10;1tFFFABRRRQAUUUUAFFFFABRRRQAUUUUAFFFFAATjmuf8S+E/C/jLTYNI8X+G9B8V6Va694V8U2u&#10;l+I9H0/W9PtvE/gXxPo/jbwT4jt7PU7e5tYde8HeM/D2geLvC2sRRJf+HvE+iaPr2kz2mq6bZXcH&#10;QUAY4oTtqr3TurNXT3WqtqtLO/bV6sAooooAKKKKACiiigAr4A/4Kxf8osv+Cln/AGYB+2R/6zr8&#10;R6+/6+AP+CsX/KLL/gpZ/wBmAftkf+s6/EegD7/ooooAKKKKAP/W/v4ooooAKKKKACiiigAooooA&#10;KKKKACvgD4jf8pTf2N/+zAP+Cln/AK0V/wAEna+/6+APiN/ylN/Y3/7MA/4KWf8ArRX/AASdoA+/&#10;6KKKAPiX49/Cj49+M/2p/wBjz4n/AA98O/CHUfhf8Ddd+I+p/Ea/8ZfFTxn4T8evB8S/BGp/D28X&#10;wT4N0T4J+OvD3iGbw9pl8niG2XXfiF4OTXL5H0CWTRLcrr7eGfsq/scfGz4RfH/w/wCKfiDd/Dcf&#10;C34EeE/21/A3wX1nwn428WeIPiF8UtJ/bP8A2p/h/wDtGXms/F3w5rHw98MaT4O1n4Z6T8MfDvhB&#10;v7J8c/EqP4h+Jda8TeOL2Twu8WmaY/6m0UAFfz8/8F3fgf8As8eFv+Cff7T/AIjsfD3jj4UeKbz9&#10;nj9qG/s779m79inwR8Z7Tx9r6/BPxhf2+jfHrx3D+yN+0BqPwK+G93qJSbW/jFF4y/Z9vfD0dxqO&#10;sp8ZPDk+mjVdK/oGr8YP+C9Ggf21/wAE3P2qbj/hU37T/wASv7F/Zf8A2p9T/tf9nn9oX/hSHhX4&#10;beR8BvGb/wDCa/tB+HP+GnP2fP8Ahdvwf0zy/tXiH4Yf8It+0B/bmnWmp2P/AAqHxD/aH9nakAfs&#10;/RRRQAUUUUAFFFFABRRRQBgeFdI1Lw/4Z8PaFrHinXPHGraLomlaTqXjTxNb+G7PxJ4uv9OsLe0u&#10;/E3iC08G+HvCPg+21zXriGTVNWt/CnhTwz4bhv7q4j0Pw/o2mLa6da7/AKcfj6UY7/5/z/ntRTlJ&#10;zbk7Jybb5UopX10jFJRXkkrdOWwBRRRSAKKKKACiiigAooooAKKKKACiiigAooooAKKKKACiiigA&#10;ooooAK+AP+CsX/KLL/gpZ/2YB+2R/wCs6/Eevv8Ar4A/4Kxf8osv+Cln/ZgH7ZH/AKzr8R6APv8A&#10;ooooAKKKKAPgD/gmn/ybr8Rv+z//APgrF/69N/bIr7/r4A/4Jp/8m6/Eb/s//wD4Kxf+vTf2yK+/&#10;6ACivKvjJ8bvhb+z94Mf4hfGHxda+CfBseraXob63eWOr6jCuqazP9n021Ntomn6nfZnlV90wtjb&#10;28SSTXUkMEbyLzPjX9qD4C/Dv4ueDPgT40+I+k6D8VfH9votz4a8L3Njrc6vH4p1LXdE8GrrevWe&#10;mXHhrwlP4813wt4m0D4e2vi3WdEuviB4g8O67oXgyDXdW0nULO3APe6K/I39lPwvqWlf8FGv2vfF&#10;HhPwPrOmfCTxb8O9HW98RaX+z18Y/wBmnwfbfFnRfi146l8S6f4zX4rWr6b+1F8WPFq67feI7b9o&#10;f4b3mm+E9P8Ahzpfhzw1B4Yg0zW/D3iXxP7X+0d/wVb/AOCdX7IvxMuvg5+0r+1t8KPg78T7LR9J&#10;1+68F+L7/VLfWYNG12GSfSNQeO0024hFvfwxSSQESsxVCWC9KALH/BNP/k3X4jf9n/8A/BWL/wBe&#10;m/tkV+Q1l/wUp/bI8K/8FXf2fv2I/Bf7UH7J/wC3knxK+I/xV0D9qv4I/Bj9nTxh8MvEn7D3w6+H&#10;XkPJ4u1v4ut8b/H+larr2nTanHpeu6R4x0i1nv8AV9Cl8O6foelav4o0e4tf1J/4JI+P/BvxY/Y2&#10;vvil8OfEOn+Lvh78Sv2z/wDgp54/8CeK9JeR9K8T+DfGX/BTP9rzxF4X8Q6ZJLHHK+n61omo2OpW&#10;byRJI1tcxM8asStfnN8U/wDgm/8A8FAv2yP23v2Jv2hv2ifCf7BX7Nmj/sWftCR/G2/+L37Lnin4&#10;seMfj38fNK068t7qx+Gl8vjP4S+BLPwz4G8TWWlWejeP9P8AEHivxVM8Gp6mdDeeBpYLsA/WH9vb&#10;9tCy/Y6+F2gSeFPCM/xg/aX+N3iiH4S/sn/s8aRdJb+IPjR8ZdYtpJdPsZ5t6f8ACP8Aw68GWSy+&#10;Mfi34+vnt9F8D+BtMv8AULy7Go3WjWV/8Wf8E2/2wv26P23P+CVth+0K8v7NOlfti3fxA+Mngtrv&#10;xD4V+IUf7P8AaL8Kvjp4k8Bajez+FvDXiqDxzqQTwf4cvptLtbfxVox1bXxYm+vdHsZ7kwUr7/gk&#10;7rX7bmoL8TP+Csl74U8ZfHf4S/FH4x6P+zD4x/Yz+Mnx/wDgtZ+D/wBmPx0vhSbw74d8YXGhz/Db&#10;Ubr4nXF5putx+Mruzg1LSp9Ok0q0s9ZvoRcwxc5/wTP/AOCan7S//BLz/gnf8Qvgn8KJPgb8T/2r&#10;vGfxT8ceM3i+Ivxz+Oqfs93Wi+IviNfJoSDxNL8LPE3jPwlq2l/CO8il1e08NfCuWz8SfEi1km1b&#10;ULyPUr3xUwB9D/8ABEH9tD4xf8FB/wDgmp8Bv2tfj3H4Qg+KXxQ1r40x+ILbwHol14d8J2lt4M+O&#10;PxF8C6BaaPpF9quuXttDa+HvDelwSyXmr391dXEct1c3Mk0zmv1jr8WP+CGP7FX7ZX/BOr9jbw1+&#10;xr+1J/wzLrXhv4Rz+JLz4Y+O/gD8R/ip4y1vxXcfET4mfEX4jeMYvHmh/ET4MfCqw8Mw6FN4p0bT&#10;fDUnh/UfE76zFHqc+qRaQ9vaJe/tPQAV8D/8FVPDP/CZf8Exv+CiHhlYxJPq37EP7U0FipCkf2nH&#10;8EfG9xpbkNwfL1GG1k/gPy/LIjYdfvivBf2qfDP/AAmv7L/7SHg3yxN/wlvwF+MHhnySqsJf7e+H&#10;viLSvLKsrqwf7XtKsjqc4KsCRQB5l8EvEniHxx+wr+z1r3hF/HUWv/Ev9nj4A22n+Ivhn/wrNvGv&#10;gdfif4M8FaRc/FPRYPjGZ/h1ef8ACqbHxFcfEzUdP8SaN4yOpaT4VvrHSfh38S9dudM8AeJPnb9q&#10;D4yfCP8A4J6+KP2tv2xdZ/Z10Tw5q3xM+FP7NfheP45w+LZ/DXhr9pb49aPf/tFeFfhN8G/jhrmn&#10;eHNe8H/sz6H4IuLv4ceCJ/2yvj0PD/wuaw+PHgTwP4r8bW+mfCTw3osF3/gl5pP/AAsf/gl1+xL4&#10;y0Txr478GeM/iL/wTo/ZQ8A3PjDw/wCIm1n/AIQ3U/C/wWSytfGXgXwD8QbXxz8HtJ8c6V4i8U65&#10;qN34h1H4b6y/jUaT4P0T4nWvjfwz4J8L6FpX0P8AtMHVtV0jx94f0LwV8dJ/Hms/Av4l/D74QeI/&#10;AOreNX8E+KPGvxI8E+OvFN74en0f4b/tBfA8eD/HXhAfA7w42gfGb4v/ABA/Zl0jw1q/xO8K/Df4&#10;H/tYeBfHXxY8c29h7WU4mhQxEIYiFTEZfXlShmWGo4mpgauKwcMTg8VUw860OaPsnVw0JKVSlXjS&#10;cPrKoKrSpTjE03H3WlJXcJSipcsmnG9rrWza0lG+zbTaPw1+GOg/Hf8AZ18KfFrwX+zD4x+JHw4/&#10;Z+/Z0/ZU+C/xV/Y2+M3jz4jXPxZ/Z9+Ln7J/gfwl8Wfh/wDFbx9rfxG1fXNN/YT8N/tCeJPFWh+D&#10;/wBq7w9ofif45eD/AIb/ABW/ZS8QfBTwJpHhX/gn/wCKtX/aP/aO+Gv2v4I+P/x88Q+IfD6a38df&#10;jjFZXPjr9pXXviF4Q+HXww/ZV+K/i74R/B/9mz4aeHLHxV4Bv20HSLHxp+0J8c9H+N3jvwL4V+KH&#10;in9hX4KftdfCz4S/Gu88W/sI6zDrHxG8JRftHeIftVfinqHwk8BfEP8AaU+PHwk0Hw58XvHmh64P&#10;h38Cfhbo3hnxb+1N468BfBz4dfEf4v8AgD9mNNYsvFtzpX7Q37SEWlad8dPiXp3w5+F+rf8ACuvA&#10;useNvG3gPwHrvxI8P+DfEn7R3xX39E+OOkfETSdO+LngT4R/HPxj8RPAH/Cy/hT8Q/gVpni/wT4Q&#10;8a/B/wAajwVpvxQ1nwL8X/hx40+N3gn4N6v461fUPBPw38JfCX4hWesePdJu9K+NHgz4ofCX4kR/&#10;slfGjxj8bdU+kzLiPG5jVr4rG5fgMVXq89OvmOIhhsbiK1eeDhQxFaeOxn1mdadXGU5Y6WNc6jeP&#10;rVp4eosPXlhDGFGMOWMak4pWagnKKspXS5FypWjaFrJKFrwvFM+H/hp+z1rPxZf4kftD/tceMv2x&#10;fFHwo8HaNsh/ZZ+JHgXVdHi1Xx/8Ifi3rXxj1D4tJ8JPgd8QPi74p+Kninw/pGneBf2X4vA/wn0z&#10;w18Bv2h9W+EPxi+JXwi+Dvxj+Af7Uvwk1a6/LP4Af8EoP2f/AAL/AMFQv2qv2Zfizqmoa78XPjR+&#10;xV+zR+1r8Pv2kfB3wy+Gmj+N9B+IfgnRPjT+y/8AtF/Ev4H67428BfFST9kDxnbfHfxz8I/2mPhR&#10;4c+APirwN/wqvxb4S+E/hz4fSD4P/DfUfh9e/sn+zr43mudRsf2h734iftI/tSeMfG37N/w28L+B&#10;PBnhHRfi3efCTXvE2geGvivqXjrUfhr8R/8AhDf2Vf2B/iTovxx8Vfs/6n4p+FX7SvjX4K/BC/uZ&#10;/iH4Yv7X43aB+zB+1v8AsgfB/wAI/F37d1jbfDX/AILBf8E6v2ktNkb4e+LPE3jKP9h/4wfEL4af&#10;Ezwn4s168/Zx+NWlXPxT/Zg8N/Gb4WfEDSbg/DK2+Mf7WPwu+P3wb8Map4K+HvjSz8VeA9O8bavD&#10;8fvh58Y4fhj4e+HmVbP+IaFfFYWGa4nBwUOaphqKhgsHQq0VDmpQw3s6EaCpzcqc50aMVia1OEKd&#10;JxhCcXGjSajJ01JrRSb5pNNqzctd7qWvNZa9Wo/qZ8K/DXx1j/au+LXi34t/Ar4U6Z4B1XQ9YPwI&#10;+L3g34v+LvjN478PQNrHhPw38RfDfjRPinoHw7ufgJofxz8HeAv2dPGWifAT9m/wf43+Elr8Rvgz&#10;8Z/Hnxc+Kmq+PfFHw81Dxd71rfhn4k+MNR8aRN471z4UaTHoXjHwV4DvvhxqXgHxVf6lB4x8M/Dy&#10;70v40a7pvxL+CesW/hL4r/Cnxlp/j7Qfh94Ng1X4jfCTWvDOpL4s+J+ieONU1/SPBXwq+SP2Of2s&#10;fgZ4lv8AxF+zjpXxw0Txf4n8Aa74YtvhYni74++EPjZ8TvH/AMHPi94Z+JfxP/Z31bV/H/hi2n8P&#10;+Kdd8cfCX4SfE/4h/Cfw/P8AEj4z/tDeJ/2Q/Bfwx/aS/aY8Up8T/ij41h0v3rSfBkvwz+D/AIr0&#10;CbWfix4B1bxVrtt8PtC8V+EviH8XP2vPHnhGDUbjw7+z78F/iPo2o/G3wZ8TLjTNdXwbpHw6+Jvx&#10;ZXxV4C8UfCTwT8Rbz4n/ABN+M2u/EzS3+Kfxq8cfP4+hXoYtUsThfqlWFHCLD06lGq4zoVqNOrh8&#10;UqVetUqcmKw044mEqcatKcaqqU1acJmsGmk4y5ld3aaTunZr3UtU009+zepwX7PHgTwZ8bfhr4U+&#10;NfxG0/4r+KPE/jrXdV+I+teCfjrJ8cdN8M+BPHlv48+HniHStD8K/Af43/C39nu10fQvgH4x+Bfw&#10;/t/2bPiD4i/Zh+GvxEhsPC03x4sWX4n/AB6+MnxF+KBffC39mf4eeC9A+B3xm8T/AAp8P6TrvxX+&#10;GfxL+FPwytfFuvfCHwhokHwD+OXwA8Ofsr+GPg98MNX+KusW/hPQvhV4xsP2SPh5qvhH4Unwv8JP&#10;iL8cfEdjqkvwq8Pap+0Hd+AdX97uvDXj3xbqPxl8FfEGfQv+FQeLNC0rTvh7rnw38UfEX4a/FvSN&#10;P8Q+Gb7w98RPDOu614a1e11XRNd0TVbSPxd8P/jZ8MPHngvxMIPHC+FofAvgrxB8HLL4rfF/n/G/&#10;jz4neIPA3wj8Q/s/eDP7WvPiT46+EF3rF78VvD+v+ALb4efBTU9X0zxh8WPEHjvwL4vuvAvxY8Oe&#10;OpfhRp3iXwN8PvBx8Hap4s8O/tBeLfhvafFTwNoXw50r4oeIfCOXtqjxH7mpVo0XXjVpxWIUVho/&#10;xaEfrKjCPtKXVxpQ9+neFN2UAsra2k7WbcdZdHpfZ+rWut7HyT8TvBtp+0V4I1v4p2HxzPjb4W2P&#10;9m33xV0vwt8D/wBoL4h/Cr4y/s/aNq9j+1B8EPHH7IOkfDn4r2Xjq2/as+HngTxZ4Mi+En7bn7Gv&#10;jbxlbeK/jFbatqB+EXiv4pfCr4GeAf2Y/epRq2qeN/FXxk+OvwC/4Qn/AIZb/wCE+l+DnxH+Gvjb&#10;xt8WPiF8SvBPiPR9eufHNtovwz+FPgqw8deJfA3iXwLp/wAIb3Ufghr+l+MNX8VftP8Agy+tfDXw&#10;o8Tf8M9/szftG/F71vxL4z8TeI/g9b+Mfg7ouuS+J/HGh+Fn8CJ4u+Hl/pmoeEJ/iBPpOnaX43+J&#10;nwi+JnjP9n/xjHoXwvt9eXx58VvhbqHij4ffFubwz4X8T+DfDenD4ny6P4cusHWfB/xx8fL8E9Wu&#10;vimPgN/wjf8AZfi34z+AvhNp3hL4lDx54stf+EauG+F9t8Wfi58Ox/xYz/kedH8V6h4f+C3w3+NX&#10;jr7V4E8S+EPiH8Cz4c8UeFPHFxxMpQjSnOFGnB4inD2lSpTq0FUhH2ySw1KMpTxUIvCSnWo4iCou&#10;nRkqNOnCY7LfVvTs+a23xbWb5lZxd9e7E0TwX4dj8cadP8KbX/hXln8MPHXxL0v4k+GZPAvxN8K+&#10;CfHX/C7dI0740+ONc8G6PaeIPh98KPF3jrXfiv4i8EePNW/aJbwn8a/7N1c/tBfCbTr3w/8AEb4h&#10;/FvVvDffzeHvHOn+B/FWj+HfiH/aHj3UD4/v/B3jb4leFNJ8TaT4a1bxLq+va14L03WvB3w9m+EH&#10;/CVeBfhr/amkeFtN0W38ReGvGviXwV4asbfxT8StQ8d6hrPxC1BPB+t6tq3iT4qWOpaj9ts/DPjr&#10;TtF0C1/4Vp428Cf2RpM/wz+HfiKaw/4SnxVqN9oXxo83XNf1rVP+FlfDW20fwTpX9pf8Kev9Ol+I&#10;3wn8f6vqnoBOOa8+pVqKUU3zWUJp1IqTu71HdyhFtOdSTd42fVzSUirW/r+rBRXP+FNH1Hw94X8N&#10;6BrHirXfHOraHoWkaRqfjXxRbeGbPxL4w1DTdPt7O98UeIrTwX4d8IeDrXXfEFzDJq+r2/hLwn4X&#10;8Mw6hd3EWg+HdE0tbTTbXoKxejaupK9k1ez81dJ2dtLr77sAooopAFFFFABRRRQAUUUUAfAH/BNP&#10;/k3X4jf9n/8A/BWL/wBem/tkV9/18Af8E0/+TdfiN/2f/wD8FYv/AF6b+2RX3/QAUUUUAfAH/BSz&#10;/k3X4c/9n/8A/BJ3/wBem/sb19/18Af8FLP+Tdfhz/2f/wD8Enf/AF6b+xvX3/QAUUUUAFFfmb+3&#10;f+2l8UP2Z9W1S3+F3hLwB4isPhJ+yr8fv22PjWfiBL4jtrnWPhH+z7qfgK01T4dfDKfRbmzs7L4h&#10;eNNP8TeKb6x8Wa5/begeELnwro2n614U1SHxxaalov6XQypPDFPHvEc0aSp5kUsEmyRQ6+ZDMkc0&#10;T4b545Y45UbKyIrhlUA/Nj/gov8AsHfsQ/tTfD7xH8Tf2pfgV4D+Jnjf4afCvx3pPwy8XeI/DFv4&#10;x8UeF7q70rUdXsLLwb4V1LXvD+jeLNcn1+C2vNG8I6lfW1t4k1eO30me6ggunki/L3/g1h8Ix+BP&#10;2N/2vfCkVh8UNMj0r9v/AMUbbH4zfsxeDP2NviVB9u/Y+/Yx1I/8JJ+zd8PvGXxA8IfDjzGvDNo/&#10;9keLtW/4S/QZNL8eX/2DU/FF7pll6b/wXM/4Ki/8Etv2avD2ofsVft7+B2+MXjH4nfCFfjH4J+Fm&#10;v/CPXviB8Ow93qnjrwb8OfFPirWNN1LQZtIWDxt4R8RI03hTWE8a6JZadcappradeXWj3F189f8A&#10;Bozr/hDxR+wH+1JrvgLwP8KPhx4Tvv2//HP9leDPgfd/HK++F2j/AGX9lT9j+zvv+EXuv2k/F/jv&#10;40y/2jqVvearrX/CaeLNU2eIb7Vo/Dv2Dwmuh6baAH9UtFFFABRRRQAV+I//AAWhh+IPiRf2EPhp&#10;8PtJ1/Sr7x/+0L+05pd18YtP0Cfx3Y/Ca0u/+CVv/BQjwrrWsaT8J/B1j4x+MXxm+LeneCPGPjP4&#10;m/Br4O+AvhjrWjfF/wAU/Ca5+E3iz4h/CTUfHfg3XdS/bg/TPtX5w/toaPfzftY/8Eh9ej8Va7aa&#10;Tpv7cHxq0e98EW9v4Yfwx4g1HXP+CYn/AAUBvtL8V6xeXfhy58Zwa94OtfD2saR4ct9B8W6J4Yut&#10;P8d+KZfF3hzxTqtl4J1Pwf0YSs8PiKddKDlRk6kVNXi5Qi3G6s03zW5VJODlbnThzIUldNd9P6/X&#10;Z9mnZn4i/tjeE/iFr/w38WvqN14uguPG3gLWfFmu6D4m8Ba38KdSj8SanH+2L8Rvhj8XtA8O/FX4&#10;7/C7xh8Lbj44fC/xb8aNa8T/AAW1LxDfav4F+Iml+Pfh34w+HHw81mTwf4M1L8Ivjjpnxe+DXjf4&#10;oTJHpus6Q1x8QPFOoLJ4k8eWPhrxza2fjf48eHdZ1iF3/ausfFWnC+t9c1XwN4kstKF/q1pbeIU8&#10;Q6Za6lrZs9c8Y/6AX7SX7Hvws/aM0fxtd6haSeDvij4t+Fmp/CdPin4cn1Wx1mTwxJLq2p+HdC8b&#10;6To+saJp/wAUvCHhLxHres+IvDfg/wAbvqOn+GtV1/xPqvgybwp4h8R6lr0v8+PxD+Bmu+Kpvh7o&#10;/wAaNA1z9lT4ujw7Hr/xP8IHXbY6Xqsy/CfwNdeOtC8M+N7j4zfB/wCCfxm8K/B/xv8AtLfDfw74&#10;u+NejeHvgh8N1+Jup618JNV+OH7RnxU8T+J9D8e/0/4XeKOBwOFWBxlOjGKnWliqLoxhVmlQ9r7d&#10;ewaqYmmoYedGMqWHU8NGFCFanKNSFc8bGYGU5KUW76KLu3bVae9dJ63Sb11s1ZxPyk/ZO/4KbfHf&#10;4U6H8QJfCf7SfxHsdP8A7K1d9djt/DGo/GFfC83hzxv8W9HuvFNraa/qvxx8IJI3g3S/h1Yx63Ye&#10;Gbq21j/hEIGvtYlzdeI/jd+kXiL/AIKK+KPjhZWCal4/+Knxo8LRW3i7SLs+K/BXwD+D9r4fXxb4&#10;L8S/D7xPc+BfEHwK+Lvxo0TVfGd74U8Xa94b8/4qfDjxboHhjTNWu9X0DR4fFDWt5b/F3j79iLWf&#10;FPi+XxJ4l0zRdX/4SLU9P0Tw18UT8QtI1L4dxeJdEtfiZq95oM3xg8V/GLxj+zcddutA0211QeA/&#10;FN/4y8QxX1xdHUfHEvie+1zTPEnkHiD9mD4Zx6pPb+LrzR/iprcVvbQX/i3RNU+KVjpUsqod2jWh&#10;8V+M9W1XVYdEVl0+fWUmi0fUr9L9/D0V94fj03Xta/Tswyzw54jx7zChRw31urCVbELBYLLsS6lO&#10;vTVJKeLpUqWJhTSVSNGcMXh5V+WrB06tONSJyQnjKMVGTfJtFylOOq10j7ybta942W+jaUf1+m/4&#10;KBfDXxuvxP1Sx8U6PPdfFTwp8dvBviy6W18C6Dp+g3XxsX4d6D4tufh54X1/496ZqPxI8beCtH+D&#10;3hbw9afBj4dWNxqHjHUrvxN8fPGHjzQtW8Xaj8NNI9Zuv+Cg/wAB73xjd+J9V0W91TWPDvjD4qfE&#10;yxubiz8Da98N7j4h/EXwjqfwhksLO3tfiPZX7fD/AMO/B+1vrS28Map/wg7/ALT/AMUvE9r461y3&#10;+EVxqOmare/jh4R/Zj8E+JoZbtviN4C066aOHw7o3wy8Yaz8VtJ8T65Fbmcppeo/E7WbrUPhRc/D&#10;jULKdGTwz8SfFfgnw1peqw6rBcWrwXyX/iT7X+Fv7NPinSJ9KvtH8IfGWx1nwtfSajpfxV/ZN0zw&#10;x+0no1vdGW8lstAe4+GXj3Q9F8CeL9CF/cXLXdp8TbjUx4cvdCtpvAOlJdx+J9e/O864U8PstjV5&#10;sTi6TpKtCFKvfB1fZVaMYVoxjyOri8PNy9g6mBw9alDn/cwU6c5x6qVbFzavGOtm7ap2dlfpF26T&#10;ld9ZbI8A/aG+LPg/xp/wVg/4IRar8KPiFpvwz+JPgv4ZftlfCjWPjp4d8DfE34zfEXVrfw9+yto/&#10;h3wPN48+Bet/D+z0CXxbrH9oeINDntfAXjb4xzWs3im+j1Hx5qOleCfCmtar+xfiP4g+FdW1HTPH&#10;XjK5+EPx1+KOha5qGneKbP4leK/+CYuv/Db4t+EtGHiTQNBGmfECG4+G/wAa/AMGq20/h/xzoc2r&#10;eHtbu/B88U/g3WPC/iW3mvNUf8Fv24/C3xE1H/gpR/wSR0f4p+L/ANq7xVZarB/wUAhsrf8Aajt9&#10;P/Zwha0i/Z98Kya1pHg7x98W/it8RvCNhB4jg+y6V4tvb6G0jtIZNCs00bxbf6rp+j1+jGgfD9PG&#10;K+JfC2g+BPg1oOtJok9n458J/s6fD/4h/tjfFG78I66lxpFlq3hy913xh8Wvgl4ad7u4a8bX/DHx&#10;n+Gfj7Q4bWdhff2tbaT4b1D84weVZTWnmGIpYuHsqOLjedWlHHeywn1bDe1dbERp5bnUcHKpV9hD&#10;2eX+xw04UVQq0JSliJ9jnUSgnFtuOyfK23K90n+7cknfWV5LV81uU9X+OWrfsua5a6X4ftNfsfDO&#10;s+LNK+KcvjPw1oPjb4D/ALPvw71P+x/hD8WvFfgv4eaVrf7KPxV8D3fxH8IfEfxd4O1Tw9YW3jH4&#10;u/tBy/Ci28MXcesRfDb45eIvhn8X9FfHq/7Lmlw+Ir7wpL4O/wCFVeEfElzZXvj3X9a8O+PvGeox&#10;+IP+FyePYdXudb8fX2paPq3i74iWPwg+LWu+BPh7cPZ+ANB1H4s/BT4UWXgbw94Nvf2lvh58Svk3&#10;436r40utF1u6b4u+PrDxTbzeIbW38e+N9R8SWvxA8YeLPAWk/EeCz8BftI/Dey/bzv8AW/hVrHgL&#10;XdH1UfCnXp/h49v4wtrPVfC+q6Iukazqc+ufmJ8RfjV8S/hdN8QtC8R+Mpr200y6+IHg/wABeMNI&#10;+LnhHxR4Zh0S8u/2ififpHg7VrU/tY+ItR8f+HtdvfGfhvxL4V1o+JPEl54L1bUW0q/uNfg8QXug&#10;eKf1Dhvgl51l1Kjgc6xFOcHdYR16kMO586+u4yjhpRhTqzi6kcNRilTqYanaOMpvHwxGHlwVcQqV&#10;RylTX+Kyelvdi5Jpra7d2m/hfKoyP3fsvgHpGr6BN4o8O6H4S+I/gu78VeMX8N+Gx8Sfif4h+Bvh&#10;r7B4+8afDq3+JNt4A8A/GfRdS0f/AIWD4y0ib4ceGfHPwz1Pxv48/aX8VJaD4ZfsT/DrRdJ1Ky8E&#10;/n/8Ef2UfiP/AMM5/GP4lap8FH8MeEtM+O37fuqaXrreJv2iNY0fw/4y+FX7av7WGl+JrLwr4U+E&#10;eqzXvhSy0nTNPXwfHP8Atd6Xruj2U2galrlt8QdJPiXV7W0vfBH/AIKp+KNW8S6PqGran8O7nxr4&#10;m+I8kmiavMvgOTwx4A+JfhO8/as+KWh+IPEvhGT9o/T4fin4I+MfiL4h+O7UeH7vxT8Lk+FXifWf&#10;DHifwl431bUdA+GnhvxD+rH/AATB/wCCtH/BPOw+AXxB8LfFz9sH9mD4C/Em2/bD/wCCg/j3Xfh9&#10;8X/2iPg34O1TTdL+Mf8AwUD/AGpPih4WNjf6z4zsdO16KXQPE1lL52mztLLaPYa6lqPDniHwxq2s&#10;/D8VYjjfgHMKFfMaMpQcp+zrUsdjGvYutSqvlanGCnUrU3SxE62HlCvyzc8N7Gth5T6qCw2Lg1C2&#10;1uVwSadrX+1dJNctmrd00+X8TPiH8GfF154q17w3ZeJLOHxdJ4f1VbPxLrH7RGht4J8Uxa54Q/aK&#10;s4dM8DeI9J/a80jwFouliS001PGtz44+Jk1zbeM5jBrF54n1TVtY+1aGp+B9VW78XeFfiG/xW8Ka&#10;d9r+Idr4m1JLXUPGfibwtrQvPjhea3dN4e8ZftexTXN7pWueGfHcl3Y2Xi3QvEFium66nhzxXFqF&#10;3b3fxc/ef9oz9sv/AIJCfE34geAdT/4eLfsW2kXxP8Q2/gT41an4K/ba+BukNeeDPBnww+M3i34c&#10;+IdV1PSfiKbjwrrfg74jvothofjXSrrQ9T1G28SS/DnxHqPiHwh4hfwrcfnN4S/a8/4Jw6/D8PrX&#10;x9+2t+x54htL7RfhJ4a8VDxf+078K9T1M+GtV0T9mXwz4q0PUvFWs/EqfxlbW3hrw1+15+2doGm3&#10;lz4h/tjwZpnw78OR22pWsv7Psc9l7mB8Y5Y3C0vb0fq1aGDpu1JXnTxD5oTq0KlWValZVacpUsPV&#10;oThCHs5zq1PaToUIeX8rfK3L3ndy1utHZ2V9U9Wn8tLnzHoOseK/hx4i1ux1rU9NnTUdVvdN0fx/&#10;4bTxj4Wv9J1FPH/7UvhvWNM8W69qv7V/hKW8bxh4Ph1Czh8U+JdV166lh0v/AIRufV9N1PW7d/HH&#10;398Mb/xRq/wz/tfXfFd7oseqeG5rfTvHemav4ls/E1h4X+Gej/Hy58A+IfEHiTTvi/8AE/W9Sb4T&#10;+MPBXxj+KfgLxD4Q8UaP46/4V5+z58Tfglqb6/4L+KHwW8D6z8Z/GP4yf8E9pLLxze/DL/gol+y7&#10;pvjDQPEPxJ8S+CNW1H9p74O61p93e+H9b/4KS6p4fhC+FPHnhPxCzeKLS1+E1jp1/oHiGyeWf4p+&#10;HZpLTxHonjPTfDGvc54O/bn/AGC/DOv6rf6X+1L8E9K0fXNI+KHxo8IaTe/tY+G9V074W+JXH7Te&#10;oeCvhj4v8PXfxT1nwp8T9a13xXqX7OXiB7iXRNRF5b2Gp6N8Q9GnFz8QNV8RbZ3xDk3EGCrVcLXc&#10;sXCaqVVPDwdRqlSk4wpKWKoOjzOPt6boS5VVoTTgsXXw0K8U6NSlKCkvdsra6K9rt2TTs9Hfmupf&#10;yqTh+8fwG8V69ov7SPjSz07xA3wj8S/tTeAfjo/wNt/iz4L/AGdNe0Dw/wDHb4c/ErxnL8Q/2evG&#10;GseDfH3hD4/ftMWXwP8AilbfHn9pP4OeCPhz8RNG0HS/hj8dv2oYfHXivw6kPwWuPBPz/wD8F0Lj&#10;xRd6b/wRfk8YaPoOhasv/Bw3+wbbWtl4c8Sah4q0+bwxaeJ/j3aeCdXuNT1Lwr4OuLXXvEPgyDQN&#10;f8U+HItIvNP8HeJ9T1jwjpPirx1pWh2XjbxD5J8K/wBvH/gnvFqfw++EfjX/AIKHfsgweCNM8S3P&#10;h/xR4v8ACP7X3gX4WXGpXOm/Cr9vL9nDVfixonjfRvja/jj4ceKPHnw78E/s/wDiK78TeDviFpdz&#10;pvjTxh4f+IHhXUdH8T+PrXW9X87/AOCr/wC2L+yB8cm/4Ih/Cb4F/ty/s/ftc/Ezwd/wW/8A+CbG&#10;q+J5vh98dPgD8R/ijr+jeHj8RvDWs/E/xn4T+B91pehaSuqa/q+kN4i1Hwz4G8I+BrHxF4jstN0f&#10;RvD9pqGk6On888Qew+uL2Ps2uRc0qcOSNTllOEJx+270YUlUdeVStKqpVZTcqk1H1qXMo63XVeWi&#10;dvv2tZW0Wycv6vKKKK8E0CiiigAooooAK+AP2N/+Tiv+CsX/AGf/APDn/wBdZf8ABNSvv+vgD9jf&#10;/k4r/grF/wBn/wDw5/8AXWX/AATUoA+/6KKKACiiigAooooAKKKKACiiigAooooAKKKKACiiigAr&#10;5h/bc0n4f6/+xh+11oXxZ8VaZ4E+FetfsxfHvSfiX431rQNb8V6P4N8Aal8KvFdn4x8Var4W8M6v&#10;oHiTxLpvh7w7NqOr32geHtd0TXNZtrOXTtJ1fTb+5t72D6er5+/ay8J+OPH37LH7S/gX4ZRTz/En&#10;xp+z/wDGXwn8PYLaw8IarcTeN/Efw58R6P4Tig0v4g6jo/gLUp5NevLBIrDxtrGk+ELx2Ft4l1Kx&#10;0aS9uogD8KP2NvCX7Zfxl/ah+AXxC1L9oPxrp11+z1+z/wCIfhlp2s/Gr/gid8ZP2V/Dnjb4J+LP&#10;G3wG1T4heGdO8f8AiH9q2x0DTPiT40i+FvgyTw1ax+F7vSPCtta+Jdc0X4biG01KwX+livxC/wCC&#10;Wnwk+Lnwx8R6VpXxA/Z5/wCChnwbtPC3wNtfBF9L+0v/AMFE/hb+178CdH8T6RP4Bgm8E+DfA/gz&#10;9oj4i63p/iWygs7l/DHjG/8Ahj4Rt7Hwjp2saZcnw/ceI7TQ739vaACiiigAooooA+KP25v2h/gp&#10;8C/hdbaR8c9H/ag1Twp8V7i/8IrP+yh4E/ad8TfEfTHtLaLU7i6i8X/sn20fxT+GO6NEjtPFGmeI&#10;PDVxNKZbC01IvJNC/g//AARl1HwtrH7Bukav4HX4gL4K1T9q/wD4KR6j4QX4sXHxFvPiovha9/4K&#10;RftZ3Ph9fiXd/F+81D4tXXxAGky2g8ZXHxQv774iz+I/7Sl8bXlz4lbUp3+7/j9qf9jfBr4hap/w&#10;mvxg+HP2Lw/NN/wnHwB+F/8Awun4y+GsT24/tL4e/Cv/AIVD8e/+E38QJny4dF/4U78QfNgkuJv7&#10;Am8nz4PiD/gj3ef2j+xFFqH/AAkfxA8Y/b/2v/8Agphef8Jd8WPBX/Ctfin4q+1f8FK/2t5/+Ej+&#10;Jfw6/wCEA+FH/CA/EDXPM/tPxl4K/wCFW/DX/hFfEV1qWhf8IB4O+w/8I9poB+n9FFFABRRRQAUU&#10;UUAFFFFABRRRQAUUUUAFFFFABRRRQAUUUUAFFFFABRRRQAUUUUAFFFFABRRRQAUUUUAFfAH/AATT&#10;/wCTdfiN/wBn/wD/AAVi/wDXpv7ZFff9fAH/AATT/wCTdfiN/wBn/wD/AAVi/wDXpv7ZFAH3/RRR&#10;QAV8w/tuaT8P9f8A2MP2utC+LPirTPAnwr1r9mL496T8S/G+taBrfivR/BvgDUvhV4rs/GPirVfC&#10;3hnV9A8SeJdN8PeHZtR1e+0Dw9ruia5rNtZy6dpOr6bf3NvewfT1fP37WXhPxx4+/ZY/aX8C/DKK&#10;ef4k+NP2f/jL4T+HsFtYeENVuJvG/iP4c+I9H8JxQaX8QdR0fwFqU8mvXlgkVh421jSfCF47C28S&#10;6lY6NJe3UQB+FH7G3hL9sv4y/tQ/AL4hal+0H41066/Z6/Z/8Q/DLTtZ+NX/AARO+Mn7K/hzxt8E&#10;/Fnjb4Dap8QvDOneP/EP7VtjoGmfEnxpF8LfBknhq1j8L3ekeFba18S65ovw3ENpqVgv9LFfiF/w&#10;S0+Enxc+GPiPStK+IH7PP/BQz4N2nhb4G2vgi+l/aX/4KJ/C39r34E6P4n0ifwDBN4J8G+B/Bn7R&#10;HxF1vT/EtlBZ3L+GPGN/8MfCNvY+EdO1jTLk+H7jxHaaHe/t7QAUUUUAFFFFAHH+P73x/p3g3xDf&#10;fC3wz4P8ZfEG2095fCnhfx/441r4a+Dda1USRiOz8Q+O/Dvw8+LGt+GNPaIyu+p6b8OfF1ykiRxr&#10;pMiyNLF8If8ABKe58VXn7JniG78daN4f8OeNrr9t/wD4Kk3PjHw94T8S6j408K6F4qn/AOCnn7YE&#10;viHRvDPjHWPCfgLV/Fnh/S9Wa8sdG8S6r4E8Fajr2nQW2qXvhPw7c3Uuj2XpH7c3j3U/C/wttvCP&#10;/DB3j/8A4KBeDPidcX/hf4gfCHwfZ/AbWNBt/D8NtDfpcePfDn7QPjrwV4S8QeH9Ru447WHT4Rrc&#10;v2yFJbmwjiVJ18H/AOCMtvptp+wbpFro3wl/4UFo9t+1f/wUjt9K+BP9m+E9G/4UrpsP/BSL9rOO&#10;x+Ev9keAbvUPAulf8K4tVi8Hf2b4Lv73wnY/2N9l8OXdzo8VnM4B+p9FFFABRRRQAUUUUAFFFFAB&#10;RRRQAUUUUAFFFFABRRRQAUUUUAFFFFABRRRQAUUUUAFFFFABRRRQAUUUUAFfAH/BNP8A5N1+I3/Z&#10;/wD/AMFYv/Xpv7ZFff8AXwB/wTT/AOTdfiN/2f8A/wDBWL/16b+2RQB5d/wVt8H+Ftf+BvwX8Xa9&#10;8aPC/wAEde+D37T3gD4m/DnWPEn7Kvi/9tW58beOovBHxO8DQ/C7wt+zd4F8T+HfE/xC8SeOPC/j&#10;nxTYLHo9t4k1XRNDi13XdE0vRtf07SvHXg/v/wDgml46tfH3wR8Yainxd+GXxY1TSvivrOheJYfh&#10;5+xv46/YS1b4aeILbwf4Hv7j4b/FP9nz4meN/G3jzQviRp9lqVh4kutV8SP4euNU8K+J/ChsdCfS&#10;rew1zWb37QfhrwT+118X9R/Zk0vxh8avgx8Z/wBkrTfgj+154F/aG+Fq/DxZPh341+MVt+0/8EfC&#10;thotn8QtE8f+HPFup3ngbwr8X9I+IPhLxh8NtV8KXXgbx7paQ341rUbe40U/YP8ADfg3wPq37X/g&#10;KDxx8Yvir8cPCf7S2mWv7S/xb+OVt8NNP8X/ABS+I+rfs2/s+6/4R8X+HtJ+Enh/wh4E0T4aQ/Bn&#10;VPhp4S8G6JofhHw4mkT+Ftd0/UrC61+31jW9VAP0DooooAKKKKACvwp/4LW+Bf2/dU/Y7/b98S/C&#10;f9of9nDwh+y7Z/sMftGzeN/hT4y/Z28ZeMPi5ruh6f8AAnx7L8RrDQPixp3xs8M+H9B1DxLo6Xdl&#10;4Xv7r4daxF4Zvpob2+s9eiha0f8Adavxg/4L0eD/AAF4o/4JuftU3vjP9jP/AIar1Dwx+y/+1Prv&#10;g3xt/wAIt+zZ4i/4ZX8SWvwG8Zy2Xx6+1/Hz4keA/E/h7/hFJ4YNW/tj4DaZ47+LFv8A2N5ugeFL&#10;/UItNt7gA/Z+iiigAooooA/FuX/go18Q/g5H/wAFGtY+K2vfDP42+GP2Ff2bJvjbfv4M+D3xC/ZY&#10;8aT/ABA0n/hcF3rXwtXwD8YPij8UPEHjLwJqemeBvCMnhT9oLw/b2PwtvtS17WNC0TxD481TQvE0&#10;PhH64/Yo+P8A4s+NMXxB0r4hfF7wL498d+ErD4d6xrXgnwz+yt8fP2WNY8A2njnTvEFxYam2lftB&#10;+NfEHif4kfDrxpdaDqsfw1+IWkeHPDWj6kPCniu2kvNa1O3vrDwzWj/4J/eAPFd18atR/aG+KXxY&#10;/ak1X46fs+az+yt4ov8A4sW/wi8MrpfwG8SXOv3vifwb4f034FfCn4PaRa3niq+197/xB4mv7DUt&#10;ee80vRf7FutDsdOgsE0/h9+xNJ4FtviDq95+1B+0j4y+LvxE0r4F+DtU+P2vzfA2y+K2n/C79nnx&#10;brfi/wAC/C7TT4X+CHh/wC/hrVr7xl8SYfHeq6r4D1Txl4kT4peN7m28T6NeHwpP4WAOC8M/tNfF&#10;iL/goXc/spat43+F3jbwhe/DP4o/ErU9Dh+CfxG+CHjn4Z2Wia38NU+F1r4b8e+P/in4q8K/tSw6&#10;3o3i/wAQ2HxG1P4O+C7PTfAOtaLpmpeMbz4fP4j8M+CvEP6P18mWX7KMF3+0R4d/aK+Ifxs+LfxY&#10;1j4cn4oj4L+A/F1j8HNG8B/B+L4uDT7PxN/wjg+HPwl8D+MvEt1YeG9PTwV4d1D4jeMPGd5p/haa&#10;7F9Lqvia+1DxPe/WdABRRRQAUUUUAFFFFABRRRQAUUUUAFFFFABRRRQAUUUUAFFFFABRRRQAUUUU&#10;AFfAH/BWL/lFl/wUs/7MA/bI/wDWdfiPX3/XwB/wVi/5RZf8FLP+zAP2yP8A1nX4j0Aff9FFFABR&#10;RRQB/9f+/iiiigAooooAKKKKACiiigAooooAK+APiN/ylN/Y3/7MA/4KWf8ArRX/AASdr7/r4A+I&#10;3/KU39jf/swD/gpZ/wCtFf8ABJ2gD7/ooooAKKKKACv52f8Agvh+zN+zXP8AsofteftC/EnWP232&#10;+J+sfskfHzQvAuj/AAK8Z/txeJfgdb+JvB3wS8Z3vhm4+MHw1/Z9Gv8AwV8DfD+4vzar448YfHDS&#10;PDPwz1bSRqCeN9ffSIdSMX9E1flh/wAFpdJ+NGp/8Ex/26pvhP4/+F/grQ9N/Yw/a4vfitp/xD+E&#10;Piv4n6r408Axfs/ePW1bwz8PdZ8N/G/4RWnwy8YXtol7Bp/jjxJoXxc0XS7m4tbq5+HmrxWc1neg&#10;H6n0UUUAFFFFABRRRQAUUUUAFFFFABRRRQAUUUUAFFFFABRRRQAUUUUAFFFFABRRRQAUUUUAFFFF&#10;ABRRRQAV8Af8FYv+UWX/AAUs/wCzAP2yP/WdfiPX3/XwB/wVi/5RZf8ABSz/ALMA/bI/9Z1+I9AH&#10;3/RRRQAUUUUAfAH/AATT/wCTdfiN/wBn/wD/AAVi/wDXpv7ZFff9fAH/AATT/wCTdfiN/wBn/wD/&#10;AAVi/wDXpv7ZFff9AHx1+3t8I/i/8e/2WPiX8G/ghpvw2v8Axx8QbfSNGjl+KvjvxP8AD3wppWl2&#10;+s2OsX2pvrPhD4YfFnV7y/ibTLe1tNIXwzbW90t3LcTa1ZmzSG9+YvjN+x7+0P8AFL49r4xtIvhF&#10;pHw4+M2r/wDBPLx/8dryb4n+OL3x18J/GX7B3x/1b9oSXwt8HLJfhBa6f8S/CHxP1MeGfBdprOva&#10;78F7/wAHwr428eL4d1PV/E1v4dsv1iooAK+SP2rfhj8Mrj4Z/EX4n3vwx+FGr/EfRvC6vpXjfxf+&#10;yB4q/bH1myaymhhsw/wS+EkujfGv4r29pFLLHB4Q8CeJdM1llkNxbXEcFtcI/wBb14/8ftT/ALG+&#10;DXxC1T/hNfjB8OfsXh+ab/hOPgD8L/8AhdPxl8NYntx/aXw9+Ff/AAqH49/8Jv4gTPlw6L/wp34g&#10;+bBJcTf2BN5PnwAHwh/wRlnkuf2DdIuJV09Jbj9q/wD4KRzyJpPwh8Zfs+aUkkv/AAUi/azd10z4&#10;CfEa/wBV+IXwQ08MxFl8IfHepal4y+GtsI/Bnii/vNb0W9uJf1Pr8wP+CPd5/aP7EUWof8JH8QPG&#10;P2/9r/8A4KYXn/CXfFjwV/wrX4p+KvtX/BSv9ref/hI/iX8Ov+EA+FH/AAgPxA1zzP7T8ZeCv+FW&#10;/DX/AIRXxFdaloX/AAgHg77D/wAI9pv6f0AFFFFABRRRQAVQ1PTrXWNN1HSb5PMs9UsbvTruPCHz&#10;LW9t5La4TDpIh3RSuuHR05+ZGBK1fooA/I7/AIIOajdX/wDwSB/YLivX33nh74Jw+Cbo5b5J/h/4&#10;q8S+B5osOzunkP4eaHynCPF5flPDCytBF9reMvi98NfHmnfE3wrpXizQvHPw+8NfCj4rXHxul+Bv&#10;xQ8e6v8AtEeB5tO8TeJvhjZaR4D8Afs96Pq/xbk13VPEPwy/aP8ABkXiLwH4v8L/ABb8JfGT4Kz+&#10;A/hr4W8W+PV8Rz/DX4M/4IOappk3/BOPwl4N0/UrHULj4TftGftw/CzUxp93BeQWMnhj9tD48TaL&#10;ZbreV0jX/hEdT8N3dsgEEb2N3aXFrDHZT2wX9MPFfwslvPhr4j8F+CPE+u+Htfu9d1fx54T8T+Kf&#10;F3xc8YQ6J8RZ/Htx8VdCn8RjSfiv4G8feKfhRpvj1rW21b4G6b8TfCHgPWvhJDcfASyh8P8Awluk&#10;8M2u9CVGMk6nOpc8OWcXZQjrzz097njo4WvZq7UkpQkfkYHw/wDh5ea//wAIn8SPijP4617X4fs/&#10;j/wV8PfjToH7Puo6/wDs6eNfEX/C2TqkPhvXfg/4VksrLx1oPw5+M99+znrOv6N8S/iDpF98M/Am&#10;lWmm+KvEuu+L/i38Rvi5ga54M+O0vjXxp4m8N6zoSape674x8OfC3WfG/wAQ/F+u+A/hh8OvFHwM&#10;+HssXiTUP2e/APgv4TaL8VddsP2lPhtY+X4J+IHxV1Lx7o/w68afFPxP8O/2sfh5pfjmT9nLS+B+&#10;OOreKPH/AOzp8eNN8e3Xwp+HGmaD+zd8XvB3x98N/Eaw1C1+Eem/EXxL8G/Bni1Na0L9pP48/B3U&#10;vhL4m/Zv8B+HvEfjPRviD8QvFP7IXxn8B+I57tl8X+C9E1X4R/FX4G+Jl/Z9+KPg39pHx6nxO8I/&#10;Ff4reLofhXoXxV8KWT6L8Gvjh8E/2Wfi14E+OPxF8N+LfhX8Q/BuqfFHQrrwF+09r3gDwH8H9H8O&#10;+D/2gPgb8TfF3w71jR/iF8Q/HugaT4Y8G/HbwToOl96o4j2VXGezvSp89KpKFCpOhhXK06MeaMfY&#10;xVeUuWClUcaim23NSmoy2lZX1drXau+++t0lfZfKyD4I+KvDPg3xnovh7W7H9pCy+Kvxp0LwTp3x&#10;A07xz+zPp9rYXPxk+GHwN8G694y+KXxs+O37OvwQtf2e5/ix4v8Ahr4g+GHws8TeN7b40ar+zv4g&#10;8TfBTTfgn+zOmn+Jvhx8QfDE/wAlf8Fb/Ct7rP8AwTi+PHh7wf4/k+J/7TP7F3w/+Bv7avh291a7&#10;8HR/F+fxL+zP4/i+L3g/4neIfC/w/wBD8LaRomp/Fi5+AnxP0TTbvwx4D8LeEdc1uz8a6N4I0HT4&#10;dDn0nS/uP4g6r8Jfgj8VZvi78Qfjx4c+GuhR/C342eP/ABt4Y+Jvxd8ewWEuiaPJ+zL4Z1r4neGf&#10;D3if4y2fwp8GfDf4Waf4U8L6R4vjsfg9qiaR43+Mlv4i8OeMfhl4g+LPxetfj9+DPgzQf20f+Chn&#10;g39pK8/ZJfTvg18H/wBqnQmvf2hf289b0745fs9w/txa3oPgOf4XeBtN/Yi/ZZ+LXj79qmL9kjwL&#10;4k+D3hz4d/C34mftm6r4Y8T+KPGulabp3j3wL8JvG2o+EfC1rosyjhK9OdSc6lKtOhRdGm6cOSpi&#10;vrHJL94/ZRoYOlhVPWLxFWWIVFezcJ1KuFNV5pPV9bcvZbyu12011esv6H/gZ8bk+O/hTRPH2i/D&#10;vxr4W8BeL/Bnh3x74B8aeJNU+F+o6J4+8NeK9b8ZW3h6/wDDcfgP4j+NdYhi1Xwb4e8JfFK2fxJp&#10;Hh5P+EI+Lnw/sZXi+Imn/FHwF8NdTwr8RvFHiaPw7rkPw111/BPj3XdIfwbrcT6h4b8TeHfh1q3w&#10;jg8dxeN/jn8M/i/ofwl8ffCvXV8fW+q/Cif4W6FonxN8eaPf6l4D8ReLNP8ADNtqnxK0v4QfNnwG&#10;/Y3f9m7QP2b/AIbeE/Fni/x78M/2atX8UeCPg7BrXxi+K/w1u/hp+zvrPwol0PQvBfxC8E+AdTuv&#10;hL+2R4j8AeMNJ0fwV8Lr74yeCfBk3w7+EOqab4lt/EGv/HD4deIPHHx6+8a5q/sIybpqFT2kW/d9&#10;oqVN8042pqU/bS91QknVUGpc8eSUVCrNq/mtu13p10avf+X5NbBjofSisC51jUoPFGj6DF4V1280&#10;nUtC8R6ve+Nbe58Mp4Z8P6hol/4Xs9M8Lava3XiO28ZTa74wt/EGq6t4cuNB8Ja34ZtdP8D+KY/F&#10;viPwvql54K0zxhv1ytbappq6s0+rWvZpxejem+t0P+v6/r8mef8AwwHiKXwNoepeLT46t/EHiD+0&#10;/Ft9oXxK/wCFZHxr4E/4TLVr/wAU2vwu1ub4Omf4cXn/AAqez1i3+Gum6h4d1nxl/aWk+FLC+1f4&#10;ifEnXbnU/H/iTofClt4os/C/hy08b6xoXiLxna6FpNv4t1/wv4cv/B/hnW/EsNhbx67q/h3wnqvi&#10;jxvqnhfQtS1RLq90jw7qfjTxfqGiafPb6Ze+KNfubWTVrvyL4j/ALSvjF8MvEXwc+Knjrx341+HH&#10;jw/F3RPin4cu/wDhCdC/4WZ8KvjBoHxI8MX3wU8Q6x4Q8FeHdd0LwL4Q0L4gadY+D/EPw71PwR8Y&#10;v+Lb+Brrxb8U/Ft7d/EW48feu+JPEum+E9Nt9U1S3125tbjXfC3hyOPw74X8TeMNQTUPF/ibSPCW&#10;k3FxpPhLSNb1W00K01XW7O68UeKLuzg8M+B/DMOr+NfGur6B4N8P69run7VOWWkGpVKtSblTp0rU&#10;4pWVNQnK9S8nKd4csYxioPmnKThBLTTokrNvV+u/lre71vsnLfooorAYUUUUAFFFFABRRRQAUUUU&#10;AFFFFAHwB/wTT/5N1+I3/Z//APwVi/8AXpv7ZFff9fAH/BNP/k3X4jf9n/8A/BWL/wBem/tkV9/0&#10;AFFFFAHwB/wUs/5N1+HP/Z//APwSd/8AXpv7G9ff9fAH/BSz/k3X4c/9n/8A/BJ3/wBem/sb19/0&#10;AFFFFAHzZ8fP2SPgN+03f+DtS+MnhTWvEF14ItPEOj6YdD+IXxH8Awax4T8Yah4T1bxj8PfHNp8P&#10;vFnhe1+I3wx8Y6n4D8F3vi34aePYfEfgTxNN4Y0hdc8P30Ns0Uv0nRRQB+CH/BcD/gnZ/wAE0P2l&#10;/h7B+05/wUE8Tav4LPwf8B614A+H2tH4+aV8A/C2r+INem1PW/CXhLUfE3iXT9R8JW2ua34nLWOh&#10;at4js7/TtLkvJ57nT7qzW8gl+YP+DTjwx4F8HfsM/tXeG/ht4a1Dwh4K039v/wAY/wBi+HdV/aN+&#10;D37Wt/p32z9kr9jm+1Hz/wBoP4B+DPh98JfH/wBr1a6v76L/AIRPwhpH/CKw3UfgnXf7Q8S+G9Z1&#10;O7/SD/gqT/wUM+An7Jng7UPgx8VPhx8YfHfjD4yfCfx5efD6Twb+zN4i/aF+HOm6yLG/8O6NN4/t&#10;dP8ADfizQ4be31y7tbm60bV9A1lb/SFuS+k6jbu9nL+eH/BqZN47n/Yo/a2l+Jlp8P7Hxu37f/i3&#10;+27X4W/AXRv2YvAkW39kT9jVdN/sL4HeH/g/8BNI8Eb9IFhJqf2T4TeFP+El1h9Q8Xz/ANu3PiCf&#10;xLrIB/T7RRRQAUUUUAFfL/7Tv7MUH7SkHwXu7T40fGD4A+NvgF8YJ/jX8NviV8FIPg1f+KtN8VX3&#10;wa+MHwH1aw1DSfjx8H/jh8PNX8P6t8O/jj46sbu0vvAz6lb6jJpOq6Xq2n3OnDz/AKgooA/ODxX+&#10;yh+034d8L+JNf0j/AIKb/wDBRzx1quh6Dq+r6X4J8LeAf+CRdl4m8Y6hpun3F5Z+FfDl142/4J7e&#10;D/Blpr2v3MMWk6PceLvF/hbwxDqF5by694j0PSlutSteg/4Y3/aK/wCksX7f/wD4bj/gll/9LWr7&#10;/oove2lvPZ9NGtV07J66vUP6/r+vQ/Fn4if8Ee/EfjrQdc0+b/go5+1vrviDxT4hluvEfjP4u/BT&#10;/gmr8XfFtx4T8U/EOfxV8SvDOieNNT/YN0L4keFp7jwxr3jHwp8F7nRPHlv4Y/Z9mvvB7eC/BN74&#10;B+H+kfC+78x8Wf8ABN744QeN9BvvDn/BZz/grlpPw28C+PIPhz8aPCmq+BfAHjXxz468QfEfSPh9&#10;D8K9Q+DfxA8PfsseHNA0HwH4Q134h6PqXxd+KVv8Mvjr8MdM0i08aaL4q8X/AAbvPhP8UPEHhn99&#10;P8/5xRXoU80x1OMYfWKkqcVWUYScJRj7eCp1GlUpzSbhFKMtHTnGNSnKM0mS4R3sru2tv5dVs+j+&#10;9aPmTtH8hf8Ah1L8RP8ApL9/wV0/8O/+yf8A/QaVzOg/8EgvE8WqeML7x3/wUc/a0+KB1XxDbXfh&#10;LWPiF8D/APgmf8SPiDo3hSLwx4ctJPDfjD4j/GP9gr4peIvGt3B4xt/GGt6JfaUfAvhzQvCevaB4&#10;MtPBT6j4a1fxp4x/aCj15/D0rOOPxsFJRxNWKnHllabd1zKSV3GLXvRTuu1nZO0nyx00WjutNv0/&#10;rTZH89HxT/4JW/Cf4QftKfspftVeJvj38Z/iNr/7Lp+OXjvU/EfxR8Rfs6/sO/BL4S/s9eKPAWn/&#10;AA+/aR+JPiv40fsM/wDBOX4Xprnjzwr4Z8R+GfEPw7+E/wAVPjN8GrXxhpei+P8AW9L+ImkeBfB3&#10;xet739PfjJ+yn8G5vCmoeLvEeqfGK90zwDpOu+K721u01/8Aa51y40/S9Iu7vULXwf8AC/43+Ef2&#10;ldSv/E1xawSR6bpnwl8FxfEPxXefZPDmnLrj3Vrotx9tUVUMwxVOUaka1VTXN7SftG/aKSs1JS5o&#10;fBeGsJJ7u9khOKd07NdFbb+nrv8AcfiF8Xf2LPiZY6ZrvgTxCIPH3gvxZ4p8f/D/AOCdj8JPh9p+&#10;reK9I0LxL8MNX8X6f4w8WeAvGPhmz/ZM+CGs6BrFr4x8I6rr/wAOrr9lCLxlD4a8HeJYvj5e/HX4&#10;2aL8GLf8qP2nv2KLbxkfHvgq/wDE/h+Sxt/CWsa9q+rf8Jp47+CXjT+0PiPYfHbQNQ8BfHn4T/E7&#10;4yeIfhR8KIPAHiv4o6F41+HHxD8Sr4C8B/F7SdZXR9P8UfELUdR03w/4x/sUrgfHfwz8FfEqzsrb&#10;xXpM9xcaVNNcaFrui6zrnhDxj4aublFgvbrwp458JalonjHwpc6jZhtN1Sfw5rmmTappE93o+oyX&#10;Gl3t1aT/AGvDviPnmQYilVpVWqdOTqSjRjCip1ff5ZzjDkcoLnaVGM4UopucUqsMPKhz1cJTqRs1&#10;5K/Raafa7b3u9E203y/5yXjv9nrVfBfjax1bw5qmq20A1zVb3xL4TuvFWnaPe23inRh+0Lbz+I7a&#10;2b9r/wAN6tcy3vjf4ja3LJYab4xtBo2oazdQ6CPFHh3xhfaH8Xok/bI/aT+BmvaJLqfiPxvo2naB&#10;rfie88F2D/tHfFzVrHSryS3+N+u61qnw01mz/aC+KXh/RfFHinTNU8CjxLHYa1rkd9ZQaRc67a69&#10;beJPFDfEL+yf9pD/AIJ+fEC78M3E3wng8KfGO38JW/ibXfA/wq+I/j34m/Cy0utYv/Des2F/pGo6&#10;j4B16PwZeTeL11rWdKe98EeHP2eNS1DV9Q0zxj8YvHPxW1G11+TxD+Qn7QX/AATwsNJtvEmh+IPB&#10;9xpPxP8AEOla3F4csNQt/Geh/ET44WMmn+KI08J+KrDTv20PE/hT4jajpw8X39h4X1P4GxfGPx9D&#10;Je6Zd/Hnwv4aRtK1PxJ/TuR+MfC3EscNhuI8LTxXtHOh7OooVZ01L21B1p+/SnCMqNWNKrUlh7yj&#10;iORTqUY4mrS8erl9WjrRk4ta9k9nayik3f3opS0tdxTcYnk/wN/4Ka+OfG3h7UPCGva54h+JGp6Z&#10;deJI/EMnjD4l/HrTfFF/4avfGnivR7C3n0PUfjf8Rvgd4pgttL01dH+1+JfhDr3hXUngSDx78J9d&#10;025kj8WfoV8Afiro3xC8d6Be+ENQ1bWviPL42sdZtNLXTXm8e29tDpvju61PVJNJ+I/jfxZ4a8Ye&#10;JJPEPjvxjq3h7X9F8QeILBvFsXwR8c/FTwT8Bf2fv2ZovDmqfhr8Sv2HbXwDe2HxI8HePvFPgzW2&#10;1vxNHYWWgeGPAPxI+G895onhz4v+ILzxB8NPiF4W/aE+IMXiuCyfxVow+Jfg3xPN9q+G322LTdUv&#10;PEVrexyah9LeALr4w2y6L8P7i8b4rfCzxFrGq6D4U+FOi+MPB3xC8WWHinU9c8W6r4+tvCejXHxU&#10;+PHjD4C+PdSvZoNX0C+8BfCvQvCd3peqWbaT4l8daRbX1j4187iPhTg/HYOtjOGMThqFPMJ4jnjW&#10;qVKNJuCquvGhRrL6viVTdKpKhRw9XDYZ0PaVHiHh4RU6o18RFqNeLbiltq3fl5W+sb3V7qTXw25m&#10;j9pPizZeGvBvw4LyTWd5ocelePdauzpOuTNLP4A1H4XfFHwVBceGPEniGWO9uPhz4Q+EepfGTwr8&#10;N/GvjFX0/wCMvxn8afFH9s/xB4P0j4R/Dz4heKNZ+GNL8Ga9/wAK+8Y+ANUGm2njZvh7p/wE0m8k&#10;lWO48Z3l98QPGf7Q3hbw7Fosl1ea7qHxS0Lx3+y58cf2XNR8P2l1qMA8b2fgHwT4Pt9U0/wLrWr6&#10;/wDRfhTQ/HegeFvEPi74sXHxzj0/SIx4gvZvjh8JfjD4T8b+I9at7vTr620TX/ih4o8daf8As3aD&#10;4P0S00PwnpNl8RvjP4w07wN4ufw5p2n/ABs+AfjbRvBvwpt9F9G1XwaLLw1p3i7wcssPivwX4Qsf&#10;G2jaZPoWtxSat4x0nxNL4T+B2rafD4vuI9WV/jz+0z8PfhJ4b/Z10LWzdX3in4K+DfjD448e/Ei9&#10;8dftBeNft/5DhcdSyunOjSrxxNX6/h6tPHOFd0ZY3CVPb4b3m4zq+9VnCHPGdKftYpUeelGlS9Hl&#10;c7OS5U4tON18MtH3teyejXnJpqR3mieBdH+NnxF8OWNy8lt4e8XfGq68Q+CvHNpoHgTxdceFPFLa&#10;x/wVE+P3wX+KPg6y+IHhn4gfDw/EHwXpXjP4KftDfDIeL/CXiJNBuNY+F/jLVvC8kF9p1tcfq/8A&#10;BHxJ8HvFXgvV9T+BttoVr4Ktfiz8fPDmsx+HPC0/g7T3+L3g746/Ebwl+0Fc3OkXGj6HJd69efHv&#10;RPiVd+KvFIsp4PHXiefWPG1rrHiG18QQ6/qX5WeKvEvhr4FWPwJg0TVPiNYxT/tu67/wgngf4Yw+&#10;BfHPx21/4S/sefs6a9+zn8WP7J8FeN7PVb/4vw3Xhn4Oa54q+I3gr4N+GfFX7RWqfB3xLr0fwF8M&#10;X3xv0/w5cW/64Xnj3jxHB4d8GeOvFeqeE/HXgzwLrel2fh8eFP8Aka/+EFv9R8Y+Htb+Jl54D8K+&#10;PPAfgPwr48h8WeMvEPw/8QeKj/xSvjr4feFLTxV8ZvC198NK/MM8Upyw9RQqRpVqfPQ55pRUadat&#10;h6zleCU/38HSVSM3CE6VWOt/d6qdldK3u6Pq9YqS1v8Ay7q13dO+iR6BRRRXzpqFFFFABRRRQAV8&#10;Afsb/wDJxX/BWL/s/wD+HP8A66y/4JqV9/18Afsb/wDJxX/BWL/s/wD+HP8A66y/4JqUAff9FFFA&#10;BRRRQAUUUUAFFFFABRRRQAUUUUAFFFFABRRRQAV87/tTwReJ/gj4/wDg1pfxj0j4GfEz9ozwT8Sf&#10;gR8DvHd9qdpZazp/xg8Z/Cvx1eeGr7wZYz3Vpd+IvFfhTTtD134g2+h6Qz6nJpHg3WNSjWO10y8u&#10;bf6Ir4d/be+Cvxy+JGm/AX4q/syy/DC7+PX7LPxqu/jT4A8HfGi88Q6T8MPiPBr3wZ+LvwI8ZeB/&#10;EPiXwrpuu694K1C/8E/GTX9V8KeNNN8P66+keJ9H0qz1PS7rw5quuwOAfBf7A/7Huq/s+fteaPrO&#10;q/AP9iL9iDVNL/Zi+JPg3V/gv+yJ8aPFHxA139rOW4+InwSmP7SHxH8NeJfgx8GZoNH+Fl7od14c&#10;8PeJfEFr8RviadY+NGr6b4q8d2Vnc29r4r/davy3/Z9+Gv7cXxc/aw8NftW/tjfDr4Cfs8aH8Hfg&#10;l8Wvgv8AB/4MfBf4seKPjp4s1+8+OPi34KeKfiB41+KHxQ1b4cfCnRIdE01fgV4YsfBPgjw74Xuv&#10;NutX1TW/Eupm90bQoq/UigArmfFnjTwd4C0g6/458WeGvBegrd2lg2t+LNd0vw7pAvr+YW1jZHUt&#10;Yu7KzF3e3DLBaW5n865mYRQozkCty9S8ks7uPTri2tNQe1nSxury0lv7S2vGicWtxdWMN5p017bQ&#10;zlJJ7SLULGW5iVoUvLV3E6fl9+2z8H/2qPiB+xh8ZfhzrvhzwV+1z8U/Fd74Wi+GegfBb4XeD/gO&#10;/hW5stUgvr7xJql1+0P+1T4m8PTy2Vvaz28Gq6N4v0fXLRdQ+yWmhapBdXt3ZAH6Mat8Rvh7oHjD&#10;wx8Ptd8eeDNF8feN4NUuvBfgfVvFGiad4v8AF1rocH2nWrnwx4avL6HWtfg0i2/0jVJtKsrqPT4P&#10;3t28KAM35jfsr/Fm+1z/AIKM/tb/AAz0H4sw/ET4Y2Pw20bxZpui+Df2jdb/AGnPCnhPx7bfF3x7&#10;4f8AG8HxDPiOGyP7LHxLguZLfwb4d/Zt8EQap4Jfwr4F1jxJN4iufE2maro+i8B+0J+zt8efih+1&#10;RY+N9G+A3ia40/4vat/wTE8c6V8Y9Y174Ipe/snad+x9+0x4z+Ofxz+F/jC2T4kXnie41Lxd4O1u&#10;+8KeGLr4OaZ8VPDfinxX8UPGWleJNYtfAmipq2pftNHBDCZWhhiiaeUzzmONIzNMUSMzSlQDJKY4&#10;40Mj5cpGiklVUKAfJn7Vvx68AfD34afEbw5B8aLjwP8AFeLwut34f0H4YfEX9lLw18fo57qaF7K5&#10;8AaX+19rFl8CU1i6gWZrKb4swf8ACIzWy3Jdzci3K/NH/BGXVr7X/wBg3R9d1PU/GGtalrX7V/8A&#10;wUk1bUNY+IV78I9S8fatfal/wUi/ayvLvU/HGofs/wAs3wHv/GF/PNJdeJb34JzS/CO51qW+n+G8&#10;r+DX0Z29I/aN/wCCUv8AwTr/AGuviXdfGP8AaU/ZK+E/xh+J97o+k6Bd+NPF+nalc6zPo2hRSQaR&#10;p0ktrqdrF9nsIZZI4AIQwVyCx61y/wDwSR8AeDfhR+xvffC34c+HtP8ACPw++Gv7Z/8AwU88AeBP&#10;CmkpJHpXhjwb4N/4KZ/teeHfC/h7TI5ZJZI9P0XRNOsdNs0klkkW2toleR2G5gD9L6KKKACiiigA&#10;ooooAKKKKACiiigAooooAKKKKACiiigAooooAKKKKACiiigAooooAKKKKACiiigAooooAK+AP+Ca&#10;f/JuvxG/7P8A/wDgrF/69N/bIr7/AK+AP+Caf/JuvxG/7P8A/wDgrF/69N/bIoA+/wCiiigAr53/&#10;AGp4IvE/wR8f/BrS/jHpHwM+Jn7Rngn4k/Aj4HeO77U7Sy1nT/jB4z+Ffjq88NX3gyxnurS78ReK&#10;/CmnaHrvxBt9D0hn1OTSPBusalGsdrpl5c2/0RXw7+298Ffjl8SNN+AvxV/Zll+GF38ev2WfjVd/&#10;GnwB4O+NF54h0n4YfEeDXvgz8XfgR4y8D+IfEvhXTdd17wVqF/4J+Mmv6r4U8aab4f119I8T6PpV&#10;nqel3XhzVddgcA+C/wBgf9j3Vf2fP2vNH1nVfgH+xF+xBqml/sxfEnwbq/wX/ZE+NHij4ga7+1nL&#10;cfET4JTH9pD4j+GvEvwY+DM0Gj/Cy90O68OeHvEviC1+I3xNOsfGjV9N8VeO7Kzube18V/utX5b/&#10;ALPvw1/bi+Ln7WHhr9q39sb4dfAT9njQ/g78Evi18F/g/wDBj4L/ABY8UfHTxZr958cfFvwU8U/E&#10;Dxr8UPihq3w4+FOiQ6Jpq/ArwxY+CfBHh3wvdebdavqmt+JdTN7o2hRV+pFABRRXlXxk+N3wt/Z+&#10;8GP8QvjD4utfBPg2PVtL0N9bvLHV9RhXVNZn+z6bam20TT9Tvszyq+6YWxt7eJJJrqSGCN5FAPVa&#10;K8E8a/tQfAX4d/FzwZ8CfGnxH0nQfir4/t9FufDXhe5sdbnV4/FOpa7ong1db16z0y48NeEp/Hmu&#10;+FvE2gfD218W6zol18QPEHh3XdC8GQa7q2k6hZ2/wR+yn4X1LSv+CjX7Xvijwn4H1nTPhJ4t+Hej&#10;re+ItL/Z6+Mf7NPg+2+LOi/Frx1L4l0/xmvxWtX039qL4seLV12+8R237Q/w3vNN8J6f8OdL8OeG&#10;oPDEGma34e8S+JwD9Evj9pn9s/Br4haX/wAIV8YPiN9t8PzQ/wDCD/AH4of8KW+MviXM9uf7N+Hv&#10;xU/4W98BP+EI8QPjzIda/wCFxfD7yoI7iH+34fO8if4g/wCCPdn/AGd+xFFp/wDwjnxA8HfYP2v/&#10;APgphZ/8Ij8WPGv/AAsr4p+Ffsv/AAUr/a3g/wCEc+JfxF/4T/4r/wDCffEDQ/L/ALM8ZeNf+Fpf&#10;Er/hKvEVrqWu/wDCf+Mft3/CQ6ly/wDwUM/4KYfsH/s/aN8TP2bvjJ+078KPh78dtR8D6fqNh8Mf&#10;F/7RXxt/ZV1m6svEDR3Wi3D/AB8+AHg/xj8V/hTb6jbW880HirwDo2ra/AsRto7Qw3U5ir/8EOPE&#10;Wi+MP+CcfgPxb4b1HT9X8O+KP2j/APgoV4i0DVtJ+Kvj/wCOul6pout/8FEf2qtT0vUdM+N/xW0j&#10;w/8AFL4x6fe2N1Bc2XxV+JWgaH4/+IdvLH4u8Y6PpviLV9Rs4gD9b6KKKACiiigAooooAKKKKACi&#10;iigAooooAKKKKACiiigAooooAKKKKACiiigAooooAKKKKACiiigAooooAK+AP+Caf/JuvxG/7P8A&#10;/wDgrF/69N/bIr7/AK+AP+Caf/JuvxG/7P8A/wDgrF/69N/bIoAk/aa/Yd134zfFTSvj/wDA/wDa&#10;s+PH7HPx2t/A2lfC/wAUeNvg3afC/wAXeHfib8OPD2teKfEnhPw18Sfhl8ZvAPxD8EeILjwNrvjn&#10;xxqXgbxFaabpPiDw9L4z8TQC/vLPUUtrf1H9kj9k/wAMfsleBfFXhzTviF8T/jN48+Jvjy++Knxk&#10;+Nvxp1/T/EXxO+K3xG1Dw74Y8HHxB4hu9G0jw/4e0uw0bwd4L8JeDfCnhfwxoGi+HvDPhXw1o+l2&#10;Ni0sVze3f1VRQAUUVwvxF8Ia5448MXOgeHfib46+Eepz3VncR+NPh1afDu+8T2kVrMJZrK2g+KPg&#10;D4leETa6gg8i8a68K3N2sJJsbqynxPQBia98bvhb4Y+K3gX4H674utdP+KnxL0rXtc8D+EZLHV5b&#10;rX9L8MWd5qGuXUN/b6dNo9p9hstPvrjydR1KzuLmO0uPscNyYnCeBeMP2pdM+KejftC/CT9jTxz8&#10;MPGv7Wvw28N+LtO8NeGfiJN4v8OeALPxtoevXXgLVtTvvEVv4UvoPG/h/wCGfjyC58PfEO3+HreI&#10;U0Hxnph+HXirU/CfiG+JsuQ+I/wJ/aNuv2gP2I/F/hbUfBHxU8Bfs9an8SLz4pfEP4y/E2bwV8Zf&#10;EafEzwdrHgK7utC8DfCn9mp/hhrt/wCHNK1KHWbWM6x8M7HXLi1TQZodEBl8TT+Z/sq/scfGz4Rf&#10;H/w/4p+IN38Nx8LfgR4T/bX8DfBfWfCfjbxZ4g+IXxS0n9s/9qf4f/tGXms/F3w5rHw98MaT4O1n&#10;4Z6T8MfDvhBv7J8c/EqP4h+Jda8TeOL2Twu8WmaY4Bu/8EqvAvxz+Gn7PPxB8EfH7w34v0Pxdov7&#10;T/7R76drHj74heIviZ4t8faHq3xN1jWR8QtR8U+I/AHw5e/s/FWsX+r6joF5ofhu08KaroL6brHh&#10;ex0LQ7+y8N6R+LP/AAXG/wCCqX/BPX40fsc/tGfBb4U/tX/Bjxz8U9J+E/7SngvVfBNp+29+1X+y&#10;rr9j4nuvhb4s8KQaNbeBPgN8N/E/hH9qrWJfEWdJh+AHx71Pwr8IfFl7t0fxB4js9M1nUp4P61q/&#10;Jn/gqv8As4fs8WH/AATR/wCCkfiux+A3wYsvFNl+wx+2F4hs/Etp8LvBFtr9pr9t8AviJqVvrltr&#10;EWhJqMGsQaiiX8OpxXKXsV6q3STLcKsjAH6zUUUUAFFFFABRRRQAUUUUAFFFFABRRRQAUUUUAFFF&#10;FABRRRQAUUUUAFFFFABRRRQAUUUUAFFFFABRRRQAV8Af8FYv+UWX/BSz/swD9sj/ANZ1+I9ff9fA&#10;H/BWL/lFl/wUs/7MA/bI/wDWdfiPQB9/0UUUAFFFFAH/0P7+KKKKACiiigAooooAKKKKACiiigAr&#10;4A+I3/KU39jf/swD/gpZ/wCtFf8ABJ2vv+vgD4jf8pTf2N/+zAP+Cln/AK0V/wAEnaAPv+iiigAr&#10;wT4dftQfAX4s/Ejx98Ivh58R9J8S/EP4Z3Gs23i7w/b2Ot2fkyeGvEtz4L8WtoOralpdlofjODwX&#10;42s7rwT46uvBepeILbwR40hfwl4sm0fxGRpi+91+WX7Kv7HHxs+EXx/8P+KfiDd/DcfC34EeE/21&#10;/A3wX1nwn428WeIPiF8UtJ/bP/an+H/7Rl5rPxd8Oax8PfDGk+DtZ+Gek/DHw74Qb+yfHPxKj+If&#10;iXWvE3ji9k8LvFpmmOAfqbX8Q3/Bdr/gsH4CX9nr40fs6/to/wDBHj4l6HrvjvwX+0L8Kv2XfjP8&#10;dbP4E+ONN8D/ABR1/wABeIfB3hb41/DtNQs9d8SeCtU02TUtF8ZaRrWiNofidrGzjk0q+F5Yl4P7&#10;ea/xTP8AgrN8OL34f/tR+KbLXf2+dc/4KIeI7G+v/C178avE/jnVviB4l0yx8L3lzYaf4E8Q6944&#10;8ca58SJNc8HqJdJ1aLVPCfhvwnHfx3H/AAiN7qtqbhLIA/2s6KKKACiiigAooooAKKD+dYGr+JdO&#10;0PUvC2lXsGuTXXjDXLnw/pEmk+GfEmvWFrf2vhvxB4rluPE2q6HpGpaX4J0M6X4Z1G2g8TeMrzQf&#10;Dd34kufD3gy11aXxf4s8KaHrTUZSdkm2k5WWukU23bskrvta/QDfooopAFFFFABRRRQAUUUUAFFF&#10;FABRRRQAUUUUAFFFFABRRRQAUUUUAFFFFABXwB/wVi/5RZf8FLP+zAP2yP8A1nX4j19/18Af8FYv&#10;+UWX/BSz/swD9sj/ANZ1+I9AH3/RRRQAUUUUAfAH/BNP/k3X4jf9n/8A/BWL/wBem/tkV9/18Af8&#10;E0/+TdfiN/2f/wD8FYv/AF6b+2RX3/QAUUUUAFfFH7c3w38b+NvhbbeI/CH7Vf7UH7LNn8OLi/8A&#10;EvibVf2UPhJ4f+N/xH8caXNbRWMWgRfDW7+Cfx48Y+KPsVxIt/aaZ8PPBVx4iml815Fns4XRPteu&#10;P8f2Xj/UfBviGx+Fvibwf4N+INzp7xeFPFHj/wAD618SvBui6qZIzHeeIfAnh34h/CfW/E+nrEJU&#10;fTNN+I3hG5eR45F1aNY2ilAPzg/4IymY/sG6QbjxZ8QPHtwf2r/+CkZn8c/FnwXf/Dj4qeNJj/wU&#10;i/ayMniz4l/DzVfCXgDU/AfxA8RvnV/GXgzUfAngm+8L+I7zUtDvPCXhu4sZNHsv1Pr84P8AglPb&#10;eKrP9kzxDaeOtZ8P+I/G1r+2/wD8FSbbxj4h8J+GtR8F+Fdd8VQf8FPP2wIvEOs+GfB2seLPHur+&#10;E/D+qast5faN4a1Xx3411HQdOnttLvfFniK5tZdYvf0D0TxN4b8SW1zeeHfEOh69aWVw9peXWiat&#10;YarbWl1FGkslrcz2NxPFBcRxSRyvDKySLG6OyhWVmANyiuQb4g+AU0WPxK3jfwgnhyS8Onxa+3iX&#10;RV0WS/CuxsY9VN79ha8CxyMbZZ2mCxudmFZqqp8UPhpJp8+rx/EPwM+k2t1BY3Opp4t0BtPt726j&#10;mmtbOe9W/NtDdXMVvcSwW8jrNNHBM8aMsTsgB3NFZmka1o/iCxi1TQdW0zW9MnLiHUdIvrXUrGZo&#10;22uIruzlnt5CjAq+x8qRg7SBWnQAUUV+M/7RH7Qf/BQH4xftz/EL9g79ivxF+zT8ANB+Fn7Pnwf+&#10;NfxU/aT+NHhHxv8AGb4hWMfxp8W/FHwxoWj/AAj+Dmj6v4I8C3+p6N/wq/UbvUNR+IHjGfTHW8t4&#10;otInZ3e3API/ieda/wCCcv8AwUb8PXmj+JLH4WfsQ/8ABU/4taBqvxL8bSeIPDfhfR/gH+3L8OdD&#10;ufFd3HZ2/i3wB418GXWj/wDBQTwV4G0n4W+OLK+l8GeIX8SaX4u8Z+DPiR4U+J994TOqfuZ4O8be&#10;DPiHoUfifwD4u8MeOPDUmqeItCTxD4Q17S/Euhya34P8Rar4Q8W6OmraNdXli2q+F/Fuha34X8Ra&#10;eJ/tei+IdG1XRNTittS0+9toPxa1v/gjb+zb8StV8HH/AIKaftUftDf8FBvHXjjxK2l+CfBn7RHx&#10;nk+E/wACdS+ImneGfEnjS8sfg9+y18D7v4X/AA4GuW3gvwl4u8Uy6HdWPj7Wbbwx4Y8Ra9LOdK0C&#10;6udP8D+PH/Buh/wRwfxr4ElvP2WNB+B/w31P7IPEnxL8G/Fn4g/D9x8UJfjV8APD/wAHfhPbeI9X&#10;/aR0+10p/jw3iHxx8Kk8KeHvgP401nxm3iIxeE/i/wDAf4o6T8Obf4qdUIKr7Gk4xotpuNS0mqms&#10;+aUlaU5Sdo04Rp+77llBzk5Cvbu9dvW3/D629UtT9M/iTbeNPht8C9U8XfHH9pL4U/Arx98Ef2cP&#10;Ff7Pd3/wUL+OHwn+B3h2fVPi18WfCP7P1vpn7THgM3Pxdj+H3wy+FGrfGrSxD47/AGa/iHoWhQ/F&#10;L4t+EfAWl6ZdaP4C8C+C9c+LXkXxh/a++AH7Jn/CC/CDxP4T+MH7UX7a+t/GX4/fFb9mb9lXULz4&#10;cfGf9rC4vPiP8VPjlpOkfEbwzf6Prur+HvgB+zXbeB/HfjDwN8Lvil8QvEPgi2+Gf7Lt1F8MfG0t&#10;l4s0Pxx4Eg+K7v8A4Nrv+Ca/xH8G6/pPw28b/t+/BLwjqlz448B614d8L/tKfG3wtaanb6Jq+u/D&#10;7xRYz+Efjro/io634Q1xtL1KHRdal0fUfB3xD8F3emeKfCeo+JfAviPRNZ1T5F/4Ja/A7Xf2Sf2w&#10;/wDgo/8Asr2Xx3+Kvwv+NHxp+G37PHgT4EfE79pDTfhN+1l+0t4G/aK+OPwV/bF+OnhgfFT4veC/&#10;hl4X0D4naz8LvgT+z1onxK8SfDLxV4z174F+HvGmja/8K/AfxN+JOm3vhr4gfEDvUqmMoOklGlUh&#10;iKtTEONKlThRpVILmqKjhqTxLw9FLFVMRTpwnRw8JRVCnR55qrNknfpypJN35nfTWTtzfDyu6cne&#10;7dk4/ov4W/YG/bG/ag1LwN8ff+CpMfwI/aG8c+FPAHiDxj8N/wBh3wl468a/Db9h/wCD/wAd9Gs/&#10;Cj/DKHxn4UuPA3xo1X49eItevrjxvN4z+NXxB13xhovwMks9J0z4T/A74sJrlx4r0D9bvhV8Cfhj&#10;4S+B3w6+Ex+AHwL+F3hTw0fCXjH/AIUd8L/D2g6j8FPh58S9G8W2HxY+1/Du3/4QD4fafff8Il8Z&#10;Lb/hO/CPjg/DjwRr9z4s0/T/AIgf8I94Y8UOIrLvdQPiPRfHOm6jbnx14t8P+NDovhK50Cw/4Vnb&#10;eCfhKPDukfErxVf/ABQ1GbU/+Ea+I+pf8J3eS+F/hrrdhpGt/Er7Fq1t8Nb/AMO/DrwfoTfGLx/P&#10;3/px+PpXBOvNQUIuMVOcK79lKcYupFTUG6SnGlGdJVJwi/ZqSjJ8jUZNyq2t+2i20TtfpfWy6vz6&#10;cuB4k8S6b4V0231XVINdubW513wt4djj8O+FvE3jDUF1Dxh4m0jwlpNxcaT4S0jWtVs9CtNV1uzu&#10;vFHii6s4fDPgfwzBq/jXxrq+geDfD+u67pu8DkZ9f8+38vyoAxx29OuP8a4Hx54R1fxP/wAIff8A&#10;h7xB/wAI5r/gzx34e8VWN1eTeNrnQNQ0gfa/DvjrQPEHhbwd8QPh9ZeL/wC3vhx4i8Y6Z4Oh8dXP&#10;ivwV4E+Jlz4G+MN34A8Ya78NfD2kS88VB2Tbjdu8viir25fdSUkk787vJ2d1HTlkzf8ADXhXwv4N&#10;0240jwh4c0LwvpN3rvinxRdaZ4d0nT9E0+68TeN/E2seNfGniK4s9Mt7a2m13xh4y8Qa94t8UavL&#10;G2oeIPE2t6vr2rXF3qupXt1LgaJ4h8c61q2nNc/Dz/hFfCpPxMsNcuPFXivST41ttW8K+NtO8OfD&#10;zUtA8L+DovGfhbWfAvxU8KweKPiDBrOr/Ebwt428GaT/AMIBofiL4a/8JT4p8aaP8Leg8KeFPDHg&#10;Twx4c8E+CfDuheD/AAZ4P0LSfC/hLwl4X0mw0Dwz4X8M6BYW+laF4d8O6FpVvaaXomhaJpdpa6bp&#10;GkabaWun6bp9tb2dlbw20Mca89qfxC0nwxpPxN8U/ES3/wCFX+Afhf8AbdR1X4ieP9f8FaN4K1Hw&#10;Vo/grRfGfiL4lQ6zb+LNQPhnwL4ZOoa54c1+++I9t4G1bT9X8DeKtXbRX8Cv4X8Y+JNI+/KajH2r&#10;cvdlO6qS5nyK0ee7nKU1LlXM+aOvMroB3h/w/wCONK8cfELWNY+IP/CT+A/E/wDwil/4K8E3/hTS&#10;dP1b4Z6tp+kzaN4y07TvGWizaefE3gbxP9g8O+KdG0XxT4d1Dxr4U8a3/wASbif4leJfAvib4ffD&#10;34Qb+j+K/C/iHUvFWj6B4j0LW9W8C67beF/G2maRq1hqWoeEPE134Z8O+NbTw74os7O4nuNA1258&#10;HeMPCfiy30jVYrPUJvDPijw7r0du2l63pt3dJbW3ihfE+s3d3rOhT+DJ9B8OW+gaBb+HNQtfE2me&#10;Jra/8UyeLdX1fxbJ4ou9K1vQtb0u78FWfh3w7Z+CvD+oeF9Q0DxRqep+KPF9t4w0nSfA54TtvE9n&#10;4X8OWvjbWNC8Q+M7bQtJt/Fuv+F/Dl/4O8Na34mhsLePXtX8O+EtV8U+OdU8L6FqWqrdXmkeHdT8&#10;beMdQ0TT5rfTbzxTr9zay6rdKUozTlJw5lCnCKhFU17sVG7Uaai2ox5akm4ynN+0bm25SNv676+f&#10;9bW0R0FFB+mfauf8TWvii702CHwhrOhaHqw13wtcXV74i8OX/inT5vDNp4m0e68a6Rb6Zp3inwdc&#10;W2u+IPB0GvaF4X8RS6vd6f4Q8TalpHizVvC/jnS9EvfBWv5rVpNpJvWTvZLu+VSfbZN9tgOgooop&#10;AFFFFABRRRQAUUUUAFFFFAHwB/wTT/5N1+I3/Z//APwVi/8AXpv7ZFff9fAH/BNP/k3X4jf9n/8A&#10;/BWL/wBem/tkV9/0AFFFFAHwB/wUs/5N1+HP/Z//APwSd/8AXpv7G9ff9fAH/BSz/k3X4c/9n/8A&#10;/BJ3/wBem/sb19/0AFFFFABRRRQAV8Afsb/8nFf8FYv+z/8A4c/+usv+Calfd+rR6rNpWpw6Feaf&#10;p2ty6feRaNqGraZca1pVhqsltIun3up6NaavoF3q2n2t2YZ73TLXXdFub+2SW1g1bTpZkvIPzQ/4&#10;Jy6d8U9I+J//AAVF0/41+Mvh/wDED4m2/wC3/wCDP+Em8XfC34aeI/g/4E1bzf8AgmV/wTjn0b+w&#10;vh14s+LHxx8QeHfsHh+XStM1P+0Pij4o/tfWLLUNdtf7EstTtvDukAH6f0UUUAFFFFABRRRQAUUU&#10;UAFFFFABRRRQAUUUUAFFFFABWL4i8OeHvF2i6h4b8V6HpHiTw9q0H2bVdC1/TbPV9H1G33pJ5F/p&#10;uoQ3NldwiSNJPLnhlQOiuBuVTW1RTTcWpRbjJNOMlo01qmmrNNPVWf3AfmP+0h+yje+HNEm8U/CP&#10;U9X8Qz+I/Fvwv8J+JvA3xG1j40/EH/hItO8T/ELwl4HS5vvF+gaD8aNd1fRvCNh4j1bxMbb9o74S&#10;/tFfBPwPbadJqFzb/AL4dH4i/ErTfgXxn8PviPrnjaTwH4m0/wAcaZqWr+NF8B+N/hv8RPFmveCL&#10;n426FffCzUfEej2fhzTPHXx88On9prRPC+ua14Gjt7/wH/wUe8faZ8L9bv8AWvDbfCfwFqL+M/Ct&#10;f0JeJbXxPd6dBF4Q1jQdC1Ya94VuLu+8R+HNQ8VafN4Ys/E+j3fjbR7fS9M8VeDbm217xD4Lg1/Q&#10;PC3iOXV7vT/B3ifU9H8Xat4W8daVod74J8Q+DfEL9nH4dah4O/aCXw78NtG8VeKPjh4z8O/Gzxj4&#10;U8T/ABL+IHgTwf8AFj4yfDPwV8KPCPw8sfHnifw/a+M7/wAK/DzV9F+Avwk8EfEHQdA8DeJfBviT&#10;wXpWu2vjH4W/EOz8V+M/D3iz6rKuJ8Vg0oVqk6jScaVdL9/Qk3h4wqxn7Wir0IU5VKTc1N1o071a&#10;UffjjOlGV2vVro7Xdra7t2em381uWX5LeEfDvhfwbr9tp8usfBf4I/EHwXaaVrmlt8V7j4KfAXxr&#10;psN9da9pGka94Vu/i1/wTKvNS1pobnw/rNi2teHPiF8T0s5rXbfePfFH2231/Wvsz4aeIvB2sXeh&#10;2WmeJPhr8afH+ieIJPGXhH4ZfCn4uaz8Z/t/j9tNuPD6/GL9oj47XWg2EkWnaRotxLD4VtNe8D+H&#10;vDHgm105NH+H3h34keMfD3wj8PeE/Lv2stA179hr4S/tCfHv4F+KfiTpdt8JPhF+0D+0X4Y/Z28A&#10;aj4g8B/AfVfhf4As/hd46+K+i+LvH3xS+D/7ZHws+H3xj0zxDefFTxj8DtG+Gngv4A6d8R9G8c3/&#10;AMPr34fa9onwm8WfGnwjxWg/tF/EJIviSf2lfix8ftC1w+B/iJ45+E37C3wz0vwne/tffEXw78Gz&#10;8YNQ1nw74k8XeDfgJ8CodM+OXx0tvhf40034BfA34DeONU0L4m2P7PHxy+L/AOzX+15+1b8CIfFn&#10;jD4Pd+Im8wpSzCgovDValWkuaq44urUpxpVK9OeFpU6s1SjCuqzqKpClCm50446NaFSRCag+Rt82&#10;+nwqO0dXZXbjot+Zp8jVlKt8bPCXgTxl+0l+x3+xfqV0fHniPwB4J8a6l4wtbm1/aa8HW/xc1WU/&#10;CfxH8cvihb/GH9nu9u9M+CHxl/Z/1HX/AIUftVeDvG/x4u9V0fxJ+0f8RvgDp/wr8UeAf2lb3wR+&#10;0b8Cv0n+Aut+AV8UfEDwb4J8afCb4l6tpOg+Ada+KnxO8PeMvhze/HT4ofF7QtQ8f/s1+N/Gf7Qf&#10;gL4VfDvwT4M0HXrO5/ZktPhpY+M9Nnhh1jxh8Nfif8H7L4d/C/Sv2f8ATtI1T8q/2U/Hlr4T+Iv7&#10;RutfBzV/iz+0f8S7P4s+BYfFHxD+G+k6H4m/ZB8aeDPj437WvxR/YF+GPiD9o6++CvxB+PGqeAPC&#10;/wAB/jx+yJ4z/aq8Y/s0aL8WfCXwe+JPxX8CftaeIR4h0z4w/wDBRP4v/FL9stC+JXhzxDq2n6Lp&#10;+n+O7e81T/hZptp9a+FnxO8NaQn/AAqXxvpvw+8Vfb9f8R+EdK0LSv7V17VbW/8Ahn/auo2X/C6v&#10;BEWpfEz4N/8ACe/DfRtX8WWXk57OpGVDC8uKlSoYaHLOtLlU6mJm8wq4mnh/ZwlQo4pV416cZyqy&#10;nTlCs6rpuhRw907O8tFd7LpZciV9U3FxaduXXS28p+gUUUV82bBRRRQAUUUUAFfAH7G//JxX/BWL&#10;/s//AOHP/rrL/gmpX3/XwB+xv/ycV/wVi/7P/wDhz/66y/4JqUAff9FFFABRRRQAUUUUAFFFFABR&#10;RRQAUUUUAFFFFABRRRQAUUUUAFFFFABRRRQAUUUUAFfAH/BNP/k3X4jf9n//APBWL/16b+2RX2f4&#10;/wDE2teDfBviHxR4d+HvjD4r63ounveab8OfAF74A07xl4uuVkiRdJ8PX3xS8cfDb4fW2oSK7SpJ&#10;4r8d+GNKEcUgk1NJTFHL8If8Ep9Z1HxH+yX4h8Qax4T8QeAdW179t/8A4Kk6zqngXxZc+FrzxV4L&#10;1HVP+Cnn7YF9feE/Et54F8S+NPBN34g8OXM8uj6zc+DvGPizwtPqNncy+HvEuu6S1nql0Afo/RRR&#10;QAUUUUAFFFFABRRRQAUUUUAFFFFABRRRQAUUUUAFFFFABRRRQAUUUUAFFFFABRRRQAUUUUAFFFFA&#10;BXwB/wAE0/8Ak3X4jf8AZ/8A/wAFYv8A16b+2RX3/XwB/wAE0/8Ak3X4jf8AZ/8A/wAFYv8A16b+&#10;2RQB9/0UUUAFFFFABRRRQBVvbeW6s7u1gvbrTZrm1nt4tRsltHvbCWaJ44720XULW+sGurVnE8C3&#10;tjeWjSogubW4hLwv+dv7UX7Lv7RPjb9kz4x/BH4c/GG+/aA8ffFNvD+nWGrftVeK/APwt0DwXo2n&#10;6nbapqc+l6v+zd+ymtzqM1xLp9qg0rWvBl+9w8zzxeJNJitGstS/RyigD8nfjN+x7+0P8Uvj2vjG&#10;0i+EWkfDj4zav/wTy8f/AB2vJvif44vfHXwn8ZfsHfH/AFb9oSXwt8HLJfhBa6f8S/CHxP1MeGfB&#10;dprOva78F7/wfCvjbx4vh3U9X8TW/h2y/WKiigDyjxf8Bvgb8QdZfxH49+DHwo8b+IZLeC0k13xf&#10;8O/CHiXWZLW1Ura2z6prOjXt69vbKzLBC05jhViI1UEhvkf/AIJe6TpWgfsw+NNC0LTNP0XRNF/b&#10;v/4Kq6To+j6TZW2naVpOlad/wVF/bEs9O0zTNPs4obSw0+wtIYbWzs7WGK2tbaOKGCJIkVF/Q+vg&#10;D/gmn/ybr8Rv+z//APgrF/69N/bIoA+/6KKKACiiigAooooAKKKKACiiigAooooAKKKKACiiigAo&#10;oooAKKKKACiiigAooooAKKKKACiiigAooooAK+AP+Caf/JuvxG/7P/8A+CsX/r039sivv+vgD/gm&#10;n/ybr8Rv+z//APgrF/69N/bIoA+/6KKKACiiigAooooAK+AP+CsX/KLL/gpZ/wBmAftkf+s6/Eev&#10;v+vyw/4LSeAPFfjX/gmP+3VqHhv43/FD4RWngv8AYw/a48TeJNC+Hmk/BfU9K+Lei2X7P3j2e5+H&#10;vxCm+LHwh+Jut6b4Q1eK3ms9RvfhTrPwz8fRW19dNpXjjTbtLK7tAD9T6KKKACiiigAooooAKKKK&#10;ACiiigAooooAKKKKACiiigAooooAKKKKACiiigAooooAKKKKACiiigAooooAK+AP+CsX/KLL/gpZ&#10;/wBmAftkf+s6/Eevv+vgD/grF/yiy/4KWf8AZgH7ZH/rOvxHoA+/6KKKACiiigD/0f7+KKKKACii&#10;igAooooAKKKKACiiigAr4A+I3/KU39jf/swD/gpZ/wCtFf8ABJ2vv+vgD4jf8pTf2N/+zAP+Cln/&#10;AK0V/wAEnaAPv+iiigAooooAK/En/gs18L/hJ8PP+Cc37cOt+DP2F9I+KGu+J/2SP2so9Y+IXwx8&#10;Cfsv6JdfBmWT4F+Ors/F7xxqfxS+IXwt8WXej6DeSvrd1N8JNP8AiX8S/M0+e40bwbqOotY293+2&#10;1fjB/wAF6Nf/ALF/4JuftU2//C2f2n/hr/bX7L/7U+mf2R+zz+z1/wALv8K/Enz/AIDeM0/4Qr9o&#10;PxH/AMMx/tB/8KS+D+p+Z9l8Q/E//hKf2f8A+w9Ou9Tvv+FveHv7P/tHTQD9n6KKKACiiigAoooo&#10;AKKKKACiiigAooooAKKKKACiiigAooooAKKKKACiiigAooooAKKKKACiiigAooooAK+AP+CsX/KL&#10;L/gpZ/2YB+2R/wCs6/Eevv8Ar4A/4Kxf8osv+Cln/ZgH7ZH/AKzr8R6APv8AooooAKKKKAPgD/gm&#10;n/ybr8Rv+z//APgrF/69N/bIr7/r4A/4Jp/8m6/Eb/s//wD4Kxf+vTf2yK+/6ACvkj4l/tofCX4U&#10;/HDw78CfEemeP7zWdVl+EFp4l8baF4Yj1L4b/DHVP2hvHXiP4YfALRviJ4jbU7e+0zVPi/8AEXwr&#10;q/g7wpb6LoviBNP1VtHl8YzeFdL8SeHNQ1X63r87vjZ+wvrfxY/aDl+JumfFXQfC/wAKPHniD9kf&#10;xh8dvhbe/DS+8Q+KPHPiv9ib4x6t8bvg3qPgv4jw/EbQdN8CWuueKpfCekfE6y1v4efEJPEPhDwL&#10;pej6A3hW91bWNWlAP0Rr+Z//AILw/wDBR79qD9g3wn4yuPFX7KX7CPx2/Yo8ZeGdF0G30D9pb4sI&#10;vjX40+Jbh7J/GHgLS/gXqekanpPj210Jriy1aWwMF5nR7W61a4gCWRZf6YK/zXf+Dq79iv4U6/8A&#10;t0fET40fBzRP2l/G/wC0/wDEjw38KtV+JvgrSPhB4/1f4QJpmgfDrw34B8La34N8d+G/AfjLTdd8&#10;TXPhzwjpVl4i8J32t+B9P0f7B/acep3+pXc2n3oB/Xn/AMG8HxD0r4u/8EkP2d/ivoXw98H/AAk0&#10;T4n/ABQ/bY+Iej/Cn4e6dbaR4A+GWleNf27v2mPEmn/D3wPpNna2Vppng/wXZ6nF4c8M6da2dpbW&#10;Wi6bZW0FrBFEkSfxd/8ABMv49fHH9iP4EfFP9nL4f3Ou3viP/gt98G/Eei/sf6lBa3k2meC/2q7b&#10;9un4tfsH+MYLK5s0VNIu/Dnwh1O3+N+v63flbCCHwV4Xsnu0uLq3tW/sF/4NiNJ1XQP+CHv7Fmha&#10;7pmoaLrei6h+1NpOs6Nq1lc6dquk6rpv7Zn7Q1nqGmanp95FDd2GoWF3DNaXtldQRXNtcxSwzRxS&#10;xulfoz8KP+CdH7EnwU8O/s7+F/h5+zt4GstN/ZM1z4p+JP2b7zxI2u/EHxL8Htd+NninVvGvxT1L&#10;wb4z+IWseKfGFlceMfE2tX+pX5m124S2BsrLTUstP0vS7O0AP4G9T+HsPhr/AIN1P2dfhTo2g6Z8&#10;RbfQP+C+K/D3SvDHjS5gsdG8dQ6VrPxQ8OWOg+LLyPT7+2s9M8TpBFp+u3MelXsFva3t1Kun3KIL&#10;Z/0u/wCCwX7MUfwP/wCCYfwK03WP+CbX7Jn7LHjfx9/wVr/ZTtda/Z2/Zb8Y+GfFHgX45+G9M8Ff&#10;Ee18L2ni7xpqXwz+EujW2r+KL/WvFfguSw8Q6Hc6Noelyxajd6y9pqt5bWn9LHiv/gjt/wAE5vG3&#10;7Nq/si+JP2eZr39nxPjvqv7TMXgS2+Mfx70i5g+OGtya5LqXjq38a6N8UtO+IFvPNL4j1mSLQ4PF&#10;KeGLN7wNZaHbG1szb8t4c/4Ijf8ABNDwv4Wm8FWHwF8Y6h4Zm+Lfwe+On9meLP2nf2svHX2b4p/A&#10;Q+Nz8KvFNheeNvjn4i1DTP8AhGz8RfF/2vRNOurbw74p/tO2/wCEv0fXhomhnSwD44/4IZ/8E7fj&#10;z+yF8T/29/2gPit8C/Bn7FHgX9rHx/8ADbUPg/8AsIfDL4p6V8WfBvwO0H4e6FrthqviLUPEnhoS&#10;eDJPE3je+1yOZ4fCMltYWkNnd2zWNlpg8PaVo39EdFFABX5AfBj/AJTh/t3/APZgH7Bv/q2f2vq/&#10;X+vyU/bI/Ys/aMtv2gIf+Cg//BP34n6X4V/aw0j4Z6D8KPiX8Cfi3c3d9+zh+1v8H/B2va74o0L4&#10;e+LmtlbWfhX8StB1PxJrsvw4+L3hmVo9HvNSudF8T6Vc+G9b1y7iAP0O8b+I/BvwH8MfEX4ra7b/&#10;ABX1rS9S1zRvEXiXTfBnhj45ftD+JY9Qu9P8HfDewt/h78H/AIeaR8TPGGl6EtvpOiahrPhb4UeC&#10;rPwzZahL4x+KfiHSrfVNb+IHi+/8g8aan8WvDPwOuviRo/xN/wCEC+LGs+BvHOnfDj4eftbX3wc0&#10;n4aaf+0B+0L4t8PN+zl8NfjdrvwP0Se8u/8AhU/xG1jw1+zn4RsPgt8StYufHWgeKNTtdW1r4+/F&#10;fUfBPxHi+FfhH/wWk/Ys8V6+NI/aj+O1l/wTv/aG+Fmn634I+OH7F/7Xfiv4Y/Cm60jxt4gufCeo&#10;6V4usPG/jHSrBPif4d0ex0PU/wDhVvj/AOE3xBs/AHirwX8QtX13xr4UvdYbwY/gfT/Z1/ap/YFu&#10;tX+FHxn+Kn/BQ3/gnZ8Uf2q/BXwL8Q/s5/ED41fDz42/sey6r8c/CFr488O6rofjrXPEOn6PpHxF&#10;+H669qPhKb4kXP7P/gLxpb/BP4b+Ovi54+8KzR/GO48H/Dj4oWHfRlSVJVak4SqQqRcozTnKpFU5&#10;+zpRg4WhBezlGrUdSetbDqEI8tSYne/XbppbbW997ax06O71SP1U/wCKjsfif/zPWs+E/E3gX/qm&#10;cPwz+Hmv+Cdf/wC4Z8ZL7x18YNP8f/8AU6/DPTNA+B//ADS/xTq//F3vyz/4J6FvFP8AwUC/4Laf&#10;FASpPZ3P7VH7NvwWsZI1UpAvwS/Yy+Dh1GxEys+4wa54/wBVuJomctDdXtwCkO8RL7D8F/22fCOq&#10;6fcaV8VP20P2GtW1j4cfGix8DeMfHvgltX8AeD/jV4Y8Z/D7w3e+BrP4beH/AIifGDV7D4feLk+K&#10;nxW8B+A31zwp8WP2tPAXi668EeIfB9pqPhL4veP9c+Hf7Ovy1/wS8t9A8bfCn/gqB8U7jwBH8dtP&#10;8V/8FdP2y/ix4N8F2Vp4F1S98c69+z14t+G/hH4TzeCJ/iFrPhfwDD4rsfFHwC8Kap8M/E/iXxV4&#10;X0bw94u03w74kn8WeHP7LXxBZZ16EqdWEJ8tnyxjVhGcIVIOzp1UqqpK06UoVI8yg+SUXU5ZufKJ&#10;36W8tH+Ta0enqtL2vL9sPDVt4otNNni8X6zoWu6s2u+KLi1vvDvhy/8AC2nw+GbvxNq914K0i40z&#10;UvFHi+4udd8P+DZtB0HxR4ii1Wz0/wAX+JtN1fxZpPhbwNpet2XgrQN+uftvEmm3XijWfCMVvrq6&#10;toeheHPEV9dXHhbxNaeGZtP8UX/ijTdMt9I8a3ekQ+DfEGu2tx4Q1aTxF4X0HXdS8TeENPu/C+re&#10;LdI0TS/G/gq91/oB9c+9c0+a7clZv3rW5dJWaaS0tZ3Vv0H/AF/W/wCf3nP+JbfxPd6dBD4Q1nQt&#10;C1ZNd8LXF1e+IvDmoeKdPm8M2nibSLvxrpFvpmm+KPCFxba74g8Gwa9oPhfxFJqt3p/hDxNqWkeL&#10;NW8L+N9L0S98F6+WviXTbrxPrHhCKDXV1bQtC8OeIr66uPC3iaz8MTWHinUPFGm6Zb6R41u9Ig8G&#10;6/rttc+ENWk8ReFtA13UfEvhCwu/C+q+LdI0TSvHHgm81/fyMZ7fT+lYHirwp4Y8deF/Efgnxv4d&#10;0Lxh4N8YaFq3hfxb4T8UaRYa/wCGvFPhnX7C40rXfDviLQtVt7vS9b0LWtKu7rTNX0jUrS60/UtP&#10;ubizvbea2mkjZxcNIzT5b6SilzJuUbt9Z2Sdk2rNtq3vcwb5bGfbHt198H+X5ZrgdO8W6tffE7xj&#10;4En8P/ZtC8OeBfh14q03xT5XjYf2zq3jLX/ihpOtaB59/wDD/TPhzJ/wjVn4F0DUfI8K/FTxl42g&#10;/wCEq3+P/AHw10K5+GniP4s98c9PXPPp/jWD4a0fUdD064stU8U674xup9e8U6vHq/iK38M2uoWm&#10;n+IPE2r69pHha3j8JeHPC2ltoXgfStSs/BXhe4u9NuvE134Z8P6RdeNPEfi/xjNrvizWiLhyzvZy&#10;slFXacXe7nbZpL3bN/aur2Yf1/X/AA33HP2V/wCOfEn/AAjmp2unf8K7s9N8d+MrDxl4a8c6LpHi&#10;bX/FfgnQf+E58LeHtS8Hax4G+JdzoXg3/hMtdtvA3xS8P614gTxdq6/DOa88EeMfhp4E+I3iK8uP&#10;hr35GeKB9c+9Hrx+PrSlLm6KKV+VR0sm27Xd27Xdufm0stLJB/X9bfl9wUUUVIBRRRQAUUUUAFFF&#10;FABRRRQAUUUUAfAH/BNP/k3X4jf9n/8A/BWL/wBem/tkV9/18Af8E0/+TdfiN/2f/wD8FYv/AF6b&#10;+2RX3/QAUUUUAfAH/BSz/k3X4c/9n/8A/BJ3/wBem/sb19/18Af8FLP+Tdfhz/2f/wD8Enf/AF6b&#10;+xvX3/QAUUUUAFFFFAGfq2p22i6VqesXkeoTWmk6fe6ndQ6TpOq6/qsttYW0l1PFpmhaFZahrmta&#10;hJFEy2Wk6Pp9/quo3LRWenWdzdzQ27/mh/wTl+Jfhz4wfE//AIKi/EXwnp3xA0jw/wCIv2//AAZ/&#10;Z+n/ABS+E/xT+B3ju3/sj/gmV/wTj0K6/t34W/Gvwb8P/ib4Y8290y5m0z/hJvCOk/23o8uneItG&#10;+3+H9W0nU739L9W1O20XStT1i8j1Ca00nT73U7qHSdJ1XX9VltrC2kup4tM0LQrLUNc1rUJIomWy&#10;0nR9Pv8AVdRuWis9Os7m7mht3/ND/gnL8S/Dnxg+J/8AwVF+IvhPTviBpHh/xF+3/wCDP7P0/wCK&#10;Xwn+KfwO8d2/9kf8Eyv+CcehXX9u/C341+Dfh/8AE3wx5t7plzNpn/CTeEdJ/tvR5dO8RaN9v8P6&#10;tpOp3oB+n9FFFAH85n7DX/BZ/wCKnxx/4Kqf8FCP2D/2ivCXwi+H3wp/Z11L41XP7O3xM8M6T4u8&#10;Pap4r0H9nvxxo+hfFHTfiLrfiXx74p8Pa54l0jwp408I+LZT4Y0DwXDp+mWWvajdafNZXVkll8ff&#10;Br/g4L/az+L3/BMj/gqv+3jF8HvgT4Z8S/sg/E7wPbfs0+ENZ8HfEyLSPEHwj+J+q+BdT8C6p8ZL&#10;BvixDrGv+Jr74feOdN1Z9R8H6v8AD7Srm8ntryHQ4LNmsW574+f8EQ/21Pjtqfxy8efDq90D4AfF&#10;rxP/AMFa/wBurxRp3jTWfGPh64l8W/8ABOD9vD4AfDb4IfGbxFoz+Dp/F0kPi+507wxPceCfBnjC&#10;38P+I9F1K0v9Za30DUG0m6ve1+Mn/BKj9rh/2MP+C/PwB+EnwBtoJ/2tvjv8JNV/Yw8F2XxE+E2m&#10;2Xjn4X+AdO+DmkQtZ3uqePbPS/Atroum+DNTtINN+I194S1SWHTEW3spvtFoZwD2X4U/8Fbf+Chf&#10;gj49ftU/su/tceAP2MPEfxF+G3/BK3xx/wAFKfgz8QP2YrL4y2vgqG18P28VvoXw++NXgz4hePdf&#10;8Radfajql2lxfQ6P4o0KVdJtdOl0++uY/F+nX+kcr+wt/wAFif8Agot4/wD2k/8Agl38OP2vfh5+&#10;xRrPwn/4Kq/A/wCKXxZ+FOpfsw2Hxp8M/FX4Ry/DP4aXXxHuo/ih4X+JHxD+IemXmjX0Vvb6Naah&#10;olxBZ3jzazqEOqI/hS+03UP0X8If8Eq/2fP2Zv2Fv2pvh9+yd+zb4Z8FftEftE/sj+P/AIfeMtUP&#10;iS88SePviF8SNb+DmueH9K8M638VPiV4u1+7TSZPGGpCK3tbjxfZ+CdPuZ/7SBtbVDdpxv8AwRl/&#10;4JLfAv8AYX/Zz/Z3+IvjH9mXwx8Pf28R8AfCXgn46+PNX8VTfFHxppHiBbCJPFHhvw94ql8Z+OvC&#10;nhrRp7iJYLqw+Fd/p3he8t4o7aFJrJESgD9Pv2mp/wBoK1+Fd9cfs1eMvgH8PPiFDrGkSX3jb9pL&#10;w94x8V/DPw14NEz/APCUarN4e8EeNPh5quqa9b2nlnQ7a78aeH9FN0WfVL4QqIn+Bf8Agkn+3J+0&#10;F+2Xpn7Xfh/4+aT8GfEN5+y3+014h/Z+8K/tC/s5WHinSPgd+0Hp3hvSrKXVPEXg/SvF3inxxfWu&#10;qeH9TdrLxSdM8Ya74eW+1G3sdKuCdPuZZ/sn9tiP+0fgD4i8NX/7HOp/t2+EPGGp6P4b+IX7POlX&#10;/wAGre513wVcTvf6hrx0z48eMPA3w+8TDw9qGnaXeQ+HrrxLYardXj2t5pRNzY5T86v+CLf7LP7T&#10;f7MrftlH4mfDLWP2Z/2V/ib8Z/D/AIu/Yn/Y08T/ABU0P4r+If2bPAr6JqkvxDsGv/B/ibxp4G8F&#10;aF488Valp3iDSvhp4S8Vatp/hDUbbXo5ZHmvjf6gAfuRRRRQAUUUUAFFFFABRRRQAUUUUAFFFFAH&#10;A/E/4eaR8WPA2ufDvxHPjwr4r/szTfGWkTeH/BHirSfGnggaxYXPjT4Z+K/DnxE8KeNfCus+A/ir&#10;4Wt9Y+G/xAsLjQhq0/gjxV4gXwtrfhXxT/YvijRue1zwB4A+Leo+NbH4n/A7QdatdM0Hxj8FbfV/&#10;iT4Z+HHi2w+JHwh+K/hj4d6/8UdD0KKLU/FWqp8JvHOq6bo3gn4heCPHuneE5/GHif4UNd6r4M1r&#10;wZp/w/8AFuvevkZ4oq41JRS5ZNcrcouLacZS5U2mrO7UUt3psrsLf1v/AF8rbeVpfmTN+z38Df2b&#10;fjl8LNF+A/wO8dePvitrngP48+Mvgd4R8dftheLj+zN+zsPhv4R0bwzbXng/4BfFr44ePf8Ahn3w&#10;Jd/8LU8Pfs7+H/HX7En7HfxHPwC+H/xRu/hrd+HvAvws8fQ+GPGH1x8CP2e/A3wA0lPC3gTw14E0&#10;Lwp4U8C/Cb4J/CddA8LavbeN/DX7PfwR8E2uhfDL4VfED4k+J/GHjPxV8WP+EI8V618VfEfhTXtR&#10;uPD9rpOkfEWbSH8OXniqPxh8QviF79RjqfWumvjsTiYpVq1Wo+SMKk6latVlW5KlSpTc/aVKiXIq&#10;koRUFFJOTu5TnzSopbJLskkradLd7d/LSwUUUVxlBRRRQAUUUUAFfAH7G/8AycV/wVi/7P8A/hz/&#10;AOusv+Calff9fAH7G/8AycV/wVi/7P8A/hz/AOusv+CalAH3/RRRQAUUUUAFFFFABRRRQAUUUUAF&#10;FFFABRRRQAUUUUAFFFFABRRRQAUUUUAFFFFABX4g/sS/8FCf2Bfgd8MPjH8LfjX+3D+yB8H/AIm+&#10;F/2//wDgqf8A8JN8Ovil+0t8F/h/478O/wBtf8FNf2t/EWjf274R8WeNtI8QaT/a/h/V9K13TP7Q&#10;062+36Pqen6naedZXttPL+31FAHwB/w9h/4JZf8ASSz9gD/xMj9nT/55FH/D2H/gll/0ks/YA/8A&#10;EyP2dP8A55Fff9fzg/8ABLT/AIJDeI/D/wDwSe/Z4/Zo/bc0X4gfBv42+H/2QP8Agpd+xT8RfBXg&#10;rx38LPEH/CP/AAs/4KBftJW3j/xfr9n4j8O2nxO8JXvxAsvCXwy+GereANVsNe1jw54f/wCEg8R2&#10;HjHwp4h1Nrey8PAH6f8A/D2H/gll/wBJLP2AP/EyP2dP/nkUf8PYf+CWX/SSz9gD/wATI/Z0/wDn&#10;kV6B8av2KvhZ8d/+GvP+Eu1/4gad/wANo/sgeGv2Kvil/wAI5qvh2z/sH4WeFf8Ahp/+ztf8Af2n&#10;4U1j+yviBN/w1j8Rftuq+Iv+Er8Oyf2L4K8jwpbf2drn/CSd/wCHPgX/AMI/+1P8ZP2l/wDhKftf&#10;/C2/2f8A9mn4F/8ACFf2J5H/AAj/APwzv8Rf2sfH/wDwlP8Awkf9rzf2r/wmH/DUH9k/2J/YWm/8&#10;I/8A8IP9v/tfW/8AhJfsWgAHgH/D2H/gll/0ks/YA/8AEyP2dP8A55FH/D2H/gll/wBJLP2AP/Ey&#10;P2dP/nkV6B8Ff2KvhZ8CP+GQ/wDhEdf+IGo/8MXfsgeJf2Kvhb/wkeq+HLz+3vhZ4q/4Zg/tDX/H&#10;/wDZnhTR/wC1fiBD/wAMnfDr7Hqvh3/hFPDkf9teNfP8KXP9paH/AMI3+QH/AAWL/wCCQ3iP9rf9&#10;k/8AZM/Y6+Cmi/EDxr8MtT/4K/xftR/tPa7B47+Fnhfx38OfgT+0b8Sf2sPil+05458I6n40tdF8&#10;P6j/AMK98QftI6rZ/Drw1p/hfx14xGjxeHbe68O/EG90vXNR1IA/T/8A4ew/8Esv+kln7AH/AImR&#10;+zp/88ij/h7D/wAEsv8ApJZ+wB/4mR+zp/8APIr+EP4Nf8Gfn7TGoaP/AMFCIPjenxA0nxB8Dv8A&#10;hNf+Hf2p+EfFf7Pen6P+3B/ZHgT9pbT/AAZ/wkOhP8RPHd78AP8AhLfibo/7LXi6f/hY3iLSP7F8&#10;CeIviL8Or7yvEGsQfFP4Tf3OfsIfsh6j8K/gF/wTT8Q/F2y8QeE/2g/2S/8AgnB4Z/ZD8SeBbbXv&#10;CuseFdJ1Hx74L/ZGvvi/ZazeaFFrttr/AIg8LeNv2VPC2j+Gte8K+Mm8Kvp174slMXiePVNA1XRQ&#10;DoP+HsP/AASy/wCkln7AH/iZH7On/wA8ij/h7D/wSy/6SWfsAf8AiZH7On/zyK9A/wCGKvhZ/wAK&#10;Y/4UZ/b/AMQP+ES/4a//AOG1f7R/tXw5/wAJH/wtP/hvr/h4v/YH2v8A4RT+zP8AhX//AAu3/il/&#10;7K/sf/hI/wDhVn/Ek/4Sv/hLf+K5rn7z9iHwr4j1H9paXxj448QX2kftB/tv/sr/ALb1nY+GdP07&#10;w7qPgvxV+yX4V/Yes/Avge51TVD4rtvFPh/xD42/Yj8P+IfFmoxaP4a1Gfwr481nwdo40fV9HsfH&#10;VwAc/wD8PYf+CWX/AEks/YA/8TI/Z0/+eRR/w9h/4JZf9JLP2AP/ABMj9nT/AOeRXoHiX9ir4WeK&#10;v+F1f2hr/wAQIf8Ahe/7X/7MH7avi77HqvhyP+zvin+yd/wyH/wrrQPDnn+FLj7H8P8AWv8Ahi74&#10;Xf8ACa6Vqf8AbHiPUv7e8f8A9heK/Df9qeHf+EU/OD4t/wDBPH4m+GP+Cl3/AAR6+LvwP8K+IPGP&#10;7Pn7Nfxg/wCCzXxr/aL8e+JvGPw8t9R+Hnir/goXpXiL4m6Hp9toUt34U8SeJvD+qfGT4heLfCvh&#10;O18H+FfFWo+FPCunaMfHerzyR3HijVAD7f8A+HsP/BLL/pJZ+wB/4mR+zp/88ij/AIew/wDBLL/p&#10;JZ+wB/4mR+zp/wDPIr7/AKKAPgD/AIew/wDBLL/pJZ+wB/4mR+zp/wDPIo/4ew/8Esv+kln7AH/i&#10;ZH7On/zyK+n9F+CnhXQvj78S/wBoyz1DxBJ42+Knwf8Agf8ABTxDpdzd6c/hWz8K/AHxp+0L468H&#10;aho1jFpUGrW/iDUtX/aU8dW/ia7vtd1HTrzTdJ8KQ6VpWi3NjrF5r3sFAHwB/wAPYf8Agll/0ks/&#10;YA/8TI/Z0/8AnkUf8PYf+CWX/SSz9gD/AMTI/Z0/+eRX0/8As9fBTwr+zX8Avgf+zn4G1DxBq3gn&#10;4A/B/wCGnwU8Hap4su9OvvFWpeFfhZ4L0XwL4e1DxNfaPpWg6TeeILzSNCs7jWbvStC0XTrjUnuZ&#10;rHStPtnis4D4H/BTwr8AfBeteBfB2oeINS0jXfjB+0L8a7y48TXenXmox+Kv2k/j78S/2jPHWn20&#10;2laVotsnh/SfG3xU8Q6X4TtJbOfUbHwrZ6NY6xquvatb3uu6gAfMH/D2H/gll/0ks/YA/wDEyP2d&#10;P/nkUf8AD2H/AIJZf9JLP2AP/EyP2dP/AJ5FdB8Gf2IfCvwz+Bn/AATk+EXiHxx4g8Wav/wTj8P/&#10;AA1tvAvi3RtO07wjp3xF8VeAv2Pfib+xrd6z4s8LXx8YXWm+H9c8E/F7xj4qtvDOj+KU1LR/FUHh&#10;kS+LNY0jS9V0/wAQ9B4a/Yq+FnhX/hSv9n6/8QJv+FEftf8A7T/7a3hH7bqvh2T+0fin+1l/w15/&#10;wsXQPEfkeFLf7Z4A0X/htH4pf8IVpWmf2P4j07+wfAH9u+K/En9l+If+ErAPP/8Ah7D/AMEsv+kl&#10;n7AH/iZH7On/AM8ij/h7D/wSy/6SWfsAf+Jkfs6f/PIr4g/4Jh/8E8fiZ+xX/wAFLf8Agt18Xb7w&#10;r4gs/wBnz9s74wfs3fGv4FePfE3jH4e+IdR8deKte0n46fE39pCwttC8I3dv4k8JeH/AHxj+Muqe&#10;FfCdr468K6DqV94Vh0Y2mreNpLLUvFN/+71AHwB/w9h/4JZf9JLP2AP/ABMj9nT/AOeRR/w9h/4J&#10;Zf8ASSz9gD/xMj9nT/55FfT/AMcPgp4V+P3gvRfAvjHUPEGm6RoXxg/Z6+NdnceGbvTrPUZPFX7N&#10;nx9+Gn7RngXT7mbVdK1q2fw/q3jb4V+HtL8WWkVnBqN94VvNZsdH1XQdWuLLXdP9goA+AP8Ah7D/&#10;AMEsv+kln7AH/iZH7On/AM8ij/h7D/wSy/6SWfsAf+Jkfs6f/PIr6f8Agf8ABTwr8AfBeteBfB2o&#10;eINS0jXfjB+0L8a7y48TXenXmox+Kv2k/j78S/2jPHWn202laVotsnh/SfG3xU8Q6X4TtJbOfUbH&#10;wrZ6NY6xquvatb3uu6h4BqP7EPhWz/Y9/Zr/AGNfAvjjxBovgn9mLxB+wHc+DvFXizTtO8XeKte8&#10;K/sF/HP4A/F3w9o3iYaOfA+ky+IPiJpHwHtPCWs+JdL0/TNO0HUfElz4psfCd9baZH4WvQDn/wDh&#10;7D/wSy/6SWfsAf8AiZH7On/zyKP+HsP/AASy/wCkln7AH/iZH7On/wA8ivQPit+xV8LPjB8SfGPx&#10;S8Ta/wDECx8QeNv+GCv7Vs9C1Xw5baPb/wDDu79rHx1+2L8FP7Pt9Q8Kapexf8JR8TfiBrOh/FL7&#10;TqN3/bfgS20zS/Cf/CD+IIbrxRe/H/8AwUJ/4JsaP8cf2bf24bn4Wt8QPFHx6+MH/DS37Qnw68E/&#10;8JT4E0Tw54i/aO+IH/BJ7xr/AMEvPCPgP7d4i0TSbLSPh/q3wy1fT9Z2654s0y6sPincf8JNqfjy&#10;z8CxXHg6IA+gP+HsP/BLL/pJZ+wB/wCJkfs6f/PIo/4ew/8ABLL/AKSWfsAf+Jkfs6f/ADyK9A/4&#10;J7fC7x38Dv2Bf2H/AIK/FLQv+EX+Jvwf/ZA/Zp+F3xF8MjU9H1v/AIR3x38P/gv4K8J+LtC/tnw7&#10;qGraBq/9keINI1DT/wC09C1XUtHv/s/2rTNQvbKW3uH+v6APgD/h7D/wSy/6SWfsAf8AiZH7On/z&#10;yK5//glP4s8LePf2S/EPjrwL4m8P+NPBPjT9t/8A4Kk+LPB3jHwnrOneI/Cvizwt4j/4Keftgax4&#10;e8TeGvEGj3N5pGu+H9d0m8tNU0bWdLvLvTtU066tr6xuZ7aeKV/r/wCB/wAFPCvwB8F614F8Hah4&#10;g1LSNd+MH7QvxrvLjxNd6deajH4q/aT+PvxL/aM8dafbTaVpWi2yeH9J8bfFTxDpfhO0ls59RsfC&#10;tno1jrGq69q1ve67qHsFABRRRQAUUUUAFFFFABRRRQAUUUUAFfyhf8E//wDgkF8LPjr8Xf23/jB+&#10;15+yN8P7bxB4Q/4L/f8ABQj46eH5/wBpD9k7w54k1j9pj9lnxv8ABPxf8Ovhx4W0fxF8TvD9ne63&#10;8ALj4m/GCL49eCNbsovG3w61Tx38LY7vQtIXxBcp4u8O/wBXtFAH4g+Gf+CB/wCwLof/AApX+0P2&#10;b/2QNe/4Vh+1/wDtP/tH+Lvtv7GfwXH/AAtf4WfHb/hrz/hXX7MfiPz7a82/D/8AZ9/4aM+F3/CF&#10;San/AMJH4ck/4Zm8A/2F4A8FeZ4e/wCEC9f0X/git/wTc0v4+/Ev4u3f7EP7EGreCfHHwf8Agf8A&#10;Dfw98Gbn9jX4DDwr4C8VfCvxp+0L4m8Y/E7Rnk8LXOknxB8XNJ+MfgXwr4mWx8LaNqSad8E/CZ1T&#10;xB4ltn0fTfCf6da/4z8HeFbvw9p/ijxZ4a8N3/i3V4fD/hSy1/XdL0e78Ta9cDMGieHrbUbq2m1n&#10;V5xzDpumpc3sg5SBhjdmP8SvhwfGt98Mz8QfBS/EbTvDX/CY6l4AHivQh440/wAIPcCzXxXeeFft&#10;416z8OG7YWq67NYppn2lhCLoykKoB+XP7NP/AARf/YF+Gvw68R+HfjF+wR+wB4+8W6j+0B+1j4/0&#10;jXf+GW/gv4q+wfCz4r/tT/GT4pfAvwV/afij4V6fqdr/AMK2+CXjH4ffDr/hHLWB/Dvg7/hFf+ER&#10;8H32o+EtD0PUbrf/AGev+CK3/BNz4OfAL4H/AAi8dfsQ/sQfGzxt8K/hB8NPhv4x+M3iz9jT4DJ4&#10;q+LnirwP4L0Twx4h+J3iZdY8L+LNXXxB491fS7vxVrK6p4p8S6iuo6tci+1/WrlZdSuq3/BML4qa&#10;p4+8T/tk+Go/ipH8XPh/4G+LfgL/AIVZ4h8MftE65+1/8Mbbwh4n+Fuhaj5Phv8AaV8W2+n+KvFH&#10;jTWNUtb7xh8SPhreaPYeH/g9eeJtB8P+DZ9d8OajZ+IdV/WigD8oPgf/AMEVv+Cbnwr8Ga34Y8Y/&#10;sRfsQfFzV9U+MH7QvxIs/FXib9jT4DLqOk+FfjH8ffiX8XfAvwxthqnhjxLct4f+CXgnxx4e+DPh&#10;Mxajbac/hXwHoz6PoPhPSTYeFdFNF/4Irf8ABNzS/j78S/i7d/sQ/sQat4J8cfB/4H/Dfw98Gbn9&#10;jX4DDwr4C8VfCvxp+0L4m8Y/E7Rnk8LXOknxB8XNJ+MfgXwr4mWx8LaNqSad8E/CZ1TxB4ltn0fT&#10;fCf6v0UAfzBf8F6v+CTv7LP/AA6e/as/4Yq/4Jp/s/8A/DTX/FjP+Faf8Mufsb/Dn/he3/JyXwe/&#10;4TL/AIQb/hU3w3/4WB/yT/8A4Sv/AISf+wP+ZO/4SD+1f+JL/aVfEHxL/wCDPrwrqOnfGKX4fftH&#10;/CAav8Uv2YP2NP2Z/DljrP7KGneFNO+EPir4K+Kv2KrP4/8A7W3hPVdE+JPii5vfjB8X/BP7PXxy&#10;8Q3PhWw0fwhqPjHxT+0L4m8HeNfjZbaRrPjDx1rX9rlFAH+XL8D/APg3I+Pnwr/4LK61+w94w+Hv&#10;xg+Ln7J+qfB/9oX4cWn7e3ib9jHxov7PGk+KvjH/AME8PiXqHgX4nW0Oqax4l+Gx8QfBL47eOPDu&#10;m+E1i+MdvqL/ABb8BaMdH8QeEvGLWMGkfq8f+DLP+2vgnoHwd1X9t3wB4W8QfDr4/wDxo8f6N8dP&#10;Dv7J/wDb3jv4wfCz4rfCL9lXRPDPgr4i6Rc/Grwne+Cf+FOfE34TfGu58I+HLX4hfFbw7e6P8T5/&#10;GGn3vg3xB4q8WeF7f+7W6uraxtrm9vbmC0s7SCa6u7u6mjt7a1treNpZ7i4nlaOKGCGJHlmmldY4&#10;o1Z3dUBK814I8e+BviZ4Z07xr8N/GfhP4geDdY+0nSPFvgjxHo/ivwzqosruewvDp2v6DeX+lXv2&#10;S+trqzufs11L5F3bz28u2aJ0QA/mu/4IK/8ABJ39ln/h09+yn/w2r/wTT/Z//wCGmv8Ai+f/AAsv&#10;/hqP9jf4c/8AC9v+TkvjD/whv/Cc/wDC2fhv/wALA/5J/wD8Ip/wjH9v/wDMnf8ACP8A9lf8SX+z&#10;a/R74l/8EVv+Cbnjjxp+z14n8PfsQ/sQeAtI+Dnxg1v4keOvCujfsafAZtO+NnhXVPgF8cPhFafD&#10;HxYbHwvo1snh/SfG3xU8HfGa2bWNO8WacfFXwj8MrFoFrq7aX4p8N/q/RQB+UH7Qv/BFb/gm58Y/&#10;gF8cPhF4F/Yh/Yg+Cfjb4qfCD4l/Dfwd8ZvCf7GnwGfxV8I/FXjjwXrfhjw98TvDK6P4X8J6u3iD&#10;wFq+qWnirRl0vxT4a1FtR0m2Fjr+i3LRala+wf8ADp7/AIJZf9I0/wBgD/xDf9nT/wCdvX3/AEUA&#10;fhD4s/4IMfsX2f8AwTc8TfsoeBf2Vv2IPEf7Udp+xBrP7PPg79qvxZ+yz8KPBfirXfj7B8Brn4b+&#10;Hv2g/E3izR/BXj74ieE/EGqfENbP4j6z4h0vWfGfjTQdRnudSsdT8R65axXd77/8S/8Agit/wTc8&#10;ceNP2evE/h79iH9iDwFpHwc+MGt/Ejx14V0b9jT4DNp3xs8K6p8Avjh8IrT4Y+LDY+F9Gtk8P6T4&#10;2+Kng74zWzaxp3izTj4q+EfhlYtAtdXbS/FPhv8AV+igD8QfHP8AwQP/AGBfFfw2/b18E6N+zf8A&#10;sgeEPEH7W/8AwmP/AApTx5pn7GfwXOsfsb/8JJ+yd8Kf2e9K/wCFWra22mXsv/CL/E34f+Jv2kNP&#10;/wCET1j4XZ8d/EfXY7b+z/EC6h471r84P+Cln/BFb4BeB/Gn7Ivif9nz9iH4QePdI+Mf/Bd79hD4&#10;j/FHwp8G/wBjXwWNO+Cf7F+l/ALwx8IvjR8MfHx8E+FtZtn/AGYNV8bfCvUfjN8UH8Q6d4T+FI8V&#10;fFy8TxX4eudWW48VeJP63ax/EHiHQPCei6l4k8U65o/hrw7o1rJfavr3iDU7LRtF0qyix5t5qWqa&#10;jPbWNjax7h5lxdXEUKZG5xkUAfDH/Dp7/gll/wBI0/2AP/EN/wBnT/529H/Dp7/gll/0jT/YA/8A&#10;EN/2dP8A529fX+t/Fn4WeGrXwTe+I/iX8P8AQLL4l6npWi/Di81vxl4c0q1+IGs67brd6HpPgme+&#10;1KGLxXqes2rpdaVYaE1/dajbuk1nHNE2+vzSv/izf6f/AMFbPBPwz8KfFmHW/C/ir4U/FSP4mfDL&#10;wd+0brfxb1bw/wCNfDfhD4Xa14ZPxa/Zn1aG08MfspeDtH0J31Twn8RvBdzr3iH4t+MviJY6V4vt&#10;/Dmnajoz68AXvgf/AMEVv+Cbnwr8Ga34Y8Y/sRfsQfFzV9U+MH7QvxIs/FXib9jT4DLqOk+FfjH8&#10;ffiX8XfAvwxthqnhjxLct4f+CXgnxx4e+DPhMxajbac/hXwHoz6PoPhPSTYeFdFNa/4Irf8ABNzV&#10;Pj78NPi7afsQ/sQaT4J8D/B/44fDfxD8Gbb9jX4DHwr498VfFTxp+z14m8HfE7WXj8LW2kjxB8I9&#10;J+Dnjrwr4ZW+8LazqT6d8bPFh0vxB4atk1jTfFn6v0UAflBov/BFb/gm5pfx9+Jfxdu/2If2INW8&#10;E+OPg/8AA/4b+Hvgzc/sa/AYeFfAXir4V+NP2hfE3jH4naM8nha50k+IPi5pPxj8C+FfEy2PhbRt&#10;STTvgn4TOqeIPEts+j6b4T8A+Gn/AAQY/Yv07Tvg9L8Qf2Vv2IDq3wt/bf8A2y/2hvEdjo37LPwo&#10;8V6d8XvgF8avFX7atn8AP2fPFmqa34K8L3Nl4f8AhB4J/aF+BviG28PX+j+L/Bfg7xT+z14Z8HeC&#10;tMudI0bwf460X93qKAP54da/4NyP2L9U1X4aahZ/D39mDSbbwP8AGD44fEfxDptv+xj8KDB498K/&#10;FT/gpd+z1+3D4O+GOsmLV7aNfD/wk/Z8+Dnjr9gnwy19BrOnN8Gvjb4rm0vw/wCGvBKav8G/FnkH&#10;/BBX/gk7+yz/AMOnv2U/+G1f+Caf7P8A/wANNf8AF8/+Fl/8NR/sb/Dn/he3/JyXxh/4Q3/hOf8A&#10;hbPw3/4WB/yT/wD4RT/hGP7f/wCZO/4R/wDsr/iS/wBm1/T7XJ2Hj3wLqt94s0zS/GnhPUtS8BSR&#10;ReOtP0/xHo95feC5Z7Wa9gj8WWlteyz+HZJrK3nvIk1iKyaS1gmuEDRRO6gHxZ/w6e/4JZf9I0/2&#10;AP8AxDf9nT/529eP/s9f8EVv+Cbnwc+AXwP+EXjr9iH9iD42eNvhX8IPhp8N/GPxm8WfsafAZPFX&#10;xc8VeB/BeieGPEPxO8TLrHhfxZq6+IPHur6Xd+KtZXVPFPiXUV1HVrkX2v61crLqV1W/4KY/tKfG&#10;GL9iPxX47/Yam1n4iaZ4t8IfFK/8S/tK/s/+J/hF4xj+Cnw+8A+BPFev+IPGfhGfxH470XRvEHiv&#10;Vtd0K18A6PqGhS6/J4BfUfEHj2XTNZ1nwXpHg7xT+jnwX8Rap4v+D/wr8V63puuaPrPiX4c+Ctd1&#10;XSvEx01vEWn6lqvhzTb69tNcbRtS1nSTq0NzPIl+dN1fUrI3Kym2vbiLbKwB+dnwP/4Irf8ABNz4&#10;V+DNb8MeMf2Iv2IPi5q+qfGD9oX4kWfirxN+xp8Bl1HSfCvxj+PvxL+LvgX4Y2w1Twx4luW8P/BL&#10;wT448PfBnwmYtRttOfwr4D0Z9H0HwnpJsPCui+AeH/8Aggx+xf4N8D/8E3vAlv8AsrfsQfEO5/ZU&#10;8QeF7b9qT4k+LP2WfhToPir9qXwr4Y/Yl+PnwHutZ8S6TH4K8ayeL/EHi/8AaD8bfCn44az4Z+In&#10;jHU9OtNS8LXPi2Txbrnjfwr4bOs/u9RQB/PD4v8A+Dcj9i/xH4L+IHhnS/h7+zB4Z1fxh8H/APgq&#10;B8OND8Vaf+xj8KTqPgvxT+3d8fdA+Lv7OnxO0oW+r6fcHxB/wT68E6RffBn4KLZ6lpOoz+FdZun8&#10;C+IPgrpAn8LXH7vfC34T/Cv4HeBNC+F3wU+Gnw/+D/wy8L/2n/wjPw6+Fvg3w58P/Anh3+29Y1Dx&#10;FrP9heEfCem6R4f0j+19f1fVdd1P+z9Pt/t+sanqGp3XnXt7c3EvoFFABRRRQAUUUUAFFFFABXj/&#10;AO0L8FPCv7SnwC+OH7OfjnUPEGk+Cfj98H/iX8FPGOqeE7vTrHxVpvhX4p+C9a8C+IdQ8M32saVr&#10;2k2fiCz0jXby40a71XQta0631JLaa+0rULZJbOf2CigD8QfhT+zT/wAFU9X+JPg7TPi3/wAFCf2v&#10;/C/wyvf+G9f+Ez8RaF4K/wCCUlxrGkf8K/8A2sfAvhH/AIJ+/wBnwQ/sQeIpZP8AheP7It/49+KX&#10;xS8vQtS/sjx3ommafqX/AAp++mj+HernwV/Zp/4Kp65/wyH/AMLw/wCChP7X/g7/AITH9kDxL4y/&#10;bF/4RzwV/wAEpLr/AIVR+2Ta/wDDMH/CMfCfwB9n/Yf8Vf2j4A1H/hKv2p/tmpWP/CyLFP8AhW3g&#10;rf8AEuw+32n/AAn37fUUAfhDp3wO/wCCoXif9j39pP4heFv+CgH7b4/ax8IeIP2/PDP7OXwp8WfB&#10;7/gmd4J8K/EPUfgr8c/j98O/2PLnxNb+Mv2B/DNyPD/xs8E+B/hF4t1nxYPG/hHwr4q07xrc+M/C&#10;us+EfB2s6M+le/8A7Qv7KH7d/hz4BfHDxD+zp/wU2/bf8e/tB6D8H/iXrPwJ8C+LfAH/AASrtPC3&#10;jT4y6X4L1q++GHhPxNeXX/BPrwXbWvh/xH42g0TR9Zubjxh4Tgg068uZZvEuhRqdUtP1fooA+AP+&#10;GN/2iv8ApLF+3/8A+G4/4JZf/S1q8f8A2ev2UP27/EfwC+B/iH9ov/gpt+2/4C/aD174P/DTWfjt&#10;4F8JeAP+CVd34W8F/GXVPBei33xP8J+Gby1/4J9eNLa68P8AhzxtPrej6Nc2/jDxZBPp1nbSw+Jd&#10;djYapd/q/RQB/IF+3r4//wCC03w//bw+K37C3/BP39ur4/8Axx+Jukf8EwPAv7avwk8LfFH4a/8A&#10;BMbSNY8UfFO//b28Hfs8ePNA13xXqX7JPwf8C2/w/wBE+At74z8ZaZpc194d8RS+O9J0+SPxTq1l&#10;JH4M1T5g+OvxF/4Omfgd4V/bO8deJvjb8X9G8E/szf8ABOD9m39qnQvGOq/C7/gmTd+FtW+Purad&#10;8AdY/bB+HV14h0z4FnSPF/h/4K6To37duqaf4R8E3aeNNJ074WfBW+1LxD4utvip8L5fjh/a5/wq&#10;f4Wf8LT/AOF5/wDCtPh//wALt/4V/wD8Kn/4XF/whvhz/haf/CrP+Ei/4TD/AIVp/wALB/s3/hLf&#10;+Ff/APCW/wDFU/8ACG/2x/wjn/CRf8Tv+zf7T/0qug8WeE/C3j3wr4l8C+OvDPh/xp4J8aeH9Z8J&#10;+MfB3izRtO8R+FfFnhXxHp1zo/iHwz4l8P6xbXmka94f13SLy80vWdG1Szu9O1TTrq5sb62ntp5Y&#10;nAP84T/gmb/wUu/4OXv+Cnngv9ta+/Z5/af8QfEXxt+zp8H/AIXaz8PtH0b4Vf8ABOHwDp2s/GX4&#10;mfH34eeHtJ8J+LJfil8GdBjvPD95+z5oX7UPjq2udK1TQYLHxV8N/DNnqfiWO51jRvB3jj6//bN/&#10;aX/4OXv2S/2FviL+234l/aJ+MHhHwT4V8P8A/BMvxNplx8Sfg1/wTi0vUbLTv2jv2btQk/bRtvG3&#10;wpb9nzRfi94X8QfBj9t7xL8IPgl4H8J6/wCHfDvirR/CvifXLjXdG+IVtoeufEPwz/a58C/2Tv2W&#10;f2X/APhKf+GaP2af2f8A9nf/AITj+xP+E1/4UX8G/h18JP8AhMP+Ea/tj/hG/wDhKf8AhAfDfh//&#10;AISD/hH/APhINe/sT+1vtn9lf23rH2D7P/aV6JfQPil8J/hX8cfAmu/C741/DT4f/GD4ZeKP7M/4&#10;Sb4dfFLwb4c+IHgTxF/Ymsaf4i0b+3fCPizTdX8P6v8A2Rr+kaVrumf2hp9x9g1jTNP1O18m9sra&#10;4iAPkD/hjf8AaK/6Sxft/wD/AIbj/gll/wDS1q8f0X9lD9u+f4+/Evw/rn/BTb9t+z/Z80v4P/A/&#10;Wfhh46tvAP8AwSrbxV4j+Muu+NP2hbL47eE9Zs1/4J9Xdzb+H/Bfgnw5+zprHhm6m8HaFBdaj498&#10;WxW/iTxZJZ3Wl+DP1fooA/KD4l/soft36X40/Z6sfhj/AMFNv23/ABH4J8R/GDW9G/aL1jWfAP8A&#10;wSrg1HwF8G4PgF8cPEOh+LPCUU3/AAT60GS88QXn7Qeg/AnwLc21rpfjSdfCvjTxNeN4atbW1ufG&#10;HhM1r9lD9u+D4+/DTw/of/BTb9t+8/Z81T4P/HDWfif46ufAP/BKtfFXhz4y6F40/Z6svgT4T0az&#10;b/gn1aXNx4f8aeCfEf7ReseJrqHwdrsFrqPgLwlFceJPCcl5a6X4z/V+igD8IfjF8Dv+CoWneKv2&#10;1PB3wL/4KA/tv+L9W+GH7EHw0+LH7I934s+D3/BM7SfCvxe/a48baj+2Xpep/B7xN461P9gfwf4J&#10;1Lw/odz8Iv2b5dZ0TTPEPgnW/B2nfFa51jxd4ysNI8XeEb3Reg/af/Zo/wCCqfhX/hJf+GWP+ChP&#10;7X/xK+y/sgfteeMvDH/Ca+Cv+CUlh/aP7ZPg7/hSv/DHXwnvPtn7D/gHy/AHxX/tz44f8J/qT/YL&#10;HTv+EO8OfbviX8N/tVv/AMJT+31FAH8sXxe8Tf8ABUL4Q/8ABVr9in9izxH/AMFFv2n9N/Z8/bF+&#10;MH7ZujeDvGtz8LP+CZupfEzXPg1+zX+wR+zb8c/D3izRr7R/2JZ9D8OeILr9qPxp8fvhz4ltvF/g&#10;SGfUvh74I8JyaJ4Z0qSeP4g+Mf2e/wCGN/2iv+ksX7f/AP4bj/gll/8AS1q+v/EXwn+Fni/x38Ov&#10;ij4s+Gnw/wDFHxN+D/8Awl3/AAqT4i+IvBvhzW/Hfwu/4WBo8Hh3x7/wrrxdqWm3PiDwT/wm/h+2&#10;ttC8Xf8ACM6hpn/CSaPbwaZrP22yiS3X0CgD8oPjh+yh+3foPgvRb34E/wDBTb9t/wAaeNp/jB+z&#10;1o2t6P4m8A/8Eq7XTrP4NeI/j78NfD37Rniy2luP+CfXhONvEHgL9nzVPif468J2y6pdT3finw3o&#10;9na+GvGtzcQeD9cP2hf2UP27/DnwC+OHiH9nT/gpt+2/49/aD0H4P/EvWfgT4F8W+AP+CVdp4W8a&#10;fGXS/BetX3ww8J+Jry6/4J9eC7a18P8AiPxtBomj6zc3HjDwnBBp15cyzeJdCjU6pae0/BH9pr4j&#10;+Mf2yv2iv2Y/G0HhO50b4Y+C/DnxD8Ia3Z/Db4nfB3xA2m+JvG3jDw/D4esrH4paxqcXx90TRdD0&#10;fw5eeIPj18IbXS/hXZeLdbl8BxQza7bXKWX3tQB+UHxw/ZQ/bv0HwXot78Cf+Cm37b/jTxtP8YP2&#10;etG1vR/E3gH/AIJV2unWfwa8R/H34a+Hv2jPFltLcf8ABPrwnG3iDwF+z5qnxP8AHXhO2XVLqe78&#10;U+G9Hs7Xw141ubiDwfrngHxi+B3/AAVC07xV+2p4O+Bf/BQH9t/xfq3ww/Yg+GnxY/ZHu/Fnwe/4&#10;JnaT4V+L37XHjbUf2y9L1P4PeJvHWp/sD+D/AATqXh/Q7n4Rfs3y6zommeIfBOt+DtO+K1zrHi7x&#10;lYaR4u8I3ui/u9RQB/PD+0L8Av8Agtv4c0n44Tfs5/tu/tP+PdX0H4wfEvRvgTa+LPCX/BJ2zg8a&#10;fBrS/wDgmlrXxP8Ahh4s8TNdfsjeDFtPEHiP/gp7Bon7Oes21xceEp4Pg3eXOuTeGdC0hW+O1rz/&#10;APwTGvf23f20f+HhP/C0v+Cof7X+gf8ADJ3/AAU//ax/Yq+HP/CAfCT/AIJq6X/bXws+BP8AwgP/&#10;AAiOv+Nf+Ei/4J/+Kf7R+IGo/wDCU6h/wkeq6GfDvh288qy/szwro/lT/aP6Pq8/8A/Cf4WfCj/h&#10;Nf8AhVvw0+H/AMNf+Fk/EDxH8WPiN/wgPg3w54O/4T74p+Mfsf8Awl3xL8a/8I7pum/8JV8QPFX9&#10;nad/wkfjLXft/iPXPsFn/aepXX2WDYAfIH/DG/7RX/SWL9v/AP8ADcf8Esv/AKWtXj/7PX7KH7d/&#10;iP4BfA/xD+0X/wAFNv23/AX7QevfB/4aaz8dvAvhLwB/wSru/C3gv4y6p4L0W++J/hPwzeWv/BPr&#10;xpbXXh/w542n1vR9Gubfxh4sgn06ztpYfEuuxsNUu/s/9rD9p34e/sifBTxD8ZfiJe6bHb2t/ofh&#10;TwdoGo+IdE8Kf8Jz8SfGep2/h/wH4GtfEXiO7s9B0FvEHiC8tYdT8S65d2/h7wf4fi1nxj4nvLDw&#10;z4f1jULXE/Yf/aGuf2rf2TfgT+0HqUngM678TfAem654otfhl4hfxT4F0rxbG8+neKNE8O67M7Xd&#10;9ZaNr1lf6YG1BYNSjktpIdQtbS8SW2iAPzs1T9mn/gqnF+yf+0X4u0r/AIKE/tf3P7XXhv8A4bQ/&#10;4Zt+Fs/gr/glIPAnxA/4Qn4k/GXTP2Jf+Eu1E/sQW9lZf8Lg+GWi/BTxF8RftXxE8E/2ZrHi/wAR&#10;Qah/wq6a2uND8Mc/+1R8Dv8AgqF4L8VXng79l3/goD+2/wDEzVtU/Yg/bh+LHgq88WfB7/gmcnhW&#10;6/a4+EWo/s06X+yd8HvE3jr/AIYG8E+CfDPh/wCMNz8UPixLrOieJPEHh3W/EWneArnWPDnjHwpp&#10;Hgvxje3H7vUUAfiD4x/Zp/4Kp2X7WPgXwj4M/wCChP7X+r/si3//AAqn/hPPilqHgr/glJF470T+&#10;1/ht+3rqfxb/ALM0+T9iDTL6X/hF/ib8P/8Agn74d0Pyvh3q32jR/jj8Up4f+Eih0jUtc+EHxB/w&#10;RC8Tf8FQv29PgF+0z4h/bd/4KL/tP/CP9oP9mv8Abf8AjN+yH4x8C/BT4Wf8Ezbfwromo/BzwX8J&#10;r7xDY6heax+xL8XbXW/EGm+NvGPizR7vXfDXjG68K6lp2m6VLo0c0azapqX9Ttef+AfhP8LPhR/w&#10;mv8Awq34afD/AOGv/CyfiB4j+LHxG/4QHwb4c8Hf8J98U/GP2P8A4S74l+Nf+Ed03Tf+Eq+IHir+&#10;ztO/4SPxlrv2/wAR659gs/7T1K6+ywbAD5A/4Y3/AGiv+ksX7f8A/wCG4/4JZf8A0tavmDwn/wAE&#10;/v2s/wBpT9i/wz8Nf23f+CjP7b+k+Nvj7+zBo3gb9rv4QeE/Cn/BMOw8K6b4q+KnwpttA+Pvw28M&#10;+JfCn7BWvatZ+H7PV9e8WeF9G1zw18RdZ1G306O2v9G8a6jcpba5L+h/7WnxJ+Kvwj+BHijx78Fv&#10;BZ8e/EDSvEPww0610IeC/HPxH+xeGPFHxW8E+FPiJ4yPw++Gf/FwvG6/Dn4da54r+ITeE/BiyeI/&#10;EC+FzpWlQzXd1HC/Vfs9fEdfi98E/hr8To/F/gvx7H438MWevp4u+Huh+JPC/hDWUvWlZZdK8M+M&#10;r/UvFvhx7YAWOp6B4nuzr+jata3+navb2V/bXFlAAey0UUUAFFFFAH//0v7+KKKKACiiigAooooA&#10;KKKKACiiigAr4A+I3/KU39jf/swD/gpZ/wCtFf8ABJ2vv+vgD4jf8pTf2N/+zAP+Cln/AK0V/wAE&#10;naAPv+iiigAoorD8TeItK8IeHNf8Wa7JexaJ4Z0XU9f1eTTtJ1bXtQj0zR7KfUL97HQ9BsdT1zWb&#10;xbW3lNtpWjadf6rqEwS00+zubuaGFgDcr+dn/gvh41/aV+G37KP7XlwP25f2IPgD+zx8T/2SPj54&#10;E0D4IfHX4aTx/HH41eIp/gl4zg8Y/Dj4PfEfU/2gvA+lat4/8c2V2ukeB9J0b4aeKdU0bVtS0+aX&#10;RfEe5LKf92PhH8ZPhx8dPCTeN/hh4gl17QYdc13wxqSX+heI/CfiDw/4o8MajNpPiLwv4r8HeMdI&#10;0Dxf4R8S6JqED22p+H/E+haTrFmxieeyWKaCR/yu/wCC9HxZ/wCFa/8ABNz9qnR/+GnP2YP2fP8A&#10;hZP7L/7U/gr/AIRb9obQP7a8VftA/wBp/Abxna/8Kh/Z8uP+Ghfgh/Yvxg8Q/av7O8Pan/wjnxt8&#10;nUdT0x/+FYa55f2DUAD9n6KKKACiiigAooooAKKKKACiiigAooooAKKKKACiiigAooooAKKKKACi&#10;iigAooooAKKKKACiiigAooooAK+AP+CsX/KLL/gpZ/2YB+2R/wCs6/Eevv8Ar4A/4Kxf8osv+Cln&#10;/ZgH7ZH/AKzr8R6APv8AooooAKKKKAPgD/gmn/ybr8Rv+z//APgrF/69N/bIr7/r4A/4Jp/8m6/E&#10;b/s//wD4Kxf+vTf2yK+/6ACiiigArj/H9l4/1Hwb4hsfhb4m8H+DfiDc6e8XhTxR4/8AA+tfErwb&#10;ouqmSMx3niHwJ4d+Ifwn1vxPp6xCVH0zTfiN4RuXkeORdWjWNopewrx/4/eCv+FjfBv4heB/+FQ/&#10;B/4+f8JL4fm07/hTnx+1P+xvg38Qd89vJ/YHxC1P/hV/xp+xeH5fL8+ab/hVfjfE8FuP7Fl3edAA&#10;fDf/AATa1Xxh4K/Yb+JmueMbrRPHHj/wl+11/wAFZtV8U3ngzwzqXgvw54v8YaD/AMFKP2yrzXLr&#10;wp4O1jxZ491bwnoniDWrS5l0LwzqnjrxpqWg2F3a6Xe+LfEN1ay6ze/yh/DL41/H3wb/AME6f+Cb&#10;X/BbmP8AaG+Ovin9s/8Aai/4KaweAfjvoupfGD4jar8HviN8DPGPxt+Onwpuv2cdP+BF94pm+Fug&#10;+FNG0L4a6Rqfgn+w/C2ma54Yvb7UrrTtVEttoF3o39YP/BHvw2PB/wCxDH4QPgD4f/CkeFv2v/8A&#10;gph4bPws+E95/aXwr+Gw0T/gpV+1vph8AfDXUP8AhCvhsL/4f+Dvsv8Awjvg28Pw58A/avDmnadN&#10;/wAIV4V3nQrLwb4e/wDBBn9kj4dfFv4e+LtP+I/7RmtfAT4M/tDax+1j8EP2JPEHjvwxefsq/CT9&#10;oXWZr68Tx94U8NW/gaz8fy2vhvVb+713wV4T1v4h6r4a8M6zqOtzwWF1Y63faawB7l/wVh+GGieO&#10;f2e9M8Rar+zD+1V+2NceCfEV09j8Af2Vf2jvHH7Omv8AiD+3tFvYJ/EPjHU/BHxW+FV94s8PeHW0&#10;62itdHS48W6paapq0F5pXhLUV+3zWv5Gf8Eo7v4V/tCf8ENbTxZ+31+3B8YvEXw8+Dfxm+Kni347&#10;+Ih+0T+0P8HfGvwNsPBs9ykf7J/xl+Lker+AvjT41sPAuleKNKm1Hw+2qNa67rWr+FND8HXGv6To&#10;3hO4vf1LsP8AglDeeC/AGseCfg9/wUW/4KM/Cq91349fFv49ap4w0/4tfCbxhrt3e/GLSvCGj6r8&#10;N5bfx58DfEWiD4X+CYPCEd98L9Eh0uDWvB2r694j1AeItSbUI4bXxLx3/wAG9X7Ffjb9h/Tf2DbX&#10;4m/tWeB/hrJ+0rP+1r8Q/iN4P+KXg8/Gj43/ABtu9J1PSbzxF8ZPE/iz4X+KvC3iy1uRd6NqTada&#10;eCNGii1nwZ4P1K0e2n0u4N6Acl/wb/8AhP8AaQg+Gf7U/wAVfHGq/HzS/wBjL4z/AB3k8U/8E4vh&#10;N+05458Z+P8A4xfD/wDZnsoNWtdL12/1H4i6x4j8ceH/AAf8RLOfw3qfgnwf4i1+/ubDTtIufEEL&#10;Xtt4oi8S+JP6CK+Iv2Mf2LL39jmy+INld/th/ttftajx7ceGJ4bn9sv4x+HPi5deA18Mxa7Ebb4e&#10;SeHvh34AXQLXxCNbWTxLFdR6n/aEmjaEYDZfYZhdfbtABRRRQB5/4q+E/wALPHV82p+N/hp8P/GO&#10;pNYW+lNqHirwb4d8Q3zaZaS389rpzXer6ZdzmwtZtV1Oa3szL9nhl1K/kjRHvLhpfGta/Ya/Yo8S&#10;bj4i/Y9/Za18uys/9tfs+/CbVN7JEYFZvt3hKcsywEwqSGIiJjHyHbX1LRQB+f2s/wDBJ3/glx4g&#10;JbVv+CcX7C11MWRmul/ZP+BVret5aNGiNe2fgS3u3jVWIETXHlZCNtDIhX6Z+An7OvwL/Za+Hdp8&#10;JP2dfhT4I+DPwzsNX1vXrPwR8P8AQ7Tw/wCHrfWPEeoS6prWoR6fZqIluL69lLOclYoI7e0t1hs7&#10;W3t4PaKKACiiigDn/FfiTTvBnhfxH4u1eDXbnSfC2hat4i1O18L+FvE3jnxNc6fothcaneW/h3wV&#10;4L0jX/GPi/XZre2li0jwv4S0LW/E2v37W+k6DpGpapd2llP0FJkYz2+n9KWn7vKtHe7u76W6JLo1&#10;rd3+6wBRRRSAKKKKACiiigAooooAKKKKACiiigAooooAKKKKAPgD/gmn/wAm6/Eb/s//AP4Kxf8A&#10;r039sivv+vgD/gmn/wAm6/Eb/s//AP4Kxf8Ar039sivv+gAooooA+AP+Cln/ACbr8Of+z/8A/gk7&#10;/wCvTf2N6+/6+AP+Cln/ACbr8Of+z/8A/gk7/wCvTf2N6+/6ACiiigAooooA8I/aN+Lfjv4J/DS6&#10;8c/Dr9nv4n/tOeJbfWNJ02L4WfCHU/h3pPjK7s9Rlkju9ahvPih4z8B+FBp+joizX0cviCK+dJEF&#10;la3L7kr4X/4JefEnxf8AF3xl/wAFN/iH48+C3xA/Z48V+If2/wDwr/avwe+KN/4J1Px34P8A7J/4&#10;Jrf8E7NDsf7dvvh14p8a+DZv+Eg03TLPxRpn9j+JtS8vR9b0+HUPseqx3un2n6f+LLqzsvCviW91&#10;HxT/AMINp9p4f1m6vvG32jQbT/hD7ODTbmW68U/a/FFjqvhi1/4R6BH1b7T4j0zUdBh+yeZq9je6&#10;etxbv+UP/BJPxN4O8Y6p/wAFKPEfgH9qP/htHwlqP7f/AIf/ALJ/aX/4SD4E+Kv+FlfY/wDgnH/w&#10;T0sL/wD4n37NHgb4bfBK/wD+EO1O1vPAH/FFeCtG+y/8Ir9j8Sf2j4tttd1a/AP1+ooooAK/FfxH&#10;/wAFNf2ovgj+2B+yp+zp+1X+wz4W+F/gD9tP4qePvhN8EviL8M/2ptP+NPjbR9a8EaXeazaar8Tf&#10;hhF8HPBFppGjeJNKOkard3fhbx14rtfBNhd3R1u9vbm1FvL+1FfyW+NPD1946/4K5/sgftPfsD/A&#10;L9vWT4t3/wAd/FXhH9um7/a9+A3x00n4CfCz9mrxWpg+ImpfDHxn+1R4Xl0L4U+L74aLFqPgHSv2&#10;WfEthpHizSUXw/NFHol8mjaoAfa/xs/4LiXvww8TftR/Enwp+ype/Eb9g/8AYX/aL8K/ss/taftS&#10;Wnxh03R/Gvhb4parrPhDw/4/vPhj8CV8C6w3xF8IfA/W/HXhPSfiNfah8R/B2tT3Os3F14e0S+0v&#10;QL69n/Qz9vj9uzwr+w/8CfB/xTtvBd78a/Hnxn+Lnwr/AGfP2b/hJ4Z8S6V4cuPjR8bvjXqjab8O&#10;vCVr4y1C31PS/D2i38FvqOvav4obTtZXTfD2k399Z6Rq12LWwuP5g/jJ+z1+078L/wBlH/gsR/wS&#10;e0L9mP8AaB+I3xu/b3/4KI+Nvjj+yv8AE/w78JvGmu/s8eKfgn+0j48+DHiTVPG/xG/aCsdIvvhr&#10;8Nb34MaX4H8Q23xGsfHniHRvEC63ceG49F0rUrHU11K3+3f+ChOhfHP4weHf2ddC+Fv7Jf7V+vD/&#10;AIIlf8FAP2CfjT4n1DVfhhqi237ZXwa8D+Gdc034l+Kf2S7UXE118YfEfgOxjs73UdM0dbvVlvbi&#10;50zToNQ1S8t7W4AP1x/Yg/bw8Q/tKfFD9qD9mP44/Buw/Z7/AGtP2P8AXvh3Z/Fv4baB8SYvi54C&#10;13wb8XfCX/CZfDD4mfDL4iSeEPh7qPiPw14l0uK/t9UsdS8EaJqnhLWLMaPqyyXM8TV+jtfgp/wT&#10;l8B/EH4zf8FN/wDgpJ/wUhufhn8VvhP8AfjT4H/Zo+AX7Pdr8aPh14w+D3xA+Kdj8JPB3n/EP4mX&#10;nwr+IOleHfHfhjwtH4luLTRPA2oeKvD2n3niXTWv7+1htYoZrev3roAKKKKACiiigAooooAKKKKA&#10;CiiigAooooAKKKKACiiigAooooAKKKKACiiigAr4A/Y3/wCTiv8AgrF/2f8A/Dn/ANdZf8E1K+/6&#10;+AP2N/8Ak4r/AIKxf9n/APw5/wDXWX/BNSgD7/ooooAKKKKACiiigAooooAKKKKACiiigAooooAK&#10;KKKACiiigAooooAKKKKACiiigAooooAK8q+I3xu+Fvwk1n4b+H/iJ4utPDOsfF3xlY/D74dWVzY6&#10;vdv4l8YalJBDY6NBLpmnX0FjJcTXVtCl3qsun6eJriGJ7tZJURuz8W6JqHiTw1rWg6T4t8ReA9S1&#10;Wwms7Lxj4Sg8L3PiXw7PIBs1PRYPGvhvxh4Ulv7fBMKa94X1zTiSfOsJsDb8E/tHfs7ftM6/4H+A&#10;Phj4XeMdA+P+tfDX9p34a/Hfxb4w/ai+JGkfCPXpNA+G+u2mt2vhLw+v7PP7KGr+GNVk1E/bLaC4&#10;1Hwh4fn0r5J7rUvEH2kQ6eAfTC/tR/AKf43ap+zdH8RdNn+M2lWU1xf+CYtM8QSst1B4W0zxzc+G&#10;LfXo9Ibwve+O7fwHrmjeO7j4dWGtXXjyDwNq+m+MpfDieGr631WX4T/4Jd+FNV8KeJP2yE03wTq3&#10;hf4Ra/8AF3wN4j+EOoW3wA+Lv7Jfw8vNIufhjomla14d8H/s4/G+BvHnh7xH4UvtGtm+KvxQl1XU&#10;9J+MHj3XdR1i0tvDV/ouqeE9D39K/Y4+Nlp+2JZ+Ori7+G4/Z60D9sLxj+3Ho/iqLxr4sm+NepeO&#10;/GX7E+qfsgz/AAb1jwNJ8PovDMfgzS7zxZ4r+IFt48h+K896dB0/wV8N08AixsdR1mv1NoAKKKKA&#10;PPfin8VPAHwT8Ca18Svif4jg8LeC9Al0e21DVprTUtSnk1HxJrum+F/DWiaTo2iWOpa54g8R+J/F&#10;GtaN4Z8MeG9B0zU9e8SeItX0vQ9E07UNV1C0tJ7Hw0+JfgX4xeBfDnxL+GfiSx8W+CPFlk99oWva&#10;etzFFcxwXVxYX1rc2d9Ba6lpWq6Vqdne6RrmiatZ2Ws6FrNjf6PrFjZanY3drF4d+2H8HfHfxl+F&#10;nhu0+F58M3PxG+Gfxu+A/wAdfB+g+OPEGr+F/A/i/Uvgx8V/Cnj688G+K9f0Pw34y1LRLLxLoej6&#10;rpuk+IIPCPic+FvFU/h/xUdA1b+xFspbP7HPwa8ZfAv4HQeEfiJc+HZvH/ij4q/tDfG7xtZeDtX1&#10;XXvBvh3xV+0d+0D8Tf2gNc8G+D9a1vQvC2qax4Y8E3/xKm8J6Nrl94W8M3niC00ZNevvD+k32p3F&#10;lAAfUVFFFABXlXxk+N3wt/Z+8GP8QvjD4utfBPg2PVtL0N9bvLHV9RhXVNZn+z6bam20TT9Tvszy&#10;q+6YWxt7eJJJrqSGCN5F9Vr46/b2+Efxf+Pf7LHxL+DfwQ034bX/AI4+INvpGjRy/FXx34n+HvhT&#10;StLt9ZsdYvtTfWfCHww+LOr3l/E2mW9raaQvhm2t7pbuW4m1qzNmkN6AeleNf2oPgL8O/i54M+BP&#10;jT4j6ToPxV8f2+i3Phrwvc2Otzq8finUtd0Twaut69Z6ZceGvCU/jzXfC3ibQPh7a+LdZ0S6+IHi&#10;Dw7ruheDINd1bSdQs7f4I/ZT8L6lpX/BRr9r3xR4T8D6zpnwk8W/DvR1vfEWl/s9fGP9mnwfbfFn&#10;Rfi146l8S6f4zX4rWr6b+1F8WPFq67feI7b9of4b3mm+E9P+HOl+HPDUHhiDTNb8PeJfE+h8Zv2P&#10;f2h/il8e18Y2kXwi0j4cfGbV/wDgnl4/+O15N8T/ABxe+OvhP4y/YO+P+rftCS+Fvg5ZL8ILXT/i&#10;X4Q+J+pjwz4LtNZ17Xfgvf8Ag+FfG3jxfDup6v4mt/Dtl+sVABRRRQAUUUUAFFFFAHlWvfG74W+G&#10;Pit4F+B+u+LrXT/ip8S9K17XPA/hGSx1eW61/S/DFneahrl1Df2+nTaPafYbLT7648nUdSs7i5jt&#10;Lj7HDcmJwngXjD9qXTPino37Qvwk/Y08c/DDxr+1r8NvDfi7TvDXhn4iTeL/AA54As/G2h69deAt&#10;W1O+8RW/hS+g8b+H/hn48gufD3xDt/h63iFNB8Z6Yfh14q1Pwn4hvibKv8e/hR8e/Gf7U/7HnxP+&#10;Hvh34Q6j8L/gbrvxH1P4jX/jL4qeM/Cfj14PiX4I1P4e3i+CfBuifBPx14e8QzeHtMvk8Q2y678Q&#10;vBya5fI+gSyaJbldfbwz9lX9jj42fCL4/wDh/wAU/EG7+G4+FvwI8J/tr+BvgvrPhPxt4s8QfEL4&#10;paT+2f8AtT/D/wDaMvNZ+LvhzWPh74Y0nwdrPwz0n4Y+HfCDf2T45+JUfxD8S614m8cXsnhd4tM0&#10;xwDd/wCCVXgX45/DT9nn4g+CPj94b8X6H4u0X9p/9o99O1jx98QvEXxM8W+PtD1b4m6xrI+IWo+K&#10;fEfgD4cvf2firWL/AFfUdAvND8N2nhTVdBfTdY8L2OhaHf2XhvSP0woooAKKKKACiiigD5ot/wBs&#10;P9m26+Fnjv4123xR02f4Z/DXxu/w18YeI4tF8UvJZfEE6z4e8OWXgvTdCXQj4k8S+Jtc8ReLPC/h&#10;/wALaN4X0fWb/wAW654h0bSPDEGr6jqVpbS/nz+25qHgz46XH7GH7S/wW0hP2nEsL7xbo3w/+DL/&#10;AAD+M3xP8BfEvTvH/wAVv2fbDxv4g1Xx94Mn0Pw1+zB8WPg/a+BNUj8P+M/jvBLovh9bv4o+Hdd8&#10;Ii40zxFc+HdiL9kb9rXUvh/8fF13w9+z3pXj3Uf2/Phh+3B8FdD0P45/ErxF4N8Ww+B/HXwz8R6v&#10;8NPivrWo/s3+Er7wTLf6F8OZrbQfEugeGfihbaV4q17S/Ecuhn/hDLe31/7j/Y5+DXjL4F/A6Dwj&#10;8RLnw7N4/wDFHxV/aG+N3jay8HavquveDfDvir9o79oH4m/tAa54N8H61reheFtU1jwx4Jv/AIlT&#10;eE9G1y+8LeGbzxBaaMmvX3h/Sb7U7iygAPqKiiigAooooAKKKKACiiigAooooAKKKKACud8W2viu&#10;98Na1aeBtb0Hw34vuLCaLw9r3ijwzf8AjLw9pWpMB5F5q/hXS/FfgbUNds4jkyafaeLvD802QE1K&#10;DDFuiooA/Lf9rX4b/tK6x4V/ZanvvhZa/tY/Ez4bftb/AAu+LOt+KvgX4P8AhR8ELLwR8NfBPiLT&#10;dW8QQQ6N+0R+1Hd6m2raxZxmBB4W8b6suuy6fHFqmlaFDbWU175lo37Mvxug/b9g8XT/AAk1GDwp&#10;pX7bPjf9re//AGqn1j4WHTPFvwe8Uf8ABPY/ssaP+zy2lQeMJPi9H4p0f4n3uiTPpd78PE+HY8A/&#10;CbQPFf8AwmH/AAmmpabYW/7K0UARQwQ28Yit4YoIg0jiOGNIow8sjSysEQKoaWWR5ZGC5eR2dzub&#10;LS0UUAFFFFABRRRQB8r/ALcfwo8a/HT9jv8AaZ+Dvw6W3uPG/wASfgp8QvCPhvSL29ttM07xRqOs&#10;eHb62TwTq2qXhFtpWjeOomk8Hazq0pUaZpeuXd+GVrdWrzr9hr4eeOvCn/DU3xA8X/CXWf2f9H+P&#10;37S7fFb4e/AzxFd/DW61/wCHXhHTf2fvgF8Hr59dj+EXi/x/8PdP1bx748+FHjP4mTab4b8Zazbw&#10;2fjGxudWFl4qvPEVsn3bRQAUUUUAFFFFABRRRQAV4H+1NoGp+K/2cvjV4Y0T4a3/AMX9c8RfDnxP&#10;oeh/DjTH8BxX3iTXNW06Wx0ZLef4m+J/B3ga2bTNSntdZa617xPpUVrHpz3FlLPqUVlaz++UUAfz&#10;wfH79lL9p74l/s6fALw1a/sxeLtb8aax/wAExvjT+wnL4Y17xb+z0+p/sn/Hvx8vwE0fwv8AH/Wt&#10;Vj+MNx4e1LwRbS/C+78Z6prvwh8U+OviRo0HgbwBbaB4QbxFr+rWOjf0LW9rHB+8O2W7eC3hur5o&#10;YI7q8+zKwje5aCKFGIaSZ1jREhiaWQQxxoxVbNFABRRRQAUUUUAFfib8XP2c/j18TNa/4K6+CvB3&#10;7O/ib4faL+098AvC/hn4TeOtY8SfAPT/AAJ8afGXg/wd478O+K/C+o2nhH4q+I/iF4bt/i/J4ui0&#10;qXxN458BeHXTw7ea/qWuXOka1badp2oftlRQB8JfsNfDzx14U/4am+IHi/4S6z+z/o/x+/aXb4rf&#10;D34GeIrv4a3Wv/Drwjpv7P3wC+D18+ux/CLxf4/+Hun6t498efCjxn8TJtN8N+MtZt4bPxjY3OrC&#10;y8VXniK2T7toooAKKKKACiiigAooooAKKKKACiiigAooooAKKKKACiiigAooooAKKKKAPzM/4KSf&#10;Eiy8A237MmnfEL47a9+zB+zp42+MfjTR/jt8c/DXxGj+EuoeHLXRf2ePjN4x+Gvhy9+I7yWreDdG&#10;8SfEnw9oN6dRi1KwPiTxJ4c8MfDK4GrWHxCvfD+r/UP7G3i74pfED9kT9lrx38cLKfTfjP40/Z2+&#10;C3iv4s2N1YRaVd2vxH8Q/Djw5q3jWG80iG3t4NHvV8RXeo/bNHggWDSboy6fDvitld/o6WKKZPLm&#10;jjljLI2yRFkQtG6yRkqwKhkkRXRiCVdVZdrBWqSgAooooAKKKKACiiigD85v+CrXxRt/gz+xL8T/&#10;AIjj43XnwF1zw1feFLvwn4tsPHul/Dy41jxGdfs0g8IjV9Slt21GHV9OOp3VzoOn3EF/qVvpspLt&#10;Y297G/x9+0z+0p4ph/bU8G2ngf8AaB1DTtU1PUf+Cal1+yR8G/CHxI0z/hX/AO098Jvj9+0j418N&#10;ftj/ABBi8LWbXFl8Y7bwx8AbXUfEuoaxZp4li+CvhrwH4P8AifoU2hnxvcza/wDu1UbRRNIkzRxt&#10;LEsixSsqmSNZdnmKkhBZFk8tPMClQ+xN2dq0AeEeAf2afhP8OPih4y+M+h2vjfWPiZ440+70PUvF&#10;PxB+LPxW+KVzo3he+8SXfjC68G+BLP4k+NPFWmfDnwXL4lvH1RvCfgOx8O6F/oui2H2L+y/Dfhyx&#10;0r3uiigAooooAK/LLxN8eYfDP/BTnxN8GfC/x003xL4x8QfsQ+LPGHh39mXXvivoMFgPiz4b8W+H&#10;L3wxFo/gFLqPVtI1fXfBceq67qd69jeanL4Zl1TX0caFZYtf1NooA/E3/glD8WtX+NjeONLvvjZ4&#10;h/ae8AR/sx/sT/Enx/4l+IPiWw8d3fgL9tT4mab8b5/2ovhEYPKnT4eaj4X0zw18GvEmufAvbpVp&#10;8F9T8Yf2VpfhzQrbXm02y/XL4VfC3wD8Evh34R+FHwu8PQ+FPh/4E0iDQPCvh2C91PUo9K0q2LtF&#10;bf2hrN9qWrXrh5HeS61G/u7yZ3Z5p5HYtXeRxRRBhFHHEHkeVxGioHllYvLIwUKGkkYl3c5Z2JZi&#10;SctJQAUUUUAFfll4m+PMPhn/AIKc+Jvgz4X+Omm+JfGPiD9iHxZ4w8O/sy698V9BgsB8WfDfi3w5&#10;e+GItH8ApdR6tpGr674Lj1XXdTvXsbzU5fDMuqa+jjQrLFr+ptFAH4Tf8E1PGWo/tReGvid4B1f9&#10;o/4w/HT4bar+zD+wz8R/iR8QbD42+LfD/wAQfhz+2h49b4w69+098H9J8cfDPXPDXjH4Q3vh+18F&#10;fBLXPF3wH0jXfDlj8Ll8aXvhAeGtO0DxdqWgxfs58Lvhh4E+C/w+8KfCz4ZeH4fC/gTwRpUWi+HN&#10;DivNS1N7SzjeSaSW81bWr3Utb1rVL+7nuNR1jXNc1LUtb1vVbu81bWNQvtSvLq6l7mOKKIMIo44g&#10;8jyuI0VA8srF5ZGChQ0kjEu7nLOxLMSTlpKACiiigAooooA//9P+/iiiigAooooAKKKKACiiigAo&#10;oooAK+APiN/ylN/Y3/7MA/4KWf8ArRX/AASdr7/r4A+I3/KU39jf/swD/gpZ/wCtFf8ABJ2gD7/p&#10;kkkcS75XSNBgF3ZUUZPALMVAycAc8k4AHJZ9cR8Qvhn8OPi34auPBfxW+H3gj4m+Dru5tL268J/E&#10;LwpoPjTwzc3mnzC4sLu40LxJYalpc1zZTgT2k8lo0ttMBJC6OAaAPIfH/wC0FfeA/wBor9nz4HSf&#10;D651XQfj7afEZLD4mQ+KNLgs/D+vfDzwhqnjO50OXwt9juNV1P8AtDStLH/EzW70+ytZLu3jj+3S&#10;rcx2/wA4fDv9uPVfj14w8YfCzwt8Gf7MXx74D/ah8Qfsu+LNd+Ms/hTRvjvpv7Lvxd0T9n74p3Ot&#10;674J8Ja94w+Bttd+OPG3gnXPAPiHQdO+Ieuap8OfEsPjiCx0XxDo974Tt/Y/E37GfgnU/ib+zX8Q&#10;PA3jvxz8EfD37LVx4gn+HnwW+Dvhv4EeHPg5qEfi2wv9G8V2Ov6HrXwV8SeKLOw8QeH9TvNDu7bw&#10;P4x8FrY20zanon9leI2fW2ofBH9iH4f/AAM+MGufF3RPHvxN8Un7H8adJ+GPw+8XT+An8CfArQf2&#10;jPi9pfx3+OGg/DIeGvAPhnxjcaZ8QPidoHhnWLiP4h+LvHj+G9K8K+HfC/g2Tw94fsZLC6AKn7A3&#10;7PPxA/Zo+C3iPwF8QrjRI7vXfjN8V/iV4e8O6R498W/GG78GeGfiH4ll8SWvhrxT8cviH4b8LfEn&#10;43+Mf7Uu9Y13xF8SviHpk/i7Ur3XDo2oa54jg0K01/Uv57f+CvH7fX7dfxW/ZE/bF+GOn/8ABOD/&#10;AIKPfs8fDrR/gf8AtP8Ahzxr8W/CV9+yPq3ws8b/AA5m+GPjTw/qus/FSL4n/DT4o+M7D4QDQhc+&#10;Jtdl+EWp/DT4or4dlvl0XxrpurLYXFp/XbXwB/wVi/5RZf8ABSz/ALMA/bI/9Z1+I9AH3/RRRQAU&#10;UUUAFFFFABRRRQAUUUUAFFFFABRRRQAUUUUAFFFFABRRRQAUUUUAFFFFABRRRQAUUUUAFFFFABXw&#10;B/wVi/5RZf8ABSz/ALMA/bI/9Z1+I9ff9fAH/BWL/lFl/wAFLP8AswD9sj/1nX4j0Aff9FFFABRR&#10;RQB8Af8ABNP/AJN1+I3/AGf/AP8ABWL/ANem/tkV9/18Af8ABNP/AJN1+I3/AGf/AP8ABWL/ANem&#10;/tkV9/0AFFFFABXxR+3N+zL4H/aO+FttJ4v0H9p/xpefDW4v/FHhjwB+yj+0X4g/Zx+I/jfVLy2i&#10;02XRIvE1n8aPgN4P1bNuxuLSy+IfxD0Xw7ayxS3Md5BeMiyz/BL9rkfFr9pj9of9mufwr4Nj1X4B&#10;2Hh/WNT8VfDb4s2HxV0vTrbxX4j8WaN4e8HfFeytvCnhaX4S/GO/0bwxD44f4Yvc+MJbHwfrul6l&#10;e+IIZLm3t7j3D4/aZ/bPwa+IWl/8IV8YPiN9t8PzQ/8ACD/AH4of8KW+MviXM9uf7N+HvxU/4W98&#10;BP8AhCPED48yHWv+FxfD7yoI7iH+34fO8icA+EP+CMugw+Fv2DdI8MW3h34geELfw5+1f/wUj0GD&#10;wn8WPFth4++KfheHSP8AgpF+1lp8Xh34l+OtL8Z/EfTfGnxB0SO3XTfGXi3TviF47sPEfiO21LWL&#10;Pxn4pt72PXL39T6/MD/gj3Z/2d+xFFp//COfEDwd9g/a/wD+CmFn/wAIj8WPGv8Awsr4p+Ffsv8A&#10;wUr/AGt4P+Ec+JfxF/4T/wCK/wDwn3xA0Py/7M8ZeNf+FpfEr/hKvEVrqWu/8J/4x+3f8JDqX6f0&#10;AFFFFABRRRQAUUUUAFFFFABRRRQAUUUUAFFFFABRRRQAUUUUAFFFFABRRRQAUUUUAFFFFABRRRQA&#10;UUUUAfAH/BNP/k3X4jf9n/8A/BWL/wBem/tkV9/18Af8E0/+TdfiN/2f/wD8FYv/AF6b+2RX3/QA&#10;UUUUAfAH/BSz/k3X4c/9n/8A/BJ3/wBem/sb19/18Af8FLP+Tdfhz/2f/wD8Enf/AF6b+xvX3/QA&#10;UUV8F/tDXHxm8S/s/wD7UOh/G/4N+EF8AT/DDxlaeCbf4AeP/jp8dviv4x1eYTW/hSyuPhf4Q/Z1&#10;8D+JrK5ubptLvL218Ha744+zyi5tL6K58PQ3+r0AfelfkrH+3b8Qde/4KkeD/wBlG08P+KPBnwSh&#10;8FfGvw1I/ij4HfFay1T4vfFnwNo/wu8Y3Hjnwr8R9R8JW/gXT/g74M0nxJqXgnSdTsNamk8YeOf+&#10;EnbU3sNFg+GF745+Cv2mPDnxV8ffs1fsl3Nv8Lf2mNa8SW3/AATZ+Knw+/Zy03S/gt+0Ro/jD4Q/&#10;8FLLC1+APh/4O+Nvit4dTwbZ+I/hPq2kax4d8ST+DPjB8VNE8OeBvCnhPR/itqF/4qHhzx9ZHX/6&#10;PZvC3h/UNa8PeK9Y8P8Ah3UvGPhfTtY0zQvFM2i2UmtaDaeJRpR8T2Xh7VLpLnVNF07xFJoejPrF&#10;jZ36xakNI0pdQ+1tp1q8QA7xZfXml+FfEup6dcfZNQ07w/rN/Y3f/CLa945+y3lpp1zcW1x/whPh&#10;a6sfE/jDyZ40k/4Rbw5e2mveINv9kaRdW9/eW8yflD/wST8c+MfiTqn/AAUo8a+P/EH/AAlPi3Wv&#10;2/8Aw/8A2tr3/DLnx2/Yu+3/ANnf8E4/+Cemk2H/ABjR+0v4m8YfG34a/ZdMsLOy/wCK18R6l/wm&#10;P2f/AIT/AMN/Y/CXirQrC19f/be/4Jdfs9ft9+KvA/i/4z+Nv2j/AArqfgDw/qPhvRbf4IfHrxv8&#10;INKu7DU9SGqXE2uab4UuYbfWNQS4XZb312rTQWxMCHYcL5B/wSU/Zu8Cfsjap/wUo/Z6+GesfEDX&#10;/BHw+/b/APD/APYmrfFHxtrPxF8d3f8Awlf/AATj/wCCenjfUv7d8Za+8mr6z5Gr+Jb+20z7W7f2&#10;fo8On6VBi2sYVUA/X6iiigAooooAKKKKACiiigAooooAKKKKACiiigAooooAKKKKACiiigAooooA&#10;KKKKACiiigAooooAKKKKACvgD9jf/k4r/grF/wBn/wDw5/8AXWX/AATUr7/r4A/Y3/5OK/4Kxf8A&#10;Z/8A8Of/AF1l/wAE1KAPv+iiigAooooAKKKKACiiigAooooAKKKKACiiigAooooAKKKKACiiigAo&#10;oooAKKKKACiiigAooooAKK+EP2lP2uPHvw7+PXwW/ZM/Z5+EXhv4y/tFfGfwN8TPi21t8Q/iTq/w&#10;k+FHww+Dnwpv/CHh/wARePvH/jTw78Nfi54nludW8YePvCnhLwX4W8O+A9Rm17V7y+fVdZ8Madp5&#10;v7iz4v8A23vCf7N3w++G9/8Atw2mi/Bf4wePbf4jah/wq/4ERfG39ruzTw98MtRjPifx1o+p/Dv9&#10;n/QPH9x8PPD/AIW1bwf4l8deN/FHwm8HeGfh3N4ssNF8SarGfsepaoAfc1FfA/xd/wCCoP7CPwK1&#10;7RfDvxP/AGgdI0O9174T/Df49Wl/png74leMPDFj8DPi14l8QeD/AAJ8Z/EfjPwV4L8R+EPCXwo1&#10;PxJ4a1LS9T+InirXNF8I+FZZtDm8W6xodr4o8MT6vSl/4Kl/sMW/gmHx/cfGPWrbRbn422H7OVnp&#10;V18FPj3bePtR+NWtfCrUPjd4W8CaZ8K5/hfH8TtTvvHfwp02Xxr8N9S0/wAH3Gg/ErSrvRU8Bar4&#10;jvfEGg2mpAH6C0V5X8FPjZ8Lv2ifhp4c+MHwa8WW3jb4eeKm1qHR9et7DWNHl+3+G9f1Twp4m0bV&#10;dC8Q6fpHiLw74h8M+KND1rw14l8OeIdK0vXvD+v6TqWjaxp1jqNlc2sXw345/wCCjsfgLwp+21Fq&#10;/wAHXb41/sofHD4dfA3wL8GovH6+d+0BrP7Rlv8ADeD9knXNE8U/8IUz+FNI+OHij4l2HgzVPJ8M&#10;eM5Ph74g8J/ECF28VReFne9AP04or8crT/gpN8XLbwdoCJ8GfAfxF+N/7QH/AAUH/a1/Yp/ZS+Ef&#10;h7xn4j8CaDd6J+yp8XPj18PvGHxM+OXxL1Hwx4/uPDWhaH4R/Z68XfEXxPqfgv4e+JrxYNU0Dw7o&#10;nhC+vbi5u7X2bxx+0l+2V8KLL9n28+MXwa/Zy8FXXxJ/a78B/s8+K9K+H/xj+IvxksdS8A/Em202&#10;Dw58RvB/iXXfhF8Crrw74jsteHiKw1zwV4j8H69Zw2emWN5p/ie//tJ0tQD9J6K+Mf22/wBoP42f&#10;sw/CrVPjL8NPhX8B/iF4B+H/AIX8a+NPjPrvxz/aW8Zfs7Wfgbwz4V02y1KxvPDv/CH/ALMn7SN3&#10;46vtXjGs28uktZ+GL63vLPR7LR4/El9r4tdN8f1T9tr4+eFNH/4J26t8Rv2TNL+Hc37anjTwN8Nv&#10;il4c1j45SX3iz9mz4h+O/hf44+KNl4QGjW/wltofifc6PYeAtY0XxLfz6j8N00jV3hjtrTVts8UQ&#10;B+l1FfmH8Qf+ChHiXwd8bfHei6d8GvDWt/sy/Bb9pj9nr9j742fHO6+LsukeNfDPxy/aUsvg+/hF&#10;vC3woX4danoXib4e+DdY/aH+Bvhr4g+I9V+LHhPWNO1Hxt4hn07w3ewfDvUo9a/RzxZe+JNO8K+J&#10;tR8G6Dp3inxfYeH9ZvfCnhjWNfk8J6T4j8SWum3M+haDqnimLRfEcvhrTtY1SO10++1+Pw7r8mjW&#10;1xLqKaNqjWwsZwDoKK/JSD/gpR498NeEv2ptH+JvwE8CwftA/s4/HL9m79nPRPA3wr+PGp+PfhD8&#10;Vvi7+1xe/DTRvgt4Q034yeJvgt8ONf8AC2paZr/xV8OWvxfs9S+Eeo6r8PvDi/8ACa22l+JNL1LT&#10;bKX6+/ZX/aG8T/HG3+NPhH4m+BPDvwy+Nv7OPxgm+DHxe8GeEPHd38SPB6axe/Dn4d/GHwb4p8G+&#10;L9U8HfD3XNX8LeNfhh8VvBPiC0Ot+B/Duo6RrFxrvhi4hvptAl1O7APq2ivzU/b/AP8AgpJ4S/YL&#10;8Tfs5+Htb+G2tfEmD4wePLU/FTWNF8QW+i2v7O37OVh4x+H3w18e/tN+MoH0fWrjWPCHgL4ifGP4&#10;R6BqWhQro0t5p/irV9dh1y3h8J39tcff/jfxt4f+Hnh6bxT4ok1aLR4NU8OaPI+ieGvEvi7Uft/i&#10;vxHpPhTRVTQ/COka5rkts+ta3p6ajqEWnPp+hac13ruu3WnaFpupalaAHWUV8q/Hr9qrw/8ABz9m&#10;L9oz9pTw74J8dfFG3/Z38N/FrUtT8BaR4Y8T+GPEvinxB8If7Wtte0TRY/Evh22vLnRX1PSbgReN&#10;9G0nxB4evtBSfxP4YfxNpotBf/Hk3/BRz4mWXwf/AGcNa0/4Sfs7/GL44/tnfGyb4Vfso+Fv2cv2&#10;sNe+J37P/j/wtZfDnVPil4l+LnjL9oHU/wBnLwjrPgnwl8PvDHhPx5/wm1joHwd+IesQ3Xh/R4dF&#10;g1S88S3On+GwD9baK/Pf4qftYfH39mn9k74sfHH9oz9n34bH4weFvE2i+Bfgv8FfgJ8e/EHxJ0v9&#10;oTxz8RdW8HeBPgj4Q0jxx46+Bfwk1fwN4j+Jfxb8ZWfgS90268A+K7fwjYwt4tOq+IbFprK197/Z&#10;E/aR8MftffszfBT9pXwjpl34f0r4veA9I8UXfhPUbj7Vq3gXxTiTTfHHw7124Nnp5l8Q/Dvxpp+v&#10;+CPEDfYbMf21oF+BawgBFAPo2ivjL9pf9p3x58APi3+yR4L0/wCEeh+Mfh7+0t8ddP8AgNr/AMQr&#10;v4mTeG9d+HfiXWfA3xC8eaLc6X8P4fAniGPxxZ3Wm/DjWLfUJrnxl4MXSpruweAauXngg4b/AIKG&#10;ftu6v+xD4T+AetaF4H+EvjHVPjv8fl+B0F/8dP2hf+GYvhR4Fij+B/xs+Nt54w8YfFU/Cj4xx6da&#10;Cy+C9x4ZsLCfwnb2t5rHiXTZbvXdLtrWVpwD9BqK/Ib4Jf8ABWvwn448CfEf4h/HD4K+J/2bdF8F&#10;fsJfDf8A4KDaFY+LPE9t4g17xp8FPEuj+Nx8RI7PT4fDuhQ2Gt/DLxl4Ii0H7It5qVx4o0Dx/wDC&#10;3xWtroFz4yHhnS5/iX+3V+278MtX/ZTtdX/YZ+B08X7Uvir4E+AtI8Fp+234yi+Onhzxl4/8HaZ4&#10;0+ONmPhmP2KrjwvrGgfs1aJafEfxH4s8T3fxU8O2WveC/h5NrJg8N+IfEmkeDVAP1yor4y8D/tO+&#10;PNf/AG3PjB+yN4s+Eeh+E9E8B/Ar4f8Ax58C/ErTfiXN4p1Lx94a8dePvHXw8Ftrngc+A9BtvAV7&#10;pusfD/WJoYYPGXjNtRsLiyuJjpM7SWan7Mn7Tvjz43fFz9rv4RfEP4R6H8K9b/Zc+KPgjwHby6D8&#10;S5viVB430L4gfCrwt8WvDvie7lk8CeBk8L6nJoPi7TbXUvDFt/wlFvpt/Fcxw+J9Sj2SUAfZtFFF&#10;ABRRRQAUUUUAFFFFABRRRQAUUUUAFFFFABRRRQAUUUUAfnr41/4KBQW3xg+L/wAGfgP+yv8AtKft&#10;ba7+zvd+F9I+PWu/A2b9nnRfC/w68VeL/DVj4z0n4fwal8e/j78FJfHXxBg8H6vonijWvDvgG08R&#10;weH9L1nTrTWdUs/El5Z+Hrr6m1H9or9n/R/izovwC1n45fB7Rvjx4j0xda0D4I6r8TvBGn/F7WtJ&#10;NvPdnUtJ+G9xrqeMNTsFtrW6nN7YaPcWhhtriUTGKGR1/Pvw3+z3+29+y1+0B+154o/Ze8NfszfG&#10;T4OfthfGHSv2iBafHL4yfEn4NeMPgd8X7z4YeBPhh8Q4msvA/wCz98aLX4t+A/Etj8M/DPiPw/aj&#10;xD8Ota0DVZb7w3N9o024Hiay8t+If/BPb9o3xL+0b8SLjSG+BM/wO+MX7fn7LP7fGu/HTWfHHjWD&#10;9qH4eXf7N/hL4FaNc/Anwf4Gt/hFf+Ete8OeI734Fw+H/DnjS7+M3hhfC/wx+J/xC8MXfgjWL2KG&#10;98RAH6Pa5+2z+xn4Y1TxXofiX9rj9mPw9rXgPT/EereOdH1z49/CrSdU8GaX4P8AFtx4B8Xal4rs&#10;L/xVb3fh3T/C3ju0uvBXiO91iGyt9E8W21x4c1OS11iGSyXZ8Q/tbfsqeEb3wdpviv8Aaa/Z88M6&#10;j8RNK8F698PrDxD8Z/hxot7460P4kSa1F8O9Z8HWuo+JLefxPpXj2Xw14ji8F6joiX1n4pk0DWk0&#10;KW+bS75bf8z/AIWf8Es9Z8JfGL4CfEzxXoX7PmtL8OP+Chv/AAUz/bI8dXMOmXeo6/4h0T9sDxH8&#10;cb74I3FpNqXw+thq3xL8E6F45+G+m+LpdYv7Kz8Nr4SNl4R8UeJ7TQdCnu/zbs/+CYP7W1vL48/Y&#10;z074W/s4eLX17/giV+yj+w74z/aJ+It78SLHwH8Nb3Vvjn+3XbeN9b/Z916P4FeIW+JPi34feH9d&#10;8IeMZvhZqV18I7n+1V+Eet6t4k8P2EemyzgH9XPirWrrw34Y8R+IrLw5r3jC90HQdY1q08JeFl0h&#10;vE/im60vT7i+t/DnhxfEGr+H9AbXtblgTTNHXXNe0TSDqF1bjUtX02yM97B+d3h//grN+yD4l8Be&#10;EfilpuueL/8AhANV/ZX8d/th/ErxLc6Bp8Fv+zn8Ifh7fXHh3WLX492Da8dZ8L/EO/8AH+j+Nvhj&#10;4e+HXhrTPGPijW/Hvwz+JelWlibHwZq+rQfR9n+yt4bs/iNo/wATP+FvftO3Op6PcaHcp4Xuf2jP&#10;io3w1v5NB0qy0qJNV+GsfiCLwZfWmpR2KXutWMmjiy1XU7i8v7m3ae6lZ/gA/wDBJnRPEHwN/wCC&#10;vnwR1af4f/D2P/gpP8bvib4+8LeNvhzptzfa14U8M+MPg18MtE8OSeOdPv8ARvDsV5q2hfHPSvit&#10;8StQ8J6Vqep6FqEXjvVL6HxFba34t19bAA9q1D/gox4o0T9n/wCOn7SnjL9hX9q74WfCz4Q/sp/F&#10;b9rLw/4n+KWqfs06fYfEbwv8MPBb+OYvAqaP8Pf2gPid8RPh98QvGOho+paLo/xA8AaLbadplvfj&#10;xDe6T4isbjwyva/tC/8ABRH4SfsiWH7JFr+0v4f8UeC/G37WnxL8H/CnSfDHg5tJ8e6V8MNb8UXW&#10;g6Jf+MviR4te+8MWGm/CPwj4z8Y+AvA/iP4gWdndfZPEfxD8FwrobWmq3F1p/wAHftS/B3/gqj8Z&#10;/wBmj9qzQPi5oPwRh0c/8Eof26P2eofhd+zt8YfH/wATdR/aa/aj+KXw98H2Xwr+Iul+AfFn7Pfw&#10;mtfh8lnY+GPHvh3SfDTeN/GOoWurfFKTQ7eXUdO09dfves/aH/4Jo+Jv+CjvjL4sfFT4vfGr4s/A&#10;v4YfEL9kzwt+zd8Dfht4G0bwVpvjbRPBfi6a2+Jvxk1n45eG/jR8FPFeseCvHWu/FvSPhnFZaX8L&#10;fFPh3W9N0L4J+DtXuPF1j4lvRY+GwD9KtP8A2h76b9rvXv2VdU+Hl3pcdr8DLb46eFviTH4n0/UL&#10;DxNo6+L9N8Ea1olx4ZjsYtS0DUNJ1zUgIZ7m8vLfUrSFriJYdyR14p+0b+33cfsz/FHwh4A8Wfsb&#10;/tbeLvCfj/4rfCb4MeC/jd8Pf+GWNT+Gvifx58YLvSrDR9P0Xw74h/ak8LfHfUIfDNzf6lN43ltv&#10;gvJJoOieEvGHi6ODUPBugz+IX8g/Zr8I/tLRftlfDPV/2iPC82oeO/ht/wAE3PCPwi+Nfxj8I6b4&#10;kl+CPjv483fxK8IeJPEL/DPxd4n8OeE77xBDq0Gn6j4ivLNtAsLjw/LcS6PeebNa+fP9Gax+zp8R&#10;PHn7efhb9o34i6z4O1D4GfAf4F3fhn9nD4f2d1rN54n0v9oD4o63rVj8bfjN4tsbjRLDQLC80/4T&#10;6Z4Q+F3wtudP1nxFqVpovjP40Lcp4fh8SiHVADkPCf8AwUb+E/jL9qNv2YtI+H3xW8yX4tfE74Ba&#10;d8YJI/hnJ8Nb/wCNfwb+GDfF/wCIvgOfQ7L4lXXxp8PRaL4JSa4svGvir4TaF8P9c1WCLS9K8U3D&#10;674Om8T7H7MX7fvw+/ag8Y6J4V0L4XfGL4c2HxI+E2qfH/8AZ88Z/EvTvANr4X/aN+BGieJ/DfhL&#10;VPin8NR4O+IPjLxBpWkWt945+HWs/wBifEzQvAPiyXwl8Tfh/wCIItBZNY1Gz0X4D8D/APBLr42a&#10;V+3/AKj+1Nr03wp06XX/AI3ftG+J/ix+0b4a+LvxXuPjT+0b+yt8ZPB/iPw38OP2NfiP8Cbn4f6X&#10;8MNB8NfBSS2+D1v4d+IGnfFDW7zTdO+CfhzV/DXh3TvE/jfxhd6f3X7PP7N/xr/ZOm/Zy+If7Tun&#10;+Gdc+Gf/AATp/Y61/wDYu+BM37NGi/Hb9oX4u/GjSPiL4r/Z48NN8XPGXwb8D/BS38S+EdVsPAn7&#10;PHw0sNR8D+CY/i5p2max4k+Jnia/8Saf4U8N6Nqc4B+jv7Tn7T/g/wDZg8OeA9Q1zwx4x+IfjT4u&#10;fEvRfg98HvhV8PB4VHjb4lfEbW9G8Q+JxoukXfjrxV4I8EaLp+ieDvCPi3xr4o8R+L/F/h7QNB8L&#10;eGNXvri+e8Wy0698i+JP7cd/8MtD+ENnqf7Jn7S3iD44/Fzw18WPHVt+zL4Qn/Z7134s+Evh78Db&#10;rQbT4m+OvEetR/HuH4N3eiabP4y+H1n4fs/CvxT8ReIvFGsfEnwPoljokWq3mu2vh35b/a/+Eeg/&#10;8FMfC/wB8cfC/wCDsnj3V/2Qf2k9N+Ld58Bf27fgX+0L+zN8KvjroOvfCr4kfDLxN4K1J/jF8A7r&#10;VLg2mmePY/F/h7xHYfDL4h+FbfxV4V03wz4r02PS/EF7dWXH/Cv9g79rb9mDw3+zH8Rvgbafs7+L&#10;fjj8KPhl+2p8GvEPwr8b/FD4k+Evgh4A+HH7W/x98IftD/D/AMG/Cbx5pfwc8Y+LNX8Gfso678PP&#10;Bvwv8I6Hrfw58KXHjb4UrqYju/Bt7pPhjw9bgH7F/C74k+DvjL8M/h38X/h5qy698P8A4q+BfCXx&#10;J8Da4kUtums+D/HGgaf4n8NaqsEypPAuo6LqlldiGdEmiE3lyojq618yaX+3z8A9X/bt8Rf8E8rS&#10;bxavx28NfBlPjNd6vcaLZQfDO9givPDR1j4baT4qfWPt2ofFrw14W8ceAfiN4g8IRaAsVj8PfHXh&#10;rxEmrXH2i9tLDgfgp/wTr8G/Cf4J/sy/CUfGn9pCyb9nT4FfCD4NRD4bfH34rfDHwT4rm+F3hzT9&#10;IuvE+p+AfDHie20CS88U6jb3V/qqXFvOZrS4g0qRnsrO3iT4Y0X/AIJOftIaF4s+Fn7WUH7S8mof&#10;tk+H/wBt3W/2vfH3w8vtU8Kw/stXem/F7U4fhP8AGv4ZeFPGdj+zrb/tFyWNl+xsmkfCTwBeeK9d&#10;1TQr7xP8OfAup6v4T0Gzhtbnw6AfuF4v+J/w0+H0qQePfiH4G8ETy+GfGPjWOHxf4t0Dw1LJ4N+H&#10;Vnp+o/EHxakes39m7+GfAun6tpd94x15QdK8MWepafc63dWUF5bu/h37S/7Xnw4/Zm8LfDDWNS0X&#10;xj8V/F3x2+IWg/Cr4C/Cn4PweGNb8e/GPx34i0XV/FFppnhKbxV4r8GeBbDSNP8ACXh/XfF3iDxn&#10;4x8a+GPBXh/w3pN1qOq+IbczWEF36V8T7P4lXVxCfAXw++EHjWEfD74p28s3xP8AGOveF7iPxlda&#10;Xoi/D/wlDHo3wu+IaP8AD7xzqEeqWPxT8QtcRar4V0vTdFu9E8E/EWe9uNO0j5M/bR/Zj+Nfxg1H&#10;9jz48fAW9+GOkftE/sa/GC7+Knh3wJ8RNc8Q6V8H/iL4f8dfCXxn8Gfi38LtR8b6B4H8U+JvBv8A&#10;afhLxzfz+C/iHZ/DfxHPouq6PYte+C5rbUrgaeAV/Hf/AAUG1/4W+DfhVqfxD/YZ/a80P4ofGn9o&#10;+T9mX4a/AWz1b9j3VfH/AIt8WR/Bnx18cz410rxX/wANZ2fwUi+Gsng/4beMrKLVNb+Kui+LT4l0&#10;d9Hm8EwrPb3j6Xgf/goJYfFnwR8S7/4Q/sw/tH+Nvjb8EvinZfCL43/sq6m/wD+G/wAb/g74i1Pw&#10;hF4+0nWvGt78Svjr4W+D2oeB9e8IX2g6z4Y8YfDv4rePdJ8VQeJNKPh2TUo7PxJNoHkXx/8Ag/8A&#10;t/8Ax40z9kb4pyfCv9kPw98Yv2YP21m/aAt/hDP+0/8AGI/D3X/hTJ+y38efgguk33xxtv2P9T1+&#10;D4kp4t+NR12bT7P4ESeFE0DRzYw+Jrm/Zbm488vf2Efjfq3hX9sbx98avgp+yn+1Z8V/29Pit8Lr&#10;34w/s7+K/jH8Rvhj+zx8Ovgt8GvhZD8Pvhp4V8JfFOP9nr4jeOviT4w0XWNHtfFXiPxFrfwr+G8G&#10;t3Pi/XZtFs/Dv/CG6Ho/ikA+j/H3/BUT9mn4a/8ABP8A8Mf8FGvFVr8S7f4NeNvh5o3j/wAF+A7P&#10;wpYXvxs8YTa7o15r9j4J8MeCo9fGj614sXSNL1rWbu4s/FbeC7LwtoOu+PbvxhD8PtIv/FUH6D6L&#10;qtvrujaTrdok0drrOmWGq2sdyqJcR2+oWsV3DHOsUksazLHMqyqk0yK4YJK6hWr8IfiR/wAEdvid&#10;8U/2EPhh8G/FH7VfxIX9qT4J/sV/tB/s3fDzXdL8U6Hd/Ay78R/HDwRqvhVLLxe/xG+D3xN+IV54&#10;Y0bw+3h/4OT/ABO0SDR/jHP8G7LX7a2urXV/GHiW31T9I7P9jawvtJ+F3/CWfH39qm78SfD3wJ4J&#10;8IX994X/AGhvHXw/0Txbd+EbZFk13xL4Q+GsngXwNqmraxcGRdYvbfwfpMeq2aW9tcWMMEKW6gHi&#10;Pwu/4Kq/Bf4k/He2+CGp/CP4+fCmx8Q/FP8Aa0+Dfw4+NnxPsfgxafBj4o+PP2J/EvjPw58fNM8M&#10;6n4M+Nvjbx94bg0FPh94v8SaPefFb4d/DiHXPC+i3WqWrLIq2ler/FP/AIKHfs1+Bfhr8MviL8OP&#10;FVr+1Q/xz+K1p8DvgT4Q/Za8T/Dj4o638YPitPp2sa3feFPCniCXx1oHw005fDPh7w7r/iTxn4i8&#10;ZePvDHhXwfomj3dzr+t2c0tlbXXwXB/wRl8P61+zT+3h4J8R6p4a0T9pz9rLxh/wUZHgb476f4j+&#10;IfxBs/hb8Nf2y/jj8TfiD4b8OeH/AA54xn0vS/h9FqngzxN4U0T45+Hfhbo3hqz8WahbeI4ZfEni&#10;mS5TxPf8J4U/4JlftQeD7X4S/HzwN4c+C3gL9rj4GftVWv7RR8OeK/2vPj7+0P8ACT9oe21z9mSf&#10;9kz4o6P4p+JHjz9nPwv42+Bmpa/8Jxoel+A9Q8O/Dr4u/wDCMW/gnwwmtDWHubpNLAP2F+Dn7Q0v&#10;xCFnofxT+Evjf9lr4o6xrfinS/Cfwd+OHjH4D3/jz4iaR4L0fwvrHiTx18Novgx8Yfi1o3i7wRpS&#10;eLtMstSv4dWs9c0O/SaLxH4d0WGfTJ9U+eP2rf8Ago14Z/Zc8BXPxj0/9m/9oX9pv4Dab4RbxVrP&#10;x0/Zk139k/xT8PNNu08Vaj4MPgi1h+JH7Ufwp8ceLPHsviGytNJ07w54B8GeLW1zW9d0XwtoF3qn&#10;jCe58P2XyB/wUX+G37dPxg/Zi+GnxD0Lwj4A+Cf7eHw8/at+H2m/suXP7PviP4jftG6F4G8K/Hmy&#10;g/Zx+KGsfFDxrq3wm+C13ZaFoXwv+KvxT+Inja/fwlp/gXw4/gDwRfHWNZ1TT7WSX6s1n9hbUE8X&#10;f8E9vhP4QuvCGk/sOfsQeHbjxLffDPULzV7nxt8Q/jR8L/C3hbwT+ytcanp8GhpoGo+EPheLjx18&#10;W9a1LVfEv9qX3xl0b4W+IIfDt3caJLrOngH6M6TfyappWmanLp2oaPLqOn2V9JpOrx20Wq6XJd20&#10;dw+nanFZ3V7aR6hYtIba9jtby7tkuIpVgup4lSV9CiigAooooAKKKKACiiigAooooAKKKKACiiig&#10;CKaaKCKWeeWOCCCN5Zp5nWOKGKNS8kksjlUjjjRS7uzKqqCzEAZr5r+D/wC2j+x/+0H411v4b/Af&#10;9qb9nn4z/EHw3pV7r2ueCPhb8ZPh9498V6boGm6nZ6JqXiC40Dwx4h1PU/7A03XNRsdC1DW0tW0u&#10;x1u7t9HuruHUZUtW8y/4KafCH4ufH3/gnv8Atk/Bb4DTSp8X/id+zx8TfB/gO0g1VNDn1zWtY8NX&#10;tt/wikGsyzW1vpU3jCza68LRX91dWtlayaws19dW1os06fJmuftNa58Uv2IfjH8O/wBhT9nf9pH4&#10;K/tQfDn9iXx7bfB/wp8TP2SPjf8ABbTfhD460PwTpWi+Hvg34Q8ffFv4beEfhv4s+I+maqdMXwNo&#10;ngzX/FfhLX7zw1pniC/vZfCf2W/ugD9maK/mQubT9qTxL8G/2r/D37Knij/gplpHwN1v4pf8Eo9D&#10;+EHjP46Wn7Utl+114e8ba/8AtgeCtL/b11jwBJ+0v4du/jJH8JtA+BVz4W1LxxPrGh6h8G9EvoPj&#10;FFo1g/w3sfEFlb+h/Cv4M/tc/Cv4/eCfEth8Rf2+/F3hXwf/AMFYfGnwM0bw38UPiZ8cviR8O1/Y&#10;M139lTx34ym8TeLLDxdLqUHxG8G/8L21jTrbw98ffihfeMta8K65o/hrwF4N8e6FpNs/hu9AP6LK&#10;5XVfHPgnQvFHhPwPrfjHwto/jTx7F4gm8DeENV8Q6Tp3ijxnD4Ts7XUPFU3hPQLq7h1bxFH4asL6&#10;xvvEEmj2l4mi2l5a3Oom2huIXb+Zn/gkJ43/AGsPir4e/ZF8d/Dz4qftg+O7vxx/wTU1nxb+1Z45&#10;/bk0z9obxb+z1qP7TXiC9+AVz+zdq3wbvvG3/CJeG/FNxN4ef41XPi65/Z+8VS6RrfgJNE1L4p6z&#10;cfFXVLPW7v8AQf8AbS+Gf7Y6/Ajw/wDtIa5p/wAO/jJ+0X+xJ8bvAX7UXwW8F/swfDT4gaF4s+IH&#10;gjw5Z6z4L/aQ+DVho3ijx78Qta8UeKPi3+z342+JnhTwdoWhzW66n4yn8LRNpmpX0Ni0AB+hmp/t&#10;S/s86V8XvDfwDn+LfhC8+MnirU/GWi6d8O9DvpPEniOx1b4e+F/h5428Z6d4ptfD0OqR+B7vQPCP&#10;xc+FniS8h8aS+H3fR/iL4JvrfzoPE2jPd8d8Mv27v2JfjdP4ls/gf+15+zR8cdT8H+GtT8Y+JtC+&#10;Cfxv+G3xe8SaP4X0eET6jrd14a+HPiTxNr/2G2Qopki01zLNLb20Ky3M8MT/AJTfsn/DvxP8Kf2r&#10;v+CfGs/Gm0i8LftA/tMfsaf8FZv2j/jVoWrTC01ez+NX7QP7RX/BMT4nap8MVivBbz3l78IfCs2k&#10;fCHSLGC38+Dwt8LrFVhaGxllr5Q/ZW8D+Nfiv+zv/wAEIvhN4d/Zy/aH+Ffxv/YM1n4K+Pv2mPjR&#10;8c/2bvjb+zLonwK+F/w0/Z28c+C/jL8MbX4h/G74f/DtPidcfFrVdf0P4fz+Efhfc+N/C99YG88X&#10;eJb7T9K8LWupIAf03/C34u/Df41/Djw98Xfhf4s07xb8N/FdjealoPiu0S8sbC+stOvr3TNQmaPV&#10;baxvbM2OoadfWl3HfW1tNbT2s6TRoUIXxjRP27/2IvEngb4kfE/Qf2wP2YdV+Gvwcn0G3+LPxDs/&#10;jv8ADCXwN8NH8V6idH8KP468W/8ACUDQPCtt4q1ZH0vwzd61qFlaeINSjlsdHmvbqKRF/MTwH8O/&#10;id8cv+CA/wAaPhf8A5nvfip8Uv2dv22PCXwzj0rUYrOfXvEXinx78cNP0bSNJ1f7RDb2l14mN2uj&#10;6bqbXdva29xqUF3JdW0CPOt/9kL45/HX4e/Bf9rLxRc+Cv2s/wBpX9n34A/syfBrXvgP4D+Mf7IN&#10;x8BP2i/FPxx8N+DPihefFj9l/wCGXwh8PfAP4Sah418FeGjofwY0LwNryeBvEcWjeMfFnizwpZ+N&#10;/G1h4WuNQ0sA/ROH/gon/wAE/Ln4cX/xit/26v2Obj4R6X4wsfh5qfxTh/ac+Ccnw407x/qmkXfi&#10;DTPA1/44j8cN4Zs/GGo6DYX2t2Phq41RNau9Is7vUrexks7aaZffPhJ8aPg78fvBVl8SfgT8WPhp&#10;8a/h1qV3qGn6d4++Enjvwv8AEfwVqF/pN09lqtlZeKfB2q6zod1d6ZexyWmoW0F/LNZXUb29ykUy&#10;ui/lxafD/wCO/wCxn/wTq8YeKPBvwok+OP8AwUD/AGivEfhrxv8AEC20XwNdeKdCf9rn9pDWvCHw&#10;/wD+En8RaTpNrfxaP+z5+yvpuraHowuL2ey0rw1+z58FbO01DWLa8NzqU/6Gfs0fAf4f/sm/A/wB&#10;8CfCOqy3ll4Q027utb8U+Irm0Hin4i+OvE2q3/if4jfFPxhOrwpe+MPiZ481fxH428VXkUaW8uva&#10;3fi0ihtEgt4gDRl/ah/Zrg+Nafs1zftA/BWL9oeS2jvE+BcnxQ8FJ8XTby6LH4lhf/hXZ1oeLQ0/&#10;hqVPElvEdJEs/h8nW4kfS1e6q/on7Rn7P/iX4veJP2f/AA78b/hLrvx18Hab/bHiz4N6P8Q/Cepf&#10;E/w3pYi0ueS/1zwLZ6tN4m0y2t7fXdBubuS802FbO21/QLm68qDXNKku/wAtfjZ8Rl+Pv/BRX4Yf&#10;ATx98If2lfh78Ff2XPjL8KvjT4Q+I3hv9jz9prxb4N/ac/aW1D4f31l4R1E/tH+DPg/r3wS+G3wG&#10;+Cmg+Lo9O8b+JPE/xA0nV/G/j2I+E9T1Dwp8PPAOtx/EXxX4LfD/AOKsfxu/Zo+CMPw0+Keh/G/9&#10;nz/gpd/wUb/al+N3xx8RfBHxxpPwl8S/AT456b+2u/w01XTPjBd6Lp/w28dn4uW/7Qf7OmhxeAfB&#10;vjXWPEvhST4beILG+0rS3+EETWgB/Qw7ois7sqIis7uzBVRFGWZmOAqqASWJwAMnGDXHfD34jfD3&#10;4t+DNA+I/wAKfHfgz4m/D3xVaSX/AIX8efD3xRonjTwZ4jsYrmeylvNA8U+HL7UtE1i0jvLW5tJL&#10;nT764hW5t54GcSwyIn5WftpWP/BSfUf2Xvid8H9Iu/gr47+Jn7TR8P8A7NXw41n4FfDP40+A4fhH&#10;/wALa1E6L8SvjN8UPHeqeLvjTH4G8D/Dv4Rx+Odb07xZH4Slks/H8XgzSrSLVNX1vStF1DI/4JMf&#10;CL44fsga3+1B+xb8Sfgpo/wt+EHhTxzp/wC0V+ytJ8Kda+IHxJ+AHhn4Z/tA3niK68efAbwX8V/F&#10;vwz+F8M+v/DD4w+FPGXjS88E3vhvR9a0Pwt8YfCxtLXUdDS21i4AP2dr5k+NP7av7Hf7N/iTSvB/&#10;7Qn7VP7O3wO8V63YRavpfhv4t/Gb4efDzXLrRp7p7CDW10zxZ4h0q9j0SfUI206HWZ4Y9Ml1Irp8&#10;d2146QNleBpPAx+Jfh5dMu/2sJNZPjH9qMWkXjnT/wBouL4aNqEfjbwyPGqeIZ/FumQeBI/B1pqR&#10;so/2XJdauI/DF/4JfxNL+z/LqXhVNdnT82PhN42T9jb9rz/gpgv7SPwB/aO8dap+1N8e/A/xZ+Cv&#10;xX+Ev7MXxz/aU8N/GD4IQfAH4ZfDnw58FJ9b+Efw88d6J4C1f4NeKPCXjyyu/CfxP1LwXp0mm+Kp&#10;fFmnSXHh+51DV0AP061/9tn9jLwr8Xv+GfPFH7XH7MXhz49/2joej/8ACkNf+Pfwq0f4vf2t4n03&#10;TNa8NaX/AMK11DxXbeM/7R8Q6PrWjatodl/Yv2nVtN1bTL+wiubW+tZpfT5/jZ8G7b4rWHwIuPix&#10;8N4fjdqnhy78Y6d8Hn8b+Gl+KN54QsHjjvfFdv4B/tL/AISqTw1ayyxQz68NK/sqKeWKF7sSyojf&#10;zzftLaVqOsz/APBdz9mvWf2Rf2j/AI2eOv2yvG/hCH9mXRNP/Ze+NWo/Bzx5q+vf8E6P2XPhD4X8&#10;Zj9pu9+H8X7Onw80/wCH/wAYfDWpDXfFWu/FfQtb8Dal4L1PULK3/tnSrK3n+o9ej134W/t2/wDB&#10;Kvwz408GfHj4i+MPhP8Asv8Axl+EPx3+O/gz9l/9pD4gfDa7+JXxO8L/ALMfhDwRqvjH46+FvhJq&#10;/wAPoLXxN4g8B+OdS1jXPEXi+20/4f6fbz6x8RLrwhp99b3M4B+oHh79rf8AZS8XfGTWf2dPCn7T&#10;n7Pfif8AaD8Oy6tB4g+BPh740fDfWvjJoU2gQrca7DrPwx03xNdeNtMl0W3ZZ9WjvdDgfTYWWW8E&#10;KENW/wDDX9oz9n/4zeJvH3gv4Q/G/wCEvxR8X/CvU/7F+Jfhf4ffEPwn4w8QeAdV+26jphsPF+ke&#10;H9W1C/8AD1yNV0bWtIaPVILUrrGia3pLbdR0fUra3/Lv4T23xS+H/wC3z48+Ff7M+s/HHxR8BPi5&#10;rf7V/wAUf2odS+Nf7M/iHwN4J/Z0+O+qN4K/4QDVP2f/AI4+IvhR8J9O+MWkeOPFVxrgfwJZ+Ifj&#10;fZv4atW8X2XjPQtAi0xNe8D/AGC/Avxrl139iLw18Pvhb42+CnxJ/Yq/4Jb/ABR/Za/aQ8SfHP4F&#10;/Ezwz8NfEn7TPiHxZ+yjB4T0Cw8Qaxa+BU+PGgweK/gj8b/i7d+PPhR4s13SrjQvHmj6qviezuPi&#10;pI04B+4vxp/aE+AX7NvhjTfG37RPxw+D/wAA/Bms+ILXwnpHi740/EvwX8LPDGq+Kr7T9U1ey8M6&#10;br3jnW9B0q+8QXmlaJrOp2ujWt3LqVzp+kapew2z22n3ckW34L+MHwl+JDaynw7+KPw68et4d0zw&#10;vrXiBfBfjbw14obQtH8caBF4r8F6trK6Hqd8dM0zxf4Wng8S+F7+9EFr4g0CaLWdJlu9OkS4r8QP&#10;+CmPgz9tS+8I/sVa9488Wxtq/gP9u2HxRP8AE/8AYp/Yr+Nn7Reu/BvwTqf7FH7Z3gC68beLvgJu&#10;/aI1nxvo8/jPxt4Q8JPcHw7F4esJfFVpFq3lSXNvdxfB/hL9mn9s34UfsvfsWaR8Ff2ZviL8IvE3&#10;7bX7I+m/8Eu/2rPDXhfRtaGqfs7aZoXxT1ib4Q/trfECxe68Q6j4Cn0L4CeL/wBp/wAS6vD4jvb2&#10;78HePviX8K/hneaub3TrG3cA/pcn/bQ/ZAtvE3wq8GTftT/s8L4s+Omj+FPEPwX8Or8Zvh5JrHxX&#10;0Dx7J5PgLXfh3YR+IXn8YaN47nzbeCdU0Fb+x8XXS/ZfDs+o3AMa6nh79rf9lLxd8ZNZ/Z08KftO&#10;fs9+J/2g/DsurQeIPgT4e+NHw31r4yaFNoEK3Guw6z8MdN8TXXjbTJdFt2WfVo73Q4H02FllvBCh&#10;DV+Cvhr4bftPfso/t8fH7w38Fz+0DpKfFv8AbA/YdX4QfC3Qf2b7Txh+x946/YT8KfB74A/B/wCK&#10;cvjr9o9/g34pu/hB4g/Z28F+Cviz/wAIn4WPxq+Hl1p/jPSPB1xpXgfx0nxid7/7F+E9t8Uvh/8A&#10;t8+PPhX+zPrPxx8UfAT4ua3+1f8AFH9qHUvjX+zP4h8DeCf2dPjvqjeCv+EA1T9n/wCOPiL4UfCf&#10;TvjFpHjjxVca4H8CWfiH432b+GrVvF9l4z0LQItMTXgD9RPhr+0Z+z/8ZvE3j7wX8Ifjf8Jfij4v&#10;+Fep/wBi/Evwv8PviH4T8YeIPAOq/bdR0w2Hi/SPD+rahf8Ah65Gq6NrWkNHqkFqV1jRNb0ltuo6&#10;PqVtb+y1/P8A/wDBNrwT47HxG/YB8P8A/CoPi38JdS/Yn/4Jm/EX9lz9rrVviF8H/HHgDw/4v+Pv&#10;iDxj+yfDofhnwh428Z+H9C0b40W6eI/gj8cvi2PiP8OdR8YeH/7I8e6JrEuuJL8VJFuP6AKACiii&#10;gAooooAKKKKAP//U/v4ooooAKKKKACiiigAooooAKKKKACvgD4jf8pTf2N/+zAP+Cln/AK0V/wAE&#10;na+/6+APiN/ylN/Y3/7MA/4KWf8ArRX/AASdoA+/6KKKACiiigAr4A/4Kxf8osv+Cln/AGYB+2R/&#10;6zr8R6+/6/LD/gtJ4A8V+Nf+CY/7dWoeG/jf8UPhFaeC/wBjD9rjxN4k0L4eaT8F9T0r4t6LZfs/&#10;ePZ7n4e/EKb4sfCH4m63pvhDV4reaz1G9+FOs/DPx9FbX102leONNu0sru0AP1PooooAKKKKACii&#10;igAooooAKKKKACiiigAooooAKKKKACiiigAooooAKKKKACiiigAooooAKKKKACiiigAr4A/4Kxf8&#10;osv+Cln/AGYB+2R/6zr8R6+/6+AP+CsX/KLL/gpZ/wBmAftkf+s6/EegD7/ooooAKKKKAPgD/gmn&#10;/wAm6/Eb/s//AP4Kxf8Ar039sivvW9u4rCzu76dLqWGytbi7ljsrO71G9kitommkS007T4Li+v7p&#10;lQrBZ2NtPd3UpSC2glmkRG+Cv+Caf/JuvxG/7P8A/wDgrF/69N/bIr7/AKAPzX/aw/aq8UN+yJ8Y&#10;/jJ+zrqvxM+Fviz4SXHhbVbi7+MP7M3xP+Hk+t2F3rljZXuiaToPx+8BeBzqVrfwXoW88Q6Jputp&#10;pHlfZSbW9vLeeDzX9pL9qT4+eA/2qta0bwb4rsdF+HHwd8W/8E3vB2p/B268HeH9V1L462/7d/7T&#10;/i34BeN/F48UXrHxJoVl8MNBsLXXvh+PDF1olo3ijwB8SV8fDXfDM+n/ANg/pT8Vfg18IPjt4Ufw&#10;H8b/AIVfDb4yeB5L+01WTwZ8VfA3hj4h+FH1SwWZbHUn8O+LtL1fSGv7Jbi4W0vGs2uLdZ5hDIol&#10;cNzlx+zX+ztd+Lvhh4/ufgN8G5/HPwT0GHwt8G/GEvwz8Fv4m+E/hq2sZtMtfD/w31ttEbUfBWi2&#10;em3Fzp1lpfhufTbKzsbu7tLWGK3uriNwDifh/wDsvad4P/aB8a/tK+Jfir8S/ip8RfE/gq4+F/h9&#10;fGln8K9G0P4efC+fxxe/ECPwP4bs/hj8Mvh9e65aWeuXVtbWWufEXUvG/ie20nSbG3h1lL/UPFOp&#10;eJPhL9vz9l//AIKkftFeMvF3hT4AftD/ALEGhfsm+MfB+iaBrvwN/ac/ZaPx2/4SC/jQv4lHihNU&#10;kufDmveH9UvY7W4s9H1DTLiG28hfMRnCsv7H0UAflB/wRP8AAWu/Cr/gnx4V+F/ilfh/H4m+G/7T&#10;/wDwUW8BeI0+E/g+z+Hfwsj13wf/AMFGf2rvD2rr8NPAGnRW+n+Bvh+uoadcL4N8H2FvDZ+GfDv9&#10;m6LbQxQWSIn6v18Af8E0/wDk3X4jf9n/AP8AwVi/9em/tkV9/wBABRRRQAUUUUAFFFFABRRRQAUU&#10;UUAFFFFABRRRQAUUUUAFFFFABRRRQAUUUUAFFFFABRRRQAUUUUAFFFFAHwB/wTT/AOTdfiN/2f8A&#10;/wDBWL/16b+2RX3/AF8Af8E0/wDk3X4jf9n/AP8AwVi/9em/tkV9/wBABRRRQB8Af8FLP+Tdfhz/&#10;ANn/AP8AwSd/9em/sb19/wBfAH/BSz/k3X4c/wDZ/wD/AMEnf/Xpv7G9ff8AQAUUUUAFFFFABXwB&#10;+xv/AMnFf8FYv+z/AP4c/wDrrL/gmpX3fq0mqw6Vqc2hWen6jrcWn3kujafq2p3Gi6Vf6rHbSNp9&#10;lqes2mka/d6Tp91diGC91O10LWrmwtnluoNJ1GWFLOf80P8AgnLqPxT1f4n/APBUXUPjX4N+H/w/&#10;+Jtx+3/4M/4Sbwj8LfiX4j+MHgTSfK/4Jlf8E44NG/sL4i+LPhP8DvEHiL7f4fi0rU9T/tD4XeF/&#10;7I1i91DQrX+27LTLbxFq4B+n9FFFABRRRQAUUUUAFFFFABRRRQAUUUUAFFFFABRRRQAUUUUAFFFF&#10;ABRRRQAUUUUAFFFFABRRRQAUUUUAFfAH7G//ACcV/wAFYv8As/8A+HP/AK6y/wCCalff9fAH7G//&#10;ACcV/wAFYv8As/8A+HP/AK6y/wCCalAH3/RRRQAUUUUAFFFFABRRRQAUUUUAFFFFABRRRQAUUUUA&#10;FFFFABRRRQAUUUUAFFFFABRRRQAUUUUAfBH7TX7IXxD+JHx8+CX7Wv7Onxl8O/BP9or4K+CPiV8J&#10;ZLj4hfDPVfjB8Jfip8G/irf+Ete8RfD/AOIXgjw/8TPhB4ojn0fxh4E8LeLvBnijw38QNLn0LWLS&#10;9TVdI8S6feiytfM/ij+xR+1L458Q/CX42eHv2s/hN4a/ao8G/Bf4/wD7O/xB+JGpfspa34i+E3jX&#10;4UfHzxp4D8bSQ+E/gsv7S+kav4A8W/DTVfhn4Obwbr2pfFjx5Za1Db61a+OtF8SRatZvof6h0UAf&#10;jZ4g/wCCP/haX4UfEn4NeCfjTqPhfwf4w/4Jy/shf8E8fC51jwL/AMJbq3hLQP2S/G/xr8WaZ8St&#10;Tvv+E20FPFWoeM7L4vQaReeF47fw5Dolx4ak1SHX9Ui1pNL0bnv2p/2CP2g7z9pb4d/Hv9nPx14f&#10;fxP4+/4KQfCv9pnxXqXi34d2viLwn8B/BXww/wCCY/x6/ZLa88S+HT8XPAeufFrRfFXjG88G2V5Z&#10;eENb8FeKNJX4gD7DG1r4bvvE6/tpRQB+b/wi/wCCZX7Pug/CHQfA/wC0N4U8BftL/EJPiL8efjH4&#10;y+JXiLwEvhqx1v4nftJ/F7xP8afinqXhbwa3iLxQPBfhe48U+Jzp3h3wyfEfiC40vw7oui2l/rut&#10;6lDe6ve1PiZ/wTV8BePv22/2Z/2vNK8cah4L8OfAbwbpnhrxd8A9J8O203g34zar8LdO8f2n7Lvi&#10;TxDrC6xZT6RN+zje/GD4s634ZsTo2vLrWreIfDVzJdaN/wAIVZDUP0rooA/Erwt/wT8+NfjP4faa&#10;t1r8P7NP7RP7L/8AwUt/bj/a4/Za+MUlpovxm8EeL/Bf7TX7RX7SXj9dM8efDfQPGvgrWr/wH4/+&#10;Dn7QN14F8deD5fGfgLxrpmvaauqaP4htILOIap7f8Xvgj+2d420/9lzQfiJr3wy+OniDw3+2z8Kv&#10;jt488c/DDwKv7PngH4U/Cr4aJZ3TeHLDwP44+MXxj8beONVvdRk1W4t9Xt/Fd3eXlxeyJcaRodhb&#10;WUL/AKjUUAfJ37VH7MVx+1HL+z7oWsfEGXwz8LvhT+0N4E+PPxQ+HcXhmPW4fjtb/Cq21nX/AIb/&#10;AA51zVJ9dsLbQPC2jfGJfAHxU1oT6F4qXxFN8OtN8NvZadbandanb+d/tofst/Hn9pDxT+zRr/wk&#10;+PPwi+Dtl+zl8a9M+PttpvxG/Zy8Z/G+68W+O9D8G+PfAWj2U+peGf2nPgNDovhJPD/xH8QS6lpU&#10;emalrN9rFvo17a+JNLsrO90vVPvWigD8wfiJ/wAE+PE/jH41ePdc034yeG9H/Zm+M37TH7Pn7Ynx&#10;r+BNx8IX1bxv4p+OX7NVj8Ho/CMPhX4sH4k6V4f8M/D3xlrX7PHwM8S+PvDmr/CjxPq+oan4L8RQ&#10;2HiixtviHqT6H6pd/FT9p346+F/iF8KtA/Zo/aJ/Yu8W+Mfhv450bwR+0t8Tb39jf4reFfhV421D&#10;w9e2XhbxVL8PPhP+1x428V+LdQ0bV7m21XTdEbSrXRNQu7GO01vWNLsZnuK+6qKAPyP+HP8AwTe+&#10;Kvh39ju8/ZX8b/Hv4KaprfhX4gfB740fBT4v/DH9l3xx4B13QPjv8HPit4c+Otj8YfjhYfEb9rH4&#10;7618fvGfjv4s+ENF8R/E7WT41+G+s+M7DUfGOlX+rCfxJBqmkey/Dr/gn18PtT8OfFa5/a4sfhp+&#10;018Tvjn8dpv2hPiNry/DO48EeBLPxfZfC3wJ8D/BmjeBfBereM/iFreiaB4K+Efw18JeFrR9b8c+&#10;ItR1bUl8QeJLiaym8QS6bafoXRQB+RvxE/4I1/su/Gfxn8Y9T+LMni2/+HHjT4FeF/2Z/hL8JPhf&#10;45+LXwM8J/Bn4J2EfivXPG/hS7tPhp8U9I0P4uTfEb4meNNZ8ca6/j/w1PoUVnpXgrwu3hu9g8OX&#10;eqa99xfC74WfGv4a/szfCP4PT/HHQfG3xi+HHgr4V+C/EXx28V/Cu/uLH4hL4Hm8Oaf4w8R6r8N7&#10;T4o2l1p3iT4g+FNJ1e0F5F8RL608O+Ldcj8Vtp+u6dpz+E7/AOkKKAPGdc8OfHi6+HPxA0fw98WP&#10;h1pHxU1TXPFN58MvHWo/BnWdZ8G+C9BvPEMt94K0Pxj8OYvjDpWp/EG88P8AhvyPD/ibXNK+Inw8&#10;Hi2/S48QaZpPg1ZodHtPyh0P/gj74k8OQTfFPwl+0D4D+F/7V2m/tkP+2t4B8U/Cb9nu88Jfsu+A&#10;vHGtfAzTv2e/iR8PbT9meb4z6lrup+AfjR4Ej1zUfjDfW/xv0Dxl4w8feILjxrY674ekgXR5f3Eo&#10;oA/Mf4ifsIfFn9qRPgbZ/tq/tE+HviH4Z+EPxj8TfG++8Dfs5/Dr4q/srab4g8VxfD2PwX8G7Sw8&#10;c+HP2mPGHxX8P2nwg1nWvH3j6S+t/Gtxe+N/F2s+Erlo/CemeBo9K16T4G/8EtvgD8JvBPxX+Cni&#10;6ysPjf8As8eI/wBobxL+0J8FPhZ8U7HxJ4w1X4F6t8QvDWjp8StAHxF8ZeOfFviP4jQeKPiY3j74&#10;nWuva9Dpmvafe/EjXtI1S68RvFFrEv6aUUAfm3+0l+w78RvH8H7Jfh79mH4q/A39m34ffsl/GDT/&#10;AI3+FvBPir9mrxj8ZLTV/F+jeFfiH4N0nS4brwx+058B4NA8HDSfif4ou9U0iPTNU1i/1xNJvrXx&#10;Jplla3ul6r1/7ev7G3iL9sPRf2d4vCnj34WeCNe/Z8/aET47Wlp8bfgJeftIfC3x3FL8Dfjf8D9Q&#10;8FeMPhpYfF74JXN3YXOm/Gq88QW2oJ408m21Pw9Y29zo+oW95Kbf71ooA/EC8/4Io+D774N/8E/f&#10;hHdftDeNrqP9izxFfaf491+78I6WX/aT/Z/8RfEzw38aPF/7MWv6TY69p9t4C+Euo/Er4bfB3/hH&#10;9K0+58T2vhT4c/DmD4c22m39nrV1q9r+hyfsw3Goftrz/tgeLfiDL4ltfDX7PNt8Bfgt8KH8Mpaa&#10;X8J7jxJ44ufGnxt+I1v4jm17UW1zxT8XI9E+E/hec23h7w23hzw38MotPF5rieJL77L9Y0UAfBWi&#10;fsufHnTv2/vFH7YV/wDHn4RX3w28T/BXw38Ap/gpafs4+MtP8cWvgTwX4k+Ivj7wtexfGyb9pzUt&#10;Bfxanj34i3114g1V/gcNG1fwjptr4a07w3oGsySeMqP2a/2W/jz8Gv2l/wBrD46fEX49fCL4keFf&#10;2o/EPhPxbceAfBf7OXjL4W+IPBWv/D7wF4G+FHgow+P9c/ac+LWm6/pEXw+8F+X4p09/h7o95r/j&#10;LUv+Ek0jV/CmiWZ8G3X3rRQAUUUUAFFFFABRRRQAUUUUAFFFFABRRRQAUUUUAFFFFABRRRQAUUUU&#10;AFFFFABRRRQAUUUUAFFFFABRRRQAUUUUAFFFFABRRRQAUUUUAFFFFABRRRQAUUUUAFFFFABRRRQA&#10;UUUUAFFFFABRRRQAUUUUAFFFFABRRRQAUUUUAcr4G8DeC/hj4N8L/Dv4c+FPD3gXwF4I0LTPC/g7&#10;wZ4S0iw8P+F/C3hvRbSKw0fQfD+h6XBa6dpOkaZZQQ2lhp9jbwWtpbRRwwxIiKtdVRRQByus+BfB&#10;HiPxB4V8W+IfB3hXXvFXgWXVZvBHibWfD2kap4g8Gza7bW9nrcvhXWr60uNR8PS6zaWtrbarJpFx&#10;ZvqNtb28F2ZY4UVd3UdO0/WNPv8ASNXsLLVNK1SyutO1TTNRtYL7T9R0++gktr2wv7K5SS2vLK8t&#10;pZbe6tbiOSC4gkkilRkdla7RQBg+GPC3hjwToOmeFfBnhzQfCXhfRLf7Jo3hvwxpGn6BoOk2pkeY&#10;22maPpVva6dYW/myyS+Ta28UZkld9u52Nb1FFABXzr8Wv2P/ANkv4++JbTxn8dv2Xf2dfjV4wsNF&#10;tvDdh4r+LXwS+GnxH8S2Xh2yvdQ1Kz0G013xj4a1jVLbRbTUdX1W/ttKhuksYL3U9QuooEnvbl5f&#10;oqigChpWlaXoWl6boeh6bYaNoujWFnpWkaRpVnb6dpelaXp1vFaafpum6faRQ2ljYWNpDDa2dnaw&#10;xW1tbRRQwxJEqIt+iigAooooAKKKKACiiigAooooAKKKKACiiigAooooAKKKKACiiigAooooA//V&#10;/v4ooooAKKKKACiiigAooooAKKKKACvgD4jf8pTf2N/+zAP+Cln/AK0V/wAEna+/6+APiN/ylN/Y&#10;3/7MA/4KWf8ArRX/AASdoA+/6KKKACiiigAr5g/bd+Cnir9pT9i/9rz9nTwLqHh/SfG3x9/Zg+Pv&#10;wU8Hap4sutRsPCum+Kvip8KfFngXw9qHia+0fSde1ez8P2era7Z3Gs3Wl6HrOo22nR3M1jpOo3KR&#10;Wcv0/RQB8Af8LH/4Km/9GbfsAf8Aiyz9ov8A+lOV8gft6/8ABRz9vr/gnb+yf8Vv2xfjX+wv+yB4&#10;o+GXwf8A+EF/4SXQvhb/AMFF/jRrfju+/wCFgfEnwf8AC3Rv7C0zxZ/wTI8D+H7n7N4g8baVean/&#10;AGh4o03ydHt9QuLX7bexW2n3X7fV8gft6/sVfCz/AIKJfsnfFb9jr416/wDEDwv8MvjB/wAIL/wk&#10;uu/C3VfDmieO7H/hX/xJ8H/FLRv7C1PxZ4U8ceH7b7T4g8EaVZ6n/aHhfVPO0e41C3tfsV7Lbaja&#10;gHwB/wAPHP2+v+Fz/wDCjP8Ahhf9kD/hLf8Ahr//AIYq/tH/AIeL/Gj/AIRz/haf/DAv/Dxf+3/t&#10;f/Dsf+0/+Ff/APCkv+KX/tX+x/8AhI/+Fp/8ST/hFP8AhEv+K5pPDX/BRz9vrxV/wpX+z/2GP2QI&#10;f+F7/tf/ALT/AOxT4R+2f8FF/jRH/Z3xT/ZN/wCGvP8AhYuv+I/I/wCCZFx9j8Aa1/wxd8Uv+EK1&#10;bTP7Y8R6j/b/AIA/t3wn4c/tTxEPCn7f1xHxF8Yaj4C8Hat4q0rwF4z+J2oaYdPW28EfD7/hEh4t&#10;1t7/AFOz05hpknjrxX4G8I28enpdtqmpXWu+K9Gs7XSrK+uDdPLFHBKAfjx/w8c/b6/4Ux/wvP8A&#10;4YX/AGQP+ES/4a//AOGKv7O/4eL/ABo/4SP/AIWn/wAN9f8ADuj+3/sn/Dsf+zP+Ff8A/C7f+Ko/&#10;tX+2P+Ej/wCFWf8AE7/4RT/hLf8AihqwfGH/AAUS/wCCkHw88O/8FDfi74k/Yx/Yl1D4Xf8ABPXR&#10;L+3+JvhXRP29fjsnjzVPEnw//Zd8H/tk/EDVvAfiS+/4J3p4f8baH4j+D3xr+E/hfwd4e8Q+HfhT&#10;f+HfiV4T+IY1rxN4h8L+I/DWpeHv1l/Zm8cfCH4o/BDwN8VfgV4dtPC/wy+LEOufFbSNLtPCtj4M&#10;ln1v4meJ9b8c+Ode1jRNNijsn8U+LPHuv+JvFPjDXYZdQ/4SzxVrOs+LJNa12TXG1i993qlKykrJ&#10;8ytqrtap3XZ6b9tOrD+v6/r8kfyRf8FQP+Dlz4+/8Emfj74Q/Z0/aM/4J0/B/wAaeNvGnwg0D416&#10;XqnwU/b48aeI/Ctv4V8R+NPH/gWx0/UL7x1+wT8N9Xi8QRat8ONcuLu1t9DutOTTrrSpodVmuZ7y&#10;ysPkD9nr/g8y8VftKfH34H/s5+Bv+CZXh/SfG3x9+MHw0+Cng7VPFn7ceo2PhXTfFXxU8aaL4F8P&#10;6h4mvtH/AGNNe1az8P2er67Z3Gs3elaHrOo22mx3M1jpOo3KxWcv9Lv7VX/BJL9lj9sj42fGj45/&#10;Gq5+IGreIPjj+wBr/wDwTr8TeFoJ/h1f+BNC+Fmr/F1vjpo3xU8I6H4s+Gvim90z9oD4f/E2LSvF&#10;Pw68cahrGr+HPCmseHfDuuWngeXxBpFtq6+QfD3/AIIUfsX/AAz/AGeP2I/2c/Des/GAaR+wh+1B&#10;8Kf2qfhr8TbrUfhSPjJ8RfFXwV+LX7QXxq+HPw7+NfjSw+D+n2vi/wCD/hvxt+078X7jSvCOgaF4&#10;O1HR4PEt/LoXiPStX1nxRqviGQOe8df8FHP2+vh/8Nv29filrP7DH7IFz4f/AOCdv/CY/wDC67PT&#10;P+Ci/wAaJtY8Uf8ACE/snfCn9sXVf+FW291/wTIsrLW/tHwy+MHhrQ9P/wCEs1DwR5vjux13S7n7&#10;L4ft9P8AFGpewa3+1j/wUj0L4+/DT9nS8/Yn/Ygk8bfFT4P/ABw+Nfh7VLb/AIKQ/Hl/Ctn4V+AP&#10;jT9nvwL4x0/Wb6X/AIJZQ6vb+INS1f8AaU8C3Phq0sdD1HTrzTtJ8WTapq2jXNjo9nr36v0UAfiD&#10;8Ff+Cjn7fXx3/wCGQ/8AhEf2GP2QNO/4bR/ZA8S/trfC3/hI/wDgov8AGiz/ALA+FnhX/hmD+0NA&#10;8f8A9mf8EyNY/sv4gTf8NZfDr7HpPh0eKvDkn9i+NfO8WQf2dof/AAkXj+tf8Fh/20NC+AXw0/aL&#10;vP2CP2YJPBHxU/4JwfHD/gqB4e0u2/4KGfFZ/FVn8AvgF4L/AGevHXjHwhrNjL/wTdg0m2+MGpaR&#10;+0p4Ft/DOgWOual4LvdS0nxZDqnxB0W1sdIvde/f7wn4T8LeAvCvhrwL4F8M+H/BfgnwX4f0bwn4&#10;O8HeE9G07w54V8J+FfDmnW2j+HvDPhrw/o9tZ6RoPh/QtIs7PS9G0bS7O007S9OtbaxsbaC2giiT&#10;oKAPxB+DP/BRz9vn44/tY/tofsdeE/2F/wBkDTvib+wv/wAM6f8AC29d8Rf8FF/jRaeBPEX/AA03&#10;8NtU+KPgP/hXWp6b/wAEyNX8Qav/AGR4f0i5s/F3/CTeF/B/2DWHgttG/t+yaTUYvr//AIWP/wAF&#10;Tf8Aozb9gD/xZZ+0X/8ASnK9A+DP7FXws+B37WP7aH7YvhPX/iBqPxN/bo/4Z0/4W3oXiLVfDl34&#10;E8O/8MyfDbVPhb4C/wCFdaZpvhTSPEGkf2v4f1e5vPF3/CTeKPF32/WEguNG/sCyV9Pl+o/E2sz+&#10;HfDmv6/baDrnim50PRdT1e38M+GYtPn8R+IptOspruLQ9Ah1fUtH0qbWtVeBbHTI9T1fS7B72eFb&#10;zUbK3MlxEAfDn/Cx/wDgqb/0Zt+wB/4ss/aL/wDpTleP/A/9rH/gpH8fvBeteOvB37E/7EGm6RoX&#10;xg/aF+Cl3beJv+CkPx5s9Rk8Vfs1/H34l/s5+OtQtodL/wCCWWs2z+H9W8bfCzxDqnhO7lvIdRvv&#10;Ct5o19rGk6Fq1xf6Fp/3d+z98fPCv7RfgfU/GvhbQ/FnhaTw9478dfDHxd4T8bWei23iTwp49+G/&#10;iO98K+MfDuoXPhfXvFXhDV30rWLCe3/tbwj4r8S6BclWjtdWluILq3g9xoA/KD44ftY/8FI/gD4L&#10;0Xx14x/Yn/Yg1LSNd+MH7PXwUtLbwz/wUh+PN5qMfir9pT4+/DT9nPwLqFzDqn/BLLRrZPD+k+Nv&#10;in4e1TxZdxXk2o2PhWz1m+0fSdd1a3sNC1A/aE/ax/4KR/s1/AL44ftGeOv2J/2INW8E/AH4QfEv&#10;41+MdL8J/wDBSH4833irUvCvws8F63468Q6f4ZsdY/4JZaFpF54gvNI0K7ttGtNU13RtOuNRktob&#10;7VtOtnlvIP1fooA/KD44ftY/8FI/gD4L0Xx14x/Yn/Yg1LSNd+MH7PXwUtLbwz/wUh+PN5qMfir9&#10;pT4+/DT9nPwLqFzDqn/BLLRrZPD+k+Nvin4e1TxZdxXk2o2PhWz1m+0fSdd1a3sNC1DyD41f8FHP&#10;2+vgR/w15/wl37DH7IGo/wDDF37IHhr9tb4pf8I5/wAFF/jRef2/8LPFX/DT/wDZ+geAP7T/AOCZ&#10;Gj/2p8QIf+GTfiL9s0nxEPCvhyP+2vBXkeLJ/wC0dc/4R39nvEvhPwr400620fxj4Z8P+LNJs/EH&#10;hPxZZ6X4l0bTtd0618VeAvFWjeOvAvia2sdUtrq2g8QeC/G3hzw94x8J6zFEuo+HPFWg6N4h0e5s&#10;tX0uyvIOgoA/EH41f8FHP2+vgR/w15/wl37DH7IGo/8ADF37IHhr9tb4pf8ACOf8FF/jRef2/wDC&#10;zxV/w0//AGfoHgD+0/8AgmRo/wDanxAh/wCGTfiL9s0nxEPCvhyP+2vBXkeLJ/7R1z/hHT9gr/go&#10;5+31/wAFEv2T/hT+2L8FP2F/2QPC/wAMvjB/wnX/AAjWhfFL/gov8aNE8d2P/Cv/AIk+MPhbrP8A&#10;bumeE/8AgmR448P232nxB4J1W80z+z/FGpedo9xp9xdfYr2W50+1/b6vkD9gr9ir4Wf8E7f2TvhT&#10;+x18FNf+IHij4ZfB/wD4Tr/hGtd+KWq+HNb8d33/AAsD4k+MPilrP9u6n4T8KeB/D9z9m8QeN9Vs&#10;9M/s/wAL6X5Oj2+n2919tvYrnUboA8//AOFj/wDBU3/ozb9gD/xZZ+0X/wDSnK8f1v8Aax/4KR6F&#10;8ffhp+zpefsT/sQSeNvip8H/AI4fGvw9qlt/wUh+PL+FbPwr8AfGn7PfgXxjp+s30v8AwSyh1e38&#10;Qalq/wC0p4FufDVpY6HqOnXmnaT4sm1TVtGubHR7PXvuz9pP9ov4Wfsn/BTx38fPjLrF5pHgLwBp&#10;R1DUE0jTLrXfEeu39xNFZaL4W8JeHbBXv/EXizxNq1xaaL4f0SyQy32pXkKSSW9stxdW/r2haxZ+&#10;ItE0fxBpxlOn67pWn6xYmePypzZ6naQ3tqZost5cvkTp5ke5tj5XJxmgD8tf2hP2sf8AgpH+zX8A&#10;vjh+0Z46/Yn/AGINW8E/AH4QfEv41+MdL8J/8FIfjzfeKtS8K/CzwXrfjrxDp/hmx1j/AIJZaFpF&#10;54gvNI0K7ttGtNU13RtOuNRktob7VtOtnlvID44ftY/8FI/gD4L0Xx14x/Yn/Yg1LSNd+MH7PXwU&#10;tLbwz/wUh+PN5qMfir9pT4+/DT9nPwLqFzDqn/BLLRrZPD+k+Nvin4e1TxZdxXk2o2PhWz1m+0fS&#10;dd1a3sNC1D9X6KAPyg1v9rH/AIKR6F8ffhp+zpefsT/sQSeNvip8H/jh8a/D2qW3/BSH48v4Vs/C&#10;vwB8afs9+BfGOn6zfS/8EsodXt/EGpav+0p4FufDVpY6HqOnXmnaT4sm1TVtGubHR7PXvH/hT/wU&#10;c/b6+MHxJ8HfC3wz+wx+yBY+IPG3/Dev9lXmu/8ABRf40W+j2/8Aw7t/ax8C/sdfGv8AtC40/wD4&#10;Jkalexf8JR8TfiBo2ufC37Np93/bfgS21PVPFn/CEeIIbXwve/s/c+E/C154q0bx1eeGfD91428O&#10;eH/EvhPw94xudG06fxVoXhXxpqPhPWPGPhnRvEEts+r6X4f8Wav4C8C6p4l0axvINO17UfBfhO+1&#10;W2u7nw5o8tl0FAH8wWuf8F8v2pvD/wDwx39t/wCCfHwAl/4bb/4ds/8ACqfsv/BQL4iv/wAI/wD8&#10;PSP+Gj/+Gf8A/hYXm/8ABPOH+yf+EPH7L/j7/hcX/CN/8JZ/wj/9r+D/APhCv+Fhf2jrQ8Pfr9/w&#10;sf8A4Km/9GbfsAf+LLP2i/8A6U5Xf/tefsVfCz9tH/hmD/haWv8AxA0H/hk39r/4K/trfDr/AIQD&#10;VfDul/218U/gR/wkv/CI6B41/wCEi8KeK/7R8Aaj/wAJVqH/AAkelaF/wjfiO88iy/svxXo/lz/a&#10;PsCgD8oP2hP2sf8AgpH+zX8Avjh+0Z46/Yn/AGINW8E/AH4QfEv41+MdL8J/8FIfjzfeKtS8K/Cz&#10;wXrfjrxDp/hmx1j/AIJZaFpF54gvNI0K7ttGtNU13RtOuNRktob7VtOtnlvIOf8A2sfCX/BU39qD&#10;9lj9pb9mj/hl/wDYA8D/APDRHwA+MnwL/wCE1/4eI/tFeJv+EP8A+Ft/DrxH4A/4Sn/hHP8Ah1n4&#10;f/4SD/hH/wDhIP7W/sT+3tE/tX7H9g/tbTvP+2QfePhP9pTQ/G/x4+J/wH8N/Dn4qX1x8Hdd03wn&#10;8QPiidH8LwfCnRfF+rfC7wB8YbDwqNVm8YJ4tvNWn8EfE3wdeCW18GS6SLzUpLE6mJbO6MX0dQAU&#10;UUUAFFFFAHwB/wAE0/8Ak3X4jf8AZ/8A/wAFYv8A16b+2RX3/XwB/wAE0/8Ak3X4jf8AZ/8A/wAF&#10;Yv8A16b+2RX3/QAUUUUAFFFFAH8wX7Ev/BQr9qfSdY+Mn7PfwU/ZK/Z/+IHh+3/4Lff8FT/2KvDP&#10;j/4pftmfEX4P6xq/xTl8d/tcf8FHdZ1/XfAvhP8AYh+ONl4e+H9h8MpdV8CaZqun+O/FHiPV/Hdl&#10;p5u/CmieH9TudX0j6+8Nf8FHP2+vFX/Clf7P/YY/ZAh/4Xv+1/8AtP8A7FPhH7Z/wUX+NEf9nfFP&#10;9k3/AIa8/wCFi6/4j8j/AIJkXH2PwBrX/DF3xS/4QrVtM/tjxHqP9v8AgD+3fCfhz+1PEQ8KfoB+&#10;yH+xV8LP2Lv+Gn/+FW6/8QNe/wCGsv2v/jV+2t8Rf+E/1Xw7qn9i/FP47/8ACNf8JdoHgr/hHfCn&#10;hT+zvAGnf8Itp3/COaVrv/CSeI7Pzr3+0/FeseZB9n+v6APyg0T9rH/gpHrvx9+Jf7Oln+xP+xBH&#10;42+Ffwf+B/xr8Q6pc/8ABSH48p4VvPCvx+8aftCeBfB2n6NfRf8ABLKbV7jxBpur/s1+OrnxLaX2&#10;h6dp1np2reE5tL1bWbm+1iz0E+B/7WP/AAUj+P3gvWvHXg79if8AYg03SNC+MH7QvwUu7bxN/wAF&#10;IfjzZ6jJ4q/Zr+PvxL/Zz8dahbQ6X/wSy1m2fw/q3jb4WeIdU8J3ct5DqN94VvNGvtY0nQtWuL/Q&#10;tP8A1eY4UnBbAJCr94kDOBkqMnGBllGe4618qfsvfGj4Y/EgfFrwL4D+EHif4D+IfhN8Rr+T4m/C&#10;/wAUeFfAvhm/07xt8Z4f+F7an4uuf+FYeJ/GXgjUda+J158Qr74i+K7qPxFP4wuvFPiXV9V8e6fY&#10;+JNWuHuwD5M/Z7/ax/4KR/tKfAL4H/tGeBf2J/2INJ8E/H74QfDT41+DtL8Wf8FIfjzY+KtN8K/F&#10;PwXonjrw9p/iax0f/gllrukWfiCz0jXbS21m00vXdZ0631GO5hsdW1G2SK8nPgf+1j/wUj+P3gvW&#10;vHXg79if9iDTdI0L4wftC/BS7tvE3/BSH482eoyeKv2a/j78S/2c/HWoW0Ol/wDBLLWbZ/D+reNv&#10;hZ4h1Twndy3kOo33hW80a+1jSdC1a4v9C0/9X6KAPyg0T9rH/gpHrvx9+Jf7Oln+xP8AsQR+NvhX&#10;8H/gf8a/EOqXP/BSH48p4VvPCvx+8aftCeBfB2n6NfRf8EsptXuPEGm6v+zX46ufEtpfaHp2nWen&#10;at4Tm0vVtZub7WLPQfIP29f+Cjn7fX/BO39k/wCK37Yvxr/YX/ZA8UfDL4P/APCC/wDCS6F8Lf8A&#10;gov8aNb8d33/AAsD4k+D/hbo39haZ4s/4JkeB/D9z9m8QeNtKvNT/tDxRpvk6Pb6hcWv229ittPu&#10;v2+r5A/b1/Yq+Fn/AAUS/ZO+K37HXxr1/wCIHhf4ZfGD/hBf+El134W6r4c0Tx3Y/wDCv/iT4P8A&#10;ilo39han4s8KeOPD9t9p8QeCNKs9T/tDwvqnnaPcahb2v2K9lttRtQD+YHxL/wAHY/xT8K/8Lq/t&#10;D/gmz8P5v+FEfsgfswftq+Lvsf7dviOT+0fhZ+1j/wAMh/8ACutA8Oef+w9b/bPiBov/AA2j8Lv+&#10;E10rU/7H8Oab/YPj/wDsLxX4k/svw7/wlfkHwP8A+DzLxV8ffGmteBfB3/BMrw/pur6F8H/2hfjX&#10;eXHib9uPUbPTZPCv7NfwC+Jf7RnjnT7abSv2NNauX8Qat4J+FfiDS/CdpLZw6dfeKrzRrHWNW0HS&#10;bm91zTf7fPEvhPwr400620fxj4Z8P+LNJs/EHhPxZZ6X4l0bTtd0618VeAvFWjeOvAvia2sdUtrq&#10;2g8QeC/G3hzw94x8J6zFEuo+HPFWg6N4h0e5stX0uyvIPyg/4cqfssf8PYf+HxX/AAn37QH/AA01&#10;/wBCN/wlXw6/4UV/ybb/AMMt/wDIs/8ACqP+Fg/8k/8A+Jx/yVD/AJHH/iYf8gX/AIp6gD+eLWv+&#10;DzLxVoXwC+Gn7Rl5/wAEyvD8ngn4qfGD44fBTw/pdt+3HqL+KrPxV8AvBf7PfjrxjqGs2Mv7GkOk&#10;2/h/UtI/aU8C2/hq6sdc1HUbzUdK8WQ6rpOjW1jo95r37vfsFf8ABRz9vr/gol+yf8Kf2xfgp+wv&#10;+yB4X+GXxg/4Tr/hGtC+KX/BRf40aJ47sf8AhX/xJ8YfC3Wf7d0zwn/wTI8ceH7b7T4g8E6reaZ/&#10;Z/ijUvO0e40+4uvsV7Lc6fa/s9o3hPwt4c1HxZrHh7wz4f0LV/HviC28WeOtU0bRtO0vUfGniqz8&#10;K+GfAtn4l8WX1jbQXPiPxBa+CfBfg3wdbazrEt7qMHhXwn4Z8PRXKaRoWl2dr8wfsFfsVfCz/gnb&#10;+yd8Kf2Ovgpr/wAQPFHwy+D/APwnX/CNa78UtV8Oa347vv8AhYHxJ8YfFLWf7d1Pwn4U8D+H7n7N&#10;4g8b6rZ6Z/Z/hfS/J0e30+3uvtt7Fc6jdAHy/wDEv9rH/gpH8K/Gn7PXgXxB+xP+xBeav+0p8YNb&#10;+CngW50b/gpF8ebjTtJ8VaF8Avjh+0Xeah4smvv+CWWnXVj4fk8E/AHxjpdtdaPZ69qL+KdS8M2M&#10;ukw6Re6prmin7Qn7WP8AwUj/AGa/gF8cP2jPHX7E/wCxBq3gn4A/CD4l/GvxjpfhP/gpD8eb7xVq&#10;XhX4WeC9b8deIdP8M2Osf8EstC0i88QXmkaFd22jWmqa7o2nXGoyW0N9q2nWzy3kH6v0UAfAH/Cx&#10;/wDgqb/0Zt+wB/4ss/aL/wDpTlfIH/Dxz9vr/hgX/h4v/wAML/sgf8KS/wCGQP8AhtX/AIRb/h4v&#10;8aP+Fp/8Ks/4Ux/wvT+wP7E/4dj/APCJf8LA/wCES/4l39lf8Jz/AMI5/wAJF/on/CV/2Z/xN6/b&#10;6uf8WeE/C3j3wr4l8C+OvDPh/wAaeCfGnh/WfCfjHwd4s0bTvEfhXxZ4V8R6dc6P4h8M+JfD+sW1&#10;5pGveH9d0i8vNL1nRtUs7vTtU066ubG+tp7aeWJwD8wPiX+1j/wUj+FfjT9nrwL4g/Yn/YgvNX/a&#10;U+MGt/BTwLc6N/wUi+PNxp2k+KtC+AXxw/aLvNQ8WTX3/BLLTrqx8PyeCfgD4x0u2utHs9e1F/FO&#10;peGbGXSYdIvdU1zRfH/HX/BRz9vr4f8Aw2/b1+KWs/sMfsgXPh//AIJ2/wDCY/8AC67PTP8Agov8&#10;aJtY8Uf8IT+yd8Kf2xdV/wCFW291/wAEyLKy1v7R8MvjB4a0PT/+Es1DwR5vjux13S7n7L4ft9P8&#10;Ual+39FAH88Pxx/4LD/tofALxnovgXxj+wR+zBqWr67/AMFH/wBnr/gl/Z3Hhn/gob8V7zTo/j7+&#10;0p8Avhp+0Z4F8X3M2qf8E3dFuk+D+k+Cfin4e0vxZr8VnP40sfFVnrNjpHw+13SLex1zUv0f/wCF&#10;j/8ABU3/AKM2/YA/8WWftF//AEpyu/8A2vP2KvhZ+2j/AMMwf8LS1/4gaD/wyb+1/wDBX9tb4df8&#10;IBqvh3S/7a+KfwI/4SX/AIRHQPGv/CReFPFf9o+ANR/4SrUP+Ej0rQv+Eb8R3nkWX9l+K9H8uf7R&#10;9gUAfAH/AAsf/gqb/wBGbfsAf+LLP2i//pTleP8AwP8A2sf+Ckfx+8F61468HfsT/sQabpGhfGD9&#10;oX4KXdt4m/4KQ/Hmz1GTxV+zX8ffiX+zn461C2h0v/gllrNs/h/VvG3ws8Q6p4Tu5byHUb7wreaN&#10;faxpOhatcX+haf8AaU/7SvhvTv2j9H/Zn8QeBfiR4b8TeLvDXirxR8O/G+qad4VuPh58RrPwHp3g&#10;zUvHEHhu60Txhq/jLTpfCq+O9Bs7+/8AGvgrwloN/qjXemaBrGs3tuIpfo2gD8oNb/ax/wCCkehf&#10;H34afs6Xn7E/7EEnjb4qfB/44fGvw9qlt/wUh+PL+FbPwr8AfGn7PfgXxjp+s30v/BLKHV7fxBqW&#10;r/tKeBbnw1aWOh6jp15p2k+LJtU1bRrmx0ez140T9rH/AIKR678ffiX+zpZ/sT/sQR+NvhX8H/gf&#10;8a/EOqXP/BSH48p4VvPCvx+8aftCeBfB2n6NfRf8EsptXuPEGm6v+zX46ufEtpfaHp2nWenat4Tm&#10;0vVtZub7WLPQf1fooA/EDw1/wUc/b68Vf8KV/s/9hj9kCH/he/7X/wC0/wDsU+Eftn/BRf40R/2d&#10;8U/2Tf8Ahrz/AIWLr/iPyP8AgmRcfY/AGtf8MXfFL/hCtW0z+2PEeo/2/wCAP7d8J+HP7U8RDwp5&#10;BrX/AAWH/bQ0LVvhpo95+wR+zBJc/FT4wfHD4KeHpLb/AIKG/FZ4LPxT8Av+Cl37PX/BK7xjqGst&#10;L/wTehkt/D+pftB/tKeBvGPhm6sotQ1G9+Dek+LPEOq6Tovjax0f4d6/+/3hrwn4V8F6dc6P4O8M&#10;+H/Cek3niDxZ4svNL8NaNp2haddeKvHvirWfHXjrxNc2Ol21rbT+IPGnjbxH4h8Y+LNZlibUfEfi&#10;rXtZ8Q6xc3ur6pe3k/QUAfiD+wV/wUc/b6/4KJfsn/Cn9sX4KfsL/sgeF/hl8YP+E6/4RrQvil/w&#10;UX+NGieO7H/hX/xJ8YfC3Wf7d0zwn/wTI8ceH7b7T4g8E6reaZ/Z/ijUvO0e40+4uvsV7Lc6fa/X&#10;/wDwsf8A4Km/9GbfsAf+LLP2i/8A6U5XoH7BX7FXws/4J2/snfCn9jr4Ka/8QPFHwy+D/wDwnX/C&#10;Na78UtV8Oa347vv+FgfEnxh8UtZ/t3U/CfhTwP4fufs3iDxvqtnpn9n+F9L8nR7fT7e6+23sVzqN&#10;16Z+0n+0X8LP2T/gp47+Pnxl1i80jwF4A0o6hqCaRpl1rviPXb+4mistF8LeEvDtgr3/AIi8WeJt&#10;WuLTRfD+iWSGW+1K8hSSS3tluLq3APhP9nv9rH/gpH+0p8Avgf8AtGeBf2J/2INJ8E/H74QfDT41&#10;+DtL8Wf8FIfjzY+KtN8K/FPwXonjrw9p/iax0f8A4JZa7pFn4gs9I120ttZtNL13WdOt9RjuYbHV&#10;tRtkivJz4H/tY/8ABSP4/eC9a8deDv2J/wBiDTdI0L4wftC/BS7tvE3/AAUh+PNnqMnir9mv4+/E&#10;v9nPx1qFtDpf/BLLWbZ/D+reNvhZ4h1Twndy3kOo33hW80a+1jSdC1a4v9C0/wDUrQtYs/EWiaP4&#10;g04ynT9d0rT9YsTPH5U5s9TtIb21M0WW8uXyJ08yPc2x8rk4zWrQB+IHgX/go5+318QPht+wV8Ut&#10;G/YY/ZAtvD//AAUS/wCEO/4UpZ6n/wAFF/jRDrHhf/hNv2Tvit+2LpX/AAtK3tf+CZF7ZaJ9n+GX&#10;wf8AEuh6h/wieoeN/K8d32haXbfavD9xqHijTfIPF/8AwWH/AG0PBfgvx/461T9gj9mC40j4cfB/&#10;/gqB8a9ct9P/AOChvxWl1G78K/8ABJr4+6B+zp+0ZYaVDcf8E3bW1n8QeNPG/iOx1T4KWt3eWOm+&#10;I/CsV1feOtW+G2rpDodx+/2s+E/C3iPUfCeseIfDPh/XdX8BeILnxZ4F1TWdG07VNR8F+Krzwr4m&#10;8C3niXwnfX1tPc+HPEF14J8aeMvB1zrOjy2Woz+FfFnibw9LcvpGu6pZ3XQUAfIH7C/wd+KfwO/Z&#10;/n8I/Gq1+H+nfE3xR+0B+2J8dPE2j/C3xh4j+IHgTw7/AMNN/tf/AB0/aQ0bwtofjfxZ8PfhR4g8&#10;Vf8ACLeH/itpXh3U9b1D4c+Eft+saZqE1rpEVk1tJL9f0UUAFFFFAHwB/wAFLP8Ak3X4c/8AZ/8A&#10;/wAEnf8A16b+xvX3/XwB/wAFLP8Ak3X4c/8AZ/8A/wAEnf8A16b+xvX3/QAUUUUAFFFFABX4A/tG&#10;/tL/ALU//BNz9oD9vPxd4Z/Zy+AHx6+GXxv8AftC/wDBUnStY139rH4i/Bvx3ofws/YT/ZA/4J3/&#10;ALN/xr+G+oeCNP8A2N/i/wCH7j4ga34gstG8RfC2a2+I3/COeI9H1LU4fFmqeAb3R7WLXP3+ooA/&#10;EH41f8FHP2+vgR/w15/wl37DH7IGo/8ADF37IHhr9tb4pf8ACOf8FF/jRef2/wDCzxV/w0//AGfo&#10;HgD+0/8AgmRo/wDanxAh/wCGTfiL9s0nxEPCvhyP+2vBXkeLJ/7R1z/hHfX9b/ax/wCCkehfH34a&#10;fs6Xn7E/7EEnjb4qfB/44fGvw9qlt/wUh+PL+FbPwr8AfGn7PfgXxjp+s30v/BLKHV7fxBqWr/tK&#10;eBbnw1aWOh6jp15p2k+LJtU1bRrmx0ez179X65+58J+FrzxVo3jq88M+H7rxt4c8P+JfCfh7xjc6&#10;Np0/irQvCvjTUfCeseMfDOjeIJbZ9X0vw/4s1fwF4F1TxLo1jeQadr2o+C/Cd9qttd3PhzR5bIA/&#10;MD4aftY/8FI/ip40/aE8C+Hv2J/2ILPV/wBmv4waL8FPHVzrP/BSH4822nat4q174BfA/wDaLtNQ&#10;8Jy2P/BLLUbm+8Px+Cfj94O0u5u9Ys9B1JPFWm+JrGLSZtIs9M1zWj4aftY/8FI/ip40/aE8C+Hv&#10;2J/2ILPV/wBmv4waL8FPHVzrP/BSH4822nat4q174BfA/wDaLtNQ8Jy2P/BLLUbm+8Px+Cfj94O0&#10;u5u9Ys9B1JPFWm+JrGLSZtIs9M1zWv1fooA/KDRP2sf+Ckeu/H34l/s6Wf7E/wCxBH42+Ffwf+B/&#10;xr8Q6pc/8FIfjynhW88K/H7xp+0J4F8Hafo19F/wSym1e48Qabq/7Nfjq58S2l9oenadZ6dq3hOb&#10;S9W1m5vtYs9B8g/b1/4KOft9f8E7f2T/AIrfti/Gv9hf9kDxR8Mvg/8A8IL/AMJLoXwt/wCCi/xo&#10;1vx3ff8ACwPiT4P+Fujf2Fpniz/gmR4H8P3P2bxB420q81P+0PFGm+To9vqFxa/bb2K20+6/b6vk&#10;D9vX9ir4Wf8ABRL9k74rfsdfGvX/AIgeF/hl8YP+EF/4SXXfhbqvhzRPHdj/AMK/+JPg/wCKWjf2&#10;Fqfizwp448P232nxB4I0qz1P+0PC+qedo9xqFva/Yr2W21G1AP5gfjV/wdj/ABT+BH/DXn/CXf8A&#10;BNn4f6j/AMMXftf+Gv2Kvil/wjn7dviO8/t74p+Kv+Gn/wCz9f8AAH9p/sPaP/avw/h/4ZO+Iv2z&#10;VfEX/CKeI4/7a8FeR4Uuf7S1z/hG/IP2hf8Ag8y8Vfs1/H344fs5+Of+CZXh/VvG3wC+MHxL+Cnj&#10;HVPCf7ceo33hXUvFXwr8aa14F8Qah4ZvtY/Y00HVrzw/eavoV5caNd6roejajc6bJbTX2k6dctLZ&#10;xf2+eJfCfhXxpp1to/jHwz4f8WaTZ+IPCfiyz0vxLo2na7p1r4q8BeKtG8deBfE1tY6pbXVtB4g8&#10;F+NvDnh7xj4T1mKJdR8OeKtB0bxDo9zZavpdleQfiD8cP+Den9i/4/f8FLtF/wCCqPjH4nftP6b+&#10;0HoXxg/Z6+Ndn4O8M+NfhTZ/BuTxT+zXpXw00fwLp9z4e1X4J6142k8P6tbfCvw9J4stYviJBqN/&#10;Peay2j6roMdxZR6eAfAGif8ABy58fdd+PvxL/Z0s/wDgnT8H4vG3wr/4KP8AwP8A+CX/AIh1S5/b&#10;48aJ4Vvfj78fvGn7Qngbwd4v0a+i/YJm1e4+EGmav+zX46uPE3iC90PTvGlnp2reE5tL+H2s3N9q&#10;9noP1/8A8Ev/APgsP+2h/wAFZfgF4u/aL/Z0/YI/Zg8F+CPBfxg1/wCCmqaX8a/+ChvxW8OeKrjx&#10;V4c8F+APHV7f6fY+Bf8Agm78SNJl8Py6R8R9Dt7W6uNctdSfUbTVYZtJgtYLS9v/AN/rbwn4Ws/F&#10;Ws+OrPwz4ftfG3iPw/4a8J+IfGNto2nQeKtd8K+C9R8Wax4O8M6z4gitk1fVPD/hPV/HvjrVPDWj&#10;X15Pp2g6j408WX2lW1pc+I9YlvfmD9kP9ir4WfsXf8NP/wDCrdf+IGvf8NZftf8Axq/bW+Iv/Cf6&#10;r4d1T+xfin8d/wDhGv8AhLtA8Ff8I74U8Kf2d4A07/hFtO/4RzStd/4STxHZ+de/2n4r1jzIPs4B&#10;8v8Axw/ax/4KR/AHwXovjrxj+xP+xBqWka78YP2evgpaW3hn/gpD8ebzUY/FX7Snx9+Gn7OfgXUL&#10;mHVP+CWWjWyeH9J8bfFPw9qniy7ivJtRsfCtnrN9o+k67q1vYaFqHsH/AAsf/gqb/wBGbfsAf+LL&#10;P2i//pTlff8ARQB+IP8Aw8c/b6/4YF/4eL/8ML/sgf8ACkv+GQP+G1f+EW/4eL/Gj/haf/CrP+FM&#10;f8L0/sD+xP8Ah2P/AMIl/wALA/4RL/iXf2V/wnP/AAjn/CRf6J/wlf8AZn/E3r1/44ftY/8ABSP4&#10;A+C9F8deMf2J/wBiDUtI134wfs9fBS0tvDP/AAUh+PN5qMfir9pT4+/DT9nPwLqFzDqn/BLLRrZP&#10;D+k+Nvin4e1TxZdxXk2o2PhWz1m+0fSdd1a3sNC1D9X65/xL4T8K+NNOttH8Y+GfD/izSbPxB4T8&#10;WWel+JdG07XdOtfFXgLxVo3jrwL4mtrHVLa6toPEHgvxt4c8PeMfCesxRLqPhzxVoOjeIdHubLV9&#10;LsryAA/GDx1/wUc/b6+H/wANv29filrP7DH7IFz4f/4J2/8ACY/8Lrs9M/4KL/GibWPFH/CE/snf&#10;Cn9sXVf+FW291/wTIsrLW/tHwy+MHhrQ9P8A+Es1DwR5vjux13S7n7L4ft9P8Ual5B+0L/wWH/bQ&#10;/Zr0n44ax46/YI/Zg1a2+AXxg+JfwU8Yx+E/+ChvxWvp9S8VfCv/AIJo61/wVR8Q6h4ZXWP+Cbug&#10;x3vh+8/Z80K88HaNdarJouo3HxkktvD17pWn+CHl+IsH9D1eP/tC/BTwr+0p8Avjh+zn451DxBpP&#10;gn4/fB/4l/BTxjqnhO706x8Vab4V+KfgvWvAviHUPDN9rGla9pNn4gs9I128uNGu9V0LWtOt9SS2&#10;mvtK1C2SWznAPgD9nv8Aax/4KR/tKfAL4H/tGeBf2J/2INJ8E/H74QfDT41+DtL8Wf8ABSH482Pi&#10;rTfCvxT8F6J468Paf4msdH/4JZa7pFn4gs9I120ttZtNL13WdOt9RjuYbHVtRtkivJ/YP+Fj/wDB&#10;U3/ozb9gD/xZZ+0X/wDSnK+n/wBnr4KeFf2a/gF8D/2c/A2oeINW8E/AH4P/AA0+Cng7VPFl3p19&#10;4q1Lwr8LPBei+BfD2oeJr7R9K0HSbzxBeaRoVncazd6VoWi6dcak9zNY6Vp9s8VnByX7Q/7Svhv9&#10;mmw8I+IfHHgX4ka34H8ReJdB8L6/4+8Gab4V1Pw78OLzxV4w8I+AvCs/jKx1XxhoXi6+i8R+KvGm&#10;kaZpVh8PfC/jzXpPL1G7uNHtrGxe6oA+Lfgf+1j/AMFI/j94L1rx14O/Yn/Yg03SNC+MH7QvwUu7&#10;bxN/wUh+PNnqMnir9mv4+/Ev9nPx1qFtDpf/AASy1m2fw/q3jb4WeIdU8J3ct5DqN94VvNGvtY0n&#10;QtWuL/QtPPhp+1j/AMFI/ip40/aE8C+Hv2J/2ILPV/2a/jBovwU8dXOs/wDBSH4822nat4q174Bf&#10;A/8AaLtNQ8Jy2P8AwSy1G5vvD8fgn4/eDtLubvWLPQdSTxVpviaxi0mbSLPTNc1r9X6KAPxB/wCH&#10;jn7fX/CmP+F5/wDDC/7IH/CJf8Nf/wDDFX9nf8PF/jR/wkf/AAtP/hvr/h3R/b/2T/h2P/Zn/Cv/&#10;APhdv/FUf2r/AGx/wkf/AAqz/id/8Ip/wlv/ABQ1H/Dxz9vr/hc//CjP+GF/2QP+Et/4a/8A+GKv&#10;7R/4eL/Gj/hHP+Fp/wDDAv8Aw8X/ALf+1/8ADsf+0/8AhX//AApL/il/7V/sf/hI/wDhaf8AxJP+&#10;EU/4RL/iua/Z7xL4T8K+NNOttH8Y+GfD/izSbPxB4T8WWel+JdG07XdOtfFXgLxVo3jrwL4mtrHV&#10;La6toPEHgvxt4c8PeMfCesxRLqPhzxVoOjeIdHubLV9LsryDoKAP5gfgr/wXx/an+O/xn/ZD+Bfh&#10;H/gnx8ANN8W/to/8JL/wq3UfEf8AwUC+Itp4d0H/AIRX9gX9mD/govqH/Cf3emf8E89Y1PSvO+CX&#10;7WPw68LWf/CO6P4r8z4p6N410Sb7N4S07Q/HPiT9f/8AhY//AAVN/wCjNv2AP/Fln7Rf/wBKcr0D&#10;4zfsVfCz44/tY/sX/ti+LNf+IGnfE39hf/hov/hUmheHdV8OWngTxF/w038NtL+Fvj3/AIWLpmpe&#10;FNX8Qav/AGR4f0i2vPCP/CM+KPCP2DWHnuNZ/t+yZNPi+v6APyg0T9rH/gpHrvx9+Jf7Oln+xP8A&#10;sQR+NvhX8H/gf8a/EOqXP/BSH48p4VvPCvx+8aftCeBfB2n6NfRf8EsptXuPEGm6v+zX46ufEtpf&#10;aHp2nWenat4Tm0vVtZub7WLPQTW/2sf+CkehfH34afs6Xn7E/wCxBJ42+Knwf+OHxr8Papbf8FIf&#10;jy/hWz8K/AHxp+z34F8Y6frN9L/wSyh1e38Qalq/7SngW58NWljoeo6deadpPiybVNW0a5sdHs9e&#10;+1/BX7Unwg+If7Q3xe/Zj8H6xqOtfE34F+FfA3in4ltbaRdf8IroT/ECbWRo/haPxM+LDUPGOn2G&#10;lW2s+I9BsfPl0DS/EXhqXUJYbnVfskH0RQB+IHjr/go5+318P/ht+3r8UtZ/YY/ZAufD/wDwTt/4&#10;TH/hddnpn/BRf40Tax4o/wCEJ/ZO+FP7Yuq/8Ktt7r/gmRZWWt/aPhl8YPDWh6f/AMJZqHgjzfHd&#10;jrul3P2Xw/b6f4o1JfEv/BRz9vnwr/wur+0P2GP2QJ/+FEftf/swfsU+L/sf/BRf40Sf2j8U/wBr&#10;L/hkP/hXWv8Ahzzv+CZFv9s+H+i/8No/C3/hNdW1P+x/Eenf2D4//sLwn4j/ALL8OjxX+z3izwn4&#10;W8e+FfEvgXx14Z8P+NPBPjTw/rPhPxj4O8WaNp3iPwr4s8K+I9OudH8Q+GfEvh/WLa80jXvD+u6R&#10;eXml6zo2qWd3p2qaddXNjfW09tPLE/QUAfzBeBf+C+P7U/xA/ax/YK/Y60b/AIJ8fs/23xN/4KJf&#10;sgeDv21fgprmp/8ABQL4iweBPC/ws8bfDb4rfFLStA+KWp2v/BPO+8QaJ8QLfw/8H/EtnqGleE/C&#10;3jfw5FrF9oVtbeK7yyudQ1LS/wBfv+Fj/wDBU3/ozb9gD/xZZ+0X/wDSnK9A+M37FXws+OP7WP7F&#10;/wC2L4s1/wCIGnfE39hf/hov/hUmheHdV8OWngTxF/w038NtL+Fvj3/hYumal4U1fxBq/wDZHh/S&#10;La88I/8ACM+KPCP2DWHnuNZ/t+yZNPi+v6APyg0T9rH/AIKR678ffiX+zpZ/sT/sQR+NvhX8H/gf&#10;8a/EOqXP/BSH48p4VvPCvx+8aftCeBfB2n6NfRf8EsptXuPEGm6v+zX46ufEtpfaHp2nWenat4Tm&#10;0vVtZub7WLPQff8A9jD4TfH3wFrn7YHxK/aM8OfB/wAF+N/2nP2n9G+Nel+Cfgp8VfGnxo8K+E/C&#10;vhz9kf8AZU/ZtsdP1D4geOvgh+z7q2p+INT1f9n7XPFF1aW3w6tdO0vTtf0qwh1fVrmC9lT1L4I/&#10;tKaH8evEPxG0vwl8OfippHhr4deOviZ8N5PiV4r0bwvpvgPxf4v+EPxM8TfCPx9pfg2ew8Yat4nv&#10;P7F8beD/ABDZC41vwxoEF5a2P220eaGa3Mv0d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W/v4ooooAKKKKACiiigAooooA&#10;KKKKACvgD4jf8pTf2N/+zAP+Cln/AK0V/wAEna+/6+APiN/ylN/Y3/7MA/4KWf8ArRX/AASdoA+/&#10;6KKKACiiigAooooAK8t+Kfxw+C/wM0zTNb+NPxa+Gvwj0fW799L0fVfiX438NeB9O1bUord7uTT9&#10;OvfEup6Zb317Haxvcva20kkyQI0rIEBZfUqKAPiK6/ag8SaR+1Fr/wAOtStvA+sfAgfsi6t+094S&#10;8X+Dm1zXvGuqW3h3xT4c0TU45fIuG8PanpWp2Os3GoeHIdAtbq5voobKb+0XN79ki+Xvgx8bfjf+&#10;3H8N/iZ8Cfiz4H/ZWsfE3xA/Zg/ZM/al0XR/F/ww8WfH34E3nwP/AGur/wCK8Efwf+K/w91Xx/4J&#10;Pjnxh4Sb4G+MtEvvF9l4r0Hwp4oOt+HfFlh4AgttJ1fwxcfoBcfsyfCG6/aEtf2op7Lx7J8ZbPwZ&#10;d/D2DU/+F0fGlfBA8FX6Ri88PS/BxPiCvwauLC5uoLfWJRceAJZm8R2tr4nMp8RWtvqkWZ+zv+yV&#10;8CP2VrLxBp/wT8La54ft/Elt4W0m7bxH8Q/iR8SLnTvCvgOwvdK+H/w/8L3vxK8XeLrvwb8Mvh9p&#10;upapZ+BPhp4Tm0XwL4Ri1XVn0HQLGfVdSmugDR/ZY+B1z+zX+z38KvgVd+N9Q+Is3w08Mp4e/wCE&#10;t1CyudLF7Ct9eXltp+jaLe634lvNA8J+Hba7h8N+CvDl34k8RXXh3whpGh6Jca9rM1g+pXX0BRRQ&#10;AV+Zv7d/7aXxQ/Zn1bVLf4XeEvAHiKw+En7Kvx+/bY+NZ+IEviO2udY+Ef7Pup+ArTVPh18Mp9Fu&#10;bOzsviF400/xN4pvrHxZrn9t6B4QufCujafrXhTVIfHFpqWi/plXzZ8fP2SPgN+03f8Ag7UvjJ4U&#10;1rxBdeCLTxDo+mHQ/iF8R/AMGseE/GGoeE9W8Y/D3xzafD7xZ4XtfiN8MfGOp+A/Bd74t+Gnj2Hx&#10;H4E8TTeGNIXXPD99DbNFKAfR8MqTwxTx7xHNGkqeZFLBJskUOvmQzJHNE+G+eOWOOVGysiK4ZVko&#10;ooAKKKKAPk34qfGr4jeAv2pf2WvhJp+keCbz4YfHiP4taZr2q3ja63jzSfEnw8+H+seO7F9ISCaD&#10;w9Hol1Dp9raXTXkd/fzy3FwIYrJLeKe4+T/g7+1/8Zv2ifiBqfwt1Dw18GNA8H/tFfDL9tvxH+zT&#10;qWq+FPGXjqTw5pX7Iv7Qngv9mrXof2i/A9z4r8K23jex+JX/AAtTwd4/Xw34b1v4aN4csl8SfC/W&#10;tU1HWI7LxTdfcvxE/Zm+EnxU+LHwl+NvjO18fz/ET4H3l3f/AAzvvD/xq+NXgfw5ol3qKTwarLqX&#10;w+8D/EHw78PfF/8AbVhcT6PrsfjPwt4gj1zQJG8Paul7oe3T1yvhf+yR8Bvg38UPHPxi+H/hTWtM&#10;8deP5fF8mq3GqfEL4j+KvDmhL8Q/G8vxM+I1v8OvA3ivxbrXgf4VWfxG+I8zePPiDZ/DXw74VtvG&#10;vi2O01zxLHqV7p2nSWoBzH7Ff7LrfsjfCDUvhaviLwxq1nqfxG8dfEHTfDfw68C3Hwt+D/wwsPGu&#10;ppqMXwz+DHwxufF3jqTwD8N/DsiS3On+H4/FOo2p1zVPEGrWNtotlqtvoOl/XNFFABRRRQAUUUUA&#10;FfmZ8Rv22viV8IF/4KOX3i/wT4G161/ZA+HngP4gfCbTPDd94jsLjxuPiN4V8aan4X0H4ha1qEeo&#10;QaJJPr/h7R7LW9d0bRf7M8N6VqWo6hLFqsOmGef9M6+VJv2Kf2dbzxV+0J4w1bwv4z8Ran+1T4Iv&#10;vhx8eNL8WfGv44eLvBPjfwVqGn3ukvoEXw48TfEjVvh74St7LSNT1TR9FuPA/hnw3e+HtI1XVdL0&#10;G602w1K+t7gA+LPFHwRb/gpT8Of2gvgL+07qP/CH/HX9kn4r/ED4L6N8Tf2f/Ffxe8EfDyLxl8Yv&#10;2SPAPi/w98U9M8DW3xA0y/1g6Z8KP2no/CGueBfGPjDxADcR+NLK11nT9A8Z/N+o/wANPBNv8Nfh&#10;14D+Hdrqur67beBfB3hvwfBrev6lqesa3q8PhvR7PSI9T1bVNZv9U1a/1G+W0Fzd3epalqN7NPI7&#10;3N7cykzPyXwQ+Avw1/Z48Kan4Q+Gdj4mjste8Tal408T6544+IPj/wCK3jrxd4t1a103Tr3xF4w+&#10;I3xS8T+MPHnirVBpGjaJoVjca94iv/7J8O6Honh3SUs9D0bTdPtfZKACiiigAooooA8k+Pfizxr4&#10;C+CvxS8c/Dq18LX3jTwb4H8ReKtBtPGrasvhe4uPD+nT6tcRav8A2GU1Z4WsrS5EMNnLbvPdeRC9&#10;1aQvJcxfmj8d/wDgol8YPh98I/hb8SvA3gX4Z6hcad/wT+8df8FF/wBoDT/Fsviq2t7r4afC7Q/h&#10;Vq/iL4W/COfT7+FLLxr4ph8ceLbjRvFniW48Q6P4QbwjoWn+IPDWsDxzb6ro36ofEv4deF/i54C8&#10;VfDPxsmvy+EfGukXGg+I4PC/jPxn8PdcutJvNovLOy8Y/D3X/C3jHRVvIla1vJND1/Tp7qxmubC4&#10;lksrq4t5fmLxF/wT0/ZT8V+Bfg78N/EHgzx1qng/4E+Gta8C+AbG7+PPx+uNSm+G/iTUvC+reIvh&#10;V4/8TTfE6TxT8XPhNr174G8ErrHwv+K2s+NPAmpad4Q8N6Jd+H5dD0ey02IAjT9lK81P9tXSv2wG&#10;174aeHLPR/AfiLwhZaR4C+Dd54N+LvxH07xb4e8C6cun/tB/GG68e6kPib4Y8Gaj4Uuta+H/AIU/&#10;4Vx4Wm8L3d7o8f8AajPoGoN4m+2qKKACiiigAooooA+AP+Caf/JuvxG/7P8A/wDgrF/69N/bIr7/&#10;AK+AP+Caf/JuvxG/7P8A/wDgrF/69N/bIr7/AKACiiigAooooA53xb4u8KeAvDWteMvHPiXQfB3h&#10;Dw5YTap4h8UeKNXsNB8PaHpluMz6hq+s6pcWun6dZQggy3V3cQwpkbnGV2/GPxc/bBtoNK/Zy8ef&#10;s4eLvgj8Z/hZ8T/2nvh18AvH/inRPFp8ZRWMHjzWrXRWbwZqvgnVJvD7eINHkne51KPWr6eO0j+y&#10;R/2Zctds9v8AeFeBfHn9mb4SftKWvgaz+LNp4/vbf4ceMdN+IHg9fAvxq+NXwcfTvGWiz291oniC&#10;8n+DnxB8BT69e6JdW0dzov8AwkEmqQ6RcPcT6dFay3d084B8hWP7a3xSvv2s4Phr/wAIr8P4fgN4&#10;g/ar8YfsQ+GNR8vxVJ8W4PjJ4N/Y81b9rm/+JGtQG8i8OyfDa5g8JeNPhrb+FLbS7XXVk0/QPiOP&#10;GUvh7xDLo2jes/sb/sjat+zBqnx38Rav4n+GNxe/HbxvofjrUvAXwE+D2ofAT4G+FfEOm6ANH8Re&#10;KvDXwy1L4m/Fea28d/FDUi/iT4m+KV8TQDxNqFvopu9Ok1PTL/X9f9Ptf2SPgNZ/tA3v7Ttv4U1p&#10;fi7f3c2sT3j/ABC+I03gdPFl14B0n4U3nxCtPhHN4sf4TWPxOvPhdoWkfDe6+Jln4Kh8dzeBbIeF&#10;m18aNdXtpdfSVABRRRQAUUUUAFfP37Vvxvk/Zs/Zt+Nvx3ttATxVqPwt+HHibxZonhie8m0yz8Re&#10;I7DT5R4a0TU9XgtL+TQ9H1XX5dNsdZ1/7DeR6DpU95rE1tNDZOjfQNch8QPAXhD4qeA/Gnwx+IOh&#10;WnijwH8RPCniHwP418NX7TpZa/4U8V6Td6F4h0a7e1mt7qO31PSb67s5ZLW4t7mNJi9vPDMqSKAf&#10;PP7KXxp+JPxOl/aB+HnxlsfA8XxW/Zo+OFv8GfGeu/DG08Rad8PvGJ174J/Br9oDwx4j8N6R4p1D&#10;Xda0Bh4M+N/h7Qdc0LUPEevXFr4h0PU7+G+XS9U0yJPrWvG/gh8Bfhr+zx4U1Pwh8M7HxNHZa94m&#10;1Lxp4n1zxx8QfH/xW8deLvFurWum6de+IvGHxG+KXifxh488VaoNI0bRNCsbjXvEV/8A2T4d0PRP&#10;DukpZ6Ho2m6fa+yUAFFFFABRRRQAUUUUAeSfHvxZ418BfBX4peOfh1a+Fr7xp4N8D+IvFWg2njVt&#10;WXwvcXHh/Tp9WuItX/sMpqzwtZWlyIYbOW3ee68iF7q0heS5i/NH47/8FEvjB8PvhH8LfiV4G8C/&#10;DPULjTv+Cf3jr/gov+0Bp/i2XxVbW918NPhdofwq1fxF8LfhHPp9/Cll418Uw+OPFtxo3izxLceI&#10;dH8IN4R0LT/EHhrWB45t9V0b9UPiX8OvC/xc8BeKvhn42TX5fCPjXSLjQfEcHhfxn4z+HuuXWk3m&#10;0XlnZeMfh7r/AIW8Y6Kt5ErWt5Joev6dPdWM1zYXEslldXFvL8xeIv8Agnp+yn4r8C/B34b+IPBn&#10;jrVPB/wJ8Na14F8A2N38efj9calN8N/EmpeF9W8RfCrx/wCJpvidJ4p+Lnwm1698DeCV1j4X/FbW&#10;fGngTUtO8IeG9Eu/D8uh6PZabEAZn/DJWsaz+27oH7ZF14q+F/h+28OeB/EPgzTtM+HnwV1fwN8Y&#10;viR4W8T+H9DsrDwj+0P8YL34n6zb/FHwX4D16y1bxl4D8LH4Y+FX8Oa/qWlSWtxZTaHrMvi77poo&#10;oAKKKKACiiigD8zPiN+218SvhAv/AAUcvvF/gnwNr1r+yB8PPAfxA+E2meG77xHYXHjcfEbwr401&#10;PwvoPxC1rUI9Qg0SSfX/AA9o9lreu6Nov9meG9K1LUdQli1WHTDPP5p4o+CLf8FKfhz+0F8Bf2nd&#10;R/4Q/wCOv7JPxX+IHwX0b4m/s/8Aiv4veCPh5F4y+MX7JHgHxf4e+KemeBrb4gaZf6wdM+FH7T0f&#10;hDXPAvjHxh4gBuI/Glla6zp+geM/m+05v2Kf2dbzxV+0J4w1bwv4z8Ran+1T4Ivvhx8eNL8WfGv4&#10;4eLvBPjfwVqGn3ukvoEXw48TfEjVvh74St7LSNT1TR9FuPA/hnw3e+HtI1XVdL0G602w1K+t7j0f&#10;4IfAX4a/s8eFNT8IfDOx8TR2WveJtS8aeJ9c8cfEHx/8VvHXi7xbq1rpunXviLxh8Rvil4n8YePP&#10;FWqDSNG0TQrG417xFf8A9k+HdD0Tw7pKWeh6Npun2oB1vw08E2/w1+HXgP4d2uq6vrtt4F8HeG/B&#10;8Gt6/qWp6xrerw+G9Hs9Ij1PVtU1m/1TVr/Ub5bQXN3d6lqWo3s08jvc3tzKTM/b0UUAFFFFABRR&#10;RQAUUUUAfAH/AAUs/wCTdfhz/wBn/wD/AASd/wDXpv7G9ff9fAH/AAUs/wCTdfhz/wBn/wD/AASd&#10;/wDXpv7G9ff9ABRRRQAUUUUAFFFFABRRRQAUUUUAFFFFABWF4o8Q6f4R8M+IvFmrLdNpfhjQtX8Q&#10;6ktjay3t62n6LYXGpXi2dlAGmvLo21tILe2hVpbibZFGC7qK3aayq6sjqro6lXRgGVlYEMrKeGVh&#10;wQQwYcEYzQB+dH7C/wC1t8XP2g9W1nwr8bPCfw58O+J7/wDZt/ZV/a88IN8LrrxHe6Lpvwv/AGtR&#10;8YrXw38PPE13r817/avjv4d618EfE1jrPjDS5dH0Dx1p+qaTrGieE/Dn2bUtPi/Rmvm79nf9kr4E&#10;fsrWXiDT/gn4W1zw/b+JLbwtpN23iP4h/Ej4kXOneFfAdhe6V8P/AIf+F734leLvF134N+GXw+03&#10;UtUs/Anw08JzaL4F8Ixarqz6DoFjPqupTXX0jQAUUUUAFFFFABRRRQB+Vz/trfHK0+EPxYub/wAK&#10;fCdfjZov7ePhX9iT4dLZjxncfC6G78eeMfhV4e0vx34z82+tvEWoW/hTQvH+s+IdR0mwvfCx8Z6l&#10;4d07wnpV94YvPEdtqVpyuv8Awx8ef8FOPgP8KtV8T6j8EvhT4m+EXx/+Mng3xx4ttPg94k+IHxM8&#10;EfGH9lX9pbxH8GNe+JP7IPxXu/ih4Kufgje+KL74QeLo9N1nVPDXxF1K18OeNrLSdal1L/hHtf0T&#10;xT9Y6d+wN+zNpfgr4vfD+20H4oXHhz45fEHw98WviAdb/aQ/aR8Ua9/wtPwl4h0fxb4Y+I/gnxX4&#10;o+LOteKPhb410PxP4c8M69YeIvhjq/hHUk1Lwz4ZuJJpT4e0hLL6F+E3wn8B/A/4e+HPhd8NNHud&#10;D8GeFotQXTLO/wBd8QeKdWubvWNWv/EGva34g8VeLdU1zxX4r8TeJPEOq6r4i8T+KfE+t6v4i8Se&#10;INU1PW9d1PUNUv7q6lAPRaKKKACiiigD5N/bd+NfxG/Z0/Zv8dfGn4ZaR4J13W/AUmhanqel+O21&#10;0aXc+G7rW7HStWWwTw/PaXcut/8AEwt/7PW4vbSwjzNcXMkvkpaXXz38ev22Pib8L/2jdS8FeGfC&#10;XgPUvgx8KPFP7DngX4zXWvf8JQnxN13xJ+3l8fNV+APgqf4Zf2fKmg2ek/CzVJfBnivxK2raT4kk&#10;8f2ev6/4Y0GXwrrXg+S51r7O+P37P/wv/ac+Guq/CH4x6f4q1j4f67dWN1rOj+Evib8TvhReaqdP&#10;lM1taX/iT4TeMfA/ii60oXBS4uNFm1ltIvLiC0nvLK5ms7R7fgPEH7F/7PXiv4lfDf4ueIvDXi/W&#10;fHXwu0X4d6FoOo6h8X/jFd6d4itfhBquveIPhPffFbw7N4+k8O/G3xD8NPE3inxL4t8D+KfjFpnj&#10;rxJ4c8Y69qfi/TtVi8Sz/wBqKAeTfs+f8E8/hj+zP+0h47+Pfwy8afE9dK8d/DW68G3vw08W/Ej4&#10;n+PNFt/FniH4x+P/AI0ePPiF9t8bePvEFrcah4t8T+O7q4Gnf2BDJoupSeJNYstXll8Y6xbJ+gFF&#10;FABRRRQB8m/tu/Gv4jfs6fs3+OvjT8MtI8E67rfgKTQtT1PS/Hba6NLufDd1rdjpWrLYJ4fntLuX&#10;W/8AiYW/9nrcXtpYR5muLmSXyUtLr57+PX7bHxN+F/7RupeCvDPhLwHqXwY+FHin9hzwL8ZrrXv+&#10;EoT4m674k/by+Pmq/AHwVP8ADL+z5U0Gz0n4WapL4M8V+JW1bSfEknj+z1/X/DGgy+Fda8HyXOtf&#10;Z3x+/Z/+F/7Tnw11X4Q/GPT/ABVrHw/126sbrWdH8JfE34nfCi81U6fKZra0v/Enwm8Y+B/FF1pQ&#10;uClxcaLNrLaReXEFpPeWVzNZ2j2/AeIP2L/2evFfxK+G/wAXPEXhrxfrPjr4XaL8O9C0HUdQ+L/x&#10;iu9O8RWvwg1XXvEHwnvvit4dm8fSeHfjb4h+GnibxT4l8W+B/FPxi0zx14k8OeMde1Pxfp2qxeJZ&#10;/wC1FAOQ+C/7Jl/8MP2oPjx+0nea/wDDDTT8YtFtPDX/AAgnwa+D8/wn0/WYNM8ceK/FumfEP43a&#10;rP8AEDxqPjD8bYtO8RQ+F5PiJDpHgZW06HWSdGkt9astP8O/a1FFABRRRQAUUUUAFFFFABRRRQAU&#10;UUUAFFFFABRRRQAUUUUAFFFFABRRRQAUUUUAFFFFABRRRQAUUUUAFFFFABRRRQAUUUUAFFFFABRR&#10;RQAUUUUAFFFFABRRRQAUUUUAFFFFABRRRQAUUUUAFFFFABRRRQAUUUUAFFFFABRRRQAUUUUAFFFF&#10;ABRRRQAUUVzvi+98T6b4T8Uaj4J0DS/FfjOw8O63e+EfC+ueIpvCGi+JPE9rptzPoOgax4st9C8U&#10;z+F9L1jVY7TTtQ8RQ+GfEc2iWlxNqUWhau9sun3AB0VFfkl8CP24v23fjd4u/az+F8f7E/wD0T4h&#10;fs0N8MvC9rrHh39t7xH8QPg/4j+Lfjy7s9T8T/DHxF49l/ZB8D6x4b1z4S/DbUNM+InjdPDfg74g&#10;PG2ueHfBBi0/xNqV8mjReHv+CjPxE8Zfsj/ET48WnhX9k74XeL/g3+0V8SP2dvil4g+PH7Vur+Bf&#10;2VrO7+E19qGj+JfiH4F+Oln8FNX1jxv4f13xBbadoHhjQp/AHhnUl1W/1ix1LUkv/CdxZayAfrlR&#10;Xyj+zx+0F8QP2hP2OPh1+0rpnwUu/CPxJ+JnwZT4leHPgZ4x8VyaFv8AEeo6Hdan4W8Lah44ufCz&#10;XGj6J4quF0x7PxXe+CTe6foOs2usX3hQXUM+kV8Q2/8AwU++IPhjwf8AtU6D8TfgP8PZf2jP2b/j&#10;b+zf+zroPgX4SfHPU/HHwo+Lvxi/az1LwbpXwk8E6P8AFHX/AISeDde8Ma14f1Lx3pFt8WNO1H4c&#10;6lqXhDTbO68S29lqNhe2VpQB+xlFfk5rv/BQX44eGv2X/wBsz4j3f7N3gDWv2j/2D/E/jLw/8dfg&#10;zpvx6vtK8AzaF4V+C/h/9oCw+JXhH4k6x8Ix4nv/AAx4u+Fni3w7rfh3Rr74Z2Wszavcal4clnDa&#10;Tdas1z4/f8FBPin4E039mDw58FPgn4A+Ivxg/aB/Zw+Jf7VGp6B8Tfi3rfwf8BeHPhp8GPB/w18T&#10;eOtE0XxxafDLx+niHx9rGofE/Q9E8J6JJp+m21lYW+seMPFF7p2haVILsA/Veivyr1D/AIKQ65rf&#10;hv8A4JtfFj4VfBnQ/F3wB/4KC+J/hB4YPxI1X4qJpPiH4Yav8XPh74t+I+naFB8P7HwXqreMdQ0n&#10;TPB2q6brd/ceKfCdlpeqp9nW31CdJLZYfiN/wUc8W+C/jn4/0vS/gx4V1v8AZT+CH7THwB/Y/wDj&#10;j8ebv4qXuleLvDPxq/aHtPha2i33h34eJ8PtR8Pax8P/AIda38bvhF4V+I2rat8R9A1a21fxpeTa&#10;bpcsHhDUkvwD9WqK/KX4Zf8ABRzxb47+OHw+0zVfgz4V0H9lb47ftJftB/skfAb472vxVvdU8XeK&#10;fjH+zna/FKTWr3xJ8PJvh9pnh/RPAvxK1L4IfF/QvhpqWk/EfxBrF3e+CLSfUdKSHxhpkVhg/sGf&#10;8FQdZ/bW+P3xL+ES/Bvwx4R0TwR4U8deI9SvvD3xP1rxl4/+D/iHwL8Xz8IYvhF+1B4F1T4XeCLP&#10;4TfFrx99i174h+B/DujeJ/G1rd+EPDniJJr9zpVvqmrgH68UV8s/tp/Hb4ifsy/szfF74+fDP4T6&#10;N8Z9Z+Efgbxb8RdX8F698Rh8LtObwl4I8La54r8S6o3idfCHjm4e4sdO0V1s9HsvDl1dardTxW6T&#10;2SebdRfJ3x+/4KCfFPwJpv7MHhz4KfBPwB8RfjB+0D+zh8S/2qNT0D4m/FvW/g/4C8OfDT4MeD/h&#10;r4m8daJovji0+GXj9PEPj7WNQ+J+h6J4T0STT9NtrKwt9Y8YeKL3TtC0qQXYB+q9Ffi/8ef+Covx&#10;s8I/sq/Az9tL9m79lf4R/H/4EfHP4R/B3xn4Yt/F/wC1zrPwb+LmufFb4231pp3gz4CfD/4caL+y&#10;78Z7Px14y1DUtY0DQ7a+fxh4aiGu3OtRavpuiaF4a1LxDXrXxB/bs+MHw2/bB/Z4/Zu1z4WfADVr&#10;b48a34c8MTeBvBH7Smp+L/2qvAcF78LtX+IHjP4x+KPgrD8HtN8P2HwF+Huv+H9X8Ban4zuPiFFL&#10;rE76Br1jFbXXiK38J24B+o1FfnZb/tg/Gfwv+298Pv2Ufi/8Evhp4d8NfHjT/jtr/wAEPFvw9+Oe&#10;p/EH4hW/hH4EvpssvjD4zfDS++Evg6w8C6F8RtO1vSn8N3Ph7xv4ztdA8Qyp4P1q+u9UvIZ4vDtQ&#10;/wCCoHjD4GeIf2q/Dn7ZnwT+H/wxvP2Zv2Q7j9tXVX+Bvxu1X47W9r8PP7Z1/wAP6f8ADLxw+rfC&#10;P4VTeF/i7q+peH5ZvD1vZ22s+GfFFhevdaVqYttGvrmUA/YSivz+/YC/bD8S/tkeD/F/jXWj+yuu&#10;naY/hOfS9M/Zt/abuP2ita8I3PiTTtR1HU/AXxogl+Fvw4tfBPjvwqlvp0Rk0e58R6F4qN7qFzpE&#10;9nZ6PHcare/as/ar+LXws+KPwv8A2f8A9m34MeEfjt8c/iB8NfjF8cb/AMMeNPifqfwu0Dw98Jfg&#10;hc+AtJ1u6fWdF+H3xJ1G58V+PPGPxJ8I+Avh9ps2iWWky6xfanq2r6xb6b4fvLe4APvOivxL8Zf8&#10;FfL/AFTwHF8Z/wBnX4G6F8Xvg18NP2K/g7+3r+0/rmtfFW78JeKvht8G/jMvjK+0rwf4I8P6R8PP&#10;GWn+Mfix4a8JfDX4mePPEuheIdc8EaZb6R4LTRkv11TxNYy2HvHxP/by8dfD/wDbO+An7O2j+Dv2&#10;ffiN4E/aA8TaL4f8MWngT9obU9c/am0zwlqXwz1r4h6t+0L4l+AcPwpTw/oHwD8L3WgXnhXUfE1x&#10;8UriW9mvfD+rWMpu9ft/DCAH6eUV4p+0j8dPCX7Mf7P/AMaP2iPHSTTeEvgn8MfGnxN1yztZI4r7&#10;VbTwfoF9rQ0PTGl3RnV9dntIdH0iJlbz9TvrWFVdn2V+b2pf8FNfi18L9C+MPgn9oD9m7wX4O/as&#10;8IWn7JF/8I/gj4M+ON/4o8O/GFv23vihqnwV+DOix+PNb+FHhTVfD+p+EvixoHiXwb8XLuz8C+Jt&#10;N0O28OXXivRX1XTtRsrBAD9jKK/J28/b++LVj8Evj3qvijwl+yR8Gfjx+yx8erb4I/H21+Pv7VXi&#10;D4b/ALOXhbTdS+GXhj4ueE/ifoPxXk+B+oeLNc0b4ieD/HfgX/hEfC+qfDvwzqP9pa3rlpPrU03h&#10;KWHWvWbH9uueD/gmlN/wUJ8c/B3xf4Dubb9mrVfj/e/Bp7LxJ4s8RWk1t4avNb0bRFOheFU8QT6N&#10;rzx6beReI7rwppSaN4W1RPE3iiy8P6fp+ryWAB+hNFflX+zT/wAFK/BPifwN8DdN/aK8SWFn+0F8&#10;evDegfEXw58L/gr+zr+1nqN54W+HfjbxHP4N8J638SfDOs/DfXfFvwx0E+MdL1/w2fib8SofBvw4&#10;8SJpsPifQNVTw7qFrdP9hfBj9rj4CftC+MfiH4I+DvizXvGupfC7XPEnhnxbr1t8M/inpXw3PiLw&#10;b4pvvBPi/Q/Cnxd1/wAFaT8KviFq3hTxbpmoeH/Elh8PvGXie60PUrOeDVIrUoTQB9JUUUUAFFFF&#10;ABRRRQAUUUUAFFFFABRRRQAUUUUAFFeHfH/9on4Y/sx+CLT4hfFg/EUeGr7xFY+Frf8A4Vj8EvjX&#10;8e/ER1jUrHVNStvO8FfAb4ffErxpa6X9l0e+Nz4guvD8Ph+xuPsllfanbXupabb3fypH/wAFXP2L&#10;734PaB8e9C8TfGrxR8Ktc1z4q6JdeJPDv7Jf7V99c+DF+Ber2WhfGXXPib4af4LweKvhj4a+GuqX&#10;8Vn4k13x5ovh6xM9vqcWkvqc2javHZAH6OUV8YfF79vr9nD4IXHw6n8dan8ST4N+JWjeAPEWl/F3&#10;wv8ABD4xeNPgd4e0H4q+IIvCvw01Xx58aPCvgjVvhr4Ig8a+I7i00rR4PEPiayvoXv8AS77VbXTd&#10;L1fSb+99k+O/x88D/s7eENP8ZeOtJ+Juv2us+IrXwpomg/CP4P8AxQ+N3jXV9du9L1jXEtbPwZ8J&#10;fCfjDxHHaQ6R4f1i/vdavtPs9CsIrIRXupwXV3YW90Ae10V8K+Mv+Ckf7Ifgz4UfB/41H4geJvGX&#10;gT486R4m8S/C2T4Y/CX4t/EzxR4i8JeBLD+1fiP4vuPAfgnwTrXjfw/4a+Gmlhrv4g6l4j8P6Uvh&#10;SQR6VqkcOuXNlplx2vjD9uL9mjwT4r/Zx8F6r471G91n9rO48Mw/AW58O+BfHviPwt40i8Y6Tfa9&#10;4bvp/HWi+Gb3wP4YtdZ0XTL/AFTTB4r8R6Jd6naWsz6Za3rIUoA+taK+MvF37fn7MXgb9orTv2Xv&#10;EfizxXafE6+8TeB/Adzf23wr+J+p/DHQPiP8TtHHiL4a/DLxX8YdN8JXXww8L/EPx94faPWPCvhP&#10;W/FVlqmo2V1phEMU+t6JBqnceBf2uPgX8SP2hPiV+y74P8R69f8Axk+EXhey8Y+PdCv/AAD4+8O6&#10;Ppuhaj4gu/DFndaR4u8S+GtI8K+MUk1vT9QsZZvBeseIbWznsrmG9uLadPKYA+laK+HvhX/wUZ/Z&#10;G+Mc/wAR18IfEfVrTTvhj8PvE3xf1fxJ40+HPxJ+H3hHxJ8HPBmq3+g+K/i98N/FXjbwnoWhfEz4&#10;Z+Htf0rUdG1Txh4Gvte0m3u4IJvObT9W0S91KHwT/wAFHf2SvG3wq+LPxli8deK/CXgr4IWPhTWf&#10;iXF8SfhB8Xvhx4x0Hw98QrSK/wDhn4jtPh34x8EaP498R6J8ULG4tp/h1eeGfDmrt4vnn/sjSIp9&#10;egvNKgAPueivBf2ev2k/hX+094U8R+K/hZeeKgngnxvqvw08e+GPHvw/8cfC3x74B+IOiaVoeu6n&#10;4P8AGfgP4iaD4b8VaBrMOheJ/DmuQx3mmLbX+ja7pWqafc3VjewTvifFz9rj4F/A74q/Bb4KfEXx&#10;Hr2l/Eb9oLxRZeDvhdpOn+APHuvaRrGu6hFrE9ta6t400XwzqHgfwm8tvoGsT20PivxHo11fx6dd&#10;f2bbXrRMlAH0rRXxl4u/b8/Zi8DftFad+y94j8WeK7T4nX3ibwP4Dub+2+FfxP1P4Y6B8R/ido48&#10;RfDX4ZeK/jDpvhK6+GHhf4h+PvD7R6x4V8J634qstU1GyutMIhin1vRINU5ub/gpX+yLaftC+H/2&#10;W9T8TfGDQvjL4t+JetfCDwnpviT9k79rbw14F8VfELw9Y69qmq6H4Y+M+v8AwO034LeILeHSfC+v&#10;6xba/o/xBvfDepaPpd1q2m6veacq3LAH3jRXxP8ADn/goJ+zj8S9U+LGhadN8YvCfiH4N/DOb41+&#10;KPDHxQ/Zy+Pvwu8Yax8Go5datofih4A8E+O/hxoXjD4ieFL++8O6zpemnwdoesazfavZf2RBpB1K&#10;6srW6PCH/BQT9m/xt8Oviz8RtFn+MUf/AAo7WfCnh34o/DXVf2cf2gdJ+O/hjXPH82kx/D7Tm+Al&#10;/wDDaD4vaq/juDXdF1Hwvc6J4O1Gxv8AS786jLdWttp2sS6eAfbFFfEcX/BRD9lSb4IWvx8i8ZeL&#10;ZPCt78UZfgRaeEF+EfxYPxpufj5Dd3GnT/AuH4F/8IUfi0/xXt9Qs7u3uPCI8IG8gt7S51mZ08P2&#10;82rJ9NfCv4l6D8YPAPh/4i+GdL8caHo/iKPUDBo3xJ+Hvjb4VeOdKudJ1a/0PU9P8R+APiLoXhrx&#10;j4evrTVNMvIFi1bRrVL+2SDVdLlvtIvrDULoA9Cor5A8Wft2fs1eCv2gtO/Zm8QeLvElv8TL3xB4&#10;I8G3l1afDT4kap8OPDXj74naZNrfwy+HXjH4tab4Vu/hp4S8ffEXRrebUvB/hTX/ABTp+ratbNYB&#10;LdJ9c8Pw6oeEP27P2avHX7QGqfs0eHPF3iS5+Jen+IPHHg20urz4afEjSvhz4m8e/C6xh1T4o/D3&#10;wZ8WtU8LWfw18YeO/hvplzBfeM/C3h7xRqOq6PCL5JLeSfQvEEGlAH1/RXyV8CP22PgZ+0R8QvF/&#10;wp8ED4q+G/iJ4O8LaV4/uPCHxj+Bnxj+Bev6/wDDbXtY1Dw9ofxK8IaV8X/BHgy+8TeB9U13SdS0&#10;iDWtMt5RBqFm9tfQWsjxCX0T4/8A7RPww/Zn8GaZ42+KN74jW08ReLdE+H/g7w74J8E+MPiT488d&#10;+PfEq3sug+DPBHgPwFoviDxX4m8Q6lb6bqV6lppmlTpaabpupatqMtnpenXt5bgHuNFfCXjD/gpJ&#10;+yP4N+FHwl+M0/jfxj4l8HfG+x8Y6v8ADq08AfBz4weP/G+paF8M4pp/ivr2r/Dfwj4G1jx94U0n&#10;4Sw210Pibc+KfDukN4Nvrc6Lq8UGvT2mmT7HxV/4KBfs1fBv/hWepeMdX+I83gT4qaB8PPFWifGP&#10;wp8EPjH41+BeheG/i5rlv4Z+F+s+OvjR4W8Ear8NfBFt451+6s9N0aDxD4lsr6JtQ0u+1a10zS9X&#10;0q+vQD7Vor50/aX/AGmvAn7LXg7wr4s8a6H478XXvj74i+G/hN8PvAvwz8PReKPHfjr4h+LLbV7/&#10;AEbwz4c0i61LR7GW7l03Qda1KebUNV06ytbHS7qaa6TYiv7toWqf25omj60dN1XRjrGlafqh0fXb&#10;QWOt6UdQtIbs6brNkss62eq2PnfZdQtFnmWC7imhEsmzewBq0UUUAFFFFABRRRQAUUUUAFFFFAH/&#10;1/7+KKKKACiiigAooooAKKKKACiiigAr4A+I3/KU39jf/swD/gpZ/wCtFf8ABJ2vv+vgD4jf8pTf&#10;2N/+zAP+Cln/AK0V/wAEnaAPv+iiigAooooAKKK8/wDiz8UvAnwO+FnxL+NfxR13/hF/hl8H/h/4&#10;y+KXxF8Tf2ZrGt/8I74E+H/hzUvFni7Xf7G8O6fq/iDV/wCyPD+k6hqH9maHpepaxf8A2f7Lplhe&#10;3ssFtKAegUV8Af8ADyv9nX/onP7f/wD4qd/4Km//AEHFH/Dyv9nX/onP7f8A/wCKnf8Agqb/APQc&#10;UAff9FfAH/Dyv9nX/onP7f8A/wCKnf8Agqb/APQcUf8ADyv9nX/onP7f/wD4qd/4Km//AEHFAH3/&#10;AEV8Af8ADyv9nX/onP7f/wD4qd/4Km//AEHFH/Dyv9nX/onP7f8A/wCKnf8Agqb/APQcUAff9FfA&#10;H/Dyv9nX/onP7f8A/wCKnf8Agqb/APQcUf8ADyv9nX/onP7f/wD4qd/4Km//AEHFAH3/AEV8Af8A&#10;Dyv9nX/onP7f/wD4qd/4Km//AEHFH/Dyv9nX/onP7f8A/wCKnf8Agqb/APQcUAff9FfAH/Dyv9nX&#10;/onP7f8A/wCKnf8Agqb/APQcUf8ADyv9nX/onP7f/wD4qd/4Km//AEHFAH3/AEV8Af8ADyv9nX/o&#10;nP7f/wD4qd/4Km//AEHFH/Dyv9nX/onP7f8A/wCKnf8Agqb/APQcUAff9FfAH/Dyv9nX/onP7f8A&#10;/wCKnf8Agqb/APQcUf8ADyv9nX/onP7f/wD4qd/4Km//AEHFAH3/AEV8Af8ADyv9nX/onP7f/wD4&#10;qd/4Km//AEHFH/Dyv9nX/onP7f8A/wCKnf8Agqb/APQcUAff9FfAH/Dyv9nX/onP7f8A/wCKnf8A&#10;gqb/APQcUf8ADyv9nX/onP7f/wD4qd/4Km//AEHFAH3/AEV8Af8ADyv9nX/onP7f/wD4qd/4Km//&#10;AEHFH/Dyv9nX/onP7f8A/wCKnf8Agqb/APQcUAff9FfAH/Dyv9nX/onP7f8A/wCKnf8Agqb/APQc&#10;Uf8ADyv9nX/onP7f/wD4qd/4Km//AEHFAH3/AEV8Af8ADyv9nX/onP7f/wD4qd/4Km//AEHFH/Dy&#10;v9nX/onP7f8A/wCKnf8Agqb/APQcUAff9FfAH/Dyv9nX/onP7f8A/wCKnf8Agqb/APQcUf8ADyv9&#10;nX/onP7f/wD4qd/4Km//AEHFAH3/AEV8Af8ADyv9nX/onP7f/wD4qd/4Km//AEHFH/Dyv9nX/onP&#10;7f8A/wCKnf8Agqb/APQcUAff9FfAH/Dyv9nX/onP7f8A/wCKnf8Agqb/APQcVz/iz/gqx+yZ4C8K&#10;+JfHXjrw/wDtv+C/BPgvw/rPizxj4x8Wf8Etv+Cnnhzwr4T8K+HNOudY8Q+JvEviHWP2QLPSdB8P&#10;6FpNnd6prOs6pd2unaXp1rc319cwW0EsqgH6P0UUUAFFFFAHwB/wTT/5N1+I3/Z//wDwVi/9em/t&#10;kV9/18Af8E0/+TdfiN/2f/8A8FYv/Xpv7ZFff9ABRRRQAUUUUAFFfnBoH/BQHx949n8b3nwi/wCC&#10;c37b/wAX/BPgv4wfHL4KR/Enwl4r/wCCenhzwr4s8Vfs9fGXx38B/iJqHhrSfit+3r8OPiJF4fi+&#10;Inw48VWOjXXirwL4Y1HVNOtbbVRpVvbXlvv6D/hsj9or/pE7+3//AOHH/wCCWX/0ymgD7/or4A/4&#10;bI/aK/6RO/t//wDhx/8Agll/9Mpo/wCGyP2iv+kTv7f/AP4cf/gll/8ATKaAPv8Aor4A/wCGyP2i&#10;v+kTv7f/AP4cf/gll/8ATKaP+GyP2iv+kTv7f/8A4cf/AIJZf/TKaAPv+ivgD/hsj9or/pE7+3//&#10;AOHH/wCCWX/0ymj/AIbI/aK/6RO/t/8A/hx/+CWX/wBMpoA+/wCivgD/AIbI/aK/6RO/t/8A/hx/&#10;+CWX/wBMpo/4bI/aK/6RO/t//wDhx/8Agll/9MpoA+/6K+AP+GyP2iv+kTv7f/8A4cf/AIJZf/TK&#10;aP8Ahsj9or/pE7+3/wD+HH/4JZf/AEymgD7/AKK+AP8Ahsj9or/pE7+3/wD+HH/4JZf/AEymj/hs&#10;j9or/pE7+3//AOHH/wCCWX/0ymgD7/or4A/4bI/aK/6RO/t//wDhx/8Agll/9Mpo/wCGyP2iv+kT&#10;v7f/AP4cf/gll/8ATKaAPv8Aor4A/wCGyP2iv+kTv7f/AP4cf/gll/8ATKaP+GyP2iv+kTv7f/8A&#10;4cf/AIJZf/TKaAPv+ivgD/hsj9or/pE7+3//AOHH/wCCWX/0ymj/AIbI/aK/6RO/t/8A/hx/+CWX&#10;/wBMpoA+/wCivgD/AIbI/aK/6RO/t/8A/hx/+CWX/wBMpo/4bI/aK/6RO/t//wDhx/8Agll/9Mpo&#10;A+/6K+AP+GyP2iv+kTv7f/8A4cf/AIJZf/TKaP8Ahsj9or/pE7+3/wD+HH/4JZf/AEymgD7/AKK+&#10;AP8Ahsj9or/pE7+3/wD+HH/4JZf/AEymj/hsj9or/pE7+3//AOHH/wCCWX/0ymgD7/or4A/4bI/a&#10;K/6RO/t//wDhx/8Agll/9Mpo/wCGyP2iv+kTv7f/AP4cf/gll/8ATKaAPv8Aor4A/wCGyP2iv+kT&#10;v7f/AP4cf/gll/8ATKaP+GyP2iv+kTv7f/8A4cf/AIJZf/TKaAPv+ivgD/hsj9or/pE7+3//AOHH&#10;/wCCWX/0ymj/AIbI/aK/6RO/t/8A/hx/+CWX/wBMpoA+/wCivAP2Yv2hNH/ag+EVp8WtG8B/ED4X&#10;/wDFwPjZ8LfEHw9+KS+BP+E78H+O/wBn/wCNnxD+APxH0LXZvhj47+Jvw/vfsXxA+GXiWPTNT8J+&#10;PPE2j6to/wDZ+p21+PtTW8Hv9ABRRRQB8Af8FLP+Tdfhz/2f/wD8Enf/AF6b+xvX3/XwB/wUs/5N&#10;1+HP/Z//APwSd/8AXpv7G9ff9ABRRRQAUUUUAFFFfEHjn/gob+zd4C+JnxJ+EV3YftP+NPG3wg8Q&#10;aH4T+JMfwU/YP/bp/aF8K+E/FXiP4e+CvitpPhnUPiH8B/2cviP8O5fEEvw7+I/gXxVdaNY+KrvU&#10;tM07xRpQ1S2srmc26AH2/RXwB/w8r/Z1/wCic/t//wDip3/gqb/9BxR/w8r/AGdf+ic/t/8A/ip3&#10;/gqb/wDQcUAff9FfAH/Dyv8AZ1/6Jz+3/wD+Knf+Cpv/ANBxR/w8r/Z1/wCic/t//wDip3/gqb/9&#10;BxQB9/0V8Af8PK/2df8AonP7f/8A4qd/4Km//QcUf8PK/wBnX/onP7f/AP4qd/4Km/8A0HFAH3/R&#10;XwB/w8r/AGdf+ic/t/8A/ip3/gqb/wDQcUf8PK/2df8AonP7f/8A4qd/4Km//QcUAff9FfAH/Dyv&#10;9nX/AKJz+3//AOKnf+Cpv/0HFH/Dyv8AZ1/6Jz+3/wD+Knf+Cpv/ANBxQB9/0V8Af8PK/wBnX/on&#10;P7f/AP4qd/4Km/8A0HFH/Dyv9nX/AKJz+3//AOKnf+Cpv/0HFAH3/RXwB/w8r/Z1/wCic/t//wDi&#10;p3/gqb/9BxR/w8r/AGdf+ic/t/8A/ip3/gqb/wDQcUAff9FfAH/Dyv8AZ1/6Jz+3/wD+Knf+Cpv/&#10;ANBxR/w8r/Z1/wCic/t//wDip3/gqb/9BxQB9/0V8Af8PK/2df8AonP7f/8A4qd/4Km//QcUf8PK&#10;/wBnX/onP7f/AP4qd/4Km/8A0HFAH3/RXwB/w8r/AGdf+ic/t/8A/ip3/gqb/wDQcUf8PK/2df8A&#10;onP7f/8A4qd/4Km//QcUAff9FfAH/Dyv9nX/AKJz+3//AOKnf+Cpv/0HFH/Dyv8AZ1/6Jz+3/wD+&#10;Knf+Cpv/ANBxQB9/0V8Af8PK/wBnX/onP7f/AP4qd/4Km/8A0HFH/Dyv9nX/AKJz+3//AOKnf+Cp&#10;v/0HFAH3/RXwB/w8r/Z1/wCic/t//wDip3/gqb/9BxR/w8r/AGdf+ic/t/8A/ip3/gqb/wDQcUAf&#10;f9FfAH/Dyv8AZ1/6Jz+3/wD+Knf+Cpv/ANBxR/w8r/Z1/wCic/t//wDip3/gqb/9BxQB9/0V8Af8&#10;PK/2df8AonP7f/8A4qd/4Km//QcUf8PK/wBnX/onP7f/AP4qd/4Km/8A0HFAH3/RXwB/w8r/AGdf&#10;+ic/t/8A/ip3/gqb/wDQcV7/APs9/tOfCL9qDR/Hms/CW7+IH/Fr/iA3wt+IXh/4pfBP42fs/wDj&#10;vwf47/4QTwJ8TodC134cfH74e/DL4gWP234f/E3wH4s0zU5PDX9j6ro/ibT7nTdQuv8ASEiAPoCi&#10;iigAooooAKKKKACiiigAooooAKKKKACiiigAooooAKKKKACiiigAooooAKKKKACud8Xw+LLjwn4o&#10;g8A6h4d0nx1P4d1uHwXqvi/R9S8Q+E9M8WSabcp4c1DxRoGja54Y1jXPDtnrDWdzrej6V4l8O6lq&#10;WmxXNlY65pV1PFf2/RVnaxYSarpOqaXDqeo6LNqOnXthFrOjtaJq2kyXltLbx6npb39nqFgmo2DS&#10;C6smvbC+tFuYojc2dzDvgcA/Gz9mT9oD/go38cNT/bT0LWPi7+wndeDvgLrnhn4TfDv9pLwn+zf8&#10;dPB/w9n+M3h7Vo9Q/aTt9R8G+Lf2t/GU/jzwj8GvCMsfhaPXdO8c+AdPn+MQ1zRry6u9B8GavNqG&#10;N4Q/bl+P3jT9gDxl+0f4l+L/AMLPhNH4G+PPxD8DaR+03oP7Hvx0+OPgb48/AnwPqWp6F4U+Nfwm&#10;/Zz8H/FS38dWSfFHWYtPFjrE3jXxh4Kh0rTfEOr6ML3RtZ8O6zp/07rv/BMf4Oal/wAE9dK/4Jua&#10;H8U/j54G+DtjoGleHtU+IfhfxL8P7j41eMbeDxp/wsDxdc+NNc8X/DLxZ4D8RXHxV8TTatdfFK3u&#10;vhwNJ8V2niHX9NOmWVhqctvXo1n+yZ8VPD3wM0L4O+EP27f2odH8QeHfGEWu6d8Z77wf+x9fePU8&#10;IReG7rwxD8Jh4Y0n9lvw78GLXwBptvcxaxoZ0z4W2Hi7Stf03Spz4putFtp9CuwBf2P/AI2/Gj9p&#10;v9gr4N/Hi7Hwg0L47/F74EweMtOfQ7q58a/BjTfH2uaLeS+Grq9i8MeL73Ub7wzFqJ0y68V+GtH8&#10;dzavph/tjwxB4o/tKxGpL+d+k/8ABRP9p3Q/hj+1DpEusfAr44+OvA/7Wv7M37GX7NH7Rng34V+P&#10;fh/8Bvip8Yv2jfGvgj4f+L9P1zwjc/FbxtcarZ/s0eLvGN/p/je+8HfFGLS/EJ8Pf8IympaT4ui1&#10;eOL9JPCH7FHw4+HX7Flz+w58N/G/xZ+H3w8l+GfjP4aWnxI8L+JtDt/jVpCeP5ddvfFPjfSfFl94&#10;V1Dw9aePr/WPEuta9HrB8Hy6baaxeme00aGGKC3i8Q8Df8ExPBXg/wDZR1v9j3Vv2kv2kviJ8MI1&#10;+Fcvwn1LxVa/sy+GPFP7POr/AAW8UaT46+HHiD4PzfBX9m34S+Hoda0Pxz4e8N+Lpb74geHPHs2o&#10;6zodvJeM9tfa1b6oAeH+Jf2wv2xfDP7Lf/BRyG01z9njVv2q/wDgnR4h8Yp4l8Ya18MPiDY/Cn4l&#10;fDfTf2aPCP7UHgnxVZ/DjR/irNq+heM/E3g7xvp3hvUdEHxRvtG0fxNo+q6nIn9k3WnaW2B+2L/w&#10;UD+N3wi8HfsaW3hj4k/s8/s93vx6/Zs+Jnx68WfHb9pLwfqmv/B/UfG/wv8Ah58MvFeh/s+eGbTS&#10;vir8Np9I8afFm/8AHOuana3N7q9/eWfg7wXrsfhTSfEfiZ4Le0+sW/4J3aDd/s0ftBfs8ah+0d+0&#10;D/bP7WPifxv4r/aQ+Pel23wFh+LfxNvfiN4H0r4Y+LtI+ya78D/E3ws8JeG5/hvoHh/wJolj4V+G&#10;+l6p4X8O6BpSaBrdlqsVxqtxp+Of2F9f8Zfs9fC/9mqL9sH9ovRvBHgXwzq3gTxb4hj8Mfss33j7&#10;4reB72O1sdE0vxBrE37OUeg+DNf8CaHaxeHvBPjX4UeF/AXiWysHl1XXb3xB4vNv4otQD5YT/goJ&#10;8d/iN8Mf+CSH7SPwst/hJo3wQ/by8dfAjwX8WPCviTwp4z1T4m6LrXxX+Ffj/wCIurWngXX18WaR&#10;4a0TRfDt74FudBe81rw14qv9XEwurCWxhMd68fxU/b4/aD8L/F743fEzw1L8JI/2OP2XP21P2Z/2&#10;IPir4Y1nwL4svvi94t1347H4AaT44+Kvh3xxa+P7DS9Bs/hV4y/aW+G+j6P4SPw08RHxhpOi+PL8&#10;6pFJP4ckt/pj4s/8E4vAfxC8J/so/D3wB8c/jx+zb8Ov2MNT8C6/8D/AnwNsv2dJdA0vxN8NPCOu&#10;eA/A/iHWpPjT+z38ZNc1S70Lwh4j1nRV0yPWbPw3qS3p1LWdC1LWYbfUorHjn/gnT8OvHX7Q2ofH&#10;C5+Kfxc0fwn4q+L/AMGv2h/iT+z1o0/gBPhB8SPj1+z5pPhrRfhJ8TPEUl/4EvviJZ3mg2vgnwJc&#10;6xoPh/xzpHh7xTrHw98CaprGnyS6HcpqgB8v/CT9vj9oPxX8XPgX8S/FUnwkb9jz9q79sv8Aab/Y&#10;r+EXhfR/Aviyw+L3g7XPgPH+0BaeAfid4l8cXPj/AFPSvENt8W9f/Zm+Jllq/hRPhp4cXwZpes+A&#10;rn+2JJofET3HA/8ABMr/AIKffGL9s79qf4rfB7xzqXwYOj+D/hz8QfF/iHwR4U8Ia34O8W/CbxZ4&#10;W+PNx8JvBXh3wr441n4reNtD/ar+HXjfwjoniTxbrnxo+GfhnQPCHhTxVYaf4cuZYJPFGl6Lp/2x&#10;4H/4JxfDXwT8fLT4yR/FD4t674M8NfFL44fHX4afs8axc+Al+EHwy+NP7SOm+JtK+M/xA8NS6X4E&#10;074iXdx4ktvG/j2fR9D1/wAdatoPhPUfiH48vtEsYn123j0vx34Z/wDBMqH9k3UPBPxO/Z68V+Iv&#10;jz8Rv2e/hT4h+Av7Jfw2/ad+Ifhz4efCr4KfBz4h+LPBmvfEDwtD45+C37O+sfEfxRcLbeE7WDwx&#10;qnxE0z4jahZabp2leHYrvTHn1fxPdAH1n+3t8Tfjj8FP2RPj58aP2ern4XWvxC+D3ws+IPxWU/F7&#10;w74p8VeE7rQ/h34I8ReMNW0+LRfCHirwXqlzreopo0FlpUk3iGz021lne5vkuo4ltZ/z7/bF/wCC&#10;gfxu+EXg79jS28MfEn9nn9nu9+PX7NnxM+PXiz47ftJeD9U1/wCD+o+N/hf8PPhl4r0P9nzwzaaV&#10;8VfhtPpHjT4s3/jnXNTtbm91e/vLPwd4L12PwppPiPxM8FvafaXi/wCDP7SH7Wn7P3xk+A/7Ump+&#10;Ff2atO+J2iX/AIFudd/Y4+K1h8W/EXiD4d+LfD+s+HvH3h3V9S/aV/ZJ03QfC41rTNTbTkutC8Fa&#10;xrscEsl9pPibw3f20Tz0fHP7C+v+Mv2evhf+zVF+2D+0Xo3gjwL4Z1bwJ4t8Qx+GP2Wb7x98VvA9&#10;7Ha2OiaX4g1ib9nKPQfBmv8AgTQ7WLw94J8a/Cjwv4C8S2Vg8uq67e+IPF5t/FFqAfA3xo/4KD/t&#10;oeLv2NP2PP2xv2P/ABL+ydpVx+138Mvgbpfwz/Zw+NXwC+NfxK+JHxJ/aa+MMEt9J4K8KeNPBH7S&#10;/wAHNH8LfD3wxYG81LxRr+t+DfEknhfwf4J8ZePLjVNYsjpuh17N8Zv2xv2hPg3+3l+yZ+zpffFr&#10;4D69D8e/Fnhjwl4r+Ckv7P3xT8AnRfCY+EviLxP48+J3hr9qzxh8V5fht4p8af8ACxPC9zpvgH4E&#10;aJ4Nv/Gus+E9bsLa5sbq/wBC1zxc/wBg6F+wb8DfC3xM/ZH+Ifhh/GGgaR+xB8HfGfwY/Z7+Euma&#10;rpEPwo8MaT438N+GPBN/4vvtFfQJfEWqePtN8C+Fx4M0XW5PFcVha6D4g8Urc6PeajrL6hBQ+Kn7&#10;FEfxs+PXgP4s/E/9oP40eJfht8Kvip4G+Onw2/ZoFj8HtM+FHhb4vfD7w2nh7w54p/4SLTvhXb/G&#10;XWtOs7h9R8XReF9a+J17o8fjPWdR1IKdKi0nQdNAPGdL/aN/ab8Nf8FGvC/7LniPxh8DPjF8PfiL&#10;4P8AjH8S/EXhL4W/Cnx34Y+IH7Jvw38LXlrF8C/EHxa+IepfFbxr4a8U3fxmlvLnwxNZXXgv4e3N&#10;/wCJtGv9U8EabP4b0zWDB8w+Jv8AgpD+0P8Asv3n/BQGb49ar8E/2l/C37GH7I837Q3ijxf+zx8L&#10;fHXws8P/AA++Od1c6wNF/ZL8T6j4t+LHxU07xDruqeH7TQ/GUWsQanofirQNB1d73xV4ZtItS8PR&#10;S/ZfwC/4J12v7O3xn+M3xh8Iftfftaa/H8e/iD8QPih8SPhx4zb9lzU/B+r+MPHOn3OlabdnxPpP&#10;7L+hfG2bT/hjpz6dp/wr0TUvi5qOj+F9M0LR9JnsdV0iK9sbvhfgT/wSd+GHwY+A/wAYv2XvEv7R&#10;f7Tf7Q/7PXxv8B/EjwR40+F3x1b9mqawlu/ize3WoePPiIfFvwj/AGa/hH8SPEHxP124v9QkuPF/&#10;jrxn4vnM139ta2fUbTTb20ANf/gm5+1Z47/aV034jQ/FP4yeBPHPxC0DQvhN4w1f4YaD+yj8cP2V&#10;fE3wjtPidoviHV7OKWz+OHjrxVq3xb+GHihdK3fCr4paJpHh+01y00PxFNfvqFxcW9povRftY/HX&#10;9pMftC/CL9kv9kfVvhL4Y+KvjD4G/Hb9pTxX4t+MvgXxL4+8N2fg34O698K/A/hPwRpuieHviB8N&#10;ZI9R+JvxF+K2laXq3iN9dvn8I+EtC17UYNGutUvNIkTmfh1+xt8Z/wBkxvFnxI+BnjCz/bB/aF+I&#10;ek/Cj4VeJPH37aXxJ0n4Sy+Hf2fvgnpPjaP4ceBvC2sfs8fsv+Il1C50bW/GOq6trMms+EIb7xhr&#10;XiPXvFOu+J2vbbTdLboviN+yN8Wf2qdN+H3xA+NPjmf9kr9oz4dWHxb+HmleMf2OPiLpvxMtL/4K&#10;/Gew8I2XxA8F6nr3x6/Z30JXk8Sy+D/D2s2k1p8PrXU/BPinwr4a8SeHvEk9xFe2soB+fWqf8FYP&#10;2hfjF8G/Ev7SX7M2mfCHRfh1+zP/AME6fgP/AMFA/wBpDwX8RvBfi7xF4i8e3fxd0v4qeLtf+Bnw&#10;/wDEdn8QPBVr4Ibwb8PPgj8RNVtfHl1ofjuDVvFt74L09dOfSV1tLv6R+M37cvxV8Cft5fsmfBvw&#10;X8XPhB4h+Hf7T3izwxYWXwW8T/AD4meA/EOj/CPVvhJ4i8b6t8ULf9q7xN8S7P4W+KviafFfh+LT&#10;vCnwK8N/D9/F2s6BrdvbSaMbvQ9a8T16V8Tv+CT3wN8eaT4S8H+FviL8X/g78M7L9m74Y/se/FH4&#10;a/Dm98BDw78df2aPg9qGoan4A+GPxBvPFvgTxR4g08aW2teJ9EuvE/gbWPCfiPUfCPjTxl4butQM&#10;GswXOn+w/Ff9iYfGf44+Bviv8Q/j78YvE3w7+EvxO8EfHP4V/swPa/CDQvg/4X+MXw68MJ4e8K+J&#10;H8T6T8JP+Fz6lo9pdG+8VJ4b1b4janpNt4v1nUtUjtZ9Kh0jw9poB6p+2N+0LZfsnfsp/tD/ALSt&#10;7pY10fBL4Q+OviJY6AxmVPEOt+HdAvLzw94ellg/eW0Ou68unaTPeZRLKG8e7lkjigd1/Lbxv+3t&#10;+1/+zpf/ABY/Zs+NN5+z/wCOv2tdRs/2Dbn9nbxN4P8Ahv478H/Ce81L9u74+eJ/2b5NM8e+F7j4&#10;peLtVu9L+BXxF8FeK9WbULXx34XvviF4Ih0KKO30nXp7+6b7mfwd+1v+0D4e8e/A79rv4H/sm6R+&#10;z38XPhx4++HPxHn+En7SHxh+IHji40Pxn4X1Lw7c6fpfh7xh+yt8L9EKX0OoywXGpS+LbW50lG+3&#10;2dpqFzDHbN51pn/BLv4f3Xw5+NPhP4mfHv8AaA+L/wAQfjPa/ALT5vj34wvvhdp3xY8AWP7KXiRv&#10;Gf7Nh8AS+EPhj4d8GWGqfC7xtLdePBq+t+ENeuvFnjbVtd1rxSdSt9VfTYgDw7W/2zf2gfC/wV/a&#10;58N/E/45/CP4V/GP9ib9ovQPhf8AFH44eHv2P/jR8dvDXjP4W+Nfgl4D+N/w38V+FP2dvh38XZfF&#10;GjeOPE2mfE/wxofiSKTx94r8PeHLjw94ruW0u1g1jQbrSPYPDf7bPxfuf+CQcv7e+s+CPCXin4yw&#10;fsgeJfj1L4Q+EWteG9f8Ez+I9N8Harr1pdWF/qfjqTRl0DSo7a317xloy+OtY1XQ7Ox8Q+HtMuvE&#10;niHTrSy1L03wz+w34m8A/C3xZ4U+HH7X/wC0D4I+LvxO+OGo/H34xftH2Xh39nnW/iL8UfF+s+C7&#10;L4eaho+t+GPFPwT134U6L4PsfCGieDtL8K6R4U8BaFe+GF8A+D/surXMFtrdtr9Kx/4JvfCrRP2d&#10;PBX7KfhX4sftAeEvgf4U+Bf7RHwI1zwfoXjDwaIPihpf7Sejz6b4t8e/EyXVPh5qh1r4j+FNQ1Lx&#10;L4o+H+p6PH4f8N6P4j8XeIbjWfCniHTpdO0vSwD53/ZD/b98eajpHwh+C3xL8B/tMftI/tO+MPhr&#10;8Mvjp8Yl8J/DX9mrwhYfs5/Dn4269rHh7wHf/E6fw98cNL8Djw/fz+FPEnizwppngfVviB8WNQ+G&#10;7WOta74RXVYNQtIPr39lz9ur4aftdeP/AI7eCfhZ4H+Jlrpf7P3xA8X/AAt8W+P/ABWPhlpvh3Uv&#10;Hfgbxdq3gvxDoFh4T0r4m638ZvDFwuo6LfajosvxU+FXw5tvFXhxYfEPhabWtLniuG4Wf/gnT4T0&#10;b40eAPjh8I/2gP2gvgT4n8O/CH4SfAj4l2Hw3vPhFcaN+0D8M/gdeajf/DjTPira+PPhH4zeHXtJ&#10;bWNa0m58X/D6TwR4km8Ma7rGgWOo6XFLp1xpvT/A79gvwN8Ff2mvih+1lcfFL4p/FH4s/EzwZc/D&#10;aW+8d2Hwc0e00P4ez+Mo/Hlt4elm+FPwl+G2tePb3RddB0/w74t+K2r+O/Fuh+EILPwzZawkI1S7&#10;1kA+6qKKKACiiigAooooAKKKKACiiigAooooAKKKKACiiigArO1iDU7nSdUttF1C20nWbjTr2DSd&#10;WvNPOrWmmanLbSx2GoXWlLe6a2p21ldNFcz6eNRsDexRtbC9tTL56aNfFX/BSP4t/EL4B/8ABPn9&#10;tv44fCXxB/wifxR+EX7Kvx4+JHw88T/2Vomu/wDCPeNPBnw08SeIPDWs/wBi+JdN1rw7q39m6vYW&#10;l3/Z2uaTqek3nlfZ9Qsbq1eSFwD58g/4J0fE7wf/AME2rz9hz4P/ALWF38PfjF4sj1LUfir+15cf&#10;Ci81bxR8SvGfxB+IE/j747+M9S8G+Hvi34G1/SNa+LUmqeIvDyajpvxcHiHwToOrWkOieIp7nQ9M&#10;uIuz0X9k79pPwX+yJ4S/Zv8ADPxA/Yc1HVfCPiC20qwsdV/Yc8Zad+zmPgza6Be6bY+BLf4EP+1p&#10;4m1mHxbpniC4tPFZ8d3nxW1Sy1trO60jUvB8VzrFz4it/Jv28PiL+2Dpn7Mn7MXxO+C978aZPAT3&#10;HhfxR+2Xrv7LXhz4Ua/+1VY/CzUvhlc3a+Jfgr4R+KfhPxZ4I1v+y/iHd6Lrfj7w/oXhG+8Z3fgy&#10;1v7XwTawsL1K/Ozxv/wVB+M+t/tXfBP9mX4DftXW+ofBn9qj9kf9gi5+Gf7Zfjz4YfDaDw34E8a/&#10;FTxf+1jb/Er4x6nZRfD/AEvRG+Pfx50H4MeGfBvwo+EnjLStN+D2m/E5b1R4V0aLTb/wv4mAP2i+&#10;DH7HHi79nT/gn/pP7F/wV+PF54V8eeFPhH4v+H/gT9oTUfANvrcng3xZ4pn8QajZ+N9L+GC+K9Ms&#10;V0vwhq/iB5fCPgWLxjbafo2kaXo+gw6t9jsUd/l/4b/8Ewvin4W/Yz1L9lPxb+0J8GdT17wt8Rfh&#10;F8bvgV8Yfhn+y54v+HOveEvjv8I/iXofxig+LvxhtvG/7VHxu1z46eNfHXxC8NaVqHjzXJvF/gTU&#10;9b0q88S6TNdMur2k+l/bSftm/s9aN8WLD9nbUfG3j3UfizDrmleB5Irv4J/GJ9O1HxLdw2scEt74&#10;70X4W2fwriF89xFPearY61YeGbSaaVRJYQxGCD61oA/Ku7/YE+Nesfsy/tpfDfUf2gfhVbftEft+&#10;eIfG+qfHn40y/s9+Kdf8CaN4d8Z/Bfw5+z5Z+C/hz8MI/wBoLwt4ms7XwD8KvCPh7SPBOr+J/ixr&#10;8cWtwan4g1jw/qKaxcaRBk/H/wD4J5/FX49/st/AP9nHxl4z/Y48dav8MPCur+CPEnxS+Jv7GniX&#10;xdcaVZnR7Lwr4R8dfAjwhqv7S2qf8Kz8faD4Rshp/iaPxN4t+Ivhjx9rMq6nc6ZoPh63fwVd/rVR&#10;QB+TfxG/4Ju+Pbb4VfsD/A39mH45/C/4L/Cz9gXxN8LfG3gfS/id+zx4x+OXiHxn4p+Enw/8W/Df&#10;w8+u+IPDv7TXwLtrHQdU0TxprGpeJdNg0O81jUPEYttQsfEml2KzaTdWfiP/AME4vFvjX44+PtT0&#10;v4z+FtE/ZU+N37TfwB/bC+OHwGu/hVeat4u8TfGn9nm1+Fo0aw8PfERfiFp/h7R/h98RNc+CPwj8&#10;V/ETSNW+HGv6tcax4MvYtM1SGDxfqT6f+rdFAH5P/Dr/AIJueLPBvxo8BXerfGzw5rH7K3wO/aL/&#10;AGiP2r/gN8DdN+F19o3jXwj8Yv2kbL4qQazb6/8AEmb4hapoOreC/hhqPxx+L+u/C6x0j4caDrNh&#10;f+NLKHUdVlh8H6a+ofPv7OP/AATG8cfsEeOvCn7Qvh27i/aZ8R/Az4HeKP2d/h98OvgD8Mfh/wDA&#10;H4wfHvwp8R/iP4T8X3njj9qn4m/Fj9oC28A/GPx78O5LDWLzRtVubnwGbmbUPFPipLfUfE3in+wr&#10;f94qKAPz1+KWjftG/tu/su/tBfAyb4Y67+wzrvxQ8E+I/hLP4k+P+hfCb9oyLVPA/wASvCPiDwr4&#10;y1Hwp4X/AGc/2rNPgsde0zT9TC6TqXivxvYW1lqcltcP4V8T2K3UMXj/AMf/APgnn8Vfj3+y38A/&#10;2cfGXjP9jjx1q/ww8K6v4I8SfFL4m/saeJfF1xpVmdHsvCvhHx18CPCGq/tLap/wrPx9oPhGyGn+&#10;Jo/E3i34i+GPH2syrqdzpmg+Hrd/BV3+tVFAH5q+EP8Agm74R8CeK/8Agnvp3hvx/cxfs9f8E7fh&#10;Z4j8K/DX4Fan4Uh1Y+MPireeBtG+Gngz42+K/Gtz4gEP9vfD/wAGf8JwmiaRF4PnlHijx7qPiiz8&#10;QaZNp1rYu349fsPfEj9oj9qv4L/F/wAZfEb4JaL8Jf2ffjL4C+Onw5sPCvwA1Oz/AGm5td8FeErj&#10;Qpfh34i/aFu/izdaU/ww13XtW8ReIdb07RfhdpV9q+jalZ+CNQaay0+71nWv0sooA/LP9nf9hz9p&#10;74K/tRfH/wDaJ8XftWfBb4uRfHzxF4tvtRbWP2R/F2k/Gjwp4IWDUI/gz8HvDnxguv2t/EvhfTPh&#10;V8H5p7G8PhXQ/gtoUHjnUU1zXNVk03xL4iuddtfF/g9/wSe+KOn/ALOX7XH7MX7UX7T3wv8A2hPC&#10;P7Yvgj4i6X8Vvib4Q/Zd8V/B39oHxX8S/iAklnF8T/HnxM8Q/tUfGzS/FqeCtHkj0fwN4F0nwT4L&#10;8NeFtO0zQ9L0MafoenTaPd/tpRQB+QnwU/Zy/aK/Yw1/4hftAeKPC8v7bvxv+Kfgr9nv9nh/DX7L&#10;vhH4Zfsy+GvCnwc/Zw0D4jJ4O8X6/wCHPj1+0xbeF9f8Y69qnjTUV8T6ppXiWS902K98O+GPCXhy&#10;w8IeH7mZu0+JXwO/aS/aX8RfDL9qD4XRXf7Bf7SXgDwR8cP2fr/Sfjr4U+H3x7PiH4MfGWb4dazq&#10;OptD8Bf2gf7Atde8J+NPh34X8cfDW5l8fXi2usaRrOleJfDK6V4je4X9R6KAPxJ8Y/8ABIK/0vwD&#10;H8Ff2dfjnoXwh+DPxL/Yr+Df7Bf7T2ia18Krrxb4q+JPwc+DC+MrDS/GHgjX9I+Ifg7TvBvxW8Ue&#10;EfiV8S/AfifXPEGheN9LudI8ZRaxHpn9qeGrKG/95+N/7CPjz41/tK/A34na140+B3h74K/sy/FT&#10;4efGf4S+GPAf7Pl3pP7S39o/DrwRN4btvhTqf7QF/wDF4+Ho/hZrOsajrusajpWkfDTQZtS0TUNP&#10;8C6nMdN0281zV/09ooA/OHxxc/Ez9tz4Z/Fv9lL46/sOfH74C/C/46/Cf4ifDvxJ8UvGPxI/ZI8V&#10;6X4YTxJ4W1HTLK/tNG+FX7Q/xB8Yya9bX9xbXnh25tPDVxaWWs2tndX91Y20T3KeI6l/wTK+LXxQ&#10;0X4w+OP2gP2kvBfjH9qzxfa/sj2Xwi+Nvg34HX/hfw38Hm/Yh+KGq/Gr4N6vH4D1v4reKtW8Q6j4&#10;u+K+v+JvGPxcs7Txz4a03XLbxLdeFdEi0rT9Osr9/wBjKKAPy20j9if9oTw58L/jXcW3xT/Zf8c/&#10;tGftP/tAxfGv9oHxP8YP2X/E/jz4F67oNn8KvD3wf8L/AAx8JfClfjvo/ifS9K+HfhbwJ8PH8L61&#10;4j+I/ig39xoXiJdS0WB/Gct5oMHhz/gnR488DfsS+Cf2EfA/7TFvpfwi0/8AZi/aY/Z/+JNzrPwW&#10;ste1nx3rfx08N6hpPgnxt4blT4iaUPht4a+Dmq+I/Fl5p/wy0xtbtPEvh6+8P+EY/FHha08MQX2o&#10;fqhRQB+V+gfsA/GT4Q/tFeFPjz+zr+0b4F8FL4h/Z7/Z3/Zz/aQ8NfEb4Dap8Sh8R/D37Nk/iI+D&#10;/GXw11HTvjP4Fl+Fni7VNH8WeI/DGoWupL4+8L21rqNjrsui6rq+jbNV6D9lL9gbxZ+zp+1R+0J+&#10;0jqXxa8EXGlfHSx1S11T4S/Bv4TeKfg54F8ReJb/AMby+Mrf4z/FDQNV+NfxO8JeI/jlaadd3XgW&#10;+8beBvCXwzg8T6O99r3iPS7/AFnWRDpH6YUUAFFFFABRRRQAUUUUAFFFFABRRRQAUUUUAFFFFAHx&#10;7+3j/wANRXn7MXj3wx+xvob6h8fviBdeF/hx4Y8TDxD4X8Np8JtD8deJtL8N+O/jWbzxVrGj217d&#10;/CbwPqHiDxto2i6U2pa/rGv6TpNjpWjapNM9u3wP+2p8Dv2gfhl8BP2cP2EP2Mv2YvjN4/8A2Pbz&#10;wnr3gP8AaZ8SfAv4mfs2+E/jbb/CjR9LsrJPhl4d1X9oj44/BGCLxL8fr7Vtek+KHxd0qfW/EOl6&#10;UPE1zptvbeLfFVlrWl/oF+0z+1N/wzp8Qv2OPAn/AAgv/CY/8Na/tNxfs5/2r/wk/wDwj3/Cv/N+&#10;C3xh+L//AAmP2H/hHtb/AOErx/wqf/hHv+Ee+2eHM/2//a39uD+yv7N1DwDx9+3j4807/goLon7D&#10;XgD4a/CL7RYeDfhh8SPFmvfGv45at8JPGvxD8CePvEut6L4s1L9lvwNZ/Cjxvpfxl1L4LaTocuv+&#10;P9K1Txn4Lmmu77TfDds2nLcP4iiAPlT/AIKE/s//ABm+MXgv9l34R/s4fs2/tOeEfEnw1sP2cPG3&#10;wyt4Pin8CV/Yv+GV74B+InhrV9S+HP7WHws1z4xaxbfFa8+DvhfwXZXOhx+HPAfxH03UNevfD138&#10;NPG0+taNc6vov3H/AMFGvFP7Z2ifBDRvD/7Efwk8Y/Ef4g/EDx3pHg/x54p+H/iP4F6N49+DXwlv&#10;LPUbnxn8R/h/pn7QfxS+Enw/8S/EOOK1tfDvgiy1PxNLZaNrmu2/irVNJ1bT9Bn0y98W/Zc/4Kg3&#10;v7W/xp1f4I/Cr4Ave618MfjR+0z4A/aO8SyfE8SeEfgX4C+Bnxv+JXwN+HvifVNUi+Hok8RfFP4/&#10;618O7nxN4S+B8FtpNz4c8Hf234j1zx1No+l6Jf8Aiv8AWigD8GrH4C/FX9mK5/Yp+Nv7PH7D/wAZ&#10;vEnhb4V/sgftP/soax+yZ4q+JvwA8R/Fb4ceIvi14/8Ag/8AEbwV8RfF3iu5+N9/8LPEzfEHxd8J&#10;tSs/jV4n8LfFDxZqMWleO9L16SwlXR9c0u0yvGP7NX7T3wP/AGYP+COX7Pfgn9nX4v8A7S2tfsV/&#10;EH9m74kfG3xd4D8e/s1aPpOmWfwl+BvxI+G/irwrob/G74/fCDWNY1VPEXjXT18GWem6Rd+HI/B2&#10;neXfeKLPULO3sbv9+qKAP51/2zP2CvjH8af2t5/DH7Pmj/tQ/Cn4c/E/9r/9kP8Aaw/aV8cXmqfs&#10;02v7K3iTUv2dj8MNVuPiD4DuYtd1D9qS3+LN/ovwv8LfDS58G2Ok+GPDWpeKtD07x7qdwvh/R0vP&#10;E31/ceA/j54r/wCConxV8eXv7OHxr8G/AXxx+xHpH7Kun/tFQeN/2ak0TT/GHhz4kfGD4lT+NNN8&#10;NaR8fdV+M9n4e1HTvGOi6D4U1GX4VL4jh8aSq2veGNB8MWtx4nX9aaKAP5c7X/gn9+13+0H+zv4J&#10;/Zr8XfB/xB+zfqH7J/8AwSQ/aN/YA0nx7L4y+GzeFP2j/jJ8T9N+A3hXwrqHh9PBPjXxVr1x8DLz&#10;QP2e9P8AF3iOTxzpXgzV4tZ+Jt1oZ0t9R0DW5K9W+O/7N37Yv7Xvgn9uz4rR/sta78GNe+N37NX7&#10;Ff7KWi/s5+NvF/wKk8TePvDXwc+NHxJ+JH7R/i3w7qWl+O/GHws8P+MrTw58XfEPgP8AZn8b+MPE&#10;2jnTNT8Maf40ns9CtrrSLmD+jaigD8Gf2AvGvhH/AIJv/Db4teDv20PixpH7Nfw++Lf7Q/jr4kfs&#10;o6J+2T8WPhA37V/if4b3nhP4eN4x1P47+NfCHi/xJonj7xPpfji9vNF8O6tqfi3xT440r4dWvgvQ&#10;PGGqpNp2nafZezftteJ/Hv7Ra/8ABP34k/skfA/xv+1z8Lfh9+1p4G/ad1/4mfBP4jfsvWngyfwH&#10;4J8EfGb4e6npGgX3xf8A2hPhTe+I/FV3rfjLT59Ph0bT73wy1jZaqL/xPp+pW0OmXX7AUUAfzr/t&#10;mfsFfGP40/tbz+GP2fNH/ah+FPw5+J/7X/7If7WH7Svji81T9mm1/ZW8Sal+zsfhhqtx8QfAdzFr&#10;uoftSW/xZv8ARfhf4W+Glz4NsdJ8MeGtS8VaHp3j3U7hfD+jpeeJv0Q+GXwW+MfxD/b8+OP7TP7Q&#10;Pg6bw74A+CXh/RPgZ+wjotz4o8M69Z3Phfxd4e0rxL+0R8fpND8P6rrEvh3xX8RvFX9ifC7Rx4i/&#10;sTxTpvgP4dXcEmj2+n+Lria//RiigD8Cv2fvh5+1/wDDn9ov9tn9rj4d/svftKXFt44/ZZsNN8H/&#10;AAZ/bF+NfwB8X/Fjx9+0/wCC/F/jDxJ4V+G3wf8AiRpHxe+IEHwt/ZqsdP8AE97pf9ieJfiJoXgS&#10;XxHq0/ifw1oVg0OoajqTPgjp3/BQT4OfsmftX/Gfwz+xR8ZvEH/BTT42a58PNc8X3/xn+JX7G6aB&#10;8R/Fl5bW/g6G5+Feh+Af2s/FHw+8LfBX9mDwV9qTwT8OPHXxD8CeJPGiQQreaxq2v+J/EWs2n78U&#10;UAfzFfEz9gD4oeKP2dv2MvF9v+zT+1+niP8AZ9/bq8cftI/tUfCnxD8dvgV4f/a1/aYm+LPwr8ce&#10;Cvih8c/DHxK+AX7Sl18NNA8S3Ov+NrK40bwL4c+MngLVbXwHo2seDPDq+H/L0BtQ++P2Vf2qfh/+&#10;xt+zz8NvhB/wUR/aq8AfCv8AaBuH+IvjjS/AP7RPxy8Hav8AGfwn8FfFvxf+IV38DvC/xE8Z3PjT&#10;xEPiH4t8IfDWHQPB3iLxzbazqFtrWu+H9SSO/wBVe0l1W7/X2igD+fX4ifs7fH7x58Rvjr8J/h58&#10;L/EXjn4Kftlft/8A7FP7fPhj9s/QfG3wyPhn4e/CX4S2P7KHifxzoLTXvja3+Iw8a6fd/syWfh/4&#10;Np4a8C69ompeE/ijZXY1e0t/DevmtX4Kfss/tLaN8YP2ZvgH4j+Dvi/w78NP2Sf+Cgf7Z37aF7+1&#10;nceLvhtPpXxh8CfHSL9qu9+F3hDSYNM8Z6j8S7nxz4j1L9qabRfjLp/iHwHoelW2mfDCe4i1i6tv&#10;E+gB/wB9aKAPwV/Zos/E/wCzx+1l+1J+21+0Hovxj/ZX/Zd8d/Bb4c+EfGfiD/goB8aPgf448a6X&#10;8bbD4r67Lo/hz4TeOPCfxR+KV/4F/Z40fTPHF3pGk+CtQ8Z2XhTWvG+tR6z4S8M2sv8AaGo6h7T8&#10;ffiz4G/ak8Q/sn/tN/sV+J/Df7akH7EX7TF945+K/wAJfgN8RPhp4g1nU/CHxU/Z5+OHwTu9V0VP&#10;EfjHwv4Qn+IfglviFbeMPCula14o0WXVNH07xVYaVM2p3tnG/wCwNFAH86Pwu/Zs/a6/Zc134L/t&#10;WQ/szeMfjh4z8X+H/wDgpxYfEP8AZa8NeO/g9M/wG1/9uj9q3wr+1N8KNM0O58XfELwt4Bk8LaNJ&#10;4Utvhj8aL/wt4r177E+syeI9Hg1vQtOvTXL/ABt/Yi/aa0X9kf8A4J8/se/Dj4e/tL+PfjT+zV8L&#10;f2S7jT/ippvxV+EH/DDkPxC+FnjPwpqPjrR/2kvhV49+JFnqvxO0T4cWfgs6t8O9Pg+EPiuUx6l4&#10;LXwPr9n4m0DUr3Qf6VqKAPyA/bz/AGaPGX7aXxT/AGbfDXi79j7w94w+Gv7NX7dPwd8aS/ED4ha7&#10;8F/FOi/ET4Ca98B/H83xf8R6L4R1bXZfE+h6L4Y+JWq+CvAuv+ENa0uLxR4v1jw7Y+KfD+gar4Y0&#10;+21eL47+Ff7F/wAT9H8Mft7fDj42fsQ/GLx5+0N8Xl/bP05/+Cgvws+K/wCzj4V8ffGz4P8Ax48e&#10;a7rHwy+H3wq8Y+K/jDpHxE+GniHS/A+raR4d034e+KfDHhz4R+B9S8CCa+8QQ2XiG1fUv6Q6KAPz&#10;M/4JN/B74vfAj9lH/hWvxg+D/hH4M3mi/FDx1J4D0Xw74G+E/wAMvEnin4ZXh0mfwp48+Lnw9+BX&#10;jPx98H/Cfxf8Qk6gnjTT/AHiW60i7ewsNYu7XTdb1LVbC3/TOiigAooooAKKKKACiiigAooooA//&#10;0P7+KKKKACiiigAooooAKKKKACiiigAr4A+I3/KU39jf/swD/gpZ/wCtFf8ABJ2vv+vgD4jf8pTf&#10;2N/+zAP+Cln/AK0V/wAEnaAPv+iiigAoorzj4xfFLwt8DfhH8U/jZ45bUF8E/B74ceN/il4wOkWY&#10;1HVV8LfD7wzqfi3xA2mWBltxfaiNJ0i7NlZm4gFzciKEypvDqAej1+WH/BaXVvjRpn/BMf8Abqh+&#10;E/gD4X+NdD1L9jD9riy+K2ofEP4veK/hhqvgvwDL+z949XVvE3w90bw38EPi7afE3xhZWj3s+n+B&#10;/Emu/CPRdUube1tbn4h6RFeTXll+g/wq+IN78TfCUPiq/wDhv8RPhXPPe3dovhT4oWXhiw8UrDbe&#10;X5WpPb+EfFXjHR/7Pv1k32Mia09w6I5ntrY7Vf5I/wCCsX/KLL/gpZ/2YB+2R/6zr8R6APv+vh39&#10;vT9vj4S/8E8/hz8K/ib8YfC/xF8V6H8Xf2hPhn+zd4ds/hppvhrVNWsPGvxUj8QSaDq+tQ+KPFfh&#10;Czg8L2S+HL0avd2N9qGrQmW1+xaNfbpjF9xV/Mh/wdV+KtB8CfsOfsleN/FV/wD2V4X8G/8ABTf9&#10;lLxV4k1P7LeX39m6D4e0P4uavrF/9i063u9QvPsen2dzcfZbC0ury48vyrW3mndI2AP3h/a8/ad8&#10;DfsYfsz/ABm/an+JejeLPEPgL4HeCr/x14p0TwLZ6Pf+LtS0rT5reGa20Cz1/W/DmjXGoO1yhjj1&#10;HXdLtioYtdIQBXxF4o/4LG/s5af42/Yr+EHw7+Hfxz+O3x+/bi+GfgX41eBfgN8IdA8A6x8QPhR8&#10;HvHnhTTPF1l8Tv2gLrxB8R/DPgv4ZeD9LsNUW31LUZfFmrSXFzYanJodvrFjZi7l/Lv/AIKLf8Fl&#10;P+Cbf/BRL/gmF/wUs+DP7HX7R4+MHxK8K/sceOPidr3hsfCL47+APsHgbSPGHgLwrqOuf2x8Ufhd&#10;4I0G6+z6/wCMvDdh/Ztnqlzq8v8AaX2qCwks7O+uLX81v+CcFp4u/wCCDPxq/Y8/aI/aS8Wp8ZP2&#10;MP8Agrv+zL+zF4c8XftW+MfD9rB40/ZX+Pg+G2j694B+F/iXxlcXOp31h8CYvDepafoOl2t7rFjo&#10;48MeGofEMOnaVb/B7UrfWgD99f2j/wDgvd8Hvgd8XP2ifhz8PP2Qf21/2qfB37HF4bD9rj44/s+f&#10;C7w9r3wn+COoWWlvrXiXSNQ1rxF4x8O3Ot6x4J0qG7vfGMEFrYado1tY6hcHVbi10+9uLf8AYT4A&#10;fHb4Y/tPfBT4YftCfBjxCvir4WfGDwbovjrwPr32S50+a90PXLVbmBL3Tb2OK90zVLKQy2GraXex&#10;R3mmana3dhdRpcW8ir/Ej+2r8Sf2NvgN+2p/wUV8c+BP29v21v8Agiv+2LD441PxfrXw31zw3f8A&#10;xl/Zb/blmTRru58I/HHwX8ItP8J6zoniu1+J8qMLu313xFqB0258SXZs/DMIfxHp9fs7+xZ4u/4L&#10;s/tGfs2/8E/fjhb6z+xf8BfC/iv4U+FtT/ac+Ffxh+DnxI0L4u61f2vxo+IUd74t8EaP4PhsvCPg&#10;gfE39n2H4aeKdK0G70/T7fRvHGta9KdN07RZLHT7UA/owooooAKKKKACiiigAooooAKKKKACiiig&#10;AooooAKKKKACiiigAooooAKK+Iv+CmXizxT4C/4Jv/8ABQPx14G8S6/4M8beC/2I/wBq3xZ4O8Ye&#10;E9Z1Hw74p8KeKvDvwI8e6x4f8S+GvEOkXFpq2heINC1aztNU0bWdLu7XUdM1G1tr2yuIbmGKRfzy&#10;8YeGf27v2nf+CAH7My/si/F/xPZ/tjePv2Kf2KPiBN461j4la74W+JHxRuf+FefCjxp8VtDh+N09&#10;9L4h8J/Ef4r6TH4g06P4j3+qRXsmu6zK2reItDXVbvxTpQB+9VFfxA/FP/goXr3g79hf9jfxL+yJ&#10;o3/BQLwr8ePhL/wXR+A/wW/af/Yt+Mn7Ufxc+Inx4vPG1h8IfilrHir9j6H4qeP/ABfqms+OvgR8&#10;T9R8K+HR4c8Pa/dXPhDWdavNQ1C/8HwatDPpKf0B/wDBEv4vv+03+xVpH7WPiD9oXxT8ffip+0h4&#10;y8SePvjPp2q614kt/B/7PPxHilh0rU/2X/hp8Ktb1W/tfhH4T+Cdla2HhlLG2trfVfiJeCb4s67e&#10;6w/jawvVAP17r4A/4Kxf8osv+Cln/ZgH7ZH/AKzr8R6+/wCvgD/grF/yiy/4KWf9mAftkf8ArOvx&#10;HoA+/wCiiigAooooA+AP+Caf/JuvxG/7P/8A+CsX/r039sivv+vgD/gmn/ybr8Rv+z//APgrF/69&#10;N/bIr7/oAKKKKACuP8f3vj/TvBviG++Fvhnwf4y+INtp7y+FPC/j/wAca18NfButaqJIxHZ+IfHf&#10;h34efFjW/DGntEZXfU9N+HPi65SRI410mRZGli8++Gf7R/we+MXi7x54H+HHibUvEmu/DTXfE3hj&#10;xjKngnx3pfhyw8ReDPFep+BfFmi6d401vwzp3g3xJqXhzxfour+HtYtfDOu6zLYanpt9b3CIbSYp&#10;7jQB+cH/AASnufFV5+yZ4hu/HWjeH/Dnja6/bf8A+CpNz4x8PeE/Euo+NPCuheKp/wDgp5+2BL4h&#10;0bwz4x1jwn4C1fxZ4f0vVmvLHRvEuq+BPBWo69p0Ftql74T8O3N1Lo9l+j9fAH/BNP8A5N1+I3/Z&#10;/wD/AMFYv/Xpv7ZFff8AQAUUUUAFFFFABRRRQAUUUUAFFFFABRRRQAUUUUAFFFFABRRRQAUUUUAF&#10;FFFABRRRQAUUUUAFFFFABRRRQB8Af8E0/wDk3X4jf9n/AP8AwVi/9em/tkV9/wBfAH/BNP8A5N1+&#10;I3/Z/wD/AMFYv/Xpv7ZFff8AQAUUUUAfAH/BSz/k3X4c/wDZ/wD/AMEnf/Xpv7G9ff8AXwB/wUs/&#10;5N1+HP8A2f8A/wDBJ3/16b+xvX3/AEAFFFFABRRXh2kftH/B3XvjP4o/Z90XxNqWqfFXwTJbweLt&#10;EsfBPjy40Tw5fXfhHw74+ttK1jx7H4ZPw+sdbuPBvi3wz4ii0OfxQusPpuu6XMLEm8hWgD2HVr25&#10;07StT1Cz0nUNfvLDT7y9tdC0mTSodV1q5tbaSeDSdMl13U9F0OLUNRljWzspNY1nSdKjuZom1HU7&#10;C0Wa6i/ND/gnL4y8RfED4n/8FRfF3iz4T/ED4HeINX/b/wDBn9ofC34pal8LNW8d+F/sH/BMr/gn&#10;Jplr/buofBT4lfF/4ZXH9t2VlbeItM/4Rn4i+I/J0fV9Pg1k6T4gi1XQ9L/T+vgD9jf/AJOK/wCC&#10;sX/Z/wD8Of8A11l/wTUoA+/6KKKACiiigAoor+Yf/g4N+PP7UX7PXxu/4J4fFX9nL4p/Ffwro/wN&#10;0b9q/wDau+Nfwk8A+NvE3hzwl+0D8Jf2avEf7JHij4keB/ib4d0bVbHR/F+jWHwi134pahpkPiKx&#10;1KLTJ5r37CdPbULu9QA/p4or+LzUP24f2h/jZ+1b/wAFdPjl4B/aM+Ldr+zT4v8A+CKH7aHxr/Yr&#10;8L+FviN410LwV4PsvgH8QNc/Z38NftC/D7QrLWLOx0Lx3468f/CX4hfEzwl8StKsNL8U/wDCJ+Lf&#10;DTafqEdrHbyy/Hnjbxh/wUy8B/8ABMb9pD9sPQPiV/wUM+C/7Oeuf8E+P+CfFro/ib9oH9sLxl4/&#10;+NvxL/bG8aftPfs8XfxO+PH7NGt2vxq8f/Ef4MfCDxt8L/EPifw5Jpl74t8FjxXa+MNPEHhfSLBN&#10;R0TRQD/QGor+SXwx+0z+2h+wF8Pf2qPFHxRg/az+Enwm/a2/aE+Enwp/4J7aR+2t4r8d/ttfGn9k&#10;7wvafDLV2/aO/aG+Nl74F8R/tB+LZvBNlqFrB4h+EXwX1Txp4o1zXfHNnpHhXVrrSvC/iHWfGNl+&#10;kX/Bv38fn+Pv/BPe1utT+N/xc/aG8TfDn9oz9qv4ca18UPjheeP9Z+I+u6PpX7QPxC1T4aNrviT4&#10;g6Zpmoa3Kvwk1jwGyR6Wh0vwyr/8IcbPQtR8PX3h3SAD9uKKKKACiiigAooooAKKKKACiiigAor+&#10;WT4gftf/ALbPgP8Ab6/4L8+APhT8Lfjj+0j8O/hx8If2Rrzwg+kftJ+C/h/4X/ZIn8QfsW+JvEmt&#10;+JvAHhL4neN9Gl0q88Ya9Jd+NtZb4SadFqd/rnhJdR1fzNautImn+LIvip+0/wDDz9l//gmn/wAF&#10;AP2w/Gf7Znx6/wCCdmq/sBfs9aJ8b/Gv7O/7XPx/+F3xt/Zp/aF1LxBNe6x+1b8X/D/w6+IPhXxP&#10;+0r4a8XaX4g0Hw1ruo+I9d8WT+HrS31aW78N+eunx+NQD+26iv4tv2qdc/4KAftI/wDBTn/gpV8J&#10;/wBhvxz+29rXxJ8C+Pf+CYms/s1+PPAH7Vuv+Bf2Gv2ZvBPjT4K+CvHnxq1v44/CDVvi9pfgvx74&#10;a+KWgWmo6pYeEfDnwk8a6x4m1SPXdQiu9O1C6ktPEn3t/wAE8Ph/df8ABUN/25vj1+03+0d+15Zf&#10;Ej4cft9ftG/s1+CPhh8D/wBrb9oj9mfwb+zD4H+CmsaTpHgzwto/gH4GfEfwL4Z17xvqug6jb654&#10;w8beO9N8YXniN9Tt7XFsljdRygH9KdFFFABRRRQAUUUUAFfAH7G//JxX/BWL/s//AOHP/rrL/gmp&#10;X3/XwB+xv/ycV/wVi/7P/wDhz/66y/4JqUAff9FFFABRRRQAUUUUAFFFFABRRRQAUUUUAFFFFABR&#10;RRQAUUUUAFFFFABRRRQAUUUUAFfA/wDwVT8Y+Lvh5/wTO/b/APHngDxV4k8DeOfBn7HP7Rvifwf4&#10;z8Ha5qfhnxZ4U8S6H8J/FWo6L4i8N+ItFurHV9D1zR9Qt7e/0vVtMvLW/wBPvIIbq0uIZ4kevviu&#10;U8d+GPA3jTwT4u8I/E7w94U8WfDnxN4b1rQ/Hnhjx3pOka74J8QeENT064s/EWj+LtF8QQXWhat4&#10;b1DSZbq11rT9Ztp9Lu9OluIL6KS2eVKAPyE/bL+KnxP8LW3/AARoPhn4j+PPDrfFH9qnwp4e+Jja&#10;F4v8QaQfiJ4fuP2Ff2mfF1xofjo2GoQHxdo8/izQtC8UTaZr51Cyk8Q6LpOtyQPqWm2V1b/jb+wn&#10;+3J+2B4P8Ff8Ec/2af2mPil8Z/iR44+Ofjz4MftWfCj4zHxbrupeJv2pf2ZPiD+xR+0b4x+KPwR+&#10;J2s3OuJc+OPGfwK+O9/4O0ubSfHWq3o8VeG7/wCDfjG8/wCJhprX8H9A3wG0D/gjxaeEfGPxL/Zq&#10;8Lf8E49G8C/BjxlYeK/Hfjz4O+Fv2btA8K/DHxzo/h7xT4X0Pxn4j8TeE9NsdK8J65b+EPGfjTRP&#10;Dni++vLKebwn4t8S2ei6pNofiDU0vfVbrxf/AME7vC3wE+B/7Q11ffslaD+zd8FbTTrj9mf4sPYf&#10;CzT/AIW/C21vdMn+Huif8KC8Qizj0Lwh/amiNP4L0CH4bz6fJq2jzHw/pMdzYTraSgHT/C/9rW28&#10;d3WvHx78Av2gv2aPD2gabY30vjj9pLQ/hr4C8FX95qmu6X4d0zQNP1vRfil4uzr2o6nq9nDYWd7b&#10;WUN47/Z7e6e+ltrWf8gPjJ+25+1d8d/+Cdv/AAVI/aK0Px38JvgZ4G+GHwe/4KOfDj4T+APA1j8R&#10;/Df7Y/w78ffs2t8QfBPhr4ieJvirZ/Fu10nwf4plfwtJ4vPg/wAO/C7T9c8LR6t4U1iw8fzmUxt+&#10;p37U3jb9hz4zfs4+F9O/aA+O3wbtf2f/AI4eK/hHrfgLxLe/E/wFY+HfitrXhD4m+CfiX4A0z4f6&#10;3qN3fWHjC41fxZ4Y8OJbw+ERe67LDN5mgXemat9h1Sy8x+O7f8Ecv2efiz481j9p28/4Jt/BL43f&#10;tDfD7VbH4j3Hx+1P9mf4dfEb40fC3xZJe+G/EUHiuL4j3Wj6/wCO/A3i+XSL3QfEv9oxanofip9E&#10;bStaOpNo0dvaAH5OeEv2s/ifqf7Jn7Rfxz+KPxQ+K9v+1zoX7X/7BHwR8f8A7MGo/Fj4qeA/D/7N&#10;Pwo8U/tmfAH4d/DiTwfZfDzxx4Wl8cQ/GT4e+ML74l+K/jrb3MulfH1dev8A4d+JrO9+Gmkal8P5&#10;fuf9lD9rr9rex+AX7WXxN+PEeoftT674G/bg/a6/Z/8Ah34f/Zu+B+heE/FXgDw/8HPjB8XPCmm6&#10;h4vtfFPxlg0LVvh1pek+GPCcGgXT+V420bTLuzi8Xaz8UNU1W58Wp+nF/wDAD9mH4l3Wn/EHVPgn&#10;8BviBe6z4W8BabpXje/+G/w+8V3Wq+CvBXinQ/id8MLDT/Elxot7LfeFvCXjXRPDfxC8BWttfS6T&#10;oPinSND8WeH47TVtPsL+Lp/CPwQ+DngHxB8TvFfgj4WfD/wj4k+NWq22u/F7W/DfhLQtG1H4na3a&#10;Wdzp8GseO7nT7G3k8U6otleXdq9/rJvLqaK5uBNLIZ5SwB8x/wDBOv8Aaj8c/tY/su/Bv4mfEb4T&#10;/FL4deM9a+CvwT8U+JvEPjzwt4W8L+FfiX4k8b/DzS9f8QeLPhZB4a8X+KHuPBt1qr3N9Yf2pbaD&#10;dW+nappKLp4LzR2/3dWL4b8N+HfBvh3QfCHhDQdF8K+E/Cui6X4b8L+F/Del2Oh+HfDfh3Q7GDTN&#10;E0HQdE0yC103R9F0fTba207S9L061t7HT7G3t7S0t4baGJE2qACiiigAooooAKKKKACiiigAoooo&#10;AKKKKACiiigAooooAKKKKACiiigAooooAKKKKACiiigAooooAKKKKACiiigAooooAK84+MPwk+Hv&#10;x8+FHxJ+B/xa8P8A/CWfC74veB/FHw3+Ifhj+1db0L/hIfBfjPRrzw/4l0b+2vDWpaP4h0n+0tIv&#10;7u0/tHQ9W0zVrPzftGn39pdRxzp6PXjf7QviT4x+EPgj8T/En7Pfw3074ufHDSvB+rT/AAs+HOs+&#10;JtI8HaL4o8bSQ/Z9Cs9a8Sa5fadpumaNb3kyahqzzX1nLcadZ3NpZ3MV7PbuoB8raj/wTL/ZgPhr&#10;S9B/4Sz9sHSdI8MzLcaZdt/wUR/b0vr3R9Fj0W40LU/DVjrPiP8AaS1m90fwXq/h+V9O13w5ptzY&#10;6ReQW9jeSQxajpGk39lsQf8ABN79gjXvA+u+FbD4B+CL/wCHnj39nn4V/sz3+jaP4g8V/wDCL3nw&#10;K+DWueL/ABZ8KNA8PQ6Z4nWw0LUvCPiXx74p8S6R8RvCo034iS67qcWs3ni68v8ATdIubD+dn4L/&#10;AAf+K138CP8AgsJ8FvjbcxfBLxKv7TP7GXxX/aA+J/7aPxo+Dun/AAr+LfjrUPAf7K3xD+Jvwc+L&#10;fjTwF4r+JNh4B+HP7RVs8nhewtvC6aj4e8DeA/iJ4Y+Gtpd6rd6Vq+gtL8KvhN4K+PP7F/7Uc/xf&#10;1n9gj9lP9kHQP+Cq1n8Z/wBljwX8YbvQfih+wz490jwh8HNAi8ffCLwvqd9q/wAEdE8YfCzxV8R0&#10;+I+saNq/gXRIdHfxTo3jnUvBXhvxB4dgtrhAD+vHRdK0LwD4T0XQbW9u7Tw74T0TStCsb3xP4l1j&#10;xBqEem6TaW+mWD634s8XanqviDXdQaKGBbzXPEesalrOq3bPd6nqN7fXE1xL0tfysftc+PP2VvF3&#10;/BDn9k/4t/FH4RfAD9j/AMQjxT+zf4n/AGfPgvd6toXw+8NeBNXi/aq+FZ8eal8D/DfiGPwfNcaJ&#10;qPw9ttf+INq0fhxNX0P4d65caxqkVlENSvX6j/gtZ4h/aP8AixafCr4heE/hN4j+JX7CXwy8dfsQ&#10;fFv4SfEn4NfG34Inwn8cPjT8Rf2pfgtaeGfE3i6y1L4laPr2vfDnQfCut2nhv4UWejaVqnhXxD43&#10;+JA+KHiHXrHw54H0C6cA/p/oqhpdzd3umadeX+nTaPfXdjaXN7pFxcWl3caXdz28ctzp091YTXFj&#10;czWMzvbS3FlcTWszxNJbTTQsjNfoAKKKKACiiigAooooAKKKKACiiigAooooAKKKKACiiigAoooo&#10;AKKKKACiiigAooooAKKKKACiiigAooooAKKKKACiiigD4V/ba/ZL+IP7Tmofsq+LvhX8YfBvwb+I&#10;P7KX7SNt+0T4Y1L4gfB7W/jb4N8UXsPwg+LXwjl8La94T8OfGb4E63b2stl8VrrWo9VsPHMUsF1o&#10;1vaNYzxXkkkHzZ+0P/wT8/ag/a41v4Q6Z+0R+0p+zhq3gP4ZfE34S/Ga0134VfsfeLPht8cvBnjr&#10;4V+OtL8WXtn8CviX4m/am+K5+GGifE7TtF0vw742vdW07x1rkeljXbCxuZdO120tPDv1h+3l4p0b&#10;wJ+z9qnjbxN+1D8S/wBlDwv4Y1/S7/XfHHwd8P8Aw38TfFDxqLy01PRfD/wk8CaP8S/h18U7G/8A&#10;FPjnxhqvhyLQtN8L+Db7xpr2qafa+G9FntotZvpK/OL4z/FT9sfwp/wTq/Zv+IXxq/aJ+MfwF/bp&#10;1/wV4i0Xwh8Dfgv8Of2e/EXxE/aa/ab8TIb34GeA/FXgnxT8OPH2j2n9kaXpUGrfGXwv8ObjwR4U&#10;0O11jxpqPiTxVo/hrwjZ3FqAexfs/wD/AASfuf2YfjXbftBfBr9oaXwv8RvFXx9/aR+IP7QUK/C0&#10;y+C/2hfgr8f/AI8fEj46aL8I/GnhaL4j232P4gfBPVPiHc6R8M/j3b6reata20Opwan4GvPDOtr4&#10;S039iK/Bz/gon8af2sf2fvAP7K/xcuPih+0J8KvGDL+zd4f+N2qfD7wP8E/F/wCwl8Ltf134k+Dd&#10;F+O/i/8AaX1G/wDh/wCLfj9deHta0fxJqvhPwOnw41C10DSNTsPDetTXnheK68Q+IW7v9rL4yfHP&#10;4M/8FD/2QtI0X4s/tM+FPhN8b/jf4P8Ah14r/wCE18BfBe//AGGx4Z1n4aeL0tPg74Z8QeGfh7qH&#10;x+g/aP8AiP8AEnQNH1Lwl4g8aeLdJ8GWL6hrGjf26dOj0HwrdAH7UUV+Q3gf4g/Hab/gprd/C74Y&#10;/tI/Ez9on4OaDo/xZ139sLwt4p8HfBiw+Dn7MGo67Hpuq/sxfCX4aeMfBXw78J+M5fiqtpqF8vi3&#10;wp4h8Z/EHXL3wJBZeNvHD6LqF/4eXUP15oAKKKKACiiigAooooAKKKKACiiigAooooAKKKKACiii&#10;gAooooAKKKKACiiigAooooAKKKKACiiigAooooA//9H+/iiiigAooooAKKKKACiiigAooooAK+AP&#10;iN/ylN/Y3/7MA/4KWf8ArRX/AASdr7/r4A+I3/KU39jf/swD/gpZ/wCtFf8ABJ2gD7/ooooA+Tfi&#10;p8aviN4C/al/Za+Emn6R4JvPhh8eI/i1pmvareNrrePNJ8SfDz4f6x47sX0hIJoPD0eiXUOn2tpd&#10;NeR39/PLcXAhiskt4p7j5P8Ag7+118WP2kPHusfCXxH4O+DFh4B/aS+Ff7cmufs5vq3hnxZ41fRt&#10;G/ZM+Pvg/wDZm16z/aQ8F6hr+i6f440r4mn4r+DPH03hfw9f/Dz+wtKXxR8KdZ1O/wBY+weLbj7l&#10;+In7M3wk+KnxY+Evxt8Z2vj+f4ifA+8u7/4Z33h/41fGrwP4c0S71FJ4NVl1L4feB/iD4d+Hvi/+&#10;2rC4n0fXY/GfhbxBHrmgSN4e1dL3Q9unrlfC/wDZI+A3wb+KHjn4xfD/AMKa1pnjrx/L4vk1W41T&#10;4hfEfxV4c0JfiH43l+JnxGt/h14G8V+Lda8D/Cqz+I3xHmbx58QbP4a+HfCtt418Wx2mueJY9Svd&#10;O06S1AMf9jr9muT9lX4R3vwzfxH4c1xdS+IvxD+IcOk+AfAzfC/4VeAovH/iS68Qj4f/AAj+Gj+J&#10;/Gj+Bfh74de5f+zNBPinV0Op3esapAdOttSh0fT/AObz/grz+2X/AMFo/h5+yJ+2L4F+K37BP7P0&#10;X7P/AMVvgf8AtP8Awum+JXwm8T/tFfG3xV4Z+F2tfDHxpo+p/EHxdp/wr+FXjLw18Mv7N8FX0uvS&#10;eIPizq/gn4c2OowSwax4q0/T7W+ubf8Artr8YP8AgvR8N/Hvjz/gm5+1Tqfgzwt/wkWn+BP2X/2p&#10;/FfjK7/4bM/aT/ZU/wCEe8N2HwG8Z3F7rH/CE/APwf4o8MftUfZoLeeX/hQvx5vfDHwn8V+V/ZOv&#10;65bafrOpSwAH7P1VgvrK5mu7e2u7W4uLCRIb6CC4ilms5pI1mjiu4kdnt5JIXSVElCM8bK4UqQzf&#10;A3/BVzx38Wvhh/wTT/bp+IfwKu9Z0z4s+Dv2X/jDr3gzWvDhnTxF4dvrDwdqct54n0CW2SS5g1rw&#10;xpQv/EGlXNuvnW1/ptvcRFHiV6/Az/ghpf8Aw8+Gf7RXw9/Zg1H9nD9iqx8QfHf/AIJQeA/2sNP/&#10;AGm/2UZvGl78X9V8C+NfG/hXw/44+H37XPxP8SeIL/XvHfxJ8S+KL208aJ8QbI+FbCPVrC/07RNH&#10;sYUtoNLAP681ljd5I0kRpIiolRXUvEXUOgkUEshdCHUMF3KQRkEGh5Y49gkkSMyOIow7qvmSMCRG&#10;m4jc5CsQi5YhSQDglf5rv+CMHiT9nv8AZd1X/gtj9v8AHHgH4S/A74R/8FMfibOuveMvHtnYeFfB&#10;/gHSvhb8H9KtNV1jxf4v1yYx6Lb3E1tZNrutaxKkl3PFHPfS3EqitT/go5onwai/4K5f8EKvjp4f&#10;1DQrjxL8QPi3+0Baav4zg8ZXWoaXq/gDTv2XPFOpeBriytJtbuPDVjo1xJ4gv7zT9W0iwsl1ptQ8&#10;6e8vj5DIAf0W3+iaNqs9jdappGmajc6XP9q0y4v7C1vJ9OucbftFjLcRSSWc+07fOtykmOCSK06K&#10;KACiiigAooooAKKKKACiiigAooooAKKKKACiiigAooooAKKKKACiiigDzr4v/Db4ffGX4TfFD4P/&#10;ABb0mHX/AIVfFf4eeNfhp8TNCuNX1Xw/Brfw/wDHfhvUvC3jLSJte0LUtI1zRItT8O6rqNk+raNq&#10;+l6tpyzm707UbG8hhuIvze8Of8ERf+CdPg/wddeBvBvw++PPhjwzPoXh3w9pljpP7c37dDR+FtL8&#10;Jalo+r+FV8Dfb/2j7+PwTNoF3oOlR6ZdeFU0eaHS4JdCaR9Cvr/TbrZ/4K9fFD9hj4R/sqWXjH9u&#10;/wCEngn9oPwjafE/wva/A/4A+M9O0PWx8Yf2jta0rxJ4b+HPgzQ9E8USp4VutRvrTXfETX2q+LIp&#10;/DHhPw+useLtWRU0SGRfzJ+B37Of7In7J3/BCrx/N/wUgv8A4M/tS/Av4V+L/iN+034v+FPgjxqv&#10;xU+D3wd8XeJNeN78PP2Xfg34hs/EV1Bft4P1XxXovw/8KxyanZ6Vc+MvF91dReXo2oW2oTgH64+D&#10;P+CUH7AngHwb8OfAvhv4CpDpPwt/ap8LftveGtT1D4k/F7WfGeo/tXeDdP1HS9A+Nfjzx/q3j+88&#10;b/FDxNb2WrajDdWHxJ8QeK/DOpi5zqeg3XkW5i9p+BX7IP7L/wCzZ8VP2gfiP8CfAdr8O/iB+0z4&#10;ssvif8ddP0Txv43uPDni3xoq3lsfHkXwu1PxXqHw/wDBniDXHuLtvEXiDwT4Q8MXni+9/wBL8S3W&#10;sXtvFNF+VX/BMf8AZ0+Hf/BMD9jO5j8QQfB74Bfta/t7eKvHfx08Mfs52viKw8L6Fp3xa17wO+r/&#10;AAy/ZU+DHhXxDfR6r4ruvg/4JsvD3hjXYrG31vxF4h8UR+K/EuoXN5aahZJa/iL/AMEMviSPBXxi&#10;/wCCW3jn4wfAr9kL4vfGD/golH+3BrF7+1FoH/CZ+Lf+ChvgL4x/CjTvF998R/EX7Q3j7xPq91bX&#10;Xgnxpoiaj4Nt/A3h/wAPeH9M+HltNpcFzd6jeRXN1q4B/dxXwB/wVi/5RZf8FLP+zAP2yP8A1nX4&#10;j19/18Af8FYv+UWX/BSz/swD9sj/ANZ1+I9AH3/RRRQAUUUUAfAH/BNP/k3X4jf9n/8A/BWL/wBe&#10;m/tkV9/18Af8E0/+TdfiN/2f/wD8FYv/AF6b+2RX3/QB82ftafH/AFH9mD4H+J/jZZfDy7+Jdn4P&#10;utGfX9Bs/E2m+FJrLQdS1S20y910ahqVnqC3P9myXVvt0yzsri9vpZ40TyIFuLq38a+Mf7dFl8Jv&#10;j5H8J1+F+oeJ/AfhXWP2YfDHxr+Ldv4w0fS4fhj4q/bH+K2sfBf4DaNY+DbqwnvvGPn+NrHRJ/iP&#10;djWfDa+B/Cnjfwl4i0+Lxd5+tafovuP7U37O2m/tVfBbxP8AA7XfiT8Sfhb4d8YyacniDxB8Kh8O&#10;B4rvNM0+8jv/AOxEn+KHw5+KHh61sLy9t7O4uri18OQ6yGsoY7PVbWCW9huvIfHH7CHgr4hfFvwb&#10;8W/E3xa+MV1daTbfs7TfE3wdC3wns/Bv7QXin9lDx3rfxT+Anjv4rWtp8KINY03xR4J+JmvXHjaY&#10;fCHWvhboHiHUdL8M6Tr2hX3hTw1pXh6AAo/s7fs+fFf4V/tJftBePWg0H4cfAH4gvreo+HvhD4f+&#10;N3xP+Mdh4m+KfiP4s+PfiB4u+PY8MePvCXhfwv8As9ax49tfFYu/GPw0+FN14g8M+IvF+rarrusa&#10;ncano9rrfiLxP9rz/goT+1H+zj8Zb34Z/Cj/AIJX/tX/ALWvhC18P6DrEPxh+EOv/DvTvBt7f6tB&#10;LNfaDBbeJL631MahobxiC/d4lhaSRfJJUk1+r9fN/wC17ZeAdR/Zo+Mdj8UvE37N/g34fXPg+5j8&#10;V+KP2vfA+i/Er9mjRdKN3aGS9+MfgTxF8Q/hPonifwesoiS50zUviN4Rtnu3tJG1aNo1ilAPlD/g&#10;j34w174h/sRReP8AxT4C8QfCrxP44/a//wCCmHjDxH8L/Fk1nceKvhvr3ib/AIKV/tb61q/gLxLP&#10;pzSafP4g8H6he3Hh7WZrGR7OTUdOuXtWeBkav0/r8oP+CJ1t4Vs/+CfHhWz8C6z8IPEfgm1/af8A&#10;+Ci1t4O8Q/s9eGdO8F/ALXfCsH/BRr9q6Lw9rPwP8HaP4t8e6R4T+D+p6StpffDTwzpfjrxpp2g+&#10;C59F0ux8WeJLa1j1e7/V+gAooooAKKKKACiiigAooooAKKKKACiiigAooooAKKKKACiiigAooooA&#10;KKKKACiiigAooooAKKKKACiiigD4A/4Jp/8AJuvxG/7P/wD+CsX/AK9N/bIr7/r4A/4Jp/8AJuvx&#10;G/7P/wD+CsX/AK9N/bIr7/oAKKKKAPgD/gpZ/wAm6/Dn/s//AP4JO/8Ar039jevv+vgD/gpZ/wAm&#10;6/Dn/s//AP4JO/8Ar039jevv+gArzD40+PtY+Ffwm+IfxJ0LwfL4+1TwL4T1jxVB4Pg1yw8NS65D&#10;olq9/e2667qcU9lpohsIbm7kmktrqRkgMVta3Ny8NvP6fXnPxc+Hh+LXwx8c/DI+MvFnw+h8eeG9&#10;S8LXvi/wLF4Pm8W6NpusQGz1N9EXx94S8d+ERd3eny3WntJrHhTWY4YLuaa1igv0tb23APgz4x/8&#10;FJLD4W/Dr4VfEXSfgvrPjmw8Sfsm+Iv24/jHp1l420bRbz4M/s2eBtM+HOpeNdetxe6VcN8QPHEE&#10;PxClm8IeCrWHw1aeLrLwN45lfxPod/p+j6Xrnoej/AH4pWP7c+p/H/wUvh74d/BbxP4d1mf4r/2N&#10;8cfib4xn/aW8V33w8+FHg7wF4j1/9n7U/CenfB74V+JPhxZeA10OD4qeEfFniDxr4v8ABug+G9A1&#10;ZW0nVZ7Lwtx/jb/gmX8OfH3wv+EHwq1745fH+TSvhl8C/GP7LXirX4Jfgfa+JPjv+zL4/ufA8niz&#10;4JfF77L8EIPDR8O6npnw68LeG4/Enw18N/Dj4h6foCa9FpvjC01XxX4j1fUP0lACgAAAAAAAYAA4&#10;AA6ADsO3agD80f29f27/AI4fscar4aX4a/8ABP8A+P8A+134Q1Dwfrvi7xn8QfhP4m+H/hrwr8M4&#10;dAuXFzZ+L7zxvqOnpa50yKfW5NQ8xLC006CWW6miCO1fOH/BEL9rnR/27fDH/BQz9qrQPCH/AAgW&#10;k/FP9v8AsvsnhT/hPfAnxP8A7K/4Qf8A4J9/sCfDif8A4rj4Z6xr3gjXPt1z4Qm1L/iSatd/2b9s&#10;/sfUvI1fT762g/Z7xZ/aP/CK+Jv7H/4SD+1/+Ef1n+y/+ET/AOEV/wCEq/tH+zrn7D/wjP8AwnX/&#10;ABRH/CQfafK/sb/hMf8Ailf7R+zf8JD/AMSj7ZX5Q/8ABJP/AIWL/an/AAUo/wCFsf8ADQH/AAsD&#10;/hv/AMP/ANv/APDUn/DLH/C9v+Ucf/BPT+yv+E5/4Yp/4xl/5An9m/8ACM/8K0/5k7/hHv8AhMv+&#10;Lgf8JXQB+v1FFFABRRRQAV4P8Uv2Y/gV8bPG/gf4ifFX4e6d428V/DrwP8Zfhr4TudX1LX/7JtPA&#10;n7Qei+HPDvxi8Nap4XtdWt/C3ibT/G+h+EtA029HifRdZm062s5V0SbS21DUje+8VVvrO21CyvLC&#10;8RpLS+tbizukWWW3Z7a6haGdFnt3ingZo3YCWGVJoz88ciOqsgB8UN/wTk/Ykcaxa2XwK0HSLPVf&#10;2OtW/wCCf+oaN4Z8TeOvDGiW/wCyNr9/qOsan8HtP8P+G/FWl6NoVvd32r6hdp4x0fT9N+IkBuit&#10;n4thiWNIu3+If7Fn7MPxa/ZTsv2HfH3w3TxD+zDo3g34W/D20+Fy+NPH+mNaeEfgzqHhDWfhlo7+&#10;M9E8Wad8RHPhy+8DeE7oX9x4sfVNaXSwmvXuq29/qUd3+W3/AARS8B+B/BXjT/gsl8MfCGlWujeB&#10;9C/4Kj/FPw5o2gWN9emOx8PJ8AfgFaLbW97JeTamVEcjqb5r6S7MrNMbrzyXrnP+CQF98Fv2Z9S/&#10;4LTy6p4i8D/Bz4J/Cf8A4KgfFDz9d8YeLNO8NeCfBHhHTPgT+z7At7rfizxZqkFjpmlWzyok+q61&#10;qqIZpN1zdvLJlwD+havH/gX8A/hN+zX4B/4Vf8FPCn/CF+Bf+Ev+Ifjz+w/7d8S+I/8Aiq/ir478&#10;RfEzx9qv9p+LNZ17WP8AifeN/Fev639h/tD+zdL+3/2botnp2kWtlYW/4M/8FUP2Qv2IP28v2p/2&#10;fP2WNK+A3wW8d/tQftW+EbX4u/GX9pv/AIR3S/EHjr4P/sF/B7UNDsvEPjTwl4qjF7FbeLPi7rOp&#10;6B8Cvgx4gihvLPRJ/FHiXxvaypdeD9NW7/oz0XRtM8O6NpPh/RbSOw0bQtMsdG0mwhMjRWWmaZax&#10;WVhaRNK8kpjtrWCKFDJJJIVQF3ZsswBp0UUUAFFFFABRRRQAUUUUAFFFFAHzRZfsh/s56R48/ao+&#10;Kdp8PltfG/7aPh3wR4Z/ab19/F3jh1+JHh/4a/D7VPhf4Ms206fxM+jeDF0TwHrGpaGbvwDYeFbv&#10;UBcHVNWuL7WIYNRi+SvEv/BHX/gnZrXhXwR4N8R/DHx3J8IPh/8AD74d/CvTfg3eftRftPxfAfXf&#10;A/wxni/4VtovxD+EkvxoPw5+JjeHLryHs7/4g6B4k1LVrtbSTXLrV57ayaDwP/g448AeCvGH/BHz&#10;9srXvFOjwapq/wAPPhq3inwRc3F5fQDRfEk3iDQdEbU4LW2u7e1vbtdJ1PULWAX9veJbrcyy28cU&#10;22ZcT/gpN+y946+OPi3/AIJ6/F+P4P8Awi/a6/Z7+Avhv433Hx2/ZC+N3xI8F+A/h54uh8e/Cbw1&#10;oPg/48XMfxF07Vvh74gm+At3Y6zJqDeKNP1S88NaT40u9Z8IWsGurLI4B+tnw6/Zm+B/wm+MHx1+&#10;PXw98DQ+G/it+0svwrT41eJoNd8UXkHjCP4JeDZfh/8ADCKDw3qet3vhTwrD4W8ITyaNHD4M0Pw7&#10;FqiMt5rianqKJdp8pfEz/gkz+wf8Wfi58Q/jTrnwy8beGvHvxbksJPjWvwf/AGiP2i/gV4W+Ml3p&#10;1uY9Nvvi74A+CvxY8BeCvHuqQxyGWXVPEmg3mpaqXzrFzqcRCV8Vf8G+/wAal8Uf8Ev/ANkn4X/H&#10;X4neGD8VfH/h39oHVfg98OfEfxCY/FDxZ+zN4T+N3jzw34H17wponia90z4l+Ivh94X8Ev4e0Xw7&#10;4sGlj7H4MHhCW7urKS5tw2h/wRE8H+EPh18Qv+Cw3gDwLplpoXhLwp/wVR+JekeG9Es7me5h07R7&#10;P4DfACK2hhmvLi7vJ40yQ1xc3FzLLIzNNNJIzNQB+80aJEiRINqRoiIuSdqINqjJJJwABkkk45J5&#10;NPoooAKKKKACiiigAr4A/Y3/AOTiv+CsX/Z//wAOf/XWX/BNSvv+vgD9jf8A5OK/4Kxf9n//AA5/&#10;9dZf8E1KAPv+iiigAooooAKKKKACiiigAooooAKKKKACiiigAooooAKKKKACiiigAooooAKKKKAC&#10;vnb9r228UXv7KH7TNj4J+HKfGDxhf/AH4v2Hhj4US6hf6VH8Stdvfh/4gtdL8CvqOl3Fpqlmviq8&#10;mi0Rp9Lu7TUkF7/oF1bXfkzxfRNFAH80X/BJPwr44+C7/tYXXx18MfHb4/fBGy+AP7H+kQ/HP4tf&#10;sd/HTwT8Z9Q1H4S+H/GvhG8/ZJsP2bp/AuqeMvjDpH7O19JeaxpHjnwB8O9b1S61Dx9qej+JNe8Z&#10;6toaavZYH7OVp4z8FfsI/wDBHfx549+D37Rmm+Cf2Kf2jNXl/al+EXiT9l/4/wCgfEjwtcat8Bfj&#10;/wCEfA3xVt/hZrvwzsPiP468JfCjx58V/Aeu3Wu+A/Cvijw9HJe6nqtpqE2r/DzV7XSv6fKKAP5h&#10;Pi34C8WaD/wSFuvDesfAD476r45+Kn7Z/jH41fs8/Bzwj+yx8avij8TPgl8EfF3/AAUls/2g9D8J&#10;6/ovw4+G/jDxD8Ln0f4DltbvrTxpB4TniSV/h5aw3Gq6Xa6I36Eftu+FtV/bO8efskfst6L8I/H5&#10;+AP7Qmlav8Yf2p/jLr/wZ8W+GV0P9nr4c2eg+JNE/Zr8Q6t438M+H9c+G/jr9ojxr4l0Twt4t+H2&#10;vjw/8Q9I+Gml/FXTtS8M2dzNqMVr+udFAFezs7TT7S1sLC1t7GwsbeCzsrKzgitrSztLaJYba1tb&#10;aFUht7e3hRIoIIkSKKJFjjVUVRViiigAooooAKKKKACiiigAooooAKKKKACiiigAooooAKKKKACi&#10;iigAooooAKKKKACiiigAooooAKKKKACiiigAooooAKKKKACiiigAooooAqX1hY6pZ3OnanZWmo6f&#10;ewvb3ljfW8N3Z3dvINssFza3CSQTwyKSrxyo6OOGXA+apdaBoV9Y2emXui6Teabp0tlPp+n3Wm2d&#10;xY2M2mlTp0tnaTQPBbS2BRDZSQxxvalVMBTaNutRQAUUUUAFFFFABRRRQAUUUUAFFFFABRRRQAUU&#10;UUAFFFFABRRRQAUUUUAFFFFABRRRQAUUUUAFFFFABRRRQAUUUUAFFFFABRRRQAUUUUAfMf7T/wCx&#10;58Av2xdC8BeHvj54e8Z67Y/C/wAfWPxR8AXfgT4z/Gv4H+IfC/j/AEzSdW0PTvE+neLPgX8Q/hv4&#10;q+32Gma7q1vZpca1Na2z3j3UNut4kM8XjnxB/wCCY37InxRtfgjF400j4/X+qfs6aH448OfCHxnp&#10;f7av7a3hb4meHNI+JF7Z33jaDVPit4U/aF0T4leN59fk0+xtbjUPHvirxPqNvpVpb6JZXlro8aWN&#10;ff8ARQB8Y/FP9gf9nf41al4Bn+JsXxh8WeHfh74Z8B+FLP4b6j+0b+0A/wAKvF9h8MNauPEfgHUP&#10;ir8OR8SV8K/FvxN4e165bV5PFnxI07xN4k8S30GnS+MNU8QDSNIWy2vFH7E/wI8cfHvRf2jPGsHx&#10;O8XeNvDHijQfHvhLwt4j+OPxk1b4L+D/AIieGvDFt4N0b4ieFPgRd+OZPhBoXjOy8OWq2UWtaf4N&#10;gkS8uNS8QJEPEusavrF/9aUUAfEnwY/4J4/stfs+fFrxL8a/hHonxj8L+NfGPjT4g/EXxRp1z+1b&#10;+1f4p+GGt+OfilPfXPjrxRffA7xh8bvEPwUk1jWLnULi4huh8PlbRZ1tJdBGlyafYPa/bdFFABRR&#10;RQAUUUUAFFFFABRRRQAUUUUAFFFFABRRRQAUUUUAFFFFABRRRQAUUUUAFFFFABRRRQAUUUUAFFFF&#10;AH//0v7+KKKKACiiigAooooAKKKKACiiigAr4A+I3/KU39jf/swD/gpZ/wCtFf8ABJ2vv+vgD4jf&#10;8pTf2N/+zAP+Cln/AK0V/wAEnaAPv+iiigAooooAK/nZ/wCC+Hgr9pX4k/softeW4/Yc/Yf+Pv7P&#10;Hww/ZI+PnjvQPjd8dfiTcS/HH4K+IoPgl4zn8Y/Ef4P/AA41P9n3xxpWk/EDwNZWi6v4G1bRviX4&#10;V1TWNW07T4ZdY8PYS9tf6Jq/LD/gtJ8IfCnxP/4Jj/t1az4k1b4oaZd/DL9jD9rjxx4bh+Hnxv8A&#10;jR8ItK1LWtM/Z+8e3VtZ/ELQvhP4/wDBWifFvwhLLaQrqPw9+K2neNPAOr2z3Vnqvhq8tL69guAD&#10;9Sp4IbmGa2uYYri3uIpILi3njSWGeGVDHLDLFIDHJFJGzJJG4KOjFWBUkV85fB79jb9kf9nqLx5B&#10;8B/2YP2f/gzB8Ug0fxIg+F3wg+H/AIFg8eW7pdxmx8Ww+GtB06PX9NWO/wBQSPTNSW40+FdQv/Jt&#10;k+23Rf6SooA+MPCn/BOD/gnj4DtPGNh4G/YM/Yx8GWPxE8I3fw/+IFn4U/Zd+B/h618deA7/AFXR&#10;9dvvBPjG30jwLZxeJ/CN7rnh7w/rN34b1tL7RrnVdD0fUZrJ7zTLKaDV+JX/AAT9/YM+M2u6Z4o+&#10;MH7En7IvxX8TaL4d0Twfo/iL4lfs2/Brx1ruk+EvDUDW3hzwvpmr+KPBeq6hYeHfD9s7waJolrcR&#10;abpUDtFYW0EbFW+uqKAAjPFFFYGr6RqOpal4WvbLxTrmgWuga5c6tq+kaTb+G5rDxvYTeG/EGhxe&#10;GfE0uueHta1S00Oz1TWdO8ZQXHg3UvCPiR/EnhLw9a3XiC68IXPivwp4mcUm9Wo6N3d+ibS91T1l&#10;ay0Wr1sH9f1t/XfY38gdf8P8/wCfWge3T2ryO18VfDb4xSav4Ls/EWuQa94N1zw74n17wrb6r47+&#10;FPxC0qHwl8WPE2l+FPEGraHHceDvHcnws8eeO/gr4y07w/qt3aT/AAo/aE8DeHfE1np0/wARvhRr&#10;2qx6v3trc+J28TaxZ3ej6JB4Nt9D8PT6Br8HiG/ufEmp+JLm/wDE0fivSdW8KSeGrbTNF0TRNMtP&#10;Bt34f8QWnjLXr/xPf694n07UfDPhO28I6Xq3jbSdKUOaM1KFSGs6dRcjUfc5bc1pOTcr2S0Wuz91&#10;Xvtqns1r/X9dkb9FFFZDCjPQetH4/wD1v8/X8sVgeKtX1Lw/4Z8Q67o/hbXPHGraLomq6tpvgvwz&#10;ceG7PxJ4uv8ATrC4u7Twz4fu/GXiHwj4Pttc164hj0vSbjxX4r8M+G4b+6t5Nc8QaNpi3Wo2rjFz&#10;airJyaS5mopX01lJpRXm2rdeWwG//n/P+f5UnQcnOO+P6VwVlY+OPDv/AAjum22o/wDCw7PUfHHi&#10;++8Y+JfG2saT4b17wr4M1z/hNvE/h/TvCOkeCPhza6H4v/4RDW7nwT8MNA0bXm8KaqfhtFdeNfF/&#10;xH8c/EPw/d2/xI76nOHK170ZrVxlF6NJyjeztJXs7KUU7O/Kr3D+v69NtLrzdrh68/h6UY6H0orA&#10;8VW3ia88M+IbTwVrGieHvGNzomqweFNe8TeHr7xd4b0XxJNYTx6Hq3iHwppfibwXqfifQ9O1Nra7&#10;1Xw9p3jLwlf61YRXGnWfifQLi5j1W0UUnJJyUU3rKV2o3erfKpSsr3dk32D+v62/P7jforA8K+Kv&#10;DXjnw14e8aeCvEGieLvBvi7RNK8TeFPFnhnVrHXfDfibw3rthBqmh+IPD+t6XPc6ZrOiazpl1a6j&#10;pWq6ddXVhqNhc295Z3EtvNG7c34g8TRahqGq+C/Bnj7wJovxB8LJ8OfGfizRtftl8U6ho3wz8Q+M&#10;tRt7q/1LwrpvjDwprGhJ8Q9A8B/FDwl8OvHOpXj+H9K8ZaHqPiCXQfHtn4G8Q+CdStUp88oSTg6b&#10;tUcoy/de8oN1EouUUpSs1y6OySTYX+d9vP02T+/7j0PHU+tFefeAvHEPifTNL0/XNQ8A2nxLtfDe&#10;g6n498E+BvHkfj3TvCus6nZKdQs9M1y60Lwhr2t+G4dWh1Cy0DxPrHgnwddeIbKzXUJ/DWh3Ms+l&#10;WnRaRq+palqXimyvfC2uaBa6BrlvpOkavq1x4bmsPG9hN4b8Pa5L4m8MxaH4h1rVLTQ7PVNZ1Hwb&#10;cW/jLTfCPiR/EnhLxBdWnh+68H3PhXxX4mlwac43jen8VpwafvKPutO09f5ea61WibD+v67fM36w&#10;NI8Sadreo+KdLsoNchuvB+uW/h7VpNW8MeJNBsLq/uvDfh7xXFceGNV1zSdO0vxtoY0vxNp1rP4m&#10;8G3eveG7PxJbeIfBl1q0fi/wn4r0PQy21jUZvE2saFN4W1yz0nTND8PatY+NLi48Nv4b8QX+tX/i&#10;e01PwzpNpa+IbnxfDrnhG30HStU8Qz674U0Tw3dWHjbwxH4U8QeJ9TtPGWneEzwr4p8M+OfDPh7x&#10;r4L8Q6H4t8H+LtE0rxN4U8V+GdVsNd8N+J/Deu2Nvqmh+IPD+uaXcXWma1oes6ZdW2o6TqunXVzY&#10;ajYXNveWdxNbTRyPXJaMnKLkrQSlFpwjKfvJSaum3GMvdupJrpZxkf1/X+f+Zv0nJH90/nivkay+&#10;KkGneN9RT4t/ETxx+z9PL8btaPw++HPxe8V/soWNt8Y/AenaT8Of2f8ASP8AhWkPgy/8beM7r4Ie&#10;MPjV8XPht4q8N/8ACW674Q/aQj+Pnjfwb4D8S/8ACOfDzxl4Q+DmvYfw7/aD8T6prPg7WPD+h658&#10;YP2XvHmjeMtUX9otbm/m+K3gP416v+0Vo/w90r9mjx7+zB4T+B3hXxf4K0L4cweNNU8Ka3478TOP&#10;FnwRg+BfxD0T9r/TPBvirwtrvxK8V9qyvFypyqwjGdOKSdXmUKLqSp1an1enXny0KuJcaM1Tw9Kr&#10;KtWnGUKEas4zjGXOKdm7Ptu7XSu0tVHVXk0ord6P3vtXGMn16/h/n0/PNLkHp/j/AJ/z6VwPhHx5&#10;/wAJnquv2th4P8caX4f0XzrS18Y+KNA/4RTSvEevaX408eeCPE+gaDoHiG7074iSf8I3eeB7bXof&#10;F2p+CNL+G3j/AMGePPAfi74ReN/iLomqavd6H0Hhvw3p3hXTp9L0ufXLm1uNc8T+IZJPEPifxJ4u&#10;v1v/ABd4k1bxXqtvb6r4r1bWdUtdDtdU1q8tfDPhm1u4PDfgrw3DpXg3wbpGgeENA0PQ7DhlD2fN&#10;Gd1Ui0uXe178yk07xlF2Ti9Y6qXK1aVfkeb/ABt/Zx/Z6/aW8PaV4R/aO+A/wZ/aA8J6FrKeI9E8&#10;MfG34X+CPir4e0fxDHY3mmR69pWi+O9C1/TdP1lNN1HUNPTVLS2hvlsb68tBOLe6njfjdL/Ys/Y5&#10;0T4Pap+zxov7Jv7M+kfs/wCueILfxbrXwN0z4EfC2w+D2seKrS+0nU7XxNqnwztPCkPgvUPEFrqW&#10;gaFqFvrV3okupRX2i6Tdx3K3GnWckH0xRUAefeMPhN8K/iHr/gHxV4/+Gfw/8ceKPhTr8/iv4XeJ&#10;PGHg3w54m174beKLmzbT7jxJ4B1jWtOvdR8H6/cae7WM+seHrjTdRls2a1kuGgYo3m3w/wD2Qf2U&#10;fhP8VvGPx1+F/wCzT8Bvh18aviF9v/4Tn4s+CPhL4E8LfEXxadXvE1HWTr/jLRdCs9f1Ntb1KOLU&#10;tca6v3bWtRihv9U+2XcMcyfRVFABXwB/wVi/5RZf8FLP+zAP2yP/AFnX4j19/wBfAH/BWL/lFl/w&#10;Us/7MA/bI/8AWdfiPQB9/wBFFFABRRRQB8Af8E0/+TdfiN/2f/8A8FYv/Xpv7ZFff9fAH/BNP/k3&#10;X4jf9n//APBWL/16b+2RX3/QAUUUUAFfIn7ZX7S37PH7OvwzWL4/ftfeG/2LE+JMl94Y8C/F3VPE&#10;fwo0DxHYeILOCLUbuXwTF8avCHxB+HOra5ZWIMslp4l8C+KtOS1mklm0tn8qaL67rzT4tC1s/A+t&#10;eIG+DmqfHjVPDlnLqWifDPw3bfDKTxb4mvi0cJ07wvdfGHxh8Pfh1Y6pNE7OLjxR458L6YYYpFl1&#10;NZDHDKAfAf8AwRw1zQvFH7C9j4l8L/FC4+N3hrxF+1v/AMFKdd8O/Ge7l8HT3fxd0LV/+Ck37Wuo&#10;aR8ULmb4eeHPB/gCa48f6fcW/iuaXwP4R8L+DpJNVZ/DPhzRNFNlplr+o9fmx/wScvp9U/ZB1fUr&#10;rwTrHw1udR/bX/4Kh31x8OfEL+EZNf8AAE93/wAFOP2vZ5vBOuv8P/EfjHwHJrHhWSRtC1N/BPi3&#10;xT4Ra9sJz4b8R65oxstTuP0noAKKKKACiiigAooooAKKKKADHQ+lFYFzrGpQeKNH0GLwrrt5pOpa&#10;F4j1e98a29z4ZTwz4f1DRL/wvZ6Z4W1e1uvEdt4ym13xhb+INV1bw5caD4S1vwza6f4H8Ux+LfEf&#10;hfVLzwVpnjDfptbappq6s0+rWvZpxejem+t0H9f1/X5MKKKKQBRRRQAUUUUAFFFFABRRRQAUVz/h&#10;rxNpvivTp9U0uDXba2t9d8U+HZI/EXhbxN4P1B9Q8H+JtX8JatcW+k+LdJ0XVbvQrvVdFvLrwv4o&#10;tbOfwz448MzaR418Fav4g8G6/oWval0FNpxbTTTTs09Gmt9LXv01f3a8wFFFFIAooooAKKKKACii&#10;igD4A/4Jp/8AJuvxG/7P/wD+CsX/AK9N/bIr7/r4A/4Jp/8AJuvxG/7P/wD+CsX/AK9N/bIr7/oA&#10;KKKKAPgD/gpZ/wAm6/Dn/s//AP4JO/8Ar039jevv+vgD/gpZ/wAm6/Dn/s//AP4JO/8Ar039jevv&#10;+gAooooAKKKKAPnf9qP4k+Mvhb8H9d8Q+BvgB8X/ANpbWr64tfDUvwy+Bfinwh4K+I82l+IEuLHU&#10;tf0bxR4z8f8AwysND/sOBjcNqemeMNL8R2MrwXehMb6BJYvzp/4I1reJbf8ABRoah8J/j/8AA67H&#10;7f8ApPnfC79qP4z67+0J8dfC/wDxrv8A+Cfnl/8ACdfF/wAS/Fv45634u/tqIp4i8M/bfip4q/sD&#10;wdq3h/wxbf2JaaLb+G9I/Y7Vo9Vm0rU4dCvNP07W5dPvItG1DVtMuNa0qw1WS2kXT73U9GtNX0C7&#10;1bT7W7MM97plrrui3N/bJLawatp0syXkH5of8E5dO+KekfE//gqLp/xr8ZfD/wCIHxNt/wBv/wAG&#10;f8JN4u+Fvw08R/B/wJq3m/8ABMr/AIJxz6N/YXw68WfFj44+IPDv2Dw/LpWman/aHxR8Uf2vrFlq&#10;Gu2v9iWWp23h3SAD9P6KKKACiiigAqrfWNlqdleabqVna6hp2oWtxY39hfW8V3ZX1ldxPBdWd5az&#10;pJBc2tzBJJDcW8yPFNE7xyIyMy1arz/4pfFj4V/A7wJrvxR+NfxL+H/wf+GXhf8Asz/hJviL8UvG&#10;Xhz4f+BPDv8Abesaf4d0b+3fF3izUtI8P6R/a+v6vpWhaZ/aGoW/2/WNT0/TLXzr29treUA8Z+EP&#10;7DP7E/7Pus674i+An7Hn7LPwQ8QeKfDF94K8T678If2fvhL8NdZ8R+DdUurG+1Lwlr2p+DPCGi3u&#10;r+GNRvdL028vtB1Ce40q7u9Osbi4tJJrO3eLlPDP/BOH/gn14G0vx3pHw+/YZ/Y6+Hlp8TfBeofD&#10;vx+ngj9l74FeHo/GfgbU77TdVvfCPi2zsfh/Hp/ivwvPrGjaLrM/hnxLZ6v4eutV0bSry80u5lsb&#10;cpyP/D2H/gll/wBJLP2AP/EyP2dP/nkUf8PYf+CWX/SSz9gD/wATI/Z0/wDnkUf1/X/BX36gfW2k&#10;/Br4QaB47t/ijoXwp+G2i/Ey0+Hem/CC1+Iuk+BvDGneO7b4TaNqp13R/hfb+LrPTIfEEPw70nW3&#10;bWNN8Ex6gvhqx1VjqFrpkV2zTV6TXwB/w9h/4JZf9JLP2AP/ABMj9nT/AOeRR/w9h/4JZf8ASSz9&#10;gD/xMj9nT/55FAH3/RXwB/w9h/4JZf8ASSz9gD/xMj9nT/55FH/D2H/gll/0ks/YA/8AEyP2dP8A&#10;55FAH3/RXyB8Lv8AgoT+wL8cfHehfC34K/tw/sgfGD4m+KP7T/4Rn4dfC79pb4L/ABA8d+Iv7E0f&#10;UPEWs/2F4R8J+NtX8Qat/ZGgaRquu6n/AGfp1z9g0fS9Q1O78mysrmeL6/oAKKKKACiiigAooooA&#10;8W+Nv7Nv7O37TGhaR4X/AGj/AIB/Bb9oHwz4f1Y6/oPh342/C3wN8VtC0TXTZ3GnNrWkaR470HX9&#10;P03Vjp93dWJ1Kyt4Lw2dzcWxmMM0iN5b4q/4J/fsJeOPh78OPhH4v/Yx/ZW8R/Cr4PXmu3/wn+Ge&#10;r/AD4VXngD4a3PinUW1fxU3gTwdL4Ubw94Uj8Vaq7aj4og0PTrC38R3rNc61FfSszV9d0UAeVXHw&#10;J+CF14j8MeMLr4N/Cq58XeCfAuqfC/wZ4puPh54Rm8R+EfhnrcNrb618O/DGuSaQ2p6B4F1i3srO&#10;DVPCOlXNroGoQ2dtFd2EqQRKvnHwT/Ym/Yz/AGavE2peNP2c/wBkf9mP4AeMdZ0Kfwvq/iz4J/AT&#10;4VfCvxNqvhm5v9O1a58O6lrvgXwnoOqX2hXGqaPpOpT6RdXUthLf6Xp15Jbtc2VtJF9OUUAFFFFA&#10;BRRRQAUUUUAFfAH7G/8AycV/wVi/7P8A/hz/AOusv+Calff9fAH7G/8AycV/wVi/7P8A/hz/AOus&#10;v+CalAH3/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0/7+KKKKACiiigAooooAKKKKACiiigAr4A+I3/KU39jf/swD/gpZ/wCt&#10;Ff8ABJ2vv+vgD4jf8pTf2N/+zAP+Cln/AK0V/wAEnaAPv+iiigAooooAK/LD/gtL8EPgv8Xf+CY/&#10;7dWu/Fj4Q/C/4n638JP2MP2uPiF8KdZ+IfgDwp401X4ZePtI/Z+8e3mk+OPh9qHiTSdTu/BfjDS7&#10;uxsrrTvE3huXTdas7mztZ7a+ilt4XX9T6/LD/gtJ8IfCnxP/AOCY/wC3VrPiTVvihpl38Mv2MP2u&#10;PHHhuH4efG/40fCLStS1rTP2fvHt1bWfxC0L4T+P/BWifFvwhLLaQrqPw9+K2neNPAOr2z3Vnqvh&#10;q8tL69guAD9T6KKKAD05/D1pCcf49P6j9AfwzS1g+KvCvhnxz4Z8Q+CvGnh7RPF3g7xdomq+GfFf&#10;hTxNpVjrvhvxP4b16wn0vXPD3iDQ9UgutM1nQ9Z0y6utO1XStRtbmw1GwubizvIJbeaRGcbNrmbj&#10;G65nFKTSvrZNq7XZuKe1wN7HQ+lYFzc+J08T6PaWmj6HP4On0PxDca9r1x4hv7bxJpniS2v/AAzH&#10;4U0nSfCkfhm60zWtD1vTLvxld+IfEF34y0K/8MX+g+GNO07wx4ttvF2qar4J3WyAWA3EAlV6c46d&#10;up9+PbNfFt38fP2k/CXwY0j4l/FH9nP4WeCPGEOueIPDPir4YJ+1Rok8+p+I5P2gfDHwo+Dvh/4N&#10;+PPFPwv8D+BfHWt/tE+BdV1DxX8KdK+JesfAq/PxX134PfAnxnbeFJ/iB4x+IHwl68Jgq2Ks6X1V&#10;3xFDCKFfGYTDTdbFwxDoyjTr4ijVlRi8PP22KUXhcNUdCGKq0pYnDxqy5Jb82zlpGUtI2vqk1d3V&#10;o/FJczinyyPaP2gm1GP4brqGm3F5ZRaD8RPgt4o8Q6jZ63N4ei0jwP4U+M3gHxJ8Qtb1rV4vjD8D&#10;EtPCmieBNK8Rat4yF9441TSLrwnZ61aa38J/j7pE978CfiR/Jl8Yv+C6/wAXp/F93+1n8Avg9N8L&#10;/wDgmNaftJePPgX8efjX8EPDPhLW/wBrX9qz4keKf2RviP4q+Fn7QXw48EfH/wCE3hjTvDnhP4F/&#10;s/eB/wBn34y+LfEfx08K6TpstnpfhjwJpnir4r/BXwT4je6+a/8Agv38fG+HXwr+BH7MGq/Af4nN&#10;8SvF37Zfj79on9rbR/idqeieLfhp8RNQ8d+Gvi/pkHg5vjp8NvE3wW/aG8VfCOH4V39p8M/2bvH+&#10;jwfB3T/Ev7IPgG+/Zv8AFXi3Qfir+zn+0B8D/gn8MfFnRv2xvjx4j/aGf4RfEL4r+GPgH+0F8fv2&#10;j/E3hzwVJ4Pk8GeKND+Enj+fw78FL79nzxL8QNF8FeKfE+lfCXVvhF4E+BXwyufgXH4+uPgvp2nf&#10;CP4eXlp8MfEtp4B0nW/h/wD2f4D/AEVc88S8rr55js74b4b4beKzLLsLnnEtaUsvr4zDwyp4nDYa&#10;jgIZnHF1sVgszw2YZbVqrDUp0sJVr4PGRxMaE4/kXiV40cD+F1PBS4rzejltTMJuOEpVHKPtpU6e&#10;IrzvVcVGiqNPC15VXPTlhKLUrNS/dn/go1/wUi/ap/Zvu9I8U/CrTv2WfAltd/t//BLTdT/ag+CW&#10;sav8Sfhz8W/CH7WHwS/am8PfBG4+Pel+LPiJ+yj8G7P4xfCf9mj4bfsv6t8VdI+Mv7Q3jn4VxaL8&#10;Sv2ePjfp3iL4b+DdL+Etva+Had8W/wDgpZ8JP2o9P8QftRftgeBf2avEf7U+v+LH+BXxU8P/APBJ&#10;b4Ka8da8FXfhDWdM8LWUtn4i+O3gP9sE/tGftKeEf2PfhHN40/Zds/hr+0t4+8C6lqX7E3wW8aaj&#10;4J+KfjTwF8IPCn8d3xX/AGV/ir+zjp3j/wCDXxA1fWfDXhBfEHwC+Mmm6DYatqmtafrWk3Hiz4lf&#10;C7QdeuNDh1PRvB3iTUvCMPibx1BoXiW+3z2sOq6zY+DtYTwv4y1vWrr718SeDv20PDnjiy+Jus+K&#10;/ilZx/EDUvEk3g/wDovifxZ8L/Dnw91+W2+H2m/Dq78PeDvht8UPh/pPwmT4Wa78EfgBrnwk8FaR&#10;qkPgPwD4h/Z1/Zy8Dx6P458GeAPCOhS/v/h99C3hPjTE57ldLj/hLDVcBkdfD4+cqWOw+OxeZRwN&#10;XK1heGMRic0zLKpUlxLkPEGYrE161HDV8veDoqGXYTGTpZf8njfpE+H2Gw2TYtcRYD6tn1bmyXFS&#10;xVCWGzCnDAYTPKjozSp+2jHJsww9SVSnKUKL5lUq1aqpxq/1dfs3+JP2u/i74Y8Hr8If+C4fwh8F&#10;eDfiD438U+NRrHg79gL4NfB7wX4q8KfGH4ja5BoHxF+B2t/Gb4O2vhH47/GPxl8efip8GPCH7Svw&#10;q0C5uNa+B37SXx3134Z/FH4na98ZdO8PeFfjG2fw/wDtHaJ8Mvjx8bNO/wCC8/i+9X4qftBeFvhH&#10;8A7r4IfsmfsEaH45/aH+Ofj/AOD3we8GfCDQfF3hjWvgj8Kl8bfFP4k6lFotz8IPEK/E/S/h54v/&#10;AGL7P4HfHu0+Ovh74D6ofiN4Y/k2n/a//bx8N/DWTwzZftW/H7xV4f13xzaa3B8LfDMHhvTfhf8A&#10;C+w8K6BrkfwHT4TeENmuH4J32hS+Idb8f/D74d/Cv4X/AAz8F/s+a38M/wBn7x18NZpviv4O+GOo&#10;/s9fRHxY/aW/aAbxV8QP2dP2nPCXi3wDoWufGr4FfFD4KWHwK+NPxR0hf+CePjj9n/4KfEHV9HH7&#10;I3wW8f8Axl1/Qfhz4wg1P4x+F7fxF+z/AHvxH8HeFPBUnw48bfs5eBrT4N+OdH+HXxA/Z36M3/Zs&#10;cXZPnVSWD4q4czbA4ueOzLDZdl2a0cZxBVyHIs6yOlxBVeV8RZJwli8zr5dRzX+0vbYHAQwuNynL&#10;arwka2NzbJsDj/qaHjJwrXp3ljadKMaNWo8TUapYXmp0KlWSdSFWu6LjCF5Qrcs1zOdvZUa06X9V&#10;vwP/AGd/FP7Q/wAJH/aZtP8Ag4M/by8W/szaZoPxD8SeJ/ib4e8K/s7/ALOvhaTQIE8N+P8Awb4i&#10;0rx743/Z4OhaToPwc+G93rfgr9oXUzpGtWV18YNJ8W6Jrt58CfFvwm+JPwftPz1+JXh/4h+I5k8e&#10;+EP+Chn/AAWi8Hfs8/Dz9pb4F/BLx94l+NPjj9o6Hxh8WJfiF8Vho3iTWPg3YfsW/se+K4ILyxsv&#10;Cur/AAO0r4O+N9X8GfFHw5+1x8QtL+D/AO1H4Y/ZT8W/CO1+AP7Xv89njn9tzwvrujQaT8Qfg74u&#10;a00z9qrxF8Z7bwN4D+I3h/4e+EfEfw1+KXwe/Zu+B3xt+AmkfFmy8HR/Gj9nr9ky7+BHwt134H/B&#10;P4D/AA61WfwnffBj4/fDLRfHHxF8Sxfsb+Frf48d94d/4Kr+OvAHhL4R2nibwR8M/iV8e/DWjeE/&#10;hrq3iXw78P8AVfC/jW3+CHgH9qOX9p74FeBfCGq6n4e0fwf+zr8WP2V/jB4I0zxf8CfA/wAJvg58&#10;YP2OPiF8Hfix8JfAP7RHwb1yb9lHwt8L9cMN+zZ8WMLHD5vhuG8Zm9XGZ7QwOHyepi+GoVspyvES&#10;x2Y1a7zXL5ZjkuZcuAw9LL8Tn2MyvA5Rlua55lNH6uoYPOJ5D7VLxDyTFKmqeMpeynhauIVePtuW&#10;p7KVKm7U5RVSC9pUb9mqsqkoUqjuuaHP/Txc/sy/8E+/hl8S/BXgb/h5L/wUyb4MfEXxp8LvBfh/&#10;W/Bv7bn7UXir4VfGr9qv9u/XvFHxg+Enhrwd8Rv2eviNF4M8P+ONS8N6J4r+Ovxoi8X/AA4t7TxV&#10;o/7TP7PPxp1H4q6PZ+NLgePsL4Uf8E8v+CTK/Afw7+0l8L/iD+298arb45eKfi54uj+AVv8A8FLL&#10;7wF40+PPxY8aftN/Dj4G/EPWv7eb9qL4KfC/4neL/hN8Vdf8MfAW2+J3hH48at4L+Ltp4s8NNaeO&#10;/wBorxt49+CvjHX/AMFrT41/HLxB4D/Ya/aUv9T/AGkvib8R/AHxo+FPhX4BftO6TLr3jf8Ab0k8&#10;UeNPg5401P4pfsj+IvjHp/gfx/8As0+Ofg18Y/2qNTNh8EPBf7THjLxb+1f8GvgL488RaxqH7Jfx&#10;n+BPxb07Rdc8i8HftvfDL4N6prPgz9nj4TePfGfgHVPGvxl+NwPjX45fADwD+z/8Ql+LHw6/aE8N&#10;63qPiP8AZQ+Jv7Htx8I/Af7Vnhn9jH9ozxF+zHP8Kfghq8/7NXxM+LHw0+Feq+Gv2e/2nPh7pfgj&#10;wV8SvkcP9BTjbN8BmmC4Yq47Ps/yur7TiKnXxmSZZwvD+x8Zn9DPKOeZ1m2YZEsBHnjlc+fE4yfE&#10;NLNI8Q5Zg8inleRvic6VxzlfPCVWpRo0ZpKg25SqzdRUvZewp041XUdlUaUUqUqcqFR1eer7GP8A&#10;SB+0x/wTZ/YmtPif8Af2c/hD+xz8XNB+LfxZ+GVn+0v421L47ftU/t9fES28D+Hfh58cP2bPBbfs&#10;9apdeEvEH7Vfwy8X6x8W/EPxTHwX+OPxD8BeOde039ij4W6xrv7WN3J4k0TS/h3B42+k/wBnX/gi&#10;Z/wSX+NHjXxV8XbL9jnwfbfB7w9HB8N/hP8ADbXL/S/iV8HPij4Tk0fwV8QfCP7VvhHxle+GNV1j&#10;W1+JGheJfsPgs/C/9o34pfBi++Fh8O/8J7oHgz9o+1+KPwt+EH4T6l/wUZ8E+DPB2q/tp/BX9m7x&#10;r8CPh1+0d8bv2sta1T9pv4ISfs66f+0X41+Ktx+0pYfGP4UfsixeJ9D+E37RnxE+G/xB8VXngz4K&#10;fHj4uaV+2Z8XNW+D/wAQPgl8SP20vBHwn/Z6+Kvwz8N/sc+Cvh75D8dtM/aG8b6v+wZ8Rf2Z/gF+&#10;3b40+AfwS8PeDfF3w81T9krwvpPxq8Eaz8RP2Cf2gv2u/wBmf4LeLfixD4C8KfGL9mDx3+1141+C&#10;3wR/ZL8F+Lf2oNE174i+Dvh74F0fXdR8L/Bb47fCfVfhj8N9L/M6H0SuKHhsvwHENbKvD/DVMdxR&#10;w7HP89xuVVaWL4s4ehm2NzzKMdFZ/Uw+CzHAQyqOTf2dhsXiK+EqUYxeGWdYnEYbF+v/AKx4Z1Kn&#10;sVWxU1ToVnSpU6iccPWlTpUqkH7JSlCcqjqqpKEYzWvOqKjKH9Imkf8ABI7/AIJm/Gi2tfC/h3/g&#10;nX+y98Mbjx9+yh4M+LXwV/ac+BesfErx38FtW+IniZvE9t400HSviL8ENT/Z28T654U+HDa58H/G&#10;vgbxPqXxF+Dni39p3wF8QdVufhba+Gl+Dnj3UvB3Hfs6f8Et/wBmf4paf4m1z9l79tL/AIKTfCWb&#10;xLcfF74efELx/wDs9f8ABQrxN4ok+EejeBPiRrGufBz9mT4weGP2g/DLfF74U/F/wT8Pfjre6rpX&#10;wd8R/BxvHf7OmsW3xI8L/Ev4m3XxLu9K+Ifxh/Dz4L/tLP48+M3w1/aH8U+P3/bA/ap+Ffxq/aB8&#10;c+EvjPoPxx+zP8LvhB4i8KeL/Hf7Df7NmqX+nfs9fs6eKP2wvjJ8bPFXxh/ak1z4Of8ABPT9mr4q&#10;/speJfjakukfs1ftUeBvhX4D+Dl58Jf2Qft/S4P2bPiz8TNV0D9jTxs/wk8LXnxp/aA+A3xF8QfD&#10;L4peCP2+viL4Y/aK+FuvXn/BWr9kb/gpB8LUsPC/7Qvxg/aWb9qCw/ZKuvB/7Sfw08T/ABM0Tx38&#10;W9e+Hvww/ZxfTPE/ib9kLwpq2i/FcT/R6zfgzEYnKc3xWNymay+hm2Ox6y2SybJMtwWMzKjmOMze&#10;isyr8TrD43D4HKs54blWybCy4jjmGX4nKsCsFnGQyzLroZxSxMY1KcYzXO6cY89qtSco03GFN+zV&#10;Dmg51KddKq/Y8klKanCqofdfhn9nj/gpb+0N8Kbrw54E/wCCtOv+PNNuvij4i+FPxX+GniTwP+z3&#10;438Zfs0+IPhxda54607wb8cf2l/2DPjb+xT8XPBHxXtrbSfh74M+OPgf4SeJ/ivq/hb4geO7bwNa&#10;3nj/AOCCeKvi/qtNPg3/AMF9LvWfh78ZfH3gz9gj4i6lqvhf4q+F/jn4P8C/HT45fsh/tIfEv4Lf&#10;ET/hYGsfDD9n/wAR/EH4aeH/AIp/CrwHrP7OOsePItU+G3xJ8B+MvHPxM+FniTStf0n4ZftE6zp3&#10;xN+OvxF+OvH+NPjh+2/8S9I8DfAzWvhL4z/Zt/aj+IP/AA8K+IHjr4heGvA3xV8aaz+zR+wb4n8G&#10;674f+IWn/CH47eI9Y+Jn7QP7Rvxp+F37WXj/APZ98R+E/hp+yJ4U+D+nfFLxp8Bvhj4W+E/hP4W/&#10;sUa7+zL+0h8XPw++K/xH+NHxz+CPw4/aNvP2oW+JHju6+Mn7Jf7Nngm+8G/Gj9vr4c+H/jH4m0f9&#10;qbx78S/gH4csPgT4L/Z1P7WH7UP7Mvwh8N+F/iN4f+EP7Q/xG8efDL9tNP2ufhr+3ING+MX7Tfjz&#10;w1+z7pel4cFeCXEHE1X2NHN8lyfLcXn+EyqeIy/L6vE9PKqvEGMz7JaEY42hXhk0I4yGRZlicLCe&#10;af2hi6GVYHMcvniaNB5hBYrNKNCKfJVrTjT9pyymqLmqSo1HJxlapaPtqfNaEoRc5Qmk3yH7P/Cv&#10;/goJ4f8A2Z4vjp8B/Gf/AARX+Luj/Brxxrmhf8NGaL8Af2l/gF+3d4Bk8X/HL4lj/gn98H/hXonw&#10;91v4i6Hpcfwx8S65+z34t/Zvt/gd4ftPB2k/A2z+Ffhj4Tr8CNA0rWLjT/DvNp/wW++E9l4O/Zh/&#10;ae/ah/Z18efB/wDaX8D69q3g/wDaD8Lj9jj4maJ4Z1f4kfDWH4zfBs6V4X/bE+Mnwtu9B8EaN8OL&#10;vx7+0h8P/Dfwh0bW4/E6ftV/Gbwz8EfE/wC0/wDDr9nI/tRfFb4gdN8LfE/7TXxS+HX7fPgb9ju9&#10;1z4Can4r+Fv7QXiz44+LPiH4R/aQ1bxH8DP2otG8cfHf4e/F3wr8BvgX8O/+CiX7Ufi7Rdb/AGif&#10;2lv+F/8Axr+Fv7QX7Ffwy8UfCD4bX3wuvfgnZ2P7aH7ReheJtK+CP7O/8JDr/jX4jeN/jf8ACL4t&#10;fFL9oW28B6H8Lvif8J/2VNB+NX7MPhL4P+P/AIY/FDwJYaZpvx2+FGtfDHw9H8SvH2hePfDkPx10&#10;j4K+HP2vvi9YfAz4jftA+CvEWq2i/Dzwh4R+E/7Qfw3/AD7iHBYTKMVXp1/ZZpj6uLjHF1c6zLMn&#10;mEcPSy7C4OWXY9zdXLsJ/aeIzKTo4qpmc50MHkeEx1GthqEsNiMw7qMpVIx5bwpqPuxpU4qF3Jy5&#10;4vScuSMFdeySlKrKDi5XhDxD9kn/AILCfsL/ABM/Zs8GeLPG37cH7L3ij4n6L8On1vxp4Z8FfHPS&#10;/iZ8U/EUGgWF3cW+t2vw4t/gh+zZ8WPFXxG8X6DYWeu658PPB37J3gPUrPx5q2o+AvBvw9m+x6RB&#10;f/rtpeq6Xrdhbaro2pWGraZexiaz1HTLy3v7C6iJIElteWsktvPGSCA8TspII7fN8Jav+wp+z3ce&#10;BNQsvj38GbH/AIKA+LvFnjjRLvxj4u/aP+Hn7O3xA8Zat/wkuq+FfBF14hXQdY8J/C74MeBvBfw0&#10;8GWdh4g17wp8JPBfg59a0vwp4m8X6X4K+JPx88aa9d/ED5osP+CJn/BH/wAeJqHjD4Ufs2+CfAV2&#10;viDxPoM3jT9lX4u/FX4GXWl+LvBPiTVvBvi7RU1T9n/4l+DbK21vwT4z0HXPC+v+H7hH/wCEe8S6&#10;Lq+gatpltqFjfWifk+ZrCTxOJrYGDjh5Yyu4Om5PDwpztKnRowqwjiFSjJVVRq4nkq1qMYOdGjVj&#10;VhLthzcsVP4uVX736t20vtflVk9rpo/ZOivx5P8AwSY8X+CwJvgB/wAFTP8AgqL8IZbYgabovir9&#10;oDwl+034KsoBtAtv7A/ad+GXxU1qS3hRRHaW8fiy3trdMjyZV2onj/i7W/8Ago3+wn+0N+wppPxc&#10;/by8Ofth/AH9qX9qux/Zc8V6D8QP2Tfhn8J/il4VvPEvwX+MvxH8K+I9L+JHwc8SeHfDepztq/wv&#10;g0q7sbv4V2scsN5LM16kjoq+YWfvNRRRQAV8Af8ABWL/AJRZf8FLP+zAP2yP/WdfiPX3/XwB/wAF&#10;Yv8AlFl/wUs/7MA/bI/9Z1+I9AH3/RRRQAUUUUAfAH/BNP8A5N1+I3/Z/wD/AMFYv/Xpv7ZFff8A&#10;XwB/wTT/AOTdfiN/2f8A/wDBWL/16b+2RX3/AEAFFFFABXH+P73x/p3g3xDffC3wz4P8ZfEG2095&#10;fCnhfx/441r4a+Dda1USRiOz8Q+O/Dvw8+LGt+GNPaIyu+p6b8OfF1ykiRxrpMiyNLF2Fcf4/wDi&#10;F4A+FHg3xD8Rvil448H/AA1+H3hHT31bxX478f8AibRfBvg3wxpUckcUmp+IfFHiK+03RNF09JZY&#10;o3vNSvra2WSSNGlDOoYA+EP+CU9z4qvP2TPEN3460bw/4c8bXX7b/wDwVJufGPh7wn4l1Hxp4V0L&#10;xVP/AMFPP2wJfEOjeGfGOseE/AWr+LPD+l6s15Y6N4l1XwJ4K1HXtOgttUvfCfh25updHsvyY+CH&#10;7Tn7UX7aPw6/bT/bm+Kf/BT/AFP/AIJu/sy/AX9rH4sfs7/Cfwf4M+Fn7L2o+B/A/hX4U+K9C8BW&#10;Pjz9oPxp+0R8LfH3iDxD4s+IXiHxHp1nJ4Wtdb8HaFot5JYNpAMmtRWlh+s//BKfxZ4W8e/sl+If&#10;HXgXxN4f8aeCfGn7b/8AwVJ8WeDvGPhPWdO8R+FfFnhbxH/wU8/bA1jw94m8NeINHubzSNd8P67p&#10;N5aapo2s6XeXenapp11bX1jcz208Ur/If7QP/BAH9mf443H7TWgeH/2iP2vfgB8Dv2zvHNp8T/2o&#10;P2aPgv45+FsXwR+JXxKt/EGj+Lbz4gaboPxL+DnxJ1v4feLfEnijw9oWr+LdR8DeINFg14aRYWD2&#10;dtY20MMQB8G/Ef8A4LMfHn9kP/gtb+2f8L/2mPiTaav/AME3vA/wmudH+Fuir4U+HuizfD747eCv&#10;2Gvgt+2Ld20vjrTfCVh4y1q5+LWh/wDC2dJ8HaD4l8WeIotV8V6taaN4fsLFdL0fT7r4n0n/AIK1&#10;/wDBTbTv+CdXgH4mftDftP8AiD4LfHG6/wCDgWw/YJ+Ovj/4b/s6/Bn4geKvhd+zkfg7qPiHx78O&#10;fBPwsPwO8aWHi3xB4H8TW95faDfR/D3xR8UNe1HSLbQzqetxXj6bd/0ofGP/AII2/sU/tB+PPjF4&#10;9+N3h/xr8Sp/jR+0H+zV+0zrXhzXfElhaeGvDXxL/ZY+DenfAr4fL4Th0DQNH1uPwzrvgOxng8e6&#10;B4l1vxPB4ivdV1NoJdL097PTbSjcf8Ecv2ZLk2Jk8c/HYf2f/wAFY3/4LGw7PE/w/G79pt1vEPga&#10;XPwwO74EgX0uPDC7PiBlY8/E84feAZ3/AARd+Nn7Z/x7/ZX8e+N/20ofHGoaxbftKfGHw5+z58Q/&#10;il8HNJ/Z8+KXxj/Zd0efQl+FPxU+IPwX0PRvD2meAfEHiWafxHCNMt9E0tLnTdOsL+K3ubW5ttY1&#10;X9dKKKACiiigArA8N6PqWh6dPZap4q13xjcza94p1ePVvEVt4ZtdQtdP8QeJtX17SPC1vH4T8O+F&#10;tKbQvA2lalZ+C/C9xdaZdeJrvwzoGkXXjXxF4w8ZTa74t1rfoBzzTu7NWVm09lfS/XVpO+3Xra1g&#10;Ciuf1jxX4X8Pal4V0fX/ABJoWh6t451258MeCtM1fV9P07UPGHiWz8M+IvGl34d8L2V7PDc+INdt&#10;fB3g/wAW+LbjSNJS61CDwz4X8Ra9LbrpeialdWvQUrNWvf3ldN9Ve11orq6aul06h+n9f1/wUH+f&#10;84J/n+VYFt4l0678Uaz4Qit9dXVtC0Lw54ivrq48LeJrTwzNp/im/wDFOm6Zb6R41u9Ih8G+INdt&#10;rjwhq0niLwvoOu6l4m8Iafd+F9W8W6Roml+OPBV7r6eJPEmm+E9Nt9U1S3125tbjXfC/h2OPw74X&#10;8TeMNQXUPGHibSPCek3FxpXhLSNa1W00K01XW7O78UeKbuzh8M+B/DMOr+NPGur6B4N0DXtd03oB&#10;jr6/5/z/APWqkrRblGVnpB7JSTTd9HzaPa6tdPXUDA8NeFPDHg3Tp9H8I+HNC8LaTda74p8UXWme&#10;HdJ0/RdPufE3jjxNq/jXxr4iuLPTbe2t5td8X+Mdf17xb4o1aSNtQ8QeJtb1fXtWuLvVNSvbqXfr&#10;5p/aK/bL/ZN/ZG0Ya7+03+0d8GfgXZTWj3thB8SviD4b8Ma1rcCNIhHhvw3qGoR+IvE9wzxSpHZ+&#10;HtL1K8leKVYoHZHVfzb8Rf8ABZHxF8SNLg1D9gn/AIJ3ftq/tj6LqniDwv4e0L4v638N9Y/Zh/Zw&#10;1c+LvFGleDtM17TviJ8X9DX4j674S0/Wtas7nxT4t8JfBTxH4a8H+FrXXPGvinV9H8J+Hdb1myPe&#10;qS6ynOXq5Sb+d235/fYPyP2b8S+JdO8Kadb6pqlvrtza3Ou+FvDscfh3wt4m8YaguoeMPE2keEtJ&#10;uLjSfCWka1qtpoVpqut2V14o8UXVnD4Z8D+GYdX8a+NdX0Dwb4f13XdN3uDx68+lfid8Lv2wP+Ch&#10;PwU/a9+C/wAJv+Ck/gv9lDwh8H/2y9H17wj+zn4k/Zk1L4p67afCz9o7wbDf+LovgZ8aPGvxLtNH&#10;sPEutfFX4cjU7z4f+J/DuieGdN1bxb4C1rwtpnh6SS9stSv/ANNvgH+0X4G/aD8Oy6x4d0nxz4F1&#10;y2/tjUbz4XfGPwdq3wp+Nej+Covib8Tvhj4G+JXin4N+MI7D4jeB/AvxlvPhL4w8UfCS/wDHPh7w&#10;3q/ifwpZvcXeiaNrum+IfD+h2qNSVGdaNObhSnCFWovehF1FN04tKK5HJUqlm5NO2iVg0TtdXtfv&#10;p307XXT7rHrniTxJpvhPTbfVNTg125tbnXfC/h2OPw54X8TeMNQXUPGHifSPCWk3FxpPhLSNa1W0&#10;0K01XW7O68UeKLqzh8M+B/DMGr+NPGur6B4N8P67rum7+R17H8K+ZND1+XwXp3gvxj8OvBuhaf8A&#10;AH4n694P1i78GWfwX+Lnw3+LfgjxN8dvE3xD8U+Nfih4h8Bab4K13xFrGvfEH4ufEb4V3PxN8JfE&#10;X4ZfAm/+CsF7+0B8fPjt8WdTfTb3whovB/Ez9qL4E+K/hr4rufCvw/139rXxl8N9d/Zb8UeJP2U/&#10;h/4V8Jap+0f4F8TfFrx74B8T/s9+I/iN8DvjVrvw21X4D674X1WfQfjWNX+OrfC3UPhdofw/134j&#10;39xoVz4BvLiw6KeBq1ZqFKnUkvaQjOp7sYU1UqU6MFWdRwp4dqrUjCUqtaNNSnDVRknJNpLV2/G9&#10;ld2W70u9NfxPri18SabdeJ9Y8IQ2+urquhaF4c8RX11ceFvE9p4Zm0/xTqHijTdMt9I8a3ekQ+Df&#10;EGu21z4Q1aTxF4X0HXdS8TeENPu/C+reLdI0TS/HHgq91/f4yPXt/n/P6V8ja1+2h8D/AA9peo/E&#10;S4+IHgbxZ8Dn/wCFaeHvDfxG+Deq+Lfjvq2q/Ez4keCdS+KGgeBtb8JfCHwD4vtPDg8f/DnXvgbq&#10;P7PF7D4t1zX/ANorxp8dvh78L/Afg9PGnj74Iaf8afW9V8GeKPF/ie61y/1jXfh1c+EdcsNM+H+t&#10;/D74h3+tQeMvhzeX/wAHvHfjS1+I/wAM/F3g1/hfp2u+KPEvgfxH8KFvk0T4gePPBvwk1DXfEXwi&#10;+MPwp8ZfFnxRpXhbOeGqQ5ZVadShTknyzqL3ZTjGnzqLtBScXUhKpCHNOnGabi2ooE09mtOzvvf8&#10;7fg+x6/QBjig8c+n+ff+X514J4d/aX+DfiDxH4F8NHx74G0q7+NP2zUf2Z5b34mfCu+H7VfgrSvh&#10;n4P+KWv/ABK/Z307w54413XfiB4G8O6H4uNtrd+dJ0nVrP8AsDVPFA0V/hzqvgrxt4uyp0atXmdO&#10;Ep8kZTkoxcmowhKpN2WrUKcJ1JWvy04Tm7QhNjulu7f8HT82l+HU964Yeo+v+f8AP1pa5/wp4b07&#10;wb4X8OeEdIn1260rwtoWk+HNMuvFHinxN458TXOn6LYW+mWdx4i8a+NNX1/xj4v12a2tYpdX8UeL&#10;dd1vxNr9+1xq2vavqWqXd3ez9BUO13yttX0b0bXRtapN+T+/QP6/rb8vuCiiikAUUUUAFFFFAHwB&#10;/wAE0/8Ak3X4jf8AZ/8A/wAFYv8A16b+2RX3/XwB/wAE0/8Ak3X4jf8AZ/8A/wAFYv8A16b+2RX3&#10;/QAUUUUAfAH/AAUs/wCTdfhz/wBn/wD/AASd/wDXpv7G9ff9fAH/AAUs/wCTdfhz/wBn/wD/AASd&#10;/wDXpv7G9ff9ABRRRQAUUUUAZ+rWVzqOlanp9nq2oaBeX+n3lla67pMelTarotzdW0kEGraZFrum&#10;a1ocuoadLIt5ZR6xo2raVJcwxLqOmX9o01rL+aH/AATl8G+Ivh/8T/8AgqL4R8WfFj4gfHHxBpH7&#10;f/gz+0Pil8UtN+Fmk+O/FH2//gmV/wAE5NTtf7d0/wCCnw1+EHwyt/7Esr228O6Z/wAIz8OvDnna&#10;PpGnz6yNW8QS6rrmqfpfq0mqw6Vqc2hWen6jrcWn3kujafq2p3Gi6Vf6rHbSNp9lqes2mka/d6Tp&#10;91diGC91O10LWrmwtnluoNJ1GWFLOf8AND/gnLqPxT1f4n/8FRdQ+Nfg34f/AA/+Jtx+3/4M/wCE&#10;m8I/C34l+I/jB4E0nyv+CZX/AATjg0b+wviL4s+E/wADvEHiL7f4fi0rU9T/ALQ+F3hf+yNYvdQ0&#10;K1/tuy0y28RauAfp/RRRQAUUUUAFfAH/AAUs/wCTdfhz/wBn/wD/AASd/wDXpv7G9ff9fAH/AAUs&#10;/wCTdfhz/wBn/wD/AASd/wDXpv7G9AH3/RRRQAUUUUAFFFFAH4A/8FD/APlOv/wbq/8AeXL/ANY8&#10;8E1+/wBX4A/8FD/+U6//AAbq/wDeXL/1jzwTX7/UAFFFFABRRRQAUUUUAFFFFABRRRQAUUUUAFFF&#10;FABRRRQAV8Afsb/8nFf8FYv+z/8A4c/+usv+Calff9fAH7G//JxX/BWL/s//AOHP/rrL/gmpQB9/&#10;0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U/v4ooooAKKKKACiiigAooooAKKKKACvgD4jf8pTf2N/+zAP+Cln/AK0V/wAEna+/&#10;6+APiN/ylN/Y3/7MA/4KWf8ArRX/AASdoA+/6KKKACvL/jV8ZPhz+zz8JviF8b/i54jtfCXw2+F/&#10;hbVfGHjDX7tXlFlpGk25mkitLWENc6jql/N5OnaNpFlFPqGs6vd2Wladbz397bwv8Q/tMfG7w58M&#10;/wBv79gHwTqP7Q9t4Hm+LFx8ZfC+tfBXVPidoHh7RvHFu/w815/h/qsngS9u7TUtf1vU/iCtn4f8&#10;MXxF2l3rdra6LotudVeeO4+Yf2HfjZ47+JP7XmveCfEPxg134n61rfhf9vLUP2vvgj4g8Y2fi3w5&#10;+zP46+FP7Z/gn4dfsi+FNI8EtC5+Flj4t+CupfFGz8OWy2OiQfHDwn4C0/4v3y65qkT65q4B9w/8&#10;E9P2v739tb4Ga/8AFfWNN+Hfh7X9E+Mvxc+HGp+Evhv8RNE+KGneFbPwb4wvrPwrpmv+L/Dt9faH&#10;qPi6bwbN4e1LxHPoU8vhy61G9lvvC1zqPhq60nUrvL/4Kxf8osv+Cln/AGYB+2R/6zr8R6+uvhr8&#10;Jfh38H9M8RaN8NvDFp4V0zxZ468Z/EvxBZ2dzqNzHqHjb4g67d+JfF2tZ1G8vXtf7V1m9ubpNOsn&#10;t9J0yJo7HSbCw0+C3tYv5B/+C3f7Of7QX7Jn7LP7QnjH4kf8FfP20PHPhb45eAP2jtA8PfAzVvGf&#10;7Dnw08Aatb6j8OvFWqL8LdTs/jp8YPg74++Ifg/VdOv4/B974U/Z/wBH+Lnxq1DRZZYvDfw/1bWr&#10;rS7S/AP7PaKKKAAHPNFFYFtq+pT+JtY0GbwtrlnpOm6J4e1ax8aXFx4bbw34gv8AWr/xPZ6l4Z0m&#10;0tfENz4wg1zwjb6DpWqeIbjXfCmieG7qw8beGI/CniDxPqdp4y07wm1FtN3Xuq7u0r6paJ6yd3st&#10;ba9GH9f1/X5o5+0+GPgfSF8PL4f0X/hEbPwv438YfEex0nwTqOreCNB1Lxn8QP8AhN7jxvrPi7w/&#10;4SvtF0Px5/wlmt/EXxd401/TvG+neINK1P4k6jafE66sZviHoegeJ9K/mY/am/4KHfEn4V/BL9rX&#10;wj+yf+1f8Afhx8WPEPxa8ZfET9nTQfiF4E/ZP/Ymk0HSvE/xP/ZI8ReL9A8L6Z+1j+0JBqfi7xC2&#10;p+J/24tI/aK+IPxb+ANx4j1z9tHwn+0z4B8URfs5eO/gX4T+FnxP/oP/AGw/iSnwn/Zt+Kni8/Fn&#10;RfgJcy6NY+DNH+O3iW5+FMHhz4JeI/iZrulfDbwx8YfEFt8bfGvw++GuvaH8MPEXizSvHOreENc8&#10;TR3/AI3sNBuPB/hXRfFni/XNC8J65/Cv/wAF2vjN+zP8V/j7+178HPD3wD/4Rr9of4PalffET9pT&#10;9su8+A/jkeIfHOlXL/C74YfBf4H+E/hj8QB4w/4Qfwbax2f7Iug6z+2Hq3xI+C3gvVtK8P8Ax08U&#10;/s8eC9f0r9q60+E/7Rn9b/Q+8MpeJ/izw5gMflFbPcqw+bZZmmYwrcPUeKsmwmEyriHh+NepxPke&#10;Inga2a5Fj8VneCy3GZfkmZf2zjvr7y6ng5U8xeJofPcSY/6hl1aUaipSnCdKFq08PUlOpRq8qo14&#10;KXsqqjSnOE6sPZxcU+bmioy/MH9l/wDZatJP2qv2INL8aJNFoPiy3/4TK8tLOz8Z+F0MF/8Assah&#10;8a9MmtrfxNY+F/Ef/FU6RqGiaZrXi3w9plv4L1670W41X4d+MPiV4cWw8Ut/Uhp8/g3wrK9vonh/&#10;TtOWAyWyvb2624Drf3WqPEsKR+WsRv7iWeG1t4hDA/2X7G1stpZRWv4+fDzwLc/Dr4h/8E5NPv10&#10;u/8AEN/4x/aeu7jVovDnhXw/q2r2Z+B+sR+H7rXdG8H3evR6dc3R8V61ry6FdajNqVrL4onu9Y07&#10;SvFGpawlfvLF8EbifwrZ61fW08Ruobm5CRnZdkGO1LQvZRWbx7XeJpp5As7Q3E7wq0cpimT+LP2x&#10;/wC00498F/H3H8C8I8Te3r5ji8NjcxxtO9PCZjHD5HlmRPExwdahB05YzE5VVq+yUFKlCDUeSUKa&#10;l/zu/SM4K44+lFxdkuYcJV8XiOG+HOBM3qToUMTiauWS+reKfHuWfW1OMKKn7TC4XCxp1a9GM50Y&#10;RTjKbkz8JP8AgoXpNv4u8ffHayijaBtV/wCCd/j7xJYRWdnCzDWfg38b/DPxN3PJ5IZZB/bd9q8t&#10;3amCdd93FJMzy3EE/wCibfs//C34k+DPBOsaH4V0a1iuvDGra/oE8l5f3GoeHZ/iboGlXHm+E768&#10;1K6TwXa3NzYaNC+paN4bv9Q1HTrK7tI4oHub3+3/AIy/ao0S4vv2lPgb4Yihkkn+JfwL/bJ+FWoJ&#10;Aqqbq21H4eeFNf022iWOJvMb7RplzJ5cjSxNCWj84CMz19vfsVeJLbx1+yL+zfq0uLsaj8Evh1ZX&#10;yQRMWudR0Xw9a6NqEgk3+Yjwanpkluk7SQGznj3xSxRojv8ATfQc+lVxdxbhMl4h/tfHVHxPhKON&#10;xsqdaVKqsWs3zjLoVK9KOIhSlUft8Y6KjVjCU6/JGEabhRPx7xgzzP8Ahz6OfgfnOTZnjsrzbhWv&#10;isrzWOFr16axFDiGfE3C1D6zThKmq3Jl3hvi8PCNWrpGvKzjK8peKeNv2W9F8RaD4gg+INtf6hY+&#10;EdK1mfw3DcZ1nRBbXF7r13dar4X8GeG7bTbDTPFOlvrmjafea14Z0rwxZ2+l2Xh7QZdTufC2neM/&#10;Cd/8NfEv4AXFv4XvPCN1JdfEXXdX0fWNE+G3h+Y6xY6s1pPbL8StYvtStbDT/Djad4n8Lad4fuPE&#10;k7W1oi3upXhi0Wxg1PXNOHiz9v8AW7a5vJLu/vXuNMtwiLYwXG26/tNl/tU6joj2eh66dd1u/Nud&#10;ev8A7FbHyLW2utDi0PT7m5tvFGkah8x/EHw74Y1+W90ZPDTW+oT3tj4i1mz1Lw/4jhtjL4h0m4u/&#10;B/8AZt7aaj4P1Pw+bvxl4aTTYdTsbSW+sN+nWPie2sdUi1C30v8A3K8OvFvOKLhUeLrSw9OtDM6e&#10;HwlNVsFgcZCNKrKrh6cMTSr81etUhDE/VcTQniXU+rqthpclaHwfhZ438XUcZhp5jmOLxmEwVTD4&#10;7nwPK8FlFb2cElhqqhz0I18TWq0cdRwONp08TWrzwEamBcqOKh+K0f7K9lfHVLDxZpul/wDCReF4&#10;bCPxF4f8RX+vySSLoerXcHiM+HtRs9C0/wAM22pXVtZ6ho/gy78RWGr+IWutG8K+Hpbq40qDxXDp&#10;HE+NfgFpuqanY6P8O78R+CL/AMRa5rfw/wBM167sbbVp9A0+48UeF4NL8K2N54i8P6jqGqaRrmma&#10;v/Y2tPaaHfaj4leK+sf+EzuZD4p8Tfpdf+FLTxZ4P0gat8RNP8WNr2uare+IdD1SHRL7xPqd54Yj&#10;0DUdA8N6n4lE2p+GdMtPEGk+GtN1+x+w6Gkuv+Ota0rUf7Rvr/RH03xZ8h6fo6+F9atjoXje7ttA&#10;v7nw/d2Wqarq+s+I/h38Rr3StNi07w0bW91nTLUeFdU+GWo+ME8M+Kb6HUvE+k6fr91oWoeMbaBt&#10;U0bXNP8A624e8Q+IcfVxNf8AtmrDHYOVanQy3FQxlTJvglhcTXoUZqlW9s8VhatXByjTr1qlJVby&#10;eFq4jGYD+6OEvFHiTM1mNannmJq5jl0a/wBXwEMvx9XKsPUj/s/s6UsVQhV9/E0Jf2VUwuGxEPql&#10;Sq6mI9nUxGJyj86Ln4SeIItTGueJdC0XWPDF5p+ux6Ulhd6TPYabr9zqmlLpXh208S+OdS0fxFpd&#10;5ba1faZa3ug+MD4wm8M6Rc6no2oaf4l1y81zw9YQeLPAl5ofj7w/428A6h8cvB0nh7x8fHfw91mL&#10;7RfeOPCHg/RdcsrzR/Gdt8Z9C0nQZYPE3gDUfDmq3ereO9C03RtNfxLpd1r/AId8E+ANOiuNOt/0&#10;F8N6b4c1rw9ot98SlvV0vxumjWekXXhiJPFmo+I/GOu+C9EgvzpOk+H7qLX5l0LUZJ/F/jCfUD8Q&#10;bvR7hWTR9alf4n+O00HjviXqVh4a8Hp4h1/S9Kks/FFjaTweHdU0iDwj4gg8X2Vhp3jG5t/CS2w1&#10;vwrZaFBqnjLxNpmmeLdTn8STWHhxfDF/q9tNp+g+E9a0b9awPiLmOOzLD5bPCVcVjJUMTlVXDxjV&#10;nleLwuN5qOMoqhW9rgMfi5U+aOLrYinGpClQxUI4hVsRWZ/QeWeLeff2vg8BQwlGpifrTw2FeDUI&#10;UMRN+0fs8LjK/wBYozxeAhHE/wBqVqH1aaxVSlTxHLKMFQ+K7DxDa+FLTwERey/Ebxz8H9f/AOEd&#10;8N+EfEPhPw340+FWm/D6x8ZQ+Nbm20O8+IcL+Frvwj4l8ZeIPirZ+PfDWt+AL/4b+Gb+11jWruL4&#10;hv8AHf4h6v4YyfCPwn+Fvgvxnp3i2PxOniXV/BPxP0bxD4W+HXjrSPhfpR+Mnwg8HWPxh+IvivW0&#10;1LxhefG74DeCviJpWg/Cv4Z+Bm+A/jqy/aLHjPxt8eNP8MaB4P8AibN4dbwd4r+hPFWr6T4pn8bx&#10;6f8A8I7pHiOTTPHGp6hENP8AF1/p/jfUPEGoaa/hK61HRdQi13w9quo6e1xrsMfiy5ub2TUV0yW9&#10;8S/2pNfw6ba8L4qWO4+DFr8P7R7DwzqF3PpY8aaX4P8AiF4mm+G/jVfAHwz0dfCviG4/4SLUr2E+&#10;Mvtknxz1bWPE0+ta/wCA7O4+L/iHwh8JfDXw58OaVrml+Nvp1i8wxWFr5Zh6eZZNU4nnXw/EOKlD&#10;KKNCWArY6eZYxZlOGFoVsRlM6eOzWhRw+TUo4rGU86x9TF5xk2cVcHnWW/r/AAzx+5OjisXTngHU&#10;r4dVMHiHjK2Pl7XBThRxlGKUcNQwilGOPTxNOEeSVJ1oUm54eVPwH8Q0tV134W2H7PXw3+Aeg/En&#10;TPhVefFvwZ8Rdd8Q2WlfFc/Eb4i/FbxJ8OT8F/EP7WWifGX4GfspeKLv9mD9ozQ4/hJ+0l8XI9T8&#10;U/Dz4ZfBPV/ij8Ofjub/AOMvxQ8EfGbbvvG97puu/ETxZ8BvCngjw/8AC/4qeOviX4n0b4W/tS+F&#10;vgJ8Nvht8XfBHh3xt8cPiH+zp+0ZP4E8XfGDQvg74j+MPwr1/wAGfFb4Qz6D+zp8FPBv7MPhrUvh&#10;toP7MmpaV8TND/am+KHwP+J9zxbq3xVufHui/GJ9Wj1D4n2XjfXtUn+K9hfweFrux+J1p4wufiB4&#10;c8T+J/HN7qNt4t8S/EfSfFHxP0HXtF+KfivxZqHxS8PaTrt54B0q50bQfht4LsrD5E8d+AvCOr3s&#10;mrfDe91bx54cl8HeEltLrVXl0DWpfGd9p8H/AAmdtp2lajq+sX7tB8Ql12w0Z3W/t/H2nfa9cs9I&#10;8C6/4m0nwZ4Y8fJeAMm4hzTGZjjP7PoYrPKVPF59LH4jiHjfJsyzGj7PLsXhc8xmc5vl2OhDBY/L&#10;cjzrg76znNDMcoq5fiYYKtXweRZRUy39Qy3xFwOZwjOjOVPCpYelhsTfC0YUa1WcFRo+61CFTEOV&#10;XkVSnT+t4eUqyS558/8ATV+ze37UP7Q/7KvhH9of4rfsna58afgZ+2X8Mf2vP2ffjtpfwr+M3wi1&#10;L4mftG3Fp8X7v4/XHxQ/Z+/Za+I3iHwV4e8LftB/Bz4kx/t1ftafAz+w/DH7VHxX8T/G2T45+APA&#10;3ws/Zn/Zq8Sfs93nwU9M/Zx/ZD+Hnx6+M/wa+I3hb9r3xn+wp8BfiG/g/wDZy8ZfCn4e/tAfs2/F&#10;P4ceLviB8O/DHxBuP2ffhL8Cv2w/A/x9/bJ0T4t/tRfs2618Qv2e7b4CaL+13oPhL9pSPRNM1j47&#10;fsNRfBnwt8Evh58Df2Zvxj/Yz+IPjXTvj/8AEbxr8E/il+zp8LLTR/F2t2fw4+JXxks/gL+xSgtP&#10;2oPGugw/EHXNdfwb4S8W+O/gX4F1P4A/D7xv4es9T+Bfx6+BniD9nnQNbi0T9m34sQ/Fv42eCfgf&#10;+0r+kHws/au+Jf7Fn7EXhC7+Lv7PPxS/bG/ZW+Pnwp+IKfCxtd/bj8IfFuG2/Yz+IPw9sfhd8avg&#10;Bovj7wD+wnrHxb/Zp+F3wR1jxb+yl8CP2mPDt78XfgTbXf7Y/wAOfhfqXwE8PaV4Cn+Lvh5f8v8A&#10;xe8KPEjhbizivhPw0/1Go43i/OqWHyTgvJ8ZTwOaVMr49/tjOcHllHJPFTPY5DmnFGTZY8mp4bNY&#10;ZJlnEdHC5Nmby+HDeU8N03hf27I87wOOwdPE46OMUcFBTr4msnUjCWGjStKVTA4eNajTqRlKdSg3&#10;Kmp1qaqe2qVm5fsr4D1n9oj9on9rXwpqPw6+IHxr8C/C34eeOIPhn+zPfftF/F79rT4G+BPi/r3w&#10;hsvim/ibw3eeEPh98f8A4l237Urfs8fD6D4V/E34u/s+ftbL8Ev22/2uf2i/D37WHgv4sftB/s7/&#10;AAv/AGSvjv8Ash/C39ZPhr+1B8b/AI36X8N9d0PRPA9v4N+Np/Zq+MnwjvPhd8T/AAnpfxR8S/s+&#10;6x4N+Dviz49eM/BHgn45+DPtnxZ+CPgT4ifEfwD4J8f+PvGPhD9lD443Xwg+KXxDtfB/wO+H/wAa&#10;vhl+z7r/AO1d+ev7INt4q8Ur8KIdX1L4Yft9/GjQ9avv2jv23fHHhrQf2uvC/iO0+IHwX+Fer3Hw&#10;j/ZT8Nv8dfElx+zdpn7Q3w3/AGtPiHefFPSP2U/2gfiV+xp4I/ZS1DVIPi/4C/YC+A3j+6074lfD&#10;f9Z/Cf7L3wV8SeO/H3xh8B/Gz9orXtJ+IWh/Hz4R/ELwpo37Zv7QPjH4UnxL4h+IWmaT49vfB2iX&#10;vxS12H4DfFP4K+MPAHjH4d+ELr4Aap8J7/4RTa78QPCUOmWWqaP4dTwd/lhx7i8tpZlLBYjBRjSy&#10;7LqGX5ZKGExMKC+qVqvtcU8LiZ4DMKNTN62H+uU6+PwlKpio18RWjl+Dw2YYehlX6RhYzdNSU9Zz&#10;c53cW/eStHmh7WElTT5bQnpaKc+aMuf6Yi8Xar4m8EeFvGXw60D+0j4qPgLWLbSPiRF4z+EWrWPg&#10;vxJq2hT+J7/WfD3iLwHf+OPDXjfw14Iv9Z1nTvhx4v8AB/hrVdQ8aaXY+APGOpfDf+0NW8S+G+9z&#10;gZPHA/z1P6gfjXker+I/hDq/gPwt8evHUGh6D4O8AaJcfG3Q/Gnxi8MT/Dy++EVhP8PfEFlrfjrW&#10;7T4paV4d8SfBrW9J+GvivxjoHjOXxRYeEvEvhXw3rfjDw14st9Lt7nxBpq+uZ7+uP1/Lt7du1fkF&#10;WKilanOC56kX7RPmjKLX7py0jJwi4ttQhLmnrFKzO9ev3fn1tf16dRcj8frX5Af8FfD9hsP+CaPi&#10;hhhPCv8AwV9/YWMmeVA8eeIvGPwgQt6gS/EeMj5W2PsdvLVTNF+sOkeG9O0TUfFOqWU+uTXXjDXL&#10;fxDq0ereJ/EmvWFrf2vhvw/4Uit/DGk65q2paX4K0NtL8M6ddXHhnwbaaD4bu/Elz4h8ZXWkS+L/&#10;ABb4r1zWvye/4Lg/8Sv9iXwt4/PCfCf9t3/gnV8RZZV5kgj039uP4DaM00K/NukX+3gNvkXXyM58&#10;g48yLJ2+y21puuXWyb0vL4XdJ6Xte0Rn6/0UUUgCvgD/AIKxf8osv+Cln/ZgH7ZH/rOvxHr7/r4A&#10;/wCCsX/KLL/gpZ/2YB+2R/6zr8R6APv+iiigAooooA+AP+Caf/JuvxG/7P8A/wDgrF/69N/bIr7/&#10;AK+AP+Caf/JuvxG/7P8A/wDgrF/69N/bIr7/AKACiiigAor8xP2W/wDgpH4G/au/bG/aC/Z++HOo&#10;/DHU/hv8JvAmk6t4G8V6P8QtH1v4gfEjxHoHxI8cfDX4waufBWn3stx4e+HnhbxToGl+HfC+oahA&#10;up+Jys/ja3X/AIQTxf8AD7Vde/TugD4A/wCCaf8Aybr8Rv8As/8A/wCCsX/r039sivyp/aq/Z+1j&#10;4rf8FUfgz+z3+zL+2T/wUD8MfER/E+mftnftqJof7bvx3g+A3wR/Zs0TxEIPDHwe8M/Bey8V2vgH&#10;TPE37R3ja3h8K+GvB5s59O8KfDTSvGni678NajZT6P5/6rf8E0/+TdfiN/2f/wD8FYv/AF6b+2RX&#10;v/w5/Zc+BXwn+N/7QX7R/gLwO2jfGr9qaT4ZP8d/HNx4p8Z69c+N1+Dnhi88G/DW2i0jxF4i1bw7&#10;4TsPC3hzULzTrfTvBOkeHLC+M7XmrW19qCpdqAfh54v8L+O/F/8AwV7+Evg/9gz9oT9rHxNP8HPi&#10;54t+LX/BUTxH44/aT+LHxI/ZT8DfDbxzYajrPgX9kjRPhV4u8Saz8JdH+Jup3WrzXHgfwX8M/C+j&#10;az8IvBa22veIr8zy28thu/8ABd34yfHTR/Ev7BfwW/Zkj+LHxn8b/E34n/HDxj4+/Y5/Z++OPjv9&#10;mT4n/tE/Bn4Q/BjWNU8Y6jY/tI/DXWfD/iD4fWfwp13W/DWuW/g+PWI5vix4m1PQvDdno/iN9Lut&#10;Il+4/Af/AARm/wCCdPww+PmoftN+APgr438K/GXV/jLrH7QWsa9pX7Tn7V0XhzWvi/4g16TxLrXj&#10;DWvho/xvk+F+sSalrEhmutF1LwZdeHJLZIdMOjjS7e3soLGof8Ecf+Cd134S8E+ENN+Buu+D4/hp&#10;8Tfiv8Yfhz4v+H/x0/aE8A/FTwF8Qfjpd2t58YNX8I/GDwl8VdI+KOg6f8Q3s7aDxH4Y0/xdB4Vn&#10;s4IbO20SC3hhSIAz/wDgir8Xdc+N/wDwTB/ZK8eeL/jJ4y+PHxBk8C6v4d+Jnj74j6Zquk/ESL4k&#10;eEfGfiTw1418EeOLbXydfvPEnwz13TLv4eXviPW2fVPGkfhmDxpdS3L+IRcT/qXXkHwG+Afwe/Zg&#10;+FHhP4HfATwFo/w0+FXgeHUYvDXhDQ2vZrSxfWdXv/EGtX1zfapd6hrGr6vrmvarqet63rWs6hqG&#10;r6zq+oXupanfXN5czTP6/QAD6596wNYtvFE+peFZdA1jQtM0mz124uPG1jq/hzUNb1DxD4Zbwz4i&#10;tbXSPC+p2fijw/b+D9dh8ZXPhLXrjxFq2k+ONPuvDOieIvCUfhe01TxRpvjXwfv0Z6D1pptaq2zW&#10;qT3VuvXXR9NwD+v+f8//AF68Dk/aR+GOneI/i9oXirUz4M034I/8JRd+PvHmv3ugS/DPw1oHgn4Z&#10;/Br4reK/EHjn4g6BrWueFvg1/Znhb43eGr+08HfHvUvhT8TPE3h/RPGHxK8IeB/EHwc0aD4k3/vl&#10;fkj+2R+1R+2rF+2R8JP2Ef2FfDP7Mlv8Q/HP7OXxC/aW+I3xd/aauPihrXhr4beAPCPxK8C/C7T4&#10;9F+H3wwTRr7xN4l1zWvF1xJoVpq3jXQtM1A6TqRubiyg0addUunKmnL2kHNNWXLLlcXdO6eq1V07&#10;p6dmk4n9f1/S/NS/U7w14k07xVp0+qaVBrtra2uu+KfDskXiLwt4m8Iag+oeEPE2seEtWuLfSvFu&#10;kaLqt3oV3quiXt34X8UWtnN4Z8ceGZ9I8aeCtX1/wb4g0LXdS/NL9pD/AIKd/wDBPn4C/Ha4+Gn7&#10;RXxa+DH/AAn/AMJdK8A/EX4U+F9CtPGPxn/aE/4WZ8QYfjr8Mtfs/AHwj8D/AAs8TatbeJtK8C2O&#10;oaBLqPw38VeKfH8fhr4oeJ9I+Jfg/wCGXgjXfB2ufF7zA/8ABJ34l/HQG5/4KB/8FF/2t/2orC+i&#10;EGtfBX4Sa9ZfsVfsy6pp8yg3mg6x8Ov2fH0n4h+LtHZ8woPG3xi8QTz2vy3vnTM0q+w/D34QfsM/&#10;8Ep/hPofg/4K/AvQpfiPZ+CLDTNP8NfAv4J+AdS/as/aN1TSbS10ltd1nSPhb4Q8Gw6rqvirXorc&#10;+K/H/iG38AfBHwPqOpnVPFviD4ZeANPmvNG6MJRqYmpOjhqNatXqpwoUqXNKok3ec5ckfehGlGca&#10;l3BJS5n7sbyTaSvJpJbt7fp1218tLnzxYf8ABRD9v/4unw14X/Zp/wCCcfxOR/iB458Z6F4Y/aH/&#10;AG2PD3if9kP4PaDoznx1458ESeIPg34WuP2kv2jorbSfhn4esfDmsePviN4b+Bvgnx98Sbe3t9Ib&#10;4f698Svh78LJ6t3+x/8At6/tU+IxpX7S/wDwU7ntfDPhf4g2fhz42/Aj/gm1f/8ADH9l8J5f+FeR&#10;fEfS9D1r4t3lt8ef2k/HniTWhr/wjubzwBf/ABE/ZuhufhZ8Rrn4gf2rqFpFoPg7x9znhj47/F2S&#10;Lx/48/aH+In7Ovx21Dxnc/A/T/Cvh7wNoesar8GvhJd/BHx34i+KXwx1m5+BepfGT4v/AAK8N/tX&#10;a/4+8TSa3ceJf+G/fDuq+J7P4a/s/SfDfwrqXjj4V6fY+O/i3R/HGu/DTwf4O8K/FX41/Hv9oSf4&#10;V6nZ+Jdb1D9qDxOmr/GjwP46t/h9o3wO8K614h+DGl+BPgr8WPCD6z8KtR1bwX8Qb/4I/tW/EPRN&#10;SsvGfxB8VfHTwv8AFbx/8ffFt742/Q8s8Nc2zOrXjSq0XUpTpRgqFLEVfraq0alWWKwf7qhRdKnV&#10;jTwUIVcTQqVsZiMLHD0q3O1DknjKcEt7PfmsuXVLllu7tXl8LXLF3s1eP3ho3wA/4Jz/APBN74pX&#10;niK0+Df7O9r44i8TfDDTIpr/AFHUP2o/+CgHxA0/49/EX4QfCz4fftA+JviJ8bPFcfxW+H3w88Be&#10;Ox+0G3xH8MaJH8XdO8QfD34fw/FPwh458N674M8Y/Bu6+kvjn+038dNA0b4qat8Pks9S8DeMbCHw&#10;z8N9c8V+Ebv9iPxV+zxq+qfCzxpa6d4l1/4u/tfQ/ET4d/HfxH4o+NUfgp/DeleGv2aLDSvhN4B/&#10;4S7W/GnhL4569onhb4dfE38SNQ/bNurNdSh+Hd78OfC2jaqlla+Kfh78MfCOvfCfwL8VlnfR/wCx&#10;dW8G3Hg39nz4T/Ezwx4a8GW2s3tpL4S+PHxr8W3WuzeIL9Nc+FnifQNOvdPuvJrv4+W76vF4j1Lw&#10;3Y/DCaOwsdI8J+LPhR8M/CulfErwtp/iaz0G8u/B+qap8NfBf7Onhj4leAfF98lpovi/UvE3g7/h&#10;Gn0BYvEXhRV0xtV0nxj+mZN4DZyoYetjsCoSpqtLFU8XGrUp4ii44d4WlTwNCOFx8cQqvtMTXq4b&#10;H1GqE1h2p16NfLZ8lTM6d2ovtZwSTTu+ZucuaDXTWnvrqmnH9Kf22dM0T9on9m/4s+Bb/Uf+FW6X&#10;4vuvC/i7wD+1DpPxG/bn/ao8LfCv49eEPjL4i+L3wX8dfB6+8Q/BrwV8FfCEOnfGH4gXWkwfFTwr&#10;8WfD/hfQPAlj4N+EV/p+qfCT4c+AvBvgfzT9ij9sT4wftbfs+2kOoeNP2htL+LHgD4o65Z/tM+Ef&#10;BXjrVtZ0bwJ+0f4I+LI8f+KfC/gLxX8HP2bv2xviEPgPrXiqBNT8GeDfiJ8VdG8D+K/gprFl8MfC&#10;vgrW/wBnuRPCVp8PeHvG/iHx3r2iXnhnQfBnw/8AiPPYrcaf468PeNvCfwK8I3Fn5VrbanoHiHwj&#10;Loei/Da3udQ8KzalpkV7ovib4W+FdW02zu9G8U+FPHPiPxPNe6l87fEHw3/wzd+1z4Y+P3i3wz+z&#10;H4h8B/tIxeCvg7+0b4f8Oar4mvfCHw88UW2sW3hX4G/tK6uf2UfFej/CXwfba3favo37NviCxh8S&#10;eFrBNS1L4YeIPGXhXT7rxBe/EXVDOvDDAcM06UcbiadSvOqquKw0Z4TGZhQh7tOljcJhKuIo1a2C&#10;p1Y1adTHYvHYKPJJTlgMPKk+eaWNlWd4czS0i/ehB/3ZStZScbe5GDenxtH9Mc3iu7s4GuL34V/G&#10;i0tYFVrrUNR/aV/4KwWFhZwjAlvtSv7r9mO20/TbG3XdPfaheTW2n2Fsk13dzW9pDLInW/DjxxD/&#10;AGZ4j8RaV8Xv2k/DHgCTxILbVPEnwt+Inwn/AG2vhBoXiaDw54eW607w9451jwL8Z/2gdB8Nz6NB&#10;b+LtTvPiX4U8E+FPD1zqOpaheJ4cg13R4dU+MvBvgrR/D00GoP4e+BHjvwsuoeD9Q0HQ9b+EXgj4&#10;fajZ/Djxpe+BPDGl+JI5rz4Zan408R+DPBHjjxPBY337W3wp/a8+O+i+HPD93oHxCl0X4o6mHhv/&#10;AKS03whea9410DW/C1rLonxb1DxfqngWe/8AiHoD2PxJ+G37Rnwd8N+Efir4Y+EGrfHvw/4L8H/E&#10;L4tfsz/Ez4MeDvE/hvX/AB/4zsfibrHjLwZL4L1Zdd1XUNWGh2n5vjsry/DJxVedWjU55vE16lao&#10;oUoRp1lB4XFc7wtdUpe2r1K2HrKjCVCnRVeriaVGv2wnNvaN00uVKK30fvL4ldWXK1fW9oxfLxX7&#10;R/7OereDPhVP8U/B3jK48WeFLPxV8Rfj5c/tIeGNB+Lf7RXxMbx78UPCYsvhp+0F41/ZK8DeLbH4&#10;J/teeIP2XviN4e+Afxh+EXifxf4V+I+m/B34T/A/w78JP2Zv2dPhvH4X8BeOfB/nX7O3iLSvFvhz&#10;4iT/ALO3hn4x/sn2HgTxR4B+BvxN0L9mf4Z2/wAY/i/4v/aO+P8A8d/gZ4V8W/ttv+0P8VvGHxI+&#10;Av7U/wANPFfw+8H+HviB4m+L/wC1x+x5P+3Wf2StX/4bUvtU8AfDX9pz4aD4r/pX8EtW0l/HXw68&#10;W+EfDOn+CNG/au+BGs/tAeO/BenyQXWlab8RtGn+DanxDp91a6doq3uv+JdJ+LU+k+O9dvNNSXxT&#10;/wAIX4M1OKy0W+g1w61+UHwRf4JeJ9P+PHw18ZfCD47fGX4Sfsh/8FIvjXoH7P8A8GfhZ+zV8Lte&#10;+EHjnVP2iv2U/iv4Q1P9m+7svCVz4qXxR8IvEvgf9p/xn8WfiH+0l+11p/7NvwY/4WB+0L4P0Hxh&#10;8ddd8AeF/EWr6hy0ZvEZVmCqxrPEZbXwdVSUKTw86NeviqVXD1sF7+FlUhj4PDRu/qjwteviqNOh&#10;OGIoY96RqQtrGalpd3VlBq0rKWsHe695ySi1s4ftx47+NWr+Dvhj4O8Ut8LvHVr8SfiWfD/hnwV8&#10;KtX8NeNfFf8AwjvxU8Y6Ddah4c8I/HXxv+zV4L/aU0L4OeBdI1y2/wCEd+J3x6MHjL4O/D7bLq//&#10;AAlHiKzudCj17dtfBunT/ErWLuXQ/ivZrpmu+G/i5Y+Lrj4teJn+HXiHxfrfgLxT8GdT8D6R4Itf&#10;ihdXMGheD/BugaV4r8RfDfXvh1onwOuvHnjjwv8AGTwnaeKPjvZ+NfFXhHC8P/B3V/CukfEHxf4c&#10;1bwLo/7SPxW8C+FLX4hfEax8F+NYfg74p+MPgvwVN4U0L4r6j+z7/wALf4GP7I0fWobb4n23xV8U&#10;/CvwZ8NfhP4o+N+s6P8ACz4cap4W975I9D6/59f89K+Aq1KMLqhe8lJTknOF+ZU21CF3+7jLmhBz&#10;nKU4fvJwpOShDqV3vb032eje2uz8nor2TOftvCvhey8U6z41tPDmhWvjTxFoXhzwvr/i230iwh8S&#10;654Z8H3/AIo1bwl4d1bXo4F1TUtC8L6p448aal4d0i8upbDRNQ8X+KLzTLe2ufEGrS3fQkZ4oz0H&#10;rRXM5Sk7ybbslrrolZLrskkvJdNhhRRRSAKKKKACiiigD4A/4Jp/8m6/Eb/s/wD/AOCsX/r039si&#10;vv8Ar4A/4Jp/8m6/Eb/s/wD/AOCsX/r039sivv8AoAKKKKAPgD/gpZ/ybr8Of+z/AP8A4JO/+vTf&#10;2N6+/wCvgD/gpZ/ybr8Of+z/AP8A4JO/+vTf2N6+/wCgAooriviN8RfBnwl8D+JfiR8RNci8N+Cf&#10;B+mSav4j12e1v76LTdPieOJ52s9KtL7UbpjJLHGkFlZXNxK7qkcTMQtAHa0V8yePv2yf2Zvhfonw&#10;l8SePPizonh3Q/jlpEHiT4Z6lcab4iurfW/CUsfhWSfxvqf9n6PdSeEPAWkHx14Kg8R+O/Ga+HvB&#10;/ha88X+GbHxHrWlXmuabb3XwnceCv22Zf+CtHw0+KXjvwZaaj+ziPh7+0N8Pfh9qHgv4reN77wX8&#10;PPh1Fo/wa1ax134i+BD8K7Dwwnxu+J3xFttUaK41TxrcQP4F0jS9A8IS2s/gDxZqXxHAP2Hr4A/Y&#10;3/5OK/4Kxf8AZ/8A8Of/AF1l/wAE1K6j9qf/AIKOfsO/sR6/4V8LftX/ALSvw3+BniHxvo954g8J&#10;6T43vdQtbvXdG0+9GnXuo2KWWnXqvb218RbSM7qwkIAQj73zv/wS8+P3wa/ah8Zf8FN/jr+z98Qv&#10;D/xV+EXjn9v/AMK/8Il498LSzz6Fr3/CM/8ABNb/AIJ2eD9e+wy3MNvO/wDZfifw/rWjXO+FNt5p&#10;1wq7kCOwB+r9FFFABRRRQAV8Af8ABSz/AJN1+HP/AGf/AP8ABJ3/ANem/sb19/18Af8ABSz/AJN1&#10;+HP/AGf/AP8ABJ3/ANem/sb0Aff9FFFABRRRQAUUUUAfgD/wUP8A+U6//Bur/wB5cv8A1jzwTX7/&#10;AFfgD/wUP/5Tr/8ABur/AN5cv/WPPBNfv9QAUUUUAFfnBoH/AAUB8fePZ/G958Iv+Cc37b/xf8E+&#10;C/jB8cvgpH8SfCXiv/gnp4c8K+LPFX7PXxl8d/Af4iah4a0n4rft6/Dj4iReH4viJ8OPFVjo114q&#10;8C+GNR1TTrW21UaVb215b7/0fr4A/wCCaf8Aybr8Rv8As/8A/wCCsX/r039sigA/4bI/aK/6RO/t&#10;/wD/AIcf/gll/wDTKaP+GyP2iv8ApE7+3/8A+HH/AOCWX/0ymvv+igD4A/4bI/aK/wCkTv7f/wD4&#10;cf8A4JZf/TKaP+GyP2iv+kTv7f8A/wCHH/4JZf8A0ymvv+igD4A/4bI/aK/6RO/t/wD/AIcf/gll&#10;/wDTKa8f+KP/AAVTf4A+Kv2cPD37Rn7Af7b/AMCdI/al/af+D/7Ifwx8deLNY/YM8ZeFY/jJ8btR&#10;1Cy8F2Xia0+C37c3xS8baT4fS10bXNY1nXrbwdqUFjp2kXUUMN5q91pWl6h+r9fgD/wX0/5wr/8A&#10;af7/AIJyf+9koA/f6iiigAooooAKKKKACvgD9jf/AJOK/wCCsX/Z/wD8Of8A11l/wTUr7/r4A/Y3&#10;/wCTiv8AgrF/2f8A/Dn/ANdZf8E1KAPv+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1f7+KKKKACiiigAooooAKKKKACiiigAr&#10;4A+I3/KU39jf/swD/gpZ/wCtFf8ABJ2vv+vgD4jf8pTf2N/+zAP+Cln/AK0V/wAEnaAPv+iiigAq&#10;NYokeWSOONJJmVpnVFDysiLGjSsAGkZY1VFLZKoqqCAAKkooAK/GD/gvR8Wf+Fa/8E3P2qdH/wCG&#10;nP2YP2fP+Fk/sv8A7U/gr/hFv2htA/trxV+0D/afwG8Z2v8AwqH9ny4/4aF+CH9i/GDxD9q/s7w9&#10;qf8Awjnxt8nUdT0x/wDhWGueX9g1D9n6/Cn/AILW+Bf2/dU/Y7/b98S/Cf8AaH/Zw8Ifsu2f7DH7&#10;Rs3jf4U+Mv2dvGXjD4ua7oen/Anx7L8RrDQPixp3xs8M+H9B1DxLo6Xdl4Xv7r4daxF4Zvpob2+s&#10;9eiha0cA/daiiigAP1x71wXxU1PStF+GXxD1jXfiV/wpnQ9L8EeK9R1n4v8A23wZpv8AwqvSbLQb&#10;+51H4j/2j8RtG8R/D2w/4Qi0im8TfbvHnh7XfBlp/Zn2jxRo2qaJHfWU/e0mOMHn8P8AP+frV05K&#10;E4Sa5lGUZNe7qk7296M46/3oTXeMtUB8i/tFeIfG934b+M3g34afGz/hEviLbeB/g1P4C8O/C/w5&#10;pWo/GbwP4y8f/Ejxh4Z8L+KPHera78M/2q9D8P8AwR+MGt6DYeA7vx3rP7JevaV8IPCvgj48/E7U&#10;fEHiGz0Oa4+FH+ch+19+1B8Sv21fjZ418LfG/wCD1/4c+MEn7RXjn9oPS0/4TT4d/ErPhT4p/D7w&#10;rodtoXgC48PfDrw78LvHHwZsf2UvgH+yZZfCr42f2/q3hjxXa+H/AIgfHm98Q/FXS/j14Bn+B/8A&#10;dN/wU8m/ak8OfDH4k+Hv2f8A4Ra54q8OfEnXf2c/Hdx4+0j9vfWP2bfHGu/FfRv2sf2UPhvqP7Jn&#10;g++8Vax4Pj+A+h/tHfBFNe0Lwj4x+DPxR0+HWfiC/j/R7z4YR/FX4o6Hq/xZ/kI8cfCDxJoP/BVS&#10;+uviBoXwl+Fl58YtO+CXjfSvBeifEa2+KL22t+H/AAp4m8OeM/BviX4r/wDCxPibf+OP2hfg7+1P&#10;+zx4s+Dnxl+NniDxNB43+Lfx98EeNPirqfw3MPxS1LwrX+on7Ov/AFR4fzfjXi/PcHw5ieIMs4Sz&#10;/OuB8auIKOF4ryzNOHqXD9DNcFDLcnzunmGIyjPMl4hzKpicJm+RYjC4zDZJjp4bFUo4TN2fz79J&#10;HifGcJeGXE3EWHVeVHJcsr4/FwhQnVpypUo1a0ZqPsZqo6UqC5qdKrSc1NUZToqpDEUvv3V/BMV5&#10;/wAFCP8AgmT8PZnuNYs/Dek/tU6pcNqM08TyW2hfBnSrkSSS2kN/fSeTepatGBcX+pTtJEJbu4uQ&#10;93L+1Vv8S/DfxM8E+JtM8Nz6dc2vh3TNUt7ix0YyXscS2k+m6Z/ZF7LqllpetR31prEGtw/a49Ot&#10;EWGztWu7db++sUr8B/2ifGT+B/2xf2VvHGnTJYz+G/hf+2LJaXNxHDHDEyeFfgl4cs7fTk1VrDTJ&#10;tRtdQ8YRvBaTX2kfZkgilk1LSme2uV+pP+CXvxS1r4qXXxmtPEUVxrVjLp99f6hazX2kX1tYxXeo&#10;OU8SRSJPpGq2w1a10e8soxbWE0d8yXF6t5FawLp8X/F9+02w+N8ZPFjirxyr4uVbA5FhqmDwMquJ&#10;TdSpgfEbjPKcTUp0k406kq1PD4dYOpGdLl9nGnGUlVgz7r9lj9FSHF/7J3jbxzxtPDVM7pZVxPlX&#10;1uq1QnJVuIuIsx5K1ShThXlSqYjNFKVGNacKdR1FOhWhV5J/Kn7RNlLpP7R37EPinyIo5NM+PXjb&#10;wI6xxiXa/wAQfgz4+08Wdw5nc3D3FxpaxNl5hLNaP5dwGh3v3H/BOa4h0f8AY/8ABfhK41KKz1X4&#10;e+NPjf8ADa6aaOee60dvBPxg8baXZ+TpbRTSs+naQNEuXtrgR2lnYs9xfqlvFJI+F+2LBLpMv7O+&#10;p3UaQf8ACO/tt/AG5uWM1sYre28Q+I7/AMJm5mlfepjeHxWd8l0VjggKCQCWas39nvXrTw3cftce&#10;DAdSl1fw9+238VdWj07RrnyLmy0Tx7oXhf4npJNPBJp2rtZ61f8AiHVJoLYXmnvfTaGsOn3NleWY&#10;nl/2n/ZacH4LiLhHgbD4mhLEUa2UV6UZ8kqtGpUdavnOGq0vb3oXgvrSm6kprknCLtyWP+bbj3Jo&#10;cWfR3WBpKrRxPD+e4N4ihKNH2tHDcJcb8dYTFQqQnTp0/wBxU8Wsoc1UpU6ajrKKi3SPofx38Sru&#10;xjkuLZdPsxq2h6jcQabrk1ze3kX9j6raeEr06nqSXXjC/tbHX7jxlBc+HXsNE0SS10m31Aatc3l5&#10;rsWn6D8B+OviG15faV4F1TXLbxLca/B4ug8IRad4n0+707wvongbQ9dbWvDNvpF9LqaappAPg7w9&#10;rz/aoNQufEvhpbbTvGP/AAi/iHxCEsMb4s/tG3/xA1jTbzSrnwlBo9lp18nhzULvU4/FsEVtpkGl&#10;682lX2qwa1qXh211HxDqNmYvEemxQabr2j2P9qfD4ajqVtoWr6Pqn546r8TvEN/CzSaroOv3tj4a&#10;1Kx1vx5o19Dox0jw18Rr7U7zxXqegak1jqks2matqcLJ4ZjvNH0iDwRqdxFJNNpfiDxLeT3X/Ul4&#10;YeDmNp4CGIrYXB4fFezlVp062I56tJYijOjls5Y6nS5qtSnXp0aVaFLHQq4qEp0KaqX5JfX+C3gX&#10;Xw+BhiMxwNHAZnCKWMpx53icJibZphsrbrTqRwvLl+IWHpYxyrvFY/2denGti5106v3J8WvEn/CV&#10;6ve6JZW2lePoLvRdWudWXw1pd1JfPNozaVp2hax4btL+w1c32teGYPD+m6jqula38RvDmiah5ume&#10;H5r7UZJtY0O48vtJ/FOqzeM76HR/FWp6Ve+M9J8Y2nxj8EeCtKvPCmr6xrGg+KtFl8PX+u+DP+Ej&#10;0rT77XLjwvD8Q7PQ9a8bah4gh0TwjeXdwbuPw1rmnwfF+vfFPQtRsfFTeLdG8SnxzYar4O8M/DrU&#10;bLxVLd+DbDwd4ktZtR1GS/h1vQdVudT1zxrP4f0vUPh745sNa8IXnhXUNI05b7RT4eggt/AXMaYu&#10;h+P9R8LeOvDXxhNj8QZB8RvF+rSrF410PUdNv9L1bxTa+GfA2pzal4R8UaP4b1/x9pQ8A+HdKFj4&#10;j+I/giKT4p6Z4o+LfxL0e18G+O9O0b94wXhvicpyzlr/AFnB4bCQo0qOJnklfOqfto4PCZzHEQqZ&#10;NXVTC0MZQw39mRq16CdbGQeEeFzKj9RU/wCuuGPBWWA4fo5diK1HDUHgauGqYqeFpKOGx2KhLFYX&#10;EVKqniMGsE40cBhsVWw2Hp06FONKNKjWioYzCfQXg7xr4f1crqGm69qfirxzPc6la61feLtD07Rf&#10;B/iO60nUNF8R+Hri403XEu4dTXW7yXX9TnmfxfPJqOhS+Dodf8O6zpMx0fRn6r45tLXwz4u0DS/G&#10;GgWeu3GkpobwLHYp5Hg6CfRtb8UXGk2Vjc/2PaXus+I/HXirxF4g1PXov7L8IeJLL4pi/sPht/Ys&#10;ng/X/ie7+IuieI7q48Y/Ee4vlt9O1mTXrDSrad9e0/xiNWt9A0u5aaPV5tONjd3N74WtbvXZbqS5&#10;1DU4dDGnaPY6HrPhXWLufu/HC+fZXr6D8SPAPiHwTo/jOfwX4Am+HWq6VaaJ4rlbT9J1vVNJsvhf&#10;r0nhHxl4a8F+IbvxKuut48+LPw6sfDviyLSdV0eHRvCHjvwZ4x+GCfouM4Gw+GzXLKWPc6FTE4iV&#10;WcsXho18JLH4SvTq0sFQxtHB08DieShWozqYDD0MLiaeAlmMqDjSwOZOH6NR8L06/wBYrLE0sPCW&#10;CxGOoVsNhquHweLhWp1IUqeJp4WVDMIYOdTCYWnClhcLg8NhFKlicRXWGlSl7j4i1zWLbTpfEl3N&#10;rf8AZHxd8Oaj4dvPE891fxXV5dafrNjcXXhjTNTa703xJ8TPBCxyalq/jO1/tHQ/CPiW51LR/FRX&#10;R/DNhcaRZReDNBsrDT/CXjfw9d2vg26+KPxV1P4Xaf4d8eeKtW0t9HXTb4S6FqHjTxJ4tsND8MeC&#10;/Dev+Ntc1nwp4i+I2t67cLONM8b6l8R/Dnwv8GeOdW0jxJ45Y694Vnt/EWo6x8Qp/BVzL4Z8Oa1F&#10;4GvbrWdQsviA66p4U/saz8K69/wicuieF4Uu9Zs/iDrfiH4jX2l6bbp4Km8L6GvjbVLrRfDl3n+K&#10;rTVPDvxJ0TSrLUpfFln4w0DwfrOla9eReGbe60G8+KXhLw78QPEM1n43tfGPiHWtV1jwP4r8Waj4&#10;G1K3vdS8PeMtZ1OzvLTx/ofwx+KvifxN8PNLiORKUp5PRxX9m4z2OYZhNYzLsZTwObYHAYPAU6ca&#10;lKty4LMf7MWY5R/tOExypVZ4J06NajW/tLD0vWy/hLEwyvEUa/Nh8JUnGpiqSr1MJCvgYQxTeEpV&#10;G4Yf+0aCoUMO8bJYrBqjg5V8PTVaty0vRn1i0J8Kx3PgfwRrM2p6f8bvEaWGra5YaS994m1/wrp9&#10;/wDDceJvEPjHw54x0yy0P4eeKUh+IUngbWj4HtNT8FaNfaR4m8R2WkapZeN7rJ8W+HrzxDoPxE8Z&#10;ePvGaaLPqGvavqvgfQdH8I/D5fDngT4m6M/w5Pi/wdPD8P8Axt4J8UfBvQvh94W8a+EYvhxd+DPh&#10;Re/CprzRL7wZp3g/w/pHg/x3F8OvHvEPjf7d4P0vw7qMniDW/jP4a8bT6Rp/izR7zVLGw0Xwx4jt&#10;dV0668A3Xg1PBmpTN8StdkggtPCM9prthpXw+0jwze6NHoGr67qlpqfg73bw58NPiL8LfD//AAvL&#10;VdO+IemfDTxN4B1uX4f68LrSPgNa/FG9stS8O+APCVv4T+ImuaGvhL4n2Pw48c+LvB2t+ONO+HVp&#10;b/Enw34Ll8SWMfiTwa3g/wAbeIvhf05rgY8OVcvzGWMwOUZrisdUyfKKePq4Z5hxLV+u4rO6eUcM&#10;47OcVWw+W/27T9lh1i8Rl+FzDGYLBVoWpYPC5TmGA+oy3Ksxy/AYWlBYeFdTxlalbDYypOtXWc3o&#10;Y2pjJ4OtGjhvqeJpfVcRiMNCpSdaFGrOVFThPw/xpL4pZrXVdS1P9prwd8AfGE+o/CfS/F114mu/&#10;iXaD4Hj40t8a/Fvw30w3MnwV8N/G2fRdQ8d+A/ixr2h3F/8ADDw9J8Zdf0TVPFfh34e6p498O6xo&#10;f2r+whp/7Uvi7TPA2jeCfhN8BPglpPijW4/ix8RP2uf2wtb1T4R/shfFn9nr9nLSfhP+zP4f+Ces&#10;aFbWOh/CHxLoN5488Z6x8APj14++Gfhbxh+0f8ZLb9rDxj8DviJ8QfDPw6+Kf7Q4+KnxLZ+FYr3w&#10;X4Gs9O8FS6VofwZMOsfHD4kfD/wV478afFYeD/if430/wTP4u8X+AfH3xf1D4QajdfDjVr/w/wDD&#10;zSNB8O6b8ArLxDrHijw74K8V+JNb1bU7fxxoGt8FfE1ov7QWn/En9mj4I/FHTde8Oazc+Ktd+Emi&#10;aV4p/aK8EePNA8eaZ4I8A+DfgPrfwwgh8IeOF/Z4+Ovxz8V/8KJ+IOj+Ofjt8U/EPiD4L/tG+Bfh&#10;VcP8Z/HfhfXNc+OfheKHDWH4j8OOLsgyjLsvw9TLY8RY7GZpnuT0a2Q4PEYNY2lkNLOPqfGOGzDH&#10;51xhP/VPOsDPMf8AXfBLFYDI824i4MynN54JS/e+EcxtWVWGJhiqXPRo05UJYqGITm6TxCjRrYaf&#10;1alhqbl+7pPCuTr1oUMTOmqlWr/VP8A7rwx8b/2Xvjt481Pwno37XX7RXwF1X4/D9jb9lP44+H9O&#10;/Zc8T/syeI/BukfGK98TfsLL+yf8B/23/wBpL4xav8L/AIt/D2f9oHw18NP2MfEXws8Oah8evg1+&#10;yf4n+Bv7RXis/s+eCP2U9W+Hn9Mf7LsWlfGf4T/CPUfC3hjwNf8A7E934I0b4ifAvQfHngbwZb+N&#10;dShtfi//AMLD/Zh1fwV4B8CaF4W+GXwY+CPwX+GfhT4aeJv2dtP1jw/4g+PWp6V4g+G9z8U7H4E/&#10;GP4E+Lh8X/5f/wDgmJbftZXfhbwn8UNG8c+N/wBmb4M/8E9vBPw0S6/Zi8G/FSw+Cnwa8a614c+D&#10;2lfCT9rTxv8AtyaD+1R4Z8Jar8MPAvjT4+aP4x1jxt8UvhR8EviT8O/hp4m/Y9/4KRTfCrwz4q/b&#10;P1vQf2gvjt+3P/BK39l39lDwaf2uvEvwrsNe8OfEn4wftD6X8Rfij4f8DfDL4yfsieG/hb8Pfhx8&#10;WvHGt/sY/AWD4Yp8Kv2bE+H2t+Ffglp3hHxd8bfhZrXhW78bfFCw+Lk3jX4z3vxP+AP7Qfwl1nxt&#10;/wA6fj7lmEweacWYXGZxUr4rIMzoYjKsNlGEjjsPk9XN8XQ+scN5zRwNXKuHOG62Ay2pHOqmPyHL&#10;8XRxnE2ZY/LK08xxlXE5zlv9FZTNunh3CkowrQam6k3GVRUou1alzxq16sZVEqSjVqLlowhNckFC&#10;lP8AUP4IeH/ib4L8EfCrw54w8DfBDw/rWoeCNe8XfH68+DN5r3h3wba/tI+LNX8P+L/H118MPBGp&#10;+Emu/EHgj4kfELxV8YvG2ueNvGXi7RPHltq0Xh671zQfG+t+PvFGv+Efe88ZHP6VwU+iar4I8D+K&#10;LX4bad/wlXicHx54o8MaJ8R/iR40/srWPGfijVtd8XwaFrPxB1bT/ih4o8HeB5vE+sNpWnQ6J4Z8&#10;T6V8MPBn2Hw74B8Bnwx4X8PeDot7SPEmm67qPinSrO31yG68H63beH9XfVvDPiTQLC6v7rw34e8V&#10;xT+GdV1zSNN0vxroi6X4m062n8TeDbzXvDdp4ktvEPgy61aLxf4S8V6Hov8AJ9eTrzq11GNpVKs5&#10;uK5fiqczlKnzT9nG9SMY+9y9FKcrs95KyS7JJfJeivtf/LRR6CvyB/4L2/uP+CSX7Yut4OfBnhz4&#10;ZfEYMBlkPwy+OXww+IIlQZJMkJ8NebENkv7xF/cT58iX9fq/M3/gs94c/wCEq/4JL/8ABR3S9rub&#10;b9jT9oHxGBGMtnwf8Ode8Wg9U+VTogZ+p2BsLJjY/MM/TEEEAgggjII5BB6EHvkf55pa8y+CniT/&#10;AITH4NfCTxduR/8AhKvhl4D8Sb4zmN/7c8K6Vqe6M7UyjfasqdifLj5VzivTaACvgD/grF/yiy/4&#10;KWf9mAftkf8ArOvxHr7/AK+AP+CsX/KLL/gpZ/2YB+2R/wCs6/EegD7/AKKKKACiiigD4A/4Jp/8&#10;m6/Eb/s//wD4Kxf+vTf2yK+/6+AP+Caf/JuvxG/7P/8A+CsX/r039sivv+gD85v+CrXxRt/gz+xL&#10;8T/iOPjdefAXXPDV94Uu/Cfi2w8e6X8PLjWPEZ1+zSDwiNX1KW3bUYdX046ndXOg6fcQX+pW+myk&#10;u1jb3sb/AB9+0z+0p4ph/bU8G2ngf9oHUNO1TU9R/wCCal1+yR8G/CHxI0z/AIV/+098Jvj9+0j4&#10;18Nftj/EGLwtZtcWXxjtvDHwBtdR8S6hrFmniWL4K+GvAfg/4n6FNoZ8b3M2v/u1UbRRNIkzRxtL&#10;EsixSsqmSNZdnmKkhBZFk8tPMClQ+xN2dq0AebaX8G/hjonxQ1f4zaR4P0zTviXr3gfRvhvq/iez&#10;e8t5LzwZ4f8AEHiDxVpWjvpcd0uiRtBr3ijW7+bU4NNi1e+N3FbX9/dWdjp1va/l7+35+wH+3B8f&#10;fGXi74tfsrf8FK/2gP2fNUPhDRNL8Hfs76BrfhbwJ8Gr3xJpEbQXWpa18Q2+Fnxg8X+Gf7eWV7rU&#10;tQsPh/4ueGeCGKDR2SV5Yv2Prx/4/eCv+FjfBv4heB/+FQ/B/wCPn/CS+H5tO/4U58ftT/sb4N/E&#10;HfPbyf2B8QtT/wCFX/Gn7F4fl8vz5pv+FV+N8TwW4/sWXd50AB8Af8ET/DHxH8Ef8E+PCvgv4x+J&#10;P+Ez+LnhH9p//gov4X+Kfi//AISCXxb/AMJV8R9A/wCCjP7V2leOPEn/AAlU/hD4ez+Jv7d8TWmq&#10;ap/wkE3gHwTLrX2r+0ZPCPhp7k6LZfq/X5gf8Ee/Dn/CHfsRReEf+EA+H/wo/wCEV/a//wCCmHhz&#10;/hVvwnvP7R+Fnw2/sP8A4KV/tb6Z/wAIB8NNQ/4Qr4bfb/h/4O+y/wDCO+Dbz/hXXgH7V4d07TZ/&#10;+EK8K7/7DsP0/oAKKKKACiiigAooooATBGed36V/Ofrvx9+Emjf8F4f2hPEPjb/hZnif4hfBb9mv&#10;9ij9nD4MfDH4PDx1rni7xLf/ABY1v9or4sfHHxnrngXwZq2kaf4v+E/wa+G/j/wV48+LUPjq08S+&#10;G9C1CX4NXvhrRNZ+Puqfs+eGNc/Xf9rLxn8cfhD8Mvif8TfgneeBtY8UTeBTY6Mf2ivHHhL4X/sk&#10;/s7DwToHxL8a+Jf2ifjf410vw8PjE3gY6f8A2VovjbRPDWo+NP7RvPDfw307RtL+CHhbVvjR8eNF&#10;/mG/Yq/aA0rxt8Rf2/v2ltdbxP451n4n/tZ+LPhdc/ELxpoPiHQPjT46+E/7OHwW/ZX+CXhTw94g&#10;8K/DHwb4I1HwX4h8VavFffEb48/CfwboHwLg8Y+P/Bnh74ataaT8CPDfx88Wfs+fXcMcO4jN8RCc&#10;KdfFUJzqYX2WX1lHFzrVMPUlCnyulNqE3GUHTmqbxKU4U6tOLlWoYVqqpq11F2UryTcUk0r7q7Ta&#10;fW272sfpd+1P8b49K8S6H4q+IHxA+PHjLWvhz4/8caRoHwog+IfxO+C/wvOkfGHxlY6JfeD/AIva&#10;V+zJ4M1DWf2xZfhPD4j8P+A/CB8HfCzXPgz8LNb8P3Pww+On7SVr8QW+J3xp8T/nF4o/aJ0zwcni&#10;7xFqvhS2+Gnw/wDiR4i0HxF8PNE8N/s0xiLxvDLB4O8MWviXwh8BdM+B1t8AE0HQ/FVzc+FvEPiT&#10;45/Er9q74l+BQ8vj74dfGHU/Bek3vw/g8u+IN3baPc2vh3SfA1vq2heGrXwno3jzRvAPw98E6R8L&#10;NE8bvp3wo8C+E/Dz/Fzwv+zjb6D8R7Xwl4bi1XU7u48CeHfh38MfHmmeGvE/wn8L+BfC/wAAPgp4&#10;E8WfAX488Y/B2y12+tNe0nwro7XbX/hjUdbsNQ8L2Gl+H/EUWk3nwt1O11nWdUg/Zy1G9uNY0prf&#10;RrnStSl8W/Y7lU0drnxNNeS+FPG3jb+2/D7wtyClgsJ/aU6nJUhTUpqNH2UaTlTxX1aODqxlQoV5&#10;TalXrVqGLwuNwVek5VMVUl9dpfOYrG1ZSkoJaa+9fWXwptptyW6VpRlGfMuiUvSdS+OXi34lSaD8&#10;SbLR9Ku/GusWNtbWml/FLw7oPxE8cyeFPGEPgS51vwz4h8Q3v7I+ma/8TPGUs73Z0bxT468HaF8S&#10;DdfZNKsV8AX1r4PbWfObvVvEl/YeG5PDXhq/1Lw7b6Dptnf+H200aD4s0TS7aTwTolj4ktPCuqfC&#10;ex0nSWstMm1C1Sy8VeI7LVLEyxaNrdr4ruNf0rWde5/9mb9nL4a+KLqHT5dd1bwJ8QrSLR7DwzrD&#10;/B3TovCd34d0v4YfA8+OPD99rN74S/Zv8B3GseJZ4fA+kWXga21/xh4v1ays9bk8C6Zpninwdp3w&#10;RuP2P+En/BLK91Tw/o/xT13wp470/wAJXmhz+KvGA1zw98N/2avDmq22i6dpqHxhq2t/E7QE+POj&#10;eI49C0q9itNF+Mv7L/gvU5UvdR0vx34s0OAN48v/ANJ4l4q8PfDqpHB16tPBzpU1DB4WrgsRSeIj&#10;y1qtDD0sXU9nSxEG3X9nXq4qmli/bqtUjOc5y4qNDGYvW3Om7yalF2d4qV4q7i0lHSPN7trLRM/K&#10;P4WfDbxZ4sl0i08O6D8KLvXtPtLLRvCPiT4o+JPBPga6ufDE+neHLrWn13xJ4j+GWgeHPC+oPpdq&#10;wtvhtqZg+HurHTn026a31nVbjTvEP374J/Yh1+fwvpUhvfhPpvh/w94l8OwQDQtP1P4k+BbLWf7Y&#10;0uawvLzxp8GvBnxD+A3hS+fWb2C4k0r4g/ETwYNOae11Txc3h/wnqtp4huv288Bfs5aP8Dvh/wDB&#10;a/8ABeu/tBa38N/iBefCjwvpPwN8f/Gb4q/CX4ifC608fX2kpdjwrovwT1Xw/wCGlk+Gnh671fxH&#10;4++GWo+D3Nhpvh7xT4iHxM8PaN4Wu9O1LxP4g/EPTtV0jw94VkQeM/GT/Az43/sjeNPiS8E2t+Nv&#10;GXg3xB8Z7PwZ4T8UpfT2t9qHjvxnrfwh+BvxW+Jmi+H5r650/Wvir8Qvhd4Y09rqP45+HtQuP56z&#10;rx3z7iTMXR4ZwFLL8shi4Rnipc1XEqKdecqld1ovD4WioU5U6tN4ebp4irJ4XFYqDah61PLKVBXr&#10;Tc52+HXlv7qsrayd3p7yut0nY43Rf2U/CC6hY3/xR+HdrHc6Z8YfAPwc8V6j4a8CeBfhl8WPCXxK&#10;8SX/AMGPEfw01fS/hX4P+K/xo/ZP8ffCqTwr40Gm/FbSLXwDpeqWHheDWPFN/oniO5s/E+pPzX7Q&#10;H7Lvwb+PHwW1f4OeI9G0+/0r4tfDT40+CLzQfA/h7wt4D0HxR8RvBP7VHwa/Z9+FHxK0/VPB/hGx&#10;l+Ft9+0vZJo9l44v/DdzD8P9T0vQtM8a+HPCWpT/AArsdYt/YvFfxJ12PRL34oeLruWLxToXijTP&#10;iP4nt/BuqXklj4h8VfE7wHpnhO2j+HuuaRo95rtxqknhHw/q/wCzf8O/E3gbwxFrPh79nPw58X/2&#10;sNQv9W174i/CDVbrZs7XXtQS18S6XJZ6bb21na6DbaP4Yc+BBo3gfw3f6x8PtP0jw54l8JaZ49uP&#10;hH4aW7l8TfB/4RWXwx8K+O/id4w17xB4m8P/ALNup2kI+Lv7Vnxj/IK2Jz6vDD4zM8fKpClW9jTh&#10;JyWDlVhSlP8AsrC4fSnhsFOnXwlWlhqKw2Hp0I0efCpqdc9DlpWcacLabrWfb2j2bmmpJycp3fNZ&#10;u1j87v2LPi78RvF37PPxY/Y1+LPjq4+Jf7S37D/iH9q79m3WNcSxS0Pj79l27/Z+0z4ffBXXtGjg&#10;8N6YuraB+0v8X/EHwh1r4TeFmk1vWfE+qeEtY0nwtrutad4An05P1a8S/FDUofiprfjPwnp1vqsF&#10;/wDF/wCJnxX+FMErXTR+MvGPh/4bfBD9gX4c6P4knt7VovC3gbx58X/iL4+1HTvEouZ5tW8IeA7X&#10;xj4ebUNEn1qOw/Jb9vC7H7HHxC+Dv/BSqGbSPhrpHwZ1Hwz+yj+13onhfW/CC3vhn4BfFF5vhv4K&#10;v/B+kW3jNPhj4T/aE/Zq1DxrLqPwT+C3gKT4j3Pw4+Emq/Erxd8VfHPi+/8AiDZWmq/r18J9DsNK&#10;0/4R+MPCVr4Q8ReI7LQfFXw/+Cej6NdXVz4B8Y/EDRdHv9C8NzeENRS1srzQv2av2WvAFt8Qvh94&#10;T8Z3NhDN8Q9L8aeOvHOi+G77xv428Kap8Wvnas8NG0qsViJUYYujKDlCVLEwxf1jE1faTpuFOEKs&#10;oQn9cpSjKNN1cUsPyRniTZJu6T5b8rb2ceXkSS6ytquVpa2V7u0jxD42T9l34efGv4p6D4a8b/Hi&#10;X9jP9mr4afs2fCjR/Dnhq61rxn8SPjMLG2vfFng/wL4V8P28c2t6h8TtZvP2avDmtnw69xCfGHh2&#10;98LWcNrqng/VIHy/hN4F/wCCgnwg8W/st/DDVvE+ofFP4afCC68U/C7xjq3w5+EvwB/Z4+BfxF+G&#10;9p8OP2c7fwL8SPivqHjz9or9q39pa21D4d2Unx+07wJ4Z+BPgH4fXHxl/aA07QfD3xWs/gV+zzoG&#10;l/Fr4qfFX7dnjT4qxaNoH7G37PviH4j+BtO+ENhrvi343/tq2dv8SvhENF8aa54b1/Wvjt47b9p/&#10;VP2ZviH+x58G9PuPh140+MutfHT4ueKPjN4O+LX7PviDxknxN+APwi+OHxg+Gfgn9nf4w/rJZeGv&#10;jx4F1D4k/HPR/gZ8KdU+MXxE0HwLofiTwH4d+L/i/wAa3/jvxLY+GPhHoPgIT/H74n6B8O7X4Ifs&#10;4fs/+Mdf/aPv/FHw38B/An4j6h4u8M69q37TPw08AWP7RHxN+JvwA+JmGZUqmXYHBTnHLqtXOPrd&#10;b2eOpYedaeGnhMPgsuxVSGI5P7OhiIYzMcxoV8NXk6WOrSeKpUJ4LD4mDp+9KXxL2fKvdckubmcp&#10;pNP9401GDUo6xj7t+ZqXQ+I/j4dM1jW/i/BH461f9nj4U/8AC0/hj4uk+FOkf8NA6t8RfiZaeNvg&#10;r4V0/WPA3wa/Z1+GHx0+OHib/hVXja3+Ofwa+IMU3in4Ua/8K/G3gn4jp48+BfxI8Iz+E/i38MPr&#10;gHOCDx19c59/8/pXAeH/AACND8cfEPx3c+MfHXiO68e/8IpaW3h3X9f83wT4A8P+ENHns7Hw94A8&#10;HaZa6VoWlf2rruq+KPGHirxhq1pr/wATPF2reI4fD/iLxzqHw5+H3wd8C/DfofCnhrTvBnhfw54Q&#10;0e41270nwtoWk+HdMuvFHinxN448TXOn6LYW+m2dx4i8a+NdX1/xl4v12a3to5NX8UeLNd1vxN4g&#10;v2uNW13V9S1S7ur2f4KtKhKMFTi4yhpdfDOMoqVpKSUlUpzc4yqX5Kq5OWnS5Pf6VfX+renk9+6+&#10;fLHfooornGFFFFABRRRQAUUUUAfAH/BNP/k3X4jf9n//APBWL/16b+2RX3/XwB/wTT/5N1+I3/Z/&#10;/wDwVi/9em/tkV9/0AFFFFAHwB/wUs/5N1+HP/Z//wDwSd/9em/sb19/18Af8FLP+Tdfhz/2f/8A&#10;8Enf/Xpv7G9ff9ABXkH7QHh3x14w+CHxX8IfDTTPCer+OvF3gLxN4U8N2PjrxTrHgrwk994k0u40&#10;RrjXPE2geCviJrGl2ljbX09+rWHgzW5rue2hsTFax3L39p6/RQB+Hfxb/YH/AGrviD8BfhL8PNOg&#10;+ANh4w1z/gnh8Wv+CcHx8jvPi58Q9Q8LeAfB/wAUIvhZoUfxz+C+sSfAO3v/AB54n0bw74C17Ur/&#10;AOG/ifwj8L7LxH4g1nwfpl14/ttM8EHV9a/b+GJYIYoVaR1hiSJXmlknmZY1ChpZ5maWaRgoMksr&#10;NJI2XdixJaWigDxf4yfBz4Z/E3w/rF94w+Ffhj4g+JNM8L69aeGLy78D/C/xZ4006eayuJre28GX&#10;HxY0y/8AB1prEt+IpdKh8VPH4RfVvsr+I1Olm8ZfzJ/4I1+E9c8D23/BRrwt4j8NfGDwfrOl/t/6&#10;R9s8O/HvRv2R/D/xY077b/wTv/4J+ajb/wDCV6R+wpbWn7Ktn9stLuC+0L/hVlvH5/hu60e68b7/&#10;AIjTeL3b9fvFn9nf8Ir4m/tj/hIP7I/4R/Wf7U/4RP8A4Sr/AISr+zv7Ouft3/CM/wDCC/8AFb/8&#10;JB9m83+xv+EO/wCKq/tH7N/wj3/E3+x1+UP/AAST/wCFdf2p/wAFKP8AhU//AA0B/wAK/wD+G/8A&#10;w/8A2B/w1J/w1P8A8L2/5Rx/8E9P7V/4Tn/htb/jJr/kN/2l/wAIz/wsv/mTv+Ee/wCEN/4t/wD8&#10;IpQB+v1FFFABRRRQAV8Af8FLP+Tdfhz/ANn/AP8AwSd/9em/sb19/wBfmF+3+PDviH4GeGfiHox8&#10;eQXup/t//wDBKP4c6jY+K/8AhZ3hnSI/+FS/8FhP2eNDfUfD/wAMvHP9l6DpX9q67qviOaH4p+Fv&#10;Cdn/AMLq8ERfD7xBb+LvHnw30b4ValYNLRvWytstLvZN9NL232t3cQ/TwZ47+9LXkVhpXifw7p2m&#10;fCz4e2mvaDpPgDQfg2mk/E/4q39/8ZtP8Y+GLTxPdaX4+8DyavrPxkt/jd4g+LNr8O/B0kWo/FT4&#10;oz3mnweJ/if4G+IE2ofHTVND+J3gK057xp8UNX8TfC+7tvgJrngTS/2hfiX8CfHfxM/Zx8EftCab&#10;42+H/wDaer6ToHh5NE1r4o/Cq+sfDvxy0DwL4P8AG3xD+GGj/GjTY/Cuk+N/Af8Awlun+HdYsND8&#10;X6rpWnS3Gm5yUYtWckuZ6KKeqlNrmUVa7aTk48sr2t7yv/X+Xz8uqte7PfcAD2FGTjOOfT8ce3+f&#10;XrXkWmeLPhr+0F4X+K3hTw14j17WPDuma943+CHjXxD4L1jx/wDD+e38TaXp8ei+PtN+HfxZ8K3H&#10;hbVW13wNqupah4M1rx58IPGD6h8M/i94X8ZeAX8TeGvi78MfGGheGFtvixp2qfHfWfgdobaFf6r4&#10;H+E3hz4qfEyO41HxNYeJvC1h8UPF/inwl8EH0fSG8DTeDPFWhePLj4RftAr4j1CL4laT4m8Aah8O&#10;vCttceCNf0r4k2+v+HT2VT3/AHJ3pJyqpxt7ON4xUpOysnKSirqN5Sik25JBdfJ6Lrd/0r/nseu0&#10;VwHiH4iaRoHjn4e/DsQf2v4q+IX/AAlmpW+kWHiDwPZatoPgjwPpMNx4p+JmpeHPEfivQvFWu+A9&#10;C8Va98NvhvrV/wDDzQvG+r6D43+MPwzXXtE0rwrq+r+KdB78/XHvUOLSTaspK681dr8119eo/wCv&#10;6/r8z8Af+Ch//Kdf/g3V/wC8uX/rHngmv3+r+Yf/AIK/fH7SfgB/wWe/4IXfEvxx4G8eT+AvhP4D&#10;/wCCqfjW58VaJ/wg8+keKLrW/wBlXStFv/C+n3Gp+NtIPgc+BzpOg678TPih8al+Ff7Pfw48EeNd&#10;M+IXjL4y6N4E8F/GTxF8L/6WNG1nUdU1HxVZ3vhTXvD1r4e1620jR9Y1i58MXGn+O9Pn8MeHdel8&#10;U+FotA8Ra3qtloVnquuan4IuLfxtpng/xO/ifwf4ju7Tw5c+Dbnwl4s8T3KjUjThVcf3dTm5JXXL&#10;JwcedJ63lFTg3Fe8ua7sk0F/6/r0/wAtzoK5/RrbxRBqHiqXX9Z0HVNKvNetrjwRZaR4b1DQ9Q8P&#10;eGE8MeHbS70fxTqd54q8Q23jHXp/Gdt4u1638R6TpHgXT7XwxrfhzwjL4VvNV8K6l428Y74zk56c&#10;Y/r/AJNGeSPT2/r3/Dp+NZ339Nb/AH762enR+TbTXMf1/X9fkha+AP8Agmn/AMm6/Eb/ALP/AP8A&#10;grF/69N/bIr7/r4A/wCCaf8Aybr8Rv8As/8A/wCCsX/r039sigD7/ooooAKKKKACvwB/4L6f84V/&#10;+0/3/BOT/wB7JX7/AFfgD/wX0/5wr/8Aaf7/AIJyf+9koA/f6iiigAooooAKKKKACvgD9jf/AJOK&#10;/wCCsX/Z/wD8Of8A11l/wTUr7/r4A/Y3/wCTiv8AgrF/2f8A/Dn/ANdZf8E1KAPv+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1v7+KKKKACiiigAooooA/KL/AIKIf8FqP2AP+CYGveEvBf7UnxR1iz+IvjXSf+Ei0X4bfD7wpqPj&#10;rxrF4YN5Np8XiXWtP097ey8P6LeXtre2umXGtajYy6tNp+oLpVve/Ybryvq39jD9tv8AZr/4KA/A&#10;7R/2hv2WPiHbfET4barqN7oV3ctp2o6JrvhrxRpkNpPq3hTxX4d1i3tdU0LxBpsN9Yzz2dzCYbmz&#10;vbLUtOub7TL2zvZ/xH/4KJ/ss/8ABQjxl+2Z8X/jB/wSz+Kn7GfjD4haj4K+CHhz9pn4CftVfCvw&#10;z4l8Q+Cns9F8VJ8NPFvgXxx4i8C+IZrXwz4q8PQX41DwrFrWm6adY03U9VtUvNTm1GK1+kv+CF+j&#10;T2PgL9rfVfHvx4+Avx6/aQ1D9ozTNN/aV1L9lXwb4d8G/s4eAviD4d+Dvw5sNO+G3w6XwroXhzSP&#10;Fup+GfDcmnL498bDSob3VvF1zf6Vdy3P9hRXDgH7rUUUUAFfAHxG/wCUpv7G/wD2YB/wUs/9aK/4&#10;JO19/wBfAHxG/wCUpv7G/wD2YB/wUs/9aK/4JO0Aff8ARRRQAUUUUAFflh/wWk+EPhT4n/8ABMf9&#10;urWfEmrfFDTLv4ZfsYftceOPDcPw8+N/xo+EWlalrWmfs/ePbq2s/iFoXwn8f+CtE+LfhCWW0hXU&#10;fh78VtO8aeAdXtnurPVfDV5aX17BcfqfX5Yf8FpPhD4U+J//AATH/bq1nxJq3xQ0y7+GX7GH7XHj&#10;jw3D8PPjf8aPhFpWpa1pn7P3j26trP4haF8J/H/grRPi34QlltIV1H4e/FbTvGngHV7Z7qz1Xw1e&#10;Wl9ewXAB+p9FFFAARniiisDV9I1HUtS8LXtl4p1zQLXQNcudW1fSNJt/Dc1h43sJvDfiDQ4vDPia&#10;XXPD2tapaaHZ6prOneMoLjwbqXhHxI/iTwl4etbrxBdeELnxX4U8TOKTerUdG7u/RNpe6p6ytZaL&#10;V62D+v62/rvsfJP7R/xi+Efiv9lX9q1vE/iPRfhp4Q0PRfiZ8CPFXif9qHw/c/s8fCpvFuvaSngb&#10;TRd+LP2nvgr4u+G3ij4W+KfEfi7Q/D2i/FGL4T/Hf4KeNJtSlsdK8N/Fq3i1Dwjf/wAU/wC3P+wt&#10;+0V/wTd/aT1D4s/Avw58Dvgf4dX4LfBzVfDXhPQPHljD+zV8YNF+HXxG+E37GPj7xjqk/wAUrrwd&#10;4p/Z38dQ+KPjx+y18VvEPg34zeMvjb4Oik+Ivxj+JniX9uzxp4u8Dz6Zrn92HxO8A6rrGra2fCXw&#10;z8D6gPil4I074c/Fj4jQ/FPxl8E/i9b+DdL8Z2Npouj+FvGvwz8Bav43n/4Q3wR8UP2hvH3gPULD&#10;4ieAdW8HfFKLQtD8K33h7/hbniz4r/DBvg3w3+0FeeIbSf4p+PvA1t4f8IDwSunWvwo8JzaUPi7q&#10;sPw117TPiZrXxBsviHL47vfh14H1n4ieK9P1b4dfCb4feJdX8Z+C/wDhT/h3xB4s/aT+JWifFPxZ&#10;8I/B/wDQ3gZ48Z/4E5ti824fwuBzbKc5w/1DivhfPcTOrlfE2SfWsrxNTK8RhKEZUFVnVwlfDxx2&#10;Kw1fEYXC4yriMq/s/HwjjqXyPGfBXD3H2RY7hrinLMJm2T5jQnhsVgsZhqWJw1anUhUjKNalWjKM&#10;4e9GXInH95CDd0uWX+dL8Rv+Cgnwl1X9qP8AZO1X4s6VcHw9p/7Ovj/xR490HVfAHiLwdew6j+0B&#10;4V+E2qWvhrV/CnjO+udMubLVdD8G6V8S/h78RvB3iu48K/EX4beOfhlr1jqXhnW7vWfDPh79CPB/&#10;/BQX9kH4P/D/AFDxp8IdI1vw/wCFP7U07wD4m1TwZ8NNOu3sfGPjzQm1TQPA2v8AinVL/XmHiDVN&#10;J8KazqHhyGy1S+huNK0HxtZ+ELy50/w/rmh2+f8A8FDP2L7v4fftjfCL4l/E79jTVfEX7Jfx8/Y3&#10;+Pn7Onxzvv2f9asPhD4gP7T/AMPPid8fP2hPEHjrVfjX+1p8V/g/4y8W/EX4V+Bv2f8Awb8WvFP7&#10;ev7SnhzxF4K/bL8NfCTU/ii/gK98KfEqHQfA/wAO/EH9in9rDw949+CemaV/wSw+OXwZ8AfEXxn+&#10;1X4V8FfAP9qT49fD79rD4fGz+DXwz/ae8f6f8LPhF4t+HH7MOpftJfCP4eeG9Q1/4+eNtE+HXhTU&#10;pvjZ+1/aaloPxc/Zc+LzfGbwv4T/AGj/AAP+g1Po/wD7NjxZxuZ594k+BuePOMZjMRntHLoY94Xg&#10;nF5HlWUT4gz/ACqjlOQVMJDEZziOIsJxHPD+x4eq5Zl8sbSx3EGax9hjeb+b8T4A8ZZLwLl3hP4d&#10;eOXjJ4Z+EuFwtfAY3w34D8Qs7yLhnM5Y/Ncfiq1fH5dCtOhVdelmfsas5SVatRhRw1Llw9KFOUf/&#10;AAUR/wCCk3wf1b4f+N/A/gDSdS1XVNF8UfBrxt4Y+It5Ndrp2veI/B3xU8F+NGsNJ03+z4Zk06Pw&#10;LZ6frEGotNttodY/si4ttPuW0tdX+ZNE/bN8dfG/45ftW6B8GfDOj2Hjf9o/Ufgtqng7wssXhXx3&#10;eeJ/EfgP4Q3ehRaB4fXxDovh3Sb34ma/q3hA6Z4K8PeE9SXxt4g+IviS08LfBzTPi14t1fwcl79n&#10;eMP+Cff/AAUH/a//AGatR/ak+Hn7Ev7HHwN+Fnxr8G/FT4f/ALSeo/G/46avrfxm+CPxp8F/GnWL&#10;D9o39tT4i/FD9tDS/EHxY+E0XgnxD8BZfCWueC9Q+Knxi8UfC74Z618U7j4d6VonxM+KPxA+Iun/&#10;AKOfCb/g20/ZQ8TeGvh1ey6R8UPEvxKvfi3+y18NfijbfG/9n/45/C34LfFH4VaV4Y+B37Unxk8a&#10;/BnS7e91v47fs5+NvF/wjsfE3wh8XfEv44+P7X4dv+0d/wALy/Zu0X4X/AnxD45+EMfwj/cuGOLP&#10;oieBNTDVvC/wxw/CuZ8GvJ8JlfC+YUFmWW0s/wAupcZZZxL/AKzQy6lToUVg8bmmRY14WjCrQx39&#10;nVaFLF4Kk/rNL4/w++hN4dcG8M4fh1YXFZvGVfE47G5vmmY4jMcZmWKx+P4FzrGYupTx7qYap/aO&#10;acDZZiqlKrQq06Moz9hCl7ScJfz9fFOL9oW9074neIPi94a/aW+GvxS8B+JdP0/wP8PdX+A2neG9&#10;e1e58L/DqX4v/ErRtf0nxX448E/En4faD8GfgJpHhH4t+JfGHhH4RfG/wh8NvB3in4d3vim8/Z58&#10;MfEzw2njub4XfB346/E74qeEPgx8cv2dvix+zBqnhrwl8cZviX8X/D/wf+Oer/HDxfrXhjwBo3xH&#10;+HHwtn+FXxL+Lfhb4f6d8S/FHxU+J3wF+Hfws+HXgNfgdN8R/Gv7TnwK0rWLXXdX+LngqTxX/TL4&#10;4/4IBfs3ftNfCK9b9lD40/F34QaB4++I37SX7RvwD+FGj+Ov2nPjP+xx8U9R8DeF5/hT8Ffir8Yv&#10;Gv7SOhfErwrqvjrxv8SNW8D/ABasviv4e8KvZfF39l3xX8Rfhj8F9G/aT+HmhS/tZ6p3Og/8EmP+&#10;CmXxe8NaP4v1f9uz+wPj1pvw9+AuifGmx/aD/Zp+Geq6lD8XPiPN+yz8R/2qbPw/8Uvg78NfhJqX&#10;jPUPhR4V/Z+/ZrT4D/tRfDX4y/FH4iQfE/4R2vwy8AfHH9mjxZ8Ir/4kN+s4r9pBjcPw/wD2fg+F&#10;MjyTMJf2ng4ywKxmWY7gPMsRkNLh3AY3KssnD+y87y7AY6ebZvisq4owvEWW4PO6+BqwxOJjh8Hh&#10;Mt/d8m8DOEMko0MHl+W4Slg8Ph6eHp06eFw9NYjCxr/WpUnVw9OjKjOc40ZQqUHSnLk9o4Kb5z8T&#10;viX+w98Evhr4i+N2o+AtMsPGXgWw8UeJPg78RviZ8efgp4q8XWVh4m/4Jc+FbP4oftt+Hf2ffHPw&#10;T/4KAfEXx38Lvj3+0jYfAHxv8VvAHwi/ag8P/sta14z/AGcPEXi3wP8ABj9pr4SeHpo9X8YeY/sb&#10;/wDBNn9snxR8J/hp/wAFBvgP4P8AgX4P1b9nr9sDwN4U1m98a/Ezw94N/Zd8MfC/9kDTvB/ifx/+&#10;1t4r+I2o+IfEdl8fvhB4s+L/AIV1O7+LnxL+BXxnsLTwfN8PPiJpPwj8IfEnwr46j079n/8ApT+G&#10;/wCzV/wUi8R/s3S/Bbxt8cP2T/Ffwo8W+I7Lx/4t8BftK/8ABIP4/eObv4leIP2jf2mvG3iew+Kv&#10;j3wXH+0HrvgzS9W+IfxkfUv2hPG3w6m0Dwdq/wCyX4X8WeGNf+N/wj/Ze8P6Zp/hfwx523/BGb/g&#10;pP4e1q08TeKf2gv2Nv2h/Eek/HL9in49aT8VvEv7Nfxgvf2gNa+OH7N3gHw1+zV4G+I/xG8Qz/tl&#10;/CRPGHg/4KfDzRI/jPrdj4v+IfxIn8feK/H/AMftT0X4T3vi3UPDHhjx3+L5V9PDxJwfD3E3DObc&#10;RV8xxWYVsuyrHYvidVeIMDxBk2U4Whw7DAvA0sVw/hMLLN8gp5TLO8zq4vEY6viMgjUqVsTg+J89&#10;w0PvXwVlPPhakMHSjDDxjOjCmlTlhpx/eQlGco15SdGpzqjHlSiqtlyyo0pn5S/Bf/giB4n+CXwF&#10;8V+M/iB4p/aj8DXHiPx78Kfh3+0K3hDULP4S6P4W8Np8bP2B7Hxp8Aofg78VfgnrXiP9rz4ky638&#10;Sf2nNQ/Z8+Kn7K3jH4t/CL43eOv2e/g9pXwd8PfEL4mfF3RfhBB2Pw1/4I0fsb6P+1R4++GPjD9o&#10;K7+KWtar4E8a/Dz4V/DfwD+01pXxAvfEP7U0vgj4a+CPEvwJ+KnxG8Ifsq+HfGGoeKv2Z/jN4g+J&#10;nxP+IF94D+Afx10z4d/s/R/C34t/t1fB79mr4Z+EdF8C/tdf0Q2H7HP/AAWUtPitrvxqvv27v2Ff&#10;EfxA1Pw7D4J0DUfEP7DPxTvbL4ceAWbRtR1zwT8NtKg/azs7HwvpXjfxVoen+NPiNqwhvfGHxF1z&#10;SvBen+NPE+t+EPhN8GPC/wAOPLfGngz/AILWfs3eCfGfx8+JP7eH7HN5qvjq8+C+i6j8G/C/7Hvx&#10;c+JXh9fjv441Twn8EPBfgb4Han49/ax8CReHP+FseP8AxH8Ofh5FL4g1L4UfBKPXILT4ueLNA+Em&#10;reLPjf498Q/m+J+nB9IbiDG8QVH4i59/a/F31injK+UZo8krYnH51DJsFSoUKdHAqlh6mW4bLlg8&#10;JisIsF9VoW+p1sNiYLE4joXA/DNOftv7IwUqnJShWrVsPTrVa1LCqo6ar1ZWqVoqUuZRqueqd+aL&#10;5Y/P/wACP+CEvwv+Dnwp8eftB/BLU/DPx91b4lfC74w67pPwy8D+NIfEPhf9oDwd8UdB8TvbeDPg&#10;D+0T8TdZ1i2/Z08MftG/DzT/AIc/Dvwx8SIrb4m/Fv4JfB745/tU+Adc/aw/aO1zxf8AAv8AaW+A&#10;m346/wCDfH9ir/hRP7THgn4Pab4h+OHxlPxS0ObRvhda/Hrx14V+Cvwy+JNn8R/GXxI+BehfGbwD&#10;a/F37ZaeHPh3+zZ+0X4B+Gnxo1Qazd/GfU/2VvD9x8RP2XfCXgb49/FC3vfGf1boH7NP/BWXxl8N&#10;vF/giy/al/4Jyj4XeL9c+Mfh/wAcfD3xN/wS8+MPhfw34yv/ABL468Z2fxkuPEHgPxd+01o0PirQ&#10;/ij4wv8Axl4j1XxNe6LqPhr4y2Hii4+Ienar4v8ADfjay8Q6v0998LP+C3Wva5qXgnTP+Cgf7GXh&#10;zWvD0HgDxjqOsaX/AME4vjDDo97omoeKtWkTw1p/jHxZ+0drHgHXZvEMHgTXfDvj/wAPeG767+IP&#10;gnwr4i0nXZH8A6j4x+G/iy9/Ian0mPHarnVfN/8AiKvHFPMq+ZZVi8fmD4izvC18ZT4fxtPFZDRz&#10;nEYHE0MTi8JlWIdWeHp3jWpzrO9WfJh/YerDhnIaaXLlOXpxjUjGSw1FuLrQ5KrpuUWlKpGKTeqa&#10;ja0bty8a8Z/8G9v/AATJ8A+CNM0zTbKL4YaJr/xL8baZ44+IXxF8TD4geO9f0r9oPwD+0b+z/wDC&#10;/wCDnwz8ZfFvV9X8O/DHVvCvxM/at8E6l8JL3TvC3iPxB478f/C34RQePdP+JnxTk07x7b/M3xA/&#10;4N0P2avDnwf8R+IfE/grUfit8ULT9qXSfEPw18M+EfG+qfAbRfF/wc8YfF2w0rTfg18edf8A2T/2&#10;RtR0P/hDde1vxr4r+Lfirx54E/ZM8IeJ/wBnrwhrPh39n7SPjr4Y/Zz/AGfNO+M9fbXhf4Rf8F0P&#10;B3wO8PX2kftSfsr3WpeGPhZpV3pnwg8Tfsh+M/G/xwuL/RvCVvNZ/DrxB8SPGf8AwUW17wd4t+Kc&#10;1xbx+GtW8beKvjlrPhvXvFrz67rnxY1HTbu68XS+s/8ACmP+C4RH/J937AB+v7BvxZ4x6/8AGXpz&#10;/T1brXPT+kh48Zdj3mP/ABFzjrGY9Y9e1zOfGGbVM2rwwtSUpQhm1HHPNKFKvTxE6Ht8PjoueGVP&#10;C0K8cPh40zR5Bkk6fs/7KwKptRfsvqlL2aafNFuk4ezbhL3kpQfLO8nrL3fnP4xf8G+P7K/if42e&#10;KfjP8MZvGXg/xB8TvF/wvvJLiTx7Lo8H7Jel/Cfwi+g+EvHX7Gl14T8Had8VfCXjzwfp+lWPg/4P&#10;fC3WvjdZfsu/Ce513wv8Srv4N/EPRP2Yvgb8Ba9y8Ef8EiP2WYPEX7QWh+G/g58Qf2ZPA83hL4bf&#10;s++B7H4QfHTUNM+HXxr8CeDfhzJ4mk+PfxX+DmjPL4L+OXxA1bxz8ZfH/wAHPiJoP7dHh79pLR/i&#10;poPwU0bUvGfhTXPA3xK8W6R412v+FMf8Fw/+j7/2AP8AxA34sn9T+1+P5fnXBaB+yX/wWM8LeNvH&#10;/wAQvDv7af7AGjeKvin/AMItN8QLqx/Yf+OEOleKdV8HaVN4f0PxRqHhhf2z/wDhGB43Hhj+yvCO&#10;s+O7bRoPGfifwZ4P+HPg7xNrur+GPhj8PNK8M/KYzxk8Ts3y6GW5vx9xVjcJgssy7LsvwuIznMq1&#10;FUMpeWUMvoTprGQpOngcBltDD4VYiliqNGlSlCnRjWxNTEnTHKsup1FWp4HCxq885upGjTjNOpzu&#10;bT5LpylOTly8rbd2+VJR+jfhR/wTg+EPwn8F/Bj4Y2vwx+CHxNf9mZ/gxrHwX/aP/aF+Ffwx+KPx&#10;4TVvBuseFPCviaO60/wT8MfgppHhLxv4S/Z8+CvwH+Fnwi+PuheLNV8ZTXXhDwNrHxI8HeJB8EdN&#10;T4r/AHh/wrzSofiaPilp9x/ZeuX/AIH/AOED8WW1hoPgyP8A4TrStK13/hIPAU3ivxNN4Yn+Id1/&#10;wqq71f4jJ8PdC07xrpvgzTv+FxfE3UNZ8L67rmqaFqvh78v/APhTP/BcPp/w3f8AsAZPT/jA34s/&#10;y/4a+Of++lx/tZwp/wAKY/4Lif8AR9/7AH/iBvxYH6n9r8/y/KvgsxzrM80rzxGPxdXFVKksROTq&#10;y54KWKquviPZ03+7owqYhyxHsaUKVKFaTqU6cXbm7YU4U0owioqyXbZWjd63aWl29UrO92frB4Vt&#10;vE9n4Z8PWnjXWNE8Q+MbbRNKg8V694Z8PX/hHw3rXiSGwt49c1bw/wCFNU8TeNNT8MaJqOprdXek&#10;+HtR8ZeLb/RbCW30688T6/c20mq3e/6cfj6V+QH/AApj/guHkkft3fsADP8A1Yb8WT0/7u/X+X5Y&#10;+Y/4Ux/wXD/6Pv8A2AP/ABAz4s//AEYFeXJublJ2Tk7tRSitdXaMY2ivJKNuiVvds/WDw34a07wp&#10;p0+l6XPrlxaXGueJ/ELv4g8TeJPFt+l/4u8Sat4r1W3t9V8V6trWqWuh2uqa1eWvhnwza3cHhvwV&#10;4bh0nwb4N0nQfCGg6Hoen/Nf7fHhweMP2Fv20vCRVmHin9kz9ozw4VT77DW/g94x0zamXjG4/aiF&#10;y6c/xr96vjP/AIUx/wAFw/8Ao+/9gD/xAz4s/wD0YFc14y/Zu/4LX+OvCHirwTrv7d37BH9ieMfD&#10;eueFtYFr+wh8VY7k6X4h0y60jUBbyS/tcXEKTm0u5vKeW3mjWTa0kTqCjkpObcpNycneTbve7u23&#10;1b313+TA+2P+CcviM+MP+Ce37CHi4sjnxT+xn+y/4j3R/cY638EfA+plk+SL5G+05X5U4/gTpX2Z&#10;XzD+xT8ANX/ZS/ZC/Zm/Zk13xhbeP9V/Z++Bvwz+Ddz40s9Jm0G08Sr8OfCWl+E7bVbbRZ7/AFSb&#10;S4Lm00qBorKXUb17dMRtcykF2+nqQBXwB/wVi/5RZf8ABSz/ALMA/bI/9Z1+I9ff9fAH/BWL/lFl&#10;/wAFLP8AswD9sj/1nX4j0Aff9FFFABRRRQB8Af8ABNP/AJN1+I3/AGf/AP8ABWL/ANem/tkV9/18&#10;Af8ABNP/AJN1+I3/AGf/AP8ABWL/ANem/tkV9/0AFFFFABXxR+3N491Pwv8AC228I/8ADB3j/wD4&#10;KBeDPidcX/hf4gfCHwfZ/AbWNBt/D8NtDfpcePfDn7QPjrwV4S8QeH9Ru447WHT4Rrcv2yFJbmwj&#10;iVJ1+164/wAf3vj/AE7wb4hvvhb4Z8H+MviDbae8vhTwv4/8ca18NfButaqJIxHZ+IfHfh34efFj&#10;W/DGntEZXfU9N+HPi65SRI410mRZGliAPzg/4Iy2+m2n7BukWujfCX/hQWj237V//BSO30r4E/2b&#10;4T0b/hSumw/8FIv2s47H4S/2R4Bu9Q8C6V/wri1WLwd/Zvgu/vfCdj/Y32Xw5d3OjxWcz/qfX5wf&#10;8Ep7nxVefsmeIbvx1o3h/wAOeNrr9t//AIKk3PjHw94T8S6j408K6F4qn/4KeftgS+IdG8M+MdY8&#10;J+AtX8WeH9L1Zryx0bxLqvgTwVqOvadBbape+E/DtzdS6PZfo/QAUUUUAFFFFABRRRQB+dv7S/wg&#10;U+F9P+H3ivxRbfFrwR8fP2g9A8RfEHw38dbCLxRCJvDfxJ+G/wAaLSPwjrU99YfDD4NfC34F/s8f&#10;Ab4kaX4f8I6H8JTr3jTx9Z+AvinqnxK0b47XPxO+Kfxc/jf/AGR7rxJdfsteJ/G/iLUr7Vovin+2&#10;J+0hd/EHxj4tW1h8Xy6j8Lf2n9X+K/jjwL4hsvGmh+IrTXNM1vWdb+FXxJvvEPijSYNV0HxnBq9r&#10;oiaRqEXia91X+0b9pa88K/HHwLPpWktfap4P0f4jeEPh0PiZ4W8RfD7W/BuseIfi18RPiL+xN8eP&#10;h1p/9n674h8RWfxI+CGneK/GSeKrTxP4Q0fw94f+IF/4P0qO+8aaj4a+KHgbw9/F1+xrNa/Fz4OS&#10;6BrOi6Nea546/bK/aks/iH8TPEvhKCHS5/Evx9/ab1PwdZ6D401fw5oWo2mnfC+1ubDTtbjOqWNr&#10;pulap4v+IbxaPDo1mlxcf0Z4HVJf2zh/rDjPA4KeKxuPjUg5TwlSFKnVjWw8YuCjKc8Ll0J8inU/&#10;2dUJ05wUOTyszX7vS/NJKMHdJSV9m/LmmtbLW6kmfYfwU0LXG8SfCfRfHNlY+IU1nwpofxF8BeHf&#10;FOm2F/4Z0zWPin8KPhh4z+Fmqaxo95oFsfDsOrS6X4M8S/FHWfGj+IoND1ix0jxH8QrfxL4c8Ca5&#10;4Y1z9Wv2eP2cNH+LviT4XT618Q/Gfhu78beEta1rVfGumWngXTPiP4q17RvAfwW8Xa5baz4q1DwM&#10;fGtn4n8ZTfFvxHfX0Go38OkfEvwPZfEzXz4U8UfA3xh8AdC+AP5TfCfX00vUtIfxVH4mt/h7c/Dr&#10;wz8IPiDqOmxXGuX/AIE+HUd78PtOi07wVe6f8Pmu/DniPSPhX4G1n4E6XYahqeteE/GeheLfEGn3&#10;eo3Xhplurj9U/hxqfiLRvg54s0jxt4f8I6yreL9G8Yaj4H8cfANfif8AD34Za/qHhjRPAfhfwtpX&#10;i34lax8IPDv7P/j/AOF/gdfDvwwn+DvxNl+LnxIls38JeIPhxY/EXSPiBaeFtU/TfFWrnVGeG9nV&#10;oYGvWoUcDz4emvqlbEYp1fb4nDU/ZV5U5U8XilVlScpVY0owqV5p1IVYcWBVN30lKKvLV+8lHZS7&#10;3imumu3NZ836seG/Cf7J37BngLSfB3wz8A+DPhdp02iNY+HvB3gfRbCPxR4o0rwXa5DXV07R3s/h&#10;/wAI22pQpqfjHxprFl4J+H2lajDe+KPEvhrw+zXcX5tfHf8AaN8f+I/E2k63q6eIL6bQNfsvEHh/&#10;wrYtpXhvwV4N1WPUYbTQII/E3xg+ErfDHS/Gj6z4f1m38I/8LF8P/Gb4k+IvGvhfxJoXhiw/ZJ+K&#10;EOqfCG9+atY8RaP4H8Yzypq3wi0USHS0ufDV94f8MfBrxbb+I/BUkV3DHqGueFPg18DtF1O58F3H&#10;iLUfE9rYfHT4YfAH47+GptTltP2VdY03XfFll8RfHPWaT4i+GfxYvdD8IaJPa+JtV1W1jTRYdB+H&#10;N/49nt9NuNJ8HJdalovhxfhnbpe6ND4ck8HzP5PhjwnYQeGpfADmx+E+maH4Oj/4J8flWU8IVcHX&#10;/tzO6OPz+piaNXFZjmOJhjK0f30J/WJYipOMcX7P2dSdHFYn2qdSvSxSw+Kl7CpA7J4nnXs6XLSS&#10;aUIx5Vs9EkuWK11S7Nc0Vze94zefHXxj4wvzrdp8SP2hviP488aaReXsV/outeAD4l13QbS+8Oz+&#10;IrfVdE+HvgTx141/Zc+Hng42z+IfHfwa8jxR8Ofi5psFxqT69okX/CN6nrPOeCr3RfDfirQdSsfB&#10;/wAPLLWNI8N6wlj4V+GkvjP4y2UE194R8DaPreo+I/Eh8J3fh+5+HfhjwBYaBY65caF8UY/h3F8J&#10;vEvhG/8AGtx+0lP4E+JemeJvrKDwX4TlOiafoHhzxrrtj491/wDte71Hxjr/AI/+N/jv4vXehJpF&#10;pY+OtYTwuX+D/jXW/C1s9ppI8R/s/eG/ijceGY7Ky8QeK/2x/wBnTxHqsPjO69S034VfaNJ0y50O&#10;6/4Q7QoItO8RaBa6taWuuXMNlP4hnTQPGup6Z8L20fwHp8F74ru9Qg+Fvh74PeF7fW/iF8TdV1uy&#10;/Y/1H4cwWnj79rX4n/XVeKskwVCpQw2W1svoYmnWoSp066wvtJSeIoxo1aGE+sYbE4bnjUjTprD8&#10;8aS/c1cvwqp5fh8fq9VyTc1NrlabW3wu6crtStZt8yTd7xnN854lo+ueOL3xK994u1fW/Fuqa5qV&#10;xr3iHXvFujeHfh1ruh+IPDcXg/U9WXUfA+ky3HjO08YaBLofhfWvFWp6lrvw88KfBbTvDvw/sLvx&#10;r4M8A+F/2Tv2o/h5e+OP7Vnw3/ZQ0X4a6R4msfGsnxa8VQS6T+zZ+xv8DfBXiTVf2mv2j/GA0a18&#10;GXN14QttU8CfD+++D/h240HT7rwhqHxk8WfC/wCGsngT4T6Jr3gf9mvR/hn4T8CL4r+Mnj/xs/aF&#10;1fwf8VNY/ZG/YE+B/gf4jftS+A7PwvJ8X/H3i/SkT9nz9iy61aWyl+Hfif8AaEk+HWkL4W+L/wC0&#10;zdT6qda+F/wX8Ead4qj+G+v2/hr4UfAH4fXltH4x8Q3v0/8Asc/8Et/Bv7L+p638YP2gtV1r9r79&#10;sz9oiyC+J774vxaTrPiXxeNKewnI8daxd3HjbTvCPwp8DTyaZq134R8MT3nw+8HX1x4W0vUT+0L8&#10;YfD/AMJPG2qfl+d59gsbrhqVLCxVJ0YexpUKar6TjKUcLRawdFrC8ntqsY4ejClGpUU6Uq9PEV+2&#10;nRnH4nKbcrtOUnypbe+0pSvK9rSvfSz5Wj5H+B//AAT3+M/7VfiP4bftbf8ABTzVfC8XhPwRqVvp&#10;n7JX/BPz4A+HtK/4Un4C1DULl9WtrP4fWNvfR+HPHnjK5WylfVvjjrdtqunWFpZaz49+Gvjbwl8P&#10;/h74G+PN/wDt34y8I/ETwT4H0rQ/hzP4E8N/tPfEHQj8LPg5JpvhVfEnwy/Zh+HTf2N/wkN/4W8H&#10;rL4Wl1jwF8LND0rR9c16e/m8HxfGj4l6b8NvBOq3vgTQdZ+HHhXwJ65Dp2p/Du+sdW8Uasnxj+Pf&#10;iy01LRvBunWmmWvg7QNF0RJdNudb0/wtpUTeIZfh78L9LvF0fVPHvi7XNS8YeKdVuV8N6Peax4w1&#10;qH4W+BF+QvFnwQ+MHxw+IPhr4YfGA698E/GEfwp+F/7R1j+1d8BraHx14t8PftR+DPiNHYeL/ht8&#10;B/it8QfhxqfgL4N/DH4PeAdR1T4Z3Hgv4v8Aweu9a/bS+CP7WfxQsNN0bT4/h1+1enj347657etC&#10;pUrYaGFpVPaQdSlGdOraprUeHlTjXxeFVVupjZvDyq4mPtKMKEcPTqKl0crirRUuZ7u9raLS/wAK&#10;bWkUmktG3drm2PgP4L1HwT+1hqHgXWP2bdC+Dn9o/CnwT+0Br/xA+D3x8/bP8Y+DfiH8XrDw1cfC&#10;fxND8U01D9l74P8A7KfxJ8cPc/EP4haXqXibx/8AGnxV+0h8XvCvwy/Z4+L3xC+Ctknw9+F118BP&#10;r/4o+EfA58R6N4kPiDwLoHx08TmXwr+zpqvxem1fx54S8O/GLw58M/jpfaLr/wAOvg9e+P8AwdZX&#10;Hjq3+HHjL4yXHxJm+Emr/D74q/Er4Kad4k8L+KfH8Xgvwhpdz4U8j+K3w1+G/wAS/H37T3hnw94T&#10;1yX4869+zf8As9Lr+t+Hf2pPHn7O2oeL/DXhf4i/tM+JP2fvBNx44+AHj69/aD+Bmhaf8SIfisPF&#10;HxS0L4V6Zp/jfwz421fwzouo/HCPwN47+HXgn3r4JeKofiT4C0P4w6b4j13V/DPxr0PwV8VfBvh/&#10;V9W+EniWw+H3hnxV8OfBr2fhDwt4u+C9zr/g7xfoU1za3njK48T2vxI+MFhq3ibxd4il8F/EvV/h&#10;ivgTStD8fG15VpxxnPXdT2NGliPa1ZVHUk8PSlF81XE4qpOE5Kf7ucYUlSpJRcHN4elpCPLeOltZ&#10;Ky/vPTSMVppt6O/KnJfgX4Am+Fvw10zwC1prlpa+Hdd8d2+i/wDCT/HP4t/tIeJb3wzdePfE2oeF&#10;NX8RfFz45SXXxO1rXdb8NXek6zq/hzXtU8Qaf8ONQvrj4aeEvFHirwb4Q0DxFqnrtFIOnXPvjH6V&#10;5NWpKrUqVaknKdScqk5SlKUpSm3KUpTk3KTbd3KTcm9W222XtZdtPu+/+trbC0UUVABRRRQAUUUU&#10;AFFFFAHwB/wTT/5N1+I3/Z//APwVi/8AXpv7ZFff9fAH/BNP/k3X4jf9n/8A/BWL/wBem/tkV9/0&#10;AFFFFAHwB/wUs/5N1+HP/Z//APwSd/8AXpv7G9ff9fAH/BSz/k3X4c/9n/8A/BJ3/wBem/sb19/0&#10;AFFFFABRRRQB4R+0b4f/AGjPE3w0utL/AGWfiX8MPhN8WX1jSZrPxf8AF74Z658WvBsOhwyyHWrC&#10;bwf4e8efDjUptQvoTElhfr4mihsZFZ5rO8VwifC//BLzRfjj4e8Zf8FN9H/aQ8eeAPib8aLT9v8A&#10;8K/8Jn43+F3gLVvhj4E1v7R/wTW/4J2XXh3+wvA+ueMPHuq6H/ZvhSfQtI1P7V4t1b+0tY0/UNXg&#10;+wW2oRabafqfq1lc6jpWp6fZ6tqGgXl/p95ZWuu6THpU2q6Lc3VtJBBq2mRa7pmtaHLqGnSyLeWU&#10;esaNq2lSXMMS6jpl/aNNay/mh/wTl8G+Ivh/8T/+CovhHxZ8WPiB8cfEGkft/wDgz+0Pil8UtN+F&#10;mk+O/FH2/wD4Jlf8E5NTtf7d0/4KfDX4QfDK3/sSyvbbw7pn/CM/Drw552j6Rp8+sjVvEEuq65qg&#10;B+n9FFFABRRRQBz+s+JdN0LUfCumX1vr01z4x1658OaRLo/hXxP4h0+z1C18MeIvF0tx4p1bQNG1&#10;PSvA2gvpXhbUrO38U+Nr3w74Yu/E914c8E2msTeMvGHhLQdc/A3/AILieIvAXh+L4CfALWIP2k/C&#10;3jP/AIKaftQ/8E6f2XPDf7QPwG8LfDjwzYfATUPgB+3p8MvjLp+q6j+0Gmj2HxQ8F/FjXvDXxG+J&#10;viD4B6VquofFLwxpPif4ba/4o8BeAPAVyfi/4k8bfrr8Tfit8Yfhx408PvH8Itd+I/gzxJrvxD8G&#10;+FPCfwY0e38aePvEOoaT8Cm+M/hDxv8AEHxv4+8W/Br4X/s96Fd+Jvhl8X/2fbLQvEtx8QPDHjb4&#10;j/Er9mXWtQ+NXwkttd8Z+FdP/Gf/AIKj+JbS2+BX7PXgT4c6d481bXfih/wVW/YI+DCftkfD34gf&#10;B7w/4t8e/tffCb4//sxeEk+N3xj8L/B3wV4h+CPjXRtE0v4PfF/4CfEKT9oD4SNYfCD9q74DfBzw&#10;ro37Gvi7wJp3w88Z/Df18rpcuJpSlBVIzpVpxj7eFFRqRhVnRrzqShOKhhqsIYmdNxlKtGjOikue&#10;bhnN3VttVrZvS6UklpfmTcb80bXvrZInvfD/AMXm+GHhzRb74QaR+zV4N+PPgr9lv4r6l+1F4q8e&#10;/EDxX/wUR8X/ABf+Lf7Kvgf9i/42w/Az9nD43/GOX4ofsi/tq/s//s9aVO+t/E2H9qP9sn4g6Nol&#10;hZaP4W+Fv7aPx8+LXxX8N6D9QeJ/ir+1Tf8AxG/4SH4n3rfB39lj45/Df4yWsnwj/aZ+MPwY/ZE+&#10;IHw41fxl8P8A9kXw/wDDvwZ4E+Mf7OHjD42fF+98deB73wZ+158QtY8X6P4n+H2u+FdY+Pei6TpW&#10;sak/wr8AazpG9q2o2ngWK/1D4P8Ah7wbJp3i1te8X/E74jeBPDqeF/G3xM034m+MPFPiPUX+GNx4&#10;Yv7O++Cfwg+JPxr8Rahc+GvHPhK2+NHx2+OvirWvil42+Dvwn+JnxS129/aI1f8AOXw7+0/ZTXXj&#10;HxF4S8ceJNBOi3WuaZ8WLj4cJB+0R8T7nwb4f8T63p72nxI+Lkv7RXif4s+CvCOj+KYJtJhv9A/b&#10;U8P+LPBcqaL4L8a/s2/s6eJ7nUNL1T7fLsoxObe0q08Hh60MPRdKbq08TXlH2lKOGi4qM6+Lw+Jc&#10;6dOeH5VOFPEunRp4fBUZzpQwlUjCycrc2u8Vs7vX4Wkm76q8dW5te9+ifwl+MN78Pvjj428WW+qf&#10;s2/GVvjhrvhvwboHhD4OftW/D7x58ZPCXhbR5vi/8VLawuPE3x00jwP45+MMdx8afi38SofC/gpP&#10;jL4c+FnwR+FniLwL4B+APwB8FQeEfiZ4o+LPnfxT+Ofxf0Xxt8atB/aA/ZS+PPjD4c6A3g7WPgN8&#10;Q/G3xd+AvwtXwPZ/EvS/2roPjp4o8KfHz4aeBPhNo/7LHxx8D/CzxhafsrfAzWdP/aq8X6v8TIvH&#10;f7M+j+IPiz+z74i8YfthfHnw98Tp+2UPFljNoSfEHxRYTa9qHiHRdX+H3xDm0a7+GfxL8LWOq6s/&#10;hnSfEHxB/bU/au/aB+Gnw41LxBo9lpWuyXVr8L7++sfEF03glL3xfbxWOoXXf/DT9pjxH4K0rTLX&#10;w14qtfghP4t8RfF3wte6N8IPGvwri8BfDrxVaX/xb8QWmuxfDr9pr9onx78PdA8K614o8Kz6oPDd&#10;14L/AGPJtUTWpbPwF438ZaZFa6ZP2VeEcVhqdWviMtw0akqSoKGIrY/DYnDywqniZ4qThVg7VcHg&#10;MTRVSlhsbh8TTlWaqLHw54T7dPltN6WfuqMou9lbtdSkmvei4ta3i+WX6n+EPij+yn8SLvxxYfEr&#10;9oP9gj443vxH+HXgz9lf4y2fhLTfh1aXXxF+IPgPxlL8O/it8L/G0Gu/GX4qy638Orn4g/tdfC/w&#10;L4N/Zk8Upr2t/CPxl8fJfDHiTxr8SNa/aM8PWVp6THLo9r8T/hr4k+JfgweMv2r/AIfeBPEHwm8G&#10;6t4S1jwR8Px8UfhR8SvEH7IV9+1R8c/hJ8HPEf7Q3ia8074EeAviNH8KJ/H1p8Q9X1z4yeAv+EAu&#10;fC3gOLx9N8QPAN18cPye8e/C79iv9pvw/wCK5Pi18NtPv9F8B3ngz44XHx1/Y18Wah+z547+BHjr&#10;4Q+M/iVKPib4w/Z98NfG2/8Aij4N+KPwW1648RNpHxv8EaL8Ur/xd4d8cavd+HtSs/DUci3Xgevf&#10;sB+Kvhb8OPh34o/Zrm+En7THhL4C3XxAk+D3xD+BnwD/AGbfjPcfs86vafCH9rb4kTfET4Efs0fF&#10;fxFqvw48DftZeOf+Civxv+CXxu8VT/s5+Pvgb8HfEnw/+BXwk+D7eBf2fPhd8D9J0v4h+A8iwMuZ&#10;LNMTgsbGdWjUw2YYSGHo2+ra06eMoYhqFZuUMPWwNWhQxNSE9KKnGFOentZNr3FKLtaUJX+1u4uG&#10;ytzKScoxa1trzeRfto/Cv4HXH/Bev/gkR4n8G/Dj47/E/QPjh48/4KsfAv8AaH+B/wAXfCHi7TPh&#10;34z8QQfs52uhfFH4xaZ4d/ax0/wNafF3wHqPw3+M9h4R8afELwl4o+JHwy8Zfsufs4fB74Bfs4aT&#10;4g0L4KeBPhTdf0N/Fn4n6bZfGB9J+H1toPxE+OdzoWofAX4U6j4P/Zv8TfGHUP2Z/H3ie38D/En4&#10;w6j+0p8Y9J+I3gj4f/Dv4TX3w+179mT44XvwC8Z/EX9nT4j/ABa8MfC9z8JvEHxv+InjP4S+D/B3&#10;8lv/AAUu/wCChHwO8cf8Fcf+CJfxuh+GHjr4f/EDRU/a7sdP+Jvw18GeLPix4i1/w58XPFHiz4Mf&#10;sDp4w8L/AAT8afBv9pD4hJpetWOj/tF/H39grULnwn8S/Cvwy/aL1z9n3V/DXi3x38RPHvgvUv6V&#10;fF/7U3gv46/D/TdQvPg/oXjb4sfBL4s+Lvihq37MWreNvjtrXjz4bad4O+G/7R3xg/Yl+Kf7QfwQ&#10;+A3wB+MnxP8AAmu/HXwz8MvhZ8aPh38Gf2k/gZovib4P/Efxj4UvPBXh7xp+2n8FPgt8M/HPk4nL&#10;M0oVFUxuDxqVKVTDT9slzU6lKnSUVKUr06lKCnQjPkVO9KtRjKqvrFHmtVKbSUXFX95Wvqm35aPd&#10;rqnf3Zclo/Xl38e/AHw38T+MPgnd+Pte+LPx/wBF0F/ih4e+FOoTfDfwl8R/iDYfFu//AGlPHPwn&#10;+Enwr1HWoPg38IfE2vR+HP2cvjR4S8D6NqHiq38T6T4B+Dj+OPjp4uKHXPipr3fXeiaj8S9R+M/g&#10;b4o+CtB1f4G6voOlfDa28FeOPBvhjXbD4oafrvhi+vfijr2o3cfxE8ZaX4r+E/ivS/GWj/CqP4e+&#10;PPhX8OPE+l+J/hx8VNR1QfED4dfEDwBqVh+VPwN8b+Hvhd+1V8E9E+Anhj/hOB+2APCeu/tM/tO/&#10;FX4o/sH+IvFXxq+HmifDv/goF4r+Bfxs8Oa/8JfjHpn7RvxW8dftJax8MdB8a/BPw7pvw88Zfsu/&#10;C/8AYu8J674N+AXwq/Zi/wCFT/Fv4f8Aw/8AtvXfjzqXwW/Zo/4ao/bj8f6H+yt4Z+Fmv/En4o/E&#10;vR9Nk8Maho1n8ItW174h6B8EPhJ8U5DB8VrjWvixYeDPFvwkPjjR/wBnTxjdzeNv2qvC8fhL4MeL&#10;/Hfwu8R2/hLx7x4jL6kK9Clg4+3q4qOGjQpU5Qq4yria05U+SlhsNzVKdSWKoTjQo+zVX2VWhJrl&#10;r02VGaad7pRve6aiku8ne+jTbvbR76s978KfE7wt4t8UeG7vw98YPhN4u8F/Fr4TaR8S/gl4f8LX&#10;dhf+J/GXhnRdQt5fH3xc8OeLrLxzqulfEr4TX2lfFD4E2ekXnhTwVp+n+DNQ1m31PWPHXiy2+LHg&#10;7SPCnx//AMEzLjxQ/wAHfi/aXejaFD4Mt/24P+Cntx4f1+38R6hc+JtU8T3f/BVz9vGPxdo+r+EZ&#10;fC1ppWh6DoelWngm88OeI7Pxr4h1DxVqHiHxTpup+FvB1t4P0nVvHMuk3k3xPltPhN8I/iN8WfhV&#10;8eP2a9Cv/COqeHH+Jvxdu5pf2a/ih8XvjH+zR4K+MXjjxF+1p+zf8RdK+NPxaTSf2Y/E37Q3wr8R&#10;+J/h/wCOtd1z4u/DLT/CY/aK8Wfsn/tE+Ovil+0F8v8A/BPXV/F3wv8A2D/2tvBvwB0XwHomv/DH&#10;9v7/AIKd/Bf9lLwJL+zl8bfCfwb+Huv6v+3p8cvDvwT8LeK7T4dWOvXnxE+BHh34jeL9MvPiB8Xv&#10;gL4e8L/DH4PfChtf8CeII/D2vfs//FLxk/HPDWlyJSjVcqceSrFxlCMm+ScnGMYqM6cqUoy5ZRqK&#10;U5KSajGdX0vut9H+HV7p9LrRa6n7Naxc+KINR8KxaDo+g6npN5r1zb+N77V/EeoaHqHh3wynhjxF&#10;d2mr+FtLs/CviG28Y69P40tfCWgXHhzVtX8C6fa+GNc8R+Lo/FV5qvhXTPBPjHfx1PrXA3t/4413&#10;/hItN8Pab/wgN54c8eeDLCy8S+OtE0jxj4f+IHgmL/hBfFXjvUvBujeDviZpOvaV/aug6p4y+FXh&#10;7W/HcvhrVvCPxN0G88c3fwz+IXw30zw9b/Ervq43str+Wvmm911tZPTld0m2V/X9dfP56N7RwPCm&#10;j6j4d8L+HNA1jxXr3jvVtD0HR9I1Txv4ptvDFl4m8Yahpmn29ne+KfEdp4J8O+D/AAZa694guYJd&#10;W1i38I+EvC3hiHULy4j0Hw5oelLaaZa7/rz+HpXP6z4s8L+HdS8KaPr/AIj0HRNW8d69c+FvBGma&#10;vrGn6ZqHjDxNZeGPEXja78OeFrK9uYLnxBr1r4M8H+LfFtxpGkxXmoQ+GfC3iLXpbdNK0TUru3Ln&#10;xV4XsvFGj+CbzxJoNr418R6D4j8U6B4QuNY0+HxPrnhjwdqHhbSfF3iPR9BkuF1XUtB8K6r458E6&#10;Z4j1eztZtP0TUPGHhay1O4trnxBpEN2NSbvZ+8nKyikrK92lFbLld7aK2nLZuR/w39f1+Z0FfgD/&#10;AMF9P+cK/wD2n+/4Jyf+9kr9/q/AH/gvp/zhX/7T/f8ABOT/AN7JSA/f6iiigAooooAKKKKACvgD&#10;9jf/AJOK/wCCsX/Z/wD8Of8A11l/wTUr7/r4A/Y3/wCTiv8AgrF/2f8A/Dn/ANdZf8E1KAPv+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1/7+KKKKACiiigArwb9qX4r+KvgP+zR+0D8bfAvgC7+K3jb4R/Bj4l/Enwj8MbGe8tr3&#10;4heJvBXg7WPEWheCrW407TtWv4Z/E2p6fbaPFLZaXqN0j3ga3s55QkL+815P8eG+MMfwU+K837Pk&#10;vhOP46W/w+8WXXwhXx3pV3rXgy6+Itpot5c+EdP8UabY674YvJ9D1PW4rPTtSktte02W1trqS7Sd&#10;jB5TgH8DH7eni/8A4K//ALbsHxX8XeH/APgh/wDte/su/Hf40eEvB3w58dfHL4I/tF+NtG17xP8A&#10;CTwxdW8svwm8W+FpvAlroXiHwNq0AuJ5dNu4rW/0/XZF1S3vhaza5o+tf0C/8G1nwu174L/sv/tB&#10;fDLxH+wp4j/YF1Lwr8f9Ms3+GnjbxX448ceOvHKy/Bb4X3DfFDxf4s8Wrpuk6zq/iKeWa3Mngfwp&#10;4S8MWkFhFYQaOs9rK9fDHwj/AGvP+Dur42fDPwT8WfBP7IX/AAT2HhPx/wCH7DxLoK6/fp4f1yPT&#10;9Qj8yKDWdB1L9pyLUtE1W3O6DUNI1KG31HTbuOazvreC6hliX9kv+CQHj/8A4KQ+OtH/AGuE/wCC&#10;oHhvwl4J+P3hz4/eGdL0LwZ8NtQi1D4XaD8Orv4E/CvWdEPgR7Txd43s47TU9S1HV9R11Y9fnnbx&#10;JPqxvYobjcigH7H0UUUAFfAHxG/5Sm/sb/8AZgH/AAUs/wDWiv8Agk7X3/XwB8Rv+Upv7G//AGYB&#10;/wAFLP8A1or/AIJO0Aff9FFFABRRRQAV+WH/AAWk8f8AivwV/wAEx/26tP8ADfwQ+KHxdtPGn7GH&#10;7XHhnxJrvw81b4L6ZpXwk0W9/Z+8ewXPxC+IUPxY+L3wy1vUvCGkRXE15qNl8KdG+Jnj6W2sbpdK&#10;8D6ldvZWl3+p9fAH/BWL/lFl/wAFLP8AswD9sj/1nX4j0Aff9FFFABRRRQAZ6j0rA1i68TW+peFo&#10;tC0fQ9S0m81y4t/Gl9q3iG/0W/8AD/htfDfiG6tNV8M6baeGdet/F2uT+L7bwroc/h/VNU8F2Fr4&#10;b1nxD4rj8T3Op+GtN8HeLt8fXPvWD4k8K+GfGOnQaP4t8PaJ4n0q11zwx4mttN8QaVYazYW/iTwT&#10;4k0nxl4N8QW9pqMFxbw654S8X6DoXivwzq0ca3+g+JNF0nXNKuLPVNOs7uCoOKkudXi9JaNtXVuZ&#10;JShdxvdJu11Z6Nh/X9b/ANdtznb8/E268b6fDpp8D6L8ONMGjX+r6he/274k8Z+M/tek/Eix8Q+F&#10;NO0a3/4RbRPhv/wj2uD4ReKNG+INzrvxT/4TDSpPiP4Dvvhn4Iu4PDHxHuPg7+yrnxV8Tvt/7O+j&#10;eOP2e/DnxK8EHwNpvxWPhz9rDQrvwv8AEj4qa7/w1l8TtcP7CnxC+Dfhj9lPwv428UeAfE/jDWT+&#10;3D8Xb7V9f8M/tW69/wAM9/GH4a/EbxPp3iz4K+J/tWP4TR6cnxzn8L+MNb8GeIPjlrknia78YeGf&#10;DHwns/EngjxIPhP4F+EmneIPD0138N7/AEvxnrmiaX8PtC1zStW+OWlfF2/W/jt/Ct9cX3wp8PeD&#10;fhz4Y9bCgY4GR7d/1/n+dejQxkcI3KFqrdOmoQWlFVIxU+bE0KsKlLGRVSc4ulWU6VRc8JwdKUIE&#10;uN7fP1s+kZbxdraqN10le7Pzu+L37MH7Nfg34kfspeNvEfjv4o/Cr4cfDb4p6d4Y8AfAHQPEuun9&#10;jzxT8Q9f8DeAPAP7P/h74i/Cy/0LxL8NPh3ofwo8R/B34eah+yfpOi3Pwj8C+Gf2q9T8MXfguHVf&#10;j78W9DsvGH2pB4MHiXwN4W8OfGK28EfEjW9M/wCED1/xFeQ+Cf7L8Gal8SPAeq6F4u0jxr4X8E+J&#10;tf8AH154S/sL4h+HtM8beA7S98XeLNe8EarpehXdv4u1TXNGt/ED73hbVtR8Q+GPD2u6x4W1vwPq&#10;2taHpWq6l4L8TXHhu88SeEb/AFGwgu7vwz4gu/BviLxb4Pudb0G4mk0vVrjwp4r8TeG5r+1uJND8&#10;Q6xpjWupXXkdh/wm/wAKtK1D4h/Gv49eB7vwHoHgjWPFvxe1XXfBOk/DXwZ4P1Xw94M+HNtqXiXw&#10;H4huPGk5+GHwQ0c+Dviv8Q/E/hv4w638cfGcOq/EiIx/HTQfA/w6svDGr61sbi8bTwmHrYuc6uXx&#10;nQwqnN1pPnxOIxPJhpUaTk5yr4irJznVk5uVOKnyUoKCUYxcnZWnrLotIqOt32SWi01ve7ZwejfD&#10;P9pmb4wXHxnuPi94H8H6J42+CXwC8FeNf2d7nw347+L/AIM8DfEf4c/FDxd4z+Jviz4WfEZ/iF8G&#10;bKb/AIWH8PPiN4n+E8niDVfgbomvajqvgv4LfE7xDaXWieA7/wCCviL3qEfDP41+B/C+uQ/8IR8V&#10;fhz4k/4QP4meC9Zi/sLxv4M1/wDsbVtC+I/wx+IPhfUE/tPRNT/svXdL8M+PPAfizSZrj7HqunaD&#10;4o8P30N3a6fexb1zc+J08T6PaWmj6HceDbjQ/ENxr2vXHiG/tvEml+JLa/8ADEfhTSdJ8KR+GbrT&#10;Nb0PW9MuvGV54h8QXfjLQr/wxf6D4Y03TvDHi228XarqvgnoK48Ri6tZ06k1TjOnGlGi6EKVLkp0&#10;YKhTjN0oe1nUjClC1SrzVZcrqVHKdSU5NRSulfVtu93q9Xa+iTu9FZdLK1jyP4N/BLwX8CfDN/4S&#10;8Dap8UtW0rUdbufEFxc/Fv45fGv4/wDiOO/u7DTdOlgsfGHx3+IPxH8XaZoiW+lW0lt4Z03XLPw3&#10;Z38up6raaVBqmtaxe3u94M8Gf8IF9m8LeFrbwR4Y+DvhjwR4J8I/Db4beEfBH/CMf8IL/wAIwdf0&#10;+/tLS/0/X/8AhGD4IPhk+A9C8E+CdC8B+F/+EH/4RjX5pte8T6f4n0fR/BPfH6Z9qPXj8fWsquKx&#10;GInWqV61WvUry561StN1alWafxznUcpOorv33Lns5K7UpIaSSSSSS2S0Vu2llbyt56WZwJ+HulWX&#10;iP8A4STwrcf8INd6143/AOE7+JUXhTQfBlp/wuXVovht/wAKx0+H4mahqPhjU9c1P+ytE0vwHcaf&#10;rug6v4c8Zp/wqz4f+GZvFE3w80/WfBOvL8MfCWreA/BGi+DdW1//AISb/hGTqWjaHq00vjO+1WTw&#10;ZY6vfQ+AbHxR4g+Inj34meOPG3jjRvA6eH9G8efEfxN4yv8AVfiX4zsNd8f3GneG/wDhJE8M6Rve&#10;FbnxPeeGfD13410fRPD3jG50TSrjxXoPhnxDf+LvDei+JJrCCTXNJ8P+K9U8M+C9T8T6Jp2ptc2m&#10;k+IdR8G+Er/WrCK31G88MaBc3MmlWm8Ryp9M0p1atpUZyUknFOzjK7pc8Ye+r8yjGcoxak1yKKWi&#10;iollv/Wtn/w/nvrcwfEnhvTvFWnQaXqk+uW9rba54Y8QpJ4f8T+JPCN+1/4R8SaT4r0q3uNV8Kat&#10;o2qXWh3WqaLZ23ibwzdXc/hvxr4bl1Xwb4y0jX/CGv65od/vDHboOPX/AD/n0oIB/X9fyz+f5V5G&#10;nw11LS9P+IHhbwL4g0T4T+DvFei63c+GJPhh4A8NaR458D/Fjx74l+Iniv4p/F1NV8Sr4v8Ahp4q&#10;1vxV4k8X6L4z0/TfEfweuYU+Ien+NfFXxDvPijb/ABBOh+GZhaceWVXkUZpxUudw99qM5e7zNSVo&#10;uyg7xi2neyH8v66dV/Xa7cfXaKKKzAwPFWkaj4g8M+IdC0fxTrngfVda0TVdJ03xp4Zt/Dd34k8I&#10;3+o2FxaWnibw9aeMvD3i7wfc65oVxNHqmk2/ivwp4m8NzX9rbx654f1nTGutOut8dBRRjqfWnzPl&#10;UdLJt35Um27XvLdrTRPRdNwCiiikAUUUUAFFFFABRRRQAV8Af8FYv+UWX/BSz/swD9sj/wBZ1+I9&#10;ff8AXwB/wVi/5RZf8FLP+zAP2yP/AFnX4j0Aff8ARRRQAUUUUAfAH/BNP/k3X4jf9n//APBWL/16&#10;b+2RX3/XwB/wTT/5N1+I3/Z//wDwVi/9em/tkV9/0AFFFFABXH+P/E2teDfBviHxR4d+HvjD4r63&#10;ounveab8OfAF74A07xl4uuVkiRdJ8PX3xS8cfDb4fW2oSK7SpJ4r8d+GNKEcUgk1NJTFHL2FFAH5&#10;wf8ABKfWdR8R/sl+IfEGseE/EHgHVte/bf8A+CpOs6p4F8WXPha88VeC9R1T/gp5+2BfX3hPxLee&#10;BfEvjTwTd+IPDlzPLo+s3Pg7xj4s8LT6jZ3Mvh7xLruktZ6pdfopcahYWk9pa3V7aW1zfyPFY29x&#10;cwwz3skab5I7SGR1kuZI0+d0hV2VPmYAAGvgv/gmn/ybr8Rv+z//APgrF/69N/bIr+e3/gnB8Iv+&#10;Cef7X+tf8FQviF/wVa8O/A74k/tg+AP2+fj34D+J0/7W3iLw/Drvwb+BnhfUNJi+C2i/C4eM9Y0y&#10;T4a/B2w06XWbTwx4h8LQ+H11W/tNVhk1G+sbDSREAf2I0V/Bb+1x+0J8U/8Agnl/wXQ/4KF/8FBv&#10;hZout+P/AA34t1L4S/sGa54C0S2TWINa+Kfxk/4JpfBX4t/seyWlmhCGHWvjv8JrLwxr2r3Mzx2H&#10;h3WJTYEzXdxZar8f6d+z/wCIfh1/wTq+HH7L/iLwh4f/AGqPFvgv/g7ysfgn4h8C/EjxJF4d8Kft&#10;C+JtD+DeteDta8NeNvFt1oXiCLRPD/xQ1e3utP17Xrnw3rY0/T9Zur6fSNRMT2s4B/pJUV+Rf/BF&#10;39h341/sE/sr+Pfhf8cdS8D2Gs/ET9pT4w/HTwb8G/hb4k8UeMfhd+zN8OfiNPoTeF/2fvh94q8Z&#10;WWneINd8P+CxpF7qBvbixt7Yalr9/BbfbzDLrWqfrpQAUnGR69qD2X1z3x059D/MfjmuB8e/D3Sf&#10;Hv8Awh11dT/2Tr/w/wDHXh/4geDfFdpoHgnXNf8ADOraV9s0jxDD4fn8deFfF1n4d/4WF8ONe8df&#10;B3xhr/h+x0vxrF8M/iR450vwd4q8Ja7qln4i01xSckpPlWutrpebSTdr72u7aqMnoB4b+2f4N8X+&#10;Jvgu3iT4c6HdeKfiN8H/ABz4A+Nfgnwl/wAJ/wCPfA+jeKtR+G3ijT9b1bQvEFh4E0nxGfiPDdeF&#10;B4hk8MfDTxR4X1rw54i+IUHgy7gvfAvizSPC/wAUPA/8U37KXj/9n27v/jf+w5/wmWlfC74i2P7a&#10;Xx58XeFfCHiaK68Ff23D8av2sbLRvhNrF1PrXh3VbLxF8CtM/Z112+13wL8RLVdXudD8Q/GXUJ9K&#10;0zWfDmsahDrP9mX7bX7PPin9pXwFZ/C8+FPhT8Yfgr4w0P4neD/j/wDs7/G/V7/wn4E+KHhvVvh3&#10;ruu/C7WtA+Ifg/4d+N/iV8Nvit4H/aD8J/CSPw58QfDczaf4C+HXir4u+PbDwZ4w+MvhP4IX/hH8&#10;Xv2sf2Uv2Yv2lfh6fhN4p8MfBz4yap8OrnxZ+zrF478QNYa14J034p/CfXv2ePgRb+J7Txp4dt7z&#10;X/APjvw/8KfiPYXHx+ttFuLTVPCPxK/ZcfRzpk/gX4dfEHTPiB+teHOaPLK2CnhqzlmKxlSrQjGl&#10;KVPDqo6CozxVX2skoUqmEqynCWDnClSxClCWInXrLAcWLjzqScfcUVe71euvLHl6qSSvNXcelo83&#10;59+GfDY1aGTVNZ8Jazb+NNG8WeIrXxZocXgO5fS003VPhp8KNR8GCJdK/Zz8e6RoOu6HNP480TxJ&#10;4QvdD/skRQeFPGnhe9jl1rWNT1f9U/gr4c1TUPh74b8R3XgLVdU1CPS9R0aPX9U8BeMdAmt9N0M3&#10;3hHSbW++IHhb9gz4K6xH4X8OaBptjof/AAj2oftX/C/wPd+DtJj8AeNPGPhD4dS63p2n/wA5viz4&#10;IeHv2YvEtr8PvB3/AAUe/Zz/AGfdS1fwpp/i3Sfgd+3Fb+Dvj3bWehL8PfCupB9J+KPjrwz8Ofid&#10;4Sn0u58S6f4Z/wCFbwz+PptT8U+CfjfpXhG0ufG/gvwZ8PPiV7j8P9d/bW1e0vYPh58Wf+CJfxn0&#10;HxT4kt9fu4NN8a/DX9n1U1eeLRo38UeFLn/hYmn/AB/+Fdtbarp8XjdfDmneC/AFnL4g/tS8f4dX&#10;ujeI9R0TWv2vjPiXK+IsLhcHVnVy3E4LGQxM61epCoo05+0lPDYCtGtR5ozVedTCU5VMM+XC06Mn&#10;FRlOh52HoVKTcklU542stG2rWclyy6pczXNrJuyd4y/dK78BeDfEsGl/D28n0nW/Dli+mSSWPh2e&#10;68W+BLS38O6d/wAJV4bktLTw5pnwU+HV1Dqt/dw+KvhZ4al0T4R+A9L8OX3iv44eHPC+ifs/+C/j&#10;J4//AGp+38H/AAa0fUfDGjXEVv8AEDW9O1nQYfHVp4QufAXwq0+xn0B5rvUtK8TP4f8AiF4F8H/B&#10;b4OfB/TJ5tW1nTb744/Cqy8XeK/FLfFfxZ+zz8Dvg1fP4osvGf52aN8bf+Cp3gTVP7I139l34G/t&#10;aeGNU8O674U8EzfDn9qbXZfC/jqxuV07XvF6vbX37Ceg/EX9o/w5rfjC60/xP8WfFvwWl0nwl46V&#10;rfwn+0H8Q/EFgumi39quv2wv23bTRPiB4g+KH/BHbxx48sPA3iPSjr+v6n+2N+yr4x+FFn4/luNP&#10;8P3vjHxCPE3iL4QeF/2jvjDo/jLSdN8O6T4R8KQ2Vh8Mb3w94e+C/gGx+Emr6Tc3mvfkmY51j6UK&#10;WDpVK1WjOSnShGnWqwnVrylh6kVSxNDCVY1sTU5KOLtKmlGlGNJ1MQ4VI9tOjB+87JxSW9nyqzT0&#10;c1yx3jvvryw0j9vX+l3/AIR8H+Jvib4t1r4cfBP4CX9ml74q8d6Xe+JfG+n/ABEstJsL3Wr3X9f1&#10;ibR9Q+O/7YWg6JoFp4olk8ZePfEvwO+Fsvgv+2PGutfCb4v/AAg0Z9U1r8xrb4pfth/8FRvGk0H7&#10;GHi3xZ+zN+wt4I1TWNQ+K/7e/jVfDnhP4ieO31vQdM0Hxr46+DmqXVk0lz8Ql+Ep8SaV4e+M2haF&#10;4b+Gfw68MeIofAXwm0LS/B2n+B/jjLueGf2V/wBpv9vPxdY/tSf8FTdOj/Zx/Zh03UtOsPh5+zf8&#10;bPGel6r4r8Ti3vbeTRrn45eC9H8L+EvCXj/xbqesaZZSeEPgPp/h3wP8DNN8UeHPDHi3xP8AB/8A&#10;am8R63q+rXv79Wdp4R8LeDPC2tat4U1Xwz8IfDmseHdO+C/wZTS7qPxf8QvHGs61Znwn4r8caJr3&#10;2PUh4t1HxPcJrPhfw14wurIeDrlrz4wfGfUtK8XaeifBz5jGZhOKUlGnWq1uahzRpqrT5p0adKpH&#10;2kn7TEY2UeSNVznGotKmIo4WPtKWI6KcFtd2jZ6rla10e1lHdpK6dvdto4+S/s4/AX4K/sg/DqwX&#10;4a/CS48G/C/RNRt7H9nP4O6RptzdfFXx5401/R7p/FPxa8dDxTPZa94k+P8A8X5ptUGreKfihrlx&#10;rfgb4W6HLr/jnxB8OodZ+L+m6V9T6ZZx/CnSviH8bvidcG98a+KbHRJtd03w75+tQ6Rpug28tj4I&#10;+D/w2gltdO1XxPINc1nU00dJbO31vx/8SfG2s3mm6Todtr2h+DtAraxq/hT4KeFPGf7SP7SXjLwr&#10;4WXwr4V1TVfFHifVdTW38CfCHwLAttqOp+GPDOp6ha6fPJYSXGn2N34o8UXVjZ+IPiN4gs9Onn07&#10;S9F0rwP4I8J+J+HfEPiz9pnxb8MPH3gbxPruh+BLDXtK8f2vjTw/4S8IeLvh0nw6Twh8PvH3hzwz&#10;4C8eeKPEB8NeP/F/7SHhn4p+H4tW/aI+DPgn4+/CXwX8JfDH7Q/7Pvw++I3wp+O+oWHxkv8A5tqV&#10;WlKq1KlgV/s1XER51Sq+wVKqsBQqKnKLal7Kria3JeVWpGtJTc6UK+vXu7c1nuk9HN6u2rtFX293&#10;SzPmLwlrXx21j9s7RfhlqvgDxbq3izxJZ/s6/EL9s/X7fx5rnhnQPgv8INB8O/tW/Fr4G6l8LfEn&#10;hb9qbQIfEHgvxt+1Ho+hfsxW3gfwr+znpninx34Q/Z6/aW1b9sPSvGnwq+NXwB1+99/8K6d8IP2s&#10;fjr4d+N/gjTdd+H/AMT/AIN6HpPww+P8upfB6fSfE2t6FD4vt/iXa/s9aD+2f8M7rT9G8X65+z3+&#10;0n8LX8NfHf4afAj9pL4+fs329+vx5+An7Rfwp8V+JfGvg/xR8PfJP2KL79oXQNW+O37Qnxf/AGm/&#10;HPx/+FOt+Bb3V/i54E0X4M3XjPwV8N/2yvgd41+JHwN/ae+GX7C0ng5PD37Rd18DfhtrHwLvPBej&#10;/A3xt+zH428T/EzVbjwL8Wfht8dPil8UviJ8c4df+1fDFl4m8QeJ/Hen6F4O0L4L3k/xY1LXfjL8&#10;QPASahb+JfHHibwTf/BOf4RtA/xN/Zu0rwl8aNB+NH7L2l6H8Pfjn8R/Duu3t/8AArUNBl/Z5+FH&#10;xB8YeMvAc3xN+FXdnOIccbVjCeHlWoYLD4R4rBPFU6Ea8acY4uFajmGHoyj9UhP6hShhsPQhhlg8&#10;DGjKtUh9YxE00nFfFyuTkozUb2T0acJfaa9o7uTk5yuknyx77WfCsXgvxR8VPjpoPhzXPHnjPWfh&#10;R4Q8LjwD4X0j4R6V4m8VQfCLUPiz4u8M+HfD3jPxNB4F1W/13xNqnxR1vR9I0j4r/GOD4R+Fb97f&#10;VfD1t8MrnxR8VfFPjHvrW58UP4o1m0vNG0K38GQaF4cuNA1+38R6hdeJtT8TXV/4oj8W6Rq/hKTw&#10;vaaVomhaJpdp4LvPDviKz8a+INQ8U6hr/ijTNT8L+ELbwfpOreOOB8MeBtS0v4lePPGUOm6F4G0n&#10;W9d1G6vtJ8FP4Zu4Pjlf6l4C+CWg6Z8YfjPJd/C7Q/GWjfFf4f2/w51b4P8Ag3S9B+I3ijw1e/CS&#10;00PU/Ft/reqt4J8J/Bj16vmKstr8s37OHvaqUUo00otRk4Xio6W5m1L3rT92OwUUUVgAUUUUAFFF&#10;FABRRRQAUUUUAfAH/BNP/k3X4jf9n/8A/BWL/wBem/tkV9/18Af8E0/+TdfiN/2f/wD8FYv/AF6b&#10;+2RX3/QAUUUUAfAH/BSz/k3X4c/9n/8A/BJ3/wBem/sb19/18Af8FLP+Tdfhz/2f/wD8Enf/AF6b&#10;+xvX3/QAUUUUAFFFFAGfq0eqzaVqcOhXmn6drcun3kWjahq2mXGtaVYarJbSLp97qejWmr6Bd6tp&#10;9rdmGe90y113Rbm/tkltYNW06WZLyD80P+CcunfFPSPif/wVF0/41+Mvh/8AED4m2/7f/gz/AISb&#10;xd8Lfhp4j+D/AIE1bzf+CZX/AATjn0b+wvh14s+LHxx8QeHfsHh+XStM1P8AtD4o+KP7X1iy1DXb&#10;X+xLLU7bw7pH6X6te3OnaVqeoWek6hr95YafeXtroWkyaVDqutXNrbSTwaTpkuu6nouhxahqMsa2&#10;dlJrGs6TpUdzNE2o6nYWizXUX5of8E5fGXiL4gfE/wD4Ki+LvFnwn+IHwO8Qav8At/8Agz+0Phb8&#10;UtS+FmreO/C/2D/gmV/wTk0y1/t3UPgp8Svi/wDDK4/tuysrbxFpn/CM/EXxH5Oj6vp8GsnSfEEW&#10;q6HpYB+n9FFFABRRRQB8h/GD4d6R4W8OXVxqs3x38c/DRvHfhL4sa14d0nw/4I/aF/4VZq/wY+Jv&#10;j79sDUfHejeFPiZ4U+Jfxy8Xj4g+N9D8K/Bvwz8PPhBYfFTxv8Lvs/wT0v8AY8+GvwCvPCd98T/D&#10;P4AftoeC/hjr3w38R/HD9oab4w/C7x58WPit/wAEc/h7P4z+L3j/AMUv8RvEvgHwj/wVQ1zwv8P/&#10;AI8XPwwuPDfgz4e/s3fFHxd+zD8P/E37Qd58KPAHwE+CWofBfxT8b/jp4O8ceBU8ear4xsa/o9+M&#10;3gLxHc6R418d/D3xn8d9A8cJ4E1OzXw78HfEPwx1LVvGn/COeCPi5Z+DvD3gvwd+0taeIv2e/Cfj&#10;tfF/xMh8Y6X4xns/h5/wmfjfwJ8I/D3x28eeJPgb4PvfAtx+Bn/BYfX4/jR4q+JfwFf9nzW/Gc4+&#10;I3wK8AaYvxT+J/xH/Ze8HeI9e+E/7E//AAUX/by8PfHP4SfF/wCEnhn4g+Pte0P4a674H07Q9Dl0&#10;fQ9Btdf+O3w38WfDXxDqWj+GtI1fXrr6bJa1VRxUadarS5qNOeIrUKjhWVL65g4eylCzhUhWxE8M&#10;5cymnKlSlyx5KkjGaXu3Sdn7sWrxvyy1T2TUU7aK17JvQd8Ufi54x1Pxxd3Hi+70Hwbo+peIPD8O&#10;q+Gde0uw0yy8K/CLRrL466z430NbS41PXdF0fwB+zt8PPhhN8Hfi/wCKrzwn4i8IeBvGPhz9pkJ8&#10;N/iJ4P8A2t9f8OeHvyA/aD8bfEv9q3xTDB+yj8PLXVfC3w21TUrvT/D/AIT8HaHqvjPXvEEVl8R/&#10;A9zceJ7nw98ePDIvtI8a+LLjwx4X8K+E/FXinXtK0v4j32nWfiaXx/8AHTxB4/8AidafMv7X3gv4&#10;6fDnxp8dL3xb4JvbGL4c+OvjHokYj/4K/wD/AAUb+IOrabZ6p4l8dadL4F0HxT458DaM3iOxvPGX&#10;im61aw1LxDpehX/i/wAT6je6h41la18Ta7Yt9Ef8E3P2UP2kdX+Aq+ObT4XnSZdc8Gnx9/ws5P8A&#10;gsz/AMFNPgLr0Wua38T/ABd4U0T4k6V4N+APwX+Jmka549+I3h3xjqHwV+AfhuxtfFmsah8Sfh38&#10;adU8VaD48HjXQPhta/0FlePfBuR4fiqnk+Hq1pLB4PLqM446GGjUxFCXtJVHPBqnXn9XjBfu68pq&#10;VWUcPCqp8p5dSP1iq6Lm0rynN+5eyast7xV/7vS91sdt8Wv2UP2sPgN4K0vx94y8cXfiS81qDxDJ&#10;o+gah8BfjL8I7Pwz4hPgPxbexeEdb8beK/FH7NvhvUb7VdJm1HTj4ftfEXxN0jURo+qXxi1dtN03&#10;TvFnHfs/ftwXll4ovPD/AI2+KXijRLL4XN4i8WWthpfxBXU7/wCF1/qviL45+CfHmreGdQsf257K&#10;6tLhvCniHQvEC3nhPxlokXxHv9OtLXXBrF/4ha78XfqF4m/Zj/4KS+Ifh1reheCP2Ff2mfDHii/8&#10;KzW3hb4pXH/Bz5/wUevdXs9Ze2mj0vxNe+BfFvhzQbCa5eaG21PVPDOveGvCm63vm0x7bw1qCzJp&#10;X5GfF3/gnB+0z8Wp9ZvvA3wi+DHw5+KMGna74Z8H6VN/wVx/4KEeJNS+JHinSNc+J3hT46/D34Te&#10;FvjX4I/4TN/F3he7+IVhZfE/4deNvH2lav4g16z1jxd8PU8Z/Dz4tJpNwZL4mwz3A4nLeK8uyybn&#10;KpGnmWHxGHf1WNVTg/a0MBl+JjRg6FWrSU405VXRhiala8IVHMq4N0pqdCVSyWsGneVmvtTlFva9&#10;na7sk+h+0Hwy+PfgHVNG0LxBr/i74eTan4C8UfFbX/Eeh+Dviz8TvBFhHrWneMviZ4e8XfEn4bWH&#10;hn49r8RfghL4kstU+IWoeOtE/Zr8PfHrTdWj16OLxh8EPBuleD/h74u8WfY3h34oeFNQu9d1a78V&#10;/EnR/in4puLnwR8M/wBobwF498JeIfFN3Z+GdU8Vaj8P9L+I3wi+HXxf1j4Tftb6p8I7XxnF4euY&#10;PhzH8bfiRruiFp/ip4F+FerXugX2s/xc6pfftZ+H4I/CPxbl0K50Cwv9dTStb1P/AIK2ftxzeGf+&#10;Egm8KfEq71DW9GsdG+Jvi5TP4o8CWOkeFDeQeHI4rKaDwVo/jG40yLVfGukP95+Hp/jV8Vr34t2t&#10;xpPwn8SeJfG3hr4faXf6Nqn/AAXu/wCCo+j/AA88cn4c/EP4reHL7RPEF74z1u/XxJ4Q17w34U8Z&#10;XUGmfE34weGbDw5Ppmnal4C8Zabq/iO4+GviHweJOEsbQc8ZHA1Hg6kqk3WovMKtGhh5YzD1Ir21&#10;fLcPTnRTq4vFVY14OhOMIU8RDlo051dqNeDSTmuZJKz5E3LkfROVnaKjeOutle/LH9Qf+CgPi7Rv&#10;j1/wWG/4IdeA/GVz8Ef2wfDUel/8FUbS+8N/s8eIvD+n6/4g0zxV+yR4YRbHXPCHjP4o3Oi/D3U9&#10;Bm0j+2fC/i1vjauo61daNquq6DZ+FPEHhrTbbVP2Si8E/seaH8UrX48wfET4k/sw/H6b4fSfCa8+&#10;KHxwuNR074leIPhjB4g/4Sq9+FGh+NP20fC3xDsNe8E+H/GrxeJtV0/4Q6vcaFDr95pWsX2pXtpq&#10;+jXF7/Ml4n+JujfCX/gov+wFa/tJfBq88G+L/GmhftEz/C34/eLP+Ctf/BR/9vCb9mGfw5+z3Za5&#10;8VPEXgT4JfFDxZ+zl8X/AABY/GDR9b0bwvrMHiPxZ4nt/iVoMWl+KPhBdeJ9I8NaHP47/f69+Onx&#10;M8CaFZ3+hfEDxl4O0HxBDeSeEE8a/FL4neHvBvjfxFb+GtZ8UW1p4f8Ait+2z+wT4ztPDl/450zQ&#10;bu80Hw54o/aCl8KWFxs0zRdWEO69u/yqjl2YqEoUViaMKkqlKpRjUdPCKU6VKdeliKkqMsHObgqd&#10;WtSWHh7KMYSquKjDl7XOF1ezas7tK+7s0nqt7J63e2rtGl8Lv2Gbj4M+Hvi78W/+Cc/xa/Zj0/Uf&#10;Evgq/wDh5Y6V8Af2ePgZ8KrfxBZaT461/wAVXc9zrvwc13w5+z/4o/aZ0/wxrGneAPhj8V/2gfgf&#10;8W/hx8G9S0C01XQfgro3h34pftLeH/jXY+MLWXgL9lj4af8ACy/DNx+z7+1R+zA/hnwn8D/jb8B/&#10;+CfHwzt0+EPgjxZ8Q/Bfgq/+GP7K0nxL8b/tU/ssfs0p8bfgnZaV+zVf+LfiR+0lD8LfhoNXh+J3&#10;xbtfBnw58Lnw1oeN4n+LfhT4g+Ip/iZ4zX4Raj4s+G+mSeNr7x18OfAeu6b48XQNG0HXtC1SDxB8&#10;b/2IP2vP2k/ij8LPDNt4Y1bXFn1rx14Dv/h7LC0lktjf6lFCum/RHhb4laxMuk+J/g54+/aG8L+A&#10;v7cv1mtfFnh3wx/wUA+Fev30GkarY674bl8QfAv4o/Ff9oHwprFjql5o/iKG51/4r6F4NsZdJGh6&#10;fpEi6peaWvRiJ4x1aOKxip4iSrKvOu8JRouvKnTUPqKqQwtaOMw7oqUZ0nlsqMnXqwxUHF2FBRek&#10;VJLl2vJ8qf29ZJxd7NO91b3U9YnlP7NsngjxDpHh6w+At98Trmz8d/Bv4U/EnQLv9n/9rrSPFerf&#10;sv8AxE8fWmtfDv4ot4z+Bv7SujfBXXfiDqNhrn7RvxG/bE8VfGb9r74K/Hz47/tJfGTSvixrf7T/&#10;AMONK+L/AMC/2NPgz4k+Tv8AgnB+134Y8Hw/tW/DWXxxr3wb+KPj/wCNH/BUj9ofXvA37RXiTT/F&#10;Pg79juL4cft5/tqXHxT/AGiPit4M1TxJ4C8Gab+zZ4bufE/7NXwn8War+zD+2P8AEf4RfF3456f8&#10;Y7f4c+HfhV4m+D37aX7RGvfor4w+L2hfEOK28M67D/wT2/bH16ykv7/4c6JJ8W/DngXxR4j1+502&#10;eSLwn4U+GvjLQfjzplj4n1BLcaTbay/xQsbTVjN52p2PhywtpyvwN+wx8JfhJ4Z+D3xN8dad4e8c&#10;fsYeJZv+CgX/AAVF8c6D8Z9S8P8AwT8XfBLw/wDFiH9tD9rT4C+HNX1Xwzq2sfFDwL8LvGfgr4Ui&#10;w+BF34y0zT/gxdeN/CdlL8IPC/xZ8S+Gtc0m01Tz3Sw9SpXWLpYilLEwn9V56qr1vapqUJYltSxV&#10;Sk7qVVxy32s6sZJQadRxpXikoNWur2XLG3Xltonfb3kkravc+/8Aw/8At6/AT4o+OPiD+zl8fPBX&#10;gTwd8Wf2a/8AhE/iT+1F4I8cfFn9nLxJ4H/Z+Pw10mb49af+0Ez+OPH/AIP+I3iP4E/D280H4AfE&#10;fwR+0RafBbQ/+Ef1b4/fAW613Qvhx8V/AP7THgn9mb748H3/AI5vPEXxUt/FmmCy8P6V4806w+GF&#10;1/Ymj6V/bHgiT4Y/DnVL/Uvt2m/E3x5e+JfK+JGpfEDR/wC2/EHhX4Latb/2V/wjlv8ADPVNA0DR&#10;fjH8WvyB+JfwX/ah+M/w+8I2/wAN/iJ8AP2ivBHwD+Lv7Ovif9lv4v8AwJ+LPxt8DftIfBjUfBqX&#10;/wAIf2hfF2t+MfiF8ffjn4A/ae+LsfwC+InxJtvBOk/tD/EAfC3xj4nv5rT9qL4d/Hvw34j1rw3f&#10;+k/AVv8Ago3oXwym8WfGDwb49l/at8f/ANsSfEqK+1b4G/G/9mXwBaaZ4e+J9v8ADfwZ+zp4B8N/&#10;tDfscXnhvwLoXxI8W+G/iJrmr/EbSfHX7Qni/wCH9nqn7PnxJ/aF+J0vhr4P/HT4a8+MyvDvD/Ws&#10;NicDh4RlSoVsJVxtN4iNepSVadehhqrji4YdunKFSVSm5YafJhqlSs3HE1yM5XUZKUnq+dRsmlpa&#10;TV48yb0Sauvetoz640b9orwl8TLOcSfFDwJ8FbTTP+Gd77V4LT41fBHxN8ZPCXxN8WftC+M/hJ4i&#10;/Zy+LXhKDTvih8JvDH/CT/Fj4X6j+yjFrngf4oeOfEPj/wCK83xy+GXwq1TwJ8SPhV4V8fa1v/s7&#10;Wvw/1vwx4RP/AApr4S/CH4p/s66Dq37Omp/DbwBqnw48Zw/s86e+n/DvXLz4U+A/E3gqx0y58L/C&#10;fx/4M8NfBD4seAvCeqeF/hV4m1/4Q3PwL8TfEX4N/DPxNbWfgXwp+Q/iab/gq/qXjqxn8eeLPi/+&#10;zFayfCPwz8HvhF8TPAnw1+H/AO3Lo2j+MNe+Bmkan8bfi/8AtQfCD4Sn4OeF9e8QaT8ZvC3iaH4a&#10;/EPwh8Mo7XxN4m1n9l+68GfBr9lv4KeG/wBvn4Qftj+vfC/4p/svfsw/EK28X6J+034E/aYn0nXf&#10;Gf7O+pfDn9lT4aeAfEfxC+AXwa8bzeIPjR+xH+zpon7OP7IHiiHxt46+FP7NXwk+D/xY8M+ANGvv&#10;2dv2nv2jIbj4g/GH48+CvEHwA/Zks/2nrKyrF5JPD0mqVbC4irVjTreyyypXzGNFVKS5KU8Zh4Sw&#10;E3UdV0p0o4qrXpYmMqEoUmpxqkal5aqSWsbzUYXs91F+/wBrOyi1rr7rP14+Gll9g8OX8H/CO+PP&#10;C3meO/inef2Z8RvGX/Cd+ILj+0fid4vv/wDhIdO1z/hOviJ9i8CeLvtP/CWfC3wd/b+nf8K6+GWt&#10;+EPh9/wgvwv/AOEY/wCFaeE/xA/4L6f84V/+0/3/AATk/wDex1+wP7Pf/CJal4F8Ma98NifBPw2s&#10;fAnhf4WaD+zvon/CkpfBH7PXiD4N6v4w8GeN/hzYS/Bb/hJdC07x34F16Jvgn8TPCGhfFXxx8MfB&#10;Or/BXTfDvw90/QLy08aat4x/F/8A4LlXHie98L/8ENLvxvo2g+HfGl1/wXg/4Jmz+LtA8LeI9Q8Z&#10;eGND8TTaf8W5Ne0jw54v1bwp4F1TxVoOm6q91Z6R4j1PwR4P1DW9Pht9TvfCvh+5uZdItPnKqaqV&#10;E91Np66pvW2t27bNqUkmrXd1I1Wy06f1tb1X5L3on9DtFFFZjCiiigAooooAK+AP2N/+Tiv+CsX/&#10;AGf/APDn/wBdZf8ABNSvv+vgD9jf/k4r/grF/wBn/wDw5/8AXWX/AATUoA+/6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Q/v4o&#10;oooAKKKKACiiigD+UH/gqx/wVu0j/gnL+2l8TND+Hn7SX7Qvjb9pLxZ4I+Dlz4K/YBh/Zr0/4y/A&#10;vxrbSaRq0Wn6zo/iuDxr4L8ceC9f8V3B1C28Qap4J8X211aS6bYXV38J/Hpsre5v/wB0f+CeX7Un&#10;x/8A2uf2ftJ+Kv7Rv7GXxN/Yk8eXU1tbn4cfEzX9B1q71y2bTrW4m8SaJa2v9m+MNB0ma8luLaLS&#10;PiD4Q8KeIIPLUx22o2x+3N+DP/BRj9uXw/8AsY/8FevDHjbUvG37Hv7LHhrSE/ZQt/jt46+K3w98&#10;R+Lf2qv2nPgd4u8W3fhzxlJ8HfGmseFNb8J+BvhT8HNA1DW7TxRpHgLU7Hx3rWqweKNRu7O88jSJ&#10;bX9Vf+CPv/BRyP8A4KO/D79p3xfoV9qHjr4afBX9qXxt8Hvg98drvwbN4DHxx+GdroXhvxT4e8UX&#10;vhmWz0mPT/EekHxFc6Bq7WWheH7TUNPs9C1iXw/oeq6nqmk2AB+v1FFFABXwB8Rv+Upv7G//AGYB&#10;/wAFLP8A1or/AIJO19/18AfEb/lKb+xv/wBmAf8ABSz/ANaK/wCCTtAH3/RRRQAVy/je31y88GeL&#10;bXwzqOs6R4jufDWuwaBqvh208M3/AIg0zWZdLuk0u+0Kx8alfB17rFretBPptr4sZfDc96kMWusu&#10;mNdNX58ftMPaaV+39+wF4lsvA/xo1m8tJ/jL4d8ZeMfBPwi+Ovjn4ceGvDPjL4ea/wCH/Btv488Y&#10;eCvCGvfC3wZDd+PbqE3N/wCLNV0e60q1+y63r91p/hu1ttRT5G/Y8+DviTxB+1B498PfE34SfEC7&#10;g8SeA/8AgoB4X/b5vfi58MviPH8G/j74p8eftg+Db/8AZBj8Oap8RdIT4Z/GHwvZfs6xfF618JQe&#10;B9Q8Yaf8NPg94j8N/DTxbDpFxdaTo+ngH3x/wTx+M3xP+M/wV8aXPxmvtdm+JPw4+Pnxm+E2v6P4&#10;20XwRo3xP8KWXg7xS7eEvDvxaPwoT/hS+r/EmPwTqfhvVfEWtfBa41D4YXo1a0Xw5qmpNBe3stD/&#10;AIKxf8osv+Cln/ZgH7ZH/rOvxHr7F+HHww+G3we8JWHgL4TeAPBnwz8EaXNfXOn+EfAXhnRvCXhy&#10;zu9UvJtR1S8g0bQbKw09L3VNRubnUdTvBb/atR1C5uL69lnup5ZW/lM/4K8f8EQPhP8ADr9kT9sX&#10;9of4J3/x/wDHuv6N8D/2n/i/8RIPiz/wUP8Aj34D8LeE9N0f4Y+NPHF1qnhD4Y6H8HPi/wCHPi79&#10;nvYLlI/g94r1n4SeE9e06CLw/feP9JsL+e7sgD+u2iiigAooooAKKKKAMDxJ4b07xXp0Gl6pPrlv&#10;a2+ueGPEMb+H/E3iTwlfvf8AhHxLpPivSre41Xwpq+i6pdaHdapotna+JvDN1eT+G/GvhubVvBvj&#10;LSNe8Ia9rmh6lgD4e6VfeI/+Ek8VXB8c3ei+N/8AhO/hpH4s0HwZdf8ACmtVl+G3/CsL+H4Zahp/&#10;hjS9c0z+1dD1Tx5PqGu67q/iPxm//C0/iD4Yh8UQ/DzUNH8FaD3gJ6N1/n+XTH6/hTv6/wCf8/8A&#10;160jVqQi4xk0mpL057KfL/K5RShKyTlD3W2mw/r+u9ul9t+oY6n1o9Ofw9awPDekajomnT2Wq+Kd&#10;c8YXU2ueJ9WTV/ENt4btb+1sNe8SatruleGbeLwp4e8M6WdD8FaXqNn4N8Mz3Wm3PiS78N6DpN14&#10;y8Q+LvF82ueK9Z36iSSbSakk9JK9pWejXMouztfVJh/X9b/n95wM2m/E0+B/FGnweMfA8XxGu/8A&#10;hPP+EL8WTfDzXZ/Bnh/+0dW12b4Y/wDCU+AU+Jttrfi//hENCuPDGm+PP7J+I/gj/hY+raRrus+H&#10;v+FWWniLT9D8Ld582QOw6n14/Pr/AJ61hXNt4nfxPo93aaxocHg6DQ/ENvr+g3Hh6/ufEmp+JLq/&#10;8MSeFNW0nxXH4ltdM0XRNE0y18ZWniDw/d+Dddv/ABPf694Z1HTvE/hK28I6rpXjXeznGOQe/TH4&#10;f5/WrnJu13B8zlN8kFFxlJ2cXZJWtFOKi5QV7KzElbv83f8AV/130clooorMYVgavc+J4NS8LRaD&#10;o+ialpN5rlzb+NL7VvEN/ot/4f8ADaeG/EF1aat4Z0208M69b+Ltcn8YW3hXQrjw/qmqeC7C18N6&#10;z4h8Vx+J7rVPDOm+DfFm+TjminFpPVKWjVnfqmk/dcNY3utXqtbh/X9b/wBdtwooopAFFFFABRRR&#10;QAUUUUAFFFFABRRRQAUUUUAFfAH/AAVi/wCUWX/BSz/swD9sj/1nX4j19/18Af8ABWL/AJRZf8FL&#10;P+zAP2yP/WdfiPQB9/0UUUAFFFFAHwB/wTT/AOTdfiN/2f8A/wDBWL/16b+2RX3/AF8Af8E0/wDk&#10;3X4jf9n/AP8AwVi/9em/tkV9/wBABRRRQAVx/j/wzrXjLwb4h8L+HfiF4w+FGt61p72em/EbwBZe&#10;ANR8ZeEblpInXVvD1j8UvA/xJ+H1zqEao0SR+K/AnifSjHLIZNMeURSRdhRQB+cH/BKfRtR8Ofsl&#10;+IfD+seLPEHj7VtB/bf/AOCpOjap468WW3haz8VeNNR0v/gp5+2BY33izxLZ+BfDXgvwTaeIPEdz&#10;BLrGs23g7wd4T8LQajeXMXh7w1oWkrZ6Xa8V8XtN/wCCJXxo/ams/CXx4T/gl78Uv207bXdK8CW3&#10;g74q3P7LHjH9pWXxKbeCPw94Nn8KeKpr/wCJV/rsFvcWx8PeHbvTbi/shcQyaTaQtKjv6r/wTT/5&#10;N1+I3/Z//wDwVi/9em/tkV+GXir4keFP2X/+CxfgPwr+yz8Yf2f/ANsvVf2yv27vEL/tcfsrzfBb&#10;wb4o/aH/AGOdWPw48H+G9d+Omk/GTw5Lc+NvAnhHwDZ+AfD99f6F4/s7fQ7uL+2LjwuJb/UtT1fQ&#10;wD+hT42eLP2Ff2U7bXPjD+0Lrf7LH7PcPxR8aeCrrxH8SvivcfCv4ZyfEf4heBdAtdC+Ht3rHinx&#10;P/ZE/jLxh4J8KaNaaX4Suby81LWPC3hjR4rbSpLDR9MCwcL8Rpv+CZPwn+E+g/Hr4qR/sN+Afglr&#10;3xv0r9q3wn8XfGdp8CdB+G/iH9pXxDZT6hoP7RvhXxpqsVv4e1348a/p7XN5ovxZ0PUbz4iaxaNN&#10;Np+vXMTu1fiz/wAFC/2lv2Tfjl8Q/wBhz/go78Ef22/2PPAV3+y14w/bk+CuneDv28NB+Jvhb4Q/&#10;FoT+FvC/w9+PVh4S0C40jQ/G2p/E/wCFt7Fon9gWPhfSZh8RoteTRbDVbizESXf4W/BH4UftEfAb&#10;4O/8EDPGn7U/xqh/Yh+Bmn6R/wAFFde8LfHL4yfBrwt408I/s0+Nvil4l1j4hfBCbVvh/wDFVtY+&#10;F/gfxd8RPBUMF18IX8d6dfxeHtI1bWrLwvGniKztrrTwD/Qv+GXxR+Gnxp8C+Hfih8HviD4K+Kvw&#10;18X2s994V8f/AA68UaJ408GeI7S2vbrTbq40PxN4dvdR0bU4rTUrK9067ayvJvsuoWd3ZXGy6tri&#10;JO7r8wv+CNPx6+NP7Tf/AATa/Zo+N37QPhPTPCfxQ8baL40uNXfRfBkfw70jxtpOmfEnxjo/hT4r&#10;ab4GisdMj8M23xa8Lafo/wARRZQadY2VzJ4lk1TS7WLStQsVr9PaACs/V9X0rQNK1PXdd1PT9F0T&#10;RbC81XWNY1e9ttN0rSdL063lu7/UtT1G8lhtLCwsbWGW5vLy6mit7W3ilmmkWNHZdCvzy/4K3+Eo&#10;fHH/AAS1/wCCi3huW1ivZLr9if8Aaav9Pt5oVnV9Z0L4PeLtf0J1RgQJodZ0yxmt5VBkgnjiuI90&#10;ka0AeG/EP/gsj8CdX8X658HP2Fvhr8VP+Ck/x30S7Okat4Y/ZV07TtS+DXgTWnmjhtofjB+1R4lu&#10;tM+BHw60+SQzpNPF4p8T6xaS20kcvh4sUNfkTpH7BH/BRH9oD47fGL4EftU/tdfCX9m74cfH63+I&#10;37YmnfsXfsh6z8NNL+Ifhfxd8QfFuvaNcfDn4x/Hrwf+z18MvGejeGPit4Z1H4m+GtX+Lvw+0rUf&#10;iT8d7PQvjzb+L/Fvj7/hAdf1bxN/Rj+yZd/DP4ZfsLfATxX4M8EWHg74caX+zV8PfiLH4Q+EHw2v&#10;tRaPTrv4a6T4u1OLwd8Mfhb4c1HXvE+u6kJbiTTvDPgrwxq3ibxNq1xFYaLpOqaxfW1pcfOn7Ynj&#10;j4n+Evib4TsvDHxe+GnibUH+K3gvxtB8H20LT2+JPwZ+FXw8/Zk/a3+MOj6/4B8GeDdY8Q/tIfGf&#10;4q/tM/GP4E+KPhP4lt/hh4Q8cXPiP9mLSviH4K+FH7Og8R/Dj44/F7xj9Dw/Wr062Io05UaVPEUJ&#10;c1WvHRSoShVpzhNUask6VTkqzpJ03iFBUacpVp06U8qqTUW024y0+ej6rde7f7N+Z2Sbj+X/AMDf&#10;+Cd37Inwb8DeCB4Q/Zf8D+G/CGp+END1Pxn4ktvA/g/47/ET4l+C7zxBoOh6J8Vfin4Q+M/w38bn&#10;xdN4Y1/W5Zv24fhvbeIta1b4P+JPB/ww8c/DPXtEtdS1I6z1njP/AIJ1f8EhvH1/e6j4q/ZJ/wCC&#10;Tvia/v5jJceJvDP7Uer/AAas9YwgiTVNM8AeCvAmq6d4Bsr+NFvovB2j+K9e0/QpbiWzh17WXWTV&#10;7v79j1vwp8U9O1P4z/DOx8Qa78Mz8XNLv5fEPwTuhN+1R+yL8bZPEnhDw18ffhZffCG18C+LrCfw&#10;43jDwvY6/wDtLeApru98R3eteIPiXf8AiH4ceNM6bqaeqJ8efsOmXOnf8Ny/ArT/ALLK9l9i+K/w&#10;c/sL9oOx3ui/2b4j8F/8LX+F/kfEBvN8vSdN/wCFD6B9pup9KH/CC6p532bVPqcXWxNWUadPDYjD&#10;1Kc54etQoTzCnKg6lR1Pqtf6lha9bnoTlKM6FWWGp86bwmCdJQr18YqMVrJPaScuT3lp7y5nFNNb&#10;SWtt2tpfi/bf8Eb/APgnL4ftJ/G/w08C3tp4O0W1XTtW8VfAv41ftW/sY/s6Xml36DRtMfVvildf&#10;Fz4zeMfjhrWsatqJ0vwDbfA19c8M3erwxeHvFkVneappB1n17/gkd4t+JV5+xJ4UtviL4i0Ow8Yf&#10;sUfEH4v/ALH/AIy/aS/aPsv7X8S+Br34MfEbWfhl4e0L4M/BuW18O+KtG8ReP/h9deB59d134qa9&#10;4e+JGoeMvEel+Gr7wj8VPC2neEtC0r9Y/DE9/q2v6dq3w38HfHD4yeO7RfMvfir+01J47+DPw68K&#10;XNzZtpw1PTvhhrnhLwdpg8YQ+G7ifT9Puvg78ANLtNStJtY0Xxd8RvDWpeJdf1LUvy9/ZJu/BPwE&#10;/wCCrv8AwUs+Dcvh7SPj58Z/iJB8BP2yvhTN4N8NaDJc6B4s+IngnUPgj+03pR8STXmoeHfgRpOk&#10;+KPhp4O1bU9N8X+KbTxnqfhXxNo1hPefErxPNoNtr3lTxHNOyw7lVUff5nSVRxUlDmxMFGjh6CjG&#10;UoSxOOw1KFSjVi6+BrqMqktFH+9pfS2y6pJuTlK7WkYSfvK6cW1E/T3wdoepR63ZeM/h38F/iR8U&#10;/iJewz2ll+0n+1Nqmm+BhYaZeRwReIRong+9sovih8N7eaVGiPw88D/s+/CbwT4x1DS/ttxfaVp1&#10;/p3jC6vfFn4lfs8/sj6PYfH39tr43+AIvEWjXNw3h/4h+MNAsvD2i/D211i40/whqFr8K/CltJ4n&#10;1nwVoN7e+LNK0LxR4nvNd8QeItWn8TaFoHjPx3f6R/wh2i6X5F40+L/7b/xK+O837MfhbwBL+zLd&#10;jwJ418bXH7Qln4O1744/B630fTvCPh238E6/ofxM1rwd4T8AeKfEmq/GXxlaeDNT/ZX1vTfhn8YN&#10;e+Hfwu+N/wAVm+Jvwn8OWfwLvPj3+YvxD+AfiPw/8MP+ClOqfs1fD39rT9qfw98a/DvxP+F/wG8R&#10;R/E+D4o6Jr/7XVx+1l4j+CPxI8JfHTw/8ZPid8OvFXibwL8NPjfpngr4aeIPhp8WPgz8VP2MPAv7&#10;B37LXxP8c6v8b/iN/wANo/ta/Crxx6mWZZgsXi8Cs6zCnRoYqpltKeHy/GUIYieCx2L+qKjiM+xs&#10;a+V5TKOHnVrxoYahXpPD4fEPE4OhCjFmc6klGXsqbbXPZzjK3NGKldUlapU2SvJxd2rSd0z7wsm/&#10;b4/aO/a3+KekfEj4QeCPg9+y/wCAvAvw6s/h/wCD/FGs/FbSfi54z8L/ABq8Z/tBfB34v/EDwR+1&#10;N8BviRb+CPgh+0N4F8CfD3Svit4U8LeDPD3xh8b6Z4A+Ifwv8G3PxZ/ZZ8ZfGDxt4s8H+Cftbfsw&#10;/srfs3eGvDcvx98M/Cn4efs3+DfirHqH7JvhT9m/4I6P4D/aQ1H4s+DLD9oX9pnRo3+Nvw4074K/&#10;s+/s0/Cj4VfDf4k/tn+A/COrePfA+iQfs36HJeft861/wUS+Cv7Rt/qXxN+G/wCmPw4+F/hj4KfE&#10;rTPhv4w8T674u+HVprvhXxN+yFfftH+LtP8Aiz8RPDnxy8QeAf2grT4yeBvhD8cfip8VvGn7RHxE&#10;12x+EGg+KfHE2nePfDlz4u8DeAviJ8V9D8GfGzx/8FJpvgz+zKal4j/Yv+IHwK8PeKfGVvofxi+F&#10;3i3Xfjzq3g/wt8VvC3jX40/EXXfHmr+EfjzcfH74R+Efg18SdJ8YfGy5+K/h/wCH037Rvwt8S/st&#10;aB4J/wCFi/DvwFo/xL/Z2tPhX4b8M+FNX+HWlec89q/2hQrYWjVwuV0KWDo0sNkka2Dp0408JWVN&#10;xqVp4yaxdaosVVxk6tTFVK1SvmEY4qpCNOZfslytSadRuTcptSvdq90uVNL3VFKKS9zRXkpb37N/&#10;hPw78GP7M+GfhT4R+OvhR4X+IfgSy+NNnovjXx78TPi94s0T4lyjRNK+N/hr4o+JJLj4pfBvwV45&#10;l1DWPh/411jWNB/aM8Za/wDtT/Grxh+0z8bpdK8VeKdG+K/xp+JC/An4r6T8ftX8Xaf4k1L7P49/&#10;Z++OvxYj0zT/AAr8RfBWkW3iPwTZ+Nfjd8E/A3jHX/AvwT/aT+Nf9ueBZP8AhHvib8LJtJ+P7eEt&#10;W1b9oH4FeP8Axve/s+fBvx18PfDPhr4ft+GPwq8OaF440TT9C+HXgbw9afBX+0/AFx4t+G3hP4m/&#10;sz22neEvAuj38/7KfwN0XwBZ2F14K/aM+Bfwz+B/7R3xB03UtXb4l6l8E/An7QWg3+tfDn4P+Gvi&#10;NLrWgfs+d/8As/eIPD3i7wR4b8T/AAo8df8ACc/s9y+BfDHhr4S6nrdn8TNd8beID4K1fxh4a1r4&#10;k6h8avij4w1rXvjh4G+I+h2XgnVfhr8RZdHuf+Fg6TYaj8adP+Lvxn8I/GHwlrOgfOYmbnHE15e1&#10;qzqSpSliqrqN+0qOro5ylVmpV6cZSjGtO9SMalRfDE1StyqySSdoK3Tls9kvdfZWV1voe+dBwOnb&#10;P9aWsDwpc+J73wv4cu/G+jaF4d8Z3WhaRceLdA8L+I7/AMYeGdE8TTWFvJr2keHfFuq+F/BGqeKN&#10;C03VWurLSfEWpeC/CF/rdhBb6neeF9AubmTSbTfry5KzcXa6bTs0/ucbp+qf3l/1/W35fcFFFFIA&#10;ooooAKKKKACiiigAooooA+AP+Caf/JuvxG/7P/8A+CsX/r039sivv+vgD/gmn/ybr8Rv+z//APgr&#10;F/69N/bIr7/oAKKKKAPgD/gpZ/ybr8Of+z//APgk7/69N/Y3r7/r4A/4KWf8m6/Dn/s//wD4JO/+&#10;vTf2N6+/6ACiiigAooooAK+AP2N/+Tiv+CsX/Z//AMOf/XWX/BNSvL/+CkP7Jv7Rvxy0r/hafwN/&#10;4KB/tAfsgW/wm+F/je/1DwF8Jrz4Z6B4V+JGr6bbXniKwv8Axf4y+I9nc6Z4Q2JZro0niG+ki0TR&#10;NNml1XVB9ntZq+EP+DZ7x38XfiZ+zF+2l43+O/jv/hZfxW1v9v8A1n/hKvG3/DQnwU/ap/tr+zf2&#10;LP2JNI0P/i/X7Oqp8HPHn9m+G7DR9I/4o5V/4Rf7B/whniD/AIqnw9rhYA/o+ooooAKKKKAOf1nw&#10;p4X8Q6l4U1jX/Deg65q3gTXrnxT4I1TWNH0/U9Q8HeJrzwx4j8E3fiPwte3tvPc+H9euvBnjDxb4&#10;RuNX0mWz1Cbwz4p8RaDLcNpWt6laXX8wv/BR3SPj5oH7Qv7Pek6tp1j4C8N/GX9s347L8IdQ8T+I&#10;/EHxN8X+EP2c/hF+wb/wUTP7QHjv4s3Wr/EL4hLcr441b9qL43fEL4CeAvhtrNvD8Of2adE+EXw6&#10;t/h54A+IekXHwj8M/wBTR6Gv5X/23/hF8LfCP7YP/BOf4D6v4l8JeLP2v/DXxN/bY0z9mn4UfCrX&#10;vFnhgW//AAS91T9iX9tnxA/wg0z9m3wvb6H+z3+znrVtqN18PP2LvA/xW0zQPEHj/wCKvhv4E+Cv&#10;izbeKNeufC3j34N/CX6LhuqqeO5pwVaEIc8qcqDxCjHD8+LjXnHmjCGHoV6NOWLm+aSw061oTpur&#10;EyrfD/8Abct72ja+rbabUV33s1Fn4pf8FK/ide+N9J+OHxN0rQPsFj4s8U+M/iE0Mmv+B9esrLT/&#10;AIu6V8WY7HSLptN8dWFzHr3hya9tZZ2mtRLomv3HhKaXTJbvULO1r9pf2MvjDDZfBDwt490Syubv&#10;QNJ+FPxF8f8AwY8caZf+DNQ+GhPw28B/tZ+MvgFZ654Ul8Zrqb2mm+O7T9tPVvE8c/giy1uy8WeA&#10;vglBPe2OlaFBNL8MftueD5PGOkfEC01DxlofjlPi14pufHvhjxpoN4PBnhXxN4n8XwftdaBpfjLR&#10;r7Vvj/q3w5hg8f8AiDwl8P8AxBqOlX2pfDi/8BeMNGuvhDrJvGsfFPw+8a/kV8AP21dV/ZN8US+D&#10;/FWu6/oPwSPj7xTqHgTWvD/xE8X3UvwutLfxn8V9d1C48PaRoP7Udp4ovLez1vQdAsbL+0dYv7/W&#10;EvV1zQNX1LWhoy/E3+1qnDMOP/D/AAeV5RTp0sRlNaNWjhZwq1418O8F7GVOgq08PipV6FVSVOpV&#10;o884U6zeGfNDn+cjWeExbqVLtVEk3e3LLmvduKaSaa+GXbX7Mv8ARbh/ZE/ZW8V+CV0vU/hN8N/H&#10;tp4k8MGw1L4ganoWg6v478Zw6xpfkX3jDUPihYWsHirUfFniFLmXWbvxzY65Dr1xrF5JrtrqsN+0&#10;d0vyz8ZPg3qtn4p+JnhmzttQ+KGuav8AA5NW1fwx4wklt7r9sD4PeF7b4iaFrPwN1/WfD8FtHo3x&#10;R+D/AIk8W+Dtc8CfHjw9pOn+OUtPH/g7wt4kt/EP9n6v4svfyz+B3/BQTRPBHgLwf8Svg/4n8J6N&#10;4NXxF8RvEHxLHgvxJc/FTTPG2p30PxB8TfFbRPC/7F/gv43fEjRfBev2HxV1Cb4qx/Ebwx8X/gJ4&#10;P+IvhSbV/FHgyy8VaNq/hzwP4k/SjSf2ktR8b+MfCXi7URD8XvHPw/v9R1fwf4T8F+I/DNr8P/DY&#10;1Dw3r/hPVfGd94C/ZS8d/t0/GXxB4rl0fxXqfhv+1fHen2fwh0rTNSthZf8ACLePZdMufGP8m47I&#10;eIchxMvrlSvUpt4tUI1pSU51MNWSqQS55U6VWNWjR+swjXhiMO4xbjSxlGnGPvQq0qqjZK/u3tsk&#10;+vTmTT913je9leLcj5C/ah/Z80X4o/Cr4nQa5c+NPGmkf8Ib47/aI8NeM/8AhJza33xJ+G02iz2P&#10;hX9oD4E61Y/EjwZp3gL4i/AfwX498LeFP2lvCninwnpMf7Q+jw6V4mu01j4havofiqvzd1HwH8ff&#10;gbr/AMTbfW7Tx/BrHhW71+98SXWjfEA+F/EHww+IOreJ7v4jeGvi1J4Q+Gv7Teo2nw8t9Y1HxT4H&#10;0VTqvh7xl8P/AIvLFea34KsbTxx4lOg6z+x9t+2N+zR8KYofFF546034i6R8PPhv+0D4ZvtK1f8A&#10;szw34v8Aj58bfj38R9D+K3xQ0nw78LPF2px+Kfh54L8PeIvAeu2F3P8AEXRtJ8HqfiB4V8E+DtY8&#10;Q3Omi01L5s8d/wDBSP4BTeBPgF8EPBF9qnin40/Anwx4PS1/aB8F+Lvhr43m+GurWHgG/wDAGpeP&#10;fD2heGPiZ4ph8eP4ltE1zSfEPws+LGueDoxDrNpH44t08SafFp1p+g8K5lxlhKc8qp5BWzHLZ4mp&#10;KpHEwxND2EaajKU0/wB06FBQhReLpRws5XxKw0MNOdCGAOWtTw7fP7VQmlZW5Xe9rJ9G/efK+ZJ2&#10;vdJ88f5z/j98WV0r/gqh/wAE2viPpXh7VvhbDplj+19OJ/g/8QtX8G6xfX+rfB7UP7Zt9H8d/ELx&#10;d448Z2XiHWZ9Ylg1rUdSu/EVzf6d4gt9B8H6B4kvooPCcv6g6p8QvDTaBd+LPE3w18CfBb4beLE8&#10;Y+H/ABh8TdA8B6/8X9X1q3j8PeINQ8TahoNn+0H8Wdd0a11Hwzq39mnxb4t8D+Lfh34w8M3HinSb&#10;9/Ed1cfY9Mfxf9pX9s/4YeO/+CtH/BGrxN+0N+1FZ+PfAvwxuP8AgoBJ8UNL+Pv7K3h7wl4f8CeB&#10;/H37PeheH7T7bpfw91zXfDHj+D4wS6PqHhnw/eQa/rr/AA68Q6LY654m8MXFs8mh6v8AuDrGpfsA&#10;fFD4w/DDx/8AApdd8H6bFrmuWviHxz8GvGh+Hmt6loFx8GvifoGkaR8H/gx4Z8YWH7RK6/D4z8Q6&#10;Be21t8IvgtZ6D40bUtc1jXX8YacNSuFuGezwOOzqrmHDWawlKcW8Xh6mZVcK6mHyjCwweCrTzfB4&#10;SOJxM3GOIw88ZgcZV9piI1KeDqwnDERPZc0KahWpvT4ZcifLKo+aS9m5NJfC+WUVo05R2PkI/H3x&#10;roHhS91K88WXvxU8f/Di18SeKbHxD4v/AGjdN1m3vvB+p3vjTVNE1zwL458B/tTePPEXjjV5vDHh&#10;298HeILX9mDQ/gX4o8PXNnLbfF3xB4s8Avquk+K/fx8Q9L0fUn8Q3kVhqWo+MdcuvDnh/wCNl5o9&#10;t4on0TXNB0bU9bj8N6X+1XcftueGz8P7/UdG07XbV/DcH7dnxPl8Qadb6h4Yk+H3wVt7iXw98Qu7&#10;8PfCX9nnxd8LtM1iH9qX4O/s7fGjWvE/xHj+LOm3fjjRtf8Ahx8StBk8YfEhfDLeP/2Ydd/aE1/4&#10;a6Fqd1dazpHxTHge9udQ0XwV4n1LxF4R1DwjaWl5feHtK89+Cv7PWn6/8Sdd8AfDb4lfCfXfi1pm&#10;m+JvGn/Cc/BX4taL8O9S1HwLrHxD1rVzcfD/AMeeE9G/aAsfB9t4SvfGGjeF/F/hbwN+z9+yrPbR&#10;+JxpVjrfxF8F6rqA1DxMZjcmxFHGThGWDrYWWLp1KccJiKUZ89SFX2rc5PBUcDRxVOusN9Xqzq/V&#10;q+GhiIQnGpWhpCNROKlrGXI07ptJa2t8TlytXvomm05e7GPp+mftPaRfeELeyude8Wa/4A8davfe&#10;DbbSvF91D8e/2Z7/AMYaRYajqvizw/8AE3xr+2BpXwM1OxvdS03R9R1Twr4P8H/tgePPDNrrukyQ&#10;afe32kW2n2Pj34d/Yx+Ovhv4e/Brxjen45aL8H2sf2v/APgoVq3hPSfDOveNI/Bas/7fP7TN6NF0&#10;Pwl8Gf2n/wBpr4c/DbRI9PuRf6NP41/ZD8afC6605raPR734ovPZePNa9K8UfD34+fES41H4qfDL&#10;w3+z58VW0+w1u18a/GKOD4nfE7wHdeF/A15quk314fit+37/AMJB8HdZ0Pw/q2l6xANX+EXiK81K&#10;1S0un1G8/wCEZTev5wfst+Ov2mfh58LNZ1XXviL+0D8KvgvqX7V/7dOmw+Lfg3M8Xwmt/EEP7Wf7&#10;Suta/F8NrDw/8Qvhb8FdbsDrmh+I5o9G+H/jGys7uC01P/hD7LVrmG00q6eD4dy7GYqisJisLRp1&#10;KWIqYjLcRjYrNYVqU1GeHqQWAxtSpKaivYKWFq1sXRhJ+ypTnyRbqyjFqUZNpq01G8HFrT7UbLX3&#10;rTVm97I/Ym9+KQ1f4r+KL34paR8E/HEmrfDj4X+ItC8Q/tB/B/4E6v4h1G11PVviVYG70HxF8a7X&#10;/gmh4i1fQZdP0bR47ddK8KfFfQrYwB7bxToVxeXOlXd7/hZng+fUJNL+HPwm+Fes+L7OOG7nuf2S&#10;f2a/hx4i+KnhCznaXydTute/ZX/4KL3/AMR/h7pWsrb3ekjVrjUNA03xFbNqXh1rrUba71DTpfzc&#10;0vVbn4cNqMfjOw+EPwHlWzuvGy/E/wDaY+FXjLxx4j+JXgvxbr/i3UPDepXfhrxN4I+NXhe3WK10&#10;66W68a+Cvhv4Rsr+5023stT8Ya1qN+INU+a/jF8TdRPjqH4c+LPBGgP8XNXi03UPCngP4b/CSXwd&#10;8Vvido+t6T4zvPDGlaJ8INCv/Cmi6taeMbDwxd6t8NpPCfwS0fxD4osNJ8R6h4u8TXlppsTxfSYT&#10;w+ljsZUpYXFRo4Cjhr0q0MPssNBU54pcs1g6uG9xVa1Shi5VqLrUo4mjRlOTpYSxXIlKSvNy1XNr&#10;duLsrpzunorwSdnyt2R+ymjftGf23o174l03W/ibqGlaZqGp6bJpnxE+NHxc/ZlsPFV/oUzWfiXw&#10;34e+JfxJ/wCCoWs2tjrfh24aGHxBdaN4J8cTeE7u40628QaNYPq9jcLz+peJPhn+0k15rXiLxv4i&#10;8B+NvCum6z4bsP2l9R1vxH+zd8Zfg94G1D4yS28Hwq/ai+LP7OP7UHgXxV8TPg18Q9b+F3hH4YWH&#10;xB+FvjjRb/RPGfgHw74k+KGkRWvjbRb3xJ+PfxS8YftdfBHUtG+Kvxg8IfFv4NX2l6Hrs3g7x74m&#10;8Z+I/B/jHWtB8H/DL4j6pP4a8N3Pjrxp+z/470ufwrouj6RdXtnoVz4s0bRdH1ldH1Xw/qlvPc6L&#10;ce3fBz4l6o/jbUtd0PXLGbxroOo+PtS0SDR5PD2iap4l0u18F/t2+JfE3jjwr4K+IXiLWbPxLpfg&#10;/TJU8X/EP4XeOJNGk17wdrEPh7Qbjxlpeux6jf8ApYjw8pYTLcRm2DzLD1IwouvhMbhcVDERg4+0&#10;p4nC18VT5sM8PSSjfERhSguarLH0KuHoKjCI4rmmoODTuoyjKLT2jytRbTu+zc/sqPK22fv7/wAE&#10;vj4B8MaZ8WvhPdfCrwZ+zD+014Rk0rxV8cv2O/gv4y+K2tfs5/s7fD7xx8Vfj/Z/s1W/wn8I6zNY&#10;/s++Eda+Inw88Gal4t+L+vfs8+Bvh1B8XfiVJrHxY8d+D7F/FfhI18gf8F0NH1HQ9O/4Iv2WqeKt&#10;e8ZXM3/Bw3+wdq8er+JLbwxaahaWHiHxP8etf0jwtbxeEfDvhbSm0HwLpWp2fgnwtcXWnXXia88M&#10;eHtHu/G3iLxl4zm1/wAW659Efs//ABU+Efi/S9Aufife+ALr4D/Gvw3P+xx4g0r4j674U8Z+A/Gd&#10;94st/CfxF/Zg/Z41s65c6hZ694gg+Hnx++Lv7OHi+x8TDWJfin8R/B1v4W1yfUvF2v8Ah3Stf+WP&#10;+C4E3gbxh/w5M+M3gLxZ/wAJnoPxO/4Lhf8ABKmbw/4j8PfEDV/Ffwy8R+CbX/hoXxT4N8V+BdHt&#10;PEGpfDeE+JbPx5eX178QPB2l2ur/ABD8Pr4OtvEOv+ItC8GeBbfQf554jpTjmmLrOhVw6r1Of2VS&#10;rUxKpVLctSlCvVnUrKgqkarw1KtVr16eFVCFfEYqpGeIl6lHSEVdSsrX0V10birLmtZtpJOTbSim&#10;kf0eUVz/AITtvFFl4X8N2fjfWNB8Q+NLXQtIt/F+veFvDmoeDvDGueJ4dPgi17V/DnhHVvFXjrVf&#10;Cug6lqq3V7o/hzUvG/jHUNE0+a30y98U+ILm2l1a76AfTHtXz7VtmnbS6uk/Ozs7drq+trK75df6&#10;/rf8/vCiiigAooooAK+AP2N/+Tiv+CsX/Z//AMOf/XWX/BNSvv8Ar4A/Y3/5OK/4Kxf9n/8Aw5/9&#10;dZf8E1KAPv8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R/v4ooooAKKKKACvMPjb8WPDHwF+DHxc+OfjYXZ8GfBj4YePvix4u&#10;Gnxxy358MfDrwpq3jDXxYxTSwxSXh0rR7v7NHLNFG82xXlRSXX0+vi//AIKO/D7xx8Wv+Cfn7bvw&#10;s+GWjS+IviN8SP2UPj/4E8CaBDaLfya34u8W/C3xRoPh7SlsWt7xLz7fqt/a2r2slndR3CStDJbz&#10;o7RMAfyLfGv/AILr/B34seG9R8S/8Ft/+CHut+EfhJr/AIO1T4g/sGap8QvhdqPjbXPihrlpe6bF&#10;F8PIPE3xJ8DeF7Xw9da/oev2Pie/8WaJe6XocOiWlx9r8Ma2+q+Hvt/72/8ABBPxv+1H8VP2YPif&#10;8WP2hf2WvC/7FvgP4jfGaTxD+yn+zd4L8HaV8PvDHgD9nr/hX3gi00SXTvB9jZ6Vf2EviXxNb+Jf&#10;EOoarreh6FeeJr/UJ/EFnpVno9/psS/iJ8U/+CVH/B1R8e9V+CniP4x/tyf8E3/HOofs/wDiuT4g&#10;fCDTvFfww+GmoaX4D8ZT+HLzwwmr2+gQf8E95vDd9f6Zo+oXEGlC/tdUstG1CKz1jRha6rp2najb&#10;/vV/wRt+EX/BSP4R+G/2tbL/AIKh/Enw/wDGP9oHxL+0LouvaN8UPBFrZ2Xw78U/D9fgn8MdL0ZP&#10;BFtpnw7+FelW+n6JqGn6to+pW1j4I0jyNatL9Ln7Tc+ZcOAfs7RRRQAV8AfEb/lKb+xv/wBmAf8A&#10;BSz/ANaK/wCCTtff9fAHxG/5Sm/sb/8AZgH/AAUs/wDWiv8Agk7QB9/0UUUAFFFFABX4I/8ABxXp&#10;PwX1P/gnj8Z5vix4/wD2EPBWt6b8D/2l734U6d+2T8IfCnxP8f8AjTx9F8D/ABS2k+Gv2OtZ8SfG&#10;/wCEV38Mv2j727Syh8G+OPDehfFvWtM1q40K6tvh5q0tnDZXv73V+FP/AAWt8C/t+6p+x3+374l+&#10;E/7Q/wCzh4Q/Zds/2GP2jZvG/wAKfGX7O3jLxh8XNd0PT/gT49l+I1hoHxY0742eGfD+g6h4l0dL&#10;uy8L3918OtYi8M300N7fWevRQtaOAfutRRRQAUUUUAFFFFAGB4btvE1pps8Xi7WdD13VW1zxPcW1&#10;94f8PX/hewi8N3fiXVrrwZpNxpuo+JvFtxca5oPhCbQtC8TeII9UtbDxb4k07VfFWleGfBel6zZ+&#10;DtAS38K+GLPxNrHjSz8P6Ha+MvEWieHvDOu+LLfSbGLxJrXhvwhfeJtU8KeH9V1yOBdT1HQ/DOpe&#10;NvGWo+HtKu7qaw0a/wDFvia8023tbjXtVe7d4k8K+GfGOnQaR4t8PaJ4n0q11zwx4nttN8QaVYaz&#10;YW/iTwT4k0nxn4N8QW9pqNvc28OueEvGGg6F4r8M6tHEL/QfEmi6TrmlT2uqadZ3Vu3VtI1HUtR8&#10;LXtj4p1zQLTw/rdxqur6RpNv4bmsPHFhN4b8Q6FF4Z8TS654e1rU7TQ7PVNZ03xlb3HgzUvCPiR/&#10;EnhLw/a3fiC68H3Pirwp4m15ubmftOR1Ob2kVHlptLlqRjaF1rOOkeXlTUXdWD+v6vbp/TvY38jO&#10;M8/5/OsG28NadaeJ9Y8XRT642ra7ofh7w/fW1x4m8SXfhuKw8MX/AIn1HTLjSfBt1q8/g/QNcuLj&#10;xbqsXiDxNoWhad4k8XWFr4Z0vxXq2saZ4J8HWWgmr+G9O1vUvC+q3txrkNz4P1y48Q6RHpPibxJo&#10;NhdX914b8QeFJbfxPpWh6tp2l+NtDGl+JtRurfwz4ytNe8N2fiS28PeMrXSY/F/hPwprmh72BkHv&#10;26//AKqm/KrRlL3o2qLZfFdR395aRlr16dQ/pC0UUVABRRRQAUUUUAFFFFABRRRQAUUUUAFFFFAB&#10;RRRQAUUUUAFFFFABXwB/wVi/5RZf8FLP+zAP2yP/AFnX4j19/wBfAH/BWL/lFl/wUs/7MA/bI/8A&#10;WdfiPQB9/wBFFFABRRRQB8Af8E0/+TdfiN/2f/8A8FYv/Xpv7ZFff9fAH/BNP/k3X4jf9n//APBW&#10;L/16b+2RX3/QBzPizxp4O8BaQdf8c+LPDXgvQVu7SwbW/Fmu6X4d0gX1/MLaxsjqWsXdlZi7vbhl&#10;gtLcz+dczMIoUZyBVLVviN8PdA8YeGPh9rvjzwZovj7xvBql14L8D6t4o0TTvF/i610OD7TrVz4Y&#10;8NXl9DrWvwaRbf6Rqk2lWV1Hp8H727eFAGb4+/4KXfDnx18Wv2PPib8Pfhj8FtZ+OnxC8SP4ft/C&#10;PhXQtR+FGj3+j6ra61a6g3isax8YvHnw78MaZFpdhaXtm13Ya/J4gD6pHDp+nXNtNfy2/wAkftCf&#10;s7fHn4oftUWPjfRvgN4muNP+L2rf8ExPHOlfGPWNe+CKXv7J2nfsfftMeM/jn8c/hf4wtk+JF54n&#10;uNS8XeDtbvvCnhi6+DmmfFTw34p8V/FDxlpXiTWLXwJoqatqQB3/AOyv8Wb7XP8Agoz+1v8ADPQf&#10;izD8RPhjY/DbRvFmm6L4N/aN1v8Aac8KeE/Htt8XfHvh/wAbwfEM+I4bI/ssfEuC5kt/Bvh39m3w&#10;RBqngl/CvgXWPEk3iK58TaZquj6L+ini/wCPXwM+Husv4c8ffGj4T+B/EMVvb3cmg+L/AIi+EPDO&#10;sx2l0pa1uX0vWdYsb5be5VS0EzQeVMqkxswBNepxwQwmVoYYomnlM85jjSMzTFEjM0pUAySmOOND&#10;I+XKRopJVVC/k9/wUL/4J6/8E6/ijo3xM/a3/aU/Zb/ZH+JXxP8AC3gfT4rv4kftW/E3U/gZ8NIN&#10;G8OtHZaRa/Eb4z2vh3x3F8P/AAvp8N3JENeHgLxI0EskFu2ny/aBNEAer/8ABL3VtK1/9mDxpruh&#10;anp+taJrX7d//BVXVtG1nSb221HStW0rUv8AgqJ+2JeadqemahaST2l/p9/aTQ3Vle2ss1tdW0sc&#10;8MkkTo7foNHZ2cNzc3kNrbRXl4sC3l1HBElzdLbK62y3M6qJZ1t1kkWASswiV3Ee0Mwb8mf+CHNr&#10;4Nsf+CcngKy+HOlfC/Qvh7Z/tH/8FCrXwJonwR8eP8Uvgvo/g23/AOCiP7VMXhjSvhD8TpfD/hOX&#10;4i/C/T9ESxtPAHjyTwt4afxf4Uh0nxA/h/Rm1E6ba/rfQBVu7GyvlhW+s7W8W2uIby3F3bw3CwXd&#10;u2+3uoRMjiK4gf54Z0Akib5kZSPmW7s7S/t5LS+tba9tJgomtbuCK5t5QrrIokhmV43CuiuodWw6&#10;qw5UFbNFABRRRQAV86/tgeGj4z/ZL/ai8HiMynxX+zr8bfDQiAJMh134aeJtLEYCsjEubrbhXQnd&#10;wynmvoqsnX9It/EGha1oF3xaa5pOpaRdHBbFvqVnNZTfKrxs37uduFkjJ6B1J3KAfEH/AASv8TDx&#10;j/wTI/4J4+JjIHm1j9iH9lm5vGBB26iPgh4Ih1OPIjjVjDqMVzESIkDFMiNQQtM0bVvHHxeHxs8A&#10;/Fj9pTwNo/w3+I/x11T4Kfs66z8ANO0j4KfEvxRbfDv/AISXxd8avhZoXxXtv2nfj/rvjDx1puhe&#10;CviP8DfiRrngfwJ+yl+0D8L/ABB8FP2h/H3w98O/D27034c/FDwd83/8ESLG2+In/BG//gnvpuv3&#10;Gu2jeHvg18NbOVvDninxL4R1BNX+C/jjydOsp9Y8IapoOp32hTax4GtLDxR4Yuby48MeOvDL6v4M&#10;8aaZ4m8G+INd0bVPs3xn4i8cSeEruW9/a3+Bfw50L4KeBfHOgftofEPw98O9Isdf8DeNZfgp4f8A&#10;GemeP/A+sfET4y+OPh1+y5/wr6z8T6X8crzwr+0R4F/aZ0nUvhnr/g+DXJotCmfxl4k7sE2vaRhK&#10;EZzs+edL2jp8jVSlKlKNGvVhOVeMKXuKCaqKnOTp1JypJ9Hrp528rvo0ld637rVXj8KX/hr9sF/2&#10;Tfhf+0j+zP8ACPxx4U/bi/aNtLXxP4n+FmveOLDwf8OfhNe/tGeKLb4m2tz+2ZH+0pdeP/ib4w0L&#10;9jXw3d2fwt1yz+DnhvSPjBrFhoV38LvgV8JP2fPhXrOieCvgf9X+FvjH+1l4s8Z6R8CLzRv2VPB/&#10;xp8G+APhX8Sf2htR0vxz8cfiZpHg3wj8ULb4vaB4V1v4d+DdQ+DPwd07xzH4w+KXwU8beGLHS9T+&#10;M3hnWPCHhjSr/wAX+IrK9uj4Y8NeMPW/jN+zjF8Q4rC5+GvibQvgF40uviva/FjxP8Y/Bnwf+Enj&#10;D4yR+JrT4R6n8HB4t+HuufFTwn438BeFvivqXgBfDfwk1r4oeN/hp8VtQk/Z3h8YfB3RNH8P3PiT&#10;wz46+HuBfar8Mf2Zf+GcR8TdY8C+E/FXxI8da78Fm1nwd4l0H9nb4KeK/jx+0B/afxh8beJbX4Ge&#10;NPjUuneL/HXxo+MfgO+/4QfR9G/4aA/aL0vxZ8T/ABD/AGbqmoeFvF3x5+IEvtVMzo4zCRpfUsBW&#10;xPtsVWw81TxUsww8Zwp+zw9arVqSoYvA4SnScMDQd6sJzlOrz04ww9XJQcZX5pKNoJ6xUG19pJJu&#10;MpNrm2VvO7PiS2f9qj42+FbTVNY/aY0/w94p1r4ov4FH7J37Rn7NXxD/AGQNH+IPj/wdovxV+KXj&#10;n9nzwP8AErwj8WtT8b+KrO/+GNh4L0aD49/Bjxp+2Z8Awnwk/aM+LGj+Gv2oPhr4h0v4f/CDwD9o&#10;H4N6p+w5/wAFL/8Agm58evg7o/hMfD348+N/jj/wT71/wxqPjT4o+D/Dfgn4WfGey0/9q3wXory6&#10;1rHxq8P6v4n8L/Gf4a/tD6v8KNB8F+DPg14Tu/Dnjb4Pfs2Qr4H8CfC3Q/G1v9g3Hwgj+HOh61+x&#10;HH+1nr3wQ8ZftH65+2f44+GviLT9R+EngvxJ8UYP2rP2pvib+0n8a7P9nbQV+IDftExftI/sbfCD&#10;xHqui+FPi1oL6Z8JPBd/8X/CXxv8WfDj40XPh65+F/w1+WP+Cq3g7xNqv/BM3wb+0b8AdT+FPhP4&#10;ZfsF638Ov25fgr8Pv2eoPD/jvwB8Q/ht+yt8TvB/jv4EX3g/x8NE8LeFvDPwnuf2VtH8W+J/EHw6&#10;+H3gaW3XxZrvgfw34O+NeqfCT4eeJ7f49XmWPr1oezWJoxy+detOnhqWCjgMFiKUPaxw+LeGwWGw&#10;1B1K8qdWhTqRjPE0XGtRxOJjFOESnG26fPZXk5c8lezcLycnZaNrZ6NJ6s+5PhN8Brj9nnXNF/Zq&#10;8G/HTXfh74d8Y/Cf9r3WvhX8N/gf8Lv2I/gv8Jfg3odz+0hZeMfDfjXwH8IW+HWsfFDWviv8JfDX&#10;7RXgb4bReMItK8f/ALN3imfwZP48/aE+HujfFr4s+GLf4hb3xc+H3jnwN8ZPHvx8+GM/jnwlo8Hg&#10;b4eeI/jrd6boOj/ELVvjrpPhb4qfDfUoPCXw0vYvCn7R/wAdNHP7P3wM+GH7QlpY/sufDD4B+FfB&#10;Xxv8a/trazrfwo8feCP2jPFHjv4weCfRvhb4H8S/Hb4AeB4/2tLv4RfF/Vdal+I+o6m3wcsfiL4R&#10;/Z8+L/wr8dw/EnwV4Cj8YfCDxl418YJ4t8N+N/2evHOiXnxD+EHxS1z4r/DvTPiddXWr6Hca/c+D&#10;fAXi6y5j42/DnTvC+na58UPE3gv4r/Ez4cfs0aH41/aX+HHgP4beNfE3xL+Pfj749S+JvGXxL8TW&#10;fgHS9b0a0+J+ha5ofhq0vvg38FvAHgD9o3TPhb8UfhZ+0b8Y/wBlj4h/BrT/AIKaP4I0i/4nip1M&#10;bVlOtTr1qtSvDFzhRpexxsqmIc5TjGXslU9tUVN0/aUY+xny4hRp1KcZxu3urRpJKyb1gkkvN6K9&#10;7OV9Vd3fL754s8S6j4qi8R/D/wAGwfFfw/qt3rur/C7W/ij4X8L+GNEm+EGoat8I7jx9pPxZ8Ozf&#10;HHSH8G/E7QtJuNT8LeFdI1jwF4M+O3hm3+Lmt2/hHxn4RvNL8E/GSLwP33iS18UXWmW8PhDWdC0L&#10;Vl13wtcXV94i8OX/AIp0+bwzaeJtIu/Guk2+mab4n8I3FtrviDwdDr2heF/EUuq3mn+EPE2paR4s&#10;1bwv430vRL3wV4h8l/ab+DR/aB+CPjb4R/2V8DNa/wCEsPhs/wBm/tJ/A7/hpL4K3f8AYPi3QvEv&#10;/FafBb/hYPwr/wCEz8j+xvtHhzPjzQv+Ed8WRaF4s/4mn9hf2NqHc+HdT0nWfHHxBn0f4m/8JP8A&#10;8IsPCfgDxR8N7G98E3+k/C7xtYaRL8QLmbURpGiR+OtH8deOfAvxP+Hmr63oHjTxTqOkp4K0/wCG&#10;viPwd4V8Mf8ACS+Itc8c+Van7GnUpte0hKftKTpylaMfY8lWVRxcJKpOc4qDUYwjS15pVEX12001&#10;++6t5addb9LHkmu/ArUr6P8A4RfUvEGu/FrwD8Uviv8AEfxB+0b4d+MPiTwz4g8M+K/hH45+EfxB&#10;8D2XwcsfhxrHwh8XeDbj4UeH7mX4WeGbX4XeBx8C5/EOn+HtT+KvxS+JvxQ8fa78adD/AGkfXfBe&#10;iav4Q+y+BbPTd/w28H+BfAui+DfFXiD4meNfiF8TNd1fTv8AhIdJ8Q2Pjm48c6Zqmu6p/ZWh6X4G&#10;1Gz+JXiH4o+OvG3xH1/xF4wfxhpmhXnhuz8Q+Pt+5ufFCeKNHtLPRtDuPBk+heI7jX9fuPEd/a+J&#10;dM8TWt/4Xj8JaRpPhKPwvd6Xreha3pd340vPEXiK88a+H9Q8Lah4f8L6ZpnhfxfbeMNX1bwP0H+f&#10;8/8A16mdapKCjNJxaukpacym7VHGL5VNRXs4pxjamopaKIkrf8H/AD1/PfuFFFFYDCiiigAooooA&#10;KKKKACiiigAooooA+AP+Caf/ACbr8Rv+z/8A/grF/wCvTf2yK+/6+AP+Caf/ACbr8Rv+z/8A/grF&#10;/wCvTf2yK+/6ACiiigD4A/4KWf8AJuvw5/7P/wD+CTv/AK9N/Y3r7/r4A/4KWf8AJuvw5/7P/wD+&#10;CTv/AK9N/Y3r7/oAKKKKAPkj9pj9tD4S/sqX/h2w+Iul+P8AWTqvg/x38UfE134E8Lx+I7L4X/Bf&#10;4W6h4L0v4l/Gn4kTS6npraP8PvBF58QfCY1d9Ji17xVd2t9f6joPhbV9O8OeJbvSPrevzy/bT/Yd&#10;1/8Aao1aW+8I/FnRfhVbePf2evjJ+yP8d4NX+G1/8Qbvxz+z18ctT8E6h4usPBd/YfEbwAfh/wDE&#10;3RbbwrrWl+CfG2pW/jnQNHi8e+Ib7VfAmv3dlowtf0Jhhit4YreCNIYII0hhiiUJHFFEoSOONFwq&#10;IiKqqoGFUADGKAPz+/4KSa54Jm/Zq+IfgfW/2wH/AGRvEepeFdb8Q6fr/h5/gbrnjzxfo2jaTqf9&#10;peCNH+G/x3tNR8KfEDTfGRI0C+8Nm2srjXpJo9Etde0aS9e7X8jv+DVabRZ/2L/2uZfDtz4ou9Hf&#10;9v8A8VfY7jxn+y/8K/2M/Esm39kH9jNbj+0v2bPgn4s8c/DH4b7LpZ47P/hGfFOqf8JhYLa+PdZ+&#10;w+IPFOrada+V/wDBxB/wQQ8V/wDBTr4oeEf2tPBXxz+FnwSb4Ifs36x4K8eX/wARtE+JGvvqHhnw&#10;J4k8dfE3Srizt/BMerx2Wn6YPF/it9Tls/C+s+IbsXESWdrftaWdk13/AIM+/Bvhz4f/APBO39pn&#10;wj4T+LHw/wDjj4f0j9v/AOIH9n/FL4W6b8U9J8CeKPt/7Lv7Iup3X9haf8a/hp8H/ibb/wBiXt7c&#10;+HdT/wCEm+HXh3ztY0jUJ9G/tbw/LpOuaoAf1e0UUUAFFFFABXwB+2R/ycV/wSd/7P8A/iN/66y/&#10;4KV19/18P/tn/Cb4++Pdc/Y/+JX7Ofhz4P8AjTxv+zH+0/rPxr1TwT8a/ir40+C/hXxZ4V8R/sj/&#10;ALVf7Nt9p+n/ABA8C/BD9oLVtM8QaZq/7QOh+KLW0ufh1dadqmnaBqthNq+k3M9lK4B+T3xs/ZZ/&#10;aV+I37K3xb+PP7Q3hXwzp3xu+L/xN/szwp+yj43uPhH4P8P+AfGnxH0TwL+w/wDDu+8B+NV/am8U&#10;/Bv4c67+0BqOueNvjp8RPBh+Ifx/8QavZ/tG6f8As16Vd/HP4vfCH4b+NPGv52fHn9jvwR4w8IeM&#10;fEmh6B4w+wXuieJvjD8Rvg94m8H/ABbs/FmkS+PvC3ig+LPEHin4eWHj7wJ8Q/hVLqWi/EXxZqPi&#10;m3/aF+A/wc8N6BYXepp4d8ZfGO7utS1f4pf0b+I/i9/wVc0TT7e9039g39h/xjcTa94W0eXSPDf/&#10;AAUz+MVtqNpp/iHxPpGgav4puJfF/wDwTB8KaS2g+BdK1O88beKbe11O68T3nhjw/rFp4J8OeMfG&#10;c2geEdc+VvEn7JP7TvjT4jeJvix42/4J2/sK+O/Hni34d618Kdb1fx3/AMFe/wBufxpaP4I1r4j/&#10;ABF+K0Fhpvh7xT/wTa1jw1oGreEPFvxa+IsPwt8W6BpGm+L/AIPeC/FF98MfhVr3gz4aQ2PhG0/W&#10;eGfFLNsjdOM6ksPhaWIqVMPDLoQ5qdF06FOOAlSq14t4ajGjD2OInJ41uVb2mKquT5eKtgqdS+ib&#10;aV3Lq0371+V+876q/Lt7sb+7/Jx4q/Yiu9Ge48efCnVviJ8FdN8T6vrPh66vfAnjr4k+G9K+JB0u&#10;bxTL4q0LV/GmpfF/4s2d7e6RqfikSb/CnhbxX4X0ey1qXT9f8Q+IbzxLbal4w8zf9lr493yGy1j4&#10;yeIr7SLpWt9Vso/jT8UZJL6wmRo7qz8vXtH8R6JIl1Gxhni1Xw9rNhNC8sE+nzxyEV/XB8Rf2P8A&#10;9vrxh4z8L+NfDv7Jn7Bvh/WF1M23xO1bx/8A8FGf2g/2k/EXjzwJa+FvE9pofhfQNQ/aS/4JU/FD&#10;R/h7rWjeNr/wr4iTxdZ+G9ekuvC2j+JPA76JDN4p0zxV4P8AEj+yd/wVN1DW9T8M/s/+K/2afAnh&#10;vwF4uvNJ+LXw18Lf8FVPjzdReE/GPizxN8K/jFqfhrSNB+FX/BL34V+GPgnqOr/Bzxl411DTfCs3&#10;gi9Fjqvxk+D/AMXLDTG8EeDr34d/F/8AY8J9I2rKnR9rSpTqyhF1KuOnVc6CjKovZ1atLC4qdXkc&#10;aUaVWL/ewqKU44aSdGHA8oWutuyhom7Rtb3oW6tp8traOV05fzl+Hv2RrW51K3v/AB94u8W61ptn&#10;bwWVv4duvHWveKLp7KzjuYIrO48YXNh4Wnh0KeHUNQVvDmj+GtHj077TNDp2rR2d9qltf/bfgv8A&#10;ZZ+F40lbq/8A2hPhb4DF3ieDwpoviT9r+yn0+BnllifxAPCHwZtfD1z4ult5YIPEV1Y3/iKK51K1&#10;kuB4t8RLMuov+tFr+zR/wUX8L6V8QdE1P9kP9i74v/EPwNoGu/EO00vwd8ePB3hiXx74e8S+J/iT&#10;P8L/AAF4f+Inxr/4IbTfDXxt8ajofg+18L/EPVNd+OWkef4xudK+KfxD0v4LeCvix4L02LQ8Pfsu&#10;/wDBSrV9J+I/gqb9kX/gk34xv7HxT4w8HeKdT+JXj/4z+CLO38PeIrW38W+A7T4U+IPhn/wSs+Au&#10;oazf6B8MfHXhrwv48+MHg7xn408N6/8AFXw/4kfwfH8GfFPhvxZ8MvDHlZv46Vcy/wCYnFYSlSqq&#10;MXgcVT9pUo/zxo4vKakYxacJKdR0ZzlKK5pWny3TyuMLaKTST95e7fazcZ73T25rWvZbS/l3/aO8&#10;M+HvC/7ff/BO7S/BviLxT4z8O2kf7aWq2+teKdB1nR/EzWo+EFtrF4mraZqHxR+Mcj/2BpRhsX1X&#10;TvFVlpd9p+lJqI8J+H7k35vf0BufBL/D261XwtqGkeGdHS3n1K6uLPwx4n8E+MvC9xFe6rqs39qW&#10;Ov8AgDx/8RfCNzHrFkbbUry3sr3wxc2Ut1La614J0vV47/WfEX6LfGz/AIJpf8FEfjJ+1D+yX+1f&#10;+1h4R/ZBn+Cn7E3hj9rbWvG3wx+FP7W3/BSr9oj4i/FbQvjR8Ev+ETutA8IaHrvwK1Lx7aaza3vh&#10;zTPs+jfCuK/8S+LhfvYDwj8QL+y0Xwdqn6OaB+x/8Vp73xLonw/k8SfCj/hCNbg8L60vwy+Od38A&#10;rbXZbjw14c8XaYE8VeF/+Cc/gV/jloei6L4o0/TrDxvLr/xE07R/Ew8aeEbnxTD4/wBG+I2l2ngZ&#10;X4rQo1M1xMsP7Z5hjY4rEfWMVToupOngcBhIVFiIUqMHLmw9WVaCy+FNOvSVKcVGcJ61MDfkV9Ix&#10;5U4x1V5Sk01Z6a9J36OLupS/Hxr/APbH8B6Te/EC/wDHPxq+GVrL4J0az07UfF3xT8TfDPUfGXhD&#10;wjBreq+FND8CaV4j8RaLr3xE0vRrnxPexabp3gLSfEdt4al8Y2t3qMWk6XrP21/T9I/al8b6Pq1j&#10;o/g34/8AxV+MVx4mkbT3tf2kPiT8RP2eNL0G5tra7ubZ/D/jzwl+3JoXhuS91ts6e+l+MJbDz72H&#10;S00HVob+aXTdS+0bf/gnzf2NtqMV5+zj428aS3Gq+I9RTXvHemeEb7x3qFpq+talqtlb+Idb8Ef8&#10;FOfhj4X1XWtOsr2DSpte0vwT4UXV5LNdWvLC2v7q6mf5a8CeNfhp8Yfhv4v034LftIWPxu8L6X8N&#10;fh38QdS+FXjDxZ8c/wBlb4K+GPBXxu8ERfED4Q+Gfi18E9G+GmgeE/hpN8U/C01vqXwy8Y+M/wBq&#10;TwFZfFzxVqOneNb+/wBfm1DV38Sb1M/yLOqeIqYfLqONWEqwjjquEyylhKEMNiJww+FxGIxFKeLr&#10;U1QrJKmp5lkyxLnGgpSXPGCVKpTsnPlc17kZVHL346ySTUE7r+5V5Um1a6Z4xJ+1f8b7DxBr3g34&#10;a+KZtX0TU9Yt/iF4U1H4u+KtK+GunXXxgfx18TvHUM1inj79sfxh8GpdS0Pxxaa5pdst5HdfB74k&#10;ateeEtd8TzzfEzwj4T1PVNv9gT/gqB+0T4Y8Gal8PofB/wAM9Q0fW/2wf2/td13XLbRvCljqOl61&#10;8QP2wv2sfi9fyyXXxF/a0+FHwjtdPvPEr6xpGi2Nx8ZDjTfKh0XXfHOo2Im1mxf/ALONnFJe+I7D&#10;RrP4o/D2XxBd2EvieLxlqnwnh+HT3qfEy/1Ky0T4x+APih43/Yz8N+Ddf1DxXpfgO+8KfEz4sfGH&#10;VU1PWLWZvhRaa1rA0iX5Muv2C/hPqHinXfEWt+Gfir8L/C/jDxdcazpPhz9nv9sj4veHf2Z/FnxO&#10;1S5+J/jTxxo1x8f/ABF+11rfwc+E/jjU2fX/ABYlppM3xCgFz4n1XR4PB3hnVrq40y46szwnCmZ8&#10;zw+DyutGlgq6WJxXs8LXqY7EwwsY4+VKnWjWqU4pxlKnVwODwmHlDEVKtRYdwlGabrwsnKa95Lli&#10;m0orXkvqr2vf3pSaaSdz9GfE/wC2L8Ddb07xPommfCz9lDwz4t8RWOtWkPjrx9+zf+zp8Kh8PvEd&#10;xY+INQPjSe7+IX7VXjH4b+P7S413T7Xw1Nfa7418HeHNP8Q+KfD3iK11P4pCePwHr+X4J/aW/wCC&#10;bPwwtPBV7oPhCZfCMEXiLxL8e/ghN4tuPEvxaXWNatfE+vz/ABA+JPj3TviZr/wz+NPwCj1Ytpfh&#10;P9nnW/EXhP4WeFovEdr8UfD/AIB1HTNN+Hmk+Efzh8XfsR/A3xDpXj7V/CPjf446pcaH4Nm8S6v8&#10;PP2cfj3/AMFDPHngfwc3hfS9as5/E/xV8X/F347w3nh3SbGbVNQuI/E3hif4s+GNQsrXxPaafP4X&#10;07UbHV9V5DUP+CengK48feFP+E48U/F/Vb3xX4s1qHQT8G/21fiv+0x8Q7PXNb0nxFqbt4f8IeDv&#10;2vJNYuGmuorXRtSn1zxjoOq6jYay9zbah4lv7XVLd3hsiyf6vOhUr4zL4clStiMEs1xWDzCtWoYa&#10;rVqOphv7Nf1uNChWjLD/AFOi40JQnVo1akq9aMz2lVST0nLS0uRSjZtR0lz6cz0ldq605Vyo/Wz9&#10;t39oT/gn947+CfiPRPhxofhrwdf2Phb4s61d+Gf2f/jL8GIrj4iX0nwM+KPhnwVoGu6N+yH8bvGV&#10;neX2m+PvE3hnxJoeqfGjTdP8F6ZpujeLLbTtYl1TVH8K+Kfzw+Afw/13xb8XPgv4N+LEmowx/FX4&#10;uQ6dNNo+oX2kNfeCfEnxv8Z+CdSHh26TV9YupbfR59a8f+D315tS1b+0tYufGeoLqusw+KdX1LWv&#10;N4/+CWfxB1PV7K21f4Y/8FA9G0KTV7pr/W9C8YftvazqWn6XKt9HDd6J4T1342wW0t3AJrV4NH1L&#10;xy5iiWS0u/FOpMst7f8A2DoP/BPf4RW11rRHjL9p/wAGePdC1Dw74p8K+G5f2nf+Cifhfxb4c8Wa&#10;zcX+k+HPH/iTwLN+1Bf/ABF8L67deJr/AMP+N/ENzOdPtvFvjDQfEXwm/Zg8Z/G3xN8WvB+ofCHf&#10;CY+lwvktbKMtzGjmGIxVOvUdelmWJxkcLKblQozw8Fh5xw01Urwq1uerN1IUbzlTSpcqcXWrKpOL&#10;gklaLilzKyck3dNqy7RtzaXuz7j+HU3xS+Jvws8AfFfQNW8PQ/FC28f/ALM/jqbVNW1jx94Q8PR+&#10;Mvi3+2b+3Z8KbXxRqNh8LvE/g7xN4t8MeEPGXxf03x94p+B48beEfDnx78FeGdd+APizxf4a8K/E&#10;XVtf0/j/APgtj8ZvDPxGk/4In2ukWGvQ3N1/wcM/ss6HDNBa6f4w8MxTfs9/F/40fBfxour/ABI+&#10;GmqeOfhd4W17UvFAhvPDnw28XeNdA+L8unweKtM174d+HvGXwu+MXhP4efKPxA/YB+CvhrwB8KUv&#10;fiD+2F4W0fwF8Sfh3498badp/wC2z+1X4h0n7J+wHafGH9rn9rUr4m8Xfte/D34C/BLwRpPxfv8A&#10;QP2TfAXx28ffEH4c6T+z98e1PxGtPibb+L/FkniHxF+5Gmf8Eif2RbjWfhX4k+J2u/te/tEa/wDB&#10;D4+6Z+0r8I7z9o39vr9tn4x6L4A+KvhHxxrnjP4Wazo/gDxb8ebn4Z3jfCOz1lfAngu+17wXrGv6&#10;l4H09bL4ia3461zXfGPiHxP+HcVyozxcsRGMI08VisbiMLRopwjRwdSfLRpxk4ezlGlVjODShGcO&#10;SVGUYNWj6ND4Urv3YwTbd7tLV97tbX33P1Aooor483CiiigAooooAK+AP2N/+Tiv+CsX/Z//AMOf&#10;/XWX/BNSvv8Ar4A/Y3/5OK/4Kxf9n/8Aw5/9dZf8E1KAPv8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S/v4ooooAKKKKACii&#10;igAooooAKKKKACvgD4jf8pTf2N/+zAP+Cln/AK0V/wAEna+/6+APiN/ylN/Y3/7MA/4KWf8ArRX/&#10;AASdoA+/6KKKACiiigAr8YP+C9Hg/wABeKP+Cbn7VN74z/Yz/wCGq9Q8Mfsv/tT674N8bf8ACLfs&#10;2eIv+GV/Elr8BvGctl8evtfx8+JHgPxP4e/4RSeGDVv7Y+A2meO/ixb/ANjeboHhS/1CLTbe4/Z+&#10;v5ef+Cwf/BVv/gnH8Yf2JP2zvgr8OP8AgqNo/wAOfivY/s7/ALUvgeb4Q/DFPhdql18b/GV58JPG&#10;vhO0+Bfjg/Fr4F/E7VLDR/EniQjwxdXPwr1/4XeOUk1K4Ol+PtKuFsr2yAP6hqKKKACiiigAoooo&#10;AKKKKACiiigAooooAKKKKACiiigAooooAKKKKACiiigAooooAKKKKACiiigAooooAK+AP+CsX/KL&#10;L/gpZ/2YB+2R/wCs6/Eevv8Ar4A/4Kxf8osv+Cln/ZgH7ZH/AKzr8R6APv8AooooAKKKKAPgD/gm&#10;n/ybr8Rv+z//APgrF/69N/bIr7/r4A/4Jp/8m6/Eb/s//wD4Kxf+vTf2yK+/6ACiiigArx/4/eNf&#10;+Fc/Bv4heOP+FvfB/wCAf/CNeH5tR/4XH8ftM/tn4N/D7ZPbx/2/8QtM/wCFofBb7b4fi8zyJof+&#10;FqeCMzz25/tqLb5M/sFfFH7c2q/tDeFPhbbePfgb+1D+zB+yZoXga4v9c+LnxP8A2rvh1e+OfhzZ&#10;eDhbRW1pJLqkfxh+DWleCvsmqSpJd65rmu3ljNFLFaC3glZZWAPF/wDgj34j/wCEx/Yii8Xf8J/8&#10;P/iv/wAJV+1//wAFMPEf/C0vhPZ/2d8LPiT/AG5/wUr/AGt9T/4T/wCGmn/8Jr8SfsHw/wDGP2r/&#10;AISLwbZ/8LF8ffZfDuo6bB/wmvirZ/bl/wDp/X5X/wDBGXX7/wAV/sG6R4p1T4h/D/4van4l/av/&#10;AOCkev6j8WPhPFDb/C34n3+s/wDBSL9rLULz4h/DS3tvEPi23h+H/jW4uJPE3g2KDxZ4mhj8O6lp&#10;scXiHW0C6lcfzB/tgftBfFr/AIJ4f8F2P+CiX/BQP4a6F4g8d6J4r1j4VfsFeJPh9pVmNUXV/i18&#10;Yv8Agmt8Fvi1+yEYdPAQKusfHv4TWnhfxDql3Iyad4f1iX7CBNdXFlqoB/eZRX+bA3wE1b4Z/wDB&#10;N34f/sy+MpPhv8Y9f8D/APB3jp3wX8XSfH/Wb3TPhD8Udc0L4Qav4O8RP8ZdesNG1vUdP+HHjTUr&#10;e9bx5qtroGsX1r4a1HU7uPStRuYxaz/oP+3t+yj4a1b42f8ABCj9nT4WfsUf8E9Piz4g8VN/wVxf&#10;xD+yl8F/i3rGjfsWal47n+Dvwe1O28Qn4nn4c2Hi6PUPCXhuy8KfE7Uoh4G0PxHd+MNBh0HQ9R0x&#10;ZtI8WRAH9zFFfnx/wSq/ZS+LP7EH/BP39mn9lr45/Ey1+LnxU+Eng/V9J8WeNNOvNW1DRjPrXjPx&#10;N4q03wt4e1HXrWy1vUvDfgHR9e07wJ4e1HVbGwu77R/DllcnTNKiki0y0/QegAooooA/GH/gh5be&#10;J4f+CcnwC8L6LrOhaTbfCn9ob9tr4c/EPR9Y8OX+t6nqfhzwN+1d+1J4T0bw74b1Oz8U6Bb+DfEN&#10;trCeAPEVz4g1fTPHtlceGNJ8QeER4di1fxPp3jnwn+v9t4l0678Uax4Qit9dXVtC0Lw54ivrq48L&#10;eJrTwzNp/im/8UabplvpHjW70iHwb4g122uPCGrSeIvC+g69qXibwfp934X1bxbpGiaX458FXuv/&#10;AI0/AfT7D/gnL/wUW8cfsrJaR6D+yj/wUd1vxx+0h+y40UfkaB8Nf2u9C0yDVf2oPgHasDJDpml/&#10;Ffw1aWXx9+GelF9O0u21PS/ix4d0CxcQWkC/stbeJdNu/FGs+EIrfXV1bQtC8OeIr66uPC3ia08M&#10;zaf4pv8AxRpumW+keNbrSIPB3iDXbW48IatJ4i8L6Dr2peJvCGn3nhfVvFukaHpfjfwVe+IbWsXe&#10;LlyxVnFJct5LWdleXxON5P70kgOA8V6Z490bxP4k8XfDjwtofizVdb+FGr6aLXxx8bviL4R8Mt48&#10;8DX9xqXwi8M2fgqw8C/Enwb4S0LxtceOPiBH8W/jb4b0FfiNplh4a+G+lX3gb41aXpvh2y+GXzN4&#10;m/Zv0nOkaf4q+NPgX4CfFvVvjp8arr9k/wCJ37Mfw78FfAz4leHNJ+MP9s/GX4o/Ce40D4wa5+0P&#10;8Of2jPHXxLs/CXxA+K3x7m174at4K+JWv+F7H9oKH4IeCvit8F/B3xR8KfTXwt8NalpM3ifWJbj4&#10;r6FpOq674us7H4bfE3xT4Z8bw6PqFp8XPitrep/Enwx4mtNY8d+ModC+Ltv4p0nVfCHgfXviZd+G&#10;fhl8I9B+FPgTwn8I/gRqmieNPBD/ADD+0l+13afsTeJda+IH7THxO+E7fAPx7DY+H/gL8OvBfgj4&#10;gn9q/V/i/bxeGNPtPhP4I8DaPrvxH/4ar1n4ranqviLU9Lm8C+FfgrqXwej0Xwx4d1jw58WNP8Z6&#10;18Q/hx3UcROhOfs6tNSpQbTl7zr2Xs/ZNTp1qLSpVKkKtKUlRr0VVoudRThCctJ7ptPS3a/yT3S1&#10;u2nqrWPedZ0vTfG3xq8K+LGs/Gljpv7P8XxJ0vWdduPif8fvhL4aPjDxb4P+GOpaTbS/CO20/wAP&#10;fA39qbwBdeB/FXiG7k+J/i3WfGGjfA/4k+Fj4Y8B6dN8RZ/iXd/DL8efGP7WX7Qv/BQPwf8AGr9j&#10;L9gqw8MfE7RvE2ufHr4afHT/AIKJ/EO50vxz+yb8H/hz488e/EHTNG8BfBceHfhv8IrX9qv40+G/&#10;hBqOj6Cvg3wvoepfDj4VaouiaH8Xf2gPjlrNlrfj7x8nwd/ZM/b/AP8Agop4Q0zVf+CovxH134Rf&#10;sv6hqGqa3pv7EXwzt7b4X/Ev43aLrl0usWUP7ZHjf4feIru48LfD+ykvdS0zwl+yf4E8T6/qPhr4&#10;fReDPCP7Q/x3+P8A8UPC/jH4jeOf3g8E+B/Bnw18I+HPAHw68J+G/AfgXwhpNnoHhXwZ4O0PTfDX&#10;hfw3oenwrBYaRoOg6NbWel6TptlCix21lYWsFvCgCxxgCscTLkbwyqQrwotU4VoTqTg4xlUlL2Pt&#10;IU3GnOdWU+Xkh3cedylJrpK1r6tNK99N9WrpK2/lpY+d/wBkP4B2H7Nvwt8HfBWyuvi9rdp8BfhH&#10;8E/2afD3j74neMrDVLD4q+Cfg14AsZfDnxE8N+BvDHi/VPCfhW/kvvGviHwN4w8QX/gb4d/Ezxlq&#10;/gOC08TweLfh/wCEfhF4pvfcvht4iPifw5f6n/wnfgX4jG28d/FHw/8A2/8ADuz+waBYf8Il8TfF&#10;3hX/AIQbUIP+Ew8cb/HXwv8A7F/4Vr8ULz+2bH+0PiZ4S8XX/wDwh/w8+0/8IB4Z37a28UJ4o1m7&#10;vNZ0K48GT6F4ct9A8P2/hzULXxNpnia2v/FEni3V9X8WyeKLvStc0LW9Lu/Bdn4d8O2fgrw/qHhe&#10;/wBA8UanqfijxfbeL9J0nwOtt4a0208Uax4uiuNdbVtd0Lw54dvbW48UeJrvwzDp/ha/8Ualplxp&#10;Hgq71efwb4f125uPF+rReIvFGg6Fpvibxfp9p4W0nxbq2taX4I8FWWgZTnFqSbu3Gm4uOqvGKi4v&#10;n9+Nr68r5E42SaacWbwzjnr/AJ9K4H+0/iePDn2v/hDvAv8Awlf/AAnf9n/2J/wsbX/+Ef8A+FZ/&#10;8LN/sr/hLv8AhJj8LzqP/Cdf8Kb/AOK8/wCFd/8ACKf2B/wsz/i03/C0B4W/4vTXfDgdMe2c/r7/&#10;AOelYHhS68UXnhjw5d+N9G0Lw74zutC0m48W6B4X8R6h4w8M6J4lmsLeTXdJ8O+LNW8L+CNV8UaF&#10;p2qtdWWkeItS8F+ENQ1rT4bfU7zwvoFzcyaTaQtIuXLGVpRvdu9lzPl5VJNxfVxV1ok1f3QW48Sa&#10;daeJ9G8ISwa6+ra7oXiPxFZXdv4W8TXfhmHT/C1/4X03U7fV/GtppE/g3w/rtzceL9Kk8O+F9e17&#10;TfE3i/T7PxRq3hLSNc0vwR41vfDyeG/FXhjxnptxq/hHxHoXijSrXXfFPhe61Pw7q1hren2vibwP&#10;4n1fwV418O3F5ptxc28Ou+EPGPh/XfCXijSJZF1Dw/4m0TV9B1a3tNU029tYi50bUZ/FGja/F4q1&#10;2z0nTNC8R6RfeCbe28Mv4Z8Q6hrd/wCF7zTPFGrXd34dufGUGu+ELfw/q2k+HbfQfFmieGbrT/HH&#10;iiTxb4d8UapaeCtS8H9BSagoxtdyt/M7LWV004R1aUWrSlbW7u7RP6/r+vyCiiipAKKKKACiiigA&#10;ooooAKKKKACiiigD4A/4Jp/8m6/Eb/s//wD4Kxf+vTf2yK+/6+AP+Caf/JuvxG/7P/8A+CsX/r03&#10;9sivv+gAooooA+AP+Cln/Juvw5/7P/8A+CTv/r039jevv+vgD/gpZ/ybr8Of+z//APgk7/69N/Y3&#10;r7/oAKKKKACiiigD4E/4KMWnwC8Yfs4fEL4efGj4seJPh9e/8InrvxB8I6L8Mv2kNW/Zt+MPinXf&#10;BekapfaJpvgnxb4X1ix8Tzyalq6w6aljFpfiXRr/AFCa0ttU8Oa5Gv8AZlx+Rn/BrD4o1Xxn+xt+&#10;174l1rQP2j/C+qal+3/4o+06F+1x8WLn44ftCWP2P9j79jCwh/4WD8Ubr4V/BO48T/abe1ivPCm/&#10;4Y+Gf7F8EXHhvw6n9sppKeIdV/Zf9qf/AIJyfsO/tt6/4V8U/tX/ALNXw3+OfiHwRo974f8ACWre&#10;OLG/u7vQtG1C9Go3unWLWeoWarb3N6ouZFdXYyDIYDivnj/gl58Afg3+y94y/wCCm/wL/Z++Hvh/&#10;4VfCLwN+3/4V/wCES8BeFoZ7fQdB/wCEm/4Jrf8ABOvxhr32GG5nuZk/tTxN4g1rWbrfO+681G4Z&#10;dqMqKAfq9RRRQAUUUUAFFFFABRRRQBz3iXwr4W8Zabb6T4w8N6D4r0i017wr4ptNM8R6Pp+t6fbe&#10;J/AvifR/G3gnxHb2Wp21zbQa94O8aeHtB8XeFtYiiTUPD/ifQ9H17Sbiz1XTbK6i6GkGMcdP8+tL&#10;Q29F0Tvrtd2210bstba2SvpYDntG8K+FvD2p+K9X0Dw5oOh6v471628U+N9T0jR9P03UPGPiaz8M&#10;eHfBVp4j8U3tlbwXPiDXrXwZ4P8ACPhG31jVpbzUIfDPhbw7oMVwulaJptpa9CRnijPQetFDberf&#10;ZL0Ssvwslr06XAKKKKAMC30fUYPFGs6/L4r1680nU9B8OaRY+CLi28MJ4Z8O6hoeoeKbzVPFWj3d&#10;p4dtvGc+veMbfxDpGk+I7fX/ABbrfhi10/wN4Wk8I+HPC2q3njbU/GO+frj3pM846+vt/jn26UtF&#10;7/h/l5dt+u7vqwPzp1r9lz4d+Ev+F2eIvBujfGD4O6zdW3wd/Z7+CLeEJ/iJbfBjwj4V0XwL4J8C&#10;fBJPAn7P/wCxJ8Svhbr118A/ht8RfiH4gTx5qvxUufAHxL8OWul/Ef8Atn4n+A/2U/h78FvEngf5&#10;L/ad8BftDfBy++KPjnw3N8P/AIs+MvEfj3Rfh9+zhL8cvAeneA/ivJ4V+H37OmqfHPxzqHg/9oD9&#10;kT4kal+2X8XJ5dJ8IfF/wdovgT4c/s5+NP2jvGOreE7XwcfgxffBkfEL9qPxD+1fivWNR8O+F/Ee&#10;vaP4U17x3q2h6Dq+r6X4I8LXPhiz8TeMNQ03T7i8svC3hy78beI/B3gy117xBcwRaTo8/i7xd4V8&#10;MQ6heW8mveJNC0pbvVLfnvD3w70fwx45+IfjbRp/sJ+Jv/CJ6l4q8N2Ph/wRpWkX3jfwxo83hW4+&#10;Jmo6xpHhTT/Hfifx54n8B6d8O/h3rd/408Y+JtI0/wAEfB34Z6L4N0Xwn/Z3iK48T+1hM6xmHm6l&#10;SosRF0qdHkxEYV5OnSlh+SnRqVI1KuEdqMVKpQlTlKmpUYycJzjLOVOLtZW1vdaau+rW0vR9bN7I&#10;/AHRPi1dfFL4Rfs9fGP4u/s6a/p/h7xVr3w+8B/E+4+Hn7bn7Pv/AAUBt/g38WPjtqvwc8I/s+eE&#10;rrw58eG+Nvw0R/2kdQ/aB+EHjn4V+MPhJ4rX7P8AA7x3ovj/AOMHi7wfol5ofh7XPZ9M8I+EtZ8D&#10;eJ9A8R+NLY/DW08X/EDwprHg34h6Z8X/AIO/BS5g8P8AxA8ReFdY8CeLPjf+yF+0D4j/AGHPh34n&#10;8NeLNH1D4feKm0r4X2OvD4oeHdS0vxr8NLL4nazqEUv35qv7IXhnxj8Nbn4W654I+E+k/CK/16x0&#10;LWv2VfGPhuw/aQ/ZL1n4V+AfH3wb0j4Ypovws8eeHPAifCXXtB+AvwI0SP4efDb4TTeGPgD8E/jX&#10;8TPGvxA8RfD39pXxD4b0rxl4m8CvG1HxN4/+GX7PsNhoP7E3iL4W6D460T9nHwJ8PP2lfDF34C1a&#10;w8G/Eb4u6b+zP4L+M37Jnw18Y/BPxPrnwn+K3ww/ZY8G/tZfB3wb8H/EWneJ734cfBL9rz9kz4l/&#10;ET4O/CLQvjP4J/an9157GtaeEoxy/wBhiqteUcFiMQpUKPtKmIoKjWxmLx2MSpVJ1aMPYVJxjShh&#10;JzrSxTnVnn7NrST59EveUfeeid1GEY62UveTu72933Tw7wP8Gfhh4gubvQvC+h/D/wCLl1p2n/bb&#10;fRP2Z/EX/BOH41axoOkxTfZ4T4wuPjN+zV8E9ft7edpLex0PWf7S8c3mrzWmpP4o1TTb9La51zt9&#10;P0/wh+zlqGnaZ4/+Lnwa/Z01uXxBocuk6NH8Q/DfxM+L11rXxM1VfB3hLQPhX+zH4E+FXwd+Bvgz&#10;4w+Kr3WbfwrpHjjwr8H/AI3+LfF1xruteDLaPxPHq39tvQ/ad/Zo/Z21T9kST40/8FU/jT8S4Ln9&#10;nXwsNE8a/tIa/qPgX4D+JdK8K+HPHX7OMHxVn+FWi/sy32sN4S8Kft1eOv2V/BvjbTPCWja74s/a&#10;jsvD37Qfif4DfDbxN8K9X8V2Xwl8HfnWvwu8N/Gz9ov4N+OdKi+AH7T/AMCNX03RPhr8bP2P4/DH&#10;gPxxoXwR134i/tPfs63HxW8A6R+yj4c8JfBX4ofEnxR+x74j+Mkmkftv6z+1b8Iv2RvD/wAIvhHq&#10;/wDwTM/aW+PH7P8A+0f+2Z+wOun+JvQw06GNofWK2IxUaDq4qliqtPBzWFrVMNGnVVHCZhiKsqON&#10;q4mlV56uGxeX0HSfsGvbe1hKUSvF2sm/daXN72ul5QjrHlaspQnJPX4WnzfqT+yx8adJ0DVPiN8a&#10;fiH8Bvix+zr+z3eR/snfAD9mrxx8ZNB8VeGvFfifUPit8YvEfwgsfhrN8BvE2mv8f/AniP8A4Xf4&#10;38Av8R/i78Y/B/guH4n+JvibbXOmz+L/AIK/Bnwx+0R8Sv1N8KW3iez8L+G7TxvrOheIvGlroOj2&#10;/i7X/C3hzUPB3hnXPE8On28evav4c8Iat4q8dar4V0HUtVS7vNI8Oal438Y6homnzW+m3vinxBc2&#10;0urXf5y/EDx4PE/x98W6d428GeO/Bnjv4b+BLj4o+Ebjwz4d/wCF1+IPh5+zJ8C/2jfhH4l8a6jq&#10;tp+y5d+Ff2kPBHjz/gpFrPgnxBpvwU/Z7s/iX8dPh/8AHr4Zfsg6Jrfjr4LXvjvwd+0R+yRq/wCn&#10;A/TtXxubVvrFb6w6KoTrcrUITlVp+yp0aVOlL2lRzqVK1RqdXE1HPlq1pynClThyRj0Q0Vr35dLv&#10;fd30VlZaKOmiW7dxaKKK8osKKKKACiiigAr4A/Y3/wCTiv8AgrF/2f8A/Dn/ANdZf8E1K+/6+AP2&#10;N/8Ak4r/AIKxf9n/APw5/wDXWX/BNSgD7/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9P+/iiiigAooooAKKKKACiiigAooooA&#10;K+APiN/ylN/Y3/7MA/4KWf8ArRX/AASdr7/r4A+I3/KU39jf/swD/gpZ/wCtFf8ABJ2gD7/ooooA&#10;K/Df9hHwT8TNE/bH17VNW8EfF3w14pt/Df7eEH7aPjfxr4I+Kvhz4ffFr4keJv2y/BGufsWat4A8&#10;XeMtOs/AvxM03QPgFafFg+BLj4c6z4oi+FXwm13wt8O/E39h3k+j6Tp/7kUUAFf44f8AwW++Ov8A&#10;wUD+JP7Qi+Cf29fgb+z3+zT4q8I3NzqGjfB74DfD7wV4G0tZr2NrS6+I/lza/wCNPjPdad8R4YId&#10;Yg1Dxv4q/sHXfIiv9H0eyuoLlE/2PK/jg/4LM/8ABFP/AIJK/B39lv8Aam/aQ+Nvxw+Jnh745zfC&#10;D9pf4g/s4aV8ef2yLm303xh+0Dp/w48V+OPCngn4Y+C/H+q2/wDwleo3/iy30Ozs/h94SS81HUrS&#10;Sx0e3tXWW3WgD+x+iiigAooooAKKKKACiiigAooooAKKKKACiiigAooooAKKKKACiiigAooooAKK&#10;KKACiiigAooooAKKKKACvgD/AIKxf8osv+Cln/ZgH7ZH/rOvxHr7/r4A/wCCsX/KLL/gpZ/2YB+2&#10;R/6zr8R6APv+iiigAooooA+AP+Caf/JuvxG/7P8A/wDgrF/69N/bIr7/AK+AP+Caf/JuvxG/7P8A&#10;/wDgrF/69N/bIr7/AKACiivBPGv7UHwF+Hfxc8GfAnxp8R9J0H4q+P7fRbnw14XubHW51ePxTqWu&#10;6J4NXW9es9MuPDXhKfx5rvhbxNoHw9tfFus6JdfEDxB4d13QvBkGu6tpOoWduAe91x/j+98f6d4N&#10;8Q33wt8M+D/GXxBttPeXwp4X8f8AjjWvhr4N1rVRJGI7PxD478O/Dz4sa34Y09ojK76npvw58XXK&#10;SJHGukyLI0sXYV+B/wDwVy/4Kpa9+w9pHxO8MfEr9gf9rX4m/s1Wngnw5e+Kf2nfgh8cYfgTplo3&#10;iS8s7W40bwx478HeMvBnxf8ADPiLRtUudO0+81XwXrWl6nGb1RDdpaSXDUAfaP8AwSnufFV5+yZ4&#10;hu/HWjeH/Dnja6/bf/4Kk3PjHw94T8S6j408K6F4qn/4KeftgS+IdG8M+MdY8J+AtX8WeH9L1Zry&#10;x0bxLqvgTwVqOvadBbape+E/DtzdS6PZesW/xK/YAT9pbxj8ELXxt+yMn7XvjzUvCfj/AOIHwsg1&#10;z4QL+0J4z1zwD4UsrfwN4s8YeE47gfEHxHr/AIJ8Cadpq+FNV1qyvNW8NeDLGwfSJrLQLa3dPjj/&#10;AIIGfErwz8Zv+CXXwd+MHgrTPGGieDfiv8cP28fiV4S0b4heNfEPxJ8faR4Z8dft/wD7UPijQdM8&#10;cfEXxdrHiHxX4+8YWGlara2vibxr4n1/XPEPinWor3Xda1jU9Sv7m9n/AJrrCF2k8PfsdLC5/wCC&#10;pln/AMHNc/7RGreG1065/wCFwR/CFPFV1431D9p25YJ/bcn7PVz8CZraE+LnvH8KX2ismixvLsNs&#10;oB/Xp+0d8Hv+CZvgT4VeJB+1x8Kv2GPCHwS8UfF/WPjn4ti/aJ8B/ATQ/hh4l+PuvaXfWWvfF/X4&#10;PiRpNv4W1z4x65o11qdlqnj2/S68b6rptzfW1zqtxbTzRtja74C/4JY/sJ+Evhr8X/EHgH9gv9kD&#10;wV4J8T+KL/4O/Ee/8GfAH4EaF4T8Z/Gbwtpfh/xvefDPxM2leFrXQ/FHxS8D+FtG0fxfP4Vu7bVv&#10;GXhHwzY2WuvqOiaHAlr+PH/BdT9tT9hP9pz/AIImftYfEDwn8S/ht4mnvta8WfBH4Lah4/8ADtx4&#10;Q8WX/wAd/hz8QvDenfEXwr8LdN+JWhaD4ouvE2l6Pp+uLe3vhS0ZNS0C3v7i1vLzShLI2T+07+0J&#10;+zsP21/+CJv7cXxJ+Kvw08T/APBOzTf2f/2xvhzZ/Hu41rSvE/7Pngz9oHUvhxpXhlF8T+K4pNQ8&#10;J2GueJ7Dwb42+HPhx70i5u/EvhzxF4YtJDqSXFrQB/UN4a8S+HPGfh7Q/F3g/wAQaJ4r8KeJtJ0/&#10;XvDXifw1qthrnh7xDoWq2sV7pes6HrWlz3em6tpOpWU0N3YajYXNxZ3lrLFcW0zxOj1t1+Iv/Bu3&#10;4O8feCv+CT37P1j440PxD4V03XPFPx08a/Cjwn4qs73Ttc8OfA/xv8b/AB94p+EtnPp+o/6XY6ff&#10;+D9U0/X/AA9aOkSQeGtY0eOCGK3WJF/bqgAr8l/2lf26f2rYf2rvEn7Df7DH7Jvg74x/GLwh8HPh&#10;78ZPiJ8Zvj18bLD4SfAH4TeHPip4i8c+GvBL6povhrQfG/xb+JGo3l98PfET3mieEPD2lfZbeBJJ&#10;tZiLwLcfrRX5AfBj/lOH+3f/ANmAfsG/+rZ/a+oA8L+Jn/BIz9p79vWx8MN/wVA/b98S+I/DvhTx&#10;poPxS8Gfs/fsMfDXwt+zf8MPhx8SfDiXkWieItL+LnjS2+KX7QnivU9Eh1G/j0jXf+Es8DahY/a5&#10;vstvb+dei788+JH/AAQJ0/wsG8afs9f8FJf+CzPgP4havrXwN8Ca1c+EP22E8TTz/CLRPi7HLrml&#10;alD8RLnwVLeeGfh94S+Ivxh8XaDHN451mfwJqHiXxZ4u8HfDL4ueJr1/hH8Q/wCjajHU+ta0a1Sh&#10;NSg1bmjKUJJTp1FGamo1ISTjOPPFScZJxdrNPYHr/X5bW+/7rn85mlf8Ecf+CiOn+EPDsvhH/guz&#10;+3b8OPGk+g6TP4m0Tx5ceBv2r/Dmg+JptLtxruk6J4x8T+FfghrvjHQtO1M3NrpPiLVfCXg7Udbs&#10;4INYvPDHh+/vJdNtPFv+CZX7Jn7Rvw8/4Kpft/aZ+0r+1D4W/bh/aC/Z++E37Ddx4O/am+MPwU1C&#10;DxF8P/B/xu8VfGHxH8TPhp8NPAFp8WZtE+EmoeOPhd4HudBbVvh/rlr4e0vxBdeEfHHiDwh4yitf&#10;F/hDx7/T5c+K/DFn4o0fwRd+I9CtfGfiLQvEfijQPCVxq1hD4l1vwz4Pv/C+k+LfEek6FJcLqmpa&#10;F4X1Txx4K03xFq9nazafomoeL/C9nqdxbXOv6RHd/ix+wBqWmeEf26v+CxXj/wCIvxJj1Kz0349f&#10;sBfsrw/FD4j33gvwzrPjvxl4K/ZP+D3hrR015/Duh+BfAa+O/iP8WfjaunaZ4f8ABnhbwxpGreNP&#10;GNh4a8G+FbL7dpGjvUXUTbjGEfauPJTdPnclz3Tpc0ZJcs4KPxXavD3k5KJ89v68vXb7tD9x/Xj8&#10;fWuf0e58UT6l4qi1/RtC0zSbPXba38E32keI7/W7/wAQ+GW8M+Hbq71fxRpl54X8P2/hDXYfGVz4&#10;t0GDw7pWreONPufDOieHfFknii01TxRqXgrwfgfEO8Ph/Sbfx5d+IvHWk6B8Nf7f8c+KvDvw/wDB&#10;3/Cf6t8Q9A0vwV4qs5/B83g/SPA3jv4jeJPKvNRsfGGg+H/g9aaV8TPEXjXwl4V8PaZea3oWqeIv&#10;A/i7v6zcbRUrKSmmk/eXLJS1V9E5JW01jaWutmAE45rn/FfhTwv468L+I/BPjbw5oXjHwb4w0LVv&#10;C/i3wl4o0nT9f8NeKfDWv6fcaTrvh3xFoWrW91petaFrWl3d1puraTqVrdWGo2F1cWl5bT280kT9&#10;ADnmgDHFTGUotSi3Fp3TWjTWqaejTXr9wGBo/hTwv4e1LxVrGgeHNC0TVvHWu23ijxtqekaTYabq&#10;Hi/xNaeGfDvgq08ReKLyzt4LjX9dtvB3g/wn4Tt9X1WW81CHwz4X8O6DHcLpeiabaWp4ltvFF3p0&#10;EXhDWdC0LVl13wtcXV94i8Oah4p0+bwzaeJtIuvGukW+mab4o8IXFtrviDwbDr2g+F/EUmq3en+E&#10;PE2paR4s1bwv430vRL3wXr+8T27nOP8APP8AL865/wAKW3ia08L+HLPxvrOheIvGVvoWk2/izX/C&#10;/hzUPB/hnW/E0Fhbx69q/h3wnq3ijxxqvhfQtS1RLq80jw7qXjXxfqGiafLb6ZeeKPEFzbSatd1z&#10;SuptqUouCSl7zsotJ2kpRtFRUbN7WsntEOhoooqACiiigAooooAKKKKACiiigAooooAKKKKAPgD/&#10;AIJp/wDJuvxG/wCz/wD/AIKxf+vTf2yK+/6+AP8Agmn/AMm6/Eb/ALP/AP8AgrF/69N/bIr7/oAK&#10;KKKAPgD/AIKWf8m6/Dn/ALP/AP8Agk7/AOvTf2N6+/6+AP8AgpZ/ybr8Of8As/8A/wCCTv8A69N/&#10;Y3r7/oAKKKKACiiigDP1a9udO0rU9Qs9J1DX7yw0+8vbXQtJk0qHVdaubW2kng0nTJdd1PRdDi1D&#10;UZY1s7KTWNZ0nSo7maJtR1OwtFmuovzQ/wCCcvjLxF8QPif/AMFRfF3iz4T/ABA+B3iDV/2//Bn9&#10;ofC34pal8LNW8d+F/sH/AATK/wCCcmmWv9u6h8FPiV8X/hlcf23ZWVt4i0z/AIRn4i+I/J0fV9Pg&#10;1k6T4gi1XQ9L/T+vgD9jf/k4r/grF/2f/wDDn/11l/wTUoA+/wCiiigAooooAKKKKACioGurZLiK&#10;0e4gW7nilmhtWmjFxLDA0SzzRQlvNkihaaFZZEUpG0sQdgZEDT0AFFFFABRRRQAUUUUAFFFFABRR&#10;RQAUUUUAcB4u/wCFX+GNW8P/ABP8df8ACB+H9e0jyvhZ4V+IPiz/AIR/StX03/hdXjb4f6BbfDjw&#10;/wCK9XFve2f/AAtr4kaN8K9Eh8Iadfxf8J5420r4f6athq2u2PhyGL5jj+F2pfDSLwJ+0L4j8KaB&#10;F8UdJ174rfFL9qLxL4A8OeGPH/xI1Dwd41+EWov4n+EvgPUPh5+x/a/F39o7QfCniL4ZfsvfDXwF&#10;o3hnwh8Dvjp8VPAX7NnwL1nxz4v8feJ/AF38IPi59OeCvB/iPwuLT+3vir48+I5t/AngTwjN/wAJ&#10;jpvwysft/iDwj/wkP/CQfFK8Pw/+HPgTZ48+KP8AbWm/8J1p9gLH4Zaf/wAIh4e/4Vn8Ofh19p8W&#10;f8JP32cjIGfbp/n/AD61uqrpXjG1Raxck2rwaacYc0fdXvtu6ac0pcrtaSav8tVdJ6rr1+XXV7ao&#10;8i+Bnhj4k+Dfhppfhj4ueO9d+J/jXSNe8d28vxA8U6l4C1PxN4r8Mt4+8Tz+ANX8RSfC/wCCH7Ov&#10;gDTtdn8AS+GBq/hzwx8KNL0/wpqCXPhg+Kfibc6RP8UPGe/4P8PeOdF8R/FTUvFnxC/4TTQPFvjv&#10;TvEHwx8Nf8InpPh3/hUngm2+GPw68Lah8P8A+2NNnmvPHn9p/Efw18QPip/wlfiCO11ey/4WX/wg&#10;0EDaD4N0W5uOgufDWnXfifRvF8txryatoWg+I/Dlja2/irxPZ+GJtP8AFWoeFtS1S41jwTaavF4M&#10;8Qa9bXHg7SIvDnirXtB1PxP4O0+88U6T4R1fRNJ8c+NrLX08N3Hii7024l8X6PoOhauuveKre0sv&#10;DniPUPFenzeGLPxPrFp4J1i41PUvCvg64tte8Q+C4NA1/wAU+HItIvNP8HeJ9T1jwjpPirx1pWh2&#10;XjbxDMqjbqzUYL2zfPFU6aUW589qUf8Al2lypXp8lo3hdRbjM2stdNnrr676+r89ToKKKKyGFFFF&#10;ABRRRQAV8Afsb/8AJxX/AAVi/wCz/wD4c/8ArrL/AIJqV9/18Afsb/8AJxX/AAVi/wCz/wD4c/8A&#10;rrL/AIJqUAff9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1P7+KKKKACiiigAooooAKKKKACiiigAr4A+I3/KU39jf/swD/gpZ&#10;/wCtFf8ABJ2vv+vgD4jf8pTf2N/+zAP+Cln/AK0V/wAEnaAPv+iiigAooooAK/LD/gtLq3xo0z/g&#10;mP8At1Q/CfwB8L/Guh6l+xh+1xZfFbUPiH8XvFfww1XwX4Bl/Z+8erq3ib4e6N4b+CHxdtPib4ws&#10;rR72fT/A/iTXfhHouqXNva2tz8Q9IivJryy/U+v52f8Agvf42PiT9lD9rz4Z+M/+CWnj/wDah8L+&#10;B/2SPj54v8AftY6joP7LXin4cfs/+M9W+CXjOO4+KfhyL4n/ABGsvi14S8QfCpobfxDq/iLwF4KP&#10;ieOLSY5PCj6rqENpAwB/RNRRRQAUUUUAFFFFABRRRQBgeG7nxPd6dPL4u0fRNC1Zdc8T29tY+H/E&#10;N/4nsJfDdp4k1a18GatPqeo+GfCVxb65r/g+HQ9d8T+H49LurDwl4k1HVvCuleJvGml6NZ+Mdf36&#10;M9R6UenH4+lOTTbaSim9Iq9o3eiXM5OyvbVth/X9bfl9wUUUUgCiiigAooooAKKKKACiiigAoooo&#10;AKKKKACiiigAooooAKKKKACvgD/grF/yiy/4KWf9mAftkf8ArOvxHr7/AK+AP+CsX/KLL/gpZ/2Y&#10;B+2R/wCs6/EegD7/AKKKKACiiigD4A/4Jp/8m6/Eb/s//wD4Kxf+vTf2yK+/6+AP+Caf/JuvxG/7&#10;P/8A+CsX/r039sivv+gAr8sf2g/2N/jZ8Sf2ltX8U+Drz4b/APClPi/4s/YD8c/FbxF4k8beLNK+&#10;Kvw71b9gn9ovXP2gdP0b4aeEtN+H2vaB4u0X4typ4R8KTf2j8Q/h0/w7mbx54utIvFWo6/a6dB+p&#10;1FABX+aJ/wAHd/w61SD9rvxL4s1H9vXV/H+jalZ/DrxRoP7BOteP9ZvbP9n67T4Z+GPBV7498JeB&#10;vFXjHR/CWh6L8Sz4en166b4beG/EXiu+8R6r4h1PxDaw6deSXtv/AKXdfPHxu+CfgvxhoviTxjpP&#10;7Of7PHxp+MUejxQeGLX43WeleGtF166tGRLLSfEnxPtvhJ8ZPFHhvR4IHnMV5p/gHxfJbMEhi0dk&#10;meWIA/Ij/g1x/wCUFH7DP/dzP/rYf7QVfvv9ltvtJvfs0H2wwC1N35Uf2k2wkMq2xn2+aYBKzSiL&#10;d5YkJcLuJNfmv/wSRstV039je+03XfCfhDwFren/ALZ//BTyy1nwN8PdZufEfgHwZqtr/wAFM/2v&#10;INR8J+B/EN54O+Ht3rvg/wAO3cc2j+GdZuvAHga51PRbOyvZ/B/hiWdtFsP0voAKgubW2vYXtry3&#10;gu7eQoXguYY54XMciyxl4pVZGMciJIhKnbIiuMMqmp6KACiiigAr8ZP2vPgb+2F+zz+1zq//AAUt&#10;/Yv0DRv2jU8R/BPwH8EP2pP2LNek03wx4y+I/wANvhZ4o8a+LvCvxA/Zt+JUqJbab8YvCD+PfE0Q&#10;+HXjJZfC/wARdKu7rTbXUbHxQPDYg/ZuigD41/ZF/b4/Zg/bY8At42+CnxEtTq+jajL4b+Ivwn8c&#10;RL4H+Nnwc8dWUz2esfD34ufC3W5YfE3gnxfo2oxXGn3Fpe2smnajLbvd+H9U1nSZbbUZ/qu5tvFD&#10;+KNHu7TWNCg8GQaF4jt9f0C48OahdeJtT8TXOoeFpPCWr6R4tj8UWmlaJoWiaVaeNLPxF4dvPBfi&#10;DUPFOoeIPC+p6Z4o8H23hDVtJ8cfEfx9/wCCWP8AwTo/al+Ier/Fr9oP9jT4B/FX4m69pulaTrnj&#10;vxT4E0yfxRrFlocFzaaT/aesWq2t5fXdlZXP9nxajdO+o/2dZ6Vpz3j2Wi6RDZfPn/DhH/gkVDxp&#10;f7Fvgvwz12jwX46+MXgcIDy6xjwf8RNDESPJieRIwqSXQW7cPcqkytNrVW2a1Se6t1666PpuB+v1&#10;fiR/wRN13U/Gel/8FO/H3imPwbaeP/FP/BWz9qjT/iBongXxZP450Dwl4o+G/gr4JfCi98I2HizU&#10;PDvg7Wdd0vSP+EGW40HV9b8F+DNT1/QdS03xNP4Q8OjXF0237j/hxR/wTdtMN4d+H/7Qngyb7vn+&#10;Df27/wBu3w+BEeXhW0tf2j/7ORJZAk0zJZLLJNFHI7kh932/+yJ+yD8GP2IvhG/wT+BNp4vt/Bk/&#10;jjx38Rr+58d+OvFHxH8V6v4w+I/iK78UeK9Z1nxd4x1HVde1W71DVL2SSS4vb2W4nYNd30t5qdzf&#10;ahdOMo8kouCcpOLjP3lKPLe6tflaknrdXvGLTtdAfUFFFFSAUUUUAFFFFABRRRQAUUUUAFFFFABR&#10;RRQAUUUUAFFFFABRRRQB8Af8E0/+TdfiN/2f/wD8FYv/AF6b+2RX3/XwB/wTT/5N1+I3/Z//APwV&#10;i/8AXpv7ZFff9ABRRRQB8Af8FLP+Tdfhz/2f/wD8Enf/AF6b+xvX3/XwB/wUs/5N1+HP/Z//APwS&#10;d/8AXpv7G9ff9ABRRRQAUUUUAZ2raTpWv6Vqeha7pmn61omtafe6TrOj6tZW2o6Vq2lajbSWeoaZ&#10;qen3kc1pf6ff2k01reWd1DLbXVtLJBcRtE7o35o/8E5fhP8ACz4HfE//AIKi/C34K/DT4f8Awf8A&#10;hl4X/b/8Gf8ACM/Dr4XeDfDnw/8AAnh3+2/+CZX/AATk8Raz/YXhHwnpukeH9I/tfxBq+ra7qf8A&#10;Z+nW/wBv1jU9Q1O6829vbmeX7L/aM+OH7O/7P/wr1vxx+1J8Rfhn8Mfg3fyQ+DvEWv8Axd1fRdH8&#10;CX7+Ko7jTYvDWsTeICNJvI9fha5sW0u8WWLUIXmtpIZY2dK/OX/gj/qf7KGsS/8ABSDUf2H4/gfD&#10;+y7c/t/6J/wq+P8AZw0rwfofwYXyf+CdP/BPiDxr/wAIZpfgGx03wna5+IcXi1vEP9k2cPn+Kzrt&#10;zf8AmalNeSuAfsdRRRQB/Ot/wcn/ALP2tftU/sv/ALHP7PnhfVLzQ/GfxR/4KA+BtA8A6zY3h0+4&#10;0n4jRfsu/tbar8O9S+2JJG8EFj4307QLm7aOaJ2tY5kWeAuJ0/MD9kb9prxz/wAFB/8Agrl/wR//&#10;AG9/F1jr3hrSfFHwq/ao/Zi8P+DtWsLnRrSLx38Cv2LvDPjn9pnxdp+kXEcTJFd/tGfHLx78JYr6&#10;SOJ77TfgdplzFa2dvKgn/s68VeAPAnjqfwldeN/BXhLxjc+AfF1h4/8AAlx4q8N6N4hn8FeO9L07&#10;VtH0zxr4Sl1eyu5PDni3TtJ17XNLsfEmjtZ6zaadrWrWVvex2uo3kUvyr4p+Lv8AwTq8G/tEfCv4&#10;S+NPiL+xr4X/AGq/Bt/rafBX4e+JfE3wX0f47+D9X+NttBDr9v8ADXw7qV3B468M6x8Y7K4hTUbT&#10;w1a2GofEizLebDrltFKUAP4ef2Cv2BvjB4k/4Jfy/t3+Hvht8Ef2c/g/8KP+CZX/AAV98N/EPx34&#10;A8a63rPxw/b31b4leDvj74O8KW3xs8GWPgrw54U8K+FfgdqGkvc+Fr3V/FfjnxXe3nhnQ2tZbbR7&#10;+Ky8Pfup/wAEBv2Bvi/8Jta+HP7bOo/Db4I/sufBL4tf8E2v2YPhLoXwG+B3jXW/GM3x38epYeGf&#10;iJeftj/G63fwT4G8I+E/il4m0W4bR4tB8PW3iTUkt/EuuR+JfE2o6jZDVde/aP4ifFH/AIJs/sk+&#10;DfD/AOyR8VPHP7FX7N3w7+IHhzxB4a8N/s0+Ntc+CXwn8EeK/BnjzUdXsfFWkWHwd1ibQvD2peD/&#10;ABlrOua3p/iGAeHpNA8Q6xrmo2Gpi7v9VniuvdfH/wAUP2b/ANkH4UaHqnxM8e/Bn9mj4J+DrXw9&#10;4A8LXHi/xF4N+Efw28O2tnp39neEfAvhhNTutC8OaesGlaV/Z3hjwnoyIwsdOFlo+nGG0EKgH8+X&#10;/BdL4aeFPh78S/2ff2wtW+E/7NGi/CP4d/tQ/sh3/wC0T+0j8NrO0tP+CnemeK9O+JVho/gDwX8I&#10;tdn0C1tp/h1c2l/4Ej8X6JB43l8aXHgW78YT6F4OlsIDq6f0/wBfGHhj9n3/AIJ8ftJeNfC/7bvg&#10;z4NfsifHjx9rsem6l4N/as8M+BfhD8TvEetHwm8ehaNrHh/4yaXpmtXep3vhU6Gmg6Rq9hr8994e&#10;TS30axurGO1ezX7PoAKKKKACiiigAooooAKKKKACiiigAooooAKKKKACiiigAooooAKKKKACiiig&#10;Ar4A/Y3/AOTiv+CsX/Z//wAOf/XWX/BNSvv+vgD9jf8A5OK/4Kxf9n//AA5/9dZf8E1KAPv+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V/v4ooooAKKKKACiiigAooooAKKKKACvgD4jf8pTf2N/+zAP+Cln/AK0V/wAEna+/6+AP&#10;iN/ylN/Y3/7MA/4KWf8ArRX/AASdoA+/6KKKACivKte+N3wt8MfFbwL8D9d8XWun/FT4l6Vr2ueB&#10;/CMljq8t1r+l+GLO81DXLqG/t9Om0e0+w2Wn31x5Oo6lZ3FzHaXH2OG5MThPEte/ad/Zl+Lum/tF&#10;/BzSfGmnePtb+Hfgn4jab8T/AARZfDX4kfEdr3SdCn1jwH4/stB8FeFdFi1v452vhXxVb3/gLx94&#10;X+D954i1nTPGCS/DrVJtF8Y3lvpygH2FX4wf8F6NA/tr/gm5+1Tcf8Km/af+JX9i/sv/ALU+p/2v&#10;+zz+0L/wpDwr8NvI+A3jN/8AhNf2g/Dn/DTn7Pn/AAu34P6Z5f2rxD8MP+EW/aA/tzTrTU7H/hUP&#10;iH+0P7O1L3X/AIJVeGvGXg/9mjxL4f8AF/hrVfDsFp+0F8dLvwTPP8N/G/wN8KeJPAGt+NrrXfDO&#10;v/Cz9nn4kRt46/Z++FIj1O40LwV8KvEmo+ILrTLDQpNftPE/iPSvEdhrF3+Kf/Bcb/gql/wT1+NH&#10;7HP7RnwW+FP7V/wY8c/FPSfhP+0p4L1XwTaftvftV/sq6/Y+J7r4W+LPCkGjW3gT4DfDfxP4R/aq&#10;1iXxFnSYfgB8e9T8K/CHxZe7dH8QeI7PTNZ1KeAA/rWooooAKKKKACiiigAooooAKKKKACiiigAo&#10;oooAKKKKACiiigAooooAKKKKACiiigAooooAKKKKACiiigAr4A/4Kxf8osv+Cln/AGYB+2R/6zr8&#10;R6+/6+AP+CsX/KLL/gpZ/wBmAftkf+s6/EegD7/ooooAKKKKAPgD/gmn/wAm6/Eb/s//AP4Kxf8A&#10;r039sivv+vgD/gmn/wAm6/Eb/s//AP4Kxf8Ar039sivv+gAooooAK8f+P2mf2z8GviFpf/CFfGD4&#10;jfbfD80P/CD/AAB+KH/ClvjL4lzPbn+zfh78VP8Ahb3wE/4QjxA+PMh1r/hcXw+8qCO4h/t+HzvI&#10;n9gr4o/bm+G/jfxt8LbbxH4Q/ar/AGoP2WbP4cXF/wCJfE2q/sofCTw/8b/iP440ua2isYtAi+Gt&#10;38E/jx4x8UfYriRb+00z4eeCrjxFNL5ryLPZwuiAHi//AAR7s/7O/Yii0/8A4Rz4geDvsH7X/wDw&#10;Uws/+ER+LHjX/hZXxT8K/Zf+Clf7W8H/AAjnxL+Iv/Cf/Ff/AIT74gaH5f8AZnjLxr/wtL4lf8JV&#10;4itdS13/AIT/AMY/bv8AhIdS/T+vyw/4IymY/sG6QbjxZ8QPHtwf2r/+CkZn8c/FnwXf/Dj4qeNJ&#10;j/wUi/ayMniz4l/DzVfCXgDU/AfxA8RvnV/GXgzUfAngm+8L+I7zUtDvPCXhu4sZNHsv1PoAKKKK&#10;ACiiigAooooAKKKKACiiigAooooAKKKKACiiigAooooAKKKKACiiigAooooAKKKKACiiigAooooA&#10;+AP+Caf/ACbr8Rv+z/8A/grF/wCvTf2yK+/6+AP+Caf/ACbr8Rv+z/8A/grF/wCvTf2yK+/6ACii&#10;igD4A/4KWf8AJuvw5/7P/wD+CTv/AK9N/Y3r7/r4A/4KWf8AJuvw5/7P/wD+CTv/AK9N/Y3r7/oA&#10;KKKKACiivjyb9snwZP8AtmaH+xr4e8L+IPEmvP8ADzxt4y8c/Eixlso/Avw/8TeGIPh/q+lfCm/n&#10;kZrvVviJrXg/4gaX461XRtPUN4N8Jan4K1XXzHH8QvDC3AB9P+LdIi1rw9qtofDfhvxbdpZ3N1pO&#10;geLZFt/D2o61bW8smlQarfnQ/EsulWc175UNzq1t4e1y7023kku7bStQliWzn/NX/gmjH4/i+IP/&#10;AAU+j+KHw6+GHwn8dL+3/wCEf7c8AfBnx/rXxQ+G2gZ/4Jof8E520z/hG/HXiH4RfAfWNc/tXRzp&#10;+tax9s+FPhX+zNe1LVNHt/7ctdPh8Sav+l3iyH7T4V8TW/8AZviDWfP8P6zD/ZHhPW/+Ea8Var5u&#10;nXKf2b4Z8R/2/wCFP7A8QX277Lo2t/8ACU+Gv7K1GW2vv7f0byP7Rt/yh/4JJ6N/wj+qf8FKNI/4&#10;Vx+0B8JPsn7f/h//AIt9+1J8av8Ahoj47eH/ALR/wTj/AOCelz/xXPxi/wCF+/tQf8Jh/avnf234&#10;Z/4vn44/4R/wdqXh7wt/xTP9if8ACH6AAfr9RRRQAV/Lx/wXO+NPgmT4nfAnwZpX7SXwg+ME3wm/&#10;ag/ZG1/4nf8ABJbwppegQ/tU/tCeO7n4haPrvgjx1oHjXQde1H4paNpvg7w7r/hLx4PDafD2Dwf4&#10;g0XwVdWOsePbVNXTRZf6h6rGzszdpfta2xv0t3tEvTBEbtLWR0lktludvnLbvLHHI8QfymkSNipd&#10;VNAH8SH7WPxu/aI/Yt/4KFf8FfPjJ4b+OXhPwf8AtK+LPiH+wfffsqfsq+MvhJ4Q8eeJv+CgvwR1&#10;Xw/4S8AS/B34X6j4rtdX8b3HhLQtVm8YaVrOn/ASDR9V8N/ERdY8S/EG/m09NPNh/R1+0P8At3/s&#10;26/8MP2hfCPgz9uj4MfsgfFj4KfFvwv+z/4l+N/x58D2l74E+B/x91vw/F8QLTwrcWXxe1P4XfD3&#10;x5rWtfDq21+DTbvQvHk+iRvdyyx6pdX1k+j3H6bS2lrNPbXM1tby3NmZTaXEsMck9qZ4/KnNtKym&#10;SAzR/u5TEyeZH8j7l+Wku7O0v7aWzvrW2vbSddk9rdwRXNtMmQdksEyvFIuQDtdWGQD2yoB+In/B&#10;vdqljff8E9msLDw1cQL4d/aV/aY0W8+L8Muqv4U/au1Y/FLV9X1n9q34dW+rabpLaX4A+M2ratea&#10;r4f0LT7NNG0D7FdaNpMktjYwvX7iUgAAAAAAGABwAB0AHbA/zxS0AFFFFABRRRQAUUUUAFFFFABR&#10;RRQAUUUUAFFFFABRRRQAUUUUAFFFFABRRRQAV8Afsb/8nFf8FYv+z/8A4c/+usv+Calff9fAH7G/&#10;/JxX/BWL/s//AOHP/rrL/gmpQB9/0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W/v4ooooAKKKKACiiigAooooAKKKKACvgD4jf&#10;8pTf2N/+zAP+Cln/AK0V/wAEna+/6+APiN/ylN/Y3/7MA/4KWf8ArRX/AASdoA+/64X4i+ENc8ce&#10;GLnQPDvxN8dfCPU57qzuI/Gnw6tPh3feJ7SK1mEs1lbQfFHwB8SvCJtdQQeReNdeFbm7WEk2N1ZT&#10;4nruqKAPz++I/wACf2jbr9oD9iPxf4W1HwR8VPAX7PWp/Ei8+KXxD+MvxNm8FfGXxGnxM8Hax4Cu&#10;7rQvA3wp/Zqf4Ya7f+HNK1KHWbWM6x8M7HXLi1TQZodEBl8TT+Z/sq/scfGz4RfH/wAP+KfiDd/D&#10;cfC34EeE/wBtfwN8F9Z8J+NvFniD4hfFLSf2z/2p/h/+0Zeaz8XfDmsfD3wxpPg7WfhnpPwx8O+E&#10;G/snxz8So/iH4l1rxN44vZPC7xaZpj/qbRQAV+TP/BVf9nD9niw/4Jo/8FI/Fdj8BvgxZeKbL9hj&#10;9sLxDZ+JbT4XeCLbX7TX7b4BfETUrfXLbWItCTUYNYg1FEv4dTiuUvYr1VukmW4VZG/WavgD/grF&#10;/wAosv8AgpZ/2YB+2R/6zr8R6APv+iiigAooooAKKKKACiiigAooooAKKKKACiiigAooooAKKKKA&#10;CiiigAooooAKKKKACiiigAooooAKKKKACvgD/grF/wAosv8AgpZ/2YB+2R/6zr8R6+/6+AP+CsX/&#10;ACiy/wCCln/ZgH7ZH/rOvxHoA+/6KKKACiiigD4A/wCCaf8Aybr8Rv8As/8A/wCCsX/r039sivv+&#10;vgD/AIJp/wDJuvxG/wCz/wD/AIKxf+vTf2yK+9b29s9Ns7vUdRu7aw0+wtbi9vr68nitrSzs7WJp&#10;7q7u7mZlht7a3gjeaeeWRIooleSQqqkqAWqK/Pb9oj9uHwxpP7MfxR+PX7I/xI/Z7+Pd38Ir/wAM&#10;zeMYdO8e2vjjw/p+katqtrY3VjNL8OdZuJrTxJdQXSy6Nb6lf6daPHHdXkrTpbCzn5L49ftsfE34&#10;X/tG6l4K8M+EvAepfBj4UeKf2HPAvxmute/4ShPibrviT9vL4+ar8AfBU/wy/s+VNBs9J+FmqS+D&#10;PFfiVtW0nxJJ4/s9f1/wxoMvhXWvB8lzrQB9U/D79pXw347+N/xJ/Z9u/AvxI8A/EP4c+HdP8cJF&#10;4207wqNI8bfDvV/F3inwRo/j7wjqPhDxh4ua20LV/EHg7W4tM07xzbeCvF97YxRatB4YbTHe6Trf&#10;j9qf9jfBr4hap/wmvxg+HP2Lw/NN/wAJx8Afhf8A8Lp+MvhrE9uP7S+Hvwr/AOFQ/Hv/AITfxAmf&#10;Lh0X/hTvxB82CS4m/sCbyfPg+evgn+yLrfwy/ar+On7UGseKvhZaXXxj8O2/hW+8E/BP4Nal8HtN&#10;8V/2X4t1DXPD3xJ+O1/ffFL4hR/GD42aF4auLDwDYfEKHSfBkiaBDrSHTjp+taToXhP5W/b88S/8&#10;FbdY8ZeLvhT+yf8Asn/s/wDxU/Z08SeD9FtX+IniD9sH4t/syfGVdbu0M3iOy0XxD8HdT8L+OvBn&#10;9nXUNvFpviHwl4s0fV5oJJVF3HHLLG4B6f8A8Ee7z+0f2IotQ/4SP4geMft/7X//AAUwvP8AhLvi&#10;x4K/4Vr8U/FX2r/gpX+1vP8A8JH8S/h1/wAIB8KP+EB+IGueZ/afjLwV/wAKt+Gv/CK+IrrUtC/4&#10;QDwd9h/4R7Tf0/r8oP8AgifpXjbQ/wDgnx4V0T4l6L/wjfxG0f8Aaf8A+Ci+lfEDw7/wsPxf8Xf7&#10;B8baf/wUa/autPFWi/8AC2PiDquu+Pfif/Zeuw39j/wsPxvrms+L/G3kf8JJ4l1XUdZ1K9vJ/wBX&#10;6ACiiigAooooAKKKKACiiigAooooAKKKKACiiigAooooAKKKKACiiigAooooAKKKKACiiigAoooo&#10;AKKKKAPgD/gmn/ybr8Rv+z//APgrF/69N/bIr7/r4A/4Jp/8m6/Eb/s//wD4Kxf+vTf2yK+/6ACi&#10;iigD4A/4KWf8m6/Dn/s//wD4JO/+vTf2N6+/6+AP+Cln/Juvw5/7P/8A+CTv/r039jevv+gAr43+&#10;Jv7Qcni34V/tC2Xwdufi38NviR8Mvh1408Sad40+I37Mfxi8J+FLbUPCtvd3Bl8Oar8X/AHhHwD4&#10;/N0+nyw2i6DrOvW72dwmvRW+o6XEHn+yK5Px14C8C/FDwlrngH4meC/CfxE8CeJrRbHxJ4K8deHN&#10;H8W+EvEFis8V0tnrnhzX7O/0fVbRbm3guFt7+znhE8EUwQSRIygH4qftG/tqftMeFPgf8HPH/gjx&#10;1o/hDXvDP/BL/wCKf/BQvxudQ8CeHNetv2hfHvwh0T4B3kfwQsoLuJpPDPhbxLc/EXXLPxjP4Jtt&#10;M8a2ereMvhf/AMIhrVjBbaxpOtfodH+wb+y0v7S/gv8AbB0f4ReGPB/xy8MJ8Tb+68QeH/DfhLSr&#10;vxX4i+LumeGNK8SeKfHl5a6Hcavrfi/TtL8OHStJ1m28QWxgtNc8RW97/asN9bm09Au/2Q/2UL/w&#10;z8LvBd5+zJ+z9c+DfghrR8SfBjwjL8HPh43hj4Ta+dRXWTrXw28Pf8I6dJ8Eam2spHrDXvhq00y4&#10;bVoYNSaU3sMNwn0TQB+aH7enwc/4KV/FrVfDWm/sSftFfswfCD4a3fg/XdA+K/hD9oX4FX3xi/4T&#10;W/1a5eBRbCK6isIfD82gTXGl6ro99bXMOoefJ5yPC7pXzh/wRC+Avjv9mLwz/wAFDPgd8S4fgBB4&#10;28Eft/2X9txfsufB/RvgJ8CU/wCEl/4J9/sCeL9N/wCEG+E3h+0sNI8KbtI1+wbxN9jtIv7d8Ynx&#10;D4ln33OsTyP+31fAH7G//JxX/BWL/s//AOHP/rrL/gmpQB9/0UUUAFFFFABRRRQAUUUUAFFFFABR&#10;RRQAUUUUAFFFFABRRRQAUUUUAFFFFABRRRQAUUUUAFFFFABRRRQAV8Afsb/8nFf8FYv+z/8A4c/+&#10;usv+Calff9fAH7G//JxX/BWL/s//AOHP/rrL/gmpQB9/0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X/v4ooooAKKKKACiiigAo&#10;oooAKKKKACvxg/bE+Nfir4V/8Fo/+CLXgXw9p/h+80n9pT4Qf8FWPgp46uNZtdRuNR0nwroXw5/Z&#10;Z/aLtNQ8JzWOq6dbWHiCXxt8AvB2l3N1rFpr+mv4W1LxLYxaTBq97peuaN+z9fgD/wAFD/8AlOv/&#10;AMG6v/eXL/1jzwTQB+/1FFFABRRRQAV+WH/BaXVvjRpn/BMf9uqH4T+APhf410PUv2MP2uLL4rah&#10;8Q/i94r+GGq+C/AMv7P3j1dW8TfD3RvDfwQ+Ltp8TfGFlaPez6f4H8Sa78I9F1S5t7W1ufiHpEV5&#10;NeWX6n18Qf8ABTbwn4q8e/8ABNz/AIKDeBfAvhnxB408beNP2IP2r/Cfg7wd4T0bUfEfirxZ4q8R&#10;/Abx9o/h7wz4Z8PaPbXur674g13V7yz0vRtG0uzutR1TUbq2sbG2uLmeOJgD7for4A/4eV/s6/8A&#10;ROf2/wD/AMVO/wDBU3/6DivP/il/wWE/Yi+B3gTXfij8a5f2v/g/8MvC/wDZn/CTfEX4pf8ABM//&#10;AIKVfD/wJ4d/tvWNP8O6N/bvi7xZ+yTpPh/SP7X8QavpWh6Z/aGoW/2/WNU0/TLXzb29toJQD9P6&#10;K/MD/h8J+xF/wkf/AAh/m/tf/wDCW/8ACwP+FTf8It/w7P8A+ClX/CR/8LT/AOFWf8L0/wCFaf2J&#10;/wAMk/2n/wALA/4Ul/xeL/hDfs3/AAkX/CrP+Lhf2d/wiX/E3os/+Cwn7EWo/wDCN/2fL+1/ff8A&#10;CY/EDxr8J/CP2P8A4Jn/APBSq6/4Sr4p/DX/AIT/AP4WL8NPDfkfskv/AG38QPAP/CqPil/wmvg3&#10;TPtXiLwr/wAK18f/ANu6bY/8Id4hOmgH6f0V+YH/AA+E/Yi/4Rz/AITDzf2v/wDhEv8AhYH/AAqb&#10;/hKf+HZ//BSr/hHP+Fp/8LT/AOFF/wDCtP7b/wCGSf7M/wCFgf8AC7f+LO/8Ib9p/wCEi/4Wn/xb&#10;3+zv+Et/4lFGp/8ABYT9iLRNH+KXiLWZf2v9J8P/AAO/tD/hdeu6n/wTQ/4KVWGj/B/+yPAmh/FL&#10;Vf8AhaWp3X7JEVl8P/7M+GXijwz8RdQ/4SyfSfsXgTxFofi+58rw/q2nahcAH6f1g+KvFXhnwN4Z&#10;8Q+NfGniHRPCPg7wjomq+JvFfivxNqtjoXhvwx4b0Gwn1TXPEPiDXNUntdM0bQ9G0y1utR1XVdRu&#10;raw06wtri8vJ4reGR1/H741/8HBP/BKb9mvxVp/gX9ov46/F/wCAXjbVvD9r4s0zwf8AGv8AYb/b&#10;2+FfirUvCt9qOq6PY+JdP8PeOf2ZNC1e88P3mr6Frml2us21lLp1xqOjarYxXL3On3kcHn/hP/g5&#10;g/4IpePvFXhnwL4F/bA8QeNfG3jTxBo/hPwd4O8J/sm/tqeI/FPizxV4j1G20fw94a8NeHtI/Z1v&#10;NW13xBrurXlppejaNpdpdajqmo3VtY2VrPczxQs42TTknKN1zKL5W11SbTSbvu1K29tQP3for8wN&#10;T/4LCfsRaJo/xS8RazL+1/pPh/4Hf2h/wuvXdT/4Jof8FKrDR/g//ZHgTQ/ilqv/AAtLU7r9kiKy&#10;+H/9mfDLxR4Z+Iuof8JZPpP2LwJ4i0Pxfc+V4f1bTtQuOguf+Cq/7Jdn4q0bwLeeH/237Xxt4j8P&#10;+JfFnh7wdc/8Etv+CnkHirXvCvgvUfCej+MfEujeHpf2QF1bVPD/AIT1bx74F0vxLrNjZz6doOo+&#10;NPCdjqtxa3PiPR4r1Afo/RX5geHP+Cwn7EXjH/hAP+ERl/a/8Vf8LX+H958Wfhb/AMI5/wAEz/8A&#10;gpVrn/CyfhZp3/CFf2h8S/AH9mfsk3P/AAmPw/sP+Fk/Dr7Z4y8O/wBo+HbX/hPvBXn6in/CVaH9&#10;v5+5/wCC2H/BPmz8K6N46u/Ff7T9r4J8R/B/xN+0L4e8Y3P/AATo/wCCjUHhXXfgF4L07wnrHjH4&#10;4aN4hl/ZRXSdU+D/AIT0jx74F1TxN8TLG7n8GaDp3jTwnfaprVra+I9IluwD9X6K/MDw7/wWE/Yi&#10;8X+O/iL8LfCcv7X/AIn+Jvwf/wCER/4W38OvDv8AwTQ/4KV6347+F3/CwNHn8ReAv+Fi+EdN/ZIu&#10;fEHgj/hN/D9tc674R/4SbT9M/wCEj0e3n1PRfttlFJcL6B/w8r/Z1/6Jz+3/AP8Aip3/AIKm/wD0&#10;HFAH3/RXwB/w8r/Z1/6Jz+3/AP8Aip3/AIKm/wD0HFc/4Z/4Ksfsl+NNOudY8HeHv23/ABZpFn4g&#10;8WeE7zVfDP8AwS3/AOCnmvada+KvAXirWfAvjrw1c3ul/sf3VrB4g8F+NvDniHwd4s0aSZdR8OeK&#10;tB1nw9rFtZatpd7ZwAH6P0V+cHib/gqx+yX4L0621jxj4e/bf8J6ReeIPCfhOz1XxN/wS3/4KeaD&#10;p114q8e+KtG8C+BfDVte6p+x/a2s/iDxp428R+HvB3hPRo5m1HxH4q17RvD2j217q2qWVnOeLP8A&#10;gqx+yZ4C8K+JfHXjrw/+2/4L8E+C/D+s+LPGPjHxZ/wS2/4KeeHPCvhPwr4c0651jxD4m8S+IdY/&#10;ZAs9J0Hw/oWk2d3qms6zql3a6dpenWtzfX1zBbQSyqAfo/RX5weJv+CrH7JfgvTrbWPGPh79t/wn&#10;pF54g8J+E7PVfE3/AAS3/wCCnmg6ddeKvHvirRvAvgXw1bXuqfsf2trP4g8aeNvEfh7wd4T0aOZt&#10;R8R+Kte0bw9o9te6tqllZz8/4k/4LCfsReDv+E//AOEul/a/8K/8Ko+H9n8WPil/wkn/AATP/wCC&#10;lWh/8K1+Fmo/8Jr/AGf8S/H/APaf7JNr/wAId8P77/hW3xF+x+MvER07w7df8ID418jUn/4RXXPs&#10;AB+n9FfmB4k/4LCfsReDv+E//wCEul/a/wDCv/CqPh/Z/Fj4pf8ACSf8Ez/+ClWh/wDCtfhZqP8A&#10;wmv9n/Evx/8A2n+yTa/8Id8P77/hW3xF+x+MvER07w7df8ID418jUn/4RXXPsB8Lf+Cwn7EXxx8C&#10;aF8UfgpL+1/8YPhl4o/tP/hGfiL8Lf8Agmf/AMFKviB4E8Rf2JrGoeHdZ/sLxd4T/ZJ1bw/q/wDZ&#10;HiDSNV0PU/7P1C4+waxpeoaZdeVe2VzBEAfp/RXwB/w8r/Z1/wCic/t//wDip3/gqb/9BxXP3P8A&#10;wVX/AGS7PxVo3gW88P8A7b9r428R+H/Evizw94Ouf+CW3/BTyDxVr3hXwXqPhPR/GPiXRvD0v7IC&#10;6tqnh/wnq3j3wLpfiXWbGzn07QdR8aeE7HVbi1ufEejxXoB+j9FfnB4s/wCCrH7JngLwr4l8deOv&#10;D/7b/gvwT4L8P6z4s8Y+MfFn/BLb/gp54c8K+E/CvhzTrnWPEPibxL4h1j9kCz0nQfD+haTZ3eqa&#10;zrOqXdrp2l6da3N9fXMFtBLKp4m/4Ksfsl+C9OttY8Y+Hv23/CekXniDwn4Ts9V8Tf8ABLf/AIKe&#10;aDp114q8e+KtG8C+BfDVte6p+x/a2s/iDxp428R+HvB3hPRo5m1HxH4q17RvD2j217q2qWVnOAfo&#10;/RX5wXP/AAVX/ZLs/FWjeBbzw/8Atv2vjbxH4f8AEvizw94Ouf8Aglt/wU8g8Va94V8F6j4T0fxj&#10;4l0bw9L+yAurap4f8J6t498C6X4l1mxs59O0HUfGnhOx1W4tbnxHo8V7z+h/8FhP2IvFGsaf4d8M&#10;y/tf+IvEGr/8LS/snQtD/wCCZ/8AwUq1bWNT/wCFHeO9M+Fvxr/s/TNP/ZJuL29/4U/8Tdb0b4df&#10;FL7NBL/wr/x3q2meEfFn9k+INQtdPlAP0/or8gbr/gu5/wAEzrL/AIV99s+KH7QFp/wtv/hTv/Cq&#10;ftX7AX/BQiD/AIWb/wANEf8ACYf8M/8A/CvvN/ZaT/hNP+F5/wDCvfH/APwp3/hHP7S/4Wb/AMIP&#10;4w/4Qr+2/wDhGta+xe//APDyv9nX/onP7f8A/wCKnf8Agqb/APQcUAff9fAH/BWL/lFl/wAFLP8A&#10;swD9sj/1nX4j1z/iz/gqx+yZ4C8K+JfHXjrw/wDtv+C/BPgvw/rPizxj4x8Wf8Etv+Cnnhzwr4T8&#10;K+HNOudY8Q+JvEviHWP2QLPSdB8P6FpNnd6prOs6pd2unaXp1rc319cwW0Esq/MH/BQn9tr4YfHH&#10;9gX9uH4K/C34Oft/+KPib8YP2QP2lvhd8OvDP/DrD/gprov/AAkXjv4gfBfxr4T8I6F/bPiH9kjS&#10;PD+kf2v4g1fT9P8A7T13VdM0ew+0fatT1Cysop7mIA/b6iiigAooooA/GH/git8avFXxU8F/8FJP&#10;AviHT/D9npH7Nf8AwWe/4Ka/BTwNcaPa6jb6jq3hXXvj7e/tF3moeLJr7VdRtr/xBH42+PvjHS7a&#10;60ez0HTk8K6b4ZsZdKn1ez1TXdZ/Z6vwB/4IF/8AOaj/ALT/AH/BRv8A943X7/UAeL/H79n/AOF/&#10;7Tnw11X4Q/GPT/FWsfD/AF26sbrWdH8JfE34nfCi81U6fKZra0v/ABJ8JvGPgfxRdaULgpcXGiza&#10;y2kXlxBaT3llczWdo9vwHiD9i/8AZ68V/Er4b/FzxF4a8X6z46+F2i/DvQtB1HUPi/8AGK707xFa&#10;/CDVde8QfCe++K3h2bx9J4d+NviH4aeJvFPiXxb4H8U/GLTPHXiTw54x17U/F+narF4ln/tRfqei&#10;gAooooA+AP8Agmn/AMm6/Eb/ALP/AP8AgrF/69N/bIr7/r+cH9iX/gp1Y/D+1+Mf7PHhP9i/9r/4&#10;4+INI/4K/wD/AAVO/Zc0/wAZ/C2//Y20nwJ4o+O1/wDtHftcft03XgbQ5PjX+2B8H/GVt/Yn7Od7&#10;c+KdT8T+JfBfh/wdLrGkah4T0bX9W8QS6VZal9gaN/wVs1TxB/wrj+yP+Ca/7f8Ad/8AC2/2gPjV&#10;+y58Pv8AioP+CccH/CQfHb9nf/hfv/C4vA3+k/8ABQuD+yv+EP8A+GX/AI5/8VPrZ07wd4h/4Qf/&#10;AIpfX9Z/4Sbwf/b4B+v1FfmBpv8AwUa+J+r/ABT8Z/BTT/8Agl1+3/cfE34f/D/4afFHxd4Z/wCE&#10;0/4JlRf2R4E+MHiP4s+E/h1rv9sz/wDBRmPw/f8A/CRa/wDA74o6f/ZemareaxpH/CL/AGrXdP02&#10;y1vw9caqfDT/AIKNfE/4weHNS8WfDr/gl1+3/wCIvD+kfED4sfC3UNQ/4TT/AIJlaR9n8d/A74p+&#10;Mvgp8UdC+y67/wAFGtMvZf8AhF/ib8P/ABd4Z/tOC3l0fW/7J/tnw7f6t4fv9N1O9AP0/or8wPhP&#10;/wAFGvif8cfhZ8NPjX8Lv+CXX7f/AIn+GXxg+H/g34pfDrxN/wAJp/wTK0T/AISLwJ8QPDmm+LPC&#10;Ou/2N4i/4KNaTr+kf2t4f1fT9Q/svXdM03WLD7R9l1Owsr2K4t0Php/wUa+J/wAYPDmpeLPh1/wS&#10;6/b/APEXh/SPiB8WPhbqGof8Jp/wTK0j7P47+B3xT8ZfBT4o6F9l13/go1pl7L/wi/xN+H/i7wz/&#10;AGnBby6Prf8AZP8AbPh2/wBW8P3+m6negH6f0V+YGm/8FGvifq/xT8Z/BTT/APgl1+3/AHHxN+H/&#10;AMP/AIafFHxd4Z/4TT/gmVF/ZHgT4weI/iz4T+HWu/2zP/wUZj8P3/8AwkWv/A74o6f/AGXpmq3m&#10;saR/wi/2rXdP02y1vw9car5/+1H/AMFbNU/Yu+BPjn9pf9pf/gmv+3/8Nfgl8Nv+EZ/4TXxr/wAJ&#10;B/wTj8Zf2L/wmPjHw94A8Of8U54A/wCChfijxbqP9o+LfFWg6R/xKdCvvsn2/wC33/2TTbW9vLcA&#10;/X+iv5gdZ/4Os/2KPD//AAsf+1/2Sf2/7T/hUn7P/wAFf2o/iCf+ES/ZEuP+Ef8AgT+0R/woL/hT&#10;vjn/AEb9syb+1f8AhMP+GoPgX/xTGiHUfGPh/wD4Tj/iqfD+jf8ACM+LzoPAfDT/AIPBP+Cdvxg8&#10;R6l4T+HX7M37f/iHxBpHw/8Aix8UtQ0//hX37LukfZ/AnwO+FnjL41/FHXftWufteabZS/8ACL/D&#10;L4f+LvE39mQ3D6xrf9kf2N4dsdW8QX+maXegH9XtFfyhal/weCf8E7dJ+Fng3416h+zP+3/b/DL4&#10;gfED4l/C3wj4m/4V9+y7L/a/jv4P+HPhR4s+Iuhf2ND+15J4gsP+Ed8P/HH4Xah/aep6XZaPq/8A&#10;wlH2XQr/AFK90TxFbaV+n37Ln/BWzVP20fgT4G/aX/Zo/wCCa/7f/wASvgl8Sf8AhJv+EK8a/wDC&#10;Qf8ABOPwb/bX/CHeMfEPgDxH/wAU54//AOChfhfxbp39neLfCuvaR/xNtCsftf2D7fYfa9NurK8u&#10;AD9f6K/MDxl/wUa+J/w/8RfCfwn4u/4Jdft/6T4g+OPxA1H4XfC3T/8AhNP+CZV//wAJR470j4Wf&#10;Ev416hoX2rTP+CjV7ZaJ9n+GXwf+Ivib+1PEVxpOjy/8I7/Y0F/L4g1fQtL1I+LP/BRr4n/A74Wf&#10;Ev41/FL/AIJdft/+F/hl8H/h/wCMvil8RfE3/Caf8Ey9b/4R3wJ8P/DmpeLPF2u/2N4d/wCCjOre&#10;INX/ALI8P6RqGof2XoelalrF/wDZ/sumafe3ssFu4B+n9FfAH/DZH7RX/SJ39v8A/wDDj/8ABLL/&#10;AOmU14B/w9s1T/hlj/htX/h2v+3/AP8ADMv/AAoD/hqP/hZf/CQf8E4/+SE/8K6/4Wx/wnP/AAhn&#10;/Dwr/hP/APkn/wDxP/8AhGP+EX/4TH/mFf2B/bX/ABLqAP1+or8wPGX/AAUa+J/w/wDEXwn8J+Lv&#10;+CXX7f8ApPiD44/EDUfhd8LdP/4TT/gmVf8A/CUeO9I+FnxL+NeoaF9q0z/go1e2WifZ/hl8H/iL&#10;4m/tTxFcaTo8v/CO/wBjQX8viDV9C0vUuA8Tf8FbNU8HeDv2o/H3iP8A4Jr/ALf+neEv2Lv+Eg/4&#10;aX1b/hIP+Ccd5/wrX/hFfgT4G/aX17/QLD/goTc6n4y+wfBL4k+CvGv/ABQFn4p+1f21/wAI3Zfa&#10;PFunatoVgAfr9RX4g/Ev/gt94Y+D/iPTfCfxF/4J5/t/+HfEGr/tf/Cf9grT7D7b/wAE+9X+0ftY&#10;/HH4WeDfjX8LfhT9q0P9vvUrKL/hKPhl8QPCPib/AITqe4j+G2if2t/YviLxdpXiCw1PS7T6/wD+&#10;GyP2iv8ApE7+3/8A+HH/AOCWX/0ymgD7/or4A/4bI/aK/wCkTv7f/wD4cf8A4JZf/TKa8/8Ahp/w&#10;Ua+J/wAYPDmpeLPh1/wS6/b/APEXh/SPiB8WPhbqGof8Jp/wTK0j7P47+B3xT8ZfBT4o6F9l13/g&#10;o1pl7L/wi/xN+H/i7wz/AGnBby6Prf8AZP8AbPh2/wBW8P3+m6negH6f0V+YGo/8FGvifpHxT8G/&#10;BTUP+CXX7f8Ab/E34gfD/wCJfxR8I+Gf+E0/4JlS/wBr+BPg/wCIvhN4T+Iuu/2zB/wUZl8P2H/C&#10;O+IPjj8LdP8A7M1PVbLWNW/4Sj7VoWn6nZaJ4hudINN/4KNfE/V/in4z+Cmn/wDBLr9v+4+Jvw/+&#10;H/w0+KPi7wz/AMJp/wAEyov7I8CfGDxH8WfCfw613+2Z/wDgozH4fv8A/hItf+B3xR0/+y9M1W81&#10;jSP+EX+1a7p+m2Wt+HrjVQD9P6K/IHRv+CtmqeIP+Fcf2R/wTX/b/u/+Ft/tAfGr9lz4ff8AFQf8&#10;E44P+Eg+O37O/wDwv3/hcXgb/Sf+ChcH9lf8If8A8Mv/ABz/AOKn1s6d4O8Q/wDCD/8AFL6/rP8A&#10;wk3g/wDt/wA/1L/gt74Y0m+8G6bqH/BPP9v+3vfiB8QPiX8LfCMH23/gn3L/AGv47+D/AO2T8J/+&#10;Cf3xF0PzIP2+5IbD/hHf2uvjj8LfhJ/aepyWej6v/wAJR/wnuhX+pfDLRPEXjHSgD9vqK/ID9lz/&#10;AIK2ap+2j8CfA37S/wCzR/wTX/b/APiV8EviT/wk3/CFeNf+Eg/4Jx+Df7a/4Q7xj4h8AeI/+Kc8&#10;f/8ABQvwv4t07+zvFvhXXtI/4m2hWP2v7B9vsPtem3VleXH0B/w2R+0V/wBInf2//wDw4/8AwSy/&#10;+mU0Aff9FfmB8J/+CjXxP+OPws+Gnxr+F3/BLr9v/wAT/DL4wfD/AMG/FL4deJv+E0/4JlaJ/wAJ&#10;F4E+IHhzTfFnhHXf7G8Rf8FGtJ1/SP7W8P6vp+of2XrumabrFh9o+y6nYWV7FcW6Hw0/4KNfE/4w&#10;eHNS8WfDr/gl1+3/AOIvD+kfED4sfC3UNQ/4TT/gmVpH2fx38Dvin4y+CnxR0L7Lrv8AwUa0y9l/&#10;4Rf4m/D/AMXeGf7Tgt5dH1v+yf7Z8O3+reH7/TdTvQD9P6K/IHwz/wAFbNU8Y+Dv2XPH3hz/AIJr&#10;/t/6j4S/bR/4R/8A4Zo1b/hIP+Ccdn/wsr/hKvgT45/aX0H/AEC//wCChNtqfg37f8Evht418a/8&#10;V/Z+Fvsv9i/8I3e/Z/Fuo6ToV/5/r/8AwW+8MeF/DnivxZrv/BPP9v8AsfD/AIJ+H/7a3xS8T6h9&#10;t/4J93X9meBP+Cd3xT0r4Kfti679ls/2+7i9vf8AhT/xN1vTPDP9mafb3WsfEH7T/bPwusPGfh+G&#10;41SIA+v/APgmn/ybr8Rv+z//APgrF/69N/bIr7/r4f8A+CeXgf4meAv2br+z+Lvw28QfCDxt40/a&#10;f/bw+Ncnw28Wa58PfEfinwn4V/aF/bp/aN+PHw70/wAS6t8KPG3xH+HcviCX4d/Efwrfaza+FfHX&#10;ijTtM1G6udLOqz3NlcBfuCgAooooA/GD/g4J+Nfir9mv/glN8df2i/Aun+H9W8bfAL4v/sN/Gvwd&#10;pfiy11G/8Lal4q+Ff7e/7MXjrw9p/iWx0fVtB1e88P3mr6FZ2+s2ul65o2o3OmyXMNjq2nXLxXkX&#10;7P1+AP8AwdHf8oKP25v+7Zv/AFsP9n2v3+oAKKKKACiiigDP1bU7bRdK1PWLyPUJrTSdPvdTuodJ&#10;0nVdf1WW2sLaS6ni0zQtCstQ1zWtQkiiZbLSdH0+/wBV1G5aKz06zubuaG3f80P+CcvxL8OfGD4n&#10;/wDBUX4i+E9O+IGkeH/EX7f/AIM/s/T/AIpfCf4p/A7x3b/2R/wTK/4Jx6Fdf278LfjX4N+H/wAT&#10;fDHm3umXM2mf8JN4R0n+29Hl07xFo32/w/q2k6ne/p/X4g2H7dH7P/7Cv7UX/BTLRv2oIP2gPAP/&#10;AAn37QFr+1V4N1/Qv2O/2v8A4reBPEP7OPwo/wCCdv8AwTq+GPxY+NGn/Ef4PfAvx98P3+H/AMKP&#10;iBol94T+KWvv4lS1+HOsPplt40Oh/wBuaI2oAH7fUV+YHiT/AILCfsReDv8AhP8A/hLpf2v/AAr/&#10;AMKo+H9n8WPil/wkn/BM/wD4KVaH/wAK1+Fmo/8ACa/2f8S/H/8Aaf7JNr/wh3w/vv8AhW3xF+x+&#10;MvER07w7df8ACA+NfI1J/wDhFdc+wdBc/wDBVf8AZLs/FWjeBbzw/wDtv2vjbxH4f8S+LPD3g65/&#10;4Jbf8FPIPFWveFfBeo+E9H8Y+JdG8PS/sgLq2qeH/CerePfAul+JdZsbOfTtB1Hxp4TsdVuLW58R&#10;6PFegH6P0V+cGjf8FV/2S/Eeo+LNH8PeH/239e1bwF4gtvCfjrS9G/4Jbf8ABTzVNR8F+Krzwr4a&#10;8dWfhrxZY2P7IE9z4c8QXXgnxp4N8Y22jaxFZ6jP4V8WeGvEMVu2k67pd5dGjf8ABVf9kvxHqPiz&#10;R/D3h/8Abf17VvAXiC28J+OtL0b/AIJbf8FPNU1HwX4qvPCvhrx1Z+GvFljY/sgT3PhzxBdeCfGn&#10;g3xjbaNrEVnqM/hXxZ4a8QxW7aTrul3l0Afo/RX5wW3/AAVX/ZLvPFWs+BbPw/8Atv3Xjbw54f8A&#10;DXizxD4Otv8Aglt/wU8n8VaD4V8aaj4s0fwd4l1nw9F+yA2raX4f8Wat4C8daX4a1m+s4NO17UfB&#10;fiyx0q4urnw5rEVlz/xS/wCCwn7EXwO8Ca78UfjXL+1/8H/hl4X/ALM/4Sb4i/FL/gmf/wAFKvh/&#10;4E8O/wBt6xp/h3Rv7d8XeLP2SdJ8P6R/a/iDV9K0PTP7Q1C3+36xqmn6Za+be3ttBKAfp/RX4g+I&#10;/wDg41/4I9+Dv+E//wCEu/ab+IHhb/hVHxAsvhP8Uv8AhJP2NP25tD/4Vr8U9R/4TX+z/hp4+/tP&#10;9my2/wCEO+IF/wD8K2+Iv2Pwb4i/s3xFdf8ACA+NfI01/wDhFdcNlz/iz/g5h/4IpeAvFXibwL46&#10;/bA8QeC/G3gvxBrPhPxj4O8Wfsm/tq+HPFXhPxV4c1K50fxD4Z8TeHtY/Z0s9W0HxBoOrWd3pes6&#10;Nqlpa6jpmo2tzY31tDcwSRIAfu9RX4wW3/BwT/wSlvPFWs+BbP47fF+68beHPjB4a/Z68Q+Drb9h&#10;r9vefxVoXx98aaj4s0fwd8D9Z8PRfsxtq2l/GDxZq/gLx1pfhr4aX1pD4017UfBfiyx0rRbq58Oa&#10;xHZegfBT/gth/wAE+f2lPCuoeOv2c/FX7T/x+8E6T4guvCeqeMfgp/wTp/4KNfFPwrpviqx07StY&#10;vfDOoeIfAv7KOvaTZeILLSNe0PVLrR7i7j1KDTtZ0q+mtUttQs5JwD9X6K/ODxN/wVY/ZL8F6dba&#10;x4x8Pftv+E9IvPEHhPwnZ6r4m/4Jb/8ABTzQdOuvFXj3xVo3gXwL4atr3VP2P7W1n8QeNPG3iPw9&#10;4O8J6NHM2o+I/FWvaN4e0e2vdW1Sys5+g/4eV/s6/wDROf2//wDxU7/wVN/+g4oA+/6K/MD/AIfC&#10;fsRf8Ks/4Xp5v7X/APwpL/hX/wDwtn/hcX/Ds/8A4KVf8Ks/4VZ/wjv/AAmH/Cy/+Fhf8Mk/8Il/&#10;wr//AIRL/iqP+Ey/tf8A4R3/AIR3/id/2j/Zv+k10Hib/gqx+yX4L0621jxj4e/bf8J6ReeIPCfh&#10;Oz1XxN/wS3/4KeaDp114q8e+KtG8C+BfDVte6p+x/a2s/iDxp428R+HvB3hPRo5m1HxH4q17RvD2&#10;j217q2qWVnOAfo/RX5gan/wWE/Yi0TR/il4i1mX9r/SfD/wO/tD/AIXXrup/8E0P+ClVho/wf/sj&#10;wJofxS1X/haWp3X7JEVl8P8A+zPhl4o8M/EXUP8AhLJ9J+xeBPEWh+L7nyvD+radqFxz/iz/AILY&#10;f8E+fAUHia68deKv2n/Bdt4L8Qaz4T8YXHiz/gnT/wAFGfDkHhPxV4c+DVz+0Z4h8M+JptY/ZRs4&#10;9B8QaF+z5Z3nx21nRtUa11HS/g1a3PxPvraDwTBJragH6v0V+cHhP/gqx+yZ498K+GvHXgXw/wDt&#10;v+NPBPjTw/o3izwd4x8J/wDBLb/gp54j8K+LPCviPTrbWPD3ibw14h0f9kC80nXvD+u6TeWmqaNr&#10;Ol3d1p2qaddW19Y3M9tPFK3Qf8PK/wBnX/onP7f/AP4qd/4Km/8A0HFAH3/RX5weGf8Agqx+yX40&#10;0651jwd4e/bf8WaRZ+IPFnhO81Xwz/wS3/4Kea9p1r4q8BeKtZ8C+OvDVze6X+x/dWsHiDwX428O&#10;eIfB3izRpJl1Hw54q0HWfD2sW1lq2l3tnAaN/wAFV/2S/Eeo+LNH8PeH/wBt/XtW8BeILbwn460v&#10;Rv8Aglt/wU81TUfBfiq88K+GvHVn4a8WWNj+yBPc+HPEF14J8aeDfGNto2sRWeoz+FfFnhrxDFbt&#10;pOu6XeXQB+j9FfmB/wAPhP2Iv+Ec/wCEw839r/8A4RL/AIWB/wAKm/4Sn/h2f/wUq/4Rz/haf/C0&#10;/wDhRf8AwrT+2/8Ahkn+zP8AhYH/AAu3/izv/CG/af8AhIv+Fp/8W9/s7/hLf+JRR/w+E/Yi/wCE&#10;j/4Q/wA39r//AIS3/hYH/Cpv+EW/4dn/APBSr/hI/wDhaf8Awqz/AIXp/wAK0/sT/hkn+0/+Fgf8&#10;KS/4vF/whv2b/hIv+FWf8XC/s7/hEv8Aib0Afp/RX5AeHP8Agu5/wTP8Y+I/AHg/wj8UPj/4q8W/&#10;Ff7b/wAKt8LeHP2Af+ChGueI/iV/Z3ws8FfHTUP+EA0TTP2W7nU/GP2D4JfEn4dfGK9/4R211H7N&#10;8LPH3gr4hT+X4S8VaHq9/wDQH/Dyv9nX/onP7f8A/wCKnf8Agqb/APQcUAff9FfnBbf8FV/2S7zx&#10;VrPgWz8P/tv3Xjbw54f8NeLPEPg62/4Jbf8ABTyfxVoPhXxpqPizR/B3iXWfD0X7IDatpfh/xZq3&#10;gLx1pfhrWb6zg07XtR8F+LLHSri6ufDmsRWRc/8ABVf9kuz8VaN4FvPD/wC2/a+NvEfh/wAS+LPD&#10;3g65/wCCW3/BTyDxVr3hXwXqPhPR/GPiXRvD0v7IC6tqnh/wnq3j3wLpfiXWbGzn07QdR8aeE7HV&#10;bi1ufEejxXoB+j9FfmBqf/BYT9iLRNH+KXiLWZf2v9J8P/A7+0P+F167qf8AwTQ/4KVWGj/B/wDs&#10;jwJofxS1X/haWp3X7JEVl8P/AOzPhl4o8M/EXUP+Esn0n7F4E8RaH4vufK8P6tp2oXBe/wDBYT9i&#10;LTv+Ej/tCX9r+w/4Q74geCvhP4u+2/8ABM//AIKVWv8AwivxT+JP/CA/8K6+GniPz/2SY/7D+IHj&#10;/wD4Wv8AC7/hCvBup/ZvEXir/hZXgH+wtNv/APhMfDw1AA/T+ivyA0z/AILuf8Ez9b8d/C34W6N8&#10;UP2gNW+Jvxx+H+n/ABZ+Cnw60z9gL/goRf8Ajv4wfCzV9H13xFpXxL+FvhG1/Zbm8QfEH4f6n4f8&#10;L+Jdd0/xl4T07VvDt7o/h3XNTttSlstJ1Ce3+gP+Hlf7Ov8A0Tn9v/8A8VO/8FTf/oOKAPv+vgD9&#10;jf8A5OK/4Kxf9n//AA5/9dZf8E1K5+2/4Kr/ALJd54q1nwLZ+H/237rxt4c8P+GvFniHwdbf8Etv&#10;+Cnk/irQfCvjTUfFmj+DvEus+Hov2QG1bS/D/izVvAXjrS/DWs31nBp2vaj4L8WWOlXF1c+HNYis&#10;j/gn9r8/j3x9/wAFGfi7Z+CPjB4L8E/F/wDbf8KeLPhtJ8a/gd8Zf2e/FXizwr4d/wCCen7BPwo1&#10;XxNp/wAO/jx4E+HHxEh8PxfET4ceOvCtrrV94WtdO1TUfC+rHS7m8toPtDgH6P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9D+&#10;/iiiigAooooAKKKKACiiigAooooAK/AH/gof/wAp1/8Ag3V/7y5f+seeCa/f6vwB/wCCh/8AynX/&#10;AODdX/vLl/6x54JoA/f6iiigAooooAKKKKACvzA/4LMfsVfFP/gol/wTZ/aQ/Y6+Cmv/AA/8L/E3&#10;4wf8Kf8A+EZ134par4j0TwJY/wDCv/j18LfilrP9u6n4T8KeOPEFr9p8P+CdVs9M/s/wvqnn6xca&#10;fb3f2KyludRtf0/ooA+f/wDhlz4Ff8LF/wCFsf8ACDf8XA/4aA/4aj/t/wD4Sbxj/wAl1/4ZY/4Y&#10;q/4Tn+y/+Eh/sT/k2b/i2n/CM/2b/wAId/zOP/CPf8LA/wCKrrlNf+DH7KHwS8LeDfHHjKHwn8Mv&#10;BXwH+Pvxi/ao8M+MPHHxI1nw34W8DfHL9pO8+Oun/Ffx7qviDxR4ttdJlTx1f/tV/Gmxt/Dfia7v&#10;PBmjXnxCt7bwl4f0abQPBaaD2MX7RPgn/hoLXv2cLzSvGGkeMNA+FDfGaXxLrOiQ6d8PtS8Gwa3p&#10;Xh/UZNG8Sz6gJL+90fUdYs49VVdNSws/9IjbUGuLW4t0+WNO/bG8JftbfBH4pw/BDwX+1BYeLrTw&#10;Z8JfHnhnS/Cvgn4C6B8bNQ+FfxxvNTu/gx+0d8J9G/aW1m/+Ct/4X12Hwf4v8QaBB8S4V8UWEvgX&#10;xDpuq/Dm18X2WnaHdgHt/gD9l34BTfBK0+HNlc3vxS+FXiL9pDxD+2loOqXnixLqG7+KPjL9snVv&#10;+CgHhnX9C8ReAP8AhGbfUfCHg/49axputeCNOL6hp+q+DtA0Pw940ufG9jc6/c692fib9lz4E+Mf&#10;B37UfgHxH4G/tHwl+2j/AMJD/wANL6T/AMJN4xtP+Flf8JV8CfAv7NGvf6fYeIbXU/B32/4JfDXw&#10;V4K/4oC88K/Zf7F/4SOy+z+LdR1bXr3zv/gn/wDC3x78E/2NP2e/hR8TvC+m+DPHHgTwHBoGueG9&#10;N1G21Z9P+zanqT6a+u6jp+v+KdHuvGeoaRJYal49k8O+I9d8Lf8ACbXniBPC2p3nh1dMnr7DoA/m&#10;C/4LAf8ABALWP+CqX7X/AMSfj94m8Q/D/TvCWnf8EwLr9nv9nGSfx7478K+O/BP7cPhX9oDxZ8Wv&#10;hr488XabpHw48VeEtR+AGo+EvFOs/D34itc3HirxadH8VeIpvCfgPTvFum+EPHug/D/7Mn/BqPP+&#10;zx4L/wCCbHxd07VPg+P28P2cv23/ANnf41/tXePbX4t/GTU/g14t+AXwV+Pvxx+Jutaf8FNB1L4a&#10;WlzP8YPGngjxH+z54V1a18V+FfB3gvz/AIJaefDureDb/WPiN4o+Ln9rtfJH7TH7aHwl/ZUv/Dth&#10;8RdL8f6ydV8H+O/ij4mu/AnhePxHZfC/4L/C3UPBel/Ev40/EiaXU9NbR/h94IvPiD4TGrvpMWve&#10;Kru1vr/UdB8Lavp3hzxLd6QAdx4m/Zc+BPjHwd+1H4B8R+Bv7R8Jfto/8JD/AMNL6T/wk3jG0/4W&#10;V/wlXwJ8C/s0a9/p9h4htdT8Hfb/AIJfDXwV4K/4oC88K/Zf7F/4SOy+z+LdR1bXr3v9S+FvgTV/&#10;ip4N+NeoaF9o+Jvw/wDh/wDEv4W+EfE39p6xF/ZHgT4weI/hP4s+Iuhf2NDfx+H7/wD4SLxB8Dvh&#10;dqH9p6npV7rGkf8ACL/ZdCv9Nstb8RW+r+gUUAfL/wADP2Q/g18AfC37Lnh7wrZeINe1f9kH9mD/&#10;AIZD+EHjnxZr09z4qj+DV5p3wMsfEtl4ls9Ai8OeCdb8QeLrn9nD4RaxrOvDwbZT2OpeHLmLwrF4&#10;b0jXdc0rUMDUv2Cv2TtW+Fng34Kah8KftHwy+H/7IHxL/YK8I+Gf+E5+JMX9kfsnfGDw58J/CfxF&#10;+FP9sweMYvEF/wD8JF4f+B3wt0//AITnU9VvviTpP/CL/atC8YaXe634jutX+v6KAPzA/ZW/Yp+K&#10;fwO/4KTf8FWv2xfFmv8Aw/1H4Zft0f8ADDH/AAqTQvDuq+I7rx34d/4Zk+AviL4W+Pf+Fi6ZqXhT&#10;SfD+kf2v4g1e3vPCJ8M+J/F/2/R0nuNZGgXqx6fP+leua5ovhjRdX8SeJNY0vw94d0DTL7Wte17X&#10;NQtNJ0XRNH0u1lvdT1bV9Uv5bex03TNOsoJru+vryeC1tLaKW4uJY4kd18f8YftAeEfBHxw+EPwD&#10;1nQ/Gx8UfGzT/GV74N8R2fh9JvAcc/gbQdQ8S61o2r+I5b+A2utto2mXV3a6dZ2GoSGIwPdtZx3V&#10;vK/hGiftq/DH4z658X/hJ4E8E/GPXPE+ieD/AI6XfgZbXwr4A022+Ptp8CvHo+CXxnb4Dar8SvE1&#10;r4B8QXPw7+LWqaJ4Fv5PiwfBnhLU9V8Q+G9atpNf+Husp4hnAPsHwT468EfErwxpfjb4c+MfCvj/&#10;AMG65FLNoni7wT4h0jxV4Y1iGC4ltJpdL1/Qru+0rUIobqCe2le0upVjuIZYXIkR1rJ+Gnwt8CfB&#10;/wAOal4T+HWhf8I74f1b4gfFn4pahp/9p6xq/wBo8d/HH4qeMvjX8Udd+1a7qGpXsX/CUfE34geL&#10;vE39mQ3MWj6J/a39jeHbDSfD+n6bpdp8f/8ABOD4TfFX4P8AwP8AHWi/F7QPEui+IPFX7Q3xv+JO&#10;k3vxFufhvP8AGPxd4a+IXi6XxLYeMfjZb/BfU9T+C+l/EnW7291JrvR/hMmieCdM8NweGbW08L+F&#10;tTTVdB0/9AKAPP8A4l/C3wJ8YPDmm+E/iLoX/CReH9J+IHwn+KWn6f8A2nrGkfZ/HfwO+Kfg341/&#10;C7XftWhahpl7L/wi/wATfh/4R8Tf2ZPcyaPrf9k/2N4i0/VvD9/qWlXp8Wfhb4E+OPws+JfwU+KO&#10;hf8ACUfDL4wfD/xl8LfiL4Z/tPWNE/4SLwJ8QPDmpeE/F2hf2z4d1DSPEGkf2v4f1bUNP/tPQ9U0&#10;3WLD7R9q0y/sr2KC5i9AooA8f+OHwU8K/H7wXovgXxjqHiDTdI0L4wfs9fGuzuPDN3p1nqMnir9m&#10;z4+/DT9ozwLp9zNqula1bP4f1bxt8K/D2l+LLSKzg1G+8K3ms2Oj6roOrXFlrun8/wDEf9lz4FfF&#10;v/hfv/CwfA3/AAkH/DUH7P8Ao37Lnxz/AOKm8Y6V/wAJx8CvD/8Awur+yPA3/Ek8Q6b/AMI19j/4&#10;aI+MX/FTeD/+Ef8AGNx/wmH+k+IZv+Ef8Lf2H9AUUAfP/wAR/wBlz4FfFv8A4X7/AMLB8Df8JB/w&#10;1B+z/o37Lnxz/wCKm8Y6V/wnHwK8P/8AC6v7I8Df8STxDpv/AAjX2P8A4aI+MX/FTeD/APhH/GNx&#10;/wAJh/pPiGb/AIR/wt/YfyB/wRn/AGKvin/wTt/4Jsfs4fsdfGvX/h/4o+Jvwf8A+Fwf8JNrvwt1&#10;XxHrfgS+/wCFgfHr4pfFLRv7D1PxZ4U8D+ILn7N4f8baVZ6n/aHhfS/J1i31C3tPttlFbajdfp/X&#10;yVqP7aHwe0Bv2spPFtp478Haf+xl4atPGPxe1XxF4SuIba98K33hrxN4qs9c8A2lhdajrXjC0vdN&#10;8JavHpkNppMF9rV8LO10W01Fr+1eUA+pNY1jSfD2k6pr+v6pp2h6FoenXur61resX1tpmk6RpOm2&#10;0t5qOqapqV5LDZ6fp1haQzXV7e3c0Fta20Ms80qRRu68Xd/DT4feIPib4H+Ok+kRah8RfA/w6+I/&#10;w08E+LYNW1bydP8Ah98ZfEHwm8YfEDSItLtdSTw5qkXibXPgh8K9Tj1bUNMvtW0tPDIt9A1LTbDX&#10;PENvq/5R/tp+G/ih/wAFQP2P/ir8OP2fbqf4aar4F1v4k+Cfj7+zH8fvh20XjLx54+0r4QW/jD4Y&#10;/BTxXqvhr4xeHPC3hfR9XvfH3wq+LseoxeLvFHgrxdpl34IsfF1xdeBrrx34Q179Wvg9o/izw78J&#10;fhh4f8eyaRL430P4feDtI8XyaBZzadojeJNN8PafZ60dJsbjWPEM9pp39ow3AtIJdd1h44NinU73&#10;H2hwCf4s/C3wJ8cfhZ8S/gp8UdC/4Sj4ZfGD4f8AjL4W/EXwz/aesaJ/wkXgT4geHNS8J+LtC/tn&#10;w7qGkeINI/tfw/q2oaf/AGnoeqabrFh9o+1aZf2V7FBcxHxL+FvgT4weHNN8J/EXQv8AhIvD+k/E&#10;D4T/ABS0/T/7T1jSPs/jv4HfFPwb8a/hdrv2rQtQ0y9l/wCEX+Jvw/8ACPib+zJ7mTR9b/sn+xvE&#10;Wn6t4fv9S0q99AooA8f1r4KeFdd+Pvw0/aMvNQ8QR+NvhX8H/jh8FPD2l213pyeFbzwr8fvGn7PX&#10;jrxjqGs2MulT6tceINN1f9mvwLb+Gbux13TtOs9N1bxXDqula1c32j3mg4Hgb9lz4E/DXxj4f8fe&#10;CvA39i+LfC3/AA1H/YOrf8JN4x1H7B/w2j8dvDH7S/7S/wDoGreIb7TLr/hZPxt8HeHPGv8Aplnc&#10;f8Id/Z3/AAjngD/hFfCV5f6Dde/0UAfiD+2f/wAEhvDvxK/4du/8MmaL8P8A4Y/8MXftf/8ABNHx&#10;l4v/AOE/8d/FO8+3/sbf8E6P+Ghf+FdfCfwV59r8Rv7Z+IHhj/hoTxj/AMI5qXib+wr/AMY/21e/&#10;8LD+Jlx/Y3h42n7fV578WPiPpnwh+G3jT4n61ovinxFo/gbQL7xHqmjeCtH/ALf8UXmn6dH512NJ&#10;0k3Nml3NDAHuZjNd21tb2sM91dXEFtBLKnyx8U/+ChXwK+Eng34RePPEGlfEzVvDvxZ+Dup/tFz3&#10;Phbwhb6zJ8Lf2fPDVp8Pbvxt8aPiwn9s2y+HvBfgZPij4MXxFFor+JvE8qXup3vh/wAO65pnhrxJ&#10;f6QAez/FS6/Zu+O+m/FP9jr4meMfh74tuPir8M/GPw++KHwNj+I9ppHxB1j4a/ELwddaP4ssLjRf&#10;DfiLSfiHoVnrHgzxBORrujyaVqVjY6hBqul6nZzG1vU+gq/N3w18Jvip4R/4KI+OPiF8PfAvjzTf&#10;gv8AFKw1XxX+0J4q+Iqfs/Xnw81/4iaZ8Hvgh8Nfhjrf7PN/4evr79pfSvEK6B8PoPCHxF8P/ECL&#10;SPhVLB4d1zXND0yHXdR0jV/E/wCkVABRRRQAUUUUAfgD/wAEC/8AnNR/2n+/4KN/+8br9/q/AH/g&#10;gX/zmo/7T/f8FG//AHjdfv8AUAFFFFABRRRQB+cH7D3/AATs8Lfsf6j+1RrHiHxZ4f8Ajbq/7Qf/&#10;AAUf/aX/AOCifgXVNZ+GGneHtR+BHir9ozwrZ+Bbzwn4Tvr7xL4zubrxB4c8Ez+MvB1z8T9Hl8Ha&#10;j4l8K+O/E3h6Xw1pGkalqlpqn2/Z/Cf4Wad/wjf9n/DT4f2P/CHfEDxr8WPCP2Pwb4dtf+EV+Kfx&#10;J/4T/wD4WL8S/DfkabH/AGJ8QPH/APwtf4o/8Jr4y0z7L4i8Vf8ACyvH/wDbupX/APwmHiH+0u+Z&#10;lRS7sqKoJZmIAUDqSxOFA7849+M181ftA/tCXvwM1H4FR2/w/uPG+g/GL44+Bvgnq3iGz8U6Xo0X&#10;gO9+IGpw6Roetz6dc2l9e+JEkvJZQ+nactqIYbWaS61G2L2yTgHu0HhTwpY+KNb8eWvhrw/aeNfE&#10;Ph7w14U8ReMbbRdOh8Va74U8Faj4t1nwf4a1nxBDajWNV8P+E9W8e+OtU8NaLe3dxp2haj408WXu&#10;lWtrdeI9Yku/nf8AZP8AGf7NWu+FPHXhj9mqbUbHSfD/AMVfiV438f8AhPxHoHxQ8I+LdE+JP7Q/&#10;jzxN+0X431/WPC3xj0vRfHWmad8SPGHxP8R+P/Dko06HwfPpeura+AhB4V0/T9PsPLLT9umC9/ab&#10;b4GQ/Cy9X4fX3xu8Q/ss+GvjdJ400kWOuftLeFv2c5/2ota8DyeCE0uTU9O8GW/w70vxRoMfj9tY&#10;vLuT4meENd8IP4Mism0fxDqtf9iD9nP4ufBLxZ+0/wCOfifZeGPDEPx++I/hT4gaT8P9F+N3xJ/a&#10;c1bw7rWleCLDwt4u1fWPj58Y/AXw++I+v6b4iudN0u28G/Dy+0+98LfC3wt4fsNJ8GS6NpOqv4T8&#10;PAH3J4T8J+FvAXhXw14F8C+GfD/gvwT4L8P6N4T8HeDvCejad4c8K+E/CvhzTrbR/D3hnw14f0e2&#10;s9I0Hw/oWkWdnpejaNpdnaadpenWttY2NtBbQRRIeGvCfhXwXp1zo/g7wz4f8J6TeeIPFniy80vw&#10;1o2naFp114q8e+KtZ8deOvE1zY6XbWttP4g8aeNvEfiHxj4s1mWJtR8R+Kte1nxDrFze6vql7eT9&#10;BRQBz9t4T8LWfirWfHVn4Z8P2vjbxH4f8NeE/EPjG20bToPFWu+FfBeo+LNY8HeGdZ8QRWyavqnh&#10;/wAJ6v498dap4a0a+vJ9O0HUfGniy+0q2tLnxHrEt78Qf8FR/wBhj/h5R+wp8c/2Kv8AhaP/AApf&#10;/hdH/Csv+Ll/8IT/AMLF/wCEa/4V18Yfh98WP+RN/wCEt8C/2x/bH/CCf2B/yNWl/wBn/wBq/wBq&#10;/wCm/Yf7Nvfv+igD4g8Zf8E0P+Cenj3Ttb0vxL+xP+zBJbeJ/D/we8GeKpNG+CvgHwrqPiz4e/AL&#10;xV8KPGPwi+FfizWPCuhaLq/ij4QeDdX+Bfwgs7b4Q6/faj8M9U8K/Dzwz4G13wpqngixHh5vyA8M&#10;/wDBtZ8AvBf/AAVzuf8Ago/4O8ZfB/wn+z5eeH/FnhO8/wCCefhn9kjwXoPwauvCvj39kPWP2WPH&#10;Phm51XS/iBa+CZ/D/jS58R+IfiP4s0aX4HtpviOfXtY8Oaxa3j6pfeJLj+l6vHf2g/jT4d/Zz+B3&#10;xW+Oviyx1LV9C+FXgXxF40u9C0T7J/bviWfRtPmuNN8K+H11C5s7B/EPinVBZeHtBjvry0s5dX1K&#10;yjurq2gaSdAD5i0//glJ/wAEytO0fU/DS/sA/sgaj4S1H4ga78UrbwT4i/Z8+GHirwJ4V8d+KvAn&#10;wt+G3izXfh14H8TeGdX8JfC7/hL/AAl8FvhjbeLtM+G+i+FdH8Vax4Vg8WeINP1HxbqOs65qR/wS&#10;4/YY/wCHa/7CnwM/Yq/4Wj/wuj/hS/8Aws3/AIuX/wAIT/wrr/hJf+Fi/GH4g/Fj/kTf+Et8df2P&#10;/Y//AAnf9gf8jVqn9of2V/av+hfbv7NsvaP2avj/AKt8cbP4saH41+Hq/Cn4s/Aj4pH4SfFjwDb+&#10;MLLx/pGk+I774c/Dv4weG9Q8NeM7PSPDh8R+HvEPw1+K3gfWoL+58N6DdWmqXesaDcaf9o0Wa4n+&#10;l6AOf1nwn4W8R6j4T1jxD4Z8P67q/gLxBc+LPAuqazo2napqPgvxVeeFfE3gW88S+E76+tp7nw54&#10;guvBPjTxl4OudZ0eWy1Gfwr4s8TeHpbl9I13VLO6PFnhPwt498K+JfAvjrwz4f8AGngnxp4f1nwn&#10;4x8HeLNG07xH4V8WeFfEenXOj+IfDPiXw/rFteaRr3h/XdIvLzS9Z0bVLO707VNOurmxvrae2nli&#10;foKKACvH/FnwC+DXjT4BeJv2WtY+Hvh+z/Z88WfB/WfgFqnwo8Jwz+AfCtr8Gtd8F3Pw7vvh54Zg&#10;8CzeHLnwX4fg8E3UvhvRofB1zoU/hzTltk8Pz6W9nZPb+wUUAc/rPhPwt4j1HwnrHiHwz4f13V/A&#10;XiC58WeBdU1nRtO1TUfBfiq88K+JvAt54l8J319bT3PhzxBdeCfGnjLwdc6zo8tlqM/hXxZ4m8PS&#10;3L6RruqWd1z+p/Cf4Wa3o/xS8O6z8NPh/q/h/wCOP9of8Lr0LU/Bvhy/0f4wf2v4E0L4W6r/AMLS&#10;0y602ay+IH9p/DLwv4a+HWof8JZBq323wJ4e0LwjciXw/pOn6fB6BRQB+cH7cP8AwTs8K/tgaj+y&#10;vrHh7xZ4f+CWr/s+f8FH/wBmn/gon461TRvhhp3iLUfjv4q/Zy8K3ngW08J+LL2x8S+DLm18QeI/&#10;BMHg3wdbfE/WJfGOo+GvCvgPw14ei8NavpGl6XaaX+j9eYfGnx9rHwr+E3xD+JOheD5fH2qeBfCe&#10;seKoPB8GuWHhqXXIdEtXv723XXdTinstNENhDc3ck0ltdSMkBitrW5uXht5/hX4x/wDBSSw+Fvw6&#10;+FXxF0n4L6z45sPEn7JviL9uP4x6dZeNtG0W8+DP7NngbTPhzqXjXXrcXulXDfEDxxBD8QpZvCHg&#10;q1h8NWni6y8DeOZX8T6Hf6fo+l64AfZ8H7Q3wkm+NM37PcniLUtP+LC6VfazYaBrfgzx1oGk+JLL&#10;StN0DWdaXwT441vw1YeAvHmoeH9K8UaBf+JNH8F+J9d1fw5banBJrljYKJfK9K8NeE/CvgvTrnR/&#10;B3hnw/4T0m88QeLPFl5pfhrRtO0LTrrxV498Vaz468deJrmx0u2tbafxB408beI/EPjHxZrMsTaj&#10;4j8Va9rPiHWLm91fVL28n+FL/wDZ5+Lnin/goH4D/ahjtPCHhv4YeAPhx4+8BnWG+O3xJ+KWrfE3&#10;w3470HwfPpen+HvgN4o+Hun/AAq/Z01LTfGWiNq/ir4g/Cnxzf8AiT4k6F4f8MaP4uOv2OqC08D/&#10;AKF0Ac/c+E/C154q0bx1eeGfD91428OeH/EvhPw94xudG06fxVoXhXxpqPhPWPGPhnRvEEts+r6X&#10;4f8AFmr+AvAuqeJdGsbyDTte1HwX4TvtVtru58OaPLZFt4T8LWfirWfHVn4Z8P2vjbxH4f8ADXhP&#10;xD4xttG06DxVrvhXwXqPizWPB3hnWfEEVsmr6p4f8J6v498dap4a0a+vJ9O0HUfGniy+0q2tLnxH&#10;rEt70FFAHj/g34A/BvwFp2iaX4a+Hvh+O28MfGD4xfH3wrJrMM3irUfCfxl+Pvir4r+Mfi78QvCe&#10;seKp9a1fwv4g8Zav8dPjBZ3M2gX+nQaX4V+IfibwLoVvpngm+Ph5C5/Z6+AV5Po11efA/wCD91c+&#10;HPEHibxZ4euLn4aeC559C8VeNPjL4T/aL8Y+JtGml0RpNL8QeLP2g/AXgX47eJtZsTBqOu/GXwX4&#10;T+J+qXV1428OaRrlp7BRQB8Af8EuP2GP+Ha/7CnwM/Yq/wCFo/8AC6P+FL/8LN/4uX/whP8Awrr/&#10;AISX/hYvxh+IPxY/5E3/AIS3x1/Y/wDY/wDwnf8AYH/I1ap/aH9lf2r/AKF9u/s2y+v/AIq/FT4c&#10;/A74ceNPi98XPGWhfD74Z/Dvw9qPirxr4z8S3qWGieHtB0uEzXd9e3DB3Y4Cw2tpbRT3t/eSwWFh&#10;bXN7c29u/wAleLP26NN+HR/blufiF8Ltd0PTf2LPB/hfxxnS/E2g69q/xg0fxp4b8V654TsvC+mh&#10;dOsfD/iDxNqHhiPw9oeka3rLmbU9c0saldaTm4ji+Yfj98LvGn/BU74C/F/4O6prviP9l344/s1f&#10;ETxz4C8YfCjTvEfw++J3wk1/4ya9+z14e8cfBvUvGviXxB8KNdvPF/w50zwr8cvAnxG0DU9K8F+H&#10;de8I+PlGu6fpMvjr4a+E9ZsAD9ZvAOieCfDPgXwV4b+GeheHPC3w38P+EvDmifD/AMMeDtFsPDnh&#10;Lw54J0nR7Kw8KaF4W8PaVa2Ol6D4c0jQbew0/Q9F02ys7DS9Mt7Wxs7W3t4I4lu+GvCfhXwXp1zo&#10;/g7wz4f8J6TeeIPFniy80vw1o2naFp114q8e+KtZ8deOvE1zY6XbWttP4g8aeNvEfiHxj4s1mWJt&#10;R8R+Kte1nxDrFze6vql7eT4Hwp8K614F+F/w68E+JPEM/i3xB4Q8DeFPDOueKLi3061n8Q6toWhW&#10;OmahrMlto+laFpcD6jdW0t35Wn6LpNonm7YNOs4wtvF39AHj83wB+DbwfAKytPh74f0LSP2WvEEH&#10;ib9n3w74Thn8G+FfhXqNn8GviF+z5p1r4Z8KeFJ9F8Np4f0r4N/FTx14F0bwnfaVeeFdG07V7a70&#10;vRrTV9C8PajpRqH7PXwD1bTtV0fVPgf8H9S0jXfD/wAa/CeuaXqHw08F3mnaz4V/aU8VWvjn9ozw&#10;zqtjcaJLa6j4f+P3jaxsfGPxr0a8im074p+KrK18Q+OrbX9XghvE9gooAKKKKACiiigD8Af+Do7/&#10;AJQUftzf92zf+th/s+1+/wBX4A/8HR3/ACgo/bm/7tm/9bD/AGfa/f6gAooooAKKKKACvn/41fsu&#10;fAn9oj+2f+FxeBv+Ew/4SD9n/wCPv7Lmr/8AFTeMfD/2v4E/tQf8K4/4Xp4G/wCKW8Q6J9n/AOE4&#10;/wCFSfD7/iprXyPGPhn/AIR//ij/ABD4f/tXW/7S+gKKAPn/AOI/7LnwK+Lf/C/f+Fg+Bv8AhIP+&#10;GoP2f9G/Zc+Of/FTeMdK/wCE4+BXh/8A4XV/ZHgb/iSeIdN/4Rr7H/w0R8Yv+Km8H/8ACP8AjG4/&#10;4TD/AEnxDN/wj/hb+w+g1r4KeFdd+Pvw0/aMvNQ8QR+NvhX8H/jh8FPD2l213pyeFbzwr8fvGn7P&#10;XjrxjqGs2MulT6tceINN1f8AZr8C2/hm7sdd07TrPTdW8Vw6rpWtXN9o95oPsFFAHn/g34XeBPh/&#10;4j+LPizwjoX9keIPjj8QNN+KXxR1D+09Yv8A/hKPHekfCz4a/BTT9d+y6nqF7ZaJ9n+GXwf+HXhn&#10;+y/DttpOjy/8I7/bM9hL4g1jXNU1I8G/C7wJ8P8AxH8WfFnhHQv7I8QfHH4gab8UvijqH9p6xf8A&#10;/CUeO9I+Fnw1+Cmn679l1PUL2y0T7P8ADL4P/Drwz/Zfh220nR5f+Ed/tmewl8Qaxrmqal6BRQB5&#10;/pvwt8CaT8U/GXxr0/Qvs3xN+IHw/wDhp8LfF3ib+09Yl/tfwJ8H/EfxZ8WfDrQ/7Gm1CTw/Yf8A&#10;CPeIPjj8UdQ/tPTNKs9Y1f8A4Sj7JruoalZaJ4dt9K+AP+CzH7FXxT/4KJf8E2f2kP2Ovgpr/wAP&#10;/C/xN+MH/Cn/APhGdd+KWq+I9E8CWP8Awr/49fC34paz/bup+E/CnjjxBa/afD/gnVbPTP7P8L6p&#10;5+sXGn2939ispbnUbX9P6KAPxg+Nn/Bv5/wSv+PGnfHSx8W/s/8AiDS7n9pn9p/4dftefHjWPDPx&#10;q+NNpqPxF+Mnw88VfFHxCb25i1Xx3rWkeF/D/jLSfjp8cPAvizQfAml+FYYvCvxS1m78HTeEPG/h&#10;j4beMfA34Bftk/8ABqP8W/2jv+CwPjH9rrw1qn7MFn+wf8Wf2n/hZ8a/jB8GfEvxb/aH074y+LvC&#10;uu3vgbxP+11p9s+i/DPV7bRfEHxU8bv8X9a8J2ugfGHQtO0SDxXo1loWq/D6ws7PT/Dv9zlQ3Nzb&#10;2dvcXd3PDa2lpDLc3N1cSJDb29vBGZZp55pGEcUMMatJLJIUREVmYhRuoA/KbRf+CJ3/AATq0L4+&#10;/Ev9oyz+DniCTxt8VP2n/gf+254h0u5+K/xQfwrZ/thfAHxp+0L458HftBaNYxeK4dXt/EGpav8A&#10;tKeObfxN8Pb3XNR+Bl5p2k+E4dL+FGjXNjrF5r3P/wDBG7/gmxrH/BLz4WftffBTd4Atvhl8Uv2/&#10;/j/+0J+zp4Z8AeKPHfi//hBP2cfG3hz4X+E/hH4D8a6z8RNF0rX5fiB4X8P/AA//ALP8Rr/avji1&#10;fbZXf/CeeJL25vrqL7O/Zf8A2x/hb+1lBr0ngDRPiL4XutG8K/Db4k2Gl/EzwmPCWq+K/g/8aLLx&#10;HffB34xeGrNNS1VpvAnxLt/B3jBPD66u+j+LdPvfC+t6Z4r8KeG9Ts/sbfWNAHn/AMS/hb4E+MHh&#10;zTfCfxF0L/hIvD+k/ED4T/FLT9P/ALT1jSPs/jv4HfFPwb8a/hdrv2rQtQ0y9l/4Rf4m/D/wj4m/&#10;sye5k0fW/wCyf7G8Rafq3h+/1LSr30CiigD5/wD+GXPgV/wyx/wxV/wg3/GMv/DP/wDwy5/wrT/h&#10;JvGP/JCv+Fdf8Kn/AOEG/wCEx/4SH/hYH/JP/wDiQf8ACTf8JX/wmP8AzFf+Eh/tr/iZV0Hxw+Cn&#10;hX4/eC9F8C+MdQ8QabpGhfGD9nr412dx4Zu9Os9Rk8Vfs2fH34aftGeBdPuZtV0rWrZ/D+reNvhX&#10;4e0vxZaRWcGo33hW81mx0fVdB1a4std0/wBgooA8A8TfsufAnxj4O/aj8A+I/A39o+Ev20f+Eh/4&#10;aX0n/hJvGNp/wsr/AISr4E+Bf2aNe/0+w8Q2up+Dvt/wS+GvgrwV/wAUBeeFfsv9i/8ACR2X2fxb&#10;qOra9e/L/wC27/wTy+Gf7Sn7On7XfgzwL4V8P6T8dvj94f8Aj7458HeM/FnjH4hWPhXTP2n/AIqf&#10;sBeLP+CeHh74k+JoNHu9fis/D9n+z5rtn8PNZ0PS/CWs+H7fTornxxY+CtR+JKRa/P8Ao/RQB8wf&#10;sRfBTxV+zX+xf+yH+zp461Dw/q3jb4BfswfAL4KeMdU8J3Wo3/hXUvFXwr+FPhPwL4h1DwzfaxpO&#10;g6veeH7zVtCvLjRrrVND0bUbnTpLaa+0nTrl5bOL2Hxd8Vvhd4A1zwb4Z8efEnwD4J8SfEXU5tF+&#10;H3h/xd4x8O+G9c8daxbtaJcaT4N0nWdQs7/xPqcDahYLNY6JBe3UbXtorxKbmHd80x/t2fCWT4S/&#10;En4tN4U+LNvD8Nfjpp/7Ntz8P7vwZa2nxN8V/GXX/FHgfwZ4Q8H+EvDNxrsVtPP4v8SfEXwnY6Tf&#10;a/q/h3TtOtr651nxVd+HdD0rVdTtPkj9sHUfGf7dH7PfwY1D9mX4dfGXxO2u/FTT7/WtI1Gx/Z/8&#10;LfDbRPEXwJ+PvhfTviF8Gv2uR8R/FWkfHLw5oPhTx98OvEkXiO1/Zhv7jxBeeJ/hheaVd614l0i5&#10;0jwv4zAP1L+Gnwt8CfB/w5qXhP4daF/wjvh/VviB8WfilqGn/wBp6xq/2jx38cfip4y+NfxR137V&#10;ruoalexf8JR8TfiB4u8Tf2ZDcxaPon9rf2N4dsNJ8P6fpul2h4N+F3gT4f8AiP4s+LPCOhf2R4g+&#10;OPxA034pfFHUP7T1i/8A+Eo8d6R8LPhr8FNP137LqeoXtlon2f4ZfB/4deGf7L8O22k6PL/wjv8A&#10;bM9hL4g1jXNU1L0CigD5f8Tfsh/BvXvhTbfBnS7LxB4L8EwftP8AhP8Aa8kg8Na9Pdaje/GXw5+2&#10;ho37e2sXtzqHjGHxbIvh/wAe/tB6Xfaj4s0GzW0gs/CviPWfDHgWXwXbQeHrjQOg/wCGXPgV/wAL&#10;F/4Wx/wg3/FwP+GgP+Go/wC3/wDhJvGP/Jdf+GWP+GKv+E5/sv8A4SH+xP8Ak2b/AItp/wAIz/Zv&#10;/CHf8zj/AMI9/wALA/4quvoCigD8Qdf/AOCQ3hz4f/t7f8Esv2h/2U9F+H/ww+Av7FH/AA1J/wAL&#10;n8GeIvHfxT17x34o/wCFifsH/AH9hb4Cf8K6i8R2vjqy1P8A4Qr4Zfs5fDLwt4v/AOEg8aeDfN0f&#10;wzB4rP8AwmHjrXvE97qn7fV4X+0Z+0B4R/Zj+Fuq/F7x3ofjbXfCehahpFlrCeBPD6eItU0yDV76&#10;KxTWb+2mvtMtrPRLCaWM6hqNzfQxwebDFGs91Pb28vnnxL/bQ+Evwp+OHh34E+I9M8f3ms6rL8IL&#10;TxL420LwxHqXw3+GOqftDeOvEfww+AWjfETxG2p299pmqfF/4i+FdX8HeFLfRdF8QJp+qto8vjGb&#10;wrpfiTw5qGqgHsOleDPhPpvxw8efEPSk0mP45+M/hV8JvBfjuSPxLe3Gu3fwo+Gfi740658J0uvB&#10;8urzadpGk6d4v+LXxnax8SWOhafe+IrzVNR0zVdX1iDwxo9loetqXwt8Cav8VPBvxr1DQvtHxN+H&#10;/wAP/iX8LfCPib+09Yi/sjwJ8YPEfwn8WfEXQv7Ghv4/D9//AMJF4g+B3wu1D+09T0q91jSP+EX+&#10;y6Ff6bZa34it9X/M39kv9kL9qP4Lft8/tH/Hv4w+M/hr8UPC3xz+EPh6PVfih4f8E6x4Q8T6n4s0&#10;n4u/EfUPA/wxh0vVvjD42k0bwp8GfhTqeheGNLjsPC2maBrttd2Gt/bLj4gXHxJ1zxX+uVAHy/8A&#10;FP8AZD+DXxU+En7ZPwgvLLxB4T0n9u/w/wCOtG/aD8SeE9dnPirVtR8e/s8eDv2W9R8WeGX8VxeK&#10;fDfhnxBpfwb+HngXQtGtrHw03hVNR8M22v6p4Z1XV9U8Q3Os9BrP7LnwJ8Qf8LH/ALX8Dfa/+Ft/&#10;tAfBX9qP4g/8VN4xt/8AhIPjt+zv/wAKC/4U745/0bxDD/ZX/CH/APDL/wAC/wDimdE/s3wd4g/4&#10;Qf8A4qnw9rf/AAkvjD+3/oCigD8QPH//AASG8OaR/wAFJ/8AgkZ+2L+zjovw/wDh/wDDL/gnv+z/&#10;APGr9lz4iaF4i8d/FTVfHerfAmL4C+Jfhb+yf4G+HWmata+MvD+v/wDCsfEHxE+JV54u8TeL/FHh&#10;bxjq2j+I4bjV/EPxAvdM0jTtI/b+vC/2jP2gPCP7Mfwt1X4veO9D8ba74T0LUNIstYTwJ4fTxFqm&#10;mQavfRWKazf2019pltZ6JYTSxnUNRub6GODzYYo1nup7e3l88+Jf7aHwl+FPxw8O/AnxHpnj+81n&#10;VZfhBaeJfG2heGI9S+G/wx1T9obx14j+GHwC0b4ieI21O3vtM1T4v/EXwrq/g7wpb6LoviBNP1Vt&#10;Hl8YzeFdL8SeHNQ1UA7XwRdfs3a78fPiz4y+H3jH4e+JP2grvwL8O/hL8YLTw18R7TxF4p0jwZ8F&#10;fF/xb1vwH4b8TeBrLxFf2vhKbwr4w+N3xUM9+fD2ka5qN54lbS/EN9qEGheHrPSvoKvzd/ZO+E3x&#10;U+FX7TH7TFvp3gXx54T/AGZfFGt+OvHmg3PxeT9n648Sal8dfiX8ePid8SPiXqvwd1j4O3up/EO/&#10;+Bniz/hKj4utLD9oe9HjXw9f6pomjeGLTStKttZ8O+Hv0i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R/v4ooooAKKKKACii&#10;igAooooAKKKKACvwB/4KH/8AKdf/AIN1f+8uX/rHngmv3+r8Af8Agof/AMp1/wDg3V/7y5f+seeC&#10;aAP3+ooooAKKKKACiiigAryz4p/B7wf8Y9M0zSPGGo/EnTrTSL99RtH+Gnxo+MfwV1GS5kt3tmTU&#10;dY+DfjzwFq2s2QikZk03V76/02KfbdR2i3SpOnqdFAHw7q37JvjTWf2pLb4x6h8UfBWofBJf2adf&#10;/Zi1P4Max8L/ABtrfxC1jwh4iutN1nUNV1D496p8eblL3V5tf0m0e4udU+FOpXt9oEt/p19qFzr1&#10;4viy3yP2L/2NfGH7M2oa34i+JXxh0T4zeLB8Dv2dv2YPButaD8M7z4Yx6R8C/wBl6P4myfDi38T2&#10;N78RfiMviX4m67rHxc8a678QvGWjz+D/AA5rVxNoljovgLw9aaIhvfvmigAooooAK/PL9tP9h3X/&#10;ANqjVpb7wj8WdF+FVt49/Z6+Mn7I/wAd4NX+G1/8Qbvxz+z18ctT8E6h4usPBd/YfEbwAfh/8TdF&#10;tvCutaX4J8balb+OdA0eLx74hvtV8Ca/d2WjC1/Q2igCOGGK3hit4I0hggjSGGKJQkcUUShI440X&#10;CoiIqqqgYVQAMYqSiigAooooA+RPjR+z78UviV+0b+y/8avCvxY8AeD/AAj+z1q/jPVdY8BeIPg3&#10;4i8a+I/Hn/CwPDN94J8TQab8QNO+NvgXTPBezwtfMmhSXXw88af2dr8a6vqEes6cT4fryn9nL9hf&#10;Wvgb8bLX4h6z8VdB8ZfD/wCGXh/9pzwf+zf8P9L+Gl94T174ceFP2tfj34T/AGgfihp/jzxtdfEb&#10;xVp/xHutC1nwD4I8EfDe90XwR8OH0DwPol9FryeKta1671S3/RGigAooooAKKKKACiiigAr81vHn&#10;7CHj34qeJv27n8ffHHwVN4A/bM+FXhz4daHoHhX4H67oPjb4O6t4A0rXNL+G/jU+OdX+OfirQPH1&#10;/wCG31+41rU9MPw48G2mu69p+jXNvPoem22oaTqn6U0UAfLn7MHwE8X/AAYi+NHir4oePvDHxL+M&#10;X7QnxdX4wfFDxV4H8Aap8L/BH9q6X8K/hf8ABPwpoXhDwRrnxA+Ket6Lo2hfDn4P+DbW5OqePdfu&#10;NX8SP4i8Qr/ZsWsJpNh9R0UUAFFFFABRRRQB5b8bvBPin4l/CH4kfDvwX4p0DwT4l8c+D9c8Jaf4&#10;r8UeD9R8faHoSeIbKXSr+/vfCGleNfh5f62yabdXi2dvD4z0IRXz213NNcW9vJYXX5t/Eb/gmj8S&#10;PiF8HPhR8L5f2ivA2k6vpn7HfxA/YH+P/ivT/gH4gjsfi1+zZ8RG8B2Opf8ACCeHJvj7c33wm+LG&#10;jeGfA1zo3h7xnqviz4oeGrPUvHPi7xBdeArwL4e0fRf12ooAjhhit4YreCNIYII0hhiiUJHFFEoS&#10;OONFwqIiKqqoGFUADGKkoooAKKKKACiiigD8Af8AggX/AM5qP+0/3/BRv/3jdfv9X4A/8EC/+c1H&#10;/af7/go3/wC8br9/qACiiigAooooA5/xX4S8K+O/DmseD/HHhnw/4y8I+IrGbTPEHhbxXo2neIfD&#10;mu6bOAJ9P1nRNXtrzTNTsZgB5tpfWs9vJgb4zgV8kfFP9hP4V+NvB/wu8BfC/wAQeIv2TvB/wo+L&#10;2g/HHRvDn7MPgn9nzwdoes/ELwxfWmpaDqfiDRPG3wQ+I2jPHY3toJ5k0Ow0GfVvOeLXLrUoYbKO&#10;0+16KAPi+x/Yh+H9j+0xJ+0knjz4mzIvxI1X446Z8E5rjwEPg/onx9134Fwfs1a18aNLWHwFF8TY&#10;/Feo/BddS8Jy6JN8S5/AC3fifxV4qHg7/hK9bm1iL7QoooAKKKKACiiigArzH40/CTwh8e/hF8S/&#10;gp4+jv5PBnxW8D+JvAPiRtIu10/WrXSvFGk3Wk3OoaFqTQ3H9l69pi3I1HQ9UWCWTTNWtbK/jjaS&#10;3QV6dRQB8+fs8fs96d+z9ovj2JviD49+Lnjn4sfES6+KnxT+KvxNj8CW/jPx34zk8HeDPhzpt7qV&#10;h8MvA/w58B6XZ+Hvh38OvAngjQ9P8OeDNFgh0Pwtp0l//aOsS6lqt/8AQdFFABRRRQAUUUUAFFFF&#10;AHnPxc+Hh+LXwx8c/DI+MvFnw+h8eeG9S8LXvi/wLF4Pm8W6NpusQGz1N9EXx94S8d+ERd3eny3W&#10;ntJrHhTWY4YLuaa1igv0tb23+H/G3/BMv4c+Pvhf8IPhVr3xy+P8mlfDL4F+Mf2WvFWvwS/A+18S&#10;fHf9mXx/c+B5PFnwS+L32X4IQeGj4d1PTPh14W8Nx+JPhr4b+HHxD0/QE16LTfGFpqvivxHq+ofp&#10;NRQAgAUAAAAAAADAAHAAHQAdh27UtFFABRRRQAUUUUAfC3iD9gvwV4y8Uftea346+MXxt8ZeH/2z&#10;fhtD8LviL8O9Uk+DemeEvB+haZpOr6F4W1P4Zan4U+DXhz4iaL4k8GaVr2sW/hzVvEvjvxeVubyP&#10;VtYg1bWtO0rUrL2b9nj9nvTv2ftF8exN8QfHvxc8c/Fj4iXXxU+KfxV+JsfgS38Z+O/Gcng7wZ8O&#10;dNvdSsPhl4H+HPgPS7Pw98O/h14E8EaHp/hzwZosEOh+FtOkv/7R1iXUtVv/AKDooAKKKKACiiig&#10;AooooAKKKKAPwB/4Ojv+UFH7c3/ds3/rYf7Ptfv9X4A/8HR3/KCj9ub/ALtm/wDWw/2fa/f6gAoo&#10;ooAKKKKACiiigAooooAKKKKACiiigArH8RaBpPivQNd8L69aJf6H4k0fU9A1qwkZ1jvdJ1iyn0/U&#10;bR2Qq6pc2dxNCzIyuFfIIIU1sUUAfA37F/7GvjD9mbUNb8RfEr4w6J8ZvFg+B37O37MHg3WtB+Gd&#10;58MY9I+Bf7L0fxNk+HFv4nsb34i/EZfEvxN13WPi541134heMtHn8H+HNauJtEsdF8BeHrTREN79&#10;80UUAFFFFABRRRQAUUUUAflvbfsEfGSbwL8btH8Q/tCfC3U/Hfjb9r/wJ+2n8H/Fuifs5+K/Dmi/&#10;DD4m+CPFXgrxE/h/xj4X1D9pPxZefEvwX4k03wJp/hHVYNG8S/DLXLbRNf8AFk9nrH9o32i3Hh77&#10;D/Zd+Blx+zv8H7L4eap4ptfHPivU/HXxf+LHxC8Z6f4dl8IaX4n+J3x5+Lvjj43fEnVtE8KXHiDx&#10;ZdeGfDcvjf4ga7D4W8O3nirxNeaD4ag0nR7nxBrE1k+oXH0LRQAUUUUAFFFFAHyz+2d8A/G37T/7&#10;O/jn4GeBfiR4V+FOoePl0uw1Txj4t+Gmr/FaztNDstSt9Wubaw8LaP8AE/4Szpqt1d2Fitvqlx4n&#10;uLSzt0u45NGvJbmGe0+f/if+wl42+KHxn0v4i6n8ZvBmneDfGt1+xv4q/aW8Caf8HNaF78TPiP8A&#10;sRfFfUfjX8MPEPwy8TXXxju0+E2geKfHMnhux8feGfE+hfGK5vvAvgnRfDWk+ItM1PUNc8T3v6TU&#10;UAFFFFABRRRQB8s/tnfAPxt+0/8As7+OfgZ4F+JHhX4U6h4+XS7DVPGPi34aav8AFaztNDstSt9W&#10;ubaw8LaP8T/hLOmq3V3YWK2+qXHie4tLO3S7jk0a8luYZ7T5/wDif+wl42+KHxn0v4i6n8ZvBmne&#10;DfGt1+xv4q/aW8Caf8HNaF78TPiP+xF8V9R+Nfww8Q/DLxNdfGO7T4TaB4p8cyeG7Hx94Z8T6F8Y&#10;rm+8C+CdF8NaT4i0zU9Q1zxPe/pN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0v7+KKKKACiiigAooooAKKKKACii&#10;igAr8Af+Ch//ACnX/wCDdX/vLl/6x54Jr9/q/AH/AIKH/wDKdf8A4N1f+8uX/rHngmgD9/qKKKAC&#10;iiigAooooAKKKKACiiigAooooAKKKKACiiigAooooAKKKKACiiigAooooAKKKKACiiigAooooAKK&#10;KKACiiigAooooAKKKKACiiigAooooA/AH/ggX/zmo/7T/f8ABRv/AN43X7/V+AP/AAQL/wCc1H/a&#10;f7/go3/7xuv3+oAKKKKACiiigAooooAKKKKACiiigAooooAKKKKACiiigAooooAKKKKACiiigAoo&#10;ooAKKKKACiiigAooooAKKKKACiiigAooooAKKKKACiiigD8Af+Do7/lBR+3N/wB2zf8ArYf7Ptfv&#10;9X4A/wDB0d/ygo/bm/7tm/8AWw/2fa/f6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T/v4o&#10;oooAKKKKACiiigAooooAKKKKACvwB/4KH/8AKdf/AIN1f+8uX/rHngmv3+r8Af8Agof/AMp1/wDg&#10;3V/7y5f+seeCaAP3+ooooAKKKKACvkD/AIKE/FHx38Dv2Bf24PjV8Ldd/wCEX+Jvwf8A2QP2lvij&#10;8OvEx0zR9b/4R3x38P8A4L+NfFnhHXf7G8Rafq2gav8A2R4g0jT9Q/szXdK1LR7/AOz/AGXU9Pvb&#10;KW4t3+v6/LD/AILS/BD4L/F3/gmP+3VrvxY+EPwv+J+t/CT9jD9rj4hfCnWfiH4A8KeNNV+GXj7S&#10;P2fvHt5pPjj4fah4k0nU7vwX4w0u7sbK607xN4bl03WrO5s7We2vopbeF1AP0Qt/B3iKGCCGT4r+&#10;P7uSKGOOS6uNN+Fyz3LogVridbX4b21qs0zAySC2treAOxEMEUe1FfJ4X1uJd8vxT8bRpkDfJY/D&#10;NFBPAG5vh+BkngDPPbNd5X8+v/Bzfq2q6L/wSl8f32janqGk3yfF/wCCka3mmXlzYXSxyeL0WRFu&#10;LWWKUJIvDqH2sOGB4oA/dA+FNdVS7fFHxwFA3FjYfDQKFAySWPw+wABznpiom8NausYmb4q+M1hb&#10;BWVrP4ZCM56YkPw+CHPbHXtnGK+NP24Lu6tv+CWv7UV9bXNxb3sH7EXxRuYLyCaSK6huY/gxq0iX&#10;EVwjLLHOkgEiSo6yK4DBgwBr+Mf/AIJO/GPXP+CjvxO/4J5/sT/tz6x8RPgh+zb8Df2bvBfj39m7&#10;4SatNrGjaV+3P8Q/BqT6RrHjjxT4ynurO48QaJpkmn3l74f8JwrcW+raYl5meWNNWfVAD+/LVbI6&#10;HHbTa38avEWjxXky29pLqrfCjT47qd8bILZ7vwJCs8zFl2xxFnbcMKc1rDwprrAMvxQ8cMrAEMNP&#10;+GhBB5BBHw+III5BBwe2a/jz/wCCrP7MnxI1H/go38W/i18eP2P/AIz/ALf/AOxR/wAKQ+HPgn4U&#10;+Ef2aPjTNoPjX9lHVdO8PG18WalN8J9G1WLWNX1bX9WhuNX0dodNn3iKKaG6ilnntm+yf+Ccv/BW&#10;3/gnP+y1+xj8APhnrP7Un7RfxJtdU1zxf4W8Hy/G/wCF/ibVvi54Sk0/xjdaWvw28dHwlpGqWOnS&#10;+DZ54dF0s317JM2jQWU0spAYqAf0if8ACJa//wBFP8c/+C74a/8Azvq87+J3wd+Ifj3w2mh+Ff2r&#10;fj78E9TXUrW+bxl8MfDn7Luq+JJLW3iuY5dGe1+M37N3xb8IDTb554prqWPwrHrCS2dsLLVrOFry&#10;G79zsbyDULK01C1Yva31rb3ls7KyM8FzEk0LFGAZC0cikqwDKTggEEVaoA+AP+GN/wBor/pLF+3/&#10;AP8AhuP+CWX/ANLWo/4Y3/aK/wCksX7f/wD4bj/gll/9LWr7/ooA+AP+GN/2iv8ApLF+3/8A+G4/&#10;4JZf/S1qP+GN/wBor/pLF+3/AP8AhuP+CWX/ANLWr7/ooA+AP+GN/wBor/pLF+3/AP8AhuP+CWX/&#10;ANLWo/4Y3/aK/wCksX7f/wD4bj/gll/9LWr7/ooA+AP+GN/2iv8ApLF+3/8A+G4/4JZf/S1qP+GN&#10;/wBor/pLF+3/AP8AhuP+CWX/ANLWr7/ooA+AP+GN/wBor/pLF+3/AP8AhuP+CWX/ANLWo/4Y3/aK&#10;/wCksX7f/wD4bj/gll/9LWr7/ooA+AP+GN/2iv8ApLF+3/8A+G4/4JZf/S1qP+GN/wBor/pLF+3/&#10;AP8AhuP+CWX/ANLWr7/ooA+AP+GN/wBor/pLF+3/AP8AhuP+CWX/ANLWo/4Y3/aK/wCksX7f/wD4&#10;bj/gll/9LWr7/ooA+AP+GN/2iv8ApLF+3/8A+G4/4JZf/S1qP+GN/wBor/pLF+3/AP8AhuP+CWX/&#10;ANLWr7/ooA+AP+GN/wBor/pLF+3/AP8AhuP+CWX/ANLWo/4Y3/aK/wCksX7f/wD4bj/gll/9LWr7&#10;/r5T/ZI/bU/Z6/be+CUn7Q/7Pni+88QfCiDxN4z8I3HiLxF4f1nwU1trHgDUJdM8Ui5sPFFppt5b&#10;2WnXMMh/tGaNbOaBGuI5jEGZQDyz/hjf9or/AKSxft//APhuP+CWX/0taj/hjf8AaK/6Sxft/wD/&#10;AIbj/gll/wDS1q4T9mX/AIK5fshftg/FHw/8OP2e4v2gPHWg+M7zxppvgL48/wDDMvxx8P8A7NHj&#10;3U/h5Y6ze+M9P8JfHXxH4K0rwLqU+iN4f1bT2kk1C1tNS1W2XT9GudRuLq1Sebwz/wAFeP2GfGfw&#10;B+GH7R/hX4j+JNe8C/G746zfs1/B3QdN+HHje5+JnxO+M9t4mufCt54O8G/DSPRT4u1Z7C+sb+91&#10;LVl01NE03RbOfWNQ1G1s/KdwDtf+GN/2iv8ApLF+3/8A+G4/4JZf/S1qP+GN/wBor/pLF+3/AP8A&#10;huP+CWX/ANLWr7/ooA+AP+GN/wBor/pLF+3/AP8AhuP+CWX/ANLWr5g/bd+EP7Wf7Nf7F/7Xf7Rf&#10;gX/gql+2/q3jb4A/swfH341+DtK8W/C3/gmJfeFdT8VfCv4U+LPHXh7T/Etlo/8AwTr0LVrzw/ea&#10;voVnb6za6XrmjalcadJcw2OraddPHeQfs9XwB/wVi/5RZf8ABSz/ALMA/bI/9Z1+I9AH3/RRRQAU&#10;UUUAfgD/AMEC/wDnNR/2n+/4KN/+8br9/q/AH/ggX/zmo/7T/f8ABRv/AN43X7/UAFFFFABRRXH+&#10;P/A+i/Erwb4h8CeIr3xhp2ieJ9PfTdSvvAHxC8f/AAo8ZW1s8kcjSeHviN8LfEvg74g+EdQ3RqE1&#10;bwp4n0XVY0MkUd6kUsyOAflh+zh8Ov2ov2oPCfxR+Les/wDBSb9r/wCF/wDxl/8At7fC3w/8Pfhb&#10;8Nv+Cdp8CeD/AAJ+z/8AtxftDfAH4caFoU3xO/YP+JnxAvfsXw/+GXhqPU9T8WePPEusarrP9oal&#10;c6gftSQRfQH/AAxv+0V/0li/b/8A/Dcf8Esv/pa1c/8A8Ep/DOneC/2S/EPg7R7nxBeaT4T/AG3/&#10;APgqT4Z0u88WeLPFPj3xVdadoX/BTz9sDS7G58S+OvHWseI/G3jTxBPbWsUus+LPGPiDXvFPiPUW&#10;udY8Q6xqmrXl5ez/AKP0AfAH/DG/7RX/AEli/b//APDcf8Esv/pa1H/DG/7RX/SWL9v/AP8ADcf8&#10;Esv/AKWtX3/RQB8Af8Mb/tFf9JYv2/8A/wANx/wSy/8Apa1H/DG/7RX/AEli/b//APDcf8Esv/pa&#10;1ff9FAHwB/wxv+0V/wBJYv2//wDw3H/BLL/6WtR/wxv+0V/0li/b/wD/AA3H/BLL/wClrV9/0UAf&#10;AH/DG/7RX/SWL9v/AP8ADcf8Esv/AKWtR/wxv+0V/wBJYv2//wDw3H/BLL/6WtX3/RQB8Af8Mb/t&#10;Ff8ASWL9v/8A8Nx/wSy/+lrUf8Mb/tFf9JYv2/8A/wANx/wSy/8Apa1ff9FAHwB/wxv+0V/0li/b&#10;/wD/AA3H/BLL/wClrUf8Mb/tFf8ASWL9v/8A8Nx/wSy/+lrV9/0UAfAH/DG/7RX/AEli/b//APDc&#10;f8Esv/pa1H/DG/7RX/SWL9v/AP8ADcf8Esv/AKWtX3/RQB8Af8Mb/tFf9JYv2/8A/wANx/wSy/8A&#10;pa1H/DG/7RX/AEli/b//APDcf8Esv/pa1ff9FAHwB/wxv+0V/wBJYv2//wDw3H/BLL/6WtR/wxv+&#10;0V/0li/b/wD/AA3H/BLL/wClrV9/0UAfAH/DG/7RX/SWL9v/AP8ADcf8Esv/AKWtR/wxv+0V/wBJ&#10;Yv2//wDw3H/BLL/6WtX3/RQB8Af8Mb/tFf8ASWL9v/8A8Nx/wSy/+lrUf8Mb/tFf9JYv2/8A/wAN&#10;x/wSy/8Apa1ff9FAHwB/wxv+0V/0li/b/wD/AA3H/BLL/wClrUf8Mb/tFf8ASWL9v/8A8Nx/wSy/&#10;+lrV9/0UAfAH/DG/7RX/AEli/b//APDcf8Esv/pa1H/DG/7RX/SWL9v/AP8ADcf8Esv/AKWtX3/R&#10;QB8Af8Mb/tFf9JYv2/8A/wANx/wSy/8Apa1H/DG/7RX/AEli/b//APDcf8Esv/pa1ff9FAHwB/wx&#10;v+0V/wBJYv2//wDw3H/BLL/6WtR/wxv+0V/0li/b/wD/AA3H/BLL/wClrV9/0UAfD/8AwTy8cfEz&#10;x7+zdf3nxd+JPiD4v+NvBf7T/wC3h8FJPiT4s0P4e+HPFPizwr+z1+3T+0b8B/h3qHiXSfhR4J+H&#10;Hw7i8QRfDv4ceFbHWbrwr4F8L6dqeo2tzqh0qC5vbgt9wV8Af8E0/wDk3X4jf9n/AP8AwVi/9em/&#10;tkV9/wBABRRRQB+AP/B0d/ygo/bm/wC7Zv8A1sP9n2v3+r8Af+Do7/lBR+3N/wB2zf8ArYf7Ptfv&#10;9QAUUUUAFFFFABX5QeE/Cf7SP7Sn7SP7fVnaft9ftP8AwB8E/AL9p/wB8FPht8Nvgp8P/wBha+8K&#10;6b4Wv/2Fv2NPjxq2oX+rfHj9jT44fETVvEGrfET44+Or66u77xzLp1tp0ulaXpWk6dbafif9T9W0&#10;y21rStT0e8k1CG01bT73TLqbSdW1XQNVitr+2ktZ5dM13Qr3T9c0XUI4pWay1bR9QsNV065WK806&#10;8truGG4T80P+Ccvw08OfB/4n/wDBUX4deE9R+IGr+H/Dv7f/AIM/s/UPil8WPin8cfHdx/a//BMr&#10;/gnHrt1/bvxS+NfjL4gfE3xP5V7qdzDpn/CTeLtW/sTR4tO8O6N9g8P6TpOmWQB6B/wxv+0V/wBJ&#10;Yv2//wDw3H/BLL/6WtR/wxv+0V/0li/b/wD/AA3H/BLL/wClrV9/0UAfAH/DG/7RX/SWL9v/AP8A&#10;Dcf8Esv/AKWtR/wxv+0V/wBJYv2//wDw3H/BLL/6WtX3/RQB8Af8Mb/tFf8ASWL9v/8A8Nx/wSy/&#10;+lrUf8Mb/tFf9JYv2/8A/wANx/wSy/8Apa1ff9fk1+wp/wAFm/2Pv+CgHwo/ap+MXwug+J/w88Mf&#10;sba1run/ABusvjLoXg7QNc0jRdB8N6z4om8cadbeDPH3xAsLjwffaf4a8VRade6hqWlapLeeGdYj&#10;uNGtYYbe4uAD2b/hjf8AaK/6Sxft/wD/AIbj/gll/wDS1qP+GN/2iv8ApLF+3/8A+G4/4JZf/S1q&#10;+LNM/wCDgL9kjXv2Avhr/wAFE/DnwY/ay8R/Cr4tftH6f+y14I+GWi+A/hNdfHPVPijq1/rOl6TE&#10;vhh/jjD4LbRtT1HRZrKynt/iFdarJcXlgh0VfOnNvf0H/gvp+yRqX7Pn7bnx28S/Bz9rz4W67/wT&#10;4m+Hcf7S37OPxY+EfhTwP+0b4Zh+KutRaH4FvtK8Jaj8UH8F6nZa3cG7u4ZZviHp7Lpdi2pNGLXU&#10;tBfVwD7E/wCGN/2iv+ksX7f/AP4bj/gll/8AS1qP+GN/2iv+ksX7f/8A4bj/AIJZf/S1q8e/Yp/4&#10;K/8AwG/bU/aA8W/ssWnwQ/ay/Zl/aB8LfCLTfjzb/DP9rH4S6D8NdZ8Y/CDU9Y0fQoPHvge98K+P&#10;/iHoev6CNT8QaPbrcjVbU3Zu5201L4aTrn9l+n+DP+Cnn7MfxE/4KIePf+CZvgabxr4q+Pfwt+D+&#10;o/F34g+KtI0jQbj4QeFf7J1fwZpmqfDW+8WN4oj1+4+KOmWvxB8H63quh6b4QvtD0nTtYjs9U8S2&#10;fiO1vdDgANL/AIY3/aK/6Sxft/8A/huP+CWX/wBLWo/4Y3/aK/6Sxft//wDhuP8Agll/9LWr7/oo&#10;A+AP+GN/2iv+ksX7f/8A4bj/AIJZf/S1qP8Ahjf9or/pLF+3/wD+G4/4JZf/AEtavv8AooA+AP8A&#10;hjf9or/pLF+3/wD+G4/4JZf/AEtaj/hjf9or/pLF+3//AOG4/wCCWX/0tavv+igD4A/4Y3/aK/6S&#10;xft//wDhuP8Agll/9LWo/wCGN/2iv+ksX7f/AP4bj/gll/8AS1q+/wCigD4A/wCGN/2iv+ksX7f/&#10;AP4bj/gll/8AS1qP+GN/2iv+ksX7f/8A4bj/AIJZf/S1q+/6+Nvhv+3D8J/ih+2j+0j+wtoHh74h&#10;2fxb/Zd8B/CX4h+P/EWsaT4at/hzq+i/GXSjrHhi18H6vZeLtQ8TahqlhbDy9eg1rwh4ftLWf5dP&#10;vdVjzKoBxP8Awxv+0V/0li/b/wD/AA3H/BLL/wClrUf8Mb/tFf8ASWL9v/8A8Nx/wSy/+lrV8t3X&#10;/BdP9kmP9nVP2htO+HX7SWv/ANu/to+Jf2BPhn8GNA8AeDtZ+Nfxg/aP8OXtzYroPw+8O6X8Sb3w&#10;1LoGtSWlxLpOveJvGHhrEaRw6nYabqF7p9jddP8AF3/gsH4H/Z8/ZW0X9p/48fsY/t1/C658QftL&#10;+Gv2U9G+AGv/AAw+FafHXX/iR4w0577wxrXhTSpPjba+AfFXw78QXKS6LovizRfiFcyajrUFxYw6&#10;STa3LwAHvv8Awxv+0V/0li/b/wD/AA3H/BLL/wClrUf8Mb/tFf8ASWL9v/8A8Nx/wSy/+lrV4T+z&#10;/wD8FrP2PfjZ8Pv2xfHnjXRfjt+ydefsEWmi6n+1R8OP2sPhgvw5+J/wz0fxPpesar4V1WXwr4Y8&#10;ReP112PxTHoOo2vhvTfD2o6nr2t3x0u30/SJ/wDhIvDj6rZ/Zm/4KvyftReJfhD/AMIp/wAE8P8A&#10;go14L+DXx1uUX4cftIfEP4N/DPSfhPJotxol/r2leNvGNro/xq1/4ieCPAPieysoP+ET8Wa34GWw&#10;1yTWNEwLVNRhegD23/hjf9or/pLF+3//AOG4/wCCWX/0taj/AIY3/aK/6Sxft/8A/huP+CWX/wBL&#10;Wr7/AKKAPgD/AIY3/aK/6Sxft/8A/huP+CWX/wBLWo/4Y3/aK/6Sxft//wDhuP8Agll/9LWr7/oo&#10;A+AP+GN/2iv+ksX7f/8A4bj/AIJZf/S1qP8Ahjf9or/pLF+3/wD+G4/4JZf/AEtavv8AooA+AP8A&#10;hjf9or/pLF+3/wD+G4/4JZf/AEtaj9hfX/i7/wAJb+3Z8Jfi18dfiB+0R/wzv+1/4d+F3w9+IXxS&#10;8NfBTwz47/4QTxN+w7+xf8fptC12H4A/CT4J/D/U/wCzPiB8bfHsmmamngO01j+x7vT9N1LUNS/s&#10;23uK+/6+AP2N/wDk4r/grF/2f/8ADn/11l/wTUoA+/6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9T+/iiiigAooooAKKKKACii&#10;igAooooAK/AH/gof/wAp1/8Ag3V/7y5f+seeCa/f6vwB/wCCh/8AynX/AODdX/vLl/6x54JoA/f6&#10;iiigDmb3xp4O03xNovgrUfFnhqw8ZeJLS/v/AA74Rvdd0u18Ta/Y6VE02qXui6DPdR6rqtppsKPL&#10;f3FjaTw2catJcOirlfA/j7488PeOfgl+1j8P/hT+0T8NPhv8W/BnwX+I+lar46k8faDBJ+zd4r1/&#10;4d+IpfB/xF+JZsr6fUPAGneFrhYvGb6jrlvZNFpWjXWpQB4bZ3Xxf9ovwV8RtT/bY/Yb+I3gv9nj&#10;xd488L/DfUvitb/FD4xeHdX+BmlWXgnw/wDEPwBrvgfQ7HVrbxv8VPCHxO17TtD1vVD4m1jTvB3g&#10;/wAURW+k3E9zo1vq3iB5NGb5x/Yy/Zi+Nfw8/afstc8dfCC/8C+HvhR4R/4KBeE/GXxjv9W+Fd/Y&#10;fta6z+1l+2l4F/aA+FXjDTLDwh4u1/xwp8HeBfCPirUfG8XxO8JeBp/D3jf4nX3hnwOuuaBFrt7O&#10;AfVP/BOn4l2XxS/Z5utasp/Empf2B8Vfij4Fu/EmrfHrxN+094W8YX3grxNPoFx4q+FPx48WaP4c&#10;1b4i/DDVvsiPoOpv4c0JNO1KPXNAbTUudJuZ7jwf/gqv+0h+zvf/APBNH/gpF4UsPj18F73xTe/s&#10;MftheHrPw1afFHwPc6/d6/c/AL4iabb6HbaNDrrahPrFxqMiWEOmxWzXst662qQGdljb9ZI40iRI&#10;okSOKNFjjjjUIkaINqIiLtVUVQFVVGFAAAAFfyW/8Fx/+CM37B/hP9jn9o349/BT9ijxvpHxM8Nf&#10;Cf8AaU+L3in4g/s3aX+yItppesaN8LfFnjNfGXx5m/ax1dvGC/Dey1+3fW9bk/ZVgf47iOLUW8Kw&#10;nVBoyMAf1q18Of8ABRH9hL4f/wDBR39mPxL+y78TPG3jn4e+FvEuv+GfEU3in4dSaHF4qsL7wtfn&#10;ULD7DJ4i0nWtMRHnI81pbCSQBQYnRhur7jr4f+OX/BS39gD9mX4p6f8ABL9oP9r/AOAXwc+KuoQa&#10;ZdDwX8QviJoXhrVNOs9bgkutHv8AxFJqN1DY+FdO1S3jabT9R8TXelWV5HtaCdw6FgD4c+G//BGP&#10;xd4S0b4j+EPiH/wVI/4KMftA/Dv4lfBP4h/BDU/ht8Z/ih4Q8TeCtO0f4geHW8Mv4i03RovBNlCP&#10;EPhuwklPh+S5NxZW8ksguLSeM7V1/iT/AMEOP2b/AIhfsp/sbfs12/xK+LngnxT+wo/g+T4AftKe&#10;EbjwlYfG7w8/hK3gh2z38vhqfw3cWmutaWU+s6eNBSxmmtUMNvEryq36D/tHftvfsh/sh+HvCPiv&#10;9pr9o34R/BTQPH90bTwNfePPGWk6T/wl7xw2tzc3Hhu1M0t7rWnafa31jd6rqun21xpmk2l7aXWp&#10;3dnb3MEj/QHg/wAZ+EPiF4T8O+PPAXijw/418EeLtFsPEfhXxf4V1jT9f8M+JPD+q20d7pmt6Hrm&#10;l3F1puq6VqFpLFc2d/ZXM1rcQOksUrI2aAPyG/aE/wCCPzfFD476n+058Ev22P2qf2Ufjj438C+F&#10;vAPxi8V/BrxH4esrD4uWHhHT49L0jXfE3hzU9CvtGsfEtraK5hvtBtNNhW5mmuWt2lkY19ZfsPf8&#10;E9PgF+wj8DdO+CXw6sNQ8bRjxDrvjTxT4++JY0/xL458b+N/E98+pa/4q1/U5bKOEX9/dvuENhBa&#10;2lrEkUNtDFGirXQfBr/gop+wh+0R8VtZ+BvwK/a9/Z5+LXxd0KK+nu/h/wCAfip4R8TeIru20qN5&#10;dYutBtNL1O4XxTaaIkcn9u3XhmTV7fRHjlj1aSyljdF+zKAEACgKoCqoAVQMAAcAADAAA4AA49qW&#10;iigAooooAKKKKACiiigAooooAKKKKACiiigAooooAKKKKACv4r/+Ddb/AIKhf8E7vgH+wZpP7J/7&#10;QH7SHgDwf8a/FX7Tfx40qH4Qa9o3i3V9Z1+H4kfEaTT/AAzpgs9K8Matpt+PFP22OytrI3EpuDcC&#10;CaEFytf2QfED4geCfhT4G8XfEz4k+KdE8D/D7wD4d1fxd418Y+Jb+DS/D/hfwxoFlNqWta7rWpXL&#10;rb2OmaXYW893e3UzrFBBE8jNtUlfmX9n3/gof+wx+1d4j8Q+Ef2bP2r/AIFfG3xP4S8MXPjTxPoX&#10;w5+IWg+JdR0DwlZ39jpl34j1aCwupGsdGttQ1PT7Oe/nC28U95bI8i+YooA/k/8A+Ca3x08Efssf&#10;8FM/2af2U/8AgkD+2Fr/AO3N/wAEzf2qZPi/4u+Kf7NGr+HvF2vSfsBxWemXninT/FejfEjxZpmi&#10;3/gzQde8SXN/LZ+FvEKWGqa1bWOvad4s0LxL8QvEnhLxtcfmd/wSm8aeP/8AgnYn7E3/AAVQ+P2m&#10;yfGv9gHUPiT+1Z+yPrl/c6Pc6lqH/BPTxz8SPjrqq3Xxy8K6Rpoe3fTPiibW20Pxn40l02+8Vy+H&#10;/wDhIvAMWo77n4ceGtZ/vh/Z0/4KA/sCftM/ETxl8Kv2Yv2ov2ffi18SvDrX+s+KvB/wy8ceGtX1&#10;66hsJrfT9U8SWttps4bxXpVnO9nZ3/ibQm1jS7eSWzguNQQy26v9S/Ef4keAPg/4E8V/FD4qeMvD&#10;Xw8+HXgXRL7xJ4x8beMNYsdA8M+GtC06IzXuqazrGpTW9lY2kKADzJpl3yNHDGHmkRGAOi0XWtH8&#10;SaPpPiLw9quna7oGv6ZYa1oet6Pe22paTrGj6paxX2marpeo2ck1pf6dqFlcQXdle2ssttdW00U8&#10;EjxyK9adcb8O/iH4G+LXgXwj8Tvhl4r0Lx18PPHvh/TPFXgvxl4Z1CDVfD3ifw3rNrHe6Trei6la&#10;s1vfabqFpLFcWl1CzRzROrqcH5uyoAK+AP8AgrF/yiy/4KWf9mAftkf+s6/Eevv+vgD/AIKxf8os&#10;v+Cln/ZgH7ZH/rOvxHoA+/6KKKACiiigD8Af+CBf/Oaj/tP9/wAFG/8A3jdfv9X4A/8ABAv/AJzU&#10;f9p/v+Cjf/vG6/f6gAor85v+CrXxRt/gz+xL8T/iOPjdefAXXPDV94Uu/Cfi2w8e6X8PLjWPEZ1+&#10;zSDwiNX1KW3bUYdX046ndXOg6fcQX+pW+myku1jb3sb/AB9+0z+0p4ph/bU8G2ngf9oHUNO1TU9R&#10;/wCCal1+yR8G/CHxI0z/AIV/+098Jvj9+0j418Nftj/EGLwtZtcWXxjtvDHwBtdR8S6hrFmniWL4&#10;K+GvAfg/4n6FNoZ8b3M2vgH3N+zF+0f8U/ip8cf2g/hX8W4/BngTWPhp4r8er4Q+EzfC/wCLvgz4&#10;i3fwn034xeO/Afws+Ma+PPHN/wD8K9+Lfgr4m+DvCWm+KG1j4SafcaV4U1rxBF4V8RX1jrVo+ny/&#10;eleH+B/2dfhd8P8A4n+O/jPo1n4t1X4mfES1k0rXPFPjj4lfEf4i3Gl+Gn8Rar4sXwX4GsPHnivx&#10;HpHw28DQ+IdavtRi8G/D/T/DPhxWTTLY6abPQtDt9N/OD9vz9hv9rv4u+MvF3xz+A3/BQ79uD4Ra&#10;Zp/g/RLPR/2Wf2YtP/Z9X/hIdX0ZDbXlz4X1b47eJ/h74Qt/EHiAz/bLxvF3xA8MaIn2UhdQido4&#10;pQD6Q/4Jp/8AJuvxG/7P/wD+CsX/AK9N/bIr7/r8oP8AgifpHi/w/wD8E+PCugfEHUfiBq/jzRP2&#10;n/8AgovpHjfVvixJ4Jl+KmqeL9N/4KNftXWXiXUfiXL8NPEfjD4cyfEC91mC8ufGUnw/8WeKfBL+&#10;I5dSbwr4j1vQjYaldfq/QAUUUUAFFFFABRRRQAUUUUAFFFFABRRRQAUUUUAFFFFABRRRQAUUUUAF&#10;FFFABRRRQAUUUUAFFFFABRRRQB8Af8E0/wDk3X4jf9n/AP8AwVi/9em/tkV9/wBfAH/BNP8A5N1+&#10;I3/Z/wD/AMFYv/Xpv7ZFff8AQAUUUUAfgD/wdHf8oKP25v8Au2b/ANbD/Z9r9/q/AH/g6O/5QUft&#10;zf8Ads3/AK2H+z7X7/UAFFFfNf7Y2n6Pq37LHx80zXfD/jHxXZX/AMMPFVpD4d+H/hj4geM/GOr6&#10;xcadLF4es9C8LfC7TdY8d6zcya+2mGW00LTbv/RFuJdTiGjx6g6gH0pX51aR8Uvjd4b/AOCgWv8A&#10;ws+L3ivxzoHwn+JsOt6l+yf4d0rwp8FdQ+FPjzw54C+DfwivviRp/ibxdY3d78fPD3xW8P8AxK1r&#10;4k6/bWGvaVonw71fwLaaGmja9qWrQ3ukJ+Wv7THhz4q+Pv2av2S7m3+Fv7TGteJLb/gmz8VPh9+z&#10;lpul/Bb9ojR/GHwh/wCCllha/AHw/wDB3xt8VvDqeDbPxH8J9W0jWPDviSfwZ8YPiponhzwN4U8J&#10;6P8AFbUL/wAVDw54+sjr/wDQZo/wS+EWi/EvW/jbZfCz4bWPxt8VaPaaF4s+LemeCdAsviD4h0u1&#10;sdE09dK1DxgLOTxNcaOLTw34ftU0y61i5t/sug6FBKJV0mxaAA9Tr4A/Y3/5OK/4Kxf9n/8Aw5/9&#10;dZf8E1K8/wD+Chf/AATJ+A37dH9m/EL4rePv2j/BXiP4X/D/AMVaT4Xf4IfFL4q+GdKKXHn62t9r&#10;nw3+FepaXr3xI1C1v4Yzb6Jo93a+JNatlOg6LdQXl3byp8gf8G+Hwotfgf8AB39u/wCF9l45+IHx&#10;JtvDH7f83leNfij8Ev2jv2c/Hetf21+wn+wp4hf+3fg1+1t4q8bftB+Dv7Ok1ZtJ0z/hYHifU/8A&#10;hIdHsNP8VeFPsXgnXPDenWgB+/1FFFABRRRQAV/nH/sa/sq/tEDwF+yz4P8AgH4B8Zat8Df+C0/w&#10;t+NX7Jv7YHjTwlpmsT6V8LR+z1/wUu+KGrfET4n+NdZ0y1ksdKbxL+xjrfxD+D/g+z1q70sarqt5&#10;dNYahK2n3FhL/o4UUAf56us+H79P+CIX7PXhX4fapp/gHVU/4OLG8P8AgjWovD9trWl+CtQH7Q/x&#10;S03w1qkfhV7rS7LVtP8ADlwLO7Tw+19YWt/bWf8AZrXVpDK0i/p3/wAFQP8AgnGf2NP+CRP/AAWW&#10;/aA+J37QPjP9qv8Aav8A2xtB+A2u/Hn45eLvCHhT4cWOpab8KviZ4A8LfDbwj4L+GvgwT6F4K8N+&#10;F9B1K6sVtodT1O51BEsEuboW2l6dbWv9Jv7Lf7af7MH7auk/FHxB+y58WdJ+MGgfBr4s+I/gh8Qt&#10;e0HRvFWn6HpnxL8J2elajrmiaRq/iLQtG07xjpsNhrelXll4u8F3PiHwZrNveRy6N4h1BFkKfP8A&#10;4/8A+Ctf7Bvwp+ONv+z58Sfiz4s8C+N7r4n6b8E4PEPin4DftBaJ8G5fjBrMlmumfDiP4+3/AMLo&#10;PgpL4lvEvoZwkXj19Ot4lm+16jbSwSQ0AfBv7Pn/AATN/aY+GGh/Fb9vfTP2q7b9qD/gpL8Rv2D9&#10;F/Zt/Zd8UfFT4c+GPg18BPgP4HnstP8AG/hHwlbeBPAsXi+51G307xx9h1zV/FOs3us6lqot7+CX&#10;Tyuu60bv81f2BPgX+2n+yf8A8Fmv2N/gb8Tfgp+zV4e1rTP+Cd/7Q+rfFbxr4P8Aj38Rfib4r+Km&#10;i+Of2iPAvij4vftFeNvFPib4SeEb7xT8fvHHxmGkS3+g3tvbaAfDWsXxsdf02z8OaH4dr98/2wP+&#10;C1H/AATQ/YJ+Li/An9rD9o+5+FfxUfwtovjVfDEfwS/aG8fofDPiGfUbbR9S/t74Y/Cbxp4aBu5t&#10;I1BDYnWRqNv9n3XVpAk0DS/c37Pf7QPwi/aq+DHw+/aE+Avi7/hO/g/8U9EbxF4D8Xf2D4n8L/27&#10;o6313ppvP7A8ZaL4d8UaXi9sLuH7PrGi6ddfuvMEBikjkYA9looooAKKKKACiiigAooooAK/k90P&#10;9nv4nftAf8HC/wDwVW074aftd/Hr9km68N/s4fsQ3uq6z8CdM+Depah4zt7/AOHtvBb6Z4hX4w/D&#10;D4nWUVnpMlvJdWLaJaaTdtPdzi8ubiEQRp/WFXlXxt+Nnw0/Z0+F/iv4zfGDxBceFvh14Kh0ybxD&#10;rVn4c8UeLr63Ota3pvhvR7bT/DHgrRvEfivXtR1TXtY0vStP0rQND1LUru8vYIobVy2FAP4l/wBj&#10;X4a/sH+Mf+CRvxG+FP8AwUA/as1b9m3UbH/gsF+1RrH7N/7Wk/iZvAHxA8CftPfDm4jvPDPxP03x&#10;foWmaf4T0XxEdOXxDqmrWeqDw54evVubr+wptA16z8O6po3AfHH9p/8AbA/a5/4JT/CDR/jX8ULX&#10;4jeI/g5/wXe/Zv8AgB+zb+3PH8Kp/DmhftKfDbw5e6zB8PP2hIvh7qsmiWfixINVv5L26vbCWw0P&#10;xXZQWWkXWsah4isvE3iG9/sH/Z+/4KMfsUftgx/GTw78LviNda3r/wAC9Ih1z41/C34mfCX4q/Cr&#10;4leB/D91b319Ya14g+E3xh8B+DfG8+j39npst5Z3tj4cvraQSWMLOl7e2lvP8r/Az/g4O/4JC/tI&#10;fF/4c/AP4LftZz+Lvit8V/E1j4M+H3hSX9nr9qTwsmv+I9REhsdMXXvGHwR8PeGNLMywyEXOs6zp&#10;1jGE/e3MeV3AH5Xf8FLf+CLvxl8Jf8Ewf+CpPjDwt8W/id+3N+3d+2B4g/Z0+Lnx18YXfgXw94Hv&#10;/ih4L/Zd8c+GNU0D4X/DP4RfD6K6tNBsfCfgKx1nUNI8OaHf6x4h8V6hoWiaJYtPcw6Lp0X7F/sq&#10;/wDBZ7/gmh+04vwN+H3wY/aC8Kj4o/Fez07QfDf7PNv4e8VR/E3wJrthoxn1TwT438Hab4blb4fn&#10;wibK70a71bxD/ZXhB5tNI0fXL2zlsprj6n/ap/bs/Zh/Yxb4e2Hx68falpPi/wCLmqatovwn+GPg&#10;XwB8RPjD8XviZqOgaf8A2prqeCPhR8I/Cnjf4ga9Y6FYtDPrut23h7+wdCF3Ypq+qWUmoWSXHqf7&#10;P/xl+Ev7Rvwv8PfHj4LXN7qfgb4jDVJbDWta8BeL/ht4k1C48L67q3g/VbfxD4R+IPhvwl450jUN&#10;H1zQtW0h7TxJoNhdL9jMtsktjNbXE4B7TRRRQAUUUUAFFFFABXwB+xv/AMnFf8FYv+z/AP4c/wDr&#10;rL/gmpX3/XwB+xv/AMnFf8FYv+z/AP4c/wDrrL/gmpQB9/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9X+/iiiigAooooAKKKK&#10;ACiiigAooooAK/AH/gof/wAp1/8Ag3V/7y5f+seeCa/f6vwB/wCCh/8AynX/AODdX/vLl/6x54Jo&#10;A/f6iiigAooooAK/Dz/gvp4Y8IeOf+Cef7UNtqHwN/Y8+OuveAf2Y/2nfGFrfftJeO9M8N/EH4Dy&#10;xfAnxjLZfFn9nTRZ/gJ8bL3xB8ZNKltlvfCmlR678FGvtU07SoYvibozSi+sv3Dr+f3/AILx/sm/&#10;sua/+xz+2J+0V4k/4J5aH+0p8ef+GRP2hrS2/aD0Lwr+zvJ4w+ASeCfgf411Dwf8VPFXiP4xfFH4&#10;a+MJfDfw8v0j1uyh+EenfEr4hWR0qWTQPBGoX32K3ugD+gKv5af+DmFvibrf7H3x6tvAn7S37Lnh&#10;v4CeEfCvw21T9r39mfWB4X8OftPfF/T9M+IOgeK9M8PeBvi5qd34wTwLrfiLw1b6ND4J0rUfhJqO&#10;q3UtrcXWm6pq1lqsOh1/UtXyZ8Sv2Cv2IPjN8VLX45fF39kD9mf4ofGS0j0+KL4ofED4IfDfxf46&#10;kTSLSOw0YXfibX/Dd/qt+dEsoYbbRHvrm4fRoYYU0xrQRJtAP5tvg38Qfg1F/wAFsf2Q/it8btE0&#10;34N/sueP/wDg3m8J337J3hX496jbWmg/D9bvxR4O174hfD2/v/GckGmy/ELwx8GrrxfpfxEkuli1&#10;K78G5GtRS6dc25ql/wAEUf2v/gd+zR/wREtfBX7Q/im4uD4u8Df8FEfjf+zf+zvLquoWHxa+LH7K&#10;Pwpb4o+OfFOnfDXTbthqAhex8OfEK60y8VrOG1t7mPVYiLUpdP8A1G/Hb9lf9mb9qLQNA8K/tJfs&#10;+fBj49eHPCmprrPhfQ/i/wDDTwf8RNL8Oap5cUMl9oVn4r0fVINJnubaFLK9awSD7dYKbC8Wezd4&#10;K1pP2cf2eZfFPw28cS/Ab4My+Nfg14V1LwJ8IPGEnwu8Dv4p+FPgjWdFm8N6v4N+G3iBtDbVvA3h&#10;XVfDtxcaDqXh7wvd6VpF9os82l3VnLYyvbsAfwf/APBIi1+JfwZ/a/8A+CFOufGj4h/DT9qb4BfF&#10;H4L/ALVGk/sCeCPhX428M6t8YP2F9X+LvhJvFfxF0P45Wvh7wJ4Z8Q/Fm28L+CEn+H+veINdntdC&#10;8Ea5rHjm9i03RD4W0mx1X/Qmr5a+En7Dn7GHwD+IWu/Fr4Hfsnfs4/B74n+Jbe5s9d+IHwy+C/w7&#10;8D+L9Qs70xPqFnLr/hvw9pmpR2epywxXOq2sFxHb6pdot5qEd1dDzl+paACisDSPEuna5qXinSrK&#10;DXIbrwfrlt4f1eTVvDPiTQbC6v7rw34f8VxXHhnVdc0jTdL8baGNL8TadbT+JvBt5r3hu08SW3iH&#10;wZdatF4v8J+K9D0XfH0x7U3GUXZpptKVnppJJp27NO673v1AKKM9B61wHiAeI7Pxx8PtQ00+ONU0&#10;C9/4Srwp4l0LQR8No/Bmj/2ppMPijR/ib48l8T/2d8Q5f+EcvfA8nw48L2Hwv1nVPP1X4xzX3jb4&#10;fa7oel2/jz4VuEeZtc0Y2jKV5uy92LlZb+9K3LFdZNLS9w/r+vz6fkpd/SZGM9vp/SlPHPp/n3/l&#10;+dcFN8TvA48D+KPiLpWtf8Jj4U8G/wDCeQa5c/DjTtW+J+q/2r8MNW13w74+8L6N4Y+Hdj4o8UeJ&#10;/G/hjxR4Y8QeENR8B+GdI1jxn/wmmj33g+DQ5/E8LaRRGnUnblhKV5Rh7sW/fnflirfalyu0dG7O&#10;21pB3uOh9KKDWB4WtvE1l4Z8PWnjXWND8Q+MbXRNKg8V694Z8PX/AIR8N614khsYI9c1Xw94U1Tx&#10;N401Pwxoeo6mtzd6T4f1Hxl4tv8ARrCa30688T6/cW0mq3asrN8yumly63d76r3WrK1neSfvaJh/&#10;X9f8N9xv0UUUgCiiigAooooAKKKKACiiigD5Y/bi+Dnhj9oj9jr9p34CeNPiRpnwf8KfGj4H/Ej4&#10;W6/8UtYh0+50zwBpvjvwvqPhqfxVe22q614c026h0ZdSF4bW917SILpo1hfULYSean82f7Knij4l&#10;/Eb4nf8ABT3/AIIj/FTx7+yt4t0PwZ/wTr1m08Jf8FFv2afhLonwdTwl4V+JHgbR/hzP4Q+POkaD&#10;4s8TeGbPxPo8fiyPxjFp1r4106a70XwJ4n1DU769N/FN4Y/rG8eeAfA3xS8G+Jfh18TPB3hf4hfD&#10;/wAZ6PeeH/F/gjxtoOl+KPCXijQtQiaG/wBH8QeHtatb7SdY0y8iYpc2OoWlxbSrgPGcCvFvg1+x&#10;l+yN+zv4L8ZfDn4E/sx/AX4Q+A/iNb3Fp8RPCHw9+FHgjwroHj+0ubG80qe08cabpGi2tt4vtJdK&#10;1G/0s23iFNRgGmXt1p4jWzuJYHAP4m/h/wCHf2ofg/8A8FCv+De79mfx3c/sVwXf7Dfw6/aAm1r4&#10;n/sffFDWfiJquvfsseFPh7o1v4w+Lfx2u5PB3gyw8AeC/HnhLR9YtfDthNd69L4s8b3vxF1vUGs7&#10;vxDpmj3f3d/wWQ+NXx1/bu8N2+u/BT9m3x3+2F/wSK8Jfs0/Fj41r8UP2f8A4o/CjTvAXxs/aK8N&#10;WHjrw/oGtfFk+LPGGgeJNY+DH7LWueGtR8az/D7QdFv/APhN/iZo1hd6ymr2PhvTNJX+mX4KfsNf&#10;sYfs3W/jO1/Z/wD2T/2dPgvB8RdOn0Xx8nwy+DXw+8FnxpoVz5ol8P8Aih9A8P2Emu+HcXFwsfh/&#10;UnuNGgS4njgsYkldX9U8H/Az4JfD34Up8B/APwe+Fngf4HR6N4h8OR/Bnwh8PvCXhr4Ux+HvFtxq&#10;l54r0GP4d6LpFj4QTRvE13rmtXXiHS10dbHWrnWNUn1KC5l1C7eUA/Nf/ggr4u8TeMP+CQ/7B1x4&#10;o+HWvfDebQf2fPh74R0a01/UtE1KXxd4Z8M+HNO03QPiLpb6HeXkdnoPjiwij1vR9N1JrfW7GznS&#10;DVrO1uVaOv17rmPBXgnwZ8NvCPhvwB8OvCPhjwD4E8HaNYeHfCPgnwVoGleFvCPhXw/pVulppehe&#10;G/DehWlho2h6NptrHHa2GmaZZWtlZ28aQ28CRqqr09ABXwB/wVi/5RZf8FLP+zAP2yP/AFnX4j19&#10;/wBfAH/BWL/lFl/wUs/7MA/bI/8AWdfiPQB9/wBFFFABRRRQB+AP/BAv/nNR/wBp/v8Ago3/AO8b&#10;r9/q/AH/AIIF/wDOaj/tP9/wUb/943X7/UAFRtFE0iTNHG0sSyLFKyqZI1l2eYqSEFkWTy08wKVD&#10;7E3Z2rUlFABXzf8Ate3vgHTv2aPjHffFLwz+zf4y+H1t4PuZPFfhf9r3xxovw1/Zo1rShd2gksvj&#10;H478RfDz4saJ4Y8HtKYnudT1L4c+LrZLtLSNtJkaRZYvpCvlj9qfxb+2L4S0DwrcfsdfBf4H/Gfx&#10;Ld6xew+MdL+N/wAavE/wV0rRdDSyElhf6Fqnhj4WfFOfW9QuL/db3NjdWGlQ29sBcpdzuTBQB8j/&#10;APBE658K3n/BPjwreeBdG+EHhzwTdftP/wDBRa58HeHv2evE2neNPgFoXhWf/go1+1dL4e0b4H+M&#10;dH8JeAtI8WfB/TNJa0sfhp4m0vwL4L07XvBcGi6pY+E/DdtdR6Rafq/X8/Hw0/aM+OP7M/8AwQ8/&#10;bR/adPhXwvof7R3wp+JX/BYz4lXfhbQNQuPHvgXwh8YtN/4KF/tlX2oQ6bq2qaX4au/GfgnwV4vk&#10;uLuPUdR0PQbjxD4d0c3V5pOlyXj2UXxr+yt+zd+xN4D/AGF/2BP+Cg37f/7aX7YWt/tEftZXv7O/&#10;iyL4/XP7V37Vog1X45fHmwj+JXhj4F6X8N/hb4jvvhxpPgrTLm3v/BdzpOr+AotBS28P3tlquqad&#10;bXMNkgB/WjRX8DfwI/4KZ/Ff/gnx/wAFXP8Agpd8df2m/i78QvGX7GnxR/aH/wCCnfwH+Hfg3xf4&#10;48Ta14V8C/Gz9ivRvh7+0X4I8LeE7PW9T1DRfCM/xC8I/Eu5+FXgjw/o1hpo13xBrOmafZpd/wBm&#10;w29v4x8LfjJ+3F4K/wCCNX/BwVqfx7/aC+M0/wC0v8NPjd+zdfXniJPiR47ste+E/i34h+MPhV4o&#10;8deDfAN8/iCXUvBOl6RqHijVPC1xpvhy50vT5rW0lgS1is5RbIAf6JdFfyX/APBDvwJ+17qX7bfj&#10;v4w+GdF/4KJfCX/gnNcfsfeAdAl8B/8ABQrxt8RvEWqfFL9qzVtT8M6rq/xM+CXhH4q+L/FPirw1&#10;4A/sK01qW08RrdOmpWl9FbzhINb03SfDP9aFABRRRQAUUUUAFFFFABRRRQAUUUUAFFFFABRRRQAU&#10;UUUAFFFFABRRRQAUUUUAFFFFABRRRQB8Af8ABNP/AJN1+I3/AGf/AP8ABWL/ANem/tkV9/18Af8A&#10;BNP/AJN1+I3/AGf/AP8ABWL/ANem/tkV9/0AFFFFAH4A/wDB0d/ygo/bm/7tm/8AWw/2fa/f6vwB&#10;/wCDo7/lBR+3N/3bN/62H+z7X7/UAFFFFABRRRQBz/iyH7T4V8TW/wDZviDWfP8AD+sw/wBkeE9b&#10;/wCEa8Var5unXKf2b4Z8R/2/4U/sDxBfbvsuja3/AMJT4a/srUZba+/t/RvI/tG3/KH/AIJJ6N/w&#10;j+qf8FKNI/4Vx+0B8JPsn7f/AIf/AOLfftSfGr/hoj47eH/tH/BOP/gnpc/8Vz8Yv+F+/tQf8Jh/&#10;avnf234Z/wCL5+OP+Ef8Hal4e8Lf8Uz/AGJ/wh+gfe37UfwM+GH7Qfwf13wN8YvFnj/wN8P7C4tf&#10;GWu+Kfhv8ZvHfwE13R7bwolxqU19efEn4d+J/COv6T4ftbZbi41uKXWoNJms4C+po9vBuT86f+CN&#10;elfs+6Jbf8FGtM/ZZ+MH/C+/gPa/t/6R/wAIJ8WP+F9ap+05/wAJX53/AATv/wCCfdx4n/4vhrPi&#10;3xzqXjf+wvGUviHw1/pPirVP+Ea/sf8A4RCH7Fb6BHp1qAfs9RRRQAUUUUAFfkz/AMFjLn9sjWP2&#10;YdH+Ev7HvwY+J3xVuPjd8QtI+Hf7QWsfBfxh8OPBvxb+H37N15ZX978Ubv4X6p8T/FfhDw5Y+P8A&#10;x1plrH8NtB8RyajcT+CofFWo+LrHT7nVtH0wL+s1FAH8lv8AwQv/AGivhN+yrpX/AAVXsfi/8E4v&#10;+Cfv7OfgD/goCuk6HL8VvHfwtsPA/wAMvE+sfCr4M/DvRP2dLm/8O+MNcjuPG/huz8PeHtRuNYtr&#10;jUPDuup4u0uHT/EOqa5Hq8Vv1X/BwB4t8Y+F5vgL8Zfi78Wfg98cv+Ce3wr/AGxv2epPiD+xP8Ph&#10;Z+Bv2j/FXxQ0TV5NJ08N8S3v/iRJ8S7bwl4u1WHxlr/wW0DwP8NNc1Pw/YnSL/xHDHbXGvp/RT4i&#10;/ZQ/Za8X+HvHnhHxZ+zV8AfFHhT4p/ECD4s/E7wx4i+Dnw71rw98RvinajTFtviX480XUvDl1pvi&#10;/wCIFuuiaMsHjLxBa6l4jiGj6YI9SUWFoIOPX9g79iNPjXd/tIr+yF+zR/w0Dfav/wAJFefGk/A/&#10;4bN8TrnxL9oiu/8AhKJfGh8OHX28UG4ghlbxKb8a4xjQNfsqhFAPib/gqZ8ePFPiLxH+zt/wTD+B&#10;vibU/C3x8/4KGa14p8NeKvHegSNFrHwN/ZD8B6U2t/tL/FjTr5FkXSvG2reDBc/Db4SzXP2MP438&#10;TvrGn38WoeFkhl/U34X/AAy8B/Bf4c+BfhH8LvDGmeC/hx8NPCeg+BvA3hPRoTBpfh7wt4Z0230n&#10;RdKs0ZnkaKzsbWGIzXEstzO6vPcyzTyyzS1L34PfCTUvijo3xw1H4W/Dm/8AjV4d8KXvgTw/8X73&#10;wR4ZuvijoXgfUb2XUtQ8G6N4/n0yTxZpnhS/1C4nv73w7Y6vBpF1ezy3U9m88ryN6NQAUUUUAFFF&#10;FABRRRQAUUUUAFeF/tM/tH/B79kT4DfE79pP4++K7bwV8I/hF4bk8T+MPEFxE9zLHD9rtdN0nStK&#10;sYsz6r4i8Sa/f6V4b8L6Lag3mteI9W0vSbMNdXkIr3SvP/ij8J/hZ8cfAmu/C341fDT4f/GD4ZeK&#10;P7M/4Sb4dfFHwb4d+IHgTxF/Yusaf4i0b+3fCPizTdX8P6v/AGT4g0nStd0z+0NOuPsGsaZp+p2v&#10;lXtlbTxAH4Zf8EnNF8O/tI/tY/tKf8FTvH/xL+EFn8eP2rvhX4A8GfDX9lX4a/E3wL468Wfs8/sm&#10;eDZ9JufBs3xwPhXWNUuLv40+OdSXQte8eWyo+i/Du+nt/BFrqN1dNc6dpHefs2eP/Df/AAUS/bj+&#10;OH7aev3ltL+yR/wTc8XfET9mb9lIao/leHvE37Qmm6JDH+1n+1TdLLttrm08J6He2PwS+EOtmTUN&#10;Nt/Dr/FHxHp8tjf+I5UtP05+CX7Fv7HP7NHiDVfFn7OP7Jn7M/7P/inXtHbw7rnib4JfAj4W/Crx&#10;BrPh9r201JtC1XWfAnhTQNR1HR21GwsdQbTLy5msje2VpdGDz7aF09H+HvwO+Cvwk8DXvww+FPwf&#10;+F3wy+Guo3Ov3uofDz4e/D/wn4L8DX954qklm8UXd74T8N6RpmgXVz4kmuJ5dfuJ9PeXWJJ5ZNRe&#10;5eV2YA/lH+PHxA8U/tNf8F7/AIM/F79mD9tX4J/Bv4V+Ov8AgkN8Qbr9mf8Aap1zwh4f+OXw31HV&#10;PCf7R3ibT/i/p/wm0/xB4v8AC3w8vviPZTWoPj3U9Rv9UOn/AAo0XX7F9Mg1G50TXfD37g/8EZP2&#10;yPi/+3t/wTs+BX7THx10Dw9o3xN8WT/EPw34g1TwbZXumeC/Hf8Awrr4j+KfAFl8RfCenag0l1Za&#10;P4ytPDkWrG33izXUpdQbS4oNKaxt4PpTxh+wR+w58QPhV4H+BXjX9jv9mHxN8FvhlfX2pfDb4Tat&#10;8Cfhlc/Dn4d3+qX1zqerXngXwa3hj/hH/CE+sX95eXOsv4e07Tzq0t/fHUftIvbpZfpbwv4X8M+C&#10;PDmh+D/Bfh3QvCPhLwxpdlofhrwt4X0jT9A8OeHtE0yBLTTdH0PRNKt7PTNJ0vT7WKK2stPsLa3t&#10;LSCNIYIo40VaAN6iiigAooooAKKKKACvgD9jf/k4r/grF/2f/wDDn/11l/wTUr7/AK+AP2N/+Tiv&#10;+CsX/Z//AMOf/XWX/BNSgD7/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1v7+KKKKACiiigAooooAKKKKACiiigAr8Af+Ch//&#10;ACnX/wCDdX/vLl/6x54Jr9/q/AH/AIKH/wDKdf8A4N1f+8uX/rHngmgD9/qKKKACiiigAr8sP+C0&#10;urfGjTP+CY/7dUPwn8AfC/xroepfsYftcWXxW1D4h/F7xX8MNV8F+AZf2fvHq6t4m+HujeG/gh8X&#10;bT4m+MLK0e9n0/wP4k134R6Lqlzb2trc/EPSIrya8sv1Pr8sP+C0nj/xX4K/4Jj/ALdWn+G/gh8U&#10;Pi7aeNP2MP2uPDPiTXfh5q3wX0zSvhJot7+z949gufiF8Qofix8XvhlrepeENIiuJrzUbL4U6N8T&#10;PH0ttY3S6V4H1K7eytLsA/U+iiigAooooAKKKKAELBQSegBP4AZP6f55r5Z0z9sX4K+Ir74Y+GfD&#10;Oo69dfFH4w2d/wCIPAHwL8a+Hr/4E/HrWPAfhj4h6N8PviL8SJfg1+0Yvwe+IOneD/hqNWn8a+IW&#10;v9Bg8Q+IfAmh6nrHwz8O+Pr+fQ9I1r40/wCClH7e2vf8Ezfgr8ENUPiDwv8AF/4ifFLWNL/Z1+Hd&#10;r8d77QPhBonj/wCNWrjwrPY/GX42/tE6HB4P+CvwU+H3gjwPoPxT8c/E3w5Y/CiyHxI17UfDuj/D&#10;af4XaR4f1eC9+SfiL/wRl8L6P+zf4+/aN+J/7Stvpv8AwVF8PeIbz9rE/wDBTPxxqtzpenfBL4ne&#10;C7bXfFEPgPwxJ4ovryD4b/sG+FNE1LxB4D1r4L3Fy3gw/Cy6v9X8QaVNqmm6THpHofVJU8NSxDo1&#10;K0cTi50MJVhzewrTwtvrVDkdONWdRLEYOalCceSNTklCU53pTzatXS5Y3kuqv8L3kktJLVO9r7L3&#10;v2Y/aT/a/wD2X/2O/Dfhzxd+1F8dvhr8BvDPi/XZ/DHhjW/iT4lsfDdhrev22kX+u3Gl6fLeuonu&#10;YtK027uHA2xhxb23mfbL2xt7r8+rP/gvD/wSf07V/FUeu/8ABRf9mrxJZXmtWl14K0nwVY+LbzV9&#10;E8NDw34etrrSfEF7pNz4yTxtr0ni628V6+mvaJpPg6z0/wAL6xoHhe58Lz6j4W1Pxp4s/K341f8A&#10;BTLwH+2v+yn/AME8/wBo7xl8PvEHhL42/sYf8Ff/ANlPwJ+3L8B7PwP4j8QeM/gR451jT/i58CPG&#10;q3fwuk0y7+Let+FfFtz47lf4d+G9A8HeIviBqfiiXTvA994abxf4T8Z2Wgf1e+G7qVrvxPpSeCtS&#10;8I6Z4e16HTdHv7r/AIRVNK8b2Vz4b8Pa7P4p8MW3hzXtW1Gz0W11XWtR8G3MPjLS/CPiWTxL4R8Q&#10;3dt4fufB9z4T8VeJ86+DxeE9pDEYedCUalWhUVaHLKNbDzpqtRSnGMo1qTnTdSCXtIxnFu0Ze81J&#10;O1ndNJ6Po9n6OztfS601R+VR/wCC8/8AwSkkz9g/akvddzgp/wAIx+z9+094q8yL/n6hPhv4L6qJ&#10;7JiVAvoTJZ5kiUT5liDYPhb/AILtfsNav4Z8PXOoyftFan41utE0qXxT4d+F37Dn/BQPx74c0jxZ&#10;c2EEmp+HvDXi/X/2SPh7e+KtLj1Vrmy8PeIb/wAJ+E7nXbGK21K+8PeH5rp9NtP0D+M2oal4G+L3&#10;7PHxQfUdcj8FTa34t+AvxAg1H4u+G/h98J/C9j8b4fDuofD34k+JPBniG3WT4rfFO4+OPww+E/7N&#10;/wAF9B8O6rZeJNOm/ag8bz2Njq9veXtmuLcfFnxLrMn7O2neBvix4M8T/wDC7/GniPx5oXxD8Gfs&#10;0/GP4tfBzxv+zpYRav420fQbX4p/Dz4kXfww+DHjPWPhxrfgOy8IfHP4ofEO+8C/FjxJpPiLU/hz&#10;8GNSfxTp3gnwTrDATqUaM6a5/bU51ZTgqlX2CofW3VhUVCNXkcaWHdecaqhUhRlCvyqg/aSlztza&#10;NuP2U4pyva3LzWWrfKteXmum0/h+FNY/4LNfCbVdR8LzfDf9nP8A4KReJ9KtdbubjxdY6R/wSw/b&#10;O8S3/irw5/wjfiC1TSPCOpzeF/B1t4S13TfF1x4W1/UPEOr6X4y0+48M6F4j8KQ+GINU8Tab4y8J&#10;6tj/AMFh7LVIHk03/gmN/wAFh7iUXV/bxW15+wlr/h2WeC2vrm00/UEfxX410G1htNcggi1Kwiu7&#10;m31Cwsby2XxLZeH9RW70+1/UvxD8VPhl4S/4ToeKviH4I8N/8Kw8D2fxM+JI17xVoOj/APCvfhvq&#10;P/CXCw+IPjb+0L62/wCEW8EX3/CAePPsnivXTYaDP/whPi0Rag//AAjesfZeD+AXh/4Z+H9K8b2n&#10;wd8DfBHwZ8OLTxwfCPhyf4G3mhS6Tr//AAqPwZ4M+CGrWvjPSPDXhLw3ong/xv8ACnXPhlqf7Ph8&#10;E2OqeNf+ET8GfB7wZotzr2hXlncfDT4f4eyl7CU6lOcFDkjTn7PljJy99xc+aF5OFSNSNo1JuOqt&#10;BORV9bb9fNdPuunvs/U/Nnwj/wAFRfi/Y+F/D/h6D/glL/wWL+Imu6Po2n6ReeNfiB8Ff2QfA+se&#10;Mr3R7WKwv/FXiSPTP2lPBHhrTNa8QyW0utXtr4d8DeFPDzX168GheHtEsDbaba5vw2/4KJ/8FGr/&#10;AOHngSPxp/wRZ/au1b4tHwb4Y/4WTcaL8WP2OPh38Op/iBLoliPE0ngmHxx+0/q3iOw8Hy+JP7SO&#10;i2/iK5utc0rQ/sI1q4nvluHf9N/DR8Kj+2f2hPhx/wAX1/4Xp/wpn/hH/FPgb/hTNx/xZib+yNP8&#10;Jf8ACK/EK2PgY+N/gh4H/wCE4+I37REH/CR+NviL4rz8Rfiq/wAJR4i/4SLwT8Ml8k+G37SWpfE/&#10;x5r/AIkm8J/FPwH8OvhrongH4aeKfB9xYeG/Ffiy2/aT+LXxDTQ/FXw0+Lvwq8C+FfHXxL8Ca3+z&#10;t4c0z4UeNdN+L/hz4gTfs0fET4J/tR33xzstd8d/Bjwx4O+NWldawtarRxnJRoy9lOhUrVpWpV6F&#10;SX7v6tTw/PGUuevWVNwp0ZO9P2ilGlCpOK5leKu7tO3VSsr3b1S0V1r9q2ra5vjrxV+2J/wVZ8V+&#10;GfEOheF/+COvxc+HOq65omq6TpXjSX9vD9g2DxJ4Ov7+wuLO38TaPaXVz8ZfB82uaJcSpqmg2/iP&#10;wp4y8N3N/bWkfiTw/qGmPe6bLVu/2rv+C2OvTeDLrwv/AMEkfgX4Gsv7Ta98b6V8UP8Agox4K1TV&#10;rzw/eeFtfgstC0e7+HXwX1zTfDXiTR/Gd34W1jXNcf8A4TzRbvw/oXiLwlo2l3N74q0zx34O/Sz4&#10;LeIP2hNc8R/H+3+OvgDwR4E0Dw/8bb7Qv2ebjwV4puPFv/Cd/AWP4cfDXUtG8deLb68i0u703xvq&#10;fxC1P4k6Xr/hiXwz4dtvCn9iWvh7SJfH2iafpvxc+IfreseHNO1vUfC+q3txrkNz4P1y48Q6THpP&#10;ifxJoNhdX914b8QeFJbfxPpWh6rp+l+NtDGl+J9RuoPDHjKz13w3aeJLbw94ytdKh8X+E/Cmu6Lz&#10;VYfVZ+wqfVqjVONT2lCdPEJe3w8Zqn7SnUdJuHPGFSPvToVYzirTjNDTvrr2s7x2e+qv08k12TTP&#10;xu8TftD/APBbiAb7z/gmt8DrrRhfeDtZht/gT/wUK8Bv8RY08P8Aiu11nxF4Wvpfj5+y9pngDVtD&#10;8d6LpJ8Ia8LMeGtf0rw14m1K78I+NvD/AIzGl+JPCd3Rv+CmHxE+FupeJ7v45f8ABJ//AIKq/DnV&#10;/FeuW2veJr7wT4N8Kftn+AtM1Sy8M+H/AAobfwj/AMKG+OnxU1Hwx4bXTPDGm3kmi+BvAGgeEtQ8&#10;QXHiLxrc6bL4x8XeLNa1r9CtX1f4RfGn9njwt8avjT4X1z4QeDn+Ftx8Yrm6+MNzcfBL4r/s12Pj&#10;H4Q+IdM8Y63rXjLTPEOl+JP2d/in4F+Gvjrxz4R8Z+M/CPjnw/4k+HsN/wCL7Oy8YWduby8fd+Lf&#10;i/xwv2n4c+APFPgn4OfEXxb/AMIrp/wb+Jvxj8N6T8Rfhx458ZXQ8c+LfGfw48N/C3w38dPhF8Uv&#10;Gvjnwr8LPhh4o8X6xYxat4O0jT9B1vS/GOhax48s/BfxL8NeHdI4aaccM5+wftalLE1KlOfs6ShU&#10;pqo5SoOvWxEKEeWrVjToznCMZShCe4r6XS5tLq27utN2km9k29dnc+CNO/4Lqf8ABL0Xtto/j79o&#10;69+AXiGeYWsvh/8Aae+DHx3/AGar6zvckSWdzefGz4Z+CdCea3x/pEllrF3aw5HmXAJ219yfCr9s&#10;X9kf46i0PwT/AGo/2dvi8b4wraR/DL41fDjx1PcSXGPJhjt/DHiPU5zO5ZVFuUWbe2woHBWvKrHw&#10;h448K6d448bfDKxv/j1oXxI/aF+MnxA/aA8FfFf4YfD74Y/FLxT4U8H/AAp8Z/C3w38L/gZap4A/&#10;Z38KeNNXtviX8KPgb4K+FvxP/af1/wAR6b4z/Z+t73Wp/j74m8Hj4VeJLD48+K//AATc/YW8SfFn&#10;9oL4j/tAf8E0fh58VfAOtf8ACH6fZeP1+Fvwh8da/wCHfDHgn4Q+NfHni/U/hn8GPhX4YsPidbeC&#10;5fFbw+FLTXPCyfE79sX43/tAfELVvCerfDu0/Zv+DnwC8VWtrL4v23LiKc5Qw6q06cZ041KlZV6V&#10;CeH9lXlh6/tE6kpwhCjVqzhByjScFOVI5tvders+tlZtO6uraJb2V93pzftOOnXPvWBc6vqUHifR&#10;9Bh8La5eaTqWh+IdWvvGlvceG18N+H7/AEW/8M2em+GdWtLrxDbeL59c8XW+varqnh640Lwprfhu&#10;1sPBPiePxX4g8Mand+DdO8Wfgv8ABL/gkZ+xd4qs9M8W/sin9ov9mr4Eanb+IYfh18Yv2X/+Cj37&#10;dfgzX/GWieG7XwBongzxNpnwq8cvcfDbVfBPjHV1+L93ofjzQvEfirwX45+H/h34TfGDwVrnxU8O&#10;/tAXs3wy9L8Q/sdftBfBTxx4A+GXwp/4Lr/tL+A/HPxW/wCEpf4WfCr9rHwz+xz+0r4h+JB8CaVD&#10;rvi628Fad4s+Fnw1+LPjGx8G6JcW2reKz4c8V3Wr6Ro0sWo67rNvFP8AbXxqYLEUsTVw3sKs61KO&#10;IdShKnJV6Sw8KssQ69Cm6lShPDQpVKtenVcXRVKbq+7GTkc0WlK6s7Wd9HzNWs3dNSvaLW97K10z&#10;9vCcc1z9trGpTeJtY0KXwrrlppWm6J4e1ax8aXFz4bbw34gv9av/ABPaan4Z0m1tfENz4wg1zwjb&#10;6DpWqeIJ9d8KaJ4burDxt4Zj8KeIPE+p2vjLTvCf5A3Whf8ABeT4YeJNJ8M+Gvil/wAE7f2r/DV3&#10;ofiHVrnx58Tfgr8YP2Wp7C90K/8ADFpp3hjXb34efG/45XFt4h8Z2uv6tqegT+G/g54j8L2Vp4I8&#10;SL4p8ReF7+98HaZ4rZ4e/bn/AOCo8Gmz6rq3/BKj4dfG7w7pOu+KPC+seMP2Qf8Agol8FfH8UniD&#10;wN4m1fwd450yy8LfGnwH8B5bfV/CXi3Qdc8La/4Zl8VXniDSfE2iaxoGqWVlq+n3FlFg6UoU1UcY&#10;TjOKtJTUnTbnJJSUZe5Ufsp2hOzcPf5bSi5V9/8An6aa7rbZ9dWj9oaK/Hk/8FjPCHhDA+P/AOwN&#10;/wAFRf2dooSI9R13xV+xj4t+LPgqxm4B/wCK0/Zi1v47aLJbyOSLSSR7a5uUXd9jRgyL7F8Bv+Cv&#10;P/BOf9pP4m+Hvgn8K/2mPD8vxo8VyXUHh34Q/EDwb8Tfg18TdZurHT73Vb6z07wP8YvBPgTxHe3d&#10;pp2naheTwWunyuttY3UwDRQu64gfpJRRRQAV8Af8FYv+UWX/AAUs/wCzAP2yP/WdfiPX3/XwB/wV&#10;i/5RZf8ABSz/ALMA/bI/9Z1+I9AH3/RRRQAUUUUAfgD/AMEC/wDnNR/2n+/4KN/+8br9/q/AH/gg&#10;X/zmo/7T/f8ABRv/AN43X7/UAFFFFABXH+P/AAzrXjLwb4h8L+HfiF4w+FGt61p72em/EbwBZeAN&#10;R8ZeEblpInXVvD1j8UvA/wASfh9c6hGqNEkfivwJ4n0oxyyGTTHlEUkXYVx/j/wPovxK8G+IfAni&#10;K98YadonifT303Ur7wB8QvH/AMKPGVtbPJHI0nh74jfC3xL4O+IPhHUN0ahNW8KeJ9F1WNDJFHep&#10;FLMjgH52f8E2fhro/iH9hz4l/B/4o3158aNA1v8Aa8/4KyfDf4h6n8R9M8ItqPxX0nUf+ClP7ZPh&#10;nxZf+O9G8F+GfBngQ33jm0lv7nxPpvhLwd4U8JfaNUvbbQfDOhaOLTS7X4lsf+DcL9mbStO+G3wy&#10;0v8Aa4/b2g/ZW+Dnx08OftGfCn9kTUPi/wDDvxP8HPh78SfCeuanrmgweFL7xf8AB7X/AIi6Z4Mt&#10;Z9b1tJvDw8bSXt/LrOqalfa7Nq17NfP9/f8ABKfwzp3gv9kvxD4O0e58QXmk+E/23/8AgqT4Z0u8&#10;8WeLPFPj3xVdadoX/BTz9sDS7G58S+OvHWseI/G3jTxBPbWsUus+LPGPiDXvFPiPUWudY8Q6xqmr&#10;Xl5ez/kP+1X8Pf8AgoB4X/bw/Z2/ZN/Zr/4K2ftMeNPjD8c/G+r/AB6+J3w3134X/s5/8K0/Zq/Y&#10;q8LeKJW8YeMvFF5pPwzXxbevrWr3Om/B/wCDOiXGq2Nz4u8SzXc2r+ItNt9Hubm6AP0l8Qf8ESf2&#10;E/Hui/Ebw98WPDHjn4u6P8R/+Chniz/gphc2fjbxVaWw8NftBeM/D3h7wxrGgeHJvBOheDrib4Qy&#10;aT4bs4pPAniuXxTLqck0smva7q32bSk0+L4j/wDBFz9lz4n/AAv/AOCi3wm1/wAefH208Of8FN/i&#10;p4V+Lvx5vdH8U/Du31vwl4k8Iaz4d1zTLL4R3N78K9QsdA0Oe78MWEd9beMtN+IF/LbzXiQalayS&#10;QzW/5Ef8FLP+Cxnxq1r9pP4TeHP2Kvjx4C+Fn7Ln7O/7fv7Nf7Mn7TnxHn1PwPf+LP2ifiT4/wDi&#10;BY6d8U/hj4A03xDFqNxpPwS+Bvg2LUbT4r/FKK1sI9a+IOvafoHhjURpvhTVdbuP0O/4L3f8FCvi&#10;d+w9+zP+z5bfAXxfL4E8e/tcftRfC79na0+MuheBH+Luu/Cf4feLrbVdZ8bfEr4f/Dm00zXV+Ivj&#10;qy0fTrSw8G+F4tH1mXV7vWTLpWnX2qQafbuAftz4I8J6d4C8GeEfAujzXtzpHgvwxoHhPSrjUpIJ&#10;tRn03w5pVpo9jNfzWttZ20t7LbWcUl1Jb2ltA87SNDbwRlIk6evxC/4I/wD7RPw8+Kfib9qz4V6b&#10;+1P/AMFAPi38Wfg7rXw2sPiZ8BP+CkXw9+Hnw5+O3wLm1jTfE+pad4m0PTPAvwy+HjXngv4uWt3b&#10;anaW+pXHiBtEtPD2hvaRaHYa/ZNrX7e0AFFFFAGBbeGtOtPFGs+L4rjXW1bXdC8OeHb61uPFPia7&#10;8Mw6f4Wv/FOpaZcaR4Ku9Xm8G+H9dubjxfq0fiLxRoOhab4m8X6faeF9J8W6vrel+B/BVloG/SY5&#10;Pvx/n8/T864H4e/DzSfhlpNx4W8K3H9n+A7D/hH9N+HXw707w/4K8NeCvg94K8M+CvCvgzR/ht8N&#10;dG8GeFfDJsPAtgfDVz4isbHxHceJtW0vVvE+taTpGtaf4F0/wd4O8LXfnTlKb5ko8qkm+ZKysnq0&#10;0rWTVrJ6qyAPih4iPhnwNrd5b+PPAvw013VDpng/wR4y+JVn/a3grTfiZ4+1ew8DfC2z1rw8njD4&#10;f3ni7+3viN4i8LeHtN8DaR448JeIPHWrarY+DvDviDStd1zTryLftbnxQ/ifWLS70bQoPBkGg+HL&#10;jQPEFv4j1C68Tap4mur/AMUR+LdJ1fwjJ4XtNK0PQtE0u08FXnh3xFZ+NfEGoeKNQ8QeKNM1Pwv4&#10;QtvB+k6t44wPAV/44uP+Ey0zx5pmy70Dx34gsPD3iW00XSPDvh/xp4K1L7J4q8H6l4f0ez+JXxK1&#10;1f8AhE9C8Q2fwt8Ya14xfwJq/jL4mfD7xz438PfDXwj8OfEnga3uDXPEPjnRtW1Frb4d/wDCV+Fl&#10;/wCFZ2Gh3HhXxZpA8bXOreKvGupeHPiHqWv+F/GMXgvwto3gX4WeFp/C/wAQZta0j4j+KPG3jPSf&#10;+E/0Lw78NT4p8LeDNI+KWnLdOmuSTT5lU54JWm6fK0/db84zk0lJtwg03I/r+t/z+878HPNcB401&#10;vVvB/wBq8dXuob/hv4P8C+Ota8ZeFvD/AMM/GvxC+Juuatp//CPav4evvA1v4G1PVNd1T+ytC0rx&#10;zp158NfD/wALfHfjX4ka/wCIvB6eDtT0C88N3nh74gL4t074n32reH5/AvjHwL4c0K28r/hKdO8V&#10;fDnX/GWrazt8beAL6f8AsDWdJ+KHgWz8N+Z8OdN+KfhWH+0dA8VeR428ZeAPH8n2jQvht4i+GvxX&#10;8gj+Nuo2XxK+O2o+Jtb+FHhn9nP4B6FLpPxM8Y+KfGvhjRPEvw68e+HvAXgP40av4o8Q3ml+MfFn&#10;h+w+FOtfCX4q6fd6vb/F2z/Z9+I3wlv/AIYXHjVPDvxk+D/x98CeO/h66NFz96LjUtFuVO752nOM&#10;OVc8JQc5c16dm3fRWlyxkf1/X67frL17/hYekxfE/wD4VVqNv/ZOu3/gX/hP/CVzqGv+Ck/4TzSd&#10;K1//AIR74gw+EvC0Piuf4jXX/Cp7zWfho/xE1/UvBGl+CtN/4XR8LtO0XxXr+u6rr+keG9/xLpGo&#10;65ptvZaV4r1zwbdQ674W1eTV/Dtv4Zur+70/w/4n0jXtX8L3Efi3w74p0pdC8caVpt54K8UXFppl&#10;r4mtPDPiDV7rwX4i8H+MYdC8W6L8dfF39qrw/wDC/VviFour/tDfsyaBHcXF94b8JarqZ1/xJ4z+&#10;CnxA8RR/CTwJ8MNH+KHwT8KeLJ9X+LHg3/hYPiH4k/ET4vfESD4hfs2ad8LfhhYeEdE13S4NBsvi&#10;B8fvDfAwfE79nb4j69oWgaN8DPEmsfAP4f8AxW8Q/Gnw7468CfDn4veIPhh8T/jPdXnhX4s+F/i/&#10;4B8MfAj4e+NPhX8cfBuqfE74ofFnx3rnjb4peJtE1zwp+1T8JfDXxl8J/Dnxv4kl8AfHPwn6EMox&#10;zo0sWsDi44d7Vo4SrKhKUYKbUZVY06cqjUoN0VUnKSbqJKnKmpR7SF+XmjzXs1fVfL5799G29I/o&#10;Ho/izwv4h1LxVo+g+I9C1vVvAuu2/hfxtpmk6tYajf8Ag/xNd+GPDvjW08O+KLOzuJ7jw/rtz4N8&#10;X+E/FtvpOqxWeoTeGfFHh3Xo7dtL1vTbu6wPB/hLV/DviL4p61qPiEazZ+PPHWneKtB04TeNZf8A&#10;hFdJsvhn8O/A82gbPFXxA8ZaFbfadd8Ha14p8n4aeHPhR4Jb/hJPtF/4A1H4jT+P/in8TPzi+A37&#10;b/xq+K2h/EfQ/iJ8Ef2g/wBnT4g6B8Ivh5YeFdT+Lf7EPinWdE1j40atZfEa38X/ABMi8E/s8/tU&#10;ftC63d/CN9X0/wAFXOm/B/xR4y+GXivRLOz1zTNM+PXxPu/Ed1qnwt6nwJqlp8NPgf4y+B3wv1v4&#10;5/DG8m8deINd0H48Xn7MP7QPxZ+Jni65+L/i20+L37RXxp8QeDdU/Zw8B/CnwD8c/HvxX8e/HTUP&#10;B/h3R/DXj/8AZ/8AAWv3fgbx1F8LdY+HQvf2XtF0r5LjcJVrYaqp06sZ4enPkp1K9D2FWMasq7r0&#10;YyU4QlKi1CjCrUkpVNE6fLJRqRkk42s092k7p2tZ6K/dy003TTPvTxB8NvDvifxz8PfiHqV945t/&#10;EHwx/wCEr/4Ruy0H4ofEzwr4K1A+MtIh0TWP+E++Gvhfxbo/w5+K/wBks7eObwr/AMLS8K+Mf+EF&#10;1Zpdf8D/APCPa7c3GoyniL4rfDHwj/wng8VfEbwL4YPwt8C2XxQ+Jn/CQeLNA0b/AIV38M9R/wCE&#10;w+wfETxz/aWoW/8AwifgW+/4V54/Fp4u14WGgXP/AAg3jDydQf8A4RnWvsXmM37WXwE0/V7HQvFX&#10;jPUPhrf6rpuq6rpDfGPwN8Qvgrpus2miXOj2mrJo2t/Frwr4L0XVr6xm1/SDPpem6hc6otvefa1s&#10;zawXM0XKfDP4+/s+eHvDPiuO18RfA/wV4c8OXH7Qfxh8ba38KPEkHiL4IeDfCWm/Ea+8beKPiX8W&#10;vi5p3g/wj8N/hr8QfiNpnj20+NHj7w7461DTdZ1HxPrPxd1jw3r3xZ8P/Drxx8UX5XgceqdOeIwm&#10;OdJRUaHNTqxgqTqzcvZSnBrk9qqqtCPJ7Wcm/eUlKueF7KUb9bNdlvbra2/TbRH1vxkevalH1z71&#10;4J8F/ib8Jf2mPD3hT9of4V63461TQbcfFz4baZD4g0/4w/CgW2q+HfiUngT4n6N44+B3xCsfBF1b&#10;eOfBvxF+EGoeFrLU/iJ8PU8a+CfsnjDS/CN/o2heO/FsPibgfh7r37X/AMQPi1N4o8S+HPA3wA/Z&#10;70P+wNPT4ReP/Bdj8SP2gPiV/bvwd8K+MtQ8Ww/F/wCFn7Sl58Kfg9/wg/xW8Z6t8Htf+Hlx8Mvj&#10;P/blz8EPFfjLwv8AFC/8I/FvwTqnhPGWBq06mKo4hrB1sEqscTQxkZUK9PEUqjpSwqoOLruuqnuS&#10;pypJ05c7reypwnOJzJqLXvKVmnHVWave+1rap9em6PprxL4r8MeDdOt9Y8XeI9C8LaTd674W8L2u&#10;p+ItWsNFsLrxN448TaR4K8FeHbe81K4trebXfGHjLxBoXhLwvpEUjah4g8Ta3pOg6Tb3eqalZWsu&#10;9np79P5+38vyzXkWneN/H3ibwv8AFTWvCfgbQptT0HXfG3h34QaV4z134i/DuDx9qHgywTQZLj4h&#10;v4k+DC+IfhnoWq/FvS/F+gaL4o8G+FPjb4Z8T/CSx8HfHTwFq/jTSvH2n+EtN73V/E2naJqPhTS7&#10;y312a58Y67c+HdJk0jwt4m8Qafaaha+GfEXiySfxRq2g6PqWleB9CbS/C2pWtv4p8aXvh/wzeeJr&#10;nw74LtNXm8Y+L/Ceg65zyptWjyvnTlzJSUmkoxlrBax5U3zc19U1o4SRR0NFFFZgFFFFABRRRQAU&#10;UUUAfAH/AATT/wCTdfiN/wBn/wD/AAVi/wDXpv7ZFff9fAH/AATT/wCTdfiN/wBn/wD/AAVi/wDX&#10;pv7ZFff9ABRRRQB+AP8AwdHf8oKP25v+7Zv/AFsP9n2v3+r8Af8Ag6O/5QUftzf92zf+th/s+1+/&#10;1ABRRRQAUUUUAZ+ranbaLpWp6xeR6hNaaTp97qd1DpOk6rr+qy21hbSXU8WmaFoVlqGua1qEkUTL&#10;ZaTo+n3+q6jctFZ6dZ3N3NDbv+aH/BOX4l+HPjB8T/8AgqL8RfCenfEDSPD/AIi/b/8ABn9n6f8A&#10;FL4T/FP4HeO7f+yP+CZX/BOPQrr+3fhb8a/Bvw/+Jvhjzb3TLmbTP+Em8I6T/bejy6d4i0b7f4f1&#10;bSdTvf0/r4A/Y3/5OK/4Kxf9n/8Aw5/9dZf8E1KAPv8AooooAKKKKACvkD9uj4xfFP4Hfs/w+Lvg&#10;rdfD/Tvib4o/aA/Y7+BfhnWPil4P8R/EDwJ4d/4ab/a/+Bf7N+s+KNd8EeE/iF8KPEHir/hFvD/x&#10;W1bxFpmiaf8AEbwj9v1jTNPhutXisjcxy/X9fAH/AAUs/wCTdfhz/wBn/wD/AASd/wDXpv7G9AB/&#10;wrj/AIKm/wDR5P7AH/itP9ov/wCmx0f8K4/4Km/9Hk/sAf8AitP9ov8A+mx19/0UAfAH/CuP+Cpv&#10;/R5P7AH/AIrT/aL/APpsdH/CuP8Agqb/ANHk/sAf+K0/2i//AKbHX3/RQB8Af8K4/wCCpv8A0eT+&#10;wB/4rT/aL/8ApsdH/CuP+Cpv/R5P7AH/AIrT/aL/APpsdff9FAH4g+Nv2sv2+v2bv+Ck3/BM39jr&#10;41fEX9kD41/DL9vP/hsz/hJtd+Fv7Knxo+AXjv4e/wDDLvwFtPilo39h6n4s/bd/aK8P6z/wlniD&#10;XdKs9T/tDwva/wBnaPpWoW9r597rNtqGh/t9X4A/8FD/APlOv/wbq/8AeXL/ANY88E1+/wBQAUUU&#10;UAFFFFABRRRQAUUUUAFFFFABRRRQAUUUUAFFFFABXwB+xv8A8nFf8FYv+z//AIc/+usv+Calff8A&#10;XwB+xv8A8nFf8FYv+z//AIc/+usv+CalAH3/AE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1/7+KKKKACiiigAooooAKKKKACii&#10;igAr8Af+Ch//ACnX/wCDdX/vLl/6x54Jr9/q/AH/AIKH/wDKdf8A4N1f+8uX/rHngmgD9/qKKKAC&#10;ivC/GH7QHhHwR8cPhD8A9Z0PxsfFHxs0/wAZXvg3xHZ+H0m8Bxz+BtB1DxLrWjav4jlv4Da622ja&#10;ZdXdrp1nYahIYjA921nHdW8r/MmpftUWn7UsPxv/AGbv2bPGfi74H/Gu/wDB/wAadM+Dnx38efC5&#10;PEHgDxBN8HfiVa/Aj41fEL4TafF4r0+bxkPgr8T9Y03wxdN4mXwxZXOv634T8T6Lp3jbwJqEV7qg&#10;B98aPr+heIoLu68P61pOuW2n6tq2g39xo+o2epwWWuaBqFxpOu6Ldy2U1xHbatouq2l1pmradM0d&#10;5p1/b3FndwwXMLxp8L/8FYv+UWX/AAUs/wCzAP2yP/WdfiPWJ/wTC/Zr+Kn7J/wA8bfB74oaZ4G0&#10;hLD9or48+Ifh9a+BLPVrexvPhz4o8fajrXh7xJqlzr3xI+KWu6jrPjGW5vvFt1d+JPEr+LlTWoYP&#10;GYvfFkOs6vqH4+f8FNv+C6v7IHjL9i//AIKDfs5aX8L/ANtC28deKv2YP2r/AIJ6drGrfsm/E/TP&#10;AEHizXPhT4+8CWepan41ubMaPp/g+LWLqK6vfFM7jTbTRVk1aVxaxs1AH9TtFFFABRRRQAV4L8ef&#10;ib+z58PvD0U37SWs+CvCvw60/wDsn4j3XjP4u6ZBpvwb8K6r8OfiR8NZPBOseJvib4s0+P4W+CPH&#10;GnfFPxF8O9X+FGneJfE2ieNNd8VaW/iH4bWGp3fgPxBf6BvfC7xL4Lu5PE3hHwjD8VAdC1vxZ4h1&#10;W6+JPhn43WsMt/4o+LHxS07WLfw14z+MGkQwa/olt4v8JeLZfCXhnwdruo+G/CPwouvhbqvgbSdG&#10;+Bvjb4J3mueEftXah8OfEdle+HPGt3q91pfwl8P6X8ZNal+EcHjP4u/H74WeP9Y1648Ifs1fEnRP&#10;2SvBXwm+Mtn8ZdIsfFen/E/4j+BtY+J/gfxl4L8A/GX4CeDPiDo/wv8AG+t+BLzxl8IPUy/Cxlmd&#10;ChWp42VNV6anDDR9ljHGU4xgqSdOvyVpylGNO1Ku/aTgoU6suSM4nNRpyneKSi3eT9xWV229FZK9&#10;27JJXdrH4m/8F2/2hPjl8Jv2k/8Agmdov7Pc/wAOviz+0ho37YuvfEX4X/Ca5+EPxq8e2Pw++Gni&#10;j9mH4i/Cqbxl8b/D3wR1nxh8SfE9pZ6zL8dPiH4Z1vwXoXg/Vde8IeCfE+keEvht8Qbv4G/ErX9a&#10;6f4Of8Fl9a+B/wAEfgj8NPjmvwv+JH7THxS0nwkfhH4R8PXfx88D+F7Twb/wjf7Ofg7SLPxZ4y8f&#10;ah+15+0p+1Ze+OfjR8TPHXgH4FftL/sfeBP2wfhx+1lbeCL/AOJ9j4j0Hwl4Z+Nvj34efzu/8F2f&#10;2kfCni39uX4EeNPgpcfBjxh491z4C+Mfg18Zvi34D+F+i/Bbx34h+Ovir9nT4hfCX9p74U/Fj4Xe&#10;NbLWvj7o8PiX4PfGP9n34f6ZoPxh8V674o/Z41PQfGvwS+HXjTRPjr4P+N8vg/k/hB+wv8WbXw58&#10;ONOuNGtPil4F8FfFG1i+Dfi34n+F/gT4j1Pwl8Jp/iD4l8T6/Jqfwp8X+FPF1xP4K8aXGo+GfGWh&#10;/Bb/AIXV4v8Ahd4a126/aF1/QfDvjm8+M8msaz/of4Q/Rm4Hz3wqwnEXiXnmX8M4WWfVm8NjsPVy&#10;nPszoUuE4ZnjKlHMKlJRw+CyWrmOS16WXzpQzTM8PXzrF4ejinl9PL8w/mzxo+kVwR4N+xxHEvEG&#10;WZXLF0Zf2dHHZhg8PSxc6WKq08TRoKvWSrVqdOhWlUS5YwlGlTjNSnL2WD/wUgb42+MPjD+0Bq3/&#10;AAmlj4P179n/AP4Jwfsk+Jf2ioPDf7XWu/EH4g6V40/ZC/aQ8LeCE0P4n/Hv4M3f/Cuf2gv+Chng&#10;74meJfh7o/jbxJ8bfBnwv0/4UReL/Gtv8Pfg38Tta0L4QftG+Jv3Z8Sftt+IPiX4T+HvhDXP2tE+&#10;Iv7Rfh6f9rr4q/Bz4M/sE/A/xJ4o+Olp+0XZeIvgT8NbC88XfCP9u/4u2P7Wfw/8U/sxfGb4vftd&#10;67o/7Pega98Lvhb+0B+w18OvHGl/EOy8D/sx+F/HX7NXiz+W/wDa/wD2M/Ht34m8IXuo+GfEHhb4&#10;o+I/2ePjXpPiKPxN8RrDxja6n4P/AGcvBHwes/DUHwtvLBlXRoND+H13L4VXwbdawmlXXgbQH8Oe&#10;EvCPhSwvdD067+mfgV+z/wDELTvhH8IptU8VeNfAHgrVNY+E3x08I6v4L1//AIQW4vfHqeD5/EXg&#10;fxXrXizwp4kj+JHi3TPBnijXdH8VfDY+F/DXxCvfhPfN8QriNvgj4l8f/F/4s+K/c4T8JPCvi7Ms&#10;1o5f4o8MZvDhf2dLIMJw/l+XZ1lOYRxOFq4bM1l0J1uKsXmlGlmGe5XWwWIhjKOJrYLETxFfG4bN&#10;KWHzCl8LjvpZcAYLg/IuL6WY0cTgM/hjPYqljcNjMVWxODr4zDxw+FqYKtRwOLr1K+T5jh8PCliO&#10;TEVMLKnDmnN0o/vloX/BV7w18e7jRL79iT4ieC9G+JmpJ/wUE/ZY+Emsab+xd8G/hD4T8TftU/Fz&#10;4J/Cb45fCTxovxB+Lf7UfibXPgLJ+2L+194F+Ifj74G6N8VPDt3pf7UOqv4n+Fnxt+F958WfgRb/&#10;AB01T6H1T9shPg54g+KOi/C7TdDi8Hfs26V8X5fAvxa+Pf7JHxV8A/sN+H/2xfgB+y/on7Hek/Bz&#10;9k34ueNvH/wv+AX7A/7O6fFHw54k+HXh+DxB8aviqvxO+IHiP9q74Lt49+Clv4q+CHxA/aR/mCT4&#10;TftU6T4d8Na7f6vfeKJfh5L8KpPHfwz8deHrTW724vfhJo2oXPwG+LfxBm1axutB+N198Jz8Qte+&#10;G3grwr4k8R/E3U4p/h9J8FfGHgPRvgp4E0D4ZWXmUnwV+MV3d+K/CHhC08R/CnwJrnw1uND0f4fa&#10;cZZPhR4xs/iXoHwP8OeMvip4q8LfEnV9f+HenQfEXUfB/g7xxq3jfw1oHh3R/hf8U/h34U8a+AIv&#10;Dnij4GfCLRov2DE/Qh8O8zx6hkfiJw/geH8FQxOEwrx/1DNsViIVs0rYnGrP8zweVcP4/McXTwuO&#10;w0ssxNDh2vhv7KrYnH0sbSnHK6FJ4P6XHAVetiadbOMuVNKlWljMNmlGpTw0ZUsEsOpUb1o0XVji&#10;KWLtOs1LD1sPW9/nr06X9QHw2/4Luax42/aj/Z4+AN9rvjbw1451pfiBd/tYy+M/AHwG0r9m/wAA&#10;2fwb0/wt4d+P9x4P0Hxr8Yvgb+0x+zt4G8GH9n/9pX416J4r/a+8Vp8dvhf4I8T6ivj79kL41p8T&#10;fgLofwP8m+FP/BSz9mb4YeDPhD8DP2c/B3xSm/ae+D/xS8Caxp3wl/4JofF/Std/YA+Ovjj4nfGT&#10;9pP4ZX/h06x8cbnWvCvwD/Y9+Iv7Unx5bwf43m8c/CX4Z/EHw3qHxP8A2WvEf7OWufGr4K/DH9n3&#10;4wW/84HhLwN8XU1z4tePLHQvBng+9+GHgz4W/DbVvFei+GPDfhLxT8BvHfgm6+Dnjrw948+FEfgr&#10;SdPn+Dnxe1VfgkPBo+OFroa3E/ifx5421J10TVfEus+LNG2LKLxtr/xx+KHjx9M8J+IPDMnw38Pe&#10;E/EvgXUNI1Tw18Htc/Zt+Gfhz4Q/Djwr8BDp+q654f8AEWt6F4e03w/8OfDHg6/vvFnjX4v+EvEv&#10;g3wr8S/hH8RPH/x90jwb+0I31mYfQW8MqVTHYLLc1hSybLeGspxmNwtPPJvLs241wmMpY6FDN50P&#10;qNCpRx2TcY1smwFKtjMBj8JRyvE4jDywf+seGxGV+jhvpO8MzhOVbH4arjKXs6uIpYf/AGmWDwuN&#10;w2HxGGpwqwg6axE8LUw2YRjd+1oYqFSMJRpWq/0+eJ/+C1fiH4QyfFbUNc+A3jT4P/Gz4ofG/wCH&#10;niLxB8OLvwR4usfh1dav+z08Pw6/bkb4b/tlfDT9iv40WX7Tvg39mz4e/BDwJ4V/ayuPF37PWheM&#10;/hb4a0v4+zfszftU/GXwb4c/Zns/BP0X4P8A+Cv37HXgybVdP0Hxl+15rkPxc+KHg/xzN+0lqX7P&#10;n7P/AMM734s+Ff2ef2N/2ffjz+0d8Y9S8N6v8O/hP4w1n4X6H+zF4Z+G+t/F3xJ4p+B9p8afHvh7&#10;41xaJ+wJY+KfBnhP4cWHwU/kx1XUPjff6pofgbxT4VtfDnxx+GOufs3fD6y8efb9S+D3iXw34w/Z&#10;d1fxJZfAPxb4C8BfAPU/hh4D+JvibwJ8HvE/gvwM3jLxZ4O/aY+Ldn8EvElvf/A/VdHt/CmrXupe&#10;G2Xwx1TS9Xsf2ZvFHjm/sL/4c2+s/DDxbf8Axd+C/jJ5Ph14P8aeJIPib49TQ7LxknjnT/hh4K/Z&#10;8+Inw/8AHPjfxVrfwz+G3g74s+Ldd8afFeyg1X4nfDbxBcR+FPncJ9ArwszfBSWOzqvlGZUKeJnm&#10;FfhvF1uIskxeS/2VTq4LiTh9UsBjsx/sDJcZR4fwdHBZrOec8SVcxzzFZniMnw2NyjH5R6VL6SeT&#10;1qderg5UsXCjg6eYJ2qVaSw1WvOnQr1Mbl8MVg40syhUp4nCVqs6EFhZxqwhL6pjoR/vV8PftpeA&#10;9b8FfsLfFjS/2ovC37N+kfHLx3490DW/gh4v+KWk/tEX/wAYP2hvFn7R/wAOvhX8S/2ffA+n6/4I&#10;1T4q/GDwd8LPiX4x+Lng7wJ8cf2dfjl8MPgj8DDZfCnx23w6+NH7I0+n+F/CP5VXP/BUT4J6t+yr&#10;dfHTSv2nfBn7Q37cPxi8bzfC/wAbeB9T/aX+AP8AwTU8e+Hv2fPEd/L8eND+D3h3xH8O9T/aE+F/&#10;hfwH4E+HFtc6P4E+Kvxq+Puv/G/4Nar8aP2iPAnwz/bD+CP7Z3i+7+CTfzX6P+0x+0Zp/wAVrHxr&#10;puo/Gvxj4l1D4l/AX4h6j4ml+KnxE1jXra9+APhv4bT/ALQ2p6na/GL4p/tdaNbW1/8AFH4DfB3x&#10;Xp/xN+Lvwu+IOnanF+zv8MvF2n+EPAPww8FN+zvYe4/DH9rH4qeIPEGpfFX4U+FfG/gnxz+zz4n8&#10;Z6Rb6Q/jr48/HD40eJ/B/wAV/AH7RPxl0vxTc+E9K8ffA/UvEeueEtSb9tC3/aQ/bP8AFHjHTfHf&#10;gPRv+CknxW+I3wa0z4GT+BfgF4R+GfyT+ghi+D8Di85zDL8NxHk9L+x+JZT/ALayrLMuy2Nermdf&#10;AcMcUYihFeIWJymvmub5XwtneIyGpgMyxOJy3GYm+W/2bg4z+zw/i9lmOqVKMMbhqc8PSdOrOlUh&#10;ipyTnQw1TFRo0a1XDYapGvTxFOnRrKr7OpenLmvPl/q8+Cv/AAVR8RftJeOfGXgfSfiK37KH7Qvg&#10;/wAefBbTdZ/ZS/ah+G3jGH/hGNc/aM/Zw+Adp4ZtPE2v3/wN+EXizTvgv8L/AIy+KfjXpel+EdZn&#10;8OeNP2qv2qYP2afAfhf9sj9n34SftNfCD4XeNvfv2Uv2v/AP7Vfwh+DX7eej6L4O/Zo0D4geCPE3&#10;7QHi/wCGHjb4+aJ8KJfGev8Aw58SaT+zP+1f8afjkug/CxdU+Jvgn9lL4N+FfCdr8EvG3ivxefhz&#10;8RIPHfgOD43/AA6+BXiPwD8A/iP4B/jI179vHVbf4p/HL40Qfs4/sGR/CIfB3Uk8W+CPFHw+/tz4&#10;k/FXwN8avHv7F+r3PgLUfin8cfA9zq/7TH7YXwh+IXgvwr8UovjF+0/8LPjNDeeMv+Gj/wBo290f&#10;4i/DHVvhD4JuO7/Z4/ai+CfxM/Yy+BX7Ic37PugeFPg3aaj4stP27viXdeC/28fi5PpmrfCTVfiF&#10;8XPgxcT+EPhP+1Z8Gb23+CfhzwFcfGP9p7xP8F7L9oDxHotn8U/B/wC1d8Yfhn+yp4J1Twh4M1z4&#10;z/E8WfQezXLODpcSx4P4nyTBRzrgTCZpXyytk3FOL4SyV8FcQZ54iYXM8HSzPIK+NzjFYyfDFfIc&#10;txCx1SGZY/CcHUOIJ4/ErEUvpMF4iZfi5p08fhsRSlTxChUUKsadXFSxWGo4FKcVVVKEIuvPETca&#10;cY0L4mpSUKUkf2Z/Br9uv9nfxJ8NPCnxf+JP7SrfEzwLffGr4r/EX4BfGTwN4c+N3hDQte+B+u6E&#10;3iT+3vjL4M8J+APDHhjSfgt+yR4T+Pmm/s/fGr4pfFC48afAP4Z/EP4deC/H37Qnj/4U/tTR6l8O&#10;vhH9x+EfjHpPjD/haGp/D3xl4I/aEs/CPxv074S3fhv4J6l4Ml174P6rY/8ACvvDPxH8H/FvWNa+&#10;K8uiXnjf4W63rHin4oePtNhTwN4y0j4bXGk+CtB+FXjD4h6Pps/xM/gE/Zg8VfAJfi5+x3+zb46/&#10;a1+IPg3/AIJx/AL4ma/q1v488QeN7nTvBvxY+Ong/wDaA8T6prHxp8B/EPx74V8KeJP2XvifrHjS&#10;8/Yu8QWnwd/Zbfxr4i/Zv/ZD/aF+M/xJ8dftMfCTxX42/as8Y/ED924/24/FF7/wTk/Zn8YeF/jb&#10;r37QXxmh1bX9E+HXjz9m/wDZq1L45/tYxfEDxtovxo/4VV8Vv2RfhF+0mfiJ8RPF/wAM/hL4P+F/&#10;7U37JXjzxX+2h4Z+Dnxp/ai+Cvw1+P8A8b9P+Peg+P8AS7DTP2g/578Yfo04ngbOcPh8plxDXwWa&#10;cR4jL6GOz/h3Ncuy3KstzDNuIv8AV6jnOJwuSQwWXcRyynh3EZvxFw7l8quKyzDYyjLA0Kzw2a4L&#10;K/qMn4lo5hSqTc6FRQoxlD6vWhOdeoqNGVV0PaTXtMN7StCjQxMrQnVUqc2pKEqv7yeH/gV4c0Pw&#10;r4G0jUfhj430HxP8Q/A958NvjRqnwm/aJ+JN5/YF5rXwZ8JeHdf+JHxB+Mmt+NvhH8Xvjd430jT/&#10;AIHfDn4N/Dr9qLUPDmu/tXaH9s8O6po7fDzwxrfxP1jQ/e/D3jv/AISr/hBr/QvB/jhvCfjnwRee&#10;NYvFevaD/wAIP/wi2P8AhEZdC8I+NvAfjy88LfGDwz448UWHifUdQtNBvfhwf+EX/wCEH8XaP8R7&#10;vwN4m/4RfQ/E/wCPvgj/AIKE/Dr49fB34e+P/F/wi1v4n/tB+MPhfrXxS/Zi+BRsvHfhH4XfHXxF&#10;rv7QXi7U/wBm/QNB8KeKrrxFqml63PqP7M3gj4v/AAQ/a3/aN+Avwkv774GaN8Uf2xvhN4S+Dvw7&#10;+HX7Z/w6/Z3/AEH+EusPYfHbx5pWj/G/wT4v+DvjLwPdX3wk+GjfEk+PfiTp/wAY/hn+0D8drL9t&#10;fXxf642r+KLjwN4P8TfE/wDZ9+E6+E7PxjrHhT4F654a/wCFVaX4K+E+nRaFpHiH+as8yDOMpq4z&#10;D53hsThMfl+IxuDnhMZ7ZP2+CxP1XGUaMZVa1WVTDVJP36ioUbYLGU3OpXw1WmfTUqtKoouk4uM4&#10;xmnG20oqSb0ikmrbcz96HuxjKLPrmk2jkY6+9YOj+JNN1vUvFOl2UGuQ3fg/XLbw/q8mreGfEmg2&#10;F1f3Xhvw94qiuPDOq65pGm6X410NdL8TadbT+JvBt5r3hu08SW3iHwbdatF4v8JeK9D0U8VXPiez&#10;8M+IbvwVo+ieIfGNtomqz+FNB8TeIb/wj4b1rxJDYXEmh6T4g8V6X4Z8aan4Y0TUdTW1tNW8Q6d4&#10;N8W3+i2EtxqNn4Y1+5to9Ku/leSXNGDXLKXLbntBWlZxbcuWKTTTvJpW1vZXNzfr8ff+Cr0Uel/E&#10;T/gkZ42iREv/AA5/wVm+B2gi8Kruj0r4mfA39pH4e6lZ+aQxijvrvXtJyFR/OuLe2hPleZ9pg/YK&#10;vyA/4LOf8Sv4K/sf+O/4Phj/AMFS/wDgm54ynx95rKb9qPwP4O1CJOrA3Gn+LLq2Yxw3MqpMzJCG&#10;AlSAP1/ooooAK+AP+CsX/KLL/gpZ/wBmAftkf+s6/Eevv+vgD/grF/yiy/4KWf8AZgH7ZH/rOvxH&#10;oA+/6KKKACiiigD8Af8AggX/AM5qP+0/3/BRv/3jdfv9X4A/8EC/+c1H/af7/go3/wC8br9/qACi&#10;iigArj/H974/07wb4hvvhb4Z8H+MviDbae8vhTwv4/8AHGtfDXwbrWqiSMR2fiHx34d+HnxY1vwx&#10;p7RGV31PTfhz4uuUkSONdJkWRpYuwooA/OD/AIJT3Piq8/ZM8Q3fjrRvD/hzxtdftv8A/BUm58Y+&#10;HvCfiXUfGnhXQvFU/wDwU8/bAl8Q6N4Z8Y6x4T8Bav4s8P6XqzXljo3iXVfAngrUde06C21S98J+&#10;Hbm6l0eyb+yX/wAE/rz9nT9rr9vT9sfx58Zn+N3xL/bU8ceCLnRWvPAMnhB/gh8Gfhjp2r6R4A+C&#10;uh383jrxkPEOn6VY6lbPrGv2Nh4Kg8Ranplrql34ZguFiEHRf8E0/wDk3X4jf9n/AP8AwVi/9em/&#10;tkV9/wBAH4W/tp/8G/H7AX7VVr4FvPA3wM/Z9+AHjjSP2mPhz8eviZ490H9n/wANeJdd+MXhbwz4&#10;kv8AxD8RPhJ4nktvEHg64j0r4utfvbeItbu77Wobcqbi68Oa1v8AJVv7Tf8AwRz+Jn7UVp8WbTxj&#10;+3T4r0y18PftEfs6ftM/8E69M0n4JeGY9H/4J/ePP2eNP8U6fp2kaVYN408v41+DvFsPiKzGraHq&#10;v/CvxY/8I/pT2k8ssMUkX7qUUAflP+wR/wAE5vG/7Mvx9/au/bJ/aO/aBsP2lP2tv2wP+FYaR4+8&#10;Y+FfhXbfBb4b+D/Anwf8MReFfBfgzwN4Bi8W+Ob1M2UFrP4g1/VvEtxc6xNp2llNPsrmDUr7Wf1Y&#10;oooAKKKKAOAmv/HPinwP4qfw7pw+Fnjxz4/0DwdcfEvRtI8daTp2raLq+v8AhzwZ4/1rwt8PfiVY&#10;DxN4F8TjT9I+IGneFbf4j+BfG2oeCdasdC8UT/DHx1JrWkeGd7R/Cvhbw7qPirWNB8PaDomreOtd&#10;tvFHjbVNI0rT9Nv/ABf4ms/DPh3wVa+IvFF5Z28Nxr+u23g7wf4S8J2+r6tJd6hD4Z8L+HdBiuF0&#10;vRNNtbfB+JNl9v8ADtjB/wAI7468U7fHfwtvP7L+HXjH/hBfEFt/Z/xM8I3/APwkGoa3/wAJz8PP&#10;t3gXwl9m/wCEq+KPg7+39Q/4WH8M9G8XeAP+EG+J/wDwk3/CtPF35Z/tq/sb+IW+HXj/AFbQP2jf&#10;jHpOg2Hh39nHV/gzqHxQ+J3j74x6N+zj8cv2WPG2gD9m+++HvwIstd+Etz+1L44+KnjTxv4n8d+O&#10;vFv7aP7TXxM03Xv2hfAn7N2sfEbwZ8X/AAP4V03QPAPrZXhKGYYqjhKuLWAWKxNKhzqhVxCSrV8P&#10;Tf7vDqeJqKlGft/ZKMp1I0pQoRrYmUKM4nJwi5KPNZN2ulsr7uy1el9Er3do3Ppn48/FZNB/ZJ8C&#10;/Eb4n/tAeC/hF4R13QvAcnx08Y+JPgx+0J8LPGnxE8H+MvCctv4v+H/wC+GWhfHD4cftOfs6ftH/&#10;ABF1HU7ez+C+iRa78WPjh8M/F72ngqx+HXxC+Jy2Elv5Jr/7VvxI+JHh3VNL8ZfC65/Zaj0r4i69&#10;r3gqXx/478Qav8V/jL4E+Evxbl1f4Y/EL4ZfAb4OeM/ht8Z5PAvxG8N+GPC/iT4t+F/jfq/wis/A&#10;uk6t4y+Hfxa8C/En4P23inxFrn5xfEz/AIKP/wDBP79mX4zeOdS0347P+1p+3n8ZNXSTxP4i/Z+8&#10;IJ+2R8Qfg/4Qk8Zjw78Lv2QvgXpvwx0W18I+E9aiHjPUPh18IdF8RReBvCup+P8AU/FHxt+Po8Q/&#10;Enx6/hH4x/KXiv8AaE/4KMfG3wprOo/D/wDY8+F/7Jngrx9JovjbQPiP+158avEnxN8aTfDrS7HV&#10;r2HxD46+DXw08Q/FPxZ8d/Fd7deBdVuPhx8VPjl408G6J4U+G/hK58V/BrwJ8PPDnwm8efHbSPrs&#10;qyvLa3soclTFyliKbjiopRdOdTk9rTwWForkqSjNVZQxGNVZYrC0IyhgcBz0vrGFSc11UVZ3W9+z&#10;lJvTSycYcvLJ2c5Pm5f1B8T/ALRsXjiTUHsPiH8VfENvpF9pWg6n478V/tDfC7SdC8Mzarpema1H&#10;o1vbfsYfHP4DfAOy1DWbfU4ZbaT47/tF+C/i1viNx8O/AXjfwtcW93L8D/HL/goh+xD+z/4isfhR&#10;8W9b+Aem+LdRtob2fxjr/wAGvDXxW+JXiRbcW7I9p8WNI+LP/BSD4j/EXxXqcqDSZ9Y1X4KfFG1u&#10;TY634c1nxh4O8R2Vtfab+VvxP+D3jzxr47bX/wBsz9vPx7Y65Hpl/wCF9d+Gvj/xF4J/Zs1vUG8R&#10;6r4Ml0H4f+LvC37PP7QnxM/ap8f2l/pPifRvhj4r0P4yeL/Efi/wXqmueAtFv7qH4T698K/ilr29&#10;4R+EXhb4HaNoZ+Ffwk0P4DeDfiyNI1i70jwDp2s+EfC3jrT9JhslYf2jrHxfvPEvxI0XQvFpvEsb&#10;bxx4p+NHiHSNVjYax4Astd0e48WfDX924f8ACvG5hHCShLDZXl+JoxUoVK06sHj6cb1Y0oU5zw9a&#10;pCiqlenQw+IjyxftKvsaVWHt/Mq42MeZNylOMrrlVnyu1m76q7snJ77K9rx9/wDF/wDwWD/at8T6&#10;XYeDP2Of2evHEvwy8KHWNNsdJ+M3xE8Bfs7eCLy4sIrDUdK1LStF/Z58Afs0ftL+EdOePVrS/wBM&#10;8IeJfDHgjTfFNjrNrrOpS/2aUglwPGWh/wDBS/4uyQ+OPid/wU2tfhd8OrnUbGZ/hv8AslftY6p8&#10;ENG1bTftUS3GkaL4h/aP/aA1v9q6PVdbt/P0zR7fV9G8I68dVlhlg8Hakhs7a98QTxjLpFx4s8Va&#10;5ctPor61P4d8GeGfD2tN4j1bXdQ07T4UvLGDwro2p6pokPja71HSNaa7jt/s3im28P2lhpXxDtfD&#10;03ga8sdG9k8EfD/VPGg1jxT4j+O0Hw48LeFdbsE07VfAnwe+L9+mtXRtl1y2sdC8SfEX4MLosnjc&#10;Q6fPceEvDPxJH7Out39zaX2pXFmvhm2HijT/ANDxfg5w3k1LDY7EThKFFRjXVXK8djsBiHXrUlUp&#10;RwmTKliKuMdavCMK+Kq42fI6vNCtCinh+SOYVpylFXu9mpwhONlu5VE7RtF+7GMNbWet5fLXiVP2&#10;fv2Dvid8Of2w/gb8LPihdeCSl14B/bQg+LnxR8AftEeJfib8M/G2oWtz4f8AjA+q/Fz9nPxZb2Pj&#10;/wCFvj+ez1/XvF974b8R+INS+HGp+JPC1pc6HpFpbiD9ofCv7RfgrxVI8vgn4S+F9F1O00281zSP&#10;EviHxP8Asc/DvR7aTSm0WQ3+n+KvDn7Knwj8cXOo6Wdf0TWBpnwl+Ivhr4syafMNT8BappWrw2Wr&#10;Wnzsfhl8Gfircal4Rih+Pf7TOoeNNL1qw8UfDPRPgp8L/g5deKNBvrD7Brlxa/8ACsdX+K3h7RdO&#10;sdNldb7QtA+CtrpV7FPltR0OV5r26/Or9i83/wAPPFPib9kz4qeLNFvJ/wBnzTPAXxK+HmuXPi34&#10;b3kHir9m3xjr3wysvBOpz2Os+PfBuj634o8OeF1vPh18QvAFnrum+NX1rwdp/wDwk8WnQJq95ZfO&#10;R4W4Hw+ZxwVLLPqmFxOEpSwSxtTOaUsLmHtKznh6eCxGKy7NcRRxKpSeGrYjDUaU6sXToSq1Jzw1&#10;LZ4jEunzOXNK75+VQd4e7rzJSgpRurpSk0rtqy55f0Y/Bv8Aac13xlB4Z8WaJ8RfiL4Z1eysorrx&#10;lolr498Rf21plq/hrRPE3iGbQ9H+P/7VP7TGk614Ws9L1aGax+I/jf8AZu8J/DxbU/2l4j+L/wAF&#10;LG31nV7T6ZsfiI/jW9+F0nxvi+CHxI8S6t4YW1+GXiDxh4H+HPwv+JPxdsrPUPD2h6prf7Pv7RXw&#10;0/aP+MXw00f4rL4t1zRZtE8C6PefDHU9V8W6tYX/AIb1bwNpFgfEun/l98LNT1TRx8I5fClt4t1n&#10;wfq9kmga7pPgzxHqHijw1cfEHQPiN8BvhB4a8fzeHNL+P/xl8N6f8RfD9p490C6E3hXU/gh4/h0/&#10;V/DOkeA734aXVx8Pvi832F4M1bxAbyLSpb63utH+L+kQajB4X8b+JvEvh3w78edI8e+HfCk3g3wv&#10;4P1PV/ihbah/wsH9okeHfG3jb9mv9oT4r+KLD9ov4W+IPAeufBD4op4htNG8N61b/l/FfDuBweLq&#10;zwPJTw0Hi4wqN0JY6lDCYrF0auGrYuHv4edB3nJurTo1KHs1VxeGqShVj2UKs3Fc93JKmmrtQbcV&#10;qk4tS5lazs3e9oS2LNn/AME6/wBm7RvDXxck/YM+BVh8HPFmi6bYeGPj/wDsjR+NpPgZqvjXx34S&#10;8U/CX4//AAfvbr4p6NYfGPRvAfxA0OXwbZ6b8Jfj94J0fxT4m+E2mfFLxz44/Zi+L3wK+McWpfEV&#10;PvHwL+2b+zt+11c/C7TPgb+1J4r8Dazb/GBNJ1ax8D+H/Aup6X448efDj4VeC/jT8Q/2Q/G/jzx7&#10;8Mvil8Mj4pHw3+J2leIvHHgr4Q+N9B+N0Vv8P/iyPh/4501/gV8eV8H+Q6T4u8UeF4vg98Z31+HV&#10;k0b4eaB428EeOPFnhe61fxf4t/Yi8e+LPhU3xl8J/FjULXx9rd2/xX/Z703Ufh/8Q9U+Kx1i/wBM&#10;8X2wuJdL8K69qOofECe1+bP2xf2f7K9/4KC+AvDeo/s5fGj4sfAv9pz4SePPid4m1T9nzxVB4W+I&#10;WmftDfsx3Hgr4u+BPCulfES5+L3wzuv2X/h98UPEnw2+D/i7xJ8Vfhtr/wAGte+KP7Wvwp/Yu8Mf&#10;Fn47/wDCsdG1DwpL8XXc+JsViJ8RZpj8bjaWCx2YUc3xGLeNxleWXYek8zw+Klm86f8AaVajl9CO&#10;JwNOpXw2LjGgspxOLc6UKmE6lail7GEIxcoRlTUeWK537jXs78icnyyai46+0SadpfVH7MfhT4p2&#10;02mfsrfGHw7r3wCtPDPwq/aei8b/AA5+BGkfHvxN8G/i1o3xo+LfgrXvhb8cfBv/AAUkv7fwz8TR&#10;+0h4G8M6l8SPDXxom8YeJPhP+1N8bf2h/Hnxd/anl8B6b4O0n4WfE7xT+mdrbeJ08Uaxd3WtaFce&#10;DJtC8OW+gaBb+HL+28TaZ4ltb/xTJ4t1bV/F0nim70rW9C1vS7vwVZ+HfDtn4K8P6h4X1Dw/4p1P&#10;U/FPjC28YaTpPgf86v2df2ufEPiP9oX9sT4Y+NPi1+yn42+BvwN+OeifD/wd8UdN/ac+Gep/tAaD&#10;4s+MV18N9G8FfA74u/A74e+D4vCXgc6d8f8AxJ8Zv2cPhNq3jTx74I+NXi24+FXgzwLrfwg+I3ja&#10;71v46ePvfP2bvBd58DvCml/C7T/2eP8AhEodM8d2Xwz1Hx54GH7P2l+H/Hvgj4cfBTRPDXwt/aP8&#10;YaZ8PNJ+CFnY/wBtfDn4c/C74FeIPAnhH4I6Hq/wy+JmlWfw6+HfgHVf2VvAXhL413Hw+b0K6r1Z&#10;YpUaNWdKhivZ061OtGX9oU44/mdSdR11WcK8HVp4ipXxtFyjh61lBQh0Qa5Va7jrFNp/Yaj00+af&#10;K91e59cY5z09ff8Awx7daWuf0fWNS1PUvFdle+Fdd8PWvh7XbbSNH1jV7nwzPp/jnT5/DPh3XpfF&#10;HheLQfEWt6rZ6FZ6rrepeC7i38a6Z4P8TN4m8IeIrq08O3Pg258J+LfFPQH6Z9q8Jpp2bWyejT0a&#10;utr666rRp6PsaBRRRSAKKKKACiiigD4A/wCCaf8Aybr8Rv8As/8A/wCCsX/r039sivv+vgD/AIJp&#10;/wDJuvxG/wCz/wD/AIKxf+vTf2yK+/6ACiiigD8Af+Do7/lBR+3N/wB2zf8ArYf7Ptfv9X4A/wDB&#10;0d/ygo/bm/7tm/8AWw/2fa/f6gAooooAKKK+PJv2yfBk/wC2Zof7Gvh7wv4g8Sa8/wAPPG3jLxz8&#10;SLGWyj8C/D/xN4Yg+H+r6V8Kb+eRmu9W+ImteD/iBpfjrVdG09Q3g3wlqfgrVdfMcfxC8MLcAH1l&#10;q2k6Vr+lanoWu6Zp+taJrWn3uk6zo+rWVtqOlatpWo20lnqGmanp95HNaX+n39pNNa3lndQy211b&#10;SyQXEbRO6N+aP/BOX4T/AAs+B3xP/wCCovwt+Cvw0+H/AMH/AIZeF/2//Bn/AAjPw6+F3g3w58P/&#10;AAJ4d/tv/gmV/wAE5PEWs/2F4R8J6bpHh/SP7X8Qavq2u6n/AGfp1v8Ab9Y1PUNTuvNvb25nl/T+&#10;vgD9jf8A5OK/4Kxf9n//AA5/9dZf8E1KAPv+iiigAooooAK+AP8AgpZ/ybr8Of8As/8A/wCCTv8A&#10;69N/Y3r7/r4A/wCCln/Juvw5/wCz/wD/AIJO/wDr039jegD7/ooooAKKKKACiiigD8Af+Ch//Kdf&#10;/g3V/wC8uX/rHngmv3+r8Af+Ch//ACnX/wCDdX/vLl/6x54Jr9/qACiiigAoor8YP2Sv2S/AP7Sn&#10;gH4tfF34u/Fr9t/VvG2rftv/APBSLwlJJ4S/4KRf8FCvhX4V03wr8K/+Chf7T/wo+Hfhnwz8OvhR&#10;+0/4J+HfhDw/4Q+Hfgnwr4V0bRvCvhbRtOt9O0a2JtmuXuLicA/Z+ivgD/h2p+zr/wBFG/b/AP8A&#10;xbF/wVN/+jHo/wCHan7Ov/RRv2//APxbF/wVN/8Aox6APv8Aor4A/wCHan7Ov/RRv2//APxbF/wV&#10;N/8Aox6P+Han7Ov/AEUb9v8A/wDFsX/BU3/6MegD7/or4A/4dqfs6/8ARRv2/wD/AMWxf8FTf/ox&#10;6/KD/gqX8HE/Yr8Vf8EnPGP7Onx3/bf8J6t8XP8Ags9+wj8AfidZ+LP+Ch/7efxj8K+Ovg3491H4&#10;hap40+HvibwN8af2j/iF4I1Tw/4nufCuhxazDc+HnnvdOtrnR5p20jVNVsrsA/peooooAKKKKACi&#10;iigAr4A/Y3/5OK/4Kxf9n/8Aw5/9dZf8E1K+/wCvgD9jf/k4r/grF/2f/wDDn/11l/wTUoA+/w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9D+/iiiigAooooAKKKKACiiigAooooAK/AH/gof/wAp1/8Ag3V/7y5f+seeCa/f6vwB&#10;/wCCh/8AynX/AODdX/vLl/6x54JoA/f6iiigD5E+NH7PvxS+JX7Rv7L/AMavCvxY8AeD/CP7PWr+&#10;M9V1jwF4g+DfiLxr4j8ef8LA8M33gnxNBpvxA0742+BdM8F7PC18yaFJdfDzxp/Z2vxrq+oR6zpx&#10;Ph+vKf2cv2F9a+BvxstfiHrPxV0Hxl8P/hl4f/ac8H/s3/D/AEv4aX3hPXvhx4U/a1+PfhP9oH4o&#10;af488bXXxG8Vaf8AEe60LWfAPgjwR8N73RfBHw4fQPA+iX0WvJ4q1rXrvVLf9EaKACvwR/4OK4vC&#10;kn/BPH4znxJ+1l8L/wBmm7j+CH7S7+HPCHxD+KHxo+Hmq/tJ60Pgf4pNv8FPh7pXwo/bD/Zb0T4g&#10;+MPEsoi0zTvCHxW8GftQ+AdRudWtbbVvgV4ps7q90vV/3ur+f3/gvH+238GPh7+x1+2J+zVYftvf&#10;sifBP40+Iv2RP2hrHxV8CfjRoF545+LXxW8L+Pvgf410vw34I+E2n6N8evg9ceAPHnjm4uJNJ8I+&#10;Mdd8NfF3SV1O+sZD8PNbW2ksr0A/oCooooAKKD+dYGr+KvDPh/UvC2j674h0TRdW8ca5ceGfBem6&#10;tq1hp1/4t8SWfhvxB4yu/D/hmzu54bjXtctfCHhPxV4ruNJ0uO7v4vDfhnxBrkluml6NqV3btRlJ&#10;2jFyaTlZa6RTk3bXRRTk+1r6WuB5DdfEA6r/AMIR8RtT8V/8Kp+DV0PhXrHhu/8AFNwfh/4r+JXi&#10;v4v/APCVfD3Rvg18Vvhl8ZfhVo/ij4ZbvFHjf4M3/gbS9H8V+GfjN4p+M9zbfDLxJ4b8KadoWq+F&#10;Pi1/PZ8Vv2ovGmmfFH4gfCPU/wBjP4IfAT45fHGP4f8A7P3wB+Jfhfxhour+D/gX/wAFAvi98LPh&#10;3+3P4e+HH7W+neOPAehfsv8AxV8afszftS/EPWf2mPh/8dtE1z4ifEPxzrXxts9L/Y2+Bfxe+Nfi&#10;/wDbE03w9+6/xD+IH7Pej+IPjn8DtOt93xv+IPgnSvHfiv4Z/DLXrf4L/GX42av8RPht8W/CvgOH&#10;4ffFKbxP8JLPUvjf4i+Hf7I/xF0Lwpr2m/FnQPGfw88KfBrT/EWs+KPAPg3wvofiay/g8/4KiaR8&#10;OviL4o+Kfxt039mz4p6l8VPh9+0l4X/ZD+Jvxp/aC+L/AMIvF/iHXPiXrnw48E/EzxWPin46+A2t&#10;6b+y74S8a+Db3wf8UvBdv4V03xz+1B4a+FHgb4h+PPhZ8WvB37Hvwv8AhN+wb8DdB/rL6LHhjkvi&#10;Z4hf6rcRuplGAzDL8NHC5riKWFqwyfMcZisBHhzM8bgMZxRwxHHZRi81xGHwOYSkswjicJj4UsNQ&#10;w6re3ofJcYZ1UyHJq2Z0aTxU8PJzeHjUhSVaEVL20HXnCVOg4U7z55ypxp8kpycnFQl4Xpvg7UPi&#10;5/wVL+BfiG8+Hmm/Cb4Z3nj/APaSg+EXww+HPir4nzeAPhp4Z8G/8Jxrth8O/hpa+OvDPhj4seAv&#10;Ccmu31x43uPAVr4F+Hmj+HPEnj3xZZeBvhX8D9e1nxB8LPh5/VXpfwf+Gng3wNoeg+J5dC8PeIrv&#10;SZ7zVbM6j4a0a5Sye01B7fQUvNPmjubKbSLHWfBUtzrkGiavanw/oulaRrM01jeXN8v4FfBjwr4i&#10;8HftMf8ABPY+KPD+haxquj+A/wBuJxpPww8IadN9p8WeEPBYs7fxjpS/DTTbO71G91eO5sruS2bR&#10;IjbeMH8QamIZtH1u3iT1X43fH/WLH4u+O/G3gGHxXpth4UvNZ0TV7x9MufFHgX/hLNF8aeGdJ1uC&#10;90LxrZ6p4v0y3k1+202/WJ9Zjh1zTn1nwxpOm6MPF3jmxn/xr/bPeIXHni99JLEeAfCPE/8AZ3hx&#10;4e4LLcx5sLQoZthMfxNgMppcKTc8/wAXCWb4nG4zE5PXq5pLEqt9fxuHoY6tCePoPEyy/Z0/QSyT&#10;6fOPz3xs4+r5ZmGDpcPcReHPDmWYeEq3D9Orh/EHPo1cb7PH/WqMMTjaU8uw+VfV8Bi4eyWPjeFC&#10;OHnS+kP2v/gN4V1L9sP/AIJ8W9vdSaz4Q+Injb9rn4V3sl1pOtfZtL1TUfgPd+JdHWz0N7DxBrMm&#10;oafF8PdOn2/YbDWpNcjiuLLVvD8S6drmgeLf8E+vDMPiL9jb4Baxd6T4bu7vwb8OR4He78Vx6brO&#10;sWfijwD47vdLljstTmu7GfT9N0nxN8N7u60jR9T1SCH/AIkOjzWghdNItZ/QPi14517xde/8E8/i&#10;LrHgjTfDMmi/t/8Awd8PWvgvxBd3/je9ufBvx7+D/wAUfgtpd1qGsL4Z03SorHUb7RtX0HX/AA9b&#10;Wmo6xq1v4V0STUtD03WbHWZNa9s/4Jz3E+i/Db4w/CvT5tQ1PRvhN+1/+2L8MtFvP7J1OO60jQh8&#10;XvGvxb0m7upPC58NXmlXPijTfHGiX9zp1rb2a+IE1Tw1p1hY6PHo17a6h/n5kvjp43eDfgtkPE2W&#10;8WZjnGbcPY3LZZtSzfHf2xg69evxB4uYXP8AHY3DU62IwmOryy7OOEqX1iD5JThl0qdWFenTpH4R&#10;9Nj6C/hzwjCPhLldJ8EZFknEuW0qNDhipCqsvxfsOIKtLLaeZKpisHRVTH8S4vFKthPrtJ1q9quH&#10;jhZqcOri8APa3fnPaJ4Z1JLHxJeaRpNp4Y8FadcaWLtdF0SHUdNvb/w2mv2niweFrmz8PWljNBqP&#10;h7SvDfhX+ytRsr60uodf1ridW+DHg144ZtN0rQrfUItc8DW+gtqOm6St7Fr/AIEvIvF+j6PpmteJ&#10;LSXxlaXGq+FPBV5o+uR/2lqVno9joej6oui2fneJ73WfoHX5biS2srLw/D4V0+Kf+xdUafWdJv8A&#10;WVtNEv7jT7bT9Lg0/T7nVbqe4s7LSbO10/XNJvLDRdS1K2s7nXdM8Q6hcWdnLycGhwXeNW0y5urD&#10;VRqWoyaZqtvdyR67GmjmPXZrManpltorfZdU0vStJhew0K+uLXVLDVYrG801tM1C4jv/AOwPDD9o&#10;p4xcO1aWa59xJxA6uFx2Y4nOKuXZXjJSxcFiVn+WZdmVOvldRrAWoVP7anWx0p0sFj8fjpyq4yMF&#10;iv8ABTifw8pZRxPhXwzmdWvh6uFwuEUcFj8NDHVlgsR9XwlbDyxmIoU8fUhmuMwNGjh5U8HTxeJo&#10;YzAYWFLB4vG14fEPjX9mvw/rviLUPFt/4Z8TfEK8WeTS/Gl5qeq+C7zSPE32DQPH/gvwz4r1XQpv&#10;GEGi2+rjwx4iv/s19pGmiw8LXGvXeseDvhRZalc+I9O8J2rn4RfDm/8AGVx4y1fwz4jfxj8Sru80&#10;Hx3Za9DousXNzDN5lp4L8ZeIPC3wv1m70s6bbaj8PLS1i1V7W31vU28QWXiW48eab4s8EWEvgz7D&#10;1swXq6Fd6ld3vh+e2v4dL/suK9s7fUvFFsdE1G/EwhtTba7ryaJbT317H4f1O+1K18OXN1qevJoF&#10;vFb6ddrx8eoX1lrHiFYvtNrZalq32rRZYrS5nAs1T7VcWL3+m2kcVtb281rdWlkNXtLma8s4prmL&#10;XtUubrV9N0/+9cv+n99JSeDhheJ82yzJuL+H+FsfmNfBYylnmS5li8ozPC1sxy3CZBGnmea4DiPL&#10;oYHB4bPaOGrYOX9mYDDuOJ+tLJvqVX82z3jvOsLTwtbKs7xeNyqGRfV8DWwuJxeExeHy+pj4Qx2X&#10;4PAurVwmEynJ8THBR+rV8PgnUxmU4HEQpU8NhZwj4P4I+E2saP8ADHTfAeqWuualpOraXYDVNS8P&#10;aXa+BpDbxeKfGev634PvdK+Husar4Xca7e3/AJ93qMdzoNpL4c8aahqXjjxhrXxE8Hy6dqnDaX8C&#10;4/D3g+Q2H2jWvihp3w48MaRpU14+v+Gtdi0WLxHDD4w1OL4cWE+rabN4rlshBYax4m0my17WPFul&#10;XUmgLp+uXkup6l47+6L+/a7tnW1vmmjsbq6ihvWmg1ON9Ztn+wawbm4tTmOe0tU837TBDbajba3c&#10;39/bP/Z5vdVXm9bsoLzxKYIbn92tuurywW2gx6t/YGoad4ksL/ULJtY1HQ9audN13WbbUYLTRLW6&#10;Zp7TRbi/uVuItYuI7/Tf1Lhj6c/jTxJxBiY2zbLMly/EYXjPinPsiwGMwWSZvmeExNapmWQVcNme&#10;SVFln1mdONOllOAz55Xm+X5biKVGhiKksPUxHly434iqV84xCzLA4Wvmeb4fOs7yynVlgKmKUHCd&#10;TFRo0cXmOJpYLEUKUMPnGAk8FRp4SVKTwc3KpLD/AArqn7HHwo06507Wjxa6rBq7P4O1u78Na14W&#10;8c+NNbj1600/XvE3iW4sLaOXx1r1pqeiXGlazGmu+A/Cdzomu2txpviSfxVHPr3FzfBn4F+BpvGm&#10;meL/AA/pXjaT4j+IdUj8WXR0228D20uq/Y9Y+G/h3w7qHxN8L+E7TXfhroHwc8VfEiy17SvHukaR&#10;4e8B/E2+0O7+F3jHQdT17TfCEekfdt22m+KNa06Vb3xB4W17X/DfiS+t7rUNC0jS4LXWtBlk8KXu&#10;v6vCLq6vbzVIk8Rpa6BeaTrcXhy90uDULvw74g0vSdfmvdV5nxz4a8SW3hqzk8QXeteK/FekaV4S&#10;t7zxN4P+Guj6vNPpGp68NA1uNfDut6tqmleIF8S+DF8QK1lFd+K9G8KQy6v4l1vwpeXI8K6Rdf2X&#10;4afS/wCOM+zXKOGeNs6zqljs7qYCpj8hpV8zwma5FDMMXn+MoYaWeYSOLwmYYfIsXg8FhsbmXD+c&#10;TxuAxeFy3MaFGlTnh8RhPt+GPF/jjLc1yeeZcVYnEQrY55Y+avPC1VCOa1sPTWLg8ozFTyuhmNOh&#10;h8TWxkvr2Y1KVKnTpZjiKGHnQ/Dz4k/A/wAbfBO7h+EGgeHfh14d+H/jzXrWx8R+IprifWvG3w2s&#10;LS0ubbxT4b1TWNei+HXhi38MfEC48a+Db8WOt+JPE0OreKPBvwx0yT4432kaF4sv9c35/h94+0Tx&#10;k/xK8RaKnxV+Da/DbRfE+seCfGGt6drGoWXwU+HXi74OaBovgv4K+KPGmj3mt6D40ufC95ofgPwh&#10;q3gDwb4K1jwd4J8ZWtjYeGpvgLBf2dx+t+rfE/4u2fh3wdrmnaBpPga1u9etvAGlfDrS/FnhPUdD&#10;0vUtQ8RWXhvSvFWq+KvEXhWS4uYRoV+PEtl4D8D+GL/T7jwvb3WvWPi58WVvrPwl8XJNV8F2Udh4&#10;j8GWHiTwfong3xb4Aa1u9G0jSfh9FomvaxL43tz4e8L+HdU1yX4ZatqvjjUvGeteLtBmFpa6p480&#10;LUxY/EGz8NaF8RfA3gr/AEt8PvGPiDjmtSwGKyjJYZo8bi8szyriMyWJzjNp4fH4jC5li8NWhiqF&#10;XBZ7Olw7ksclx+FzedGpiqGEzejisbVlVqYv+q/D3xv4tzyGCw+dYXh7DZlRp47BY7DZRm2GzKpx&#10;PiOevQx88w55QoUMzw2Jr4D2Nanj86pY3D4nEYfD4ungoZpij4U+Fvxs+I3wq8SeFP2hYovh18QN&#10;F07xV8ZNIsvgp4v0zw54a8JfDTxv480Gy1rxJ40+EGheAF+FXxT/AGc/HVr/AMK88H2+nfGX9mbw&#10;58JE+AHivRfhXc6z8WPCPw81zwr4F8Rdb8Lvi1beO/i5+13f+LP2PPDf7V+p/tK/EiXR/F/iTU/h&#10;58P/AIVfFm/1jxb8AP2mbTRtU+EN38U/Af7RXg74GftfftVeP/FGiftMaJ8O/hL4pvPEOs/GD4E6&#10;j8Ifgd8L/Gug614b8HaH0f7Qnwp8SfC7xvcaR8Govit4Ptrf4jW/i3wn/ZuseJNL0n4XeIfA1v8A&#10;DG9/4Tzw9pPw4u73xi+q/DG7PjC6g1bwIfGPi7wJ4ftLfVrnV/Eup+IEuNF8Nj0/SPhFb/FU63q/&#10;wr+Nl34Y8e6teeFfDXjH4QeI7PXIr74KfHn4UaDol54vj/tj4L/FD4c/CP4weH/F/wAUfDUngG3v&#10;brV7jULDUY/GnwQ8L/FNvgj8XPhr+54rJOB+NMmzHNMt4dwUc244yHJ+Hsjy3AYbPMrxKyqHGGVZ&#10;5h1nNThTG5LTyvFZLnNGNeljsJxZw7WzR0KdOvi6uHwVDEYj+9/C/wAU457keR5xgMzpvLsZ9Yxe&#10;FpYnF4T20XiVVr4PD1eTCY2KqPD4ipgsVSr4edepOhTxcPbzxE6UP6DPAXiz9or4gftQeDPib4N0&#10;3Vvi78GP+Ca/w2+Pl/o3/BVj4beENK+D+n/teab4j+En7Lv7Lnxh+LeoeKf2tfGFx+zX8ef2hPgz&#10;4R+EXxN8Man8afib+1Hp3wi8QQ+DdH+O0Hhf4h+DPgLZ/s5fHb+iLxH+1N8GvBXgL9n24m0TWf2Z&#10;NW+OHxQ/bH8S/B3xZrnwt+P3wy+BPw38R+Cvh7+1F8W/FXxs/bK8JePtJ/Y7ns9E8Y+EtI8W/Gbx&#10;58JPi02lX/jD4oa5qXxB+HuveN9O+Gtx+1J4T/ijh8XeANesv2QPhp4w+Llt+yJ4E/ZFsPB3wr+H&#10;v7MPiLxx8OfDHxf0nw78UvGmm+Hv+CmHxD/aA1n4y+C/iF8J/GPij46ftD+GPiJ+zj4V/ZT+L+rf&#10;DXwlP4D8baP8bP2kvgv+zz+xt8MfjtqnxK/sH+KOofHH9kD4s/8ABPP4H/BrX/2WLXwt4xEXgTxH&#10;4Y8Wa3+0L4av08Kp8Sfh1eftCeHv2U/2V/Cfxh+LOo+MI5tH8W+Fde+BEer+GtV+Ev8AwTP+BXwe&#10;+JGgeMfibbfAb4pRxeAv8YPpI8FYXKsy4Eyv2PKsNkfF2X5FlsMLVyKpTyvKavEGfvFZpmtaeZ8N&#10;5hmmNxeeYfinOMl4Uo4Ph7LM6zbiPhTIMFTwkcrzDG/2/wAL494ijjsT7zVWvhalWTksQ1UnDD4b&#10;khGnKVSMIewqYeNStUq1pUqdDEVqjfOqX7B+G/E2m+K9Nn1bS4tbgtLfXPE3h508QeGPEnhK/a/8&#10;I+JNW8KarcW+leKtK0bVLzQ7vVNGvLrwz4mtbOXw3418NzaT4y8G6rr/AIP13Qtd1LfyD0I/PP8A&#10;n/PpXwX+zV4Ls9S+E1l8K/CXxY8ceLfCvwX/AGpvi9p/jbxD4w+LXx8+M3jLxNpXhD4veOviL4O+&#10;HPhn9pvVtS+EXifxN/wrnxPqfwy8BfEuw1a4+P3gvw5pXw3+L/7C3xU1n4reJvD3j/x5ZeufAC/8&#10;GaZ4m+O/w7s9Q1y0+J+ifFTXPH/xF8F+Jfi98bvi3LpGifE+/wBRvPhd4u8EXfxyt9Nn8N/C3x14&#10;P8Po2n+Dfgxpifs6/Db4reHvjP8ABf4d6x4g8R/Cr4galL/EeLwMKNTHRoPE1YYSrNpyw/LKOFdd&#10;UKNfEr2r9j7TnpXlH2tJTrUaftJTqwPt1K6jflTkukr+9a7UXZc3XpF2i3ypL3vpmvyB/wCC7v8A&#10;of8AwTL+L/iiP5Lr4e/F79jT4lWlwPv2reAf20/2ffE95PEDuRpDpem6hCoeKcDztywSyBEb9fq/&#10;Jf8A4Lt6RPrP/BH/AP4KCRWu4XWlfs8eJ/FVs6KHaGfwVe6X4whuQpZFJtZNCW4BYsq+VuMcoDRP&#10;5hR+tFFZHh/V4PEOg6Jr9qV+za5pGm6vbbGLp5GpWUN7CVcpGXXy5l2syIWHJRSdta9ABXwB/wAF&#10;Yv8AlFl/wUs/7MA/bI/9Z1+I9ff9fAH/AAVi/wCUWX/BSz/swD9sj/1nX4j0Aff9FFFABRRRQB+A&#10;P/BAv/nNR/2n+/4KN/8AvG6/f6vwB/4IF/8AOaj/ALT/AH/BRv8A943X7/UAeVfGT43fC39n7wY/&#10;xC+MPi618E+DY9W0vQ31u8sdX1GFdU1mf7PptqbbRNP1O+zPKr7phbG3t4kkmupIYI3kXmfGv7UH&#10;wF+Hfxc8GfAnxp8R9J0H4q+P7fRbnw14XubHW51ePxTqWu6J4NXW9es9MuPDXhKfx5rvhbxNoHw9&#10;tfFus6JdfEDxB4d13QvBkGu6tpOoWdv5r+3t8I/i/wDHv9lj4l/Bv4Iab8Nr/wAcfEG30jRo5fir&#10;478T/D3wppWl2+s2OsX2pvrPhD4YfFnV7y/ibTLe1tNIXwzbW90t3LcTa1ZmzSG9+YvjN+x7+0P8&#10;Uvj2vjG0i+EWkfDj4zav/wAE8vH/AMdryb4n+OL3x18J/GX7B3x/1b9oSXwt8HLJfhBa6f8AEvwh&#10;8T9THhnwXaazr2u/Be/8Hwr428eL4d1PV/E1v4dsgDmv2SPBX7bWjf8ABRb9pnx9+014NtIvC3xK&#10;+BfhCXwz4o8I/FXxt4z+EfhTSfDPxo+LFh8MPhZ4B0DWvhX4L0DS/E1j8O7uHxJ8WJk1m/8AEmoe&#10;M9YuPFlwf+EY8Y+FfDHgb6A/aO/4Kt/8E6v2RfiZdfBz9pX9rb4UfB34n2Wj6Tr914L8X3+qW+sw&#10;aNrsMk+kag8dpptxCLe/hikkgIlZiqEsF6V+g9fJH7Vv7OnwN+LXwz+It/49/Zjufj74h1LwuunS&#10;aJ8MLvwh8O/j94otLaaEWuieAPjPrXxF+CN94K1iFdzWWqN8avh/HaWyXNvHrtuJzb3AB4P/AMEk&#10;fH/g34sfsbX3xS+HPiHT/F3w9+JX7Z//AAU88f8AgTxXpLyPpXifwb4y/wCCmf7XniLwv4h0ySWO&#10;OV9P1rRNRsdSs3kiSRra5iZ41Yla/S+vyw/4Iy+HNK8IfsG6R4S0LwT4w+GmieF/2r/+CknhzRvh&#10;z8QvFFt448f/AA/0rRP+CkX7WWmaf4J8ceNbPx18ULTxh4w8KWlrDoXibxTa/Ez4iW3iDWrC91aD&#10;x14uiu01/UP1PoAKKKKACiiigAooooA8C8afEj+xvhjdftM6HYfHTxb4T8JfAvx18Q4v2f8Awf8A&#10;C37N8TPih9q0Dw9480DT7T4WfEDwl4Y+Men/AB007TvDWpeC/A3wvvtd+Hu/X/iH4g8OfErwle+K&#10;bHwre+B/5Vv2h/2Afg/+0H/wW1/YZ/Y8+Pvwu8F658LPgh+xJqXjP4kX3w21D4o2+l/tLal4u8We&#10;MfiRY3H7Qz+LW8V+J7B/GX7SPgT9oH4pX3w9+In7Qnx48f8AxHu5Lj4t+Nfi14+8X+N/ihHof9k2&#10;B07fT+lfy2fDax+1f8HFH7YHx7srv4W6V8PvBt9+z7+z/wCMbWLX/FGlfFvxP48tP2avAWiaZ430&#10;jwDpOtWnhD4meEvDniv9rP4YfCH4q+PvEnhHxJ44+EN9rnwL0jwt4n8M/D/xx8Sba6+o4drwdXHY&#10;aUpUo1MqzeVFNqSrYynl+JeXxcVOjCVZVpzp0pyjUlzVuWFLndNxyqq6jpf95TTdvsucefbW1tWk&#10;1tq1Y+x7X4N/D/4R+Do/AfwN8EeE/g9pXj34oftQXnhnw38K/D+l/Dnwh4R+KXhf4y/Cf/gn/wDA&#10;LxNYaH4Ui0yz0zw/8M/B/ji08ealpWkww3WqfEXSP+FiWMtt4xMVzL83+P00zxNfan8QfEw17w94&#10;J13w3pniiw8BfDzV9S0rxPb+EtPuf2MvH914Q8C6dpmuafpemaf8Ov2RvFfgqCGw8OppFtpPi74c&#10;fHjxfdXMPwu+L/xY0Dxd9w+L72Cxj8C69MxOk+DfiR+1z448UXcW149E8JeAP+CoP7OvjXxrr98F&#10;3NHY+GfCWiax4h1Qorzx6bp1zJFDLIEjb4n8Z6B4olGo/CbSNOgvvid4Z+Fev+HvAuo2d9a2ltqe&#10;r6n8RP2av+Cafiizgt9Uuksok8W6b8GfiLqFtcayy2mjeH/iroLefY+KPDb6va/pXBdeVLE4Wc6t&#10;PCJYzEYKnjpVI0J0Y/WbYem60pRVPCUqsMOsVXhSq1sJg06lNNwo0zixCvGVk5vljJw3Xwpt9bt3&#10;lyx0UpaPds8jMj6fZ+K7258HeEtU1XVPFngvwF8ONF+H/hDwxLqWp654q0TwFeeH/EHhy31mezsJ&#10;dE+K/ir4mXPxC+B1tKngnUh+zb8H9Y8KaDpq/Ff4OfBbxf4Gz9S/Zv1pNZ8H2nwp8eWup3vj+0vr&#10;7X/iN8c774gftIaxH4S0u48AWEniPWda8TeKobfxB4m+K3hvUfB+leALW6+D3xn+KvxL8R+OfgX8&#10;WbnXf2d7nxB8PPhLr+h4R+K/hzS/GXw817VX+zeBF/aP/ZH03TfiPPd6Np3hnVdL/Yw+GMfgr4ja&#10;zLp+q6vZ+LdHl1rRPHngvx54a0S+8PG9vNJ1i50NJpfFOmyaRcfSfw61+bwFqyXfim5t7bw/Hpf7&#10;KcetWGr6HdHVPhrqf7ON3+y7N8Ur/TNdXXZrGz0zW7H4C/tFwfEPTLbw/wDab25/ZBivBrN9Dpeg&#10;WV3+j4/Nc/yaalhsLVoVJYKhLmUHXoZhWnRwGFxeV1Kfsq2Gk8pxP1n63SxC5cRXwmJhjE61enCP&#10;JGnSq/E7pSa10cFzSan9l3nHlUdPdUouNuV8+P8Aszf8EXtUsPC3w31v4oa02l6t4b8HW+mX/hP4&#10;pHxP4zvfEmp3lroJm1rxdoPwy+OliPA2vaRPoFnHDo1p+0f+0aJZnvryT4m3cGpXulv6w/7A7a34&#10;m8daJf6pf/Ebxl8AbDTodD+Dvi7xd4813w34o+FviuLw74j8C6z8CdS8VfEax1n4MLean4S+LHw0&#10;8P8Ahb4reNPjr8OE8VeGrz/hIxc+FdOt4ov2WvPi58MbTwXp/wAQx468MX/gvW5La38PeINE1ez1&#10;6x8U6hfyyW2l6R4ROiy38ni3XdZvIm0/Q9C8OR6nrGual5em6TY3t66W7fI2gfF618DWXjrxZrlx&#10;4P8ADvxK+JXjGyuvif4m8WeMfBlr8Kf2d9VGiaP4b8BfCvxt4lufGFlNr/jLw74M0e21PVfhz4C1&#10;TW5dX+JOqeINYur74ZeCviV4b8SL+R1/EzxCz3G4nMsdnGOliIycMHSg3hqGHxFbE82KhCEPZ1KV&#10;OdCtiqVadOftoTr4XDwnB/VIQ744TCU4xhGEeXRtvVtJWi3q72smujtJu/vSPnHSPgp4RtNA+HXi&#10;e48NWkHwb+PEfgPxf4X8TWHgp/8AhDfC/wAQ/GFt8N/Cnwo8NftE/sq2vizxb8DfFN/8RoNQ0PTf&#10;FHxY+EPhH4Vx6F4j0S6hsb74enxHp/jK3/MX9v74RXPwb8B/A79sn4daB4q1jxv+ylZ+OdE8dfC/&#10;wn4k8Xa/d/Er9m34X/tB/Cz9ln9rT9nXwJqXjTX/ABj4vXwH8TNK1vwt8Zv2ePDd1rsuv/AH4j/D&#10;L+2PAF6vjb4i6hq2h/sv45+KngfTPgx8K/hn8JbLxV43+G3w98R/Ay3X4yXsWg6f4I1HRvgR4g8M&#10;/EdbDw5r+v6v4Mt/iZq3ivQ/hhcaU3jH4cafrPws8FNfan41+IHi3wt4Q8IeJnsPhPWD8SL640mH&#10;VtV+0mTW7EaxdDVb3w5p+iat4/8AG1r42+MXia3udQjsdR+H2haN8Rofjv43uNUTRr7xP4Nay+CX&#10;jy98Lp4v/YQ+K3gzwIZXh8zzW7xOMlhaNHFrmWJrypVnQoSqKjJQ1+p4ulKVFQhKnSdKjTUqVFU6&#10;+IliFNwpr3Y8zcfsxuruzet7SUra73b3co2K3wo1LwJ8V/C3wj8bWuoadrnhf4s6Z8D9YXWdOuBp&#10;llren/GOP/gnzLq0umSac9j/AGO+s/8ADZ/x2i0mDSl02fw9c+JvBtt4ci0i4+D3wbi+H/feGvE1&#10;/rfw50zUf7Va81fQfgt4h8b/AAlj0+KzMVz8Y/Fui/8ABNX9oHwFo2lWVklvaXmneMP2mvHayab4&#10;ZSW30GKy8TxeDNGTQvB9rpOm6X+Vf7Jvhef4I/tMeKf+Cf3iCHWdO8K+Nrif48/shadpmiWfhzUd&#10;S+GXj62s0/aZ+D3gfQjrWlnwb44+COtan4j8E6b4SttX8VTfDnWtb+F2reJ/GsHgb/gn9qviiD9j&#10;PC80mkeHvC/jnVNJtNfg1fwp4F+JF4+gSR3GpeKNZ+H3xV0LV/AFv8O7ie1hs/Blj+198b5PhF4C&#10;+B+harYfYr/9mz9nrwxpT3Wlato+j6N8K+/EVJqjhJ4jEvHYuliKSlhZN2hWkqnL7B4jnjJ1aMK3&#10;sueMZzuoKlLnaBJPmXLyxtpLe693V25etu+l3fRqX1H8Ib7RfDHjnwJe6ne2Gh+GvDWif8FK3ubv&#10;ULuGx0bw/wCHNB/bD+HQHm3F3LFZ6VoWhaRZrFDGz2+naTpVnHbwrbWNsiJ4V4s+Dvxk8YD/AIJf&#10;aX4A1fT/AAP4s+Evw48IeO/iH4e8a+I/2gPh62tfD7wb4t/ZF0r4teCbiX4H/FL4XalN4qtvC+p6&#10;1qug+B/jJovxY+B3i7xb4d0zwb8VvhPe6dq0HjHwNoT+B9cvfDt/4X17Xj4g1PVfENt+yil14WEs&#10;Fl8RPF/7RnxO8N/F/wD4KD+MvBvmXj2ttoWh6JaeLdJ8LWs13dax8JLz4N/E3TAb3VITpVcv+1P4&#10;K8Gftv8A7SPxG/ZB8d+Pf2hPBPge9+Dvjv8AZp8WaV8Kvg18fG8K+IPDnxn+Gfhz40ePfEF1+1n4&#10;A8KQfBv4NfEXStQ8LfA2x8LeDfjB4+8QeFvGPgiy+LHwq+JXwC+JGh/tL/DnVNB+UwkJQx0631yU&#10;aNKnmOIzDF4fDVcdUo5dXVahPFUsM1Rdd1aedunKFWth+SrTqQq18K4TqR1lrFLlV704xi2opzSi&#10;7OSdlZ0nZxTumrQldKX0Hpv7OX7THwKi+Kfib9nHxN+zfeeMPi1oXjfxz4g8A3vwf0P9nv4HXP7X&#10;vi/4SJD4g/aH8Xx/DDwp8QvjP8TdD8afGb4a/C4t4H8T/FSD4neE/B/xb/aQ8TeNf2h/2gbnQP2b&#10;fhj8KPvbxJ4a07xXptvpeq3Gu21tba74W8RJJ4d8U+JvB9+2oeD/ABNpHi3Sbe41bwlq+iapd6Fd&#10;6rolnaeKPC91eTeGfHHhmfV/BXjTSPEHg3xBr2g6lgaZ/wALQ0zSfhlp2sf8IL4111vsOn/GPxbp&#10;v9v/AA00mH7N4J1qbU/F3w1+H91/wte7n/tn4jWfh3TrH4deJ/iVb/8ACNeCvEOt61cfFDxXrvg2&#10;w0Hxz0HiTw1pvivToNL1SfXba2ttd8LeIo5fDninxN4P1B9Q8H+JtI8W6Rb3GreEtX0XVbvQrvVd&#10;Fs7TxR4Wu7ybwz448Mzav4L8aaRr/g3xBr2hal8XiMTOvUpSqulzQsvb0KcITnGNoRlKMFD34xpr&#10;WSjOXxzbnKU59KVl11d7N3s3ut3+Gna+8t+iiiuIYUUUUAFFFFABRRRQB8Af8E0/+TdfiN/2f/8A&#10;8FYv/Xpv7ZFff9fAH/BNP/k3X4jf9n//APBWL/16b+2RX3/QAUUUUAfgD/wdHf8AKCj9ub/u2b/1&#10;sP8AZ9r9/q/AH/g6O/5QUftzf92zf+th/s+1+/1ABXi/7Rmp+M9D+Avxh1/4d+KIvBfjbw78OvFn&#10;iTw54nn0Gw8Tx6VqPh7R7vWkkbQ9VdNNvzPHYyWka3oltoHuBdSW10kH2af2iuT8deAvAvxQ8Ja5&#10;4B+Jngvwn8RPAnia0Wx8SeCvHXhzR/FvhLxBYrPFdLZ654c1+zv9H1W0W5t4Lhbe/s54RPBFMEEk&#10;SMoB+Kn7Rv7an7THhT4H/Bzx/wCCPHWj+ENe8M/8Ev8A4p/8FC/G51DwJ4c162/aF8e/CHRPgHeR&#10;/BCygu4mk8M+FvEtz8Rdcs/GM/gm20zxrZ6t4y+F/wDwiGtWMFtrGk61+h0f7Bv7LS/tL+C/2wdH&#10;+EXhjwf8cvDCfE2/uvEHh/w34S0q78V+Ivi7pnhjSvEninx5eWuh3Gr634v07S/Dh0rSdZtvEFsY&#10;LTXPEVve/wBqw31ubT0C7/ZD/ZQv/DPwu8F3n7Mn7P1z4N+CGtHxJ8GPCMvwc+HjeGPhNr51FdZO&#10;tfDbw9/wjp0nwRqbaykesNe+GrTTLhtWhg1JpTeww3CfRNAH5oft6+Bf+Cm/iHVPDXiP9hP9pj4A&#10;fAzwL4a8H67dfEnQviz8APFfxw8VeJNbtbl7+zvfCFj4RabWJvJ0eGWzj8O6Vpuo6vq+otFDptrc&#10;3U0Fu/zh/wAEQvFHxr8a+GP+ChniX9orxp/wsP4x6n+3/Zf8Jh4w/wCGePi7+yl/a/2P/gn3+wJp&#10;/h//AIsF8d/Cngj4reAv7P8AC1roml/8VV4Y0z/hKfsX/CaaH9t8N+I9H1C7/Z7xZD9p8K+Jrf8A&#10;s3xBrPn+H9Zh/sjwnrf/AAjXirVfN065T+zfDPiP+3/Cn9geIL7d9l0bW/8AhKfDX9lajLbX39v6&#10;N5H9o2/5Q/8ABJPRv+Ef1T/gpRpH/CuP2gPhJ9k/b/8AD/8Axb79qT41f8NEfHbw/wDaP+Ccf/BP&#10;S5/4rn4xf8L9/ag/4TD+1fO/tvwz/wAXz8cf8I/4O1Lw94W/4pn+xP8AhD9AAP1+ooooAKKKKACv&#10;gD/gpZ/ybr8Of+z/AP8A4JO/+vTf2N6+/gAfm/X9OlfnF/wU08Sada/B34QeEJYNebVtc/bh/wCC&#10;YPiOyurfwr4nvPDEOn+Ff+Crv7B2m6pb6x43tNHm8GeHteubjxhpEvhzwrr2u6X4n8Y6fZ+KtW8I&#10;6PrmleBvG174dEm3ZLu9FfbX/N7dHe1kB+j1NwQuB17c57+p/rTq5/wpc+KLzwx4bu/G+jaD4d8Z&#10;3Wg6RceL9A8LeJNQ8Y+GND8Tzafby69pHhzxdq3hXwLqvirQdN1V7qy0jxHqfgnwfqGt6fDb6ne+&#10;FvD9zcy6TaG+vZ/PW/Tfo9bW9LgdBjqfWg/XHvXA3s3gb4mf8JF4UtPFn9p3vw78eeDYfGWn+Bfi&#10;DrGgeIPCHjbw1/wgnxk8PeFPGN14E8QaVr2l/wBq6FqngXxH4h+H/iC4i0jx/wDDLxhZ6P4y8P8A&#10;iP4b+O7zS9c76m1bunvZro1eL76p3221Tlf3QKK8h+I3iuLwB4o+GvinXPEeu6X4J1nXn+E+t2Um&#10;r/CHw/8ADiw8T/E+/wBBtPhj4w8can48uNE8f3mu3fj/AETRPgL8KvC/wm1/V9Q8T+Pf2hdO0/xF&#10;8MfFdsmleNvhb33hvWNQ13Tp77VPCmveDbqHXvFWkRaR4jufDF1qF3p/h/xPrGgaR4pt5fCPiLxR&#10;pS6D460nTLLxt4Wt7vUrXxPZ+GPEOkWnjbw54P8AGcOv+EdDbg1GM9OWXZ7NNqzW99L+SlFvdBfp&#10;/X9f10Pwh/4KH/8AKdf/AIN1f+8uX/rHngmv3+r+eH/goN4q8L3n/Bf/AP4N7vBNn4j0G68aeHtC&#10;/wCCp3inxB4Rt9Y0+bxNofhnxj+yXZ6T4Q8R6voMdw2q6boPirVfAvjbTfDmsXlrDp+t6h4O8VWW&#10;mXFzc+H9XitP6Hicc0mmrXTWiaurXT1T8+6du1nKz5T+vT+vl+siiiikAV8Af8E0/wDk3X4jf9n/&#10;AP8AwVi/9em/tkV9/wBfAH/BNP8A5N1+I3/Z/wD/AMFYv/Xpv7ZFAH3/AEUUUAFFFFABX4A/8F9P&#10;+cK//af7/gnJ/wC9kr9/q/AH/gvp/wA4V/8AtP8Af8E5P/eyUAfv9RRRQAUUUUAFFFFABXwB+xv/&#10;AMnFf8FYv+z/AP4c/wDrrL/gmpX3/XwB+xv/AMnFf8FYv+z/AP4c/wDrrL/gmpQB9/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9H+/iiiigAooooAKKKKACiiigAooooAK/AH/gof/wAp1/8Ag3V/7y5f+seeCa/f6vwB/wCCh/8A&#10;ynX/AODdX/vLl/6x54JoA/f6iiigAooooAK/I3/gtjfJ4c/4JvftxX2l/sz+LPjXqXin9jT9q7w/&#10;rXjjwTD8BLZvg3pQ+APjtY/iP46vPi98U/hr4ovPCfhzzn1Ce1+Eul/Ev4gpFYXP9ieCdQvWsba9&#10;/XKvyw/4LSeP/Ffgr/gmP+3Vp/hv4IfFD4u2njT9jD9rjwz4k134eat8F9M0r4SaLe/s/ePYLn4h&#10;fEKH4sfF74Za3qXhDSIria81Gy+FOjfEzx9LbWN0uleB9Su3srS7AP1PooooADxz6f59/wCX515F&#10;r3xF06bwz/wsrwZ4y0TXvh94B1z4iH4oReDvBviX40+JPEFh8M7Hx/4U8aeAfAGlfDDWLnxBb/FP&#10;wj8WNBtdM1nQ9N8J/E7xJdX/AIO8XfCO0+HcfjrxBp2u+EfXf8/59a8h+LHw68T+PdOZfDHxH1zw&#10;VqOnaHqD+HtMRL5/A1x8QrLxJ4K8Z/Dvxp4+s/BeufDj4r+KtD8F+IPBI0zXPhj4a+NHw/8AAvxY&#10;+HnjX4ieAPilp/ibS9c0O78Mb4f2TqRVWXJCUkp1Hqo02pKpaPJNubT9xpe7Kz0+KKd+m9nZd301&#10;0/4PnsfJPx+1z9pW4+G3jbTfEw0T4S6J8Ov2wPg14wb9ovT/AIh6H8Lvh4P2LvhJ46+E/wC1R8V/&#10;H/xOF94+1LxJ4L0Q/DXwz8T/ANjjxro/2vXU+KHjqwT4meJPB/wr/Zy+KXiF/hV/ER/wUzs/ip+z&#10;z+2F+0DP4m/Zd8B/Cr4TfFf9oX9pP9oj4G/H/wAT/syxWHxb8Sa74d8caH4O8X6hN4q8R/E7xX4l&#10;8Q/Dm78f+FPEs1lomveMG8FeJ/hj+03qPxy0j4DeGNK8cfsu+G/gV/oH/GHwl458b6rpWgeE9f8A&#10;HHhZD4H8ZazpniK1l0n/AIVFo/xR8L+NPhJ4n+FF98U9J8K+PPhh+0L4xMOsaPqrQ/Dn4fePfDPw&#10;h+J/wu/4XV8PPj5qH/FT/DK3l/FP9tX9iL9ob4j+PPg9qn7T37WPgT9pv4M/BX9l/W/G3jz9lfwL&#10;+zBF4X/ai/aov/gFJ8CPEnxk1D4cW3wr+M/gj4l+ILr42/Ey38P+LZfB3gj4g+C/gR8L/i94f/Y4&#10;8M+J/gf8a7xJfEVx/Xf0SPGHh3wm8Qaed8U4TI8Tw9XyvM4ZtlVWOevM8U6dDD4rDVuHYYDB4/LK&#10;vEzxuWQWAwnEtTC8LyhisXhcTUy2jjnjcL8B4j8NV+KuG8ZlOGjGVbFJYb99RwlfD+wxPNQxMMRH&#10;FKa+ruhWn7Xko1py5Y81HEKLoz/F/wAH/D7QfDf7YH/BP3S7nQfEFhot98A/2x9e13wdrtjoM1xo&#10;MmrfDf8AZ607V9TfU9K0LTtJGvvqtxqni3WpLDw/byv43F9rVrpl9rHiuXwq3hFx8J/F1n8T77T7&#10;/Q/EWj6TqXijXpfDltP4Qae3j1t7bXH8NyeHb+Szv7rT7GaXWbzVNGv9dt/Etz4thnsdbubXxPpl&#10;34l1zQOC8W/AX9t3wX/wVN/Zo/Y1+GukmH4leEfDfxdtPgpqfxm+Nuh67dR+B/Etp8PPiNpvw28c&#10;eL/2dPC1ppPw6+Iv7P8A+zOPh5e/Hv4Zaz4t8YatrDWHjL4i/BPxbrukfHD9mG58Teiav/wUP/b9&#10;8D+Ndf8AhV8U/hjN8NfE3w0t7fxv8UvE1v8ADf4s6pqXwe8K698CfGnx50XQ9avdK8P/ABF8R/D3&#10;4n/Ev4F6FqfibRoviPpuuXPwzfw/d6l8W38J2fw18YXXwJ/hTxv/AGXXjx9IHxl8QvEbwY8UvBbP&#10;8PmHDuIzrG5VxZxPUyfOf9Xczz7H53k3FeGwmT5Xn6xVLFS4x/s3MHToSrUc4wccnxFCOaZhQw0P&#10;uvoD/TO8S/2e/hKvCfOvBfGeJ0c3qZ1/aHEeQcUQy6jh8dW4h4lzDCwpZdnmExKpYj6nWwFSriXW&#10;nioU6/Jhp1FhoVZfav7Z2jePPhz+y98MPil8TvEem3/jL4Q/tOfsIfEKLxpZ+J/DWv3l5ommftEa&#10;G11suLLwxYeIrh54/Fj3Frfy32s+H9Z0Hw1Zaxaa7ca/qnijTZcT9nXXbm1+PX/BRr4e38UIuf8A&#10;hpbwr8X3s7W31K8s5pvix8AvBOqefZQQKmn6Pe22qaPrOrW1rFp4ubnVY5dH1ttD0/S5dP1T8bP2&#10;gf8AgoL4o/ar/ZA+PiwwXng660rR9ZvNA1zxX4s022s/jV4x8D/Grwx8cbj4Y/D7wZp934S1Cw1r&#10;4N/Abw6fi54t+K2tar8R08N+IfDlv8O9Ql0zx3+1T8D7W99J+If7Nv8AwVEtvjJ8X/Efwej0v9qH&#10;xd418N/CX46ahbfCDwN491fw14t8E/B/4d/GjR9e07xl4Qu/2ZNL03wh8SZPiB4c+LfwN8O/Bv4x&#10;+Ovgv8eE+KnwK8bfD3xF8GfHHxD1z4aeKa+U4L/Y9Zr4U43NfDX6QPipwJgsPgsRm9bPZZZkeaYv&#10;C5Ws9xPDOPyrHYfLMJQzHBYnB5TmfCEK2Lw/1irNwznEwWGpPAZthcF/H/0i+LPpE/S7yTirF1+D&#10;uD/CvGcWyzN4PJPbYbMsvo1MBmPCyy+rQxNDCUcXFYzI48QYKeEnLL6PPLDwqYavQhhZ4f8AbfxP&#10;4z8PafYXGjeLm0fS/Ct9ZalZT+IfFVpcaBo9wYtT8OeV4da71fQIPCOt3F+bt7VYNV8USXd1fXus&#10;/ZrLVb4eM10O74m+LHgrw5fCPxP4m8LRGbZ4fSK71zQbaC6a41geH7bTo7Oxu7XU/PbWtPv724vF&#10;00+GtDsfC/ii78U3cVhocl234j3Vt+2hZ/Dfx/8AFT46fC79rb4heJP2eNJ8Ea34I8Z/CTw38O/j&#10;l+yVpfwg1/U/BHxa1/xX+1H+0z+zJ+094/8AiSPB/j39mXVL7xP47+H/AMObbxZ47t/AGq/Av4xR&#10;fFz/AIRTWvCV3q/oOrfED/gl9pHhDwR420b9uP4paXqHxIm8YzWnxM/4ZL+KXw68P/A6wv8A9oXR&#10;vHepX3g34VfH3XL7SPGnwI+GNroyeHZ/Fn7Mn7UUX7dHg/4w2+vW174g/av8M/tAR/C34D/05wt+&#10;z7+iDwPT4bqZz4tZ/wAQ5phceuGMbmXDnCeY4Hhmnlcnhc95sNhMbhJ4/LaFLLY5TjKMaWXYvEZ5&#10;jsvr4aMM9nTzCWI/zxwP7OHxZzTAUJ8QcY06OIwtDEYjMcvo4yOOWdY2lHMcLl1elVxVF0vaezr+&#10;xm8fUrww1PESwzpRwuDw9TFfq4fiZNdnQvDNz460DSfEfjKbTLbSnn1m6XRljmuvB819p9pcJbxt&#10;e+IbPw/4u0fUPDWk65pnhvUrvXZNJe18OXuhaVceIdQ4CD40eD7qMXkPxE0Twheax4jvPD2keKbl&#10;PD2ra/oWo2z6X4wv9BtTpWs3vhrXNMvLA2mm2tx4Rur+2Ca14T8G3NvP49u9SeD8SLqb4EeNPgbo&#10;eg67/wAFA/2PYYNc8Ffsj/F3xrq+o/Erxpa/EP4HeEvih4z8cePvjPqXw38D3XxB8TeK/i/+1n8C&#10;9c8W/ErQfir8BvDfxG+Gvw41b4K/DT4KeJLb4QfHr9rX4y/D9/2ZvMviR8M/Bt54V+Mt54L/AOCi&#10;P7I/xaSC/tvHP7PGrRftM/A/4bz/ABH0/UfFng+9urHxJ8JfjzrHhP4j/APxh4p8H/G3UfHKXmvf&#10;Ee31/wCHHj39k34m/Cnxb4U8Vjxd+zl8WYv698PvodfQmy+tWyf/AIjDlmRUo8aeyy15zwtg6eEq&#10;ZdXr5bgsnr1c44kyjM6VLKsCs4oTzHLs+zCli8fheH8Xmua4XFYCviIT9GP7NXilU8vrYni2rVxM&#10;ZyxU61DD1KtbBTpQrWo03iMXjKleniIwVWrgnGVJ4ypUoyzGpRxM6J+6Go/tBfDDxjd6rbvd+FdN&#10;07Qr/QbS8TxklhYatappepaxZeNtC1TwvqCeI/E3hiTVrLS9U+GMOpt4Vi0vxJ4i1TxJpfhPVdZS&#10;Tw9Z+Iu88TfGb4MWNjofjTX/AIh/C3TLTRr7Xo/EEXiBbTVX1Lw7FYeNIfFsek6ELjWtalbxDpnh&#10;3xJB4bH9rRjVrSOLVVv/ABRBFqvhPxF+IGmeFf2SPD/gP4N6X8c/20f2CdB8S+FPi7N4E+OHxT/Z&#10;g/aC+NerfEPwd+yfrfxJ1tr74zeBvCXgbT/H/wANPjF8ZPizY/D/AFb4f+DvCHwu+FVhd/Ar4Y/E&#10;fwb42/at+CvijWfilB8SP2N+j+JnizwHF8UfAvibwb+2L+xr+zh+z/4U/Zt1QfEvUv2ePjt8Afjh&#10;+0DqXxM039jHwH4z+Lhv/Avib41aHqfxi1f4qftEXvjL4A/Bbwj4L8Z+GvCfhPxB4a8S/E3RvB3w&#10;zm+IOs/FX41/YZR4CfQzwHEGQYPh/jnFZLhuAqvE2b5Vn2bzWCyjHR4VwNahTeV43Lp5xnueYzif&#10;G4anmGCyzB5bTzvPlj6mPxmTVJ5jlcMwvNP2ZGaJ4P8AsviKVOjR+sYijgYU8NSqU6+No4fBvC1c&#10;dWy7GrC069OTxVeqsJWy/C4mFamsDKm6jl+rvxH/AGjPhdY6T4z1h4dZhPwifxjYa3pWpTDSdf8A&#10;hV4x0PwtY6RrHw3sNF8NTxeLvAHjSO48QXXw48TeM9Xn0m1+GOq+KtRgttfvZpI/A+r1fD3xu8BS&#10;6r8MdC1TU9D8Iazc/wBo+EvC3w31TwTpll4i1nwBrmv+GfDekro15a3Wg+GhHYeH/C7r4i0XwdDe&#10;aP4YtW0rTde0nxLqXhjTb29/Ne+u/ht8FNJ8L+Pfgt+1r/wTc+N2t/DfQvBXxB0z4RfFv4+/sbza&#10;L8RPF3ijxb4F+Hmo+EfiJ4V+KNn8W7jxx8SvDHwV+D+r/ET49apc/tc+AvAXgjx1+1Dq3hL9hD4m&#10;6bofwd8UJ+0Brab4O/4Iz3MXiy58cfGG08MeH9L+Bfxz/wCFYfs46N+1F8CpJPjD+0Yknw0TwJ46&#10;8RfHLwP+0X+1foH7Mugaz8Qv2hLv4Y/AP4MeKr74ueGtA+Hn7LN5+0p+138ZvHdhpfxEsfGPvRyf&#10;6LVDAZPLFcccUZvhsJXrUcjjktbKOLcxxeJyrA4qNenm3CPFmY+yymtmlXOcJWoZzSnVo42tWzDC&#10;LN8qw2QYvM8R9RS/ZnUpZfSyujxHistWHx1etTr1qbxs6GCzHA1cNKlN4mlHLansKmIxlXF08Bg8&#10;LisTKupUcZhMRVrzxH0l+0n+078JPCviz4d6zb3l9qHibwDH4mj8DDQorHwq+lW2kaLdeEPFfhPx&#10;3p3ifQvA+h6DoFx478NaafE2iaX4gt9XufDF9fR3NhoOmHwYfFfy74j/AGk/A9h488KfF/WvHfiT&#10;w/4gPhnwl4r1rRJ9H13VLPxnf+FbT4aa7diHxBqOq6daeILLxVqFvBeaJJfzeDV0nR9HivtIsbvx&#10;lqPhnwnd+v6Trn/BMb9rX4a+F/CPxD/as/ZA/ZH0P48/BPwBrPgT4n+GPi94k8b+MP2aP2j/AAJ8&#10;LP2dvDXxQ+Fnxo+EHx+0cftJ6B4D1rRvA/7Qfwb+CGnW37aE/wCw5pnwQ8CfB3S7H4L2Xx0v/g38&#10;S/iF7N8YfBv/AAb9af4u8M/ErxH8dP2bvix4m8Z+MdQ1L4r/ALJP7N37QCfDn9lTQ/FH7Qd7ongT&#10;4D7fi/qXifwt4n8J/s5/svaz4J8Waj8cfFv7Onw91v4+3ep/FV/jVq3wP+GP7MCeHv2Y9L/TeB/H&#10;n6M3AOHyjKcy4f4+wWe1Mq4gyTNcHkmAyDMMa8D9ajm+AwmJr4vFrLKUs8z7Ms7y6DqY+eJwfEGX&#10;V8Rm9fK8DnGHzSf6xwx+z9yrh7BZbhKOfPFwy/C1cBVzGqoQxGMwGOxVfE4rDeynha9CFCNaqszr&#10;0qOEo+3q16vspx550Y/Hfxa+KPgP4z2EfiDULiDx54D0ay8ceIPFvxF0OTxRrs/hq4t/gt8HdI+L&#10;PgzVZNN8I2eo+GtH8XfFv4pR/BP4GfEHxJ8IPEPw88QePI/hj8OvDfxV1LQvDep+LtB+YPGHifVf&#10;AWv/ABD+BmreLtdtfh3rWh/A+9/a/wBB8FH4s+CfBXwtbwF4k8J/DCw8JfH1bH4Va34rtfBvwK8d&#10;a1Foer6X4m+BPiC60r4m+Lrzwf4G8E+PfFL+DfiBqv6j/B7xV/wS4+HPgj4eSWP7Yf7HF38Dvgl8&#10;E9a8e/DD4WfH7wV+yX+1z8Y/if8AtX/tN/E7Qx438Pwpf3n7LsFj4U8NH9mH9ma30X4k/tL/AAg+&#10;D/xi0v8AZv8A2jviv4E8bfGL9ja98CWVx+yV+gf/AAUG/aA/4JCTfCr4VeNP2Uf2zP2BbLW/2TPH&#10;fxH+LPwo8A+FvEvwM0+++A3hDUPhivjK6t/2OPhF4G8E6X4W8a/GXTf2uvhT8C/2ovDfgb4jar4c&#10;vfjh4v034l/s8+M/2gfAn7PXxu8ZeCp5wH0z+AOD84yLgvKuH81zzh6FfM8mozxeZUcHUyyllOav&#10;M+FsZOVTh7HYTD8XVZ4fKszr18lxMsoyXPMdDHUqVavkEsNnn75wj9FzI+GcLRjl2PxuCweHw8VD&#10;BUa1ejSdPE1FXxdDDUqGJw8MFhXX0qexoYfEYinRUOalCtNx/JH9lv4DftWaH+1Vr3xYi+Evxg+G&#10;Fn8VvGfwM8bQePPh1+wp4q+NXwC+E/h/9nX9o3wh8QV/Zs/aB8A/sn/sm/B97j4s+ELz4EfDnxB4&#10;xg/ZZu/hjJo3x8+Gz/An9o/Q/hj8QPHXxuX9m79S/h98F/2i/BH7Scuiy/C7xp/wVB03w98Efif+&#10;zsfiZd6n+1h4Lsv2s/Dng/x34u0X4t/Af4ofEn4++G/if4K+F3jvw1+2n+yFZQ/HDw78Z/2/7H9i&#10;rxj+yh438X6D+zr+xN8QvGn7UHi/wp4w/Sz9nz/goF/wQ6+B+gfDKP4M/t7fsPadq/gzVfHXh34r&#10;fFX4oXvgdP2hvjndX2j2Pgz4rePfFnxDS6+GWtX/AMWPjd8UfhH8Hvid8UvjhrXh7xnoXx60v4ea&#10;bq9romq22v8Aw9+I/g/V+Cv/AAUL/wCCR/w08cT/ABR8Tf8ABTb9gjX/AIh35+Id3r2u+DvEHgnw&#10;5ceK9e+MOk/AK6+JWv8AiTxd8TfiT8cvjQ+zxn8D4LD4aeEfD/xg8OfDfwJ8BYvhD8BdW8F+N7T9&#10;nD4Q+N9F/irxI+lJiuOM6zDF4jhbJMroU8mwuR4XKMJgq+VYalTyXCQynJlTr4B0OJsFLAZTgMDl&#10;MKT4iqU1l/O5Rjm8KOcUP6VyrhWjltO0MTWrznVjXnWqOnOo6jgo1JqLSw16jcptxw0fesl+5bpn&#10;6B/Djwp8edO+Jfhy51MDSh8Ffgn8J/hx4c+C8fxj/aC8dfDjxBoPxY134cP8aPi18Sv2kPif8KS3&#10;x++NvwqHwc8XeGPgd4fl0IfEaHQ01jx38e/iJ4TP7bujWXwH+88ZHPfrX5Rav/wWi/4JbT6l4Xm0&#10;H/gpj+xJpuk2euXFx41stV+JvhjWr/xB4bfw34gtbXSfDOp2fjvQbfwjrkHi+58K67ceIdV0rxtY&#10;XXhvRvEHhSPwvZ6p4l03xl4T3/8Ah9b/AMEj/wDpI1+yB/4fDwT/APLKv5CxmJeJdKThCPLTUbQ5&#10;m4/zKTlbmcqnPV5nzzbq2nUlZM+uSt33+/00Wy0/7d0Sufp/Xwb/AMFTvDf/AAl//BMr/god4aVX&#10;ebWP2If2qbS0WMZf7e3wO8cvp7Bd8e8pfJbv5ZkRZNuxmCsSvmX/AA+t/wCCR/8A0ka/ZA/8Ph4J&#10;/wDllXiX7TH/AAV//wCCTvj/APZw/aB8CaZ/wUO/ZI1HUfGvwR+K3hKw0+0+Nfg6e6vr3xJ4E17R&#10;rSztoYNRM81xdXF7HBDFArzSSOqRqXIrjGfpB+x54j/4TH9kj9lrxdvST/hKf2c/gj4j3xnMb/25&#10;8M/DGp70OxMo32nKnamVP3B0r6Mr89v+CSniNfFf/BLT/gnJriv5klx+w9+y1a3b7QobUdK+Cvgv&#10;SNTIVQAq/wBo2N1tUDAXA5wa/QmgAr4A/wCCsX/KLL/gpZ/2YB+2R/6zr8R6+/6+AP8AgrF/yiy/&#10;4KWf9mAftkf+s6/EegD7/ooooAKKKKAPwB/4IF/85qP+0/3/AAUb/wDeN1+/1fgD/wAEC/8AnNR/&#10;2n+/4KN/+8br9/qACiiigArx/wCP2mf2z8GviFpf/CFfGD4jfbfD80P/AAg/wB+KH/ClvjL4lzPb&#10;n+zfh78VP+FvfAT/AIQjxA+PMh1r/hcXw+8qCO4h/t+HzvIn9gr5Y/an/Z/+KP7QGgeFdH+F37XH&#10;xw/ZIv8Aw/rF5qWqeIvgfo/wh1jVfF1ndWQtodF1yP4vfDj4j6dDp9jMpvraTR7HTr1rlitxdSwY&#10;iUA+Z/8Agj3Z/wBnfsRRaf8A8I58QPB32D9r/wD4KYWf/CI/Fjxr/wALK+KfhX7L/wAFK/2t4P8A&#10;hHPiX8Rf+E/+K/8Awn3xA0Py/wCzPGXjX/haXxK/4SrxFa6lrv8Awn/jH7d/wkOpfp/X46/sG/Ej&#10;wz+xx/wTI+NPxT+OfxE8U+NfC37NX7Rf/BWvxV8Uvilr+m6NN468c2Xwu/4KL/tkXfifxlqejeFt&#10;N0Dw/ceNPGLaPdapNpHhvSNF0i58Q6p9h0bTdOs3traDyv8AZY/br/4KzftheA/hL+1H8N/2C/2X&#10;fBH7KnxlvtB17wb4a+KP7VnjXTv2mLz4Ma/qsQ074ry6PonwQ1P4YWv9reEnHizRvCNx4rTUby3u&#10;bG3TUGguYtRlAP3eor8Av2Lv+C4ulftKf8FKv26v+CfvxN+E2h/Bqy/ZS1X41xfD/wCLc3je71HT&#10;PinpPwA8eWPhf4kPqdpqXh/R9P8AD2s6P4e8Q+GvGlxplhq+rm00STWLq5kW0sY7l/lL4Rf8HIvi&#10;D4x/8E8v+Ck37e+g/sr6Xpel/sSfEX4c+H/ht4H1r4ha1ZXHxc8DfFLxd4Y0rwr4r8SX03gyO58H&#10;Xl34X8U6d4kjsNP0/XLW5MkUUF61rMlywB/VVRX4TfsK/wDBWj47/Hn9uXV/2BP2of2UvBHwb+J8&#10;n7KHhv8AbB8JeOvgr8dLj43+BLz4deKNW8NaXpmieM7TUPh34E1zwH4lnXxLbXVvHqySG48uKMWc&#10;Vnq2g6lq/wC7NABRRRQBz/hXwp4Y8B+F/DvgnwT4d0Lwh4M8H6FpHhfwl4S8L6TYeH/DPhfw1oFh&#10;BpWg+HfD2haVBaaXouhaLpdra6ZpGkaZa2mn6bp9rb2Vnbw20MSL/KJ/wTG8afAXx9bftAax8SfE&#10;HibxL+2d8a/+Cm93+0j4c8E/HOfQNa+MnhD4Xfsz/tX/AAS/YYs/jLrfg74cCf8AZ8+DvxN1qLxV&#10;4t+GvjTxr8GtG8FWHxNudb+Ifw18Faj4x+GXwhl0nwV/U98Tfhl4I+MngjW/hr8StEPibwH4mOmR&#10;eKPC8upavp+k+K9J0/V7DWJ/Cviq30fUNOPiXwL4lOnrofj/AMAa41/4K+JXgq/174ffEHQfEvgX&#10;xP4h8Pal/OR+wTNqtt+zloKeK/FPgTS/hzq3/BXD9o+H4Z6T/wAJ/wCNvh38TNV/aC0r/gqB8V7j&#10;UPC3/CPabrw8FftHeBfFnwQ1Dx/42/4V/r+naVc/BzxB8Dv+FpQ6D8VrzVdF8Ufs1/QZJWpqvyVJ&#10;YiVbEV6Tl7KXspyVOpCcV7ZxrKpCU26tehOFNSjQhKNaVRRjDOaduittdXWvlok0tE9bN2e7R99f&#10;tE+doPiX9qnxIsMU9h4itf2mfg7NbxYhubTVPF37BH7Pfxfs/EEjHEc1hbWX7PusaHd2yqbyW/8A&#10;EulXcb/ZrG+WvBPifC9l4ym8bWsCTXnwx+Od98VriAN5F3rPh34PftAf8FSfjT4i8IwXauixt4ph&#10;+GttZWaXrSaVDr0Ohatfwv8A2TA8Xv37SbXOs61+094XtY0h/sLUf2ivjJqF/M2Y5dJ8I/8ABO74&#10;P/COXQ7aFCJBqd/q/wC0BomsQXUga0i03w5rFtLturyxavDPiq6xr8Y3d1jRF/aTZ3YgKqgf8FnS&#10;WdiQAqgEkkrgclsZr7fLJOOAy+UUr/Vad1Gcm5p3UlU5Z3XOrwcYuDdOz5Vzc0sZ/FLp72/b4Nr6&#10;dnqtHppY8K+H3h6z8H618JtV0jWZtB8N674c+DXhq81u0udAl0v4UxyeDf2UvjHY/ELW9I8Q+JfD&#10;8XjOx1/9r79of4LeJvFTrqa65pPw+8I6n4OsI9S8HavY2Xgx9vpPjvX/AAHpcWi2viK/8efC3VPg&#10;J4f8TeDvhD4S+LHxA8QyX3gc/APQ/ikb/VfhX8QdHt/hn4n0OH4HeE/DviD4P/Eu48Ga/qXiT4Qy&#10;fEv4NfGTR7DxtLBL9SeG9MmvfH3jLxB4TVU0TQ/FvirSbvxF4Z+HDftB2nhdNV+JWufFz4Oa9F4I&#10;+EfxNvNb8dfA/wDaM/ZR/aN1b4aXttH4Oj/4RU+BfB95NqWgf8IT4SnsPGvit4H03w/4e8N6Q2h3&#10;Ph/w74dsdN8D6b4p8WfC34meJdLvPDtqbO00jw34M8F/t7/D7RtP+E0+q2cUXh/R/BPwz/bUsdYm&#10;uY7e68IeG/GXip7WPS/r8NnjzDH4eMqjWPqfVX/adXCc7lToynWrYvG+yhWq1KmJwrjh26MpYnG0&#10;VDE/V4TqrHYvldPki9Lx19xS2vayjf3VaWqvaMW+W80nGHy34j8T6fefEDxYdN0vxtrnj60lvdO1&#10;zRp/CXxL+B/7TGhaRNFYXnjC00nWfDXxC+LU3xM0CHSbcXnxJP7RHi7xB8VdS8Hx63o/hzUtG0GF&#10;PFnha74c8Xah4T03w9408Lax4T0TwzoVtb+HfCt5ovjD4meJvhJo1jfJaW2laZoXj3w94wtf2wv2&#10;U7PxZcpMum/DTxvqNl4O+J3iO38ReJfEt/oXhnSxp2laz6t4g14Wvw28F3CeDdI8CzKLP4d+ILr4&#10;06lpXw8sdH+xa5eQ/FL9kr4mt+0R43tfFljYLc3+n/E34Cal4j0L4RzXdjf6trej6xqE2vaDbW+0&#10;OWzX4nSfFuw11pRHpcHxd1TxL44m+Kui6drklhp+g+H3+L/w50LXL/xbaeKLjT30u7sv22/gV8HL&#10;zXvCNhN4N8Gf2T4XsdT8R+DP0SUqbw2Hw9fCY6rDEQo4VYecq2IxVeNem6WFUMHhsMssy/E4qiq+&#10;Kpy5q+IwVKWY4qksbXxmFxE+L7TakuZNyvZRinF3l78nzzjF2i9EpvkXuJTPLb7x1Y6l4ludf1Xx&#10;7PL4w07UdK0W48YeOvjJoWrXWjarcah4Y1vRtJ1Txh+z/wCONK+I/wC1UNInsNG1HwD8UroaF4F+&#10;GPi/TPD2heNtMfwZp+k6j4P+kvh54l8dTajZ2GtXl95MFpfXuPFPgDSvhZ4hkh8Nro0OtalpWjaT&#10;8Tk1DR9J8D3vhzRbfVv7F0O18G/CzxFpFz8PvG/xt+C9r8AP2dvi/wCD+ai8OXNxa2Jl+KXjldKg&#10;8LXr6Np+lP4G8Aafe6Pay2j+Jr/4QW3w51vxDJ8PfhxqNrptwvxF0b9k5vjn8EPHWiQXVz8W/Hnw&#10;PsLOW4+FHxTP8Uvj3+1jq8vw+/4J7a74B+B/7O/gnxFoXgP4t/8ABRf4parpen/A7wJ4h8Lw/wBh&#10;aZ4P/ZqXxH8S/it4M+Ovxj8Ow6Bc6F4V8fN41/agh+EW/wAH6l8NvjJ8MtN1Gx+H3hTwuIM9ymlg&#10;44aFPCQrOnUpYelThKVGPs404U6eGhjMNh8TQrThWpVeSlGbdGVJYl1MdhqtWvtSpVOZyblbRttp&#10;X1veXLKasmmruyTvy2hJGx/wUf8AE/gzWPEnwM+G/wADRqvjX/goV8F/if8ADX4w/CP4fanqum+A&#10;/hv8HfDWu6r4K8LfEjXP2wLnUI/BOhfBn9lf4k/BG9k+E+raB8adE8OfGX453/iPwX4I+C/wu+C/&#10;wN0/wz4L8Q/v/wCHdE8b2ukaFf6x4ntNC+IiaHd+L9a8V6pYxWSeFbPxjeaSnxZ/af8AHdl4ziu9&#10;O8Bapp3hLQvE/wAO/wBkXwP4n03UtW8FeDFl8PeMtLvPCkXxH8KfCb5O/Yz/AGJ/AP7Ffgo614Qm&#10;8SaPdeJ/Fcmu+Pv2qv2kbW4b40fGb4o+Kba+stT8efD34NXz+IPiF4y+M/xBk1nxRpfhfxL+0Rre&#10;s/EzwrqfiLWPC/w++GXiP4c+K7nwTd/oJe3Pwx+DPw/1X4v/ALQOoQ/Af4LeBppPG13pnxk+IFn4&#10;h8Q6p4j0KxW+HxB+M3ji+8X+NV8Xa7oVpocEXw08HxeMPFlvoFhoWj67NLdeI9N8GeHvhX+J43FV&#10;a1dU6cnjKtSsqVClh6are0m24rC4ehKHtalSo6qVfDyh7Sc5KnicNhlGnzehGKS7RUbt81lbRtt6&#10;pJL4ZP8AlvGTvJFBtQ8KfAj4e33xj1bwd4xuPD/wy8K+IvDf7MXwf0TR/Gvir4p+J9Ej8F2niHV3&#10;h+H+n2Hij4g+Nfjp8U9T8K+JNUMl3p3iPxzpPw9tUvtX0fwr4k1n4ywap+Sn7N3h3wD4w+Ovgf47&#10;fDr9ozUviB8Sf+CkOlQ+PP2efil+zZcftg+Lvhb4m8G/sw/CUfE/4q+Ov27vB3iH48+F/h38PfgX&#10;8OP26PiFpXgTwv8As/8Awd0v9mn4qaZe+I/Dv7NfxL+IHizw5+0b+174B0/6m8Y/ErxL+0j8Q7Dx&#10;d8RvF37OPhj9m7UviJ4l/Z98NfBLUbvwl45+Ovxm8KQ/tI/Dj9kH9qLwT4s8H/tHzfCX4GeAdO8N&#10;ftBalpfwK+PupeG9M/bLv/jH8HfiPH8Kf2TdR+Gnxm8f+BPGPx29k+Bfw2+O1n+xj8Uvgpqula7p&#10;nhpdD/bS+F/g+X9m3wr4t/Y1+Pvw6h8J+NNY+GPwz0D9lbwH8e/2gf2jfB2gaH4tubH4l/ED9lj4&#10;oar+0d8HfhJ8JvhbJ+y/4a8D/Bzw58MmuJ/h/ssbLKsuzDDVcdio5hmkqGDzKjRxfJh/q8HicVHD&#10;YmpPC144qpgs1pZfmWKisRSp4jErFUKieLVLFYV8iqTpu0eWF5QvC7veEbrWHKp03KCvF2jZ3cU4&#10;H6a23ivwveeKNZ8EWniPQrrxn4d0Lw54o1/wlb6tYTeJdE8M+ML/AMU6V4S8RatoUdw2qaboXijV&#10;PA/jXTPDur3lrDp+t6h4P8UWemXFzc+H9XjtN+uftvFXhe88Uaz4JtPEWhXXjPw7oXhzxRr/AISt&#10;9W0+bxNonhnxhqHijSfCXiLV9CjuG1XTtC8Uap4H8a6Z4d1e8tYdP1vUPB/iiz024ubnw/q0dp0B&#10;OOa/OpqzS5ZQ0i7Sd27xTuvdjpLdabPdWvLqCiiipAKKKKACiiigAooooA+AP+Caf/JuvxG/7P8A&#10;/wDgrF/69N/bIr7/AK+AP+Caf/JuvxG/7P8A/wDgrF/69N/bIr7/AKACiiigD8Af+Do7/lBR+3N/&#10;3bN/62H+z7X7/V+AP/B0d/ygo/bm/wC7Zv8A1sP9n2v3+oAKKKKACiiigDwv9oz49fBX9nL4V638&#10;RPj38b/Cf7PPgKSSHwwPir4x1/wz4c07w94g8Rx3FloctjqHjGy1Pwy2uC6BuNHs9a0rVtNuru3S&#10;O90vULQzWr/nL/wR/wDHPgX4ky/8FIfGvw2/af1D9szwVrX7f+if2L+0nqt18Hr2/wDiR/Z3/BOn&#10;/gnxpOo+fc/AP4dfCb4Sy/8ACH6tYX/gKL/hE/h94f2Q+Fo49d/tXxMms65qX61eLbbw7N4e1Wfx&#10;VocfiHQ9Ls7nWLzSz4ZuvGNzPHplvLeP/Z3hjTtO1jVdc1QJE40/TNH0u+1e/umjtNNs7m8mihl/&#10;NX/gmj418EfET4g/8FPvGPw48N+MPCPgzWP2/wDwj/Y3h7x98GviX+z94s0/+z/+CaH/AATn0vUf&#10;7W+EXxg8EfDj4i+Evteq2V9fWP8AwkXgzRv7e025s/E+kf2joWtabqt6AfqdRRRQAUUUUAc/rPhr&#10;Tdd1Hwpql9ca9DdeDteuPEekRaR4p8T+H9Pu9QuvDHiPwjLb+KdI0HWNM0rx1oKaV4p1O7t/Cvja&#10;z8Q+GLTxPa+HPG1ro8PjPwd4R17RfzD/AOCmHgvxP4Y/Zw/ZB8MfDvWddj8E+AP+Cjn/AASZ0vx2&#10;fFPxE1DxJ4n8RfDnSP27/wBnXwzoVr4j8T/EjwX8XPiB8Vteb4gXHw51zV7+++I/ww8e6zqGm3Pj&#10;nxL8Y/E9tpfib4T/ABe/VyvgD/gpZ/ybr8Of+z//APgk9+n/AAVN/Y3qozat9qK+zK7inZ68vMld&#10;czto0m3puH9fl/keheCv2kvHPisWaaZ8FB49u9G8d+Bfgr8ZNI+D/wAR9Iu/EHwE+Mkv/CRXPxpu&#10;fiN4d/aJ0L9mPXpvgT8ONBf4W+Ofhr8R/CGneJfiv+0b8Mfiz4a+Knw6/Z2t/hxqXgvxT499e8Nf&#10;E3UfE3j658Fp4f0Hw9deHtB8U61478M+I/iJ4Ym+L3huwm+I+seBvgb40t/hv4J/4TbSZ/hN8ftK&#10;+H/xf8YeFvGXiT4geDvE2jQeDtH8Lah8O7rxndfEvQ/g98y/ED4Y/E7Sh+z14S+I3xj+BP8Awy1f&#10;/wDC19H/AG4dD+K3hrxB4lH7U3xO/aNay+Gnwy+BPgDTfjt8SPijp3wy+BHxB+M3xo8XapZfC/Uf&#10;HPjzX9JHhn4AfsqfC2LUPhn4i8S2EG/8Pte1D4gwfHfSvij8AdB8U+J/B/7Sf7Odp4o8A+Ff2gvD&#10;P7S3hnTvH1v8Iv2PfiavxK8OaX8Vrz4dWvwO0H9n3xl4gt/HmkeBX8FfDL4j+JdP+Elv+1l4A+Ed&#10;38Ufj54Z0fxP31KNGUVUo+ydN03N8s5xnR/2j6uo1VWnTjOpa1floRqRjSq0XOatVhCE3s73v9+l&#10;9Lc2n2bvlvZ22Tl678QvjiPBo8XeGrXwvn4qf6RbfBbwJ4m1r/kuH/JJPD6+PdJs/hDpPxu+KnhH&#10;4EeEfip8bvAvw0+Nfxb8Q/CD/iyX/E5+I/jHwkPhWfCvjHxd8ieIv2jP2bL39if4feE7rXf+GKvC&#10;37RfwK8WeF/gf4J8F/H/APY8+EvxW+G/7PWh+F4dF8T/AB9/Z68Z+Bfjr4r+AUPgT9mv4A6pY/tO&#10;p4x+Dvj74gWvw4+DeiaRr+l+GNR8VW2m/Dq7+ZfjJ+1toP7T/gH/AIKE+FfB/wAQP2bdC8aeD/2a&#10;/iF4B/Z78A+Kf2lv2bPiVoOrfAH4zfDr4b6trv8AwUf/AGnPhpF8fviF8BJ/2MJoviD8N/G+gWHx&#10;i+DHiH4qeEP2a/A/j/xZplh41uf2wIP2bbTwP7V8d/hHN4l+Cnxy8X6/8Mf2y/21f2lPj7p3wY0L&#10;4dv4w8EeGfjn4G8GfF74Uy/Fz4q6X4u+GP7Sf7Rfxg8JfCf9oT9nXwx+zD8D/CfjjxRoHxc/b3/4&#10;JO6f4+/aC+KfwLXw5/wT9+BMOkfs2+zhMnapwVX2ccUqsKqw8ak5YqdCng/rUsTCnCNWnLCUaFX6&#10;ziakk5RhQr04SpyaRnKpq9G4tW5tEk3Lls3pq3eKV+sW+az5v2x8K/Gf4wz/AAr8OfEf4qfs5678&#10;INT0bQdI8R/HPwJL4vt/jF4m8LaefgFb/Ezxjb/ArSv2fvDXxT8RftE694P+Luo2/wABIPC0nhz4&#10;UeJ/HeoeG/H3jnwBpHiLS7b4X6N8Xu/+GfxV1Hx/qOv6F4g+EXxZ+EPiLw7oXw88R3Ol/EnSPDFx&#10;p9/p3xD8MrrK22hePfhr4u+Ivwu17XvBXiew8W/Dj4h+FdI8cXXibwv4m8HnxLJo918IviL8Efib&#10;8Uvyr8NeFvgH4Y8J6FZ/HX9oD47/AB9/ZA0r9uv4VeBf2TL/AMU+L/2s/GvjbwL+2J8N/wBtD42+&#10;E1+G/wC0b4t0PwxefEP4j+Avhx+1xZ+Fvht8LPiv+038XfE37N3iHSfBH7OPgfUvh5pPxC+GNl+0&#10;b+1j6340/a18MfDCHRPDmpfHT4T/ALGHwO+HXwm+Hdx8N/i9+2r8f7C3+KnxO8afFH4Q+NbL4G6R&#10;8cv2dv2hrbRfj3efCa7k0Px54l1rxH8TP2oP2bf2y/iJ8ff2UPir4H1nwqPh5pfjL4g+NeCrlzqV&#10;KkMNRnOTqTjFxoV6VOKjKlalSjUrVa1TFRdT2VbCpVZ05apzSlMtTtZyaStrdq7vfV2XKo6XT2a6&#10;Rufn5/wWH+MGnfAL/grt/wAEFfjFqfgb4sfE+28BaD/wV31iL4dfAr4a+J/i98XfHGoSfsieANP0&#10;jwt4C+H3hK0vNV1vXtb1W9srCG4uzpfhjQIJ5/EfjXxF4V8G6Rr3ifSv6OtXufFEOoeE4tA0fQdU&#10;0q8164g8b32seI9Q0PUPD3hhfDHiO7tNX8LaZZeFvEFt4x16bxnbeEdBuPDmr6t4G0+18Ma34j8X&#10;ReKbzVvC+m+CfGH8s/7WOuaP4b/4Lff8ETPjNoeof2h+zXfn/grN8UPgpofwT+GfgjxP4I8aeB/E&#10;/wCwL4F+P/xI+PHwqtPgHqPxU+Knx+8efH74rfFX4gX2vau+l+GdY+IWseGfDtt8NvgTqOsahrHx&#10;4/aX/WH4/wD7a3gFdR+HGueCvGP/AAT18bwaN8WPBXjz4VeMfGf7Vfw51TxhpnwitPDH7M/jT9pf&#10;43eCfCniGx8DaF4c174e/wDBPf8AaQ/al+MeueJ/CPxm16fwr8C0+Cvjz+zPid4N/ac8Q+APA3LT&#10;wU606dChTdSp78qlXmapxjKCkozjOMVSeGtN15ucoRV5O8IOUm5JK7dr2svn0736fh1PvjWNX8Ue&#10;KPGnhWz8DXWu6VpPw4+LNxpfxlh1ixv/AATp/iPwxffArxHrWl2vhW48Y/BrxTb/ABf0KHxn47+F&#10;l7cX/wAKfG/w20/TPE+geI9L1H4x3+qfC/4k/s/ePltfjDp2q6j8GbHw/wCBfi1rNr8aNB1Xxfa6&#10;xc/DTxP4L074a+DtK8MWOvtrPxki+JVl4J1X4da7f6rr3hLwTpnwk1fTG+Ot94m8R393F8Lh4M+G&#10;Pxt8WfDD4G/tbXPidqX7UeiftS/Av4sv4M1/4s/EbQfF/wAL7vxV+0r8TPAV1+xr+yv4X0HxN4H1&#10;v4aeDvgt+zJo/wAL/ihr37Ufifx74W8QeOf2V7XxZ8WPGn7Qfw4+Knxd+BXxD+Lfxntv2Y/FX7EH&#10;wZ+utB/aW03WvhoPiTpPhDXviRpd58Wfht4C8O3PwEsPE3xQ8MeLfAPxv8ffDzS/hN8dPBnjbW/C&#10;Xw58PfEL4TWnwi+LfgP4z/G3x98Mp/G/w4+FFhpfxh8J6N49+JOq/B7XLzUpq4V01BezlOWkHKLh&#10;Ki3ONoyVaE5Ko3WlKKa5YKNOHvTVVOIpLXXz1WunlpbTy1v05bHr3w18ef8ACx/DmoeIf+EN8eeB&#10;PsHjv4peBf7E+I/h7/hGPEF9/wAKu+Jvi74Z/wDCY6dpv2y++0+A/iJ/wiP/AAsD4WeIfOj/AOEv&#10;+GPifwh4s+x6f/bX2C3+H/8Agm5pGoTfB3xbr8firXrLStM/bh/4LC6RfeCLe38MP4Y8Q6hrn/BV&#10;39p+80vxTrF5d+HLrxnBr3g638P6vpPhy30Dxdofhi70/wAc+KZPF3hzxVqtn4J1Pwd6J8Mv2kNO&#10;+Kuu/FP4x6V4l+LNj8H/AIJaB8b/AAHrPwgsf2d/E+t6h4i8e/Bb9pP47/A/4k+P9L8aeENL+I2r&#10;fGjXo9V/Zi1mw+DnwM+Bh034j+HfDHjK68SfGbwH418Q/HH4A6H8LfiH/gnpc6R8Wvgx4j1GT9ov&#10;+zf2eP2gP2wf+ClWi/Bi1+Fnxq8EaD/wvzVvE/7fn/BV/wASeNbH4c+KvDHw50r4taSdV+E2reCP&#10;jl4Q+JfwE/abl8b3v/ClNP8AE/gjTvhF4P8AAfxR1j9oPOeFqQnV54ukqUnGopQm3Tk+a9G0oq9S&#10;EYyfxaKLldWbi1JNLre1ndK/Z6PZv07dXGX7c0VwHi/w9458Qat4eXQPiH/wg3hWyMN/4kttE8Ja&#10;RqvjfX9W0nxv8PvEej6bYeKfFM2veFdB8Ca74V0L4h/D34maI3w31bxvr+kfEHTte+G3xN+D3irw&#10;Rb6xriz/AAw8Df8ACDeLPhxo+h/8IV4U8a/8LAm163+Gepav8KtX/tf4q6v4g8R/EPxZonir4b3/&#10;AIV8VeFfHnirxV4q8R+M9S+IHhbWtG8b/wDCb6zf+NLfX4PFM76vXMkrJue71Si24q7u3flTdvhS&#10;ev2pRdnJ69vn3/rzt+su+H1z70Vz/hTxJp3jLwv4c8YaPBrtrpPirQdH8R6ZaeKfCvifwN4ntdP1&#10;vT7fUrO38R+CfG2j+HvGfg/Xobe5ii1jwt4u0DRPE/h7UFuNJ17SNO1SzurOBfCmj6j4d8L+HNA1&#10;jxXr3jvVtD0HSNI1Pxv4ptvDFl4n8Yahpmn29neeKfEdp4J8O+D/AAZa694guIJdW1i38I+EvC3h&#10;iHULy4j0Hw5oelLaaZaq1rp6STs4u979VtbRrW/K/wAh/wBf1/w33G/X4A/8F9P+cK//AGn+/wCC&#10;cn/vZK/f6vwB/wCC+n/OFf8A7T/f8E5P/eyUgP3+ooooAKKKKACiiigAr4A/Y3/5OK/4Kxf9n/8A&#10;w5/9dZf8E1K+/wCvgD9jf/k4r/grF/2f/wDDn/11l/wTUoA+/w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9L+/iiiigAooooA&#10;KKKKACiiigAooooAK/AH/gof/wAp1/8Ag3V/7y5f+seeCa/f6vwB/wCCh/8AynX/AODdX/vLl/6x&#10;54JoA/f6iiigAooooAK+AP8AgrF/yiy/4KWf9mAftkf+s6/Eevv+vyw/4LSfCHwp8T/+CY/7dWs+&#10;JNW+KGmXfwy/Yw/a48ceG4fh58b/AI0fCLStS1rTP2fvHt1bWfxC0L4T+P8AwVonxb8ISy2kK6j8&#10;Pfitp3jTwDq9s91Z6r4avLS+vYLgA/U+iiigAooooAQ46euf89v5/lmvI9I+DPhnRtO8U6BaX+uW&#10;HhXxD8VLf4vad4Z8J3Nh8MrDwn4kbxL4e+IPiKx0i++E2m+A/EGuaH8Q/ivpXiL4p/FW2+IOteNr&#10;/wCKPiT4mfEzw/491HX/AIaeJ18BWHrnIyevoOn6/wCf1pauFWpTTUZNXcXpb4oO8Zx6xlF3SknG&#10;STkl7rkFv6/r+vuR+En/AAUO/wCCU/8AwTI/a90Lxz8QP2jW/aY8f678F/EnxB03Vbr4N/F/9qb9&#10;on4ofB/x9+0FafC/XrvT/B/wa8L33x18Q+GDommaj8OvH/hL4Q+GPhovwv8ABHg7X4fGF38N4fAF&#10;/NeL+dfxm/4IM/8ABPq1+Dn7SH7SV38DvD/7TPhj4k/Dj46ePPhn8X9J/a/8fWN7pvw1g+AvhD4m&#10;/s6/EsftFftD/tB6r8N/hl4W0PUPhrrngvxH488W6B+2HY+N/GXxP8FfG6bV/g/+yinjP9m34Zf1&#10;oeKvCnhjx14Z8ReC/Gnh7Q/Fvg/xdomq+GfFXhXxNpNhr3hvxN4c12xn0vW/D/iDQ9Vt7rS9a0TW&#10;dMurnTtW0nUrW5sNRsLm4tLy3mt5pI3+KV8P+Hvj5+0wfCPjq+/4THV/2Ov+K2l8S+DdL+JPgLwr&#10;oHxG+Mnjz/hLPg94R0PxH4Y/aD1HSLT42/CT9nrwHa6D+0boPi7wHe678Rfg3+1R4em0C7+GX7Pn&#10;7TfxY+BnxH+1yXiPHUIUpyxmZVaWWTqYvEQnWrV6UMLKOCpU6dP2NXCYqhGvjaeGw1WpHH0o0oVc&#10;NOnRnUoxkc1ShCT+GF5aJpJNv3nd83Mm4xcmlyyu1K9lLlP5t/Bn/BEf4LWnxF+JOl6h+x18HNA+&#10;Gj/A3wjLonwI+I/g74HzftG/DD41/GH9pX9pDwx+zF8Sb/xp8B9L/wCCgni7SPCXwk8HfAz9l/4O&#10;eNdW8dWHjP8AZi+N3w+8VfHz9rD9onSfGfxF+H37UHwk8e/vR8FfDXw/tfCtzZ/tBeF9G1b4W/Db&#10;V5/j1+xn+yv8UvgH4C179ov9mbTf2YtP0zwr41g+Enwm+D3wl0NNR0b9nfxb4m0L4S/AGX4E+E/2&#10;hPEsuiTeFviP4K/a8+O/h39pz4V+FPh/7BqfgD9lnXLP9pG40+fxx4UgvPBGmaj8XPhz8C9A+IHw&#10;K+PemaV4A+Pn7THj2X4jeHF/Z58LfDn9tTxH/wALw+M118dNV8M32heJvFHgz4/3On+LfEPwO0bx&#10;B/wtf4p638VO7/aT+FmkX3w+8dReCPgSfiL4q+In/Cx9Z8Q6Homl+DLrwZ468ZXf7Mvjf4Y6Rfft&#10;KfDTxP8AG79nfwv+0r4I8T+F9F8IfBIfDnx/46vdK1LVbv4Sz6zqPw98MfDy3+L/AMJe/OOKa+d4&#10;lLHQhg51pwhKeGwcMDTwyp0MJP2tGdarVqUsXUkpwxNa86jwihhqdSrRrKEJpUFSj7rc7XtzSlPm&#10;vdK9lZpJKSS0cnd2kuY8o8c+AvAv7SPhz9uLTf2evFXwu1vxT490bSvgz8Q/iR4U+LXw++J3iW4+&#10;LHwxsfEWj+LP2Tfiz4c+LfwI/aj+FXwW+F3h7w/qGi6b4h8Cz/Dn4lRWV/8AtA/H3xxL+z/4X+JW&#10;v6l41+Kv0f4R+Gmi6B8fPjn4wsvhR4E0C2+KXgP4KXPiv4maV8OPBOjeLPi14w8NTfFLwzeaX4/+&#10;Iem+OL3xn8RU+H/ge08Aaf4Z0Pxp8LvDGkeBNJ1+ZPCPxH+JP/CT+IfCfwe9El+GHgceCPFPw70j&#10;Rf8AhDvCnjH/AITubW7b4cajq3wv1b+1fidquu+IfH3inRvFHw7vfDHinwx448T+KPE/iDxfqHjz&#10;wzrOkeNB4z1e+8Y2+u2/ieZtXbB+Mum+PNf8MWPhHwX4V0TxNpPjTW7bwf8AE+51D41fEL4D+JfC&#10;Pwo8Q2Gpad4z8Z/DHxn8MPBXi3xfc/FPQrea1k8FaLpuu/CaaW/mk1Sz+MfgTU9JsLy4+RnmFStG&#10;WDpVakcPVXsJOtODrzw1OOX+zp1a86tFVKdNZZh5UMLOXsMO4WoOPNePQope80rrW8U/ifPeyS/v&#10;vWzbvrex8YaV+yz4oi8Q6d+0v4s+G3gm0+PuuXPhT4aa58F/Co+G3x9+CHw2+EOv/GP4R2/jQ/DD&#10;xD47+HP7IPjDT54fAnhPxX8T/Gfi63m07xdqfifxlqVt4y8Eftb6R+z5+yR8HPCPoXxq/Zt+DGt/&#10;Ej4TXWteH/gvbXPjHxv4D8I+GLDxh4T/AGf7LWfDv/CstR8SftN+IrT4HWnjD4B+PvEvj/xx8W9Y&#10;+C3w6tfij4Jn8XaB/wAIz8K/hK/xz+D+vfDP4r/CBNe8V/dI+mPasDV/CvhnxBqPhbWNe8PaJrOr&#10;eB9cuPE3gvUtW0mw1G/8I+JLzw34h8G3fiDwzeXcM8+g65deEPFvirwrcatpUtpfy+G/E3iHQ5Lh&#10;9M1nUrS4h5viKleFeb9m6FOpTw3seZyw9NU+XDYenVqznXdDD8kIQVWrVqKlzQnOqpSUzkSjy93e&#10;V/tO922lpzS1b2V7NJWSPmv4K/so+F/hDaS+EribwN48+GukeDvhj4a+Hnh7V/gb8GfB+veB7nwP&#10;4Qt/BfiVLa/+E3g/4e+AZ/B/i6DQvDfi3S/B2m/C7QX8CeNtS+JEOg69L8L9d+Gnwr+Dfqtt8BPg&#10;5beJtX8VxfD3w4+qa3ofh7w/eWlxaNd+GoLDwxf+J9R0240jwXdTzeD/AA/rlzceLdVj8Q+JtC0P&#10;TvEni6wtfDOleK9V1nTPBXg2z0HofAnwx8EfDL/hL08C6KfD1p458b698RvEGk2upavNoI8Z+K/s&#10;k/i3WdA8P3l9caH4P/4S/W7e78aeLtO8I6foek+KfiR4j8bfE7X7G/8AiH4+8beJvEO9beFfDNn4&#10;m1jxraeHtEtvGPiHQ/D3hnXvFcGlWEPiTWvDfhG/8T6r4U8P6trkcC6nqGh+GNT8beMtR8PaTd3U&#10;9ho1/wCLfE95p0Frca9qr3fNiMXOtWxFT20716dOFRwo08Mq6h7LStSotU3eVNVJTalKrWiq1S9W&#10;TmNRskrbebdr9m9etktLLRaK0vJ/DH7P/wANvCNyND0T4afA/RPhTofg7wb4a8AeAPDnwd0Hw/de&#10;D7nw+/iC01ZE1e0v38Oz+D5/DjeBdG8HeDtG8C+G5PBknhnxDcXHiLxRYeKdI0fwTzVtF8PraTWJ&#10;PFv7LeqeDNK0/XPDvh7Stan+G/w48dQ+Kb/xT8WPE3ws0e40nRPg/rPxJ8X6ZoiW+k+Evil4h8Te&#10;MfDfhfw34I+FHxO8MeJfHOreGtT8IfGzw98JvfvEnhvTvFWnQaXqk+uW1rb654Y8QxyeHvE/iTwj&#10;ftf+EfEmk+K9Kt7jVfCmraNql1od1qmi2dr4m8M3V3P4b8a+G5tV8G+MtI1/whr+uaHf7uBgDsPU&#10;f/r/AJ/nWTrRm5TrJ1alScXObvGaUdXKM+aUXUqe9zzqQk72espMaVrJaJbLp6W6JeTj26RPIvEf&#10;wQ+Hes6fBZaZ4b8M+EbqHWvDWqvqugeBfh1dX91YaF4j0rW9U8NTxeKfCHiXTBovjPTNOu/B/iWe&#10;20638R2vh3XdVuvB+veE/F0Oh+KNI3f+FTfCzj/i2nw/Pqf+EM8Of/IA6/T8q6K58N6dd+JtH8Wy&#10;z64uq6HofiHw9Y2tv4n8SWnhuWw8T3/hjUdSuNW8G2urQ+D9f1y3uPCWlReH/E2u6HqHiTwjYXXi&#10;fS/CmraPpnjXxjZa9v8Arz+HpWLa5YJO9uZyvFJpvRpSTcpK0YvWyTuknuPq338/6V7vtr1voeE+&#10;KvhZ+z94fu9G8ea38FfA9/rVhPY+ANF1zQ/gtb+MfFWk2XxR8YeDNDvNOt/+EX8J634j0jwdqfiO&#10;w8G6v4/1Yw2ng/w7o/he38eeP9Q0jwt4KvfEOi62r/D74fadqHhaysvgZ4b8QW3iDW7jStX1jSfC&#10;nw4hsPBFhD4b8Q67F4m8Txa5f6Nqd3ol5qmjad4Ngg8G6d4t8SJ4k8W+H7q68PW3hC28V+LPDfr5&#10;+gPsf/1H+X5Zox78dh6f5/z0qvaXjBS5p8inCKnOTjGMtUoRTi4uMpSn8Ti3L4VrzH9f1v0/pbnA&#10;f8Km+Fn/AETT4f8A/hGeHP8A5Bo/4VN8LP8Aomnw/wD/AAjPDn/yDXoFFZgef/8ACpvhZ/0TT4f/&#10;APhGeHP/AJBo/wCFTfCz/omnw/8A/CM8Of8AyDXoFFAHn/8Awqb4Wf8ARNPh/wD+EZ4c/wDkGj/h&#10;U3ws/wCiafD/AP8ACM8Of/INegUUAVbKxstNs7bT9Ns7XT7Czhjt7OxsreK0s7W3iULFBbW0CRw2&#10;8MagLHFEioi8BQABVqiigAr4A/4Kxf8AKLL/AIKWf9mAftkf+s6/Eevv+vgD/grF/wAosv8AgpZ/&#10;2YB+2R/6zr8R6APv+iiigAooooA/AH/ggX/zmo/7T/f8FG//AHjdfv8AV+AP/BAv/nNR/wBp/v8A&#10;go3/AO8br9/qACiiigArj/H/AIH0X4leDfEPgTxFe+MNO0TxPp76bqV94A+IXj/4UeMra2eSORpP&#10;D3xG+FviXwd8QfCOobo1Cat4U8T6LqsaGSKO9SKWZH7CuP8AH/hnWvGXg3xD4X8O/ELxh8KNb1rT&#10;3s9N+I3gCy8Aaj4y8I3LSROureHrH4peB/iT8PrnUI1Rokj8V+BPE+lGOWQyaY8oikiAPxu+AP7I&#10;vh/9pL/gkf8AtZfsUW/iPxBo2ifE749/8FhPgdoHjHxb4j8V/ErxPos9x/wUe/bL8PeE/FfivxZ4&#10;31zXvHPxC1nSdSt9K1rxBr3i/wAS6x4s8X3dteX+v69faxqN3qUvg/7AfxV/4LE/spfs+/s+fsPf&#10;FT/glRF8TNa/Z40DwJ8B7T9pjwb+2L8AvDHwK8TfBbwEtj4K8NfEmLStcuL/AOKsGtaP4H07ThL4&#10;IfwOPEHiW40w6jcxeEjqzabpX6Nf8Ep9G1Hw5+yX4h8P6x4s8QePtW0H9t//AIKk6NqnjrxZbeFr&#10;PxV401HS/wDgp5+2BY33izxLZ+BfDXgvwTaeIPEdzBLrGs23g7wd4T8LQajeXMXh7w1oWkrZ6Xa4&#10;fwu/4Kf+B/ih/wAFFvGf/BN5/wBn79ob4a/EzwZ8DfG3x+Hj34s+HfCPhXwT438A+EfizpXwfs9f&#10;+Hdlp3jLxB4r1rw34q8Q3mq3Xh3Xtf0LwoL/AEvQ5b63sZ7PULC5lAP54fj1/wAEHf25/jtq/wC0&#10;X8Rvhpf6F+zl8ZPGX/BX79v3xhpHjfVfHHhiabxv/wAE3f27PgV8K/hB8TfEmnyeDJfG7x+Iryy8&#10;KavbeFvAXjK28OeKtJe+17VvJ8NajLpF7e+gfFP/AIJEftgWH7FH/Bfv9nT4Pfs829uP2r/j78Ct&#10;S/Ym8F2nxK+EGn2vjv4S/DHXPhdBHJbX2p/ECz0rwNb6F4b8J3UcOnfEe+8IatcR6esNrYzzT20U&#10;/wDQ7+3J/wAFBPh9+xPcfA3wNJ8O/iN8e/2h/wBqLxzqHw7/AGcv2c/hDH4ZHj74m65oVhbat4s1&#10;Z9W8aeIPC/hDwl4H8D6Ve2Oo+M/GXiTXLPTdAtL+0uJkkga4mt/HPip/wVJP7NP7LTfH79rb9kr4&#10;6/AL4ma78d/Dn7Nvwl/ZdbxF8G/ih8U/jt8WPHNrpM3gLSvhTr/w2+Imu/D3VtK8UT3mtQx6lrPi&#10;bQrnTo/B3iea90xXh0i31cA9B/4J3f8ABND9kv8A4J/+AbW++Bf7P/h/4UfFr4ieB/A8Hxw8VyeJ&#10;PFHxB8b+JPEml6NaS6vpuo+OfGvirxrq0mk23iGS/uU0jRNbi8MG6Ed1ZWjJFayJ+j1fnj+xL/wU&#10;M8K/tfeN/wBoT4F+J/hF8RP2aP2qP2U9c8H6R8eP2dfirqXgfXfEfhqw+Inh5fFPgDxj4Z8XfDnx&#10;L4p8FeOvBHivRS01hruh6tvtp40TULGzt9Q0W81X9DqACiiigDgfif8ADLwR8Y/A+t/Db4laJ/wk&#10;/gPxMdMi8UeFptS1bTtJ8VaTp2r2Grz+FvFUGkX+nnxL4G8SnT10Px94B1xr/wAFfErwVf6/8Pvi&#10;DoHibwL4m8ReHdU/mz/4J92f7P8A4Q/ZV+DPgDW/GXww8DeItI/4KtfthWP7MX7PV9H8H9EbXNY8&#10;Jf8ABTMaJrHjH4LeFtW8PD4j2niP4J/Bi+8ZeCVX4O61ofh3QfhT8YPH2m+PfD2tabf+GLvwx/SX&#10;8Qj8MNb0mD4Y/FUeBdU0P41f2/8AC+2+H/j/APsC+0n4r/2n4K8V6/4p+HcPhXxCZbPx1/aPw58N&#10;eN9a1/wklhqv2zwToHirUtR06TQtK1eW3/kq+JPwr/aT/wCCT3xS0XQfEnws1v4+/Ar44f8ABRO9&#10;/a38CeJf2NviR408C/Fn4iazdfGHxb4y1L4HfHr9mL4mtF8EP2gfiOdF+OV7q3w+0f4P/E3wv8ef&#10;ifp37Ovwt8Yax4e8afC39kDUrj4YfQZC5zxVDDzq47k9pPFUMLQjzU6tWnC0qrUueMUqUKnPOFCc&#10;5Rpez5oc3taGdTRNpRvpFye6V16X1a0ut763tL9nviJJA3g74saxdvG2ra18DP8AgrZNrGpXEga/&#10;1NPDHxw+HfgrRJb+6lJnuo/D/g3wx4Y8Laa00jppfhvQND0W18jTdMsraLm/iLpE+ka3f+PfAupf&#10;aLP4X/Ee1+Meo/EXw9rE8ulXXws+I/j3xD8fvhv8ctRtdJ8b+HE1r4H+G7H4k/tW/s7fEGHwtq/i&#10;XUNe8L+KNa+J03g3xTaeGND8M6b5j8EP2+f2a/2j/Enif/hnH4naSvxT+AP7Ttr8Uh+y38TdBufh&#10;t+0hb/Cv4q+A9D079pPw7c/Cj4neI/hr8QrLV9E+IPxL+MHjx7e+h8SaWvjXwl4X0jRdH1fQL74d&#10;I/0Be3vwt8M2Ol6F4T/aW+B+s+BPCN0tj4A+FPxM+M/j39nL41/CXwvL4e0DR9S+Gl58cvC3jqX4&#10;o22i6JrGhy6lffDr4l/CrUNfF6mleHfFGsW114H0C40/6PAV+SFGcYVK9OMqtT2EacqlOTxE/a/V&#10;6kYwlTi44SrRjR+stYGc51+Z1XglQr4zVtLq/uq/XRKL1upP3ldqK5tLJrmc4+K6p8RPA+l2mgeG&#10;vCHi/wAI6TpfgrSovDfh29T43/BXxN4h8L6JaA20ngjwB8cfCf7eX7MPxh134K5trHUNA8N/FPQb&#10;jxFc3Nvaar4iitriy0Hw/wCFPBNf1rTZNcsdT06w0LTW1y2vrhviHeeLfhV4S1/xbHJLY6PMmkar&#10;r3jmw+NvxrsvE0kRt7/xF4G/bh/aj8EawzppnirwH4umurX4H6N9mahr8HiARWHgbxEupzFjJe6z&#10;8F/2uf29v2zLnS3BjSw0jWPB3wzuvhho/heXxLO722leIfHPxX8IaRbCz1G/S21iy0vWH0vmk+H3&#10;izwjLF4U8S+JPEHwpn8bzJ4l8ZeGvF76H4g8efF3UrJoIVk8PfCn9mHxv49/av8AjRoGm2bSWfif&#10;U/iV+1/4gfTdOj1JfFfh7xz4JgdNL+kynN6WDlOpiMPKNfWcMLiqlR1KkJe0+sYujHD1Kk8Xi6al&#10;OVODqScq1X2mJUoOpOWU4NpK+l1rGKtry2T5tFF2u9I6W5Wvs+CeHPDWm+ILWLwxdajol1qvhq5i&#10;sNJ+GV7F4a1zxP4TtmudOur6+8C/Au2/Z9+NnxZ8K3lg8QvfFcngT9m3/gn/AAaZaQ+GbuXwy+pR&#10;23jvQdr40fFfwd+zBoF98XPjH8XX+DR0jw5qk/hj4w/GPWtN+G/iC98GMsVn4gs/DHhz9o/4pftk&#10;ftoTX+vS2yaf4T+GPwf+F/wh8VeLdfe+tdS1GDW9R8MeINKp/tC/tc+Hv2aJvhl8DPC/wW/aO/aP&#10;/aU+Kkc8X7Nv7LXwS8XQ/sY+HtT8LW06x6vrmlfCT4X+Om+KfwX+EWmXQuLnVPiH+1P4TutO0Q6d&#10;r8f/AAnFjF9n0a/x/g7/AMEvtd8J/EjSP22/+ChXxp/Zl8C/Ey11m3v/AIa/Cf4X/DTwl4b/AGe/&#10;2PtWuH8nw/F8ENT+JF9D4A8efGu+s7PT7DxJ8dfi58FvGHj2eNb7Q/hrL4OtrHR9cTysdxDGriJx&#10;Xsv3rrezw84LE4bFyqTiowq0qEfrlKcYxp3p18NJTqwlzKXM2XTpOMY3Wq5btXhJcq7ybi9b6xlH&#10;TZtXUfiaD9lT9pL9vCa5+Iv7T2p6h+w9/wAE2tT1Hw9cv8MvjDdeL/AvxW/bk1G01O2bwvf/ALQ3&#10;w1sPjDe/GX/hHfEV3oFi+hfDP4q/G7W/jtrupajZ6jB4wu/C97o/wq8O/ur8I/hFJ4Q8PaBD8EfA&#10;MXwk8EeAfD8mkeHvjX+0TpItNR8JeDYLKKPUYPgT+zJpreCvC/wL8M3mjWken6lFc6R8BbDTp9E0&#10;m9134PePtJsreVvP/ht+0h+zn4v+IfgNP2edQvv2kPjV8TYtW07wt+0Z8dLvxDoXgix1CX4YeC/j&#10;Q/grwt4q1DwfZaZoni7xr8CPHPhv48+B/gX8CvAfhLS/i38I7DxF8VLFrPwj4X8X+ONG8e0T45ya&#10;b4y0zW/2uP2ivgf8ddM+NesQfEv9nzwf4kk8O/sl/s6eE/2TfAt38VfHXxK/aQsvFM37Un7RHwa/&#10;bO8IaP8AB74YaJ8ePBlr4P0nxr8YPhGPGXwN8UftC6T+zb8O/itL8RfgphiqWZ1FW/tCU6GNhhqV&#10;eOExeExCx+Mp/wAGpUp4KNKcIqlRoVq9epneKweFxGGpzdLAyryhCTjyXioK8XLlvGScY6ppOcnf&#10;Vu37qMuVyV6iTvHX+Ln7dX7Lv7O2m/H74ueAPDPxm/bI+I/7N/wk174h/E/9ozRvAXi/4vfDzwNa&#10;2Wj+DdX1bwFpfxX8H+Hv+FU+EfGmqeE/GvhLxpqnwb+C1p4R8O2XhnUofid8Ybn4WfC3TvG/xf8A&#10;B+NrdrZeLfH/AMJ/j3+3D8cPhv4r/Zn+K3xr/Zkt/wBkXU9J8QeAPD0/iv44WHxnil/Zu8DfBv4c&#10;fDjwp8e9W8Y/Cv8AaF+I1t4D/bLs/jL4P/bO0Tx1qfw0+GPwL+Hnxz+Cvhz4VfDX9pnVfiL6H8B/&#10;2ctM+KP7KngS1/4KKfCfXfi/8W/iJ8KobL40/F/w54U8TaRofxj8d/tk6TN+zF4o1+5+E/wu+D/7&#10;Mnxe+HPxX8H/ALPOnfD/AOGHin4nfFf9lT4Y/EP9kz9m/wAe6t8Lj8f9b8P6N+014zf601Xwp+2h&#10;4c8TXGpeHvixoPxO1LUfhPY6vp3hbxD8MvBfw4/ZusPi14Xv/g9YfEDwtqmv6T4v8YftK+C9D+NW&#10;i6L4nu/2ebiwsvjxB+zjrni39oPxp8d/EX7TmmQfsxfAnwpzYvMcvwTll+CdsdQr4jCY7NamLVZY&#10;qjh5YWnQhkeYPBc+BpxrUsTiqdaOHy5PB4ilg62GlOlz1SNOUrTlfkkouEFHlUXu/aw53zuzjH4p&#10;6pyTSd4+R+BfD/7PF98Gx4q/ac/Zg+Bfw5GPG/wA+HnwBb9nO38Q+KbXwV+zT8Kvjv8ACvXfgp8G&#10;/Dh8O6r47/ah8D6t4Fh/bI8dfs0W/wAL/gj8N9W+IP7GfxsvdN0f9nbRP+El+I48Wevfsy/B/wCG&#10;3geOTwb4M+Hfwo+Gd18Mtd8H+OPizY/BH9oHx7438S6r+1743+EV7afGKy/aW1Kbwp4B8S/HrW5/&#10;hh42+E/jzTPi1+0teeLfid8dr/xb4Y+M/j/4a+BfGXgb4aeNNfPg14O1zwzNf+FPg7ofxW8D6Z4K&#10;125+GnjvXf2tfi1+0h8fPEtzYeAPi5pnxB0K7+GenfEb4n+MvDvxM0L47/CT4t/FG+0r9o3Sfju/&#10;ib4UahB8FPhL8WPh34/1X4JeJv2d/gL3s9jomt6lN8bdY/Y916b4veFPhT4C+Ivhu61fS/2br74u&#10;Xni+38M/HLS7D4D+F/GifFe90rS/iv8ADHSviP8AEvwhc6xqnjvw/wDA20g/aP8AEVl4E+M3iDw9&#10;4w+Lt9ofzGIxDm8TSp1q8KFWbdOlKvKMUue2Hc6Uq04qKpSnDnnWxM/+XjmlPnn0Rjs2ldJa8ttW&#10;lfWy6pPaKt/hUT13xp4e8c6obrVPAfxD/wCER1y28C+OdA0DR/EHhTSPGfwzn8a+Iv8AhHrjwd8Q&#10;PHPh20l8JfEfxD/wr680G7tbPwr4P+MPw00nxJoHjHxjY+IJbrXV8DeKPAnfYOMZ59aWgjPFeM5N&#10;xjFpWje1opN37tay8uZ6a7WZYUUUVIBRRRQAUUUUAFFFFAHwB/wTT/5N1+I3/Z//APwVi/8AXpv7&#10;ZFff9fAH/BNP/k3X4jf9n/8A/BWL/wBem/tkV9/0AFFFFAH4A/8AB0d/ygo/bm/7tm/9bD/Z9r9/&#10;q/AH/g6O/wCUFH7c3/ds3/rYf7Ptfv8AUAFFFFABRRRQBnatq2laBpWp67rup6fouiaLp97q2s6x&#10;q17badpWk6Vp1tJeahqep6heSQ2lhp9haQzXV5eXU0Vta20Uk9xIsSO6/mj/AME5fix8LPjj8T/+&#10;CovxS+CvxL+H/wAYPhl4o/b/APBn/CM/EX4XeMvDnxA8CeIv7E/4Jlf8E5PDus/2F4u8J6lq/h/V&#10;/wCyPEGkatoWp/2fqNx9g1jTNQ0y68q9srmCL9P6+AP2N/8Ak4r/AIKxf9n/APw5/wDXWX/BNSgD&#10;7/ooooAKKKKACvyF/wCClXhDwP8ADT9kn4dfFj4t+IPAng7xD4M/b9/4JQfG74+fF3whLq37Pfwy&#10;8XeNvC37b37HHwu8cfFX4paKfiFq1lqvgTSvhtpUUenaD8cvHXxT0nwB4f8ABPw51K68Ralr3wi8&#10;DeLdD/XofTHtX5h/8FHbI+E/2Xn8L/DHw149+NHxK8G/tA/s5/ts2fwB8K+NE+IX7Q/xP+F37L//&#10;AAUQ/Zp/aj/aWf4MeFvil48sta8ZHwZ4dll0rwR8OtF1208O+HrvxF8Lfgj8PNN0Cz1f4c+D21pX&#10;5lGKm+aUVKFP3ZSjduSUtXF2/uyX2pfCkJ/L1fR+n/BXZXu3F/x6s/7e+GHwb03wf4c8d33wng8B&#10;/D7wT4Z0X9rzxl/wjX7OPxp/4aC8P6v8M9G+Fn7Z2mfGzx3p37ZfiXx54m8O6fbfs0Q6J8W/h38Y&#10;/wCzPj3+2v8ACv4rePf2Yv2q/ip8I9X0/wCB/wAFaFpn7W3xP/bb+LXxg8EftUr8Pvifb/HX4JSa&#10;J/wTn8V6n+x18UPjX+y1+zVffCL4M3fx58MfHbxJ4X8JftW+KfhJ4K/bQ8Vfs/8AgvXdN8H/AAZ/&#10;aA+EXgDwH4O8Q6N+1KNX+N37St1p/wCyzq/xx+2F+0H8frnVbr4dy6Z/wWI/ZD+Gn7V3xt+P/jHT&#10;fg34U8efsSaB+1P4tuf2Yvhf438e/FLTv2f/AI7fGT/gqJ8W/in8Afg9Z+N/h74j+I/j/wAR/Cv4&#10;QJ+zJ4p+CGk/s8fCv9mnwF8O/wDhbPjTx/8AtkfcHwY+NPiD9j34dX/wa+GP/BLb9qn4ReN/C3wh&#10;+FHi79oDx6PiN/wTAji+HvwY+Hvw5/4U34F8VTeI/GX/AAUg1iO/0jwX4D+CA+F/wm1H41eLr2/h&#10;8J/DrVfHPjnUviZqvg3xnZ+K/tMK6WW5e6zeHxVbMsLOnh6VfLXXVOh9eoe2qVsRj6XJTtiMLVpV&#10;q+WRq1ZuP1OnjIQxOMonO051EtVGm05SUklfl00g+bWM00p6JauMrRcej0H9in4BfBX9rfV/2oPj&#10;/wDtXfDTWf25PElpYT6J4z8G/CD4O3H7XUmq6x+z98FvgLr+meHtCuvD/wARx48h8ReBvgFp3ibS&#10;bT4Z/s2eBdd0DxB49/aCuPh9B4M+FHxg8XfCq1+tLjw18EoLbWLTW/j7+1r4a8Fa1418HfEnV2/a&#10;N+G/ibxH8MNB+I/gm/8ACOr+D/F9l45/bG/Z48X+H/hTNp/jbwR4P8WeDPDfhvxZ4K8DeHPipaWP&#10;iH4b+F9A8b608+pfK2v/ALaP7S2heIPht8KPgV/wTb/bC+C/h7xpBaeNfFoji/4JzfEz9pnxVD4p&#10;OsJfeJ7jwfq//BR2ztvhZdXmq2NheeJ/2i/j9o/xU0zU/ElxqXg7xZ4K07xRfab4inpXH/BQrxpa&#10;zz2tz4P/AOCgNvdWdxPaXdvP8fP+DdyOe2urWZ7e6triJ/2vleC4tp45YJ4ZAJIZkeORVdHWscXj&#10;cfmP1WeJq1K8sPhaWFoQdGlGNDBYacvqtGnQoZZUoUaVKftfY01VqOk3JPlk5c9QhGPNZKPvNtu7&#10;vKSXM3Jyu29LtwjdK+t/e9p+IXwf139r7w9d/CjxF+1J+zv+2n4Ug0/4r6rrHwvt5vhb4J0PStW+&#10;IOuXd38MPH/jrwOPA37V3w5+Ndj+zbHdy6B8AvAHxk+FmofCyDXbDwz8WvjRoXx3+OfgH4e/EDwj&#10;418Df2Yf23/hB8fPhR4y8c+CfM0j4b+O9e+Ifxa1v9j7xH8IvhD8NP2xfG/jD9k3w78OPin8V/j1&#10;8CYNf/Z80Tx/8df2gf2l/GnjD41+O/iV8TLfxTpXwP8AD37Ln7OXw4+BHgOfVfi38efi/P4d8SP+&#10;ChPjKfwddT/Fb9mzXPjVoHgu+8Sa5oWofFPwZ/wSK+MPj3TtP1LUryTT0Oh/DD/gsx4bsdc1vSNF&#10;ubHQbq/8CfDPw3c6zZaYL640mCea7lbn9I/b9+NA03TrjX/+CWP7dPhC2vbKG40XXfin/wAFSPAH&#10;7Pul+NbPy42/tfwXZfF79tXRodYtDby2d7f2HhnX/GMfhqPVNLttQ1m6S+03UdQ7KSzBYWuoYOhW&#10;oVvrOG554L6vRhKtGXt54Wo6uU0oVHTnHmhRw8XGk6aqwlFQRL5OZXk7pxekm9rWUl+9b12bau72&#10;e5+af7d37FPx7+Jv/BZv/gjR8QvGXgb4TfAv9oL4sa5+194z+G/gLw1b6Z4e+C3gPxl+ynZ6h+3Z&#10;4Ii8dw+CNa+J+tfGx7j9o34v+ONY+O/xp07VPgF4p/az0m+voNO+Cf7IXjGa9+KHiT9ZPBH/AAQt&#10;+JOp+E/2cl+KX7Q/wm8LeNv2VtX8feLPg7cfCj9nDwJN4V8KfE/4gQfAHxdcfFnwh4IWy+HHwh+D&#10;OreCvj7+z94Y+Mvwz8B/s5/Bf4M+BZYbnxJ4L/aYtf2sJfjB+094t/aD/P8A+IOrfGH9r3/gph/w&#10;TU+LMP7Cfja2+F/7JMH7ZF18bvD3xE/bz8EftxaXc2Hx7+A1v4P+Hcuv+F/2cvid+2J8TPAfhe68&#10;W+FTpWpTD4VXXh/xzd6lpmjeIFn0LTtSvNI/cuLwN4GnthJN8K/gFpl5NGZGsYv+CQH7T+uW2myy&#10;ZdbMaq+reH5dajssiBtSOjaC2p+UbsaVpPniyt9aOdZ7lzqewnTwEnNypzjldDG8lOeCq4GUaFSr&#10;UxzVOWGrVaU7uUnLlmqsq1OMoJ06U7X97TVc7jf3lK7S5ftJNW9NE7nNeCP2Yv21/gb8G/gj8Evh&#10;9/wrr4M+E/CCN4c+KHjb/gnjpfwz0f4ueO7DwB8PfD3wq/Z31W40H/goX4Z+PfhE+G/BfwW+G3gP&#10;4T/Er/hL/iL8Uvjb4w1LQvhh4g8KfFzwh4E+H3iT4a+OeW8KftIfHv8AY1/Zt0P9nnWvhR8bbj48&#10;T+GvBfgn4N/FP9rD4iaZ8UvhDoHxZ8d/Cjxvreva/wDtQ/treO/2hNFvvjt4P8CfGf4e+KviF8St&#10;c+GPg74OePpfgv8AFf4WfC39nP8AZSufEfgHxV4d8M91qnjHQfCmg6o8/wAPPB/wsex0rUbnQfBP&#10;/DYv7Yn7C3hnxne6faSPcW3wr+HPjr4QfCL4caTqGsXYtrrWrPw9rF1p+g694ittQ8ZeKnudYPiT&#10;Uuv8O/Hjxvr2pae/wh+Lvxn8T2fhG6XUvGGjeINM/Yt/aj0bTvA13p2r6Natq3g39mn4s6L+0jq3&#10;9nazd6LeWOu6Frni3xJe3Gjtb61pfiUajqdzFxz9rVhUljMFhJ051HXqVKrqYatXxKnVqRnUdGvj&#10;p1YzlWdGEJ0IRVN+xw9WjzV5SpJKyhKV7WVveVvdulfktpbZy/mal7p8Y+O/2gl/aR8cftKaH4Z+&#10;I37Jvxc8ReA/i38NPBnjrwP4W8ED4YeN9c+B2gftGeDvB3hf9jX49eOPEfxt+Pn7Gn7YOh/t+fsq&#10;/tc/GjwV+yF4c+OPxI/Zy8IH9ovxzqEnh34PeFvjr4X+Our/ALCm3/wS/wDGXgL4W6h8T/jX4a+J&#10;/wAJ7n9nL9qz40f8Ftv2r/iz8VdZ+K/w40rwzpWnfs7/APBSubwR8JPiF8OdP0XxP4W8PeJPhNqf&#10;wi8ffEbxd8aP2ltb8K/EvxMbCz+Angfxz8fPDvwd8G/s1/CzSPpXxf47+HPif4gyXHxP079mmP4r&#10;eFY9F8U6R8VPGXi39on/AIJw/GG50XWtO8Y+EdNttMh8S/D7XPHfiHw/bWSeLNBu5dH+L2t+Hb1n&#10;zqvhvQLhdMSX5n/YP8G+EfjR+yZ8WtGsfhB+0/4+8MeLP2vP+CnGgatdeH/2jPhV8R/h7qnh3xV+&#10;39+1QLrwx4n+HHxT/ad8U/CT4iW2p+DNch0vxla+P/ht408KfEdtR1DxRdP4zsvENt4s1rDFRpRj&#10;RpujiMNQqUoKtLEfVopqthqUWo+9hZToUqlKlisLzUKc6cm/a08ROU603Hq7p2l9nmbun13SbTal&#10;a6e65ErH2H8bvjXDYftB/sbeNPCnxQ+E3wq+Fv7U/wAWPCPg+1+PHw21/wCEN7qP7S/wY8OfCu4+&#10;KX7PXg7X/jp8X/hdrvw81XQviD8bviP8QfhT8Pf2SPgnrHiL9on4veGPjAv7VH7N3x28A+Gfhf8A&#10;tQeAZ/prwf43u5PEXwh+E3w98LfHY+H/AIT+PPH3w0+LmrJ8Uf2e/iofAVr8NPhldW/w00X9q3xH&#10;8QvjL8Rv2hNU/wCF9eEfGvwx+P3wy1HwH/wkf7Qmpf2l8MfEv7Sd/wDDvQvFfj3wr4m+DPDv7OHh&#10;X4SfFfwT8VPh54l/bG/Z98efD+DTdDuvg1P8EvF/if8AZZ8ZeDtI+FN78H/CM/i/4F/8E/ovAf7M&#10;vjXxR4X8DW3gfw74L8X+I9b8QeOPBHhP4V/DPwVd6fp+h+APh5p/hbyvT/AGs/s+eH/idZfsC/H7&#10;9gTWPjd+014j0jw54s8Q+CfBnww8CfGXQPC2kfDnUPgr8ANM+B3gyX4w6j8GfEmk/sU+BD8P5/gZ&#10;+z94p8PeFPAnizwJ8H/EngXxbrqfFX4/eP8A9oWyn+zcJiIUaVHEU1KOFjTjUq4fEQw88TVr17zx&#10;OKVONKFLDYSTlDEutVU6kMPCOGp0nX9g05JuTTs5XtFqUoxtHRR3blPRpcu8m22k5fsNeaH45i+K&#10;HiPw5omneO/DHgjxv/whvxbu/jXofxN0jxl9i8b+Atf8C+H/ABb8Db74VfFzTPE9n8LvAnxR+G/h&#10;jw1b6XdfBPSNT0jX/wC0v2jPFOqy/s9/HKXwF8UPjT5Gv7RHxh+IHxU8C6r+zx8LdC+LP7LGk698&#10;VfhZ8evHd74ig8DfEfTfi94P+Puo/s936fBjw74pvtOt/GGg/s7eM/hZ8YLv9pnTvHtl8OYPEvgH&#10;X/h941/ZT8cfHnxb4f1/4OeJ/wA+fhj+2n+1/wDADQPjGP8AgoDoPxH8BeIPBvin9mfQ/hf4jb4N&#10;fDv4jfC34h/B2PRdL8aftB63pXif4O+OfBsnxE/an0XRIfjjofj/AFHSk+E2hfEHR/hx8EfiD+yX&#10;/wAE+pvin4m8bfsj+MfW9b/aS+Jfxn0H9nnwz4w8KfDe7+E3xF8UfC/4UfGWDVrn4K/EXwF+2Fr/&#10;AMT/AISX3hD9o79mM/Br4VeOf2yfE3w807wJB8WLr49aUfDfin44eHtVsP2MP2nvAv7RvxL+CP7J&#10;dt4b/a8+M3LXyTF4Kb+sUsJiKahH2GLp15VsFiYywynzYWtDkWLrR9tRhGNKryUKsZxq04wjVnSF&#10;UUlo5R6uLVpR97aS15U7Nu6u09L+6pfqNf8Ah7xzqHjnTdZX4h/2L4B0UaJf2/gjQPCWkJq/ibV0&#10;0j4m6L4q034g+NPEc3ic3/gPUP8AhJ/ht4q8KaL8PfDnwu8b+GfG/wALpp9e+JfjrwJ461f4eWH4&#10;f/8ABfX/AJwr/wDaf7/gnJ/72Sv2htPHWo63qPwZ0yXUtB+E/jTxloOq/EnxX8DPiSnhjxF8Xr3w&#10;Fofhiw0vxfoOg/8ACA/FS98MaTr3wu+KHxJ+EFr8QviF4avfjV8OLSC6bwTYNNc/EzwZ8RND/D3/&#10;AIL1eJdOvPFH/BHDwjDDrq6roX/BeD/gmB4jvrq48K+J7LwzNp/irUP2jNM0y30fxteaPD4N8Q69&#10;bXPg/VpfEfhXQNe1PxP4O0+88Lat4v0jRNK8c+CbzX/nZKWl0naP2VZJKThduNoy977d2pO17tcs&#10;dlb8erfa9urXpp+Fz+h+iiioAKKKKACiiigAr4A/Y3/5OK/4Kxf9n/8Aw5/9dZf8E1K+/wCvgD9j&#10;f/k4r/grF/2f/wDDn/11l/wTUoA+/w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9P+/iiiigAooooAKwPFXivwx4F8M6/408be&#10;ItD8IeEPCmj6j4g8T+KfE2q2Oh+HvDug6Ray32q61res6lPbafpeladZQTXd9f3txBa2ltFJNPLH&#10;GjMu/X4tf8HCPiv4ceDf+CTv7Q2q/GceNZPgtceOv2VdG+NFr8OIbSfx9qfwe1n9rf4Gaf8AFDQ/&#10;B8N/4i8I2Emv+IvA82u6BYC98S6JaiTUt02oWqKXoA+zvhb/AMFH/wBg741/CH4o/Hz4WftZfA7x&#10;l8HPgnPPb/Fr4g6b460mHw98PXitzdQv4pnv5bKbSrbVIVc6BeTwC08SPHLDoFxqc0TpFvfsRftn&#10;fCT9vr4C2P7SXwLl1K9+FWv+O/ih4P8AB+t6pazWM3ijT/hp4/8AEHgF/FdrYXUNve2Gl+I7nw/P&#10;q2k2moW8GoRaddWwvYYbkvEn+Xt+0P8AtF/8G9PxS/aP+FF38Fvg/wD8FFf2Yf2KrbwdbSftIfAP&#10;4a6T4F1PV/jn8RPBGvLJ8Mrp38aftc+JtK0S1tvDuu+L7TXfF8t9qGv2UrxJ4e0Wz1HX9Y8S2/8A&#10;otf8ERvjj8Av2h/+Cdvwp+JH7LHwN0/9nL9nZ/F/xh8K/CD4T2lhbWGpaJ4K8E/FPxX4W0vUPFi2&#10;2u+J4Lzxv4jGlS6/4v1NfEOsNqOvaje3cupXUsr3DgH60UUUUAFfgD/wUP8A+U6//Bur/wB5cv8A&#10;1jzwTX7/AFfgD/wUP/5Tr/8ABur/AN5cv/WPPBNAH7/UUUUAFYfibxFpXhDw5r/izXZL2LRPDOi6&#10;nr+ryadpOra9qEemaPZT6hfvY6HoNjqeuazeLa28pttK0bTr/VdQmCWmn2dzdzQwt4R8Qvj/AKj4&#10;A/aM/Z++Bc/w8u9R0T492vxGSx+JMfibTba18Pa98PPCGqeM7nQpvChs7jVtS+36Tpmf7TW606zt&#10;ZLy3SM3sq3MUHzd8O/249V+PXjDxh8LPC3wZ/sxfHvgP9qHxB+y74s134yz+FNG+O+m/su/F3RP2&#10;fvinc63rvgnwlr3jD4G213448beCdc8A+IdB074h65qnw58Sw+OILHRfEOj3vhO3APtb4R/GT4cf&#10;HTwk3jf4YeIJde0GHXNd8Makl/oXiPwn4g8P+KPDGozaT4i8L+K/B3jHSNA8X+EfEuiahA9tqfh/&#10;xPoWk6xZsYnnslimgkf5O/4Kxf8AKLL/AIKWf9mAftkf+s6/Eeuk/YG/Z5+IH7NHwW8R+AviFcaJ&#10;Hd678Zviv8SvD3h3SPHvi34w3fgzwz8Q/EsviS18NeKfjl8Q/Dfhb4k/G/xj/al3rGu+IviV8Q9M&#10;n8Xale64dG1DXPEcGhWmv6l+Hv8AwU1/4Kc/tgeIf2L/APgoN8IdV/4I4/tneFfAuufswftX/DbU&#10;fjxq3iT4YSeAfDfhPU/hT4+8MXnxc1O0ttTbWH8H6Po80njG9t4I21JtFt5IokN0UWgD+p2iiigA&#10;ooooAwfFXhvTvGPhnxD4S1ifXLXSvE+iar4f1K58M+J/EngrxJb2Gs2E+nXc/h/xn4M1bQPGHhLX&#10;Ibe5eXSfE/hXXNG8SaDfrb6poeq6dqdra3sG6Bjvxxj2x+fX6/nilo9Ofw9afM3FRu+VNyUb6Jys&#10;m0ujaik/TXYDn/EniTTvCmmwanqsOt3Ftc654Z8Oxp4f8MeJPFt+t/4u8SaT4U0q4uNJ8KaTrWqW&#10;uh2mqa1Z3XifxNc2cPhvwV4bh1Xxn4y1bQfCGga5rmm/JXxL/Yc+Enxz+G3wC8IfF3S9Ej8S/AT9&#10;ob4Yftf6H4i+C+hTfCDw3L+054G8dX3xM8W/EDTvAcmt+OLeDRPix4v8T/EaTxt4b8Xa7491i8sP&#10;iP4j1WbxjefEuLSviTZe8/Ff4dad4v05vEKeDdE+I3jHwfomoXvw98C+P/GfiXw/8J9X8c6X4l8F&#10;fEjwHqfi/TLLR/HHhux1zw18S/hj4E1vwd8Xbj4WePfiF8G5rbWdZ+GlrDc654i0jxF3lzq+pQeJ&#10;tG0GLwtrl5pOpaH4g1W+8aQXPhtfDfh6/wBFv/DFnpvhnVrW68Q23i+fXPF1vr2q6p4fuNC8Ka34&#10;btrDwT4nj8V+IPDGp3fg3TvFnpYLG4rLpUMVluMxGExlOrUqe2o1Y0J03TpOC9nUjNVffpVa1Oom&#10;oxqxm6Xve8TKMZXU4qUWkrNXvd9U7rRpPy300Z5H/bfgjxL8EP8AhIfiZqXgj482Pw7/AOJx481X&#10;4ZfDfVvHWhal8Xv2dfFf27xPffD74QaDqPxn8aReOPh38a/hvfXHhT4caNqvxD+KPgf4keFLDwzp&#10;+o638Q/D8Vw/rvhS28TWfhjw7aeNNY0PxD4wttD0qDxXr3hnw9f+EfDeteJIrC3TXNV8P+FNU8Te&#10;NdT8M6JqGprdXeleH9R8ZeLb/RrCa30688Ta9c20uq3XP6bYjx3pPw18ZeJfDvjfwBr2kmy8bx+B&#10;9Q8X/wBm6r4b17W/Bms6BqHhH4j2nww8ba58O/iB/YFp4s1W0vtAuNf+Inw2h8Z6Xo3jbwxd6rrn&#10;hTwV4u03vvQY4/l/n/PSuSvP4qab/iznJfupQhJu1qbppRs4pc0qfLCfuJQShGUmv8u+vrf9dV8z&#10;yP4leGviTe+Gvi5dfDjxzrlp4w8RfCy58N/DTQbjUPAvhrw34L+IVjY+NZNK8b6T4r1T4MfFrU9J&#10;1vxDqXiLw7aeIdR8b+DPjZ4F0Kw8C+GNR0T4L6lcSeONL+IW9eeDP+Er/wCEh0z4l23gfx14Ubxv&#10;4P8AF3gPw9d+CcHwt/wg3/CE+KPC93r8+u694nsPFHjfwz8X/C998R/CPjbRtG8Ef8Iv/wAUTY6d&#10;oP8Awk/gibx34m78/XHvWBo/hvTdE1LxTqllPrk114v1y28Q6vHq3ifxLr1ha39r4b8P+FIrfwxp&#10;Wu6vqWl+CtDbS/DOnXVx4Z8GWegeG7vxJc+IfGV1pE3i/wAW+K9c1pRrNR0UYTjrGcIR5206SScl&#10;bk5VT5oziufmlO9+eTD+t/6vftp5bWlv0UUVgMKwdX8Sadomo+FtLvYNcmuvGGuXHh7SZNJ8MeJN&#10;esLW/tfDfiDxXLceJ9W0PSdS0vwVobaX4Z1G1t/E3jK70Hw3d+JLnw94NtdXl8X+LfCmh61vH649&#10;6MD8fpTXLe8k2rSWj5dWmlraWidm1pzWteIBRRRSAKKKKACiiigAooooAKKKKACiiigAooooAK+A&#10;P+CsX/KLL/gpZ/2YB+2R/wCs6/Eevv8Ar4A/4Kxf8osv+Cln/ZgH7ZH/AKzr8R6APv8AooooAKKK&#10;KAPwB/4IF/8AOaj/ALT/AH/BRv8A943X7/V+AP8AwQL/AOc1H/af7/go3/7xuv3+oAKKKKACuP8A&#10;H/xC8AfCjwb4h+I3xS8ceD/hr8PvCOnvq3ivx34/8TaL4N8G+GNKjkjik1PxD4o8RX2m6JounpLL&#10;FG95qV9bWyySRo0oZ1DdhRQB+cH/AASn8WeFvHv7JfiHx14F8TeH/Gngnxp+2/8A8FSfFng7xj4T&#10;1nTvEfhXxZ4W8R/8FPP2wNY8PeJvDXiDR7m80jXfD+u6TeWmqaNrOl3l3p2qaddW19Y3M9tPFK/5&#10;Dv8AFvxd/wARJqftFf8ADJP7ev8AwolP2Bj+wQfi6P2Iv2kj8Of+F5/8NfyeIP7VHjMfDz/hGz8H&#10;f+EeYeIv+FzDUz8P/wCwP+J1/a/9m/6Qv7Mf8E0/+TdfiN/2f/8A8FYv/Xpv7ZFff9AH8Zn/AAUl&#10;0H4h/t0/tIfsG/t0/Fb9gz9v7w1+yx+x3+0Z+1x+yx+078HvD/gn4reHf2gfEfw08XeBfBlv4R/a&#10;E+HXhH4YSaL8VPF37Ofj7VLzVNA8daz4Hlf+2fB2g6x4euZbmw1a5Rflnwn+xV+3RbfscfDb9oTw&#10;z8DP2qvEHwF/Yr/4LreFP23/ANkf9jz4q6d4y1/9qm0/4J+eB/EcP/En8PfD3xrqOo/EL+27dvsW&#10;peEfhvrUk/iqWBPGniS0TUZfEEGpa/8A3s0UAfzx/wDBMn4f/FD45f8ABUv/AIKW/wDBTfU/hD8X&#10;/gh8APjd4G/Z1+Af7Pmk/HX4feJPhH8SPihafC3wXosfj74k33ww8Y2ml+LfD3hmHXtIs9P8Gan4&#10;g0m1l8QaVqdxJaC3lsdStIP6HKKKACiivnf9rf8AaH0n9kn9mD4+/tPa94T1/wAdaJ8A/hR42+K+&#10;seEvC8+mWuu67pfgnQrzXb+zsLrWLqz061P2WzlmubqeV2trSK4mt7TULlIbG4APSvif8MfBHxk8&#10;D658OfiLon9u+FNe/s6a4t4dR1bQtW03VtC1ax8ReF/FXhXxR4d1DSfFPgrxz4K8U6TovjHwD4/8&#10;H6zofjTwD400LQPGfgzXdD8U6HpWq2X4O/8ABQX4rWX7LngD4J+Dv2gf2mv2X/2avhd8NfGPjzV/&#10;hb+yl+zzL8R/CfxE+Png7wrf/Hb4P/ssfspW/wAN/B/gD43eKtQ+DnxO+EvxK+Atz8aPGfwq/Z+u&#10;tY/ZR+LHwI1vxT8CdM8TXXjz4XfEn9lTR8a2P/BWb9tD4baF46+K/wAdPg1/wSw/Zo+JevfCTQbH&#10;4b/BT4pWGt/taeKfBnxm+IfgvwVDp+qftha74L1/4c/CD4r6vpfiqBPg74a+CPw91/X/ABz8UNU8&#10;K/DJPid4NufEqeLNF9c+Hf8AwTX/AOCefwG/Zq/ae+Mvhj4Fad+1/wCH/jb8B/iHr938UvBEHi34&#10;8/tk/tKfAnx58DNPm8Y+DtG/aK1z4reJ/Hfxe8dfHi5XxVqfgjVPhN4t+DfhLW7Dxl8PPC2geHrP&#10;UvC6fELxF7eUYqvhauGnz1Pq8cWnyxpxquFScVSqSw8ak4U6eIlSneNTnpT5qEGq0eRETgpJ7Xt1&#10;0uk72bWtrraz36XtL8ZvjH8XfG//AAVm8QeAvhP41/4IseF/HX7Qnwl+COneKfC3in/goH8WfDn7&#10;J3x78V/2vH4fuI/iB4W+BFt8O/H9hrfwt1zXdHa8u/DXjnxTp3hvxHqFj8Uvh94N1LTdY+HfxO1D&#10;QeSb/gnv428EZufHH/BAPXfhzZoSDqn7F3xxt9UlV8Fpf7M0z4df8FWP2f8AxVCrHLhjo2nCdpHO&#10;BM88a/oq37Knww8HfD34M/E3wb+zD8Df+Cjnx4+Hmv8AxS8N/t0T/BD456Ay6V/wVG1EeF/jJ4h8&#10;crpVl8HvE+v+ANe+N37V2n6f8AP2kdV0fxL+zv4X+H/7M/xb8B6V+2B8FPiL+xr8BPCvh39mX72+&#10;PvwK/YO+IvjnxL8Ffjf8C/BPwo+Fnw78C+JvjdefGPwp8UfEv7Her2Vz8HtI8IXXxbl1/UvA+sfA&#10;Dxz4u+BnhHwN8f8A4Xa3N8WPhz4y+Mf7P9n41Hj/AMFfHS9+DXxS+FXw4sfiR9Xj6WUxxGBhQxWO&#10;pZdVeLqV1Ry/K80q4d08Q6eIq4HBVc3wWIw9KtJKvhstx08NUVGpTxEKtWOK5o4QdS024xcko8sn&#10;OdNTuly80lCSk18LnFSV/d05ZKX86HhfV/2Kvhx4n/4R3xZf/wDBzF8CfH0us6h4RvPhv8KfiH+0&#10;rN4XtfHH/CK+JvHA8F6F4e+Gf7Q37T/iux1q38HeCvGfi+18PeIvij4qu59B8NeMPEN/eXvh/Q9T&#10;k0v3H9lD9meT45fBHWP2jf8AgnN/wVh/aG/Zr+EPjnwh4M1z4PeEfi5+0N8ONY8cfEj4i+Nvix8U&#10;/wBnb4aaL+0D4d8Xfsy2upfBHRPGHxu+G958GPhl4j0u8/aV1L4n+LV8YWvgyz1nUvBmkaH4u/Z3&#10;4/w2Hj7UfhB4u/Zk+J37SP7HXhz9mT4ffGeTxt4vv/BHif8AZb/ZG+CPgH9o/wDY3+J/jPwD+0d8&#10;cvgr+0j8Jfh38N/2sIP2bvHnhH4frJ8FtA8W6DqX7PfxE8d6zqfx3i8JN4Z8UeGW+a/+CLU8Op/B&#10;v44/sGftH6RoXw08YfAv4wftb/D/AMTfsCeLPEXwj+KugXnwJ/aEuvgv+0tZaZrz3Hha4134qeD/&#10;AIF6H+03B8AZPEfhPUbD4Q+IdO8dahF4t8MeIbbX/hS/hjz51YYPCfWKNOHPjFhZYzD13RU6ChVx&#10;k7PKo4enhasMTQpUa9OXsq31KFalzVIRxGHr1bScpat2i5crV0paRX8S7lo3Zq6U3G/vWcTwT9m/&#10;9mE/BrxXqPhn9nf9on9oH4+/tJ/tN28fxZ+Lf7R/jX4baF8bZPHngL4nftE69oH7GPxp+JP7QPwH&#10;/a6+DHi2w/Z31f8AZd+CP7SXjnwb4X8E/tFaV4B8VJ4S8P61q3gr4J/HHxv8FP2I/wBpH9J/2if2&#10;MfgroXhn9qn+0NC8YeGPhB8ZPhJa+Fv2kfiz4v8AEHwi8U3+g/C/4qfDn4r/AAK+O3j/AOEvx2+P&#10;Hxa0/wCIvwS8T/CrwUPhj8cf2iNe+KT+PvghqPwx+HTTfBj4N+N/2iPib8Ztbf6e/Z1+EX7M/wAG&#10;/H3jnwt4A8J/Ci5+NeofFb9q34lfELxr8MPhfrqah4e8SfHn4ifC/wCN3j7wx8WPiTfax8Sbnwl8&#10;V/G3gzxz+zRrWs+EfGfxG8MX/wAYvDXgfwl44+FHwp8LfBn4a+HfBPwrwPHvwqu/EulfEzwD4W0z&#10;46ap8N/hn4G+FHgDxJpmh/tBftbeFv2gfjX/AMKs8FfEL4iaR4B+CvxR8VfGb4AaF4O8dX+u+Nvg&#10;jL4i/bE039oD4i/8NEXLfFL9nH9pfVvD178LrfxZ4UiWe4mnXjTwOKxeDwMXCpL2NDDYOdenPFUq&#10;sqtSOG+r0qlqkIPCRrOXsE40lXhCDqjVO6bkoym+8pNR92yXvXaVm+azd97SufM/wi+A3wN/aU07&#10;R9L+Mn7I+i/tm+CPDf7SH7Xvw11/9oP9q7xn4R/ae13QviL8OvEtn8P/ABL8Tvh94H+Ovg/Qrf4W&#10;/Cn4leMvg14j+GnxY+FHwD8CfBjwH8IP2kPCem6T+z/+z18Tv2Ttesf2otN+1fBXw8+Leo+Of2d/&#10;iH8a5/8Ai8Og/AtdN+KOrfCDQPg7cfs/eG/Gn9kaTb/GP4a+DfEfxN8LXP7Wmn+Bfj58QfEXg34j&#10;6XYaHrh0m6tv2MfhK3jXWvAOo/8ACQeGPj33vh21+MsWrfELxnrHw98C6d4q1Hx14U8C+F9HsP2k&#10;Pir4m8E61+z94a8bTXNv8TNR8Oat8HtF8LfC/wCOjeFfHPxD1rWvAPgzwX4mtvHOreGvhr8PfGP7&#10;SGo+FtP8O+J/hf69c23ih/E+j3dprGhQeDIdB8RW/iDw/ceHL+68Tan4mudQ8LyeEtX0jxdH4otd&#10;K0PQtE0u08a2XiLw7eeCtf1DxTqGv+F9T0zxT4PtvCGraV448TGZhWqtU+ZLD01WjQp1a88SqPtu&#10;epVVO9SpTpyqe1jGcsPTw9OrKlBypxkplRgorzdm2ko3typXtbRWvaTla7V3ofE/gb4mfEKC08F/&#10;An9q/wAJePLT4haL4G+A/jW+8efBK+/ag+KuleLvG1l+0EfAlq3i744fBz9jn9mD4OQ/2lqOk/CL&#10;x58VvBOkxeE9IvvBPjb42xfFX4D+Df2S/h7qfjr4hfbFr4l0268T6x4Rig11dV0LQvDniK9urjwt&#10;4ns/DM2n+Kb/AMUabplvpHjW70iHwb4g122uPCGqyeIvC+g67qXibwhYXfhbVvFukaJpfjjwXe6/&#10;4HqNh8H/AIkfDb4V/EL9pLTvhR4t0qw+LHgj4o/BjV/jD8HJ/hhP4B8eeMvHr6P+y+9j4D+PF1qv&#10;jL4d/tI6Hb+P/BvwwtdRuk8HfEXVvi5qmpwaB4J+HOqeKrf4aaH32t/CfTfEOo+M9J11dC8X/CL4&#10;taF4xsfjH8L/AIj6d4n+JNh4x1DX/DHw98A6Vpegw+L/ABvqXgLwN8KD4C8L+LNL+IPwe0n4Z3Xh&#10;n4jeJvGT+Opbnw54hm+I0nxU58Q8POTl7OeHUp1XKEFJ4enUUoXjQVSTqW5LpRqy503TjOo7SmWt&#10;lrfz6v16X9NPxD4sal4YutOb4f8AxF+Fmu/EX4W/EvQ9R8GeN5k8E2HxN8BzQ+NPE/gj4Y2fw8+I&#10;PgGxfXfGWraH8QLb4japfa7rI+HevfCPwf8ADrwV8R/Enxu8Y/D3wzY6bN4hw/h/+0z8Efih8bf2&#10;gP2c/AnjM658Zf2XB8Kv+F6+Dz4c8WaYPA//AAuvwneeN/hl/wAVDrGhaf4V8Tf8JL4W0+71Q/8A&#10;CH65r/8AY3k/Ytf/ALJ1CSO1f1vwr4U8L+BfC/h3wR4J8OaF4Q8GeD9C0nwv4S8JeF9IsNA8M+F/&#10;DOgWFvpWheHfDug6Vb2ml6JoWiaXaWmm6RpGm2lrp+m6fa29nZW8NtDHGu6AuWwBnjOFwfxPf/Pp&#10;WUamFVKvTq0sRUn7NxwU6eIhRp0q7xGHlKviaE6GIeIhLCQxND2NKrhZqtUw2IdeVPDTw2IHzaWa&#10;Sv7yavdcr0i7xs+azu+fRNWXMnF1FFFcgwooooAKKKKACiiigAooooA+AP8Agmn/AMm6/Eb/ALP/&#10;AP8AgrF/69N/bIr7/r4A/wCCaf8Aybr8Rv8As/8A/wCCsX/r039sivv+gAooooA/AH/g6O/5QUft&#10;zf8Ads3/AK2H+z7X7/V+AP8AwdHf8oKP25v+7Zv/AFsP9n2v3+oAKKKKACiiigDP1bTLbWtK1PR7&#10;yTUIbTVtPvdMuptJ1bVdA1WK2v7aS1nl0zXdCvdP1zRdQjilZrLVtH1Cw1XTrlYrzTry2u4YbhPz&#10;Q/4Jy/DTw58H/if/AMFRfh14T1H4gav4f8O/t/8Agz+z9Q+KXxY+Kfxx8d3H9r/8Eyv+Cceu3X9u&#10;/FL41+MviB8TfE/lXup3MOmf8JN4u1b+xNHi07w7o32Dw/pOk6ZZdB+29/wVE/Z7/YE8VeB/CHxm&#10;8EftIeK9T8f+H9R8S6LcfA/4CeN/i/pVrYaZqK6ZcQ65qXhW3mt9H1B7hhJb2N0Vmntv9IT5AN3j&#10;/wDwST/aQ8Cftc6p/wAFKP2hfhpo3xA8P+CfiD+3/wCH/wCxdI+KXgjWPhz47tP+EU/4Jx/8E9PB&#10;Gpf274M1+OLVtG+0av4av7rTPtaL/aOjzafqsGba+hagD9f6KKKACiiigAr+cz/gudouu+I/jL/w&#10;Tx8FaboXgD9om88ZfEj9pTxd4S/Y9/ad8K/C74kfsgeIPEXwJ/YI/bE124+Lfjf4N+Bvgp8Wv28v&#10;jV488L3HxC8NX3hrwH8FfD3jj4Y65f8AhPQPA2q23wg+M3xF+Enj/Xv6Mx9c+9fmD/wUYsPHGr/F&#10;D/gl3ovw51H+wfFmvft/eNPD9t4ph1vSNC1bwTpOu/8ABMr/AIKN6P4q+IHhS48R/DP4w+FdT8ef&#10;D7wpea341+H3hPxl8O9e8EeN/HGg+H/BvjSbQvC2u6v4j0bqwVWFHEU51KNKvC0oyp1nam+aDSbk&#10;tY8smpc0bS00avcmSunq11030/r+tD89/iz/AME2v2D9Vvf2b/B3gP8AZb/Yu8LS/BP9oPwl4L/a&#10;p8OeIf8AgnJ+yD43+KPx2stA+JPwO+G3hvTfiP8AHH4DeHNP+BX7Luo/FbQfjl8OP2sIPhZ/whPh&#10;j4sfGn4X+LPDNloPw5+EfgTQ/jb4Dgl1j/gn/wD8E63vLXTtO/4J8/sSajf3f7THivxP8SY4v2WP&#10;gXpFhpfhjQv2jb39lj9mj4S6Nqlt4FMnw78OfFD4k+E/Buv+Op9J0zxFYeJ/B3w9/aIjv/Ceq658&#10;Q4re6+jf2x/hp8MPBQ0z9qXxH8APHPxG+PH7Ofjj4L/FH41fE79nz9nfw/8ACrwZ8V/2jfhwvwA+&#10;Hvgr4leNj4o12b46/EDwD4F+BPx8+Nmh+FPFug/En9oj4C/s1/BG/wD2ok+K2q+LPjv8D/hfollw&#10;nxx0+80bxh8dfCV54h8OW8Gg+NPH2ma9qEGst9u8OjxX4G/a1/aK8N+LNU8Oafef8JEln4V8B/tX&#10;eJ/iZo92lju1DX/2PfH1h4Tmk8b+IfhxYy/YZbhKWKwuDdOUHFTxClzUMPh7cjw0sSnKFSnUrRpz&#10;xuHqYatXrRqt/V6a5YUYQjhOTi352638o7uybUZKSjF/adle8vlm5/YR/wCCa9z4F0mDRv2Jv2Nt&#10;clS+1fxD4Y1i1/Zd+Dml+I/EHiXW/GNzrc/xR1K40Pwj4+uLzwX49k8c+Dp/2bP2covD/jvwh8Pf&#10;hB44+F134+8AfFbxx8Sv2d/2YdS/JfxD8G/2HLXx9rNj4T/4J3/s7aNp97F/Yvii48cfDH4HXPhP&#10;4haZpev+OrC8Twb4N0nx58S/iV8PdcGqaLBrV98TfhV4y+CR1rwN4h8BW0fw8+Gt49/oS/ob8Wvi&#10;p4e8ff8ACvvG1hBqOjfBe78V29/8ZdG8BeKtAtvFvg+48c/Ez9sHxf4S8GWepQeK9E8PXd3D8CXc&#10;WGgal9v8F3eueAvhX4a8RadBqnhDwloVlmfBDx/8H/ibr/h/4f8Axy8V+CvCen/GjX/Ees6z8YJP&#10;E3wpfTPDPha68Vav4C0Lwl4Wj8U+INZ8SeDE8JeLfBXiD4W+HPC+iWcNt8GLfUvhrqXhmHwR8Nrz&#10;4leGvjJ+xZFw/hcpwuOxmY5XPHxhUqrFYaUuWthJwlWqSlGhh58mKxEaFKeKo0aN/wB08LicNCbr&#10;Qnh+CrVlOUVCpy35XF7pp2Vm5XUVd8rk3umna0kfmr4v/Z2/ZU8WXMl7rP7Mv7KOiS2GgXOi6bo3&#10;gz9nr4CeCbtbFNJ8YX+gagdM0Hwfon9q2uj6+NK0zxR478SnUvE9zp2oaPa6l4h1a/Szlsvpfwj8&#10;Hf2ANesbWH4p/sWfsPalpXhqTVhDr+i/ss/D+2k8QaZqHiTW9C8O23wr0b4FH4A3vxBs7Kz8KNe+&#10;IvHvxy+LuswSWgePw/daZ4qe40/4mfoV+1t+w7+w7o3wo1rxZ8I/2vvhtqviLwrpviHUYPD/AIx+&#10;Ifwy8SeLvFmsal4V17wj4X8KfDjxn4Q1rwTd/DLU9Z1zxTDHq2rNpGvJrqQ6XptxqXgy2tn8WaXj&#10;/Db9mK/0mxvNY+Dn7Vv7Ovgfxld+I/jje3Pi3xb+074g1T4gx+CvBnxU+LGpPrPw/v8AW/Dnibxh&#10;4I8MSaBofijxX4i8ceGPGdvD4s8Ftdi/ttE0OHxxceNuvGZnwHmOR0cTh8DPASWIqYejOeXVcsng&#10;68KfPVtiqeFxDUatCUZSdGnXj+8jGaU1L2ShHEwquMnz3UXK01PmTdl7vNG2v8zjfldm7+7+G/xu&#10;0P8AY1+FX/BTX/gl/f8A7MnwB+EXwV0prb9tl/iJdWvw+8Efs5+EPHMT/AGzs/D2l+IvEfxM+O37&#10;T/gmddHW81+1gu/iR4V0HwDpkviXy/ENr4y0LVdXg0D9aNU+NWk3kGunwh4n+ElrqegWGp38un/E&#10;b9ij9l7StF1+/tBqCx+Dvh94t+GXg74tf8JNriX9pHph1/xl4b+FXgvUIri11u21q3t5rjT9N/Lv&#10;9ur4U/tXeMv+Cl3/AATE8KfEH4yX3ji88e6b+19p/wAINQ8Vax8XfjfYaMbj4D+G9eufEj+C7rUY&#10;JbOy8b+G9b8D65D4G8Of2T8cbnRhpN340+F8Ml98NLHxj9c+NP8Agnd4vn1bSbH44eOvD/i3xT4p&#10;8YXvgT7L8OtR8W/EHQLTx1ZW3jDXp/AuuXvjTUbFx8SbDSdF1W2+Ivgf9jaw/aX/AGjbPVvDt1ca&#10;p4ci8E6dr/iODDhvA8Ixq5lDNs1w0ZLHwdBLDwzmpUo/2bgqs5e1xeXQi6SqVJQcqeGw041owpVZ&#10;1lKk4urLEJQ5ISb5fe972ST52rNJt83rKV/KzZ9Ka9+0bYeHNP1OT4cfFT4uaVqN9o+p2sU/wv8A&#10;hv8ABz9iux0zVvssraN4g8aSfBXUPHJ+LulaTdkNB4X15fCU2kW0+sSaL4w09tbv429E1D9ofXPF&#10;/ijR/DvxJ1T4czapDFpOreFNMb4oeCfj78NfGH9sRa+s+i3fxk/a5+Pnx6+C/wAHNdksbHSr7SfE&#10;ngbwp4u8Q6yut2/hjWbWO8EOhy/F/jH/AIIpftE6L4ZvvGXgv4NePfAd7pGmavquj+JPBPjfT9Z8&#10;STSto+p2ukungz/hKNT+JW3UTdpBJoGmaN4f8QEX8UHiVdEhsr2fSvHT8N/2nvg1p/jDQvDHxpbx&#10;T4Xgkl1L4l6ZcfGT4fpoPxb8Da9rnj640258X6wf2qPiZefFDUtF1CKC0jj+GPgnxd4g8JX+iazY&#10;+M/DME+oPq3jj6qOQcB5jRi8lz/JcbjYN0pPEfVaEnKvWo0VCdPL5PL1Fwq/V40Pq0K1etXpKnis&#10;HiJfWTF1sVCX72lUULJpx5not9Z++3dKV+ZRUYu8WnaP68+HPjp/wiXjI+GIfFnxCs5PFkekad4S&#10;+Cfwd8c6j8YrHQNdtJ9Zl1G/8N2v7Hfxc/Yq+CWjQ+OrS90y7Xwr4UsviN4jbWNB8QeIPFS+E9S1&#10;tk1/5W/ZH8e/DbSPAPxF1D4j3HwyFjq37Wf7fd7p/jTxb4i+A3xD1HUZD+3f+0xfXFnfaRP+z9+3&#10;18Z9Hh8mc6vba/4w+JH/AAhniFL97/w94i8VXt9d+OPGvyLe6t+158KvDNnZeMP2e/G3w58K/Elt&#10;V0TXtU8P+I/Hng2H4z+DdN1DxX4g8GXF5oHjr42wfDD4p6P4estc020/tvS/g38LNU0q38QaQ2ta&#10;pqs99Hp+oeQfse/tNeLfAHw31DQvAL/EH4Q6lf8A7QH7VkWrePPA/jDx/wCFL3xtf337UHxr1rTP&#10;BfjvTtH+L+r+EbfVfDtvqaJ4f1TUfAfw2unuL+XQre81t5X1bxP8/V4Ap1sZT+o/V8ZSxWHxdLkw&#10;uPoOjbA1MPSniadajUxssLF14NU6VWOaVnTVN4lRrVa88LosVaPvKUHGUXeUX9u+lmoqVlrdckbr&#10;TSKU/wCh/S/jTaNNLptn/wAJJ8FVj0DQvFGneDLrSfE/7JHhO80HxE2qwaZrfw/8B6t/wVT+DXgu&#10;+0vWr3QtYuL/AFLwNoP2C51hrnVNdmTUtYN1e37r9onxJBpngu18PfFjTfin8EPGfj/V/B/i6D4m&#10;eDvEviD4VXt1H8P/AB9rupeENcm/aq1u00S61XR/E3h3R5YLjTP+CjN1ol/PYpL4R+G95pd1NYXf&#10;5JeEPj18DdJ87xt4X8a/ELRb/wCH+q654lHxI8PaV/wp/wCM/iLUreHxhovxD8L/ABG13Uv2jPiV&#10;H8KYvDh1PWbO58f+Avhh4h0rxNZTW0XjOwNzPoF7rX0VrvxT8U+JPFuuX8Wv+D/h58cLvwrpg8L/&#10;ABT+G3xgs/iLba75ukeN9Q0jRvEP7VHxh/an8YeFfg5Fb6f4b/taxu/h3rU+reM9B1PVfh5rFzpq&#10;XtxokvgYvgn6tiKirKsqDoVJU6mZUKeFWHqw5ISr4jC1IVMV9Xoqvhq/13Dxj9QdRUcdSpNVqmH2&#10;hiE0rNfFryPmurJe7L3YttKXuyfvWvG9lzfoLpvxz8VaBo02peHfi1q3gt7u78Q+HU+INr+0v4G1&#10;u3ljh8Paxd6ZqWnfDT9qv4z/ALQ37OnjrTfBfiiLw7ZeNYPhL+154b+J1laeI9OXxZovhK0nstOu&#10;uP8A2m/Anwx/aS1htM/aK+E3wn+KXxR8QaX4T1rw/wCA9V8C/DvTfF1nd6Z4T+MZ+Bnxx8H/AAe+&#10;J/7U/wAXv2V/2x4YbvUPGvgiDwtY6x/wsHQ9C8W6nYy3kNveWmkJ8r/EDxn8TtEGj/GrVp/Bmn+O&#10;vCGpeItd13wpr3xHsvC/jS00i08J/EDwxoV54e+Kt1+0tqf7fni3RvHugeJdD17wt4a/tLwb4Js7&#10;HUrHUtM0bW/BN6mrr574s8cWNn4N+Mj2OtXt3o3xQ+HWveGNObTvC/w++Gl7N4g8AWvxw1/UtM+L&#10;nwq+En7S0F9oupxRNqo8P+L/AI+fDX45+IfHtxoF1q+na74Xvbiy1uDzsDw1XVfDYvA4yjh60p06&#10;Eq+EdWpiJY54mnDF0KtaMuaSwNJLGywvtYYfE4aCrYf2+Gp4iUqnWik4zi2r83LKytDlvCVtbczf&#10;Knuno7Npn6EfBb9s747/AAq+JfgT4GfEf9pCw/aT8IfFK78Pa/8AC39rvx54e/Zgs9C+MmpeIf2l&#10;v2XvhX4j+CPhPTvhr48/ZC8F/CDxf8Pvhf8AFS9utI+HXiiw+OXx9+KHxF8U/EDxf4Q8O6rpvwL+&#10;HX7O37UPwD/wU/8Ai98D/wBuH9mH/ggV4k+Fdx/wmX7LnjP/AILC/wDBOT4ffEj4JftHeE/F3jf4&#10;3St45+H+raz4R8J/HLV/il498T6lqP8AaHwY8T6lqvji3+Iui/Ff/hpPwl8WPhp8a/CPxa1n4Z6z&#10;p/iX4x+qaxqHgb9pHS/jz8OPi/pWh+IPg/8AETwvpfhrx9o/xT8EeK/jJd6defC/xj+0p4n0DxzD&#10;8U9Y+JtzrPiC/wDgZJ8L/Hfx78MeF/HFhJqfiv4VWmv/ALPdt4j8R6v4P+HOp+LPmz/gox8XPjD4&#10;R8L/ALCOifty/tN/Bbxf4x/Z6/4OS/8Agnvr13fxT+DPhxq/wf8A2U9D+FnjrSvBHxH/AGgNMttF&#10;8GaH4Zuvipqnwy+M3x11L4hiCz+G+v2XiHW7/wAG2vw28LeHj8FvhL8lxRk1PBRrYijh4YPN6VfD&#10;VK+Dw9P2FKmq9KEJVcNhqOF9hOcsRiOSp9XeFwOBqwpPL/aUsdSweA2oVHJpN81Np8rb5paa2lJt&#10;O1ldX55Tu+bl5JTn/ZjRRRX5kdgUUUUAFFFFABXwB+xv/wAnFf8ABWL/ALP/APhz/wCusv8AgmpX&#10;3/XwB+xv/wAnFf8ABWL/ALP/APhz/wCusv8AgmpQB9/0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U/v4ooooAKKKKACviL/go&#10;dF8c0/Za8Y61+zn+zx8Of2qviz4L8Q+AfiL4Y+BnxO8VX/g/Q/GV78OPGmi+OLF9J1ayUQzeLtA1&#10;XQdO8ReFtH1ae10fW9W0qDS76ci6SGf7dr5M/bX/AGln/Y/+AmqftFajosOr/D/4deNfhlP8Zrho&#10;by5u/CfwW8Q/EHw74T+JnxGsLSxminu5Phr4a1268e6hbKl00uh+HtWWKzubnyI2AP4xfjZ/wcN/&#10;8Fopvg/o/wAQ/DH/AATa+EHwN0K0/aC8DfBnxB4um8XeHfF2s2XxD1bW7nSv+FEeMvh/4pvm8QfD&#10;nxh4skie3hfxPoGi6xoMcdrrTRNpc2br+vL/AIJn6x8avE37J/hvxd+0T+yrof7GPxm8Z+PPi34u&#10;8d/ATw7rQ1/TdB1jX/iT4l1B/EY1FNS1SE3PjqKaLxhd21tcR21pPrL29va20Uax1/Mf/wAFgfF3&#10;if8Abx/bK8N+Df8Agnx/wTau/wBt68+COlfs8fGb4t/tR/C/46w/C3wX8QZb9rnx58FPBera7pmq&#10;ad4B+I9h4WtNOn1DRtW8YXfiPXPD17JrGh+H7PRdMg1pNZ/qu/YY/apf9sf9nLwp8ZtV+Hup/CHx&#10;1/bPjDwD8VvhJrOsaX4j1D4Z/FX4ceJ9T8H+OPCTeJNCkn0PxHY22raU+oaLrmkzy22paFqOmXMi&#10;2t693Y2gB9e0UUUAFfgD/wAFD/8AlOv/AMG6v/eXL/1jzwTX7/V+AP8AwUP/AOU6/wDwbq/95cv/&#10;AFjzwTQB+/1FFFAHzH8Vv2ZYPir8cvgF8dJvjN8XvBN/+z1qOv6n4b8A+DYPg6/gHxXP4s0u78Pe&#10;Kk8bf8Jn8IPGXjyeHX/DF7N4cuV8KePPCT2Njsv9EfS/ECnWa4v4I/sQ/D/4GfGDXPi7onj34m+K&#10;T9j+NOk/DH4feLp/AT+BPgVoP7Rnxe0v47/HDQfhkPDXgHwz4xuNM+IHxO0DwzrFxH8Q/F3jx/De&#10;leFfDvhfwbJ4e8P2MlhdfaFFABX4I/8ABxXq3wX0z/gnj8Z4fix4A/YQ8a63qXwP/aXsvhTqP7ZP&#10;xe8KfDDx/wCC/H0vwP8AFK6T4l/Y60bxJ8EPi7d/E39o+yu3spvBvgfw3rvwk1rU9at9Ctbb4h6T&#10;LeQ3tl+91fz+/wDBeP8Abb+DHw9/Y6/bE/ZqsP23v2RPgn8afEX7In7Q1j4q+BPxo0C88c/Fr4re&#10;F/H3wP8AGul+G/BHwm0/Rvj18HrjwB488c3FxJpPhHxjrvhr4u6Sup31jIfh5ra20llegH9AVFFF&#10;ABRRRQAUUUUAYGkeKvDPiDUvFGj6F4i0TWtV8Ea5b+GPGmmaVqljqN/4S8SXfhrw/wCM7Tw/4mtb&#10;S4mn0HXLrwf4s8K+K7fSdUitL+Xw34m8Pa3Hbvpms6bd3W/68/h6UYH4/SsC5ufE6eJ9HtLTR9Dn&#10;8HT6H4huNe1648Q39t4k0zxJbX/hmPwppOk+FI/DN1pmtaHremXfjK78Q+ILvxloV/4Yv9B8Madp&#10;3hjxbbeLtU1XwTVlJ2irLlv78o7xjeTTdlq03Fb7JXeof1/X9efU3t3fGRzz06fn/L881g+FfEmm&#10;+MfDXh7xZpEGuWul+J9E0rxBptr4m8M+JPBPiW2sNZsLfUbS38Q+DPGWlaF4w8I65Db3MUeq+GfF&#10;eh6L4k0G/W40vXNJ03U7W6soC58SabaeJ9H8IzQa42q67ofiLxBY3Nv4Y8SXfhuKw8MX/hjTtTt9&#10;W8ZWukT+D9B1y4uPFulS+H/DGu67p3iTxdYWvibVPCmk6xpngrxje6CW3hvTbPxNrHi6KfXDquua&#10;J4e8P31rP4m8SXfhqGw8MX/ifUdNuNJ8GXWrTeD9A1y5uPF2qx+IfE2haFp/iTxdYWvhnS/Fer6z&#10;pngrwbZaA+VKF5qcZSSlTf2ZLmcZLZaXTtJN6xs0r3D+n/X9dzfoooqAMDw3c+J7vTp5fF2j6JoW&#10;rLrnie3trHw/4hv/ABPYS+G7TxJq1r4M1afU9R8M+Eri31zX/B8Oh674n8Px6XdWHhLxJqOreFdK&#10;8TeNNL0az8Y6/v0Z6j0o9OPx9Kcmm20lFN6RV7Ru9EuZydle2rbD+v62/L7gooopAFFFFABRRRQA&#10;UUUUAFFFFABRRRQAUUUUAFFFFABXwB/wVi/5RZf8FLP+zAP2yP8A1nX4j19/18Af8FYv+UWX/BSz&#10;/swD9sj/ANZ1+I9AH3/RRRQAUUUUAfgD/wAEC/8AnNR/2n+/4KN/+8br9/q/AH/ggX/zmo/7T/f8&#10;FG//AHjdfv8AUAFFfNn7Wnx/1H9mD4H+J/jZZfDy7+Jdn4PutGfX9Bs/E2m+FJrLQdS1S20y910a&#10;hqVnqC3P9myXVvt0yzsri9vpZ40TyIFuLq38a+Mf7dFl8Jvj5H8J1+F+oeJ/AfhXWP2YfDHxr+Ld&#10;v4w0fS4fhj4q/bH+K2sfBf4DaNY+DbqwnvvGPn+NrHRJ/iPdjWfDa+B/Cnjfwl4i0+Lxd5+tafoo&#10;B9HeBP2hvhJ8SPiH47+E/hXxHqTfEX4bo1x4o8K+IvBnjnwRqJ0pde1jwufEvhlvG3hvQLTx34O/&#10;4STQdY0JfGvgW48R+En1WxlsV1hrgxxv7VX58fA79nT4w+F/21/2gf2lvGFh4U8I+DPiX8PdF+Hl&#10;n4csvjn8TP2gtf8AFl94R8eeIta8J+NbOT4nfDzwfF+zp4Xs/CWs3FvefAn4Uavrfw3u/GPiPXdf&#10;eAavpI8U+MfJ/wBrz/goT+1H+zj8Zb34Z/Cj/glf+1f+1r4QtfD+g6xD8YfhDr/w707wbe3+rQSz&#10;X2gwW3iS+t9TGoaG8Ygv3eJYWkkXySVJNAHsH/BNP/k3X4jf9n//APBWL/16b+2RX3/X5gf8Ee/G&#10;GvfEP9iKLx/4p8BeIPhV4n8cftf/APBTDxh4j+F/iyazuPFXw317xN/wUr/a31rV/AXiWfTmk0+f&#10;xB4P1C9uPD2szWMj2cmo6dcvas8DI1fp/QAUUUUAFFFFABXxP/wUr8Nr4x/4Jz/t9eEmjMv/AAkv&#10;7Fn7UehIixmRzLqvwP8AHNlCYkAZjMksyPD5Y8xZVjaPDhCv2xXkvx98NDxn8CfjV4PaMzL4r+Ev&#10;xH8NNCE8wyjXfB2s6WYxHtfzC4utoTY+7O3a2cUAfNH7Emmah4r/AGLv2P8A4t+HJPhzpXxe+I/7&#10;J/7FJ8d/Ey6+Hk2rT+MPAfh3wr4f8Zar4T22HjDQ/EaWbaT46+K0fwrbVvGviTRfhb4w+It940n8&#10;P+O7Z/Enhfxh6r8WvDXgL4yfErwd8FfiPca7Z6TpmheJ/igfAF34p+HL/Dr9qnwFrfgL4mfs+/F7&#10;4T/EX4T6hq+t+Mvij8KPhpB8Zvh/4w+Jmj+JPAei/Dm38eeOf2c72x8W+J9Us/EfhXS/nb/gjn4k&#10;bxZ/wSg/4Jxau8onkj/Yr/Zx0KaXzPNaSbwr8LPDHhaZ5ZNzlpzLo7mcs2/zvM8wB9wX7H8Dal4Y&#10;8NalpvwW+G3wr13wr4B+GGhyeC7e90bwRYfD74SeAIPB/hn4W3fgr4e+C9N1OTwxc+JNC1Pwb48g&#10;g8Haz8GfCnjL4SeGJ/hp8Qvh14r8Y+DPHvhSy8Fap1UqtS85pvnjGbUklFwi4crftOZcqSUYQjaS&#10;Sly01GSUpJq+np+DufmZ8MPCPgTV/wBvHwB+0L4m+Gn7G2kfFr4x/Cn4L/EDVZPiH8LPh54M/bD+&#10;G/jz4rfAD4x6DH4W+A/xg17wx8M/2sPHeiaR4J/Zh8b6RrHwj/ad/ZQ+C3xFvvBniH4zeLtA+Pv/&#10;AAj/AMBvF37HPwy96/aG+FngGz1P4wRf8Kq13xP8W/j5rvhO1+EPiPQvjH8Of2PvF/jbx54y8MeA&#10;NL8afB/4c/tJ/BLxB8Of2sdI0Pwd4I/Yu8A/H79pzU7i2+JHxF174HeEhovwwsvj/wCHvhPof7OX&#10;w898+Lum+F/2f/hv4s+Mvwp/Zx0Lx78Q/h5ofxP1Pwp4a8B+FNP0nxNPP8Z/Hmj/ABC+M11BfeE/&#10;CXijx8ND8cePdO0/4x/HKx+F/gT4n/Fv4l6h4Tm1zwV8Hvjl8a4vBPgDxO248XfGDwV4o0a28Qv8&#10;KbyX4xfFfxHovhHwx42+O1v4dn0LT9E1DwuuheC/gxY6T+zZpOtfEbXde/Zq8AfHP9qrxl4O8Wav&#10;rfibwb8W9G1z4TaN8QvEnwIvI/i98FvXqY7E16uFxcG3DD0IYLDRniHTnGngHCpTpxdKdOtRpxpu&#10;Ep1FKlzOVZQqqs3OOailGUXo5Pmk0m03PR7pRbve1720fLoke++GtI1LRNNuLLVPFWu+MbqbXfFO&#10;rxav4it/DNrqFrp/iDxPq+vaT4Wt4vCfhzwvpTaF4H0rUrPwV4XuLvTbrxNd+GdA0i78aeI/F3jK&#10;bXvFmtfh1o9z8SvgX/wWw8cpfaJrui6b+3F+zh4D+KjeDPhf4h8BeItL+JPiP9kf4zeMf2Y7qTxD&#10;4h+LfhXwFNY6d4f/AGbP2k/gh+0x8W/C/gC/0T4ieHtb+EEvgL4feK/jnomljwx8XP3F8N2/iez0&#10;2eLxfrGha7qx13xTcWt94d8OX/hbT4vDN54n1e68FaRcaZqfijxdcXOu+H/Bs+gaD4o8RR6tZ6f4&#10;v8Tabq/i3SvDHgjS9bsvBfh78UP+CjF34l8NfHf/AIJM/ty+KfhZY+BNN+B/7WHws+F+rP4u8RaB&#10;rHxK8A6H/wAFDPAvxD/Zr+L/AIS8d6d4WtfFHw28LWnw68b63+zfNN418EfGbx7oni/U38aWMEml&#10;aF4P8OeIfiV48JWlVm1Sklz3k4xtLmjOKUKbcWlNv4ox56fxxcJRSlp/W/66/wDB8tz9U/ghL8JN&#10;e/4Sfxh8MPFPjvW7zVf7Gh8aeHPHnj/4x6pr/wAPtW8W/wBq/tD6X4V8V/CD4wa9PrvwF8dHQv2g&#10;7DWbnwBrXgvwD428O/DPVPhN8PNR0DSvhz8N/hL4T8H7/hb4EfCDwR8YPix8evCPgTRPDvxd+Ouh&#10;/DPw98YPGmkxz2d98Q7D4OweLrP4b3Hie0hnGlajrvhfSvG+u6DB4nksF8S33hqPw74Y1XV9Q8P+&#10;DPB+m6D63xnAA9z0x6fnWDb+GtOtPE+s+L4Z9dfVtd0Lw54dvrS48U+JrvwzDp/hfUPFGpaZcaR4&#10;Ku9Xm8G+H9dubjxfq0fiLxRoOhab4m8X6faeF9J8W6vrel+B/BVloD+s1Y/WVSrYinDFUo0a8PbS&#10;f1ilGtRrqliOX2aq0lWoUq8YTjKMa1ClUtzwhOJZaXSbWq0tZ2tddtG1p0duoltb+KE8T6xeXes6&#10;FP4Mn0Lw7b6BoFv4cv7XxLpnia2v/FEni3VtX8XSeKrzStc0LW9LuvBVn4d8O2Xgzw/qHhe/8P8A&#10;ijU9T8U+L7bxhpOk+B3eGrnxRd6dPL4v0bQtC1Zdd8U29rY+HfEeoeKdPm8M2nibV7XwVq9xqepe&#10;F/CFxba74g8Gw6Dr3ijw7HpV3p/hDxNqWr+E9J8UeN9L0Sy8aa/wOveFPgT4E+G3g3wT4m8OfCnw&#10;f8IfB+vfBfwv8PfCWt6R4R8P/Dvwt4n8P+PfBWlfs8eHfBuhX9vZ+GtE13RPifafDnTPgvpGiWlt&#10;f6Z48tvBVn4HtofEEOhRp65wQPQj/Pr/AD/OspKPJeKbUpuMZuHJ7sEtrScHJqSc7qbTSd3zMZwM&#10;Nj458J+BvCmjaRqJ+K/izRv+EA0DXfFHxL1rSPBWreKdJg1fQNI+IXj/AFq5+G/w1/4RX/hOv+EW&#10;/wCEi8aab4V8L/DzwX4J8VeNoLDwdby/CvwtrDeIfC2/4kuvFFrp1vL4Q0bQtd1Ztd8LW93Y+IvE&#10;eoeF7CDwzd+JtHtfGurW+p6b4X8X3Fzrvh/wbPr+veF/DsmlWmn+L/E2m6R4T1bxR4I0vW73xpoH&#10;QVgW3hTwvZ+KNZ8b2nhzQrXxn4i0Lw54X1/xbb6TYQ+Jdb8M+D7/AMU6r4S8O6trsduuqaloXhfV&#10;PHHjXU/DukXl1Np+iah4w8UXmmW9tc+INXku5Uou7mlzJ82isptuN4SUZJRilezjGL103uH9f1v+&#10;f3iaxdeKIdS8KxaBo2hanpN5rtzb+Nr7V/Ed/ol/4e8Mp4Z8RXVpq/hbTLPwx4gt/GGuzeMrbwno&#10;Nx4d1bVfA9ha+Gda8ReLI/E93qnhfTPBfjDoKwPCnhrTvBnhfw54Q0e41270nwtoWk+HdMuvFHin&#10;xN448TXOn6LYW+m2dx4i8a+NdX1/xl4v12a3to5NX8UeLNd1vxN4gv2uNW13V9S1S7ur2ffpS5b2&#10;jsrpSaalJXbTkrtJ2drLTTq3eQFFFFSAUUUUAFFFFABRRRQAUUUUAfAH/BNP/k3X4jf9n/8A/BWL&#10;/wBem/tkV9/18Af8E0/+TdfiN/2f/wD8FYv/AF6b+2RX3/QAUUUUAfgD/wAHR3/KCj9ub/u2b/1s&#10;P9n2v3+r8Af+Do7/AJQUftzf92zf+th/s+1+/wBQAUUUUAFFfh//AMFaPjr8QPhJ4k0aDRPjZ4o+&#10;Cc+n/sjftQfE/wDZn03wx4ztvCaftCft0+B/EvwTsvgP8ENX0+48lfiXcax/wkV9o+g/A2aa/svi&#10;rZ+N/F1/ceH764+Hljqug/t5C0rQxNPGkU7RoZoo5DNHHKVBkjjmaOFpUR8qkpiiMigOY0zsoA+P&#10;/wBvf44eAv2f/wBlD4yeNviToniTxB4W1LwX4m8F3OneHfhx8W/ifA1x4t8N6zplvL4t0D4H6Tq/&#10;xJsPAcRdz4x8S+HobS58P6Ibq+h1Kwult7hfw1/4NOLzwHqH7DP7V158MtJ+B+h+B5v2/wDxl/Ym&#10;lfs4SftJTfBi18v9kr9jmLUv+ENk/a61PWP2hm87V0v7jxF/wsHUrjHiqbXF8J+T4IHhq3i4H/g4&#10;g/4Lv/tFf8Es/ip4I/Z5+FvwC8FeKfCXxx/Z5v8AxUvxm1r4j654a8Y6J4l1jxT458Da3o/gXR/D&#10;cltqWla14I0rS/DXiiw8XzyX1suq+KrBIrFG0S4F30//AAaM/F/xp8ev2A/2pPix8Q/HHxX+JHjD&#10;xX+3/wCOf7X8afHD4nat8ZPijrP9hfsqfsf+G9P/AOEn+JGuWGmap4j/ALO0vR7LSdF+1WMH9keH&#10;rDSdBh8230uGZwD+qWiiigAooooAK+AP2yP+Tiv+CTv/AGf/APEb/wBdZf8ABSuvv+vgD9sj/k4r&#10;/gk7/wBn/wDxG/8AXWX/AAUroA951n9m/wCHfxA1bxdd/G/wh8PPjXos3xu8KfHP4V6D8RfCGp+O&#10;rX4R+LPBvws8EeAdD1zwvafFDxd8RvDnhjxnpOs6B4t8S6J4i+Dvhr4NaJpkfjW+lPg26+IupfEf&#10;4pfFD8LviVa3lpafGbwb/wAJZ8T/AAp4On1/43fDv9mv4m/Hbxp4F8UeAviVd/s/+LPjo2rfA/U/&#10;2lPhB8ffG3hD4Qy/Br4p+JZov2ZtQ/aAvfgJ+0PqnhvwV8Tv2dfjt4f8b2vhLx/d2/8ARvcXHihP&#10;E+jWdro+g3HgufQfElx4g8QXHiPULXxPpnie11DwtH4Q0fSPCEXhS70rXNB1zSrzxteeI/Ed5428&#10;O6h4V1Dw94W03TPCvjC28Yavq3gbyLxD8HPhdq2k/Dz4DXPwV834F+H/AAJ4s0i18LeH5PD/AIc/&#10;Z70jwlp3gmD4M2HwI+IHwh0vxXolp8QPAfi/4cfEnxVD4U+F+r/C/wAefBHSbb4eT6z4ji8HeNvD&#10;XwbbV/oMlz2vlVVSfNWp3pzhT9orUp0bzp1aSlzwhWVSEIufLGrKjKrCnOjVnCvDKpTUlZe69dbb&#10;8299rrVvtdK90mj+Rj44eFPEzDX2vYtU8O6euq/FX4Z2PhjX/ib4o8GeE/E+j+FfH/7U+ueL/g8/&#10;iDxd8aPADTala6trvguO2fVPiDH4m8O+IvGGlTW8+pzeLtQ8P+Mflq68M+NLLUrybUfH9trniXWN&#10;K0u80TxE3jrWvF+m63osMXxI0Pwz4s1XT/An7YHj3TPEcGofDTxZpGm3ehatp1kukXxTSvHzWuoy&#10;3Wh+Pv6ltY/4Jz/E+48L+MtAvfjN4N8V6H4n8GeA/Clx4L03w/8AHD4cvd2+heBNM8P+MrSf4m+J&#10;P2ifj1rur6Nrni1/E3iL4caH8YPCfx00D4H+Fbvw/wCDfBGinxHp/ij4n+M/zs8QfsnW3iHxhYah&#10;o/wk+K3jDwhr6fEOHxFP8J59GsPAHhDxN8FfiDe+BvidqPivx74N+IX/AAUF8R+K/ijovxG8ba74&#10;Kv8A4WXOn6d8U2vdG+IcXhLQdU0v4Y/EfSvB/wDSHD3inlToTw3t4RvCUlBQ5J16kqdPEypOrjq9&#10;KMa13Wp1IzlOlia+HnKGKm6tCE/Jq4KpdO19dW3ovsp+5B+TTV3FO3J8Tj+Puk23xGPiDTtbfULb&#10;4d6npT2c/wDwmPwr8Ya7pfjnVJdMOorptra+IYPDvh/xD4LsbZ9X1LUIJ/DnieXXrK5vZ7TT9at4&#10;J9Sn1T2i1+KfxI8LaJpmh6L8T/H+h6Lp3igeL9P060+I3irSbQeN0+031v4mXyPiB4RkvPFt3qe2&#10;eTVBd69r2r30rrJ4a8b3N0/h7VP06/4Yf+H/AP0Tv47f+Bv7TP8A9Kyryy9/Zh8AyXPxL03QL+10&#10;nQPDL6H4G8ear4lm+Pt348+DPj2+0O28Urp934o8dfDv9hf9n7w9N4y8EfEb4balf+AP2gPE0H9r&#10;eE9Z0PUfDg1y48d+HvDmvelPxD4bzKcViMuxXs6fs+aVTBUKtOEfaKlGc7Vas+Wk68nq5tKThTTn&#10;OEJQsJVj8M0279XHpF6bb6d9dWlZs/m3/aU/aZ+PvwT/AG+f2E/jp4Z1fR9E8VfC/Tv26NR+Fy2U&#10;erapofgq+8U+EPGeoeJdMtI/Ev7QPxn8U6np1/feNL7xzFonjy68NyLD42XQdV8Pa34aRNNT9gPg&#10;5/wXL0j4a634Sg+IaSeA9E+H/jT4q674X8Ta/wDDy7+J2q2um/E25+K178SNHudA1X9sTxJ4w8ay&#10;3Pi/wvpvji28V6n4wsvGWhfbta8A2PjjXbHXLLw38TPhj9rX4V6hP/wUp/4JqeB/hw974q8TarpX&#10;7bWnab4B8FeN7z47+LYrCy+AtjqD6lPrPwtvR4GTSPGhn8R6ivg7wN4j8Qab4K0W01iD4h+FPEez&#10;WH+IvdeLP2JNIufiHqPhPT/BXw41jxP4jstNPg3S/h1rPiv4kXF14n8Tat8TdR8QS3d98JfjK/h7&#10;XdchHiG6v9C8MeEJoLKLTvF97Y+IdMsm0fWdE8V+nkWF8PuI8RxTTz7CU1WqY2niKFfDVKMcbDBT&#10;yTLaMq95TqQqwjKtiJrFVFiqM/rFepzTWIlKrFV4uiqLpSekbNST5XL2s5JXto7JJwSTXLHblR/S&#10;X8Ff+C+37MnxG8M2R8QeD/G7eNl13xfomoaf8Mb34efEHQZbLw14q8V6BpHiw3Np8QbXVfC2neLd&#10;J8Mxa+ml+LrCwbRbzWbLQrLWfFlhe+F/Ffiy9a/8FMP2ZD8ZvHfxO8OfF7wX8L9f8e/CjS/Aur+B&#10;/GvhHSNR8Y6HrXhO91/UPhj8YPiLpE/xa+H2oeP9M0W48TeMdDPwb+AE3xG+IniXwrd6JrepeLvC&#10;0NmuleFP47dV/Yg06ztvENx4g+EGl6N4n0LWfiFoeveDb3Vv+EP8QXNz4S8aeMdIkjvj4h0bxB4a&#10;sH1PVrTWJdP0LXPAfw31zQrLUrX+3PEev6RJb+I9c76//ZL8NQeE9UXw9p2hWMz6PrF3aW/w30DX&#10;H1qW5h0u8uZbjTru8/aC/wCEH1DToo7ea+1rURdaxo954attSvtOXVomsvP0xXgl4aSqVamAzvNc&#10;LQxk5U1Th9WxVCnTlVjNwjOUqrnRp2i6NSSbUoU6jnNKako5jjOWKnTg3FavWLb0V/nrdaaXT5fd&#10;5f6b/CUv7K3xg8I6j4O+KnxK8NfCf4gfEeb4p+A4/iLF8Hv2LbX4azeNLST4jQf8JFNZWvwm0z4+&#10;fBfS/EGn+EdV8XeG7f436n8LPEk9xLa+DvD3xW8T+PJtI8Q6zz3/AATp/ZR+HX7Q3wv/AGi3z4K8&#10;Qa/p37Vf7cthH8bI9U+IPxN8E/EnS9b/AOCi/wC2ZbXXhLxFo+pfEpvF3h2+03RfD+l+O7e8+GP7&#10;QGgeKvFfg/4teD7v4la74z0bWdaX4h/yz638OPHHwdu/Eul+Ffjh8QbW68GWieNfFXhG60fxTqfg&#10;vQNHmuviS9x4rS6sfjx400/xfYQ6jqepi21TwR4E8cXkM9nqj6lZQ6XqNlfeNT4U/tQft2/BeOP4&#10;R3Pwp0tvD/iX4n/GbxHofim3/Zm/4J9ePtO8ST/Fr4lfEn4wwHSPFfxVuQdRl1dPEN7dWXhrWfG7&#10;PoFhjw7o8B07S9L0x/nuIvCbMMFXo1uGOJ+WjiIYuvGrUwmPw1PCctbDV1yQy3A4urNzw/sOWnUU&#10;qKlRliaUoN04Q2o4+E4tV6Gt4p+/CTk7OOvPK2/N1T15Xf3j+oHxp+wx8N/GHwo+JPxy+DHie20z&#10;QfhDrvxA8E/GT4P+FfFnif47aP4YvfB+peP4/HPxA+GGs/EX40eGtD3X/gbxzoHxp0D4Z6/e/avB&#10;0V5e6B4W8TwazqF3oOodB4f/AGd/F/hSOD4beJPip460nxppXxZ+IXhTQPEejfFj4xSeIvhFr/if&#10;4w+BvhZoPjjwZpWn+OPh94e8L6trlt+0z8E/ib4l0iW28WaJ8avhdr3iLTEtPhH45iudV8d/z9an&#10;/wAFIv24/D6SeDPiH4f+P1x4QtdMcahoXjn4qeA/CvgP4haHcWksF34Ifwf4Z/bl+H+n2vhq3gdL&#10;fWbH4e/EKe3j064tdAbwv4b0m6t7K7+qvhZ/wUO/aXm8Qad4k8e/D79pnTLXw7qd3448K+Ivhp8K&#10;v2NPGl9rGoaVaeMJbLUtd8L/ABB/b7gtdXg0vRfEWv8AjC41XxL4j+IiSeM5L/4pafa6V8QdZ8Yf&#10;ELxT5GZZNxhSwDpYrOKmNwlGpVxGEqVMqznEYmdOdN06VH60sslisRGUZ1ViPbU51JUa8Y1HXtWi&#10;XCrQ504UuWTspWqQSutea3MkrdOl46J2TP3G+L/7Mfiv4SadomtahY6VpnjXSbrxN4n8K6p8EPi/&#10;8OfhN8TLyLStI1PTfFniu+8c6H+wloHiLw14KsdD8UunjrxN8WvjRP4M0u41/R7bx58Q9Z8R6poe&#10;q6v+Gf7Tev3Pw31KWb4ieE7P4OWniizu5Rp9lr/jKH4Z+PNLvfAHx+1GTXB4pm+MN98VPGtl8SdV&#10;tdZ0zwt8T/hz4u8UaBpU14t9Y39/4eNjol37Z8c/+Cnn7UXgrxa/irxf8MPiLrXijwt4dVtD8Yaz&#10;afsDa1o3i3TvBN18XPiN4TvtTsPhn/wUi8SfC/Ubrw8mneJr/wAQaJ4M0/VHXxH4A8F3mrw33xA8&#10;IfD3UtK5f9pL9vP4EftRfsS+K/AHhr9hb9qjwL8arjwn4ml1L4iD4lfsiaH8P/Hur6Tb+JvDep+M&#10;/jZqVv8Ats+HNZ+L3i3xD4Sl1zxx4R0f4g+FvG2vT/EjxNok/gi68a2nijTfEPjjHgutm2Q4nLsX&#10;jstxOZZdmmIp4fGZjluFzZRwtGtUcoYnkr0qWHWGpOcsRTqLD1K3vVrqkpqiPE8tVTjGcYTgnKEJ&#10;uD5mo/DdWfNLSLv7qst9ObP+DXxu0aXUNY8Sajr2jX/jH4ear4j0yOwtNU8AaX4i8X6J4k8aftZ3&#10;Xh7xdqlp4a+L0ngL4nR/Cb40Wnh7xQfh94v8Pve+L/D3jWDwlb6jr3hjT9Q/tln7d2t+H/Efxd/4&#10;I1+LdC1PxTqGk+Lv+C1P/BP6y8PWlp8Y/GniXwPokfg9NI16XTfEfgpPFt58Ptf+I/hX4T/Fn9nn&#10;4B3Xj3UfD178QNI1r9nf4mPP4hgn+J3jBvEnw54I+N3xHXV7zUNd/ZZ/aD1jwr4i8K+KhN4Yj8df&#10;AW41ey8UeL9D+M/iGw8W2fiTxB+1y+sef4I+J/xM8D6/oOleINL1C0k8Nadr2m6jY2uq+INYu/EP&#10;3hqVp+1D+2X8R/2AvCnhz9kf4+eF/FfhD/grL/wT9/bl/aJ8TeP/AIkfsv6d8N7KPRNW/a++Lvjz&#10;xx4e8I6D+1X468Q6Tq/ij9nzWvh74k03QvDXgGyl8R6H8MLuK6in1u6+H6eO8fFdYb2OIxWEwuOc&#10;Z0mpp0sThqNKnWnBckY+ypLko4luvipVOfnq4nD0VUqwkvqjwKaklJx0sr3TbaXXV6uPurltblcr&#10;LVT/ALdaAc81z/hPxX4X8deF/DfjbwR4k0Hxj4L8Y6FpHinwj4u8Lavp/iDwz4p8M+INPt9X0HxF&#10;4c17SLm80rW9B1vSru11LSNY026udP1PT7m3vbK4mtp4pX6ADHFfzU01eLTTTs01qns7p21XVW6b&#10;PY9cKKKKACiiigAr4A/Y3/5OK/4Kxf8AZ/8A8Of/AF1l/wAE1K+/6+AP2N/+Tiv+CsX/AGf/APDn&#10;/wBdZf8ABNSgD7/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9X+/iiiigAooooAK8S/aH+K/wCz78GvhH4r8W/tRePPhl8Ofgje&#10;Wq+EfGmv/GHXNB8PfDy5svGJPh1fD3iG/wDE09voklt4kN+dFGn37tFqRvPsPlSmcI3ttfn/AP8A&#10;BUfSv2a/Ff7C3xy+G37XGuf8Ir8B/jPbeCPgX4o8ZNDayweBdf8AjV8R/CPwx+G/j66a91HSrS1t&#10;PAnxM8UeEPFtzqFxfRw6bFozX0sc8ds9vKAfyV/EX/glp/wbQ678UNZ8YfB3/gsxpX7M3w28Xay+&#10;s+M/gb8Hf22fgpB4IuzJd3Vy+n+Gr3xImu65oenJDcixsrTWbnxcmnWcfkaf5EZVIv6z/wDgl4P2&#10;MtP/AGMPhr4P/wCCf7W93+yt8NNZ+IXwy+Hmv2Wrp4jsvGN94I8feItF8beOLTxQupao3iqHxh43&#10;g8QeIf8AhJJJ4P7Ykv5LuDTtMs3t7C3+JLn/AIN5f+CHXw/8DPr/AI+/Y0+DWnaL4Q8MrqHi3x14&#10;h8e/FXw7oNtZaPpyy6z4l1e/1P4qvZaPp22C41G6nvtSeCxgLedeskZmf6A/4Iu/8MnD9iK3X9hu&#10;O4i/ZUj/AGhf2qIvg4kjatJYDw3D+0D8QIpD4el1+8v9fn8KPqaX0nha41y6fVbjQXsJrtIZHMCA&#10;H6wUUUUAFfgD/wAFD/8AlOv/AMG6v/eXL/1jzwTX7/V+AP8AwUP/AOU6/wDwbq/95cv/AFjzwTQB&#10;+/1FFFABRRRQAV+Rv/BbHRPHQ/4Ju/tx618N/gv8DPiG1x+xp+1db/EzxX8T/iFrHw68WeAvA1t8&#10;AfHbXPir4bQaF8BvjAfiP400aA3d1ovgrX/Enwh0e8vLa0t5PiHoqXUl7afrlX4w/wDBej/hVP8A&#10;w7c/ap/4WT/w1B/a/wDwzB+1P/wrj/hnn/htH/hFf+E0/wCFDeM/7N/4aD/4ZQ/4oj/hUH2n7L/w&#10;kP8Aw1X/AMWC/s7+0/8AhLP+JR/bNAH7PUUUUAFFFFABRRRQAUUUUAB/KsDV/DWna5qXhbVb2fXI&#10;brwfrlz4g0iPSfE3iTQbC6v7rw34g8KS2/ibStD1fTdL8baGNL8TajcweGfGVnr3hu08SW3h7xna&#10;6TF4v8J+FNc0XfopqUou6bTacbrTSSaav2adn3vbqAUUUUgCiiigAooooAKKKKACiiigAooooAKK&#10;KKACiiigAooooAKKKKACvgD/AIKxf8osv+Cln/ZgH7ZH/rOvxHr7/r4A/wCCsX/KLL/gpZ/2YB+2&#10;R/6zr8R6APv+iiigAooooA/AH/ggX/zmo/7T/f8ABRv/AN43X7/V+AP/AAQL/wCc1H/af7/go3/7&#10;xuv3+oA+eP2pv2dtN/aq+C3if4Ha78SfiT8LfDvjGTTk8QeIPhUPhwPFd5pmn3kd/wD2Ik/xQ+HP&#10;xQ8PWtheXtvZ3F1cWvhyHWQ1lDHZ6rawS3sN15D44/YQ8FfEL4t+Dfi34m+LXxiurrSbb9nab4m+&#10;DoW+E9n4N/aC8U/soeO9b+KfwE8d/Fa1tPhRBrGm+KPBPxM1648bTD4Q618LdA8Q6jpfhnSde0K+&#10;8KeGtK8PQfctFABXj/x+8KeJfHPwa+IXhLwfo3/CQeJ9e8PzWOjaL/wvv4sfsvf2jePPbutv/wAN&#10;A/ArQvE/xd+FWUjdv+Ep8BaDqmuwbfs0VsYLqd19grwP9pqx8Na/8FvHfg7xL4D+Afxag8XaHcaR&#10;a/CL9prxRYeEPgr8SZfNgnfw3471i/8Ahx8YUg0N0j+1XDx/C3xyySwW+dDlDCaAA+PP+CPehax4&#10;X/Yii8M+ItP/ALI8QeHv2v8A/gphoWu6V/wtLx38cf7M1jSP+Clf7W+n6np//C6/ijpmi/E34wfY&#10;r23ntv8AhaXxF0bSfHfxA8r/AISzxdplh4g1bULWL9P6/Lj/AII4aPaeHf2F7Hw/Y+Cvhv8ADWx0&#10;L9rf/gpTo9n8Ovg3qcetfCHwDaaZ/wAFJv2tbK38FfCvWYfBnw5h1b4ceFYYE0LwPqcXw98Bx33h&#10;iw0u6TwZ4XWVdDsPzm/4Jzf8HFfg39sH9nn/AIKB/G342fBvTPgJqP7CfgzVvixceF9P8b3niWL4&#10;n/CuzsfHtpZa34b1DV/Dnh6V9VufHPw61nwNPZ2NrqVvBrmq+HbFZ3vtQFqwB/TBRX8rumf8HDvx&#10;e1v/AIJY/B39v2w/ZH8Ead8TPi3+3bp37FEXwX8TfFzxDonhrw5qOqjxNb2/irW/GrfD641iye01&#10;PQobXVdLk8KA2MM91KZXltVt5/pf9rL/AIKi/t6/sV/sz+E/jD8Zf2VP2Sde+IPxT/a5+B/7Lfwr&#10;8JfCT9q7x1428EXs3xc0fxxPeeIvGnjS/wDgL4bvvDdzoOs+HtAtYdL03w74gF5pms32oTXFtLYW&#10;1nfgH9BdFfj1/wAE2P8Agpl8Uf2xfj5+2z+yb8fv2b9A+BHx6/Ya8R/DbQ/iBffDP4uL8cPhF4rX&#10;4naX4g1XSRoXjIeDfBd1pOuabBoMi6l4c1Swm1CMzTQ3P2DVNJ1vSNP/AGFoAKZJHHLHJFLGksUq&#10;NHLFIqvHLG67XjkVgyujqSrKyspU4IIJFPooA/IP/ggnLIv/AASM/Yr0mV3kl8IeB/G3w7mMjs0k&#10;U3w0+L3xD+H8tvIWO4SWsnhpraRGWJo3iKNb2xU28X6uXPibTrTxTo/g+W311tW1zQvEXiKxurfw&#10;v4mvPDMOn+F7/wALabqdvq/jS00ifwd4f125uPF+kyeHfC+va9pvibxhp9p4o1bwlo+taX4H8a3u&#10;g/kJ/wAEOtcTQP2Xfi/+zDr2nal4W+J/7Iv7Z/7Yfw08feBfEKWtt4j0DTfiH+0R8Rv2gfhfq01r&#10;aXl7bXHh3xb8Mfi54Y1bwrrumz3Hh/WrBJjoN9fWdkZ2/R/xB8FtW1X9of4ffHXR/ih468Mad4Y8&#10;C+K/BXjb4bWHibxrqPgr4l21/cxXXg0aj4I1rxnqHwd8Mf8ACNahqHiLxBrXjbwt8ItP/aA8VatY&#10;fDXw3b/Hfw18HfDPxC+Evxf1oxpylJVajppU6soy5XJSqRg5U4OybXtJJQT5XFNrmcY80xO6tZX1&#10;Xlo3q+my/wCBe6Z4Hov7XvxP8ZaT8S7H4afs7/8ACxPiR8LfA3xy0660PQ/H+vwfCv4oftLfBTwX&#10;8CtUvvgz8Ff2itT+Etn8KNY8Cz/Fb4seOf2dvEPxQ+LeqfBPx/4X+MPwM+KWh2n7P/iiz+Hvxhvv&#10;hN9sXHhTwxe+J9G8b3nhzQrnxn4d0HxH4X0DxbcaTYTeJdE8NeML/wALat4t8OaTrslu2q6boXij&#10;VfA/grU/EWkWd1Dp+t6h4P8AC95qdvc3Ph/SZLTgfE3ij4a/Dj4leBX8S+Itd0vxt+0Prmm/BPwB&#10;o9xq3jzWfDOveJvAPgP41/HOPTtI8KQXOpeAfA2unwF4Y+KmveI/HJ0jwxqHjWw8LeFvCXibxPr9&#10;z4b+GPh6wNe1nxRoHhf/AIRbVvip8KNA+L/xF174keF/gnrWueEL+08M3/iWaw+IPjz4ceHW+Gdz&#10;8WLDxL8Udd8CfC/wy+tfEfSPCXxG8Iah8RNP+H/xB8c6DbfCbw/dNpPgzqqqMvYujQeFU4Skpv27&#10;lVpyUoVZp+/F0KUqVWDcIuTk6ilKSUYUkut5czuk9lZ7/fqn91tzvvCt14nvPDHhy78baPoXh3xn&#10;daFpNx4t0Dwv4jv/ABh4a0XxLLYW8mvaT4c8Wat4X8Ear4o0LTtUe6s9J8Ral4L8IahrWnw22p3v&#10;hfQLm5fSbT82f+Cz/wAHdQ+NH/BND9rjSdM8eal4Gv8AwH8GvH/xp0UW934C0rRPE/jX4MeD9d+J&#10;Hww0Txh4g8e6TdQeGvD2l/FPw74J8cw69oHiLwFq9h4l8HeHW1XxY3gd/GHhbxPF+1/+3v8As4fs&#10;+fF3w1p/jDxx8XPGfxT+HE9zo3ww/ZW/Z38Q+FPHHjX9o347fEXwc9zD8Pr34L/D3Xrj40al4s+E&#10;Hws1bRPGt3Y/Gay8C/sx6L4b/aQ+HPxa1afxv8QvC/w68UfBbx3Qv2If2h/+CgGu6X8Vf+Cqsule&#10;HPgzZXWma98Nf+CXvw38UHxB8GtAvLG7Op6X4g/bC+ImlrYr+1B8RdPuo9MuIfAlgln8AfCWoaUJ&#10;LTRvHdxeT6tWE4+xnCXLG8oKbpyjpGNS7ik5SnzJ0+WXNdtc28ZL3aX5ee/5W1utvusfoh+zX+1D&#10;8Pv2gP2df2UfjuniDQPDyftX/DT4e+Mfh7oOqatYaZqOv+JfGPwpu/izqPgfw7YXt2tzrXifw/4W&#10;0HxnrWp6Fphv9TstD8G+J9YnhGnaBql5b/TeBznoce3T3yf5D8c1U07TdO0jT7HSdJsLLS9K0yzt&#10;9P03TdOtYLLT9OsLOFLe0sbGytooba0s7W3jSC3toIooYIY0iijCKoXjtc/4Rzxtq2o/Dy//AOE7&#10;tLzwz/wrT4i3N9ov/CzfAmk3HkeNtS1rwtp+n/Evw7/wj2heK92u/DW5h+JXwu0vxVrH2nwTqWna&#10;B8YvCUvw5+LGkab4xySjK1lJRir1JL3rLmtdLRWs0tXutN3yhvW1z4ofxRrNpd6NoUHgyDQvDlxo&#10;Gv2/iPULrxNqfia5v/FMfi3SNX8JSeF7TStE0LRNLtPBV54d8RWfjXxBqHijUNf8UaZqfhfwhbeE&#10;NJ1bxwaP4a03Q9S8U6rY3GuzXPjHXbfxFq8er+KfE/iDT7XULXwz4d8JRW/hbSte1fUtK8D6E2l+&#10;F9Nu7jwv4KstA8M3nia58ReNLrSZvGXi/wAW67rWBqXj3+zvih4O+GP/AAhvjq+Hi/wL8RfHX/Cw&#10;NP8AD/2n4Z+GP+Fd6/8AC/Qf+EP8W+Kvtaf2N468c/8ACz/7a+Hfh/7Bcf8ACS6B8PPihqX2yy/4&#10;RPyNQ6Dwp4a07wZ4X8OeENHuNdu9J8LaFpPh3TLrxR4p8TeOPE1zp+i2FvptnceIvGvjXV9f8ZeL&#10;9dmt7aOTV/FHizXdb8TeIL9rjVtd1fUtUu7q9nqScYp2cPaRjyxi24zim1JyvKTT54JpPS+qskkH&#10;6f1/X/AN+iiisgEzggev9PwP8x+NYOr+KvDHh7UfCuj6/wCI9C0XVvHOu3HhfwVpur6tp+m6h4w8&#10;TWnhnxF41uvDvheyvLiG48Qa7beDfB/i3xZcaRpMd3qEPhnwt4i16S3XS9E1K6t9+sDw34k03xXp&#10;0+q6Xb67bW1trvinw5JH4j8LeJvB+oNqHg/xNq/hLVri30rxbpGi6rd6Fd6rot7deF/FFrZzeGfH&#10;HhmbSPGngrV9f8G6/oWu6lSWjk4txWja0tKSfLd2fVN20vZ2ejD+v6/rT5m/RRRUgFFFFABRRRQA&#10;UUUUAFFFFAHwB/wTT/5N1+I3/Z//APwVi/8AXpv7ZFff9fAH/BNP/k3X4jf9n/8A/BWL/wBem/tk&#10;V9/0AFFFFAH4A/8AB0d/ygo/bm/7tm/9bD/Z9r9/q/AH/g6O/wCUFH7c3/ds3/rYf7Ptfv8AUAFF&#10;FFAEbxRSmMyRxyGKQSxF0VzFKFdPMjLAlJNjugdcMFZ13AMQ0lFFAHwZ/wAFDdJ0mz/Z68c+NrD9&#10;j28/a++Idp4b1fwp4Z8K+E/hX8Ffit8QvD9r4i0zUoZvE+jeFvjfq/h3wz4q0vw1deTq+oeBxrD3&#10;Pit0j0i20rUZbxo6/KT/AINitE8b+Hf2VP2y9G+I/gjxh8OPGdn+3/r39s+DPHv7Hvw0/YG8WaN9&#10;o/Yy/YoutP8A7V/ZM+D6r8OvhP8A2jpU9jqtj/wjqj/hOtNvrP4lat/xPfGWpNX3/wD8FIdW/wCC&#10;leoaV/wq79iT9mz9n/42/DX4m/C/xt4S+K/iH4s/G2/+FHirwvf+Jra88OrbeELeHRtasL7foGoX&#10;F7HqN/Z3UNrqKRJNZXMIaJ/hD/g2e/ZL8d/sM/sxftpfss/Ezwz/AMId43+F37f+s/234c/4WHo/&#10;xW/s7/hNv2LP2JPiLpv/ABX2geDvAGk699r0nxdYX3+ieEtJ/sv7V/Ys/wDaFzp02p3YB/R9RRRQ&#10;AUUUUAFeP/Gv9nr4BftKeFdP8DftGfA/4P8Ax+8E6T4gtfFml+DvjX8NPBfxT8K6b4qsdO1XR7Hx&#10;Np/h7x1omvaRZ+ILPSdd1zSrTWbe0i1K307WdVsYblbbUbyGf2CigD4A/wCHT3/BLL/pGn+wB/4h&#10;v+zp/wDO3o/4dPf8Esv+kaf7AH/iG/7On/zt6+/6KAPzg8Sf8Ehf+CYmuadBZaV/wT+/Ye8HXUOv&#10;eFdXk1fw5+xd+yfdahdaf4e8T6Pr+r+FriPxd8FfFOlDQfHWlabe+CfFNxaaZaeJ7Pwx4h1i68E+&#10;I/B/jODQPF2h4MX/AARi/wCCWml+BvCngTwr+wP+x74ZtfB4+H9nYeI7j9lj9nb4i+N9V8P+A9Y8&#10;P3lz4e8WeMvjL8LfiXr/AIu/4WBoOh3Hg74geMfEd7qXxN1TSPEfiDxBo/jrQviPJpfjrSv08AA6&#10;fzz/AJ/z6UtUpyUeVN8vMpuP2ZSjdRck1yytdpc17KTslzS5jrfrqr9dd/v623suyPyk8N/8ESv+&#10;CYvhm/m1OL9jL9lvWbjVviz4q+KPiqLxJ+yf+yfr2neI7DXvDGr+EfD/AMJLbSNQ+BculfDv4TfD&#10;zS5fBt34W0b4O2Pw38T6z4n+G+j+NviZ4u+IPjL4g/HrXfjDz2uf8Ei/2Jbv/hSPh20/YE/YA07x&#10;Vov9leL/AIvfE3wz/wAE8P2Ro/gl47/4Rj/hGvDfjz4War8NvFl1rnxl8Ef8LY03xp4t8dfBPUPA&#10;PjPxN/wqzxd8LtGvPi58RvHXhXT7j4PftC/r5RV+2m5KcrTklZc0VLRRcYq1top+6tlyxXLJRioq&#10;yX9f1vbX592fAUH/AASp/wCCZun3ukav4Z/YD/ZB8Ba/oOu6B4i0fxV8L/2e/hf8K/GFhqHhzWrH&#10;XLa2g8X/AA58N+F/E40HV5dPXRfGfhZ9Wbwx8QfBmoeIPAHjvR/EngXxP4i8Pap3fj79l79k7R/B&#10;uoaJ4y09fh18K/E+u6H4WuPBOl/GT4jfCH4PX3ij4m+MdL8M6B4e0/4e+FvH/hL4cW3iH4lfEnxP&#10;pOnWGmaVoFvqfjn4k+KYJFh1Xxh4jMt79hUnUcjHt1rahjsZhvZxoYvFUY0qyrwjRr1aXs63u/va&#10;fJK0KvuQaqJRknGDv7sQcYu90ndW1SenZ91q9Nj8xPFf7BXwT8J6x8LJNF+KmnfD7x+njq8svgi2&#10;s+GvhL4I1LWfFo+HfxBm1rwrofiD4H6B+zx8fPGusRfBqD4m6pPpWkfGpNXufD+g614u8YR+KdF8&#10;PeIY7r5M8af8E0Pi/qHwn1W3TwN8Io/iFP4W1LxidO+E3xTv9CtLb4s654L1q18R+FdP8U/GL4Ce&#10;P/i58R/Cc+ua3qWkrN44/aB+HfhLx/Zy2ur6j4D+EE7vDpv73feHB+hx/n/P1rBtvCvhez8Uaz43&#10;tPDmg2vjTxFoPhzwtr/i+30jT4fE+ueGPB2oeKdW8IeHNX16O2TVdS0HwrqvjnxtqXhzR7y6n0/R&#10;NQ8Y+Kb3TLe2ufEOry3ft4Pi3O8FONSGLnPllTnyTuoSnSqzqwcvYyoy0lVqu/vSTqVEmlVmjKVC&#10;nLePdfJpJ737LZa21vy+9/PH47/Yv+IWkXGl2mqfD34iyeA7Q3U/gj4U+M7H42618EPCHiC8Eo8R&#10;arpui/s7fHT9s74tabd63Z3FzdvbJ4k+CXhy311otXt/E2vs+r+DtV+Qbf8AY18a+LTeR+A/FOh/&#10;EXxFZa34mn+IE3gH4leEfiJoPh/wVfXvivRNO8Z2K/Db4s/EH9o34laV4jF3oGqPpviP4Qadr27+&#10;0NJ8a6J42FzrAr+vnA/z/n/P4186fHH9l34VftEa14C1X4nWeqaxZeBLX4gaQfDH2u2m8KeKvD3x&#10;J8MDw/r+k6/oup2OpQ6dq2najYeGfFvg/wCJngd/B3xm8C6z4ZbRfB/xJ0XwB49+L3gn4i/U5R4o&#10;Z7gZRjVxDVOSkq9R01iebljXanHDzlSXt6tSrGVauq8KlarGFbETrWnCeVTB0prbZ3WrT6aXs3ZJ&#10;aK1krpN/CfzM6B8D/id4V1/xRP8As+eM4te1ex8H2euaXr/gq48NeOPi4+qabL4hnuNB8LWX7MPi&#10;f9o7Vvg2viGK60vw7L4x8S+KPA2leKfs1zouo+MNM0LV9c8Jt7Tr9947k8EfE611v4qfFH9ovRPD&#10;ngbWPF2paf4w/aa1nxn4B8SeH7Gzur3UtC8ffBX9lHxX8efFPhe1s7Oyn/svx143/aB+GPgSfXRY&#10;XurX1na6dqWgX/2T8fPgj+1F4g+JfwO+HOg/DbTPjH8JfE+leBrb9pL4eePLnV/jto37LWqfFbwf&#10;8avDXiv4n/C74/8A7RSfBLxv+0Z4Gt/GOjeGrPxH4f8Ag98evgb+0b+z74d8K6H8SbP4G/ErTv2h&#10;PB/gDwDzPxM13wh4q/4Qj4V+L5fH+u+ItX8DaB8WNR+C3jfwNbftbeILL4N/GPd8J4fjLpn7P3jz&#10;xl4F/wCCsvwm0e38ceMfC9n411u10nRv+FD+LfD/AIj8Na1b22g+Hde8VW/u1+LqmZ1MBiMZ9QxF&#10;WVOniKtXDQhTx+HdGoo0Gq1CMMXDHylh5JYeP+ytVPbUm6FXDVqWKoKHMoucVe1pfBJ210bacNbv&#10;W+lndqUZfmZ8T/hzP8OfCXijxJ4U+LvxF0/w9q2q6ifDV94VsdQtvhbdeLPDkHxN8dTeCdZ8afBz&#10;9o7Uvg9oJuLPWNQTwFofh7x18bfGkGs6XrVv4u8LeCNF8S6v4f8AE3z74K+HnxQ8V61f6V8LPC3x&#10;H8XeJvDNnqnlw+FdH8c6z4i8P2aa94n0MXE8Fh45+JfjDwzbTXDX9rPHfa3oWoJNdXjS6fe3d9P4&#10;48bfuHpHgTRPi34jm8UeAotc8YfFnwhf6nLDafDL40ReJPib4T1Tw3L4m+GHiofFhPj54h/ZI/bg&#10;+H+l6rFqXiDT/DPgK3/aU1zwdpeqqZLiM6Hpump4z8H8VfD3wHp19deBvjF4wi8cLpkCeLbDwf8A&#10;GbQNV+AmjeCLTX59Y06V/C3wf+In7TX7I3hO2e+vtJ8RWPif4j+A/iV+0RH8S9UsL7xL4nv/AAZq&#10;l8+r/Ez6/KvESrRwtfDYuMqmOtCriZVMNTnVpycPYtTwmHjhaM+SdOnFrEY/Czm68lTuqUISxnhU&#10;5prSG0Um0ndp2UnzNdfhjL4W3Ztyl8W+Fvg3D4h0vVJ77xPo8XhHV9b1zUNd8T6rp+seH7mx+Idl&#10;N8fvEMekWc+ra3b+Lrqx/Z30P4h6l8Uf2h/h7Z+HH8Oaj4O8DX3iiD4heKfEet+Dr7Wf01/Ye06+&#10;sviT8Fb3xIJbXx5qet/DLTfHOi3EkCT6DqXwk+Fv/BS39nLSNHl0+CaZNOuNH8LfBLQ9F1hEkdbz&#10;xPpfiC/JW5uLmCL1Lw34OtvA+o+C/EHxBt9X8D/2zZaVovgDxP4k1/QfFP8AaekaV5WueG9J+Cvw&#10;v0b49ftf/FT48+N9Ik3694L8HeIfGB+Cnw1vV0f4teFfhXq3jDRNcXxT3Hgj9ne41/Xb3wHqHwp8&#10;D+K/Cfh/UpPEnxQ+G/xH8RvqHhHWdC+MUWufAjRvhT4w1OLw38T9M8Va58Jv2JtU8e+Lfid8I/EM&#10;Ou+GfjD8afjB4a1jWvHGh6R491T4or8XxNxb/beAx1OT5KeIinCv+5k504XUqMpUlTj+8rU8H7dp&#10;aV6GFU408PGhOXRQw6pyi/5ejvp2aWmqV7Kzestea5+oWj6RqOl6j4rvr7xXrviG18Q69bavo+j6&#10;vbeGIdP8CafB4Y8O6BL4W8LS6B4c0TVb3Qr3VdE1PxvcXHjbU/GHidPE/jHxHaWniO18GWvhLwl4&#10;W6CvAvCGif8ACXeBfEF/8Jvjf5/wk+LngObxZ8IviT4I1T/hafjfQfEPxY1f4g+O9b+Lfgn4s/FP&#10;xN8Y/hx428CXln458D6j8BPAUnwyu/hj8NNJ8LtounWvjT4Taz4Q+Hnw/wDffXj8fWvxqcbSab2f&#10;LblcJLlslddJLZ6t8ybd9Gdy/rW/4/8AA69QoooqRhRRRQAV8Afsb/8AJxX/AAVi/wCz/wD4c/8A&#10;rrL/AIJqV9/18Afsb/8AJxX/AAVi/wCz/wD4c/8ArrL/AIJqUAff9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1v7+KKKKACii&#10;igAr85v+CrnxT/ZO+C37EfxC+JX7cXw8h+KP7Lvhvx58Am+KPhK50u51+za01L4+fDXSPD+v3/hu&#10;0huZvE+n+EfFd9ofim/8Mi3nGu2mjzaYYZftOxv0ZrxX9oD9nr4SftRfDa4+D/xy8HaP8QfhnqPi&#10;v4eeLtd8E+I9N0zWvDXia7+Gfj7w38SPD2k+JtD1qx1LStd8OXPiPwrpQ1zRNQs5rTVtNW40+cCK&#10;dmUA/wAz/wDbR/4KN/AX9r/4r/DX9hzUP+CqfxB8K/8ABG74caVDr1jeWnwJ+OM/7QmtaLDrjvo3&#10;wI+IAuPCFzefE/Ufhxpot9A+G3jHxNdQeD7LwLYaLq/iix8T/EfTriPUP7qf+CFkn7ID/wDBOr4d&#10;x/sGWfxDtf2VbX4mfHuy+FcvxR1WfVfGGq2Fn8ZPGVtq2u3j3ui6DqVhZa3rsWpanpWj6tZPqmk6&#10;dc29je3d5NAZW+nv+HYn/BNb/pHp+w5/4ib8Bf8A5ga9y/Z7/Zy+D37LHw+n+FPwJ8GaN8O/hufG&#10;nj3xzpngjwzpelaF4W8Nal8RvFureNdf0vwr4f0PT9L0jw/4ch1rWr7+x9D02yhs9Ls2itIF2RAs&#10;Ae40UUUAFfgD/wAFD/8AlOv/AMG6v/eXL/1jzwTX7/V+AP8AwUP/AOU6/wDwbq/95cv/AFjzwTQB&#10;+/1FFFABXwP+z/8At0WXxz+MzfDOX4X6h4O8K+NtH/aH8T/s+fEafxho+uw/GHwr+yt8bfDnwD+M&#10;es3vhqzsbS68C/8AFYeNPBviL4e2smp+J28Z/DvxFB4kvJfDGqWOpeG7X74r4v8Agj+xD8P/AIGf&#10;GDXPi7onj34m+KT9j+NOk/DH4feLp/AT+BPgVoP7Rnxe0v47/HDQfhkPDXgHwz4xuNM+IHxO0Dwz&#10;rFxH8Q/F3jx/DeleFfDvhfwbJ4e8P2MlhdAH2hX+bP8A8Fnf+C4/7ZPw70v4y/sseAv+CjX7C37Z&#10;nwy/aF8F/FT4a+NtF/Zv+Dya9aeDPgv8XfDGt+G7axi+N+k6xrnw+1/xYvhXW73RdVTw/r82veHd&#10;agt7690pUuVMX+kxX+Sn/wAFVf8Agjv8e/DHjz4yfF39lT/gmJ+03+z5+zP8LLX4k+N/HWr/ABCf&#10;SvEWm6b4T8Ew6tr3ijx7p3iay+Il7pkfw7j0bS7/AF/QfDun/DrwxfeGvD8aWlzqniNzEtoAf61l&#10;FFFABRRRQAUUUUAFFFFABRRRQAUUUUAFFFFABRRRQAUUUUAFFFFABRRRQAUUUUAFFFFABRRRQAUU&#10;UUAFfAH/AAVi/wCUWX/BSz/swD9sj/1nX4j19/18Af8ABWL/AJRZf8FLP+zAP2yP/WdfiPQB9/0U&#10;UUAFFFFAH4A/8EC/+c1H/af7/go3/wC8br9/q/AH/ggX/wA5qP8AtP8Af8FG/wD3jdfv9QAUUUUA&#10;FfIn7ZX7KPwd/ap+Ga6V8Tv2Xv2e/wBqzxJ4Hkvdf+FfgH9pOc6N8PYvFl7BFYXEt54ytfhl8YtX&#10;8GR3mnB4LnWdH+HHiu8KRxW/9lSo7SRfXdeP/H7/AIQv/hTXxC/4WJ/wuD/hCf8AhH5v+Ek/4UD/&#10;AML9/wCFy/2d59vv/wCFe/8ADLX/ABkJ/wAJB5nl+T/wqn/iqvI+0fZ/9G+1UAfDH/BHDwlH4B/Y&#10;YsfAsPgPwP8ACuHwV+1v/wAFKvCUXww+GOr3XiD4bfDiPw5/wUm/a00ePwH8PdfvvB/w9vtc8D+E&#10;Esx4e8J6ve+AvBF1qeg6dp97ceD/AAzNM+jWn84f7Of/AAb0ftgy6H/wTR1LxzD4a+Cuj6TY/GT4&#10;Tf8ABTz4Qal438M63f8AxK+AXhT/AIKOeMf22vgN4Y0648AS+NfCPi+bx/JLoWneKbqz8V6dqvh/&#10;wy2laDfXToNf8PWv9IX/AAR+k8MxfsPLL4Ufx7H4Nj/a9/4KZSeGpPi43xST4oR+GU/4KU/tbto7&#10;/E5/jsR8a18erpQt28aN8ZCPikviEakfiGR4sGrmvmL4e/8ABe/4A+P/ABx8KdXHwH+O3hv9jf8A&#10;aB/aT1L9kL4B/t4a63w4T4I/Ez496fe6xpdlo8Xhq08a3PxS8NeBPFes6Bq+jeDPiRr/AIRttC1f&#10;UbDUU1CHRbfR9duNKAPxk+Kf/BIr9v8A1n/gjr4R/Zg/4ZOi+JPxh0P/AILDeJv2rvEnwLm+MHwD&#10;0yHxb+zpda78StQe+l8Za18Tbf4fRR+KNM17TdMfQJ/Eb+J7VNWJvfD8a216kHsf7VX/AATz/aJ/&#10;aq/Yi8Bfsl/BX/gjJH+wP4C8Hf8ABRf9lv8AaB8Y/DHQP2n/ANljVNL+JPw9uPD3xM8J/Hrx/Yar&#10;8K/izYSeGtZ8EeHNM+Hml3kcet2njbxFD4i0qTwJZX1z4a1ebT/6X/2q/wBoj4w/Aaz8GW/wV/Y0&#10;+OH7YXinxk/iRpNI+E3ib4LeBtA8F2nhqDSbh7nx34z+NHxI8AaXpUviAaq8PhSw0e38QXusXOla&#10;vDLFYeRbPd/JfwN/4KzeGv2sP2QYP2pf2S/2Tv2nvjv4iT4269+zx4k/Z3sLP4Q+Bfij8Pfid4Us&#10;5rzxQPiBrvjz4raH8MNE8GaJF/ZJufFmneN9dAfxN4ftm0qPUH1ey0YA+uv2Q/2GP2Tf2DPAes/D&#10;X9kj4KeGfg14S8Sa63ifxNBo954h1/XPFGvtAtqmq+KPGPjLWfEfjHxLd29svkWb65r1+LGF5Y7N&#10;YEnm3/WNfnR+wH/wUf8Ah/8At5X37RHgSz+FHxW+Afx3/ZJ+Imm/Cv8AaL+Cnxbh8H3mseCfF+rW&#10;mp3WmSaH4u+Hvirxl4M8aeGtTOh65BpuuaXq9vPctpM11JpVvpt5pF7qH6L0AFFFfgP8bvgZe/t7&#10;/wDBVf4/fsvfHL49ftLaR+yv8Df2PP2Y/iVZ/s6fBf4zeI/gd8PviV4s+MfxD+P+h+L5/i5qvwzX&#10;w98R/GOmHTPhz4fg0/RE8daXpds32iV7eWQ27QAHz9/wUw/bL/Zq/wCCfv8AwUL+CH7TngX9pDRo&#10;fF3xnm8Hfs3ft6fs1/AbVvAXxI/aF8S/D3wJrsnxB+C/xpX4Ny6Z4v1Ge68B6jp/ir4IfEy7n0G2&#10;+IepfAb4v+IYfhTq2gePfBnhfxFoH0Brv/BxT/wREvL7wZqnxS/aA1Pwl4q8Fa5P4n8I2/xZ/Y//&#10;AGqtL8QfD/xXe+G/EXgi51zRdT1T4B3en+HfEN34M8YeKvC9xrGhayt1J4W8W6/oM162ma5qdlL+&#10;q/7NP7E37I37G+gN4d/Zd/Zy+EXwPsZ7dLbUr7wF4K0fSvEviCOMqyyeK/GRtpvF3i66yibr7xPr&#10;erXr7I987BEC4nxTufjbraaX8WPgBr/jfxPb+HvG9x4S179mfxp4M8I/Dnwf8T4/DQ+Onwb1UX/j&#10;v4m+BdG+KHwz8By/FDxz8O/jb46+MPhmH4xL4s+Cf7NmgXH7Mnwk+Iq/FvULX4w9OHpyqvljVp0d&#10;4xqVH7OMpzTSpSqqDjD2msVKtKFGCbdSrCClOCe2zfp087dfkpPsj87/AA9/wcF/8EtPiL4C8TjQ&#10;/wDgoH+yv8NviPd/8J/p/ge/8Wj4peI/B+kiLUtftvhb4t8W+HvF/hT9nnxJrZvvD8fhfxT4/wDh&#10;1pmteGTpWt3mv/Dvw78UdYh03TviLqmB47/b78cf8FDfFnxI/Zh/4Jj6X8EP2l/g/wCKfA+m+Bfj&#10;T+1L8XfhzqviL9kj4K2fiL/hK9N+KGnG5v8AxMNJ/bW8VeMPBWt+GdJ8O/AnwZ4R8OeAvCGo6Xr9&#10;x8X/AIu+I9C8bp4S8D/S97/wTQ+GfjX4c/tQfBP4pfAv9i3xf4O+KGq/HHxd8F/HsvwS8b3Xijwj&#10;rn7RvjP4q+OPGGl/EnRdY+KuoeP9T1bwZ4x8YW3jO0+KvwV/aP8AgheeK5vF+seEvhn8NP2WbL4X&#10;+DfEXiv4M/YB/ZT8J/Ar/gqv/wAFTvBn7MfhTwf8IfAXhm9/4J86T4qvPh14b+EHwjXw54c1rR/2&#10;i/2l/E/hXwp8PPBPwDvPhl4ltdWHiL4O/s8alp9zoXw98exfAjUta+I7fGrUPj14c0vxR4z3rQoQ&#10;qS+q4mLiq8pUpSpqnJUWqc6VTmvVcai1U6SnJwknGEp87BN2XMt1r117dNPNdN4qyR+m/wCzJ+xB&#10;8Ff2JxrPxk8Uar8R/wBov9qX4o6n4S8M/GD9rf4k+Htb+Kfx38e6n4x8TaD4X07RtPtvCGhay/wj&#10;+Bmia7qmnXI8DeBdK8O/B/4SeDLC58YeM7ix8P8AhfxH40tfvHWLbxRPqXhSbQNZ0LTNIs9dubjx&#10;tY6v4c1DW9Q8Q+GX8M+IrW00nwvqdn4o0C38H67D4xufCWvXHiLVtK8b6fc+GdE8ReE4/C9nqnij&#10;TfGnhHgfFnxG03VvgR4j+LPwq8aaFrOk6j8KdX+IPw4+IPhfwV4m/aI8NatYXfhG48R+EPGHhz4d&#10;/B/WrLxl8ctDv7eTT9b0jwZ8LvEVp4m+Jmny2+h+Cdag1TWtNvk77R/E2na5qPijSrKDXYrrwfrt&#10;v4d1eXV/C3ibw9p93qF14Y8O+LYrjwvquvaPp2leONCXSvFGm2tx4o8FXuveGbPxNa+IvBV1q8Xj&#10;Lwh4t0HQ+RwlTjdwfOpVITUou0bKMXdSp2i05WvzcybWkWlzMS1ufE7+KNZtbvRtCg8GQ6F4cuNA&#10;8QW/iPULrxNqnia5v/FEfi3SNX8JSeF7XStD0LRNKtPBd54d8RWfjXX9Q8Uah4g8UaZqfhbwfbeE&#10;NJ1XxxgWH/COeGfHGo6LAPHVx4g+J/8AbXxEupb/AP4WZ4r8E6d/whmk/DXwBfafpuv6p/bHw4+E&#10;/wBss5/C1/ovwu0jUvB3/CdasvxK+JXh3wl4h123+MPiqLoPEtt4ou9Ot4fCGsaFoWrLrvhe4ur7&#10;xF4cv/FOny+GbTxNpF3410i30zTfFHhC5ttd8QeDYNe0Hwv4ik1W7sPCHibUtI8Wat4X8b6Vol74&#10;L1/gdY1Lx94Q07wrqviTxVoWp2q/Fe503xRH4R+CHxF8RahrHgPx94m8ReEvhT4Z0bSvDPjrxXqv&#10;g3XfB2qeK/hTd/Fn4265Z+J/h0fDPgz4oeNNb8C/Bzwb4jTXvg84JSvZqLkvZ+zi5pztG8W/dmnz&#10;TS91OPvfyp8wf1f+nf8AD59D16uf8J+G9N8G+F/DnhHRrjXbvSfC+haT4d0y68UeKPE3jjxNc2Gi&#10;2FvptnceIvGnjXV/EHjLxfrs1vbRyav4o8W69rfibxBqDXGra7q+papeXd7OvivR9S8Q+F/EegaP&#10;4q13wLq2t6Fq2kaZ428L23hm88TeENQ1KwuLOz8UeHbTxp4d8YeDrnXdAuJo9V0i38W+EvFHhmbU&#10;LS3j17w7reltd6bdb9Z3tD4tG7uHvacq0k00l9ppWcnvewBRXP21t4oTxTrN3d6xoU/gy40Lw5b6&#10;BoNv4cv7XxNpnia1v/FMni3V9X8XSeKbvS9c0LW9Lu/BVl4d8OWfgrw/f+Fr/wAP+KNT1PxR4vtv&#10;F+kaV4J6A/XHvSats1LRarmtdq9neMXps9LXWjd0AVz9ro+pQeKNZ1+bxXrt7pOp6F4c0ix8E3Ft&#10;4ZTwz4e1DRL/AMUXmp+KNIu7Xw7beMZtd8YW+v6TpXiK317xbrfhm20/wR4Xk8JeHfC+qXfjXUvG&#10;G+M5OenGP6/5NGeSPT2/r3/Dp+NCbV9tVZ3Sel09L7O63Vna66tSBaKKKQBRRRQAUUUUAFFFFABR&#10;RRQB8Af8E0/+TdfiN/2f/wD8FYv/AF6b+2RX3/XwB/wTT/5N1+I3/Z//APwVi/8AXpv7ZFff9ABR&#10;RRQB+AP/AAdHf8oKP25v+7Zv/Ww/2fa/f6vwB/4Ojv8AlBR+3N/3bN/62H+z7X7/AFABRRRQAUUU&#10;UAFfAH7G/wDycV/wVi/7P/8Ahz/66y/4JqV936tpltrWlano95JqENpq2n3umXU2k6tqugarFbX9&#10;tJazy6ZruhXun65ouoRxSs1lq2j6hYarp1ysV5p15bXcMNwn5of8E5fhp4c+D/xP/wCCovw68J6j&#10;8QNX8P8Ah39v/wAGf2fqHxS+LHxT+OPju4/tf/gmV/wTj126/t34pfGvxl8QPib4n8q91O5h0z/h&#10;JvF2rf2Jo8WneHdG+weH9J0nTLIA/T+iiigAooooAKKKKACiiigAooooAKKKKACiiigAooooAKKK&#10;KAOf8KaPqPh7wv4c0DWfFeu+O9W0TQdI0fVPG/im28MWXibxhqGm6fb2V74p8R2ngnw54O8GWuve&#10;ILiGXV9Yt/CPhLwt4Yh1C7uI9B8OaHpSWmmW/wAS+LP2Kvh78b/Do1iey8d/s02PxT/4Ux41+Knw&#10;i8C+Ef2WvDXi2bVvA3xO+L37RGoeF/GXxR8IfDj4keNdE8d3/wAcfjn4j+I3iH4ofA/492fjX4b/&#10;ABt8NWnxo/ZX+Mnwv+I3iX4i/Ev4m/fVFb0sRWoSc6UuWfNGakko8soS5oOKV4xcZWcWleLV4tai&#10;aT0e39b9fx9bn57/ABa+C3jT47+MfA37Nnje08L+L/g/8Nfhz8OPGPxT/aG+I/hP+2vj18TdW1PU&#10;PGPhfVfh74Is7X9nbwf+zT8PdW+J1v4FTV/jL8W/g98Q5/ih8O/Cutap4Q8D/s9fATVPil8B/wBo&#10;/wAD+E3mu/tWfCv4j/tE3/hXxh8RNE+Efwv+PVn8PfhZ8OfHnwT/AGi/2kbT4n/Duf8AZm/Zg/aC&#10;+IPxlg+IXh7RPiz8cdfj8Cwah+2T4J8FeCvDWo6H4H+Mv7QXhn4Dfs6eGPGvw18ep4g0b4tfp/8A&#10;FDwX/wAJ/wCBtb8OW9p4En14f2Z4h8DXvxL8Cf8ACzPBPhn4neDNXsPGXwr8d634ETxF4PvfEf8A&#10;wr34kaD4W8dabZ6P4y8GeIYtX8O2F54c8ZeE9dttO8Q6fz/j7TPH8Xiex8X+AfCmg+KNW8P/AAm+&#10;L2maHa+Kvjh8R/hx4YvvHus3/wANdS8DeGfEfgnw14E8f+DNT0HxLceGNVi1j436xoXiP4j/AAJ0&#10;+wuNJ+GPgTxtpXxg+JFlZd+GzKpTiqLjSqUXCpCOHqwpVKNOdSVGdSvCOJhVoQq1XTdLnUOenTb9&#10;laajIlwW93e6d1dXWqS0d2le+tk3unqfzH6r/wAFI/i7os3jHxh+y78G/wBlX4dfCnxtrn7T/hzw&#10;x+21pfwUk8GeG/it4L+AfjDw38Pv+FifBrxp4c8YfEr9nX4p+LPGHxU0r9q74l6N8HvjH+0L8FdA&#10;0L9lX9kvxr+19+0Z8Y/2Z/2f/HD/ABb+Hn35/wAE/bz42fBb9rr4z/sxfE39o/8A4W9pXhtdU8d6&#10;98G/B3xS1H492n7OXxC/bD8X/E39p7wH4J8eXv8Aw738F/EzwloPhLwp4K+M/gLwb8Xfj7+3frf/&#10;AAn+g6f8KPEepfs9/CbU/wBpr4DfC/wD65J8MfEfg74X/F648X/C0fDrUfDPwJ8VWPxF/ad/aV8V&#10;fDHUPD/iX4nfsV6B8GL39kn9ozwr8Z/jR+0p/wAFAfFP7PnwJ8NeKovix+0D8MtD+N3wS/aB8Q+B&#10;Pibp/wASP2jfjjpXhj4yah4iP7Xf158O/BvwCuvi1Lp/gv4p+BfFn7T/AMAP+Ef/AOGl/EOh6b+z&#10;jP8AtCeNP+Fq/Brwp4UsR+09D4O+HOm674G/4XNoPwj+C3xMH/CEaL8Gv+Eyuv2evg/YaFn4P+Bl&#10;+H119LmWc4LE4Cvg6GWUoYd06s/bw9nWxLrwrUFhcVja8KXvvD0KtbAw9m8NSbxVPEQw2HnOvh54&#10;wpzjJSc23dK2qjy8vvKKcnq2lJ35n7tm9Is+m/CfhvTfB3hfw34R0efXrrSfCuhaR4c0u68U+KvE&#10;3jnxPdWGiafb6ZZ3HiPxt421jxD4z8Y69PbW0cur+KfF2va34n8Qag9xq2vaxqeq3d1ez9ADnmig&#10;DHFfCN31d7t3d2rt7vV31et3fvqtGdIUUUUAFFFFABXwB+xv/wAnFf8ABWL/ALP/APhz/wCusv8A&#10;gmpX3/XwB+xv/wAnFf8ABWL/ALP/APhz/wCusv8AgmpQB9/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X/v4ooooAKKKKACii&#10;igAooooAKKKKACvwB/4KH/8AKdf/AIN1f+8uX/rHngmv3+r8Af8Agof/AMp1/wDg3V/7y5f+seeC&#10;aAP3+ooooAKKKKACvyw/4LS6T8aNT/4Jj/t1TfCfx/8AC/wVoem/sYftcXvxW0/4h/CHxX8T9V8a&#10;eAYv2fvHrat4Z+Hus+G/jf8ACK0+GXjC9tEvYNP8ceJNC+Lmi6Xc3FrdXPw81eKzms739T6/GD/g&#10;vR8Jv+Flf8E3P2qdY/4Zj/Zg/aD/AOFbfsv/ALU/jX/hKf2htf8A7F8Vfs/f2Z8BvGd1/wALe/Z8&#10;t/8Ahnr43/218YPD32X+0fD2mf8ACR/BLztR0zTE/wCFn6H5n2/TwD9n6KKKACiiigAooooAKMdT&#10;61geKdI1HxD4Y8Q6Fo/inXPA+q61omq6VpvjTwzb+G7vxJ4Rv9RsJ7S08TeH7Txn4e8XeD7nXNCu&#10;Jo9U0m38VeFPE3huW/tbePXPD+s6Y11p11vinZcqlzJttrl1ukrWb91K0r2VpN+7qlcAyB1/w/z/&#10;AJ9aP8/X/P8AnrWD4p8N6d4x8M+IfCWrz65a6V4n0TVfD+pXXhjxP4k8E+JLaw1mwn067uPD/jPw&#10;Zq2g+MPCWuQ29zJLpPibwrrmjeJNBv1t9U0PVtN1O1tb233hxx6f59/5/nRpZO75ru8bKyWlteZ3&#10;bu7qytZayugCiiikAUUUUAFFFFABRRRQAUUUUAFFFFABRRRQAUUUUAFFFFABRRRQAV8Af8FYv+UW&#10;X/BSz/swD9sj/wBZ1+I9ff8AXwB/wVi/5RZf8FLP+zAP2yP/AFnX4j0Aff8ARRRQAUUUUAfgD/wQ&#10;L/5zUf8Aaf7/AIKN/wDvG6/f6vwB/wCCBf8Azmo/7T/f8FG//eN1+/1ABX5k/Hr9tj4m/C/9o3Uv&#10;BXhnwl4D1L4MfCjxT+w54F+M11r3/CUJ8Tdd8Sft5fHzVfgD4Kn+GX9nypoNnpPws1SXwZ4r8Stq&#10;2k+JJPH9nr+v+GNBl8K614Pkuda/Tavm3x9+yR8Bvib8ZvCHx88ZeFNa1H4k+C4vBcen3Nl8QviP&#10;oPhLW2+GniHxJ4u+GFx49+G3h/xbpfw5+JV58L/FnjDxT4p+G158QfCviW58CeJtdvdf8MSabqwt&#10;7uAA+kq/hQ/4ORv+Cokf7LHx8+JXgr9mj/gqB+198P8A9qrwtpPw78Nar+x98KPh/Y6X8GPhlfan&#10;4O8LfEDT/G3jX4keNvC+nWWsw+OvA3i+w1JbX4beIfGWpafrk1jY6zp2kpDqYt/7r6/jb/4OC/8A&#10;gjZ+2F/wUb+OV1r37Mn7JH7NKn/hG/CEdx+1Fq/xc0Lwn8X/ABpc6dpcdjN4M8Y+HPEvgzxIo8M+&#10;FI7eOHw7f+FdY8Ja1c+bt1DVb7Ton0yUA/TP/g3k17xh+0L/AMEOf2evFHxJ8W6vrvj744Xv7bWv&#10;ePvHd7Ir69rPjD4l/tlftM6h4p8W3UsH2ZX1fUdZ1q/1ieSEW6teTM0flArt/Bf4Z/svftc+MP2D&#10;f+Cd3/BD3VP2Tf2ivB/x0/ZS/wCClC/Er45/HjVfhT4o0n9mLRv2cfBvxm+Nfxek+Nfgj4/z2kPg&#10;HxZP4q074n2mkeB/Dmha3L4n1nVvD+u6fcWdhqJsra//AKK/+DeD4Q+Mv2ff+CSH7O/wE+I0Gn23&#10;xC+CHxQ/bY+EPju20m+j1TSrfxl8Nf27v2mPBniiDTNTiVItR0+LW9Fvo7O+iRI7y2WO4RVWVRX7&#10;XUAfy7/8FC/+Cqf7eXir9n/TPAX7Lv8AwTq/4KSfBzxR8Vf2kvi9+zv8SfjP4c/ZL+I3xU+JnwW+&#10;A3wtg+HC+Jf2g/hJ4E0DT9Ph1XXPi5YfEe+sP2efEHiDWtC8PXN/4F8d6raav/anh+0uLKkP2k/F&#10;f7Af/BGfRdL/AOCTf/BMn/goFp/xAtPi3P8AADwZ8Ofj3+yV8SZfj7o3irxF4YuPG/jz9sn4t/C3&#10;RrPWfE/j7wzcSJcW9n4jMGl+FNa+Jdxo3glbXRPCemQaPF/UrRQB+GX/AAQu8O/CPwV8GfjB4Y8E&#10;fs8f8FAPhn8V9U8d6d8Uv2mPj7/wUM/Z18QfAT4q/tZfGv4mjX7/AMS/EXR/7d1TVU1rStGu9Ju7&#10;Y+G9Hn/s7wHYazocFzcaxrniDWPEOr/ubRRQAV+NPwg8QaDZ/wDBd/8Aba8MXWtaTa+JNd/4J3fs&#10;Tazovh+41G0h1vWNI8OfGH9qW08QappelSTLfahp2hXXiLQLbWL20glttMn1vSIb2SGTUbIT/stX&#10;wX+21/wT0+C/7a9l4S8UazqPir4N/tI/COWbVf2ff2s/g5qC+Ffjr8FdfIndV0XxHDGV8S+BtUlu&#10;J4PGHww8Vx6p4L8WaZd31vd6fa6jLa6vYAH2p4ruvE9n4Y8R3XgjR9C8ReM7XQtWuPCWgeKPEV/4&#10;P8M634mi0+4k0HSfEXi3SvC/jjVPC+hajqi2tnq/iLTfBXi+/wBEsJrjUrPwv4gubaPSbvyLwH8L&#10;vET6v8M/il8UdZ+3fFnw54F+LHh7WNOii+Gfi7SfD/8AwvHxt8PfiJ4h8DeFfihbfAr4WfEXUfAv&#10;wuvPh54f+HfgC7srD4b/APCyvBOg6B4u/aA8H/EL4r6J4X8W+FPy48B/tp/8FNP2apdZ+C37Xv8A&#10;wTy+NP7YXiDwKNPj8NftcfsJ/wDCmG8BfHbwjci7Sw8U+JfhD8V/iz8MNa+E/wATootPlh8ceB9F&#10;vvEvh5PEBe98NS6f4U1bw097Z1H/AIKPaJe/E7wf8ZPFn/BIn/gr/pPxI8AeBfiL8NfC3iL/AIZp&#10;8I+Jv7I8F/FjX/hh4p8e6J/ZPw1/aM8X6DqX/CQ6v8GPhvqf9p3mm6lqej/8I1/ZulajpLa1rmna&#10;rvSqRhGUX7l1UftYQ56l3SqRjTtKpGKhOUrTmuWUU+dKbjGMk+n+duq166rp3203P1d0j4MeGPBn&#10;gHxV4K+GN/rvw01XxXoVtp+ofFPSLqw8ZfFu58S6V8OvDvwt8O/FLxR41+Lul/Ei4+LHxX8O+DvB&#10;vgrTLfxv8brT4nah4gh8HeHbPxunivS7J9Pn/Kf/AIJRX2i/Ff8Aal/4LH/tRaLF4ugtPip+2r8J&#10;/hdYweMNN8c+DtVg0T4C/sZfs92el22q/C/x1Bo+s/D/AMTWkvj/AFCz8S6ZrvhPwz43trq3t/DP&#10;jSxtr3wlZaPovbH/AILKfC6zGfEv7Dv/AAVm8IR/dNzrX/BNf9pa9shIfmjhF94X8K+IbJ5pYg8q&#10;xpO7LHFIJvJkUI3E/wDBHbxhpWl/sz/tu/tP/EXTde+CngP4vf8ABQ39vD9pi41T44eHNc+DVx4e&#10;+ETeOTYaD408bWXxKsPDF34T0jT/AIdeBtO1LXNR12Gxs9Dt7C/TU5raTTL9Lc9rUqqUG6k6tSUY&#10;p3u5R09yS5HOfvRpOn79ocrsp3TC1rbWXlt6dtG/6ufstrGj6lqepeFL2y8Va74etfD2u3Or6xo+&#10;kW3hmfT/ABzp8/hnxFoMXhfxRLr3h3W9Vs9Cs9V1vTfGlvceCtT8H+Jm8TeEPDtrd+Irnwbc+LPC&#10;XinoM9R6Vz9tc+KH8UaxaXejaHb+DLfQvDlxoGv2/iO/uvEuqeJrq/8AFMfi3SNW8IyeF7TS9D0L&#10;Q9LtPBV74d8R2fjXxBqHinUPEHijTNT8L+ELbwhpGreOOgx0PpWUr6J20Stbld0/e1cd3r9q7Wzt&#10;awzn/Clt4ns/C/hy08bazoXiLxna6FpNv4t1/wALeHL/AMH+Gdb8Sw2FvHr2reHfCeq+KPHGqeF9&#10;C1LVFurzSfDupeNfF+oaJYTW+mXvijxBc2smrXfQY6n1rgdE0PVvCOrad4f0DTv7Q8BX/wDwsvxV&#10;4j8R+K/iZ428TeNtK8a+JvG2m+KNI0DQNI8U6b4m/tDwLqH/AAk3xBaGFviB4Y0n4P6R4Z8AfDj4&#10;cfD+/wDAuoW9v8Ne+pzXvOV1aTclZRju2tYQ0i/J7dAX/D/8Ppf1t92oUUUVAHPW3hXwvZeKdZ8a&#10;2nhzQrXxp4i0Lw54X1/xbb6RYQ+Jdc8M+D7/AMUat4S8O6tr0cC6pqWheF9U8ceNNS8O6ReXUtho&#10;moeL/FF5plvbXPiDVpbvoSM8UZ6D1opuUpO8m27Ja66JWS67JJLyXTYDn7a28UJ4o1m7u9Z0KfwZ&#10;PoXhy30DQLfw5qFr4m0zxNbX/imTxbq+r+LZPFF3pWt6Frel3fgqz8O+HbPwV4f1DwvqGgeKNT1P&#10;xR4vtvF+k6T4H6A/XHvSZ5x19fb/ABz7dKWhtt3aWyWiS0Sstra6avVt6vuAUUUUgCiiigAooooA&#10;KKKKACiiigD4A/4Jp/8AJuvxG/7P/wD+CsX/AK9N/bIr7/r4A/4Jp/8AJuvxG/7P/wD+CsX/AK9N&#10;/bIr7/oAKKKKAPwB/wCDo7/lBR+3N/3bN/62H+z7X7/V+AP/AAdHf8oKP25v+7Zv/Ww/2fa/f6gA&#10;ooooAKKKKAM/VpNVh0rU5tCs9P1HW4tPvJdG0/VtTuNF0q/1WO2kbT7LU9ZtNI1+70nT7q7EMF7q&#10;droWtXNhbPLdQaTqMsKWc/5of8E5dR+Ker/E/wD4Ki6h8a/Bvw/+H/xNuP2//Bn/AAk3hH4W/Evx&#10;H8YPAmk+V/wTK/4JxwaN/YXxF8WfCf4HeIPEX2/w/FpWp6n/AGh8LvC/9kaxe6hoVr/bdlplt4i1&#10;f9L9Wk1WHStTm0Kz0/Udbi0+8l0bT9W1O40XSr/VY7aRtPstT1m00jX7vSdPursQwXup2uha1c2F&#10;s8t1BpOoywpZz/mh/wAE5dR+Ker/ABP/AOCouofGvwb8P/h/8Tbj9v8A8Gf8JN4R+FvxL8R/GDwJ&#10;pPlf8Eyv+CccGjf2F8RfFnwn+B3iDxF9v8PxaVqep/2h8LvC/wDZGsXuoaFa/wBt2WmW3iLVwD9P&#10;6KKKAP4qv2Qf+Cj3xv8A2Yf+Cw3/AAUxuv2svjx8VPGH7F3jvx5/wUN8P/BPw149+Ivi3xX4V+Fn&#10;j3/gn1pvgv4/eNPCnw08P+KNav8Aw94G0qT4C/EfWJzpPha20eHU5tM0K0ks5YdHtDF8rfB79rP/&#10;AIKCxf8ABGj/AILzfFP43/tKftAaV+0r4C+MPwY8WeE9XtfjN8TLfxL+zu/xgk+D3xD1X4ZfCjWW&#10;8RQ6r8MtE8LW3jq78ITeHPBVxomiWkNreabZ2o04qj/0F/FX/ggJ8A/2gfD/AMS/Dnx1+KfinxPZ&#10;+OP+CoPxG/4KP6Tc+D/C+meDNR0fSfil4L8J+BPGv7M+v3Wp6x40HinwD4s0Lwutv4v8R2UPhW/1&#10;6J9Pgh0TSo9Nn/tLd+MH/BFQfFb4I/8ABWn4NL+0oPDy/wDBUf4yeEvi0viFfg2NTHwKXwt/wgWP&#10;Dw0cfFPTh8TBejwRgaqNT+H32Uanxps/2L/SwD8VP2Mvjj8d7z4h/wDBRLWP2Uf20f29v2pv2DPB&#10;3/BHz4m+ONc+Nn7Tvj/4ueLrb4X/ALftv4duNSs/Dn7PXxc+IukeH/Fk9x4c8MWmr6/De+FruW1s&#10;L2XUJrjWb59H8F38vCf8EXvj7+0F8VP2xf8Agl7P+z1+23+39+154W8Y/sz/ABQ8U/8ABWLwp+0P&#10;8RvjB8YP2dvgn4yb4ZTyfC+28I+Lvihpb6ZovjLW/iVNBbnRfCniHxBd202m6Vax6nFpGo+LbS3/&#10;ALNPiR8BP+Fg/sm+Pf2Xv+Er/sj/AITf9nfxT8BP+E5/sL7f/Zn/AAkvw1vvh5/wlf8AwjP9sWf2&#10;37F9t/tf+wv+EgtPtPl/2f8A2xBv+2pzv7Dv7Mv/AAxl+yF+zr+yn/wm3/CyP+FBfCnwr8Mf+E8/&#10;4Rv/AIQ//hLP+EZsUsv7b/4Rf+3vFP8AYX23b5v9m/8ACRaz9mzs+3z430AZH7dvhzwLr37NfjW+&#10;+Jni79qjwj4D8HXGjeM/E8n7GmufF3Q/jv4h0zRtQijk8KaC/wABref4t6lo2tyXkcfiXS/Bj2V9&#10;NpMM9zd6jp+l2l9cp+WX/Bvp8SviD8Vfhj+2X4nvPjx8Tviv+z/b/td+NPD37LPgP9oj4rz/ABZ/&#10;ai+CHwr8OWNrpB8I/HO717XfEPxC8Calqt5axan4V+GvxLv18Y+H9AiTVr+Db4hS4uP2a/aG8Lft&#10;CeLvAMNh+zL8YPAHwU+Jtn4i0nVU8T/E/wCD998bvBmraDZpdjVfCereDtJ+JXwn1i3TWmmtGXxB&#10;pHjO01DSvsZ8m2uluXVPj3/gn1/wT1139jrx7+138efij8ch8eP2h/23fiP4N+JHxn8ReHfhzafB&#10;34W6PdeA/Duo+HvDGg/Dr4ZW/inxzdaPbWdprWpx6rr+teMNc17xRs0y61ib7dZzXF0AfptRRRQA&#10;UUUUAFFFFABRRRQAUUUUAFFFFABWB4rtvFF54X8SWngjWdB8O+NLrQdXt/CGv+KfDmoeMfDGh+J5&#10;tPuItB1fxH4R0nxV4F1XxVoOm6q1re6x4d0zxt4P1DW9PhuNMsvFPh+5uYtWtN8/XHvSE4B5x74z&#10;+lC0aa6O+qutPJ6W8tn13YATj/P9e36+wPSuC8B65q/iT/hMtZu9Q+1aA/jvxBongzTbz4ZeN/hl&#10;4g0DSPBn2TwN4isPEKeOtTmvfHv9pfEjwz468U+Dvib4e8N+C/BHi/4Y+IvAtx4N03xZoNvZ/FX4&#10;h73ivwr4X8d+GPEXgjxv4c0Hxj4M8Y6DrHhbxd4Q8U6Pp/iDwx4q8MeINPuNJ17w54j0HVre70rW&#10;9B1vSru703WNI1O0utP1PT7q4sr23mtp5Y23/QY4/l/n/PSmmrPR3fdKyXk7y1bXS1krNy5moH9f&#10;1/X5IwLbWNRn8U6zoEvhbXrTSdL0Hw3rFj42uLjww/hjxFqGuX/imz1Twro9paeIrnxnBr3g638P&#10;aRq/iO41/wAJaJ4YutP8c+Fo/CPiPxVqtn420zwd0B+mfaiil8ktv+H66vV/la6Qf1/W39d9wooo&#10;oAKKKKACvgD9jf8A5OK/4Kxf9n//AA5/9dZf8E1K+/6+AP2N/wDk4r/grF/2f/8ADn/11l/wTUoA&#10;+/6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9D+/iiiigAooooAKKKKACiiigAooooAK/AH/gof/wAp1/8Ag3V/7y5f+seeCa/f&#10;6vwB/wCCh/8AynX/AODdX/vLl/6x54JoA/f6iiigAoorl/G+uX3hjwZ4t8S6XZ6NqGpeHvDOu65Y&#10;WHiLxHD4O8P3t5pOl3V9bWuu+LrjT9Wg8L6PPLbpFqXiKbS9Ri0WzabUZLG7S2e3cA6iv52f+C+H&#10;7I/gHxD+yj+15+0b/wAK/wD23/ib44X9kj4+Wt6PgV+1vqXw0+B/wusfBHwS8Z6jpXj34wfBLxb+&#10;018HPBnjX4f2sqG48caB4D+H/wAWvGPjHSbPUNNvPAPiT7VDp97+v37HH7Tlh+118FLb4x6VoOja&#10;Rps3jX4g+C7PUfCHja2+Jnw28aR/D/xdqnhGXx18J/iVa6J4YT4gfDTxLc6VPd+FfFreGPDx1e2W&#10;WWLTBarb3d38Ef8ABejQP7a/4JuftU3H/Cpv2n/iV/Yv7L/7U+p/2v8As8/tC/8ACkPCvw28j4De&#10;M3/4TX9oPw5/w05+z5/wu34P6Z5f2rxD8MP+EW/aA/tzTrTU7H/hUPiH+0P7O1IA/Z+iiigAoooo&#10;AKKKKACiiigAooooAKKKKACiiigAooooAKKKKACiiigAooooAKKKKACiiigAooooAKKKKACvgD/g&#10;rF/yiy/4KWf9mAftkf8ArOvxHr7/AK+AP+CsX/KLL/gpZ/2YB+2R/wCs6/EegD7/AKKKKACiiigD&#10;8Af+CBf/ADmo/wC0/wB/wUb/APeN1+/1fgD/AMEC/wDnNR/2n+/4KN/+8br9/qACiiigArx/4/f8&#10;IX/wpr4hf8LE/wCFwf8ACE/8I/N/wkn/AAoH/hfv/C5f7O8+33/8K9/4Za/4yE/4SDzPL8n/AIVT&#10;/wAVV5H2j7P/AKN9qr2CvkT9sr9pb9nj9nX4ZrF8fv2vvDf7FifEmS+8MeBfi7qniP4UaB4jsPEF&#10;nBFqN3L4Ji+NXhD4g/DnVtcsrEGWS08S+BfFWnJazSSzaWz+VNEAfPf/AAR7/wCEc/4Yii/4Q/8A&#10;4WB/wiX/AA1//wAFMP8AhFv+Fsf8LT/4Wn/wjn/Dyv8Aa3/sT/hZf/C9P+L2/wDCwP7M+zf8Jl/w&#10;uL/i6f8AwkX9pf8ACwv+Kt/tev0/r8uP+COGuaF4o/YXsfEvhf4oXHxu8NeIv2t/+ClOu+HfjPdy&#10;+Dp7v4u6Fq//AAUm/a11DSPihczfDzw54P8AAE1x4/0+4t/Fc0vgfwj4X8HSSaqz+GfDmiaKbLTL&#10;X9R6ACiiigAooooAKKKKACiiigDn7rwp4XvfE+j+Nrzw5oV14y8PaF4j8L6B4tuNJ0+bxNofhnxh&#10;f+F9V8W+HdI16WBtV03QvFOqeCPBepeItJsrqLT9b1Dwh4XvNTt7m50DSZbToKKKLt2vf3VZJ9Fe&#10;9lq7K7bsn16B/X9f1+QUUUUAFFFFABRRRQAUUUUAFFFFABRRRQAUUUUAFFFFABRRRQAUUUUAfAH/&#10;AATT/wCTdfiN/wBn/wD/AAVi/wDXpv7ZFff9fAH/AATT/wCTdfiN/wBn/wD/AAVi/wDXpv7ZFff9&#10;ABRRRQB+AP8AwdHf8oKP25v+7Zv/AFsP9n2v3+r8Af8Ag6O/5QUftzf92zf+th/s+1+/1ABRRRQA&#10;UUUUAeEftG+H/wBozxN8NLrS/wBln4l/DD4TfFl9Y0maz8X/ABe+GeufFrwbDocMsh1qwm8H+HvH&#10;nw41KbUL6ExJYX6+JoobGRWeazvFcInwv/wS80X44+HvGX/BTfR/2kPHngD4m/Gi0/b/APCv/CZ+&#10;N/hd4C1b4Y+BNb+0f8E1v+Cdl14d/sLwPrnjDx7quh/2b4Un0LSNT+1eLdW/tLWNP1DV4PsFtqEW&#10;m2n6f+LLWzvfCviWy1Hwt/wnOn3fh/WbW+8E/Z9Bu/8AhMLOfTbmK68LfZPFF9pXhi6/4SGB30n7&#10;N4j1PTtBm+1+Xq99Zae1xcJ+UP8AwST8M+DvB2qf8FKPDngH9lz/AIYu8Jad+3/4f/sn9mj/AIR/&#10;4E+Ff+Fa/bP+Ccf/AAT0v7//AIkP7NHjn4k/BKw/4THU7q88f/8AFFeNdZ+1f8JV9s8Sf2d4tudd&#10;0mwAP1+ooooAK/m8+MHxV/4KC/sZ/wDBRL/gm78EP+G6tZ/bVX9sj4l+PNG+O/7OniX9n34EeBbf&#10;4efBjwnorX2qfHD4f3Pwm8H6R498DeE/ATai0c03j7xl4sh8UahpKWkmr6rNBqVraf0h1/N/+wX+&#10;xl/wWZ/Z/wD2nPHf7QH7S1p/wTC+M/jT9oj4m6dc/tAftA2HxP8A2qNU+Ofhf4B2mpWr6T8C/wBn&#10;3w9rXwL8PeBfCHw++H2nxT3Xg/wNLqmmabr3iWd9f8da7rOrtFqVqAM/4Kn/ABV/4KC/sJeJvgn8&#10;cfhD+3VrPxh8VfHr9trwB8Hfhh/wT/1f9n34EQeDfHnwv8e+J57m/wDAPhHWfD/hCT48XfifwJ4V&#10;tYpfEXxWvPiE9oIJGubmw8NnUdPsrj9w/wBpD4ZfGf4s+BdN8J/BD9pHxF+y14hPivTdR8Q/Enwh&#10;8N/ht8TPFl34NttP1eHVPCnhzTfizonijwToGp6tqN1o94virUvCviebTbfS7i0tdJMuoreWn4ft&#10;+xj/AMFmdF/4KL/HP9tc2n/BML46Wmr+JdW8A/sq3Xxw+J/7VNh4r/Zf/ZaXW7+G38LfDvwb4T+B&#10;l94L8K/FH4keG307VfjV4ss9d1zUPE3iWKTQLLxNF4Hih01/cf2/f2ev+C1X7R/wu/at+DPwC+NX&#10;7F/wx8F/E74ufCnSfgtr7+J/jt4A+J+lfspDwh40P7QXhTxx438K/DHxnL4b+LHjbxqPh9oPhTXf&#10;Athf2unfDe++IMo1zQvFQ8PTsAXP+CMP7UP7T3x+1T9vv4dfHP4s237T3w0/Za/av1T4G/s//tbQ&#10;eBPCXgSb42aDoGkMnjHS9Qg+HelaF8PfEep/DrWrfT9O1LxX4S0i307WL/W7llmuYYbZk/cOvzw/&#10;4Jx/Cj9rD4EfCB/gx+0T8I/2GPgp4B+G2neFvDXwA8C/sNeI/jPr/hTS/DFtBq7eJY/GS/GLwL4J&#10;vYNWk1F9LvrXUNOOt3viC+vvEWseJ9QfVp/tN7+h9ABRRRQAUUUUAFFFFABRRRQAUUUUAFFFFAAT&#10;jmuf8WeGtN8ZeF/EnhDV59etdK8V6Dq/hzU7rwt4q8TeBfE9tp+t6fcaZeXHhzxv4K1jw/4z8Ha9&#10;DbXMsukeKfCOu6J4n8P36QatoOsaZqtpaXsXQUAY4oTtqr3TurNXT3WqtqtLO/bV6sAooooAKKKK&#10;ACiiigAooooAK+AP2N/+Tiv+CsX/AGf/APDn/wBdZf8ABNSvv+vgD9jf/k4r/grF/wBn/wDw5/8A&#10;XWX/AATUoA+/6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R/v4ooooAKKKKACiiigAooooAKKKKACvwB/4KH/8AKdf/AIN1f+8u&#10;X/rHngmv3+r8Af8Agof/AMp1/wDg3V/7y5f+seeCaAP3+rhfiL8Q9D+F/hi58XeItM8d6vplrdWd&#10;pJZfDr4Z/ET4teJ3lvphBC9t4M+F3hfxh4uu7WNzuvL220Sa0sIQbi+mt7ceYvdUUAfBHjP45/EC&#10;4/aZ/Yfg8E+Jdc0b4MfH+3+N+leLfhz42+Emr+BfGNxf+Bfhn4h8ZaJrmpQ/EPRdC+I/hC5g1DT7&#10;OAeHrzQdDea1je7uvttvf26wfMn7Nv7Rn7R3xs+M48D+Kfitf6P4b/aQ+Hf/AAUJ8QeGNM8IeA/h&#10;zYeMP2QdW/ZA/a88Cfs0eB7DTNU8Q+H/ABbpPivxF4l8O/EK51DxlB8VdC8dacfiv8PNZbw3pEHg&#10;abUfDml/pp4z/Z9+AvxG8feCfir8Qvgh8IfHfxQ+Gk1tcfDn4keM/hr4M8UePvAFxZXz6nZz+CfG&#10;Gt6Le+IfCk1pqTvqNtLoWo2LwXzvdxFLhmkax4N+BHwS+HXjnx/8T/AHwf8Ahh4I+JPxWuLa7+J/&#10;xA8JeA/C/h3xp8RLqzluZ7W48beJ9I0u01rxRLb3N5eXUT61e3hS7vLu6H+kXVxK4ByX7OP7O3hz&#10;9m3wn4u8PaL4q8XeO9a+InxN8Z/GL4heN/G6+ErbXvFnxC8eXFpN4g1iTSPAPhXwP4I0K1MWn6fZ&#10;Wml+GfCej2ghsxfaiNS1++1fWdS/mV/4K8fsRf8ABWb4o/sifti+Pv2if2hP+CcPxn+B/wAGvgf+&#10;0/8AFzwn4T8W/sU2fiT4p+BvCeg/DHxprU0nwr8feKBqrfD74vw+EdPTTdC+JHh8afqWk+IoLHWY&#10;LpDaRbf67a+AP+CsX/KLL/gpZ/2YB+2R/wCs6/EegD7/AKKKKACiiigAooooAKKKKACiiigAoooo&#10;AKKKKACiiigAooooAKKKKACiiigAooooAKKKKACiiigAooooAK+AP+CsX/KLL/gpZ/2YB+2R/wCs&#10;6/Eevv8Ar4A/4Kxf8osv+Cln/ZgH7ZH/AKzr8R6APv8AooooAKKKKAPwB/4IF/8AOaj/ALT/AH/B&#10;Rv8A943X7/V+AP8AwQL/AOc1H/af7/go3/7xuv3+oAKKKKACvBP2mb/w34f+Cvjvxj4k8ffAT4SQ&#10;eEdDuNXtvi7+0z4XsPF3wV+G0vm28D+JPHekX3xI+DyT6GiSfZbhI/il4GZ5Z7cHXIwBBP8AMXwT&#10;+L3xrj/b3/aG/Z6+JWv+Np/AFt8KdC+MHwf0/wCJfhr4RWV/rdlffEnxP4e8S6p8Idc+Cqzj/hT3&#10;hDT7vwN4Rn074/Xdv8dNR8XyXWuLpEHhGa3v9Q+uPj94r8S+Bvg18QvFvg/Wf+Ef8T6D4fmvtG1r&#10;/hQnxY/ah/s68Se3Rbj/AIZ++BWu+GPi78VcJI6/8It4C17S9dn3faYrkQWs6MAfDH/BHDWbXxF+&#10;wxY+ILDxr8OPiVZa7+1v/wAFKtZs/iN8HNMj0X4Q+P7XU/8AgpN+1re2/jX4V6PD4z+I0Ok/DjxV&#10;FOmu+B9Mi+IXjyOw8MX+l2qeM/FCRDXL/wDUevzA/wCCPeu6x4o/Yii8TeItQ/tfxB4h/a//AOCm&#10;Gu67qv8Awq3x38Dv7T1jV/8AgpX+1vqGp6h/wpT4o6nrXxN+D/229uJ7n/hVvxF1nVvHfw/83/hE&#10;/F2p3/iDSdQupf0/oAKKKKACiiigAooooAKKKKACiiigAooooAKKKKACiiigAooooAKKKKACiiig&#10;AooooAKKKKACiiigAooooA+AP+Caf/JuvxG/7P8A/wDgrF/69N/bIr7/AK+AP+Caf/JuvxG/7P8A&#10;/wDgrF/69N/bIr7/AKACiiigD8Af+Do7/lBR+3N/3bN/62H+z7X7/V+AP/B0d/ygo/bm/wC7Zv8A&#10;1sP9n2v3+oAK4r4jfEXwZ8JfA/iX4kfETXIvDfgnwfpkmr+I9dntb++i03T4njiedrPSrS+1G6Yy&#10;SxxpBZWVzcSu6pHEzELXa18gfED4IfGhPhv8e9O8J/G7xp8a/FPxM8BeLvCngr4ffHnV/hN8PvhZ&#10;4RvvFcV1Yi4tvF3wW/ZkX4iWVro2nX88NqdctfiFNeW1rBaXUIv7mXX7UA6Tx9+2T+zN8L9E+Evi&#10;Tx58WdE8O6H8ctIg8SfDPUrjTfEV1b634Slj8KyT+N9T/s/R7qTwh4C0g+OvBUHiPx34zXw94P8A&#10;C154v8M2PiPWtKvNc023uvhO48Fftsy/8FaPhp8UvHfgy01H9nEfD39ob4e/D7UPBfxW8b33gv4e&#10;fDqLR/g1q1jrvxF8CH4V2HhhPjd8TviLbao0VxqnjW4gfwLpGl6B4QltZ/AHizUviPwXxb/YH/au&#10;+IPwF+Evw806D4A2HjDXP+CeHxa/4JwfHyO8+LnxD1Dwt4B8H/FCL4WaFH8c/gvrEnwDt7/x54n0&#10;bw74C17Ur/4b+J/CPwvsvEfiDWfB+mXXj+20zwQdX1r9v4YlghihVpHWGJIleaWSeZljUKGlnmZp&#10;ZpGCgySys0kjZd2LElgD4M/bU/4KG/sU/scWkfgP9p79o34b/Bfxj8SfA/ibUfAnh/xv428XfD26&#10;8T2UUVxo0lzY+NPBOjaz4k8I266pNFZSeK9AtLrX/D0j/wBq6PZXF/Z28cvwz/wQZ+Ivgv4sfDv9&#10;v34gfD3xF4f8V+D9f/b/AE/sfX/C37VPx9/bZ0K//sr9gf8AYM0XUPsP7Tn7UHhHwJ8dPiZ9l1TT&#10;b2yuv+E58KaV/wAIZeW9x8PvDP27wf4U8P6ld/sv43+Dnwi+Jt1Y33xI+Ffw4+IN7plvJaaZeeOP&#10;A/hjxXdadazSedNbWNxr2l6hNaW80oEskMDxxvIA7KXANfE/7B3hPwr4H+Nv/BVPwt4K8NeH/B/h&#10;nS/2/wDwF/Znhzwto2neH9C077b/AMEvv+Cbeo3v2HSNKtbTT7T7ZqF3d3119nto/PvLq4uZd080&#10;kjgH6P0UUUAFFFFABRRRQAUUUUAFFFFABRRRQAUUUUAFFFFABRRRQAUUUUAFFFFABRRRQAUUUUAF&#10;FFFABRRRQAV8Afsb/wDJxX/BWL/s/wD+HP8A66y/4JqV9/18Afsb/wDJxX/BWL/s/wD+HP8A66y/&#10;4JqUAff9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S/v4ooooAKKKKACiiigAooooAKKKKACvwB/4KH/8AKdf/AIN1f+8uX/rH&#10;ngmv3+r8Af8Agof/AMp1/wDg3V/7y5f+seeCaAP3+ooooAKKKKACvgD/AIKxf8osv+Cln/ZgH7ZH&#10;/rOvxHr7/r8sP+C0vwQ+C/xd/wCCY/7dWu/Fj4Q/C/4n638JP2MP2uPiF8KdZ+IfgDwp401X4ZeP&#10;tI/Z+8e3mk+OPh9qHiTSdTu/BfjDS7uxsrrTvE3huXTdas7mztZ7a+ilt4XUA/U+iiigAooooAKK&#10;KKADHQ+lFBrA8LaRqPh/wz4e0LWPFOueONV0XRNK0nUvGnie38N2fiTxdf6dYwWd34m8QWvgzw94&#10;R8H22ua7cQyapq1v4V8KeGfDcN/dXEeh+H9G0xbXTrV2Vm+ZXTS5dbu99V7rVlazvJP3tEwC2tvE&#10;6eJ9Yu7vWNDuPB0+ieHrfQdAt/D1/beJNM8SW1/4nk8V6tq3iuTxNdaZrWh61pl34NtPD3h608G6&#10;Ff8Ahm/0HxPqOo+J/Ftt4t0vSvBO/RQBjiiT5tWlslolH4UktFpfTV7t6vcAooopAFFFFABRRRQA&#10;UUUUAFFFFABRRRQAUUUUAFFFFABRRRQAUUUUAFfAH/BWL/lFl/wUs/7MA/bI/wDWdfiPX3/XwB/w&#10;Vi/5RZf8FLP+zAP2yP8A1nX4j0Aff9FFFABRRRQB+AP/AAQL/wCc1H/af7/go3/7xuv30vWvEs7u&#10;TToLW61BLW4awtr26lsbO4vViY20F3fQWeoz2drLOEjuLqHT76W3iZpo7O6dBA/4F/8ABAv/AJzU&#10;f9p/v+Cjf/vG6/f6gD8j/wDgoKPjl4v/AGGfjNafF/4Hx/8ACfRax4Ln+EXhf9knXP2if2pPEmpe&#10;JbTWre8XVdU0bwV+zt8OPFOkw6Xawag4kuvD2veFFLQzapqVhqP9k28/iX7TWhfEHxx+2v4J8ceG&#10;/AXxy1Pxl4jv/wDgmx4g/ZH+IVh8K/jjp3gf4X/CzR/2kvGfib9vTQ/iRqp8PWPhn4MeKPEf7Pt3&#10;qem/E3wz8XpvAXiH4i6Lrvws+HVjp2o+LPC0dlov7u0UAeTfD/4CfA74T+I/G/jH4X/B34X/AA68&#10;W/EvUpdY+IfijwR4D8MeFvEPjnVJ9S1LWZr7xZrOiaXZaj4guJNZ1rWtZeTVLm6LavrWsaoc3+q3&#10;9xcfnz+15/wRz/Zc/bV+Mt78c/iv8Qv2r/Dfi+/8P6D4bm0z4Q/tLfET4XeDUsPD0EtvYzQeFPDd&#10;3FpkOoTJKxv71Y/OvZAjzEsoNfq/RQB+YH/BHv4b6D8G/wBiKL4Q+FrvxBqPhn4Vftf/APBTD4b+&#10;HdR8Wa3eeJfFV9oPgb/gpX+1v4Y0e78S+JNRZtQ8Q+ILrT9Lt59Z1u+ZrzVdRe5v7pjPcOW/T+vg&#10;D/gmn/ybr8Rv+z//APgrF/69N/bIr7/oAKKKKACiiigAooooAKKKKACiiigAooooAKKKKACiiigA&#10;ooooAKKKKACiiigAooooAKKKKACiiigAooooA+AP+Caf/JuvxG/7P/8A+CsX/r039sivv+vgD/gm&#10;n/ybr8Rv+z//APgrF/69N/bIr7/oAKKKKAPwB/4Ojv8AlBR+3N/3bN/62H+z7X7/AFfgD/wdHf8A&#10;KCj9ub/u2b/1sP8AZ9r9/qACiiigAooooAK+AP2N/wDk4r/grF/2f/8ADn/11l/wTUr7v1ayudR0&#10;rU9Ps9W1DQLy/wBPvLK113SY9Km1XRbm6tpIINW0yLXdM1rQ5dQ06WRbyyj1jRtW0qS5hiXUdMv7&#10;RprWX80P+Ccvg3xF8P8A4n/8FRfCPiz4sfED44+INI/b/wDBn9ofFL4pab8LNJ8d+KPt/wDwTK/4&#10;Jyana/27p/wU+Gvwg+GVv/Ylle23h3TP+EZ+HXhzztH0jT59ZGreIJdV1zVAD9P6KKKACiiigAoo&#10;ooAKKKKACiiigAooooAKKKKACiiigAooooAKKKKACiiigAooooAKKKKACiiigAooooAK+AP2N/8A&#10;k4r/AIKxf9n/APw5/wDXWX/BNSvv+vgD9jf/AJOK/wCCsX/Z/wD8Of8A11l/wTUoA+/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T/v4ooooAKKKKACiiigAooooAKKKKACvwB/4KH/8AKdf/AIN1f+8uX/rHngmv3+r8Af8Agof/&#10;AMp1/wDg3V/7y5f+seeCaAP3+ooooAKKKKACvH/2hfgp4V/aU+AXxw/Zz8c6h4g0nwT8fvg/8S/g&#10;p4x1Twnd6dY+KtN8K/FPwXrXgXxDqHhm+1jSte0mz8QWeka7eXGjXeq6FrWnW+pJbTX2lahbJLZz&#10;+wUUAfAH/DG/7RX/AEli/b//APDcf8Esv/pa1fmB/wAFmb39t3/gnb/wTZ/aQ/bF+Cn/AAVD/a/8&#10;UfE34P8A/Cn/APhGdC+KXwk/4Jq614Evv+FgfHr4W/C3Wf7c0zwn/wAE/wDwT4gufs3h/wAbarea&#10;Z/Z/ifTfJ1i30+4uvtllFcaddf0fV5/8UvhP8K/jj4E134XfGv4afD/4wfDLxR/Zn/CTfDr4peDf&#10;DnxA8CeIv7E1jT/EWjf274R8Wabq/h/V/wCyNf0jStd0z+0NPuPsGsaZp+p2vk3tlbXEQB+QP/DN&#10;P/BVP/hc/wDYn/Dwn9r/AP4Ul/w1/wD8Ib/wmH/CFf8ABKT/AISP/hjb/hgX/hYP/C2Psv8AwxB9&#10;o/4WB/w8H/4sZ/Zv/CL/AG7/AIVZ/wATf/hWv9mf8XhpPDX7NH/BVO6/4Ur/AMJP/wAFCf2v9O/t&#10;z9r/APaf8G/HD7H4K/4JSP8A8Id+xt4V/wCGvP8Ahlj4seHNn7D9/wDavH/xJ/4Q79jr/hNdNt/+&#10;EqvrD/ha/j/7X8NPAP8AZt//AMK4/b+vHf2gPFni7wL8HvHHjHwNfW2m+JPDmm2+q217c/B34pft&#10;AmGytdSsn1o2XwY+Cl/pfxT+IurPov8AaEejeHPBl9Dqlzqr2cjb7SG4icA/IPwz8Dv+CoXiz4DX&#10;Pi/S/wDgoB+2/afGS1/bf8WfCiXwV4m+D3/BM3wXpzfsj+C/+Ckes/A3WPjDbWPjD9gfQb698QXn&#10;7B+g33x/8J63Z61Ponj7xVPo3iPwL4N8ReG/Efh74f6p0Hjr9mn/AIKp2Hw2/b11PwH/AMFCf2v9&#10;b+Jvw/8A+Ex/4d++HdT8Ff8ABKSLR/jj9i/ZO+FPi7wZ/wALSnl/Yg0mLSP7X/a61f4tfC3UP7S1&#10;34P+V4E8L6FqEn9mWNxB8RPEX6Vfsd/G/Wf2kv2X/gh8dfEeleHdD8QfE3wFpPibXdF8KazHrmh6&#10;TrFx5tvqWnW92lzeSWd1ZXlvNb6r4fvLy91Twrq0d94Y1e8u9U0e7uH+lKAP4Q/+C337Z/8AwW+/&#10;YO/a/wBU+BH7Cn7aX7QHx2+H/wANf2ANG/bp+OWofEX9n/8AYB8Y+O/AvgSP9oDxx8FfG/jOC08C&#10;/sjfDb7f8P8Awd9l+H+qeIotK8L69rHhTR77xd4/8SX1r8P/AA5r+q+FvgD9kv8A4Kp/8HJnxe8Y&#10;/sCfEX4x/tLfEDwh+xL+2j+1/wDs3fs0aZ8evDn7P37Bdp/bv/C6fjt8S/g/ruk+ALzUP2f/ABH5&#10;XxA0H/hRPxpnvbHVfCGr/wDCEf2L4K8Q+ONBg8NfFH4Wz+O/9FvxZ+z18AvHvirxN468dfA/4P8A&#10;jTxt40+D+s/s9eMPGPiz4aeC/EfirxZ8AvEWo3OseIfgf4m8Q6xol7q+vfCDXtXvLvVNZ+GmqXd1&#10;4L1PUbq5vr7RLi5uJZW5/TP2Tv2WNE8CfC34W6N+zT+z/pHwy+B3xA0/4sfBT4daZ8G/h1YeBPg/&#10;8U9J1jXfEWlfEv4W+EbXw3D4f+H/AMQNM8QeKPEuu6f4y8J6dpPiOy1jxFrup22pRXurahcTgH5g&#10;+Ov2af8AgqnYfDb9vXU/Af8AwUJ/a/1v4m/D/wD4TH/h374d1PwV/wAEpItH+OP2L9k74U+LvBn/&#10;AAtKeX9iDSYtI/tf9rrV/i18LdQ/tLXfg/5XgTwvoWoSf2ZY3EHxE8Rev61+yh+3fB8ffhp4f0P/&#10;AIKbftv3n7PmqfB/44az8T/HVz4B/wCCVa+KvDnxl0Lxp+z1ZfAnwno1m3/BPq0ubjw/408E+I/2&#10;i9Y8TXUPg7XYLXUfAXhKK48SeE5Ly10vxn+r9FAH4B/s4/syf8FG/i4n7A3xm+Mf7b37YfgzW/Hn&#10;7Ani7xj+0l4h1H4E/wDBL/wj8TvgH+0p8Qk/Yw8U237P3hDQfGv7AFx8SfBngPxjdD44XnxG8Hax&#10;o/ie8svEHwG+Ftn408V6Jr+h6Ta+Lud1v4Bf8FuIPgF8NPEOh/tu/tP3n7Qeqf8ABOD44fEv4n+B&#10;bnwn/wAEnV8K+HP+Cl2g+C/2er34E/s96NeN+yJaW03wf8a+NvEf7Rmj+Jdah8Y69pVpp3gLwnLc&#10;/HDwpHe2uqeM/wCh6iqc5SUVJ3UFyxT+ym27Le2sm/8At5vS9w/r+u5/OD+yte/tu/HH/gpN/wAF&#10;Wv2OvFn/AAVD/a/074ZfsMf8MMf8Kk13w98I/wDgmpaeO/EX/DTfwF8RfFLx7/wsXU9T/wCCf+r6&#10;Bq/9k+INItrPwj/wjPhnwj9g0dp7fWf7fvWTUIv0/wD+GN/2iv8ApLF+3/8A+G4/4JZf/S1q+v8A&#10;w78J/hZ4Q8d/EX4o+E/hp8P/AAv8TfjB/wAIj/wtv4i+HfBvhzRPHfxR/wCFf6PP4d8Bf8LF8Xab&#10;ptt4g8bf8IR4fubnQvCP/CTahqf/AAjej3E+maN9ispXt22PG93r1h4M8XX3hafT7bxNZeGddu/D&#10;1xqvh/X/ABZpkGt22l3U2lzaj4W8KXFr4o8S2Ud6kD3WgeG7q317WIVfT9Ini1C5t3SQPij/AIY3&#10;/aK/6Sxft/8A/huP+CWX/wBLWrx/4H/soft3694L1q9+O3/BTb9t/wAF+NoPjB+0Lo2iaP4Z8A/8&#10;Eq7rTrz4NeHPj78SvD37Ofiy5lt/+CfXiyNfEHj39nzS/hh468WWzapaz2ninxJrFndeGvBVzbz+&#10;D9D+kf2Ef2j/ABV+1D8EtU8f+NLHQ7HxF4e+LXxY+GN3/ZHhXxf8Nb3ULb4eeMb/AEDStc8U/Bf4&#10;j6hqvxN+BfijX9Jhsdav/hJ8SdQuvG/hi1v7CbWhbNqUNpb/AGdQB+UHxw/ZQ/bv0HwXot78Cf8A&#10;gpt+2/408bT/ABg/Z60bW9H8TeAf+CVdrp1n8GvEfx9+Gvh79ozxZbS3H/BPrwnG3iDwF+z5qnxP&#10;8deE7ZdUup7vxT4b0eztfDXjW5uIPB+uH7Qv7KH7d/hz4BfHDxD+zp/wU2/bf8e/tB6D8H/iXrPw&#10;J8C+LfAH/BKu08LeNPjLpfgvWr74YeE/E15df8E+vBdta+H/ABH42g0TR9Zubjxh4Tgg068uZZvE&#10;uhRqdUtP1fooA/IH9pb9nX9t34bfDrw54i+Dv/BS39v/AMfeLdR/aA/ZO8A6voX/AApT/gmr4q+w&#10;fCz4r/tT/Br4W/HTxr/Znhf/AIJxWOp2v/Ctvgl4x+IXxF/4SO5nfw74O/4RX/hLvGFnqPhLQ9c0&#10;+68++NX7NH/BVPQ/+GvP+FH/APBQn9r/AMY/8Id+yB4a8Zfsdf8ACR+Cv+CUlr/wtf8AbJuv+Gn/&#10;APhJ/hP4/wDtH7D/AIV/s7wBp3/CLfssfY9Svv8AhW9i/wDwsnxrs+Jd/wDYbv8A4QH9v6KAPxA+&#10;NX7NH/BVPQ/+GvP+FH/8FCf2v/GP/CHfsgeGvGX7HX/CR+Cv+CUlr/wtf9sm6/4af/4Sf4T+P/tH&#10;7D/hX+zvAGnf8It+yx9j1K+/4VvYv/wsnxrs+Jd/9hu/+EB8A/4Iz3v7bv8AwUS/4Jsfs4fti/Gv&#10;/gqH+1/4X+Jvxg/4XB/wk2hfC34Sf8E1dE8CWP8Awr/49fFL4W6N/YemeLP+Cf8A428QW32nw/4J&#10;0q81P+0PE+pedrFxqFxa/Y7KW3061/o+rz/4W/Cf4V/A7wJoXwu+Cnw0+H/wf+GXhf8AtP8A4Rn4&#10;dfC3wb4c+H/gTw7/AG3rGoeItZ/sLwj4T03SPD+kf2vr+r6rrup/2fp9v9v1jU9Q1O6869vbm4lA&#10;PkD/AIY3/aK/6Sxft/8A/huP+CWX/wBLWrx/Wv2UP274Pj78NPD+h/8ABTb9t+8/Z81T4P8Axw1n&#10;4n+OrnwD/wAEq18VeHPjLoXjT9nqy+BPhPRrNv8Agn1aXNx4f8aeCfEf7ReseJrqHwdrsFrqPgLw&#10;lFceJPCcl5a6X4z9c/4KQ/t3eGP2Cv2f9T8fFvBGsfF3xZbeKNH+B3gLx54z07wJ4c8WeLvDfhDW&#10;vGmsX3iTxFfzRHTPB3g/w1oWpa/4hlsxJq+tzxaP4E8JwX/j3xp4Q0jUvsv4Z+NdN+JPw58BfEPR&#10;7/SNV0rx14N8M+LtP1Lw/qEGq6Fe2niLRrLVoLnR9Ttp7m2v9Nmjuw9leQXE8VzbmOVZXDBqAPzY&#10;/aF/ZQ/bv8OfAL44eIf2dP8Agpt+2/49/aD0H4P/ABL1n4E+BfFvgD/glXaeFvGnxl0vwXrV98MP&#10;Cfia8uv+CfXgu2tfD/iPxtBomj6zc3HjDwnBBp15cyzeJdCjU6paHxw/ZQ/bv0HwXot78Cf+Cm37&#10;b/jTxtP8YP2etG1vR/E3gH/glXa6dZ/BrxH8ffhr4e/aM8WW0tx/wT68Jxt4g8Bfs+ap8T/HXhO2&#10;XVLqe78U+G9Hs7Xw141ubiDwfrn6v0UAfkD4j/Z1/bd079qb4N/C3SP+Clv7f9/8EvGPwA/aW8f/&#10;ABB+I3/Clf8Agmrdf8Ir8U/hr8Rf2TvDvwd8Ff8ACXW3/BOJPCWh/wDCf+Eviv8AHPXf+Ec1vT7r&#10;xH4q/wCFa/2n4WvLHTPB3jCDUPP/AIU/s0/8FU9X+JPg7TPi3/wUJ/a/8L/DK9/4b1/4TPxFoXgr&#10;/glJcaxpH/Cv/wBrHwL4R/4J+/2fBD+xB4ilk/4Xj+yLf+Pfil8UvL0LUv7I8d6Jpmn6l/wp++mj&#10;+Her/t9RQB/IF+014/8A+C037K//AA7R/wCFq/t1ftAeFP8Ahrv9oD/gkl+y58bftXw1/wCCY3iL&#10;/hFPjt+1R/w1T/w3p4F+H3/CI/sk6t9h/wCFL/8ACuv2f/8AhTvibWh4y8HTf8Jv4w83xB8YPJP/&#10;AAh37/f8Mb/tFf8ASWL9v/8A8Nx/wSy/+lrV9f8Aj/4T/Cz4r/8ACFf8LS+Gnw/+JX/CtviB4c+L&#10;Hw6/4T/wb4c8Y/8ACA/FPwd9t/4RH4l+Cv8AhItN1L/hFfiB4V/tHUP+Ec8ZaF9g8R6H9vvf7M1K&#10;1+1T7/QKAPyg/aF/ZQ/bv8OfAL44eIf2dP8Agpt+2/49/aD0H4P/ABL1n4E+BfFvgD/glXaeFvGn&#10;xl0vwXrV98MPCfia8uv+CfXgu2tfD/iPxtBomj6zc3HjDwnBBp15cyzeJdCjU6padB8Wf+CcvxP+&#10;OPws+JfwU+KX/BUX9v8A8UfDL4wfD/xl8LfiL4Z/4Qv/AIJl6J/wkXgT4geHNS8J+LtC/tnw7/wT&#10;m0nxBpH9r+H9X1DT/wC1ND1XTdYsPtH2rTNQsr2KC4T0zwt+0h8U739uP4ifs6+OI/Bnw/8AAWnx&#10;NffBTTtd+F/xdtvF/wAefC2l/Cf4T+KvF/jfwL8Zrm/t/ghqx8F/Ebx74l8FeJPhrpVrqHxC0jSv&#10;B/8Awk2o2Vto2qW+pL950AFFFFABRRRQB+AP/BAv/nNR/wBp/v8Ago3/AO8br9/q/AH/AIIF/wDO&#10;aj/tP9/wUb/943X7/UAFFFFABRRRQB/KF/wTz0z9vb9oDx3+13o3wk/bO/aA+EnwS+En/Bf7/gp7&#10;+z38QvB3wu8EfsIXGj/C/wDZxn0f42/tMw+O9C1H4/fstfFP4keI/iB4j/bG+KfgPwnqbSeJfG9r&#10;aeBfHGoW2m+BNF0zRLjxj4Z+/vDX7NH/AAVTuv8AhSv/AAk//BQn9r/Tv7c/a/8A2n/Bvxw+x+Cv&#10;+CUj/wDCHfsbeFf+GvP+GWPix4c2fsP3/wBq8f8AxJ/4Q79jr/hNdNt/+EqvrD/ha/j/AO1/DTwD&#10;/Zt//wAK4/X/AMA/Cf4WfCj/AITX/hVvw0+H/wANf+Fk/EDxH8WPiN/wgPg3w54O/wCE++KfjH7H&#10;/wAJd8S/Gv8Awjum6b/wlXxA8Vf2dp3/AAkfjLXft/iPXPsFn/aepXX2WDZ6BQB+UGi/soft3z/H&#10;34l+H9c/4Kbftv2f7Pml/B/4H6z8MPHVt4B/4JVt4q8R/GXXfGn7Qtl8dvCes2a/8E+ru5t/D/gv&#10;wT4c/Z01jwzdTeDtCgutR8e+LYrfxJ4sks7rS/BmB+zT+zr+278Sfh14j8RfGL/gpb+3/wCAfFun&#10;ftAftY+AdI0L/hSn/BNXwr9v+Fnwo/an+Mvwt+BfjX+zPFH/AATivtTuv+Fk/BLwd8PfiL/wkdtO&#10;nh3xj/wlX/CXeD7PTvCWuaHp9r+vjbtp2kbsHaWBK7scZAIJHqAQcdCMA18GfsTftNfEb49a/wDt&#10;K+B/idB4UbX/AIAfFHQfAkOsaF8Nvid8C9U8Q2et+BND8U3Goah8D/jTq+tfE7w3oNnrV9q+g+Dv&#10;iHql3D4X+Mel6PP4x8C2cXh7ybi7APFf2ev2UP27/EfwC+B/iH9ov/gpt+2/4C/aD174P/DTWfjt&#10;4F8JeAP+CVd34W8F/GXVPBei33xP8J+Gby1/4J9eNLa68P8AhzxtPrej6Nc2/jDxZBPp1nbSw+Jd&#10;djYapdnwP/ZQ/bv17wXrV78dv+Cm37b/AIL8bQfGD9oXRtE0fwz4B/4JV3WnXnwa8OfH34leHv2c&#10;/FlzLb/8E+vFka+IPHv7Pml/DDx14stm1S1ntPFPiTWLO68NeCrm3n8H6H+r9FAH5QaL+yh+3fP8&#10;ffiX4f1z/gpt+2/Z/s+aX8H/AIH6z8MPHVt4B/4JVt4q8R/GXXfGn7Qtl8dvCes2a/8ABPq7ubfw&#10;/wCC/BPhz9nTWPDN1N4O0KC61Hx74tit/EniySzutL8GfEH/AAWZvf23f+Cdv/BNn9pD9sX4Kf8A&#10;BUP9r/xR8Tfg/wD8Kf8A+EZ0L4pfCT/gmrrXgS+/4WB8evhb8LdZ/tzTPCf/AAT/APBPiC5+zeH/&#10;ABtqt5pn9n+J9N8nWLfT7i6+2WUVxp11/R9Xn/xS+E/wr+OPgTXfhd8a/hp8P/jB8MvFH9mf8JN8&#10;Ovil4N8OfEDwJ4i/sTWNP8RaN/bvhHxZpur+H9X/ALI1/SNK13TP7Q0+4+waxpmn6na+Te2VtcRA&#10;H8cfxLsv+DtPwTp3xi1TTPih8YNcttN/Zg/Y0vfgXFo3gH/glj4x1Hxf+218XfFX7FXg79o/4YeL&#10;NH8I/By+1fSfg/8ACrV/if8AtcXdt4+1Ow8HeB/CHhX4Q+GfHXi74x634J07U/EHjb8wPgd/wUu/&#10;4OXde/4KP61/wTE+O37T/iDwX+1HD8H/ANoXWdD+Fvhn4Vf8E4rrUbz4yeHP2IfiX+09+zn4Sufi&#10;Fb/Brxb8KV8P+PfFOl/DCx8WXLeKbSCz8K+I9Y0268S+DNcgn1jQ/wDSbrwD/hk79ln/AIXt/wAN&#10;R/8ADNPwA/4aa/6OL/4U38Ov+F7f8id/wrv/AJK5/wAI3/wsD/kn/wDxQ3/Ixf8AInf8Uz/yBf8A&#10;QaAP4wjef8HnGrfBPQL3wt4j+IEv7Rvh/wDaA+NHgH4z+CvEXgr/AIJVeGvAmkfCzTPhF+yr4/8A&#10;gJ41+HXiPxH4B0HQPiJ/wmPiD4n/AB38N+LvEfgDx98QPDmkax8N4PBWqWfg3xl4X8T2Wq/r9/wR&#10;nvf23f8Agol/wTY/Zw/bF+Nf/BUP9r/wv8TfjB/wuD/hJtC+Fvwk/wCCauieBLH/AIV/8evil8Ld&#10;G/sPTPFn/BP/AMbeILb7T4f8E6Vean/aHifUvO1i41C4tfsdlLb6da/0fV5/8LfhP8K/gd4E0L4X&#10;fBT4afD/AOD/AMMvC/8Aaf8AwjPw6+Fvg3w58P8AwJ4d/tvWNQ8Raz/YXhHwnpukeH9I/tfX9X1X&#10;XdT/ALP0+3+36xqeoandede3tzcSgH5wfEv9lD9u/S/Gn7PVj8Mf+Cm37b/iPwT4j+MGt6N+0XrG&#10;s+Af+CVcGo+Avg3B8Avjh4h0PxZ4Sim/4J9aDJeeILz9oPQfgT4Fuba10vxpOvhXxp4mvG8NWtra&#10;3PjDwmftC/soft3+HPgF8cPEP7On/BTb9t/x7+0HoPwf+Jes/AnwL4t8Af8ABKu08LeNPjLpfgvW&#10;r74YeE/E15df8E+vBdta+H/EfjaDRNH1m5uPGHhOCDTry5lm8S6FGp1S0/V+igD4A/4Y3/aK/wCk&#10;sX7f/wD4bj/gll/9LWr4g8WfA7/gqF4L/wCCbnib45ax/wAFAP237z9vDwn+xBrPxY1T4AeE/g9/&#10;wTN8e+Fbv9rjQvgNc+ML74PeGfDngX9gbxF4k8aeH5/jJay+CtG0Twd8QNe1zxHpzW1j4e8Zapf3&#10;tnrc/wC71FAH5QfEv9lD9u/S/Gn7PVj8Mf8Agpt+2/4j8E+I/jBrejftF6xrPgH/AIJVwaj4C+Dc&#10;HwC+OHiHQ/FnhKKb/gn1oMl54gvP2g9B+BPgW5trXS/Gk6+FfGnia8bw1a2trc+MPCfkHjr9mn/g&#10;qnYfDb9vXU/Af/BQn9r/AFv4m/D/AP4TH/h374d1PwV/wSki0f44/Yv2TvhT4u8Gf8LSnl/Yg0mL&#10;SP7X/a61f4tfC3UP7S134P8AleBPC+hahJ/ZljcQfETxF+31FAH8sX7d3ib/AIKhfsg+NP2e7FP+&#10;Ci37T8fgn9o7/gs9+xn+wj8OdY8TfC3/AIJm63qPiT9kj4/fALwb4h+JXxLtovC/7ElnJoHxg0H9&#10;oOz+M3gXwneeJ9LsNEtvCvhHR7vUfhf4htr6w8Y+JP2e/wCGN/2iv+ksX7f/AP4bj/gll/8AS1q+&#10;v/H/AMJ/hZ8V/wDhCv8AhaXw0+H/AMSv+FbfEDw58WPh1/wn/g3w54x/4QH4p+Dvtv8AwiPxL8Ff&#10;8JFpupf8Ir8QPCv9o6h/wjnjLQvsHiPQ/t97/ZmpWv2qff6BQB8Af8Mb/tFf9JYv2/8A/wANx/wS&#10;y/8Apa1eP/A/9lD9u/XvBetXvx2/4Kbftv8AgvxtB8YP2hdG0TR/DPgH/glXdadefBrw58ffiV4e&#10;/Zz8WXMtv/wT68WRr4g8e/s+aX8MPHXiy2bVLWe08U+JNYs7rw14KubefwfoftN/+018R/D/APwU&#10;B8K/starB4Tvvh38RPhf458d+H726+GvxO+H2t6BdeB9N8Cyx6do/wAXfF2sXHwo/aE1/wAQX2ue&#10;KrzWfh58I9FtPFHwm8KaJp/iPx7drb6jape/e1AH5Qa1+yh+3fB8ffhp4f0P/gpt+2/efs+ap8H/&#10;AI4az8T/AB1c+Af+CVa+KvDnxl0Lxp+z1ZfAnwno1m3/AAT6tLm48P8AjTwT4j/aL1jxNdQ+Dtdg&#10;tdR8BeEorjxJ4TkvLXS/GZov7KH7d8/x9+Jfh/XP+Cm37b9n+z5pfwf+B+s/DDx1beAf+CVbeKvE&#10;fxl13xp+0LZfHbwnrNmv/BPq7ubfw/4L8E+HP2dNY8M3U3g7QoLrUfHvi2K38SeLJLO60vwZ+r9F&#10;AH4Q/DT4Hf8ABULxtp3we1TU/wDgoB+2/oltqX7b/wC2X8J/jrFrPwd/4JneDtR8Ifsj/CHxV+2p&#10;4O/Zw+MPhPR/F37BFhq2reIPitq3wx/ZIu7nWtMsfGOieL/Cvxe8TeOvCPg3RPBOo6Z4h8E+f618&#10;Av8AgtvBq3w0i0P9t39p+80jVPjB8cNG+J91c+Ev+CTqz+HPg1oP/BS39nr4YfAnxZoyt+yNamfx&#10;B40/4JheI/2jP2jPE1tDb67Pa/GXwF4T0O48M+E9XvLb4E+Nf6HqKAP5wf8AgjPe/tu/8FEv+CbH&#10;7OH7Yvxr/wCCof7X/hf4m/GD/hcH/CTaF8LfhJ/wTV0TwJY/8K/+PXxS+Fujf2Hpniz/AIJ/+NvE&#10;Ft9p8P8AgnSrzU/7Q8T6l52sXGoXFr9jspbfTrX9P/8Ahjf9or/pLF+3/wD+G4/4JZf/AEtavr/4&#10;W/Cf4V/A7wJoXwu+Cnw0+H/wf+GXhf8AtP8A4Rn4dfC3wb4c+H/gTw7/AG3rGoeItZ/sLwj4T03S&#10;PD+kf2vr+r6rrup/2fp9v9v1jU9Q1O6869vbm4l+PP8AgpD+3d4Y/YK/Z/1Px8W8Eax8XfFlt4o0&#10;f4HeAvHnjPTvAnhzxZ4u8N+ENa8aaxfeJPEV/NEdM8HeD/DWhalr/iGWzEmr63PFo/gTwnBf+PfG&#10;nhDSNSAPI/2ev2UP27/EfwC+B/iH9ov/AIKbftv+Av2g9e+D/wANNZ+O3gXwl4A/4JV3fhbwX8Zd&#10;U8F6LffE/wAJ+Gby1/4J9eNLa68P+HPG0+t6Po1zb+MPFkE+nWdtLD4l12Nhql2fA/8AZQ/bv17w&#10;XrV78dv+Cm37b/gvxtB8YP2hdG0TR/DPgH/glXdadefBrw58ffiV4e/Zz8WXMtv/AME+vFka+IPH&#10;v7Pml/DDx14stm1S1ntPFPiTWLO68NeCrm3n8H6H+k/wz8a6b8Sfhz4C+Iej3+karpXjrwb4Z8Xa&#10;fqXh/UINV0K9tPEWjWWrQXOj6nbT3Ntf6bNHdh7K8guJ4rm3McqyuGDV3FAH4Q+Hvgd/wVCsfA//&#10;AATeHxK/4KAftv6X8Vvjp4g8L+Gf26tC8J/B7/gmd4o8K/ALUW/Yl+Pnxf8AHFz4Z1/w1+wN4q0P&#10;wx4f0v8Aaj+Hvw5+EWjeLPE/inx74V1HTvGVt4VsNa1nxT4s8K+Jk8/8X/AL/gtvZ+C/H994O/bd&#10;/af1Xxtp3wf/AOCoGs/DzR9Q8Jf8EnY9O134y/Cv4+6B4e/4JXeE9Vlk/ZF06OHw/wDtKfs93HiH&#10;x18a7mXVNGg0HxVY2tnrHiX4BXLr4Ou/6HqKAPAP2Yv2e9H/AGX/AIRWnwl0bx58QPih/wAXA+Nn&#10;xS8QfEL4pN4E/wCE78YeO/2gPjZ8Q/j98R9d12H4Y+BPhl8P7L7b8QPib4lk0zTPCfgPwzo+k6P/&#10;AGfpltYH7K1xP7/RRQAUUUUAfgD/AMHR3/KCj9ub/u2b/wBbD/Z9r9/q/AH/AIOjv+UFH7c3/ds3&#10;/rYf7Ptfv9QAUUUUAFFFFABX4g/tf/sk/t6+Ffi7+038W/8Agn7+0p+0B4B/4X98AP2l/wBoTW/h&#10;7oWnfsH6x4E1L/goJ8KPgn+x18Af2NPAenzftFfs9eLfiBpPgD40/D/4XeM4/iis3jxfDGnax4D0&#10;zU4/Hfwk/twW/in9vqKAPxA+NX7NH/BVPQ/+GvP+FH/8FCf2v/GP/CHfsgeGvGX7HX/CR+Cv+CUl&#10;r/wtf9sm6/4af/4Sf4T+P/tH7D/hX+zvAGnf8It+yx9j1K+/4VvYv/wsnxrs+Jd/9hu/+EB9B8R/&#10;s6/tu6d+1N8G/hbpH/BS39v+/wDgl4x+AH7S3j/4g/Eb/hSv/BNW6/4RX4p/DX4i/sneHfg74K/4&#10;S62/4JxJ4S0P/hP/AAl8V/jnrv8Awjmt6fdeI/FX/Ctf7T8LXljpng7xhBqH6/UUAflB8NP2UP27&#10;9U8aftC2XxP/AOCm37b/AIb8E+HPjBoujfs56xo3gH/glXcaj49+DU/wC+B/iHXPFniyKH/gn1rk&#10;ln4gs/2g9d+O3gW2trrSvBVw3hXwX4ZvF8NXdtdW/jHxYfDT9lD9u/VPGn7Qtl8T/wDgpt+2/wCG&#10;/BPhz4waLo37OesaN4B/4JV3Go+Pfg1P8Avgf4h1zxZ4sih/4J9a5JZ+ILP9oPXfjt4Ftra60rwV&#10;cN4V8F+GbxfDV3bXVv4x8Wfq/RQB+UGi/soft3z/AB9+Jfh/XP8Agpt+2/Z/s+aX8H/gfrPww8dW&#10;3gH/AIJVt4q8R/GXXfGn7Qtl8dvCes2a/wDBPq7ubfw/4L8E+HP2dNY8M3U3g7QoLrUfHvi2K38S&#10;eLJLO60vwZ8Qf8Fmb39t3/gnb/wTZ/aQ/bF+Cn/BUP8Aa/8AFHxN+D//AAp//hGdC+KXwk/4Jq61&#10;4Evv+FgfHr4W/C3Wf7c0zwn/AME//BPiC5+zeH/G2q3mmf2f4n03ydYt9PuLr7ZZRXGnXX9H1ef/&#10;ABS+E/wr+OPgTXfhd8a/hp8P/jB8MvFH9mf8JN8Ovil4N8OfEDwJ4i/sTWNP8RaN/bvhHxZpur+H&#10;9X/sjX9I0rXdM/tDT7j7BrGmafqdr5N7ZW1xEAfxxftIWX/B2p8N9O/az1T4R/FD4wePLbwx+2/8&#10;LfhP+xrEvgH/AIJY+KtR+Kn7I/j7xV+0N4Ov/jD8SNH8LfByz1fQfEGhatZ/slXniDWtasfhfong&#10;Xwr8Q/id468b+DtL8EeDfFniH4W/kD+2h/wV/wD+DiP9nz/gqN8X/wDgm78Of2vPEGueNoP2n7L4&#10;Kfs8eHvFnwW/4J9XXirx54V+LvibR5f2XtQ8TeMdN+BPh/4d2HiD4l/Dvxz8Nde1m6v28Had4d1L&#10;xHc23ijS/Blzp2q6Po3+m3XzB4m/Yi/Yv8afGW2/aL8Y/sifsweLP2g7PxB4T8WWfx28TfAL4U67&#10;8ZbXxV4Cg0a18C+Jrb4n6p4TuvG0HiDwXbeHPD1t4T1mLW11Lw7BoWjRaPdWUel2SQAH80Phzwz/&#10;AMHN+o/tT/GT4W6v8fP2gLD4JeDv2/8A9mnwz8PviL/wrj/glxa/8JV/wTA+JPxF/ax8O/GL4+f8&#10;Jdc/s7v4S1z9oDwD4S+FHwM13/hXGiafa+P/AAr/AMLK/tPxT+zvfaZ4x8Hwaf7B/wAEQvE3/BUL&#10;9vT4BftM+If23f8Agov+0/8ACP8AaD/Zr/bf+M37IfjHwL8FPhZ/wTNt/Cuiaj8HPBfwmvvENjqF&#10;5rH7Evxdtdb8Qab428Y+LNHu9d8NeMbrwrqWnabpUujRzRrNqmpf1O15/wCAfhP8LPhR/wAJr/wq&#10;34afD/4a/wDCyfiB4j+LHxG/4QHwb4c8Hf8ACffFPxj9j/4S74l+Nf8AhHdN03/hKviB4q/s7Tv+&#10;Ej8Za79v8R659gs/7T1K6+ywbAD84Pjh+yh+3foPgvRb34E/8FNv23/Gnjaf4wfs9aNrej+JvAP/&#10;AASrtdOs/g14j+Pvw18PftGeLLaW4/4J9eE428QeAv2fNU+J/jrwnbLql1Pd+KfDej2dr4a8a3Nx&#10;B4P1z2D/AIY3/aK/6Sxft/8A/huP+CWX/wBLWr7/AKKAPxB/4Zp/4Kp/8MC/8LB/4eE/tf8A/Dwf&#10;/hkD/hMv+FF/8IV/wSk/4VZ/w2T/AMKY/tv/AIVP/a//AAxB/Zn/AAr/AP4Xb/xR/wDaX/C4fsP/&#10;AAjv+lf8LK+z/wDFUV6B+0t+zr+278Nvh14c8RfB3/gpb+3/AOPvFuo/tAfsneAdX0L/AIUp/wAE&#10;1fFX2D4WfFf9qf4NfC346eNf7M8L/wDBOKx1O1/4Vt8EvGPxC+Iv/CR3M7+HfB3/AAiv/CXeMLPU&#10;fCWh65p91+v1FAH4g+Ov2af+Cqdh8Nv29dT8B/8ABQn9r/W/ib8P/wDhMf8Ah374d1PwV/wSki0f&#10;44/Yv2TvhT4u8Gf8LSnl/Yg0mLSP7X/a61f4tfC3UP7S134P+V4E8L6FqEn9mWNxB8RPEXy/+274&#10;T/4K+fs1/Bb9rv44eBf2+v2n9V8E/AHxB8ffHPg7W/FngD/glrfQal+zB8K/+CV3iz49+HviT4m0&#10;jR/2NNC1688QXn/BR3QrT4B6zoel2Oja/cfBqS51Kx8E6datF8bIP6Xq5/xZ4T8LePfCviXwL468&#10;M+H/ABp4J8aeH9Z8J+MfB3izRtO8R+FfFnhXxHp1zo/iHwz4l8P6xbXmka94f13SLy80vWdG1Szu&#10;9O1TTrq5sb62ntp5YnAPyB/Yi+EP7Wf7Sn7F/wCyJ+0X46/4Kpftv6T42+P37MHwC+NfjHSvCXwt&#10;/wCCYlj4V0zxV8VPhT4T8deIdP8ADVlrH/BOvXdWs/D9nq+u3lvo1rqmuazqVvp0dtDfatqN0kl5&#10;P9P/APDG/wC0V/0li/b/AP8Aw3H/AASy/wDpa1fb/hPwn4W8BeFfDXgXwL4Z8P8AgvwT4L8P6N4T&#10;8HeDvCejad4c8K+E/CvhzTrbR/D3hnw14f0e2s9I0Hw/oWkWdnpejaNpdnaadpenWttY2NtBbQRR&#10;J8U/t3/tNfEb9lnQfhP448GweE9R8Pa/8UPBngXxlo3iz4bfE7WtNu7Xxp478E+F01DVPjh4W1jT&#10;vhh+zToHh3RdZ8S67ffEP43Wmq+F9b1Sw0LwdoVnN4h1i1t7gA8W+B/7KH7d+veC9avfjt/wU2/b&#10;f8F+NoPjB+0Lo2iaP4Z8A/8ABKu6068+DXhz4+/Erw9+zn4suZbf/gn14sjXxB49/Z80v4YeOvFl&#10;s2qWs9p4p8SaxZ3XhrwVc28/g/Qz4afsoft36p40/aFsvif/AMFNv23/AA34J8OfGDRdG/Zz1jRv&#10;AP8AwSruNR8e/Bqf4BfA/wAQ654s8WRQ/wDBPrXJLPxBZ/tB678dvAttbXWleCrhvCvgvwzeL4au&#10;7a6t/GPiz9X6KAPwh8TfA7/gqF4T+A1t4v1T/goB+2/d/GS6/bf8J/CiLwV4Z+D3/BM3xppy/sj+&#10;NP8AgpHo3wN0f4w3Nj4P/YH16+svEFn+wfr1j8f/ABZrd5rUGieAfFUGs+I/HXg3w74b8OeIfh/p&#10;fQf8M0/8FU/+Fz/2J/w8J/a//wCFJf8ADX//AAhv/CYf8IV/wSk/4SP/AIY2/wCGBf8AhYP/AAtj&#10;7L/wxB9o/wCFgf8ADwf/AIsZ/Zv/AAi/27/hVn/E3/4Vr/Zn/F4a/b6igD+QLwx4/wD+C03gT9t3&#10;/glz+yb+1d+3V8f/AIYf8Nx/8NBf8LGi8OfDX/gmNr3iPRv+Gf8A/gmp+yn+0B4u/wCEA1nw7+yV&#10;468NaP8A2P8AtteO/wBpv4RXv/CT2viX+2PhZ8PPBVx4f+1fa4Pir45/f7/hjf8AaK/6Sxft/wD/&#10;AIbj/gll/wDS1q+v/EXwn+Fni/x38Ovij4s+Gnw/8UfE34P/APCXf8Kk+IviLwb4c1vx38Lv+Fga&#10;PB4d8e/8K68Xalptz4g8E/8ACb+H7a20Lxd/wjOoaZ/wkmj28Gmaz9tsokt19AoA/KDRf2UP275/&#10;j78S/D+uf8FNv237P9nzS/g/8D9Z+GHjq28A/wDBKtvFXiP4y6740/aFsvjt4T1mzX/gn1d3Nv4f&#10;8F+CfDn7OmseGbqbwdoUF1qPj3xbFb+JPFklndaX4MNa/ZQ/bvg+Pvw08P6H/wAFNv237z9nzVPg&#10;/wDHDWfif46ufAP/AASrXxV4c+MuheNP2erL4E+E9Gs2/wCCfVpc3Hh/xp4J8R/tF6x4muofB2uw&#10;Wuo+AvCUVx4k8JyXlrpfjPpP2W/+Ckfgb9q79sb9oL9n74c6j8MdT+G/wm8CaTq3gbxXo/xC0fW/&#10;iB8SPEegfEjxx8NfjBq58Fafey3Hh74eeFvFOgaX4d8L6hqEC6n4nKz+Nrdf+EE8X/D7Vde/TugD&#10;8IfjN8Dv+CoXw8+Bn/BRv4ieGv8AgoD+2/4n8b/BPw/8SvEv7CXhLRvg7/wTO8caj8fNO8K/se/D&#10;L4h+GbbxZ4M8FfsD3njHXfEGvftYXnxg+FFt4T0GP4e+Kte8K+GvDMGhaMbnVNN8b+J+g8S/s0/8&#10;FU7X/hdX/CMf8FCf2v8AUf7D/a//AGYPBvwP+2eCv+CUif8ACY/sbeKv+GQ/+Gp/ix4j3/sQWP2X&#10;4gfDb/hMf2xf+EK024PhW+v/APhVHgD7J8NPH39o2H/CyP2+ooA/kCuvH/8AwWm+G/8AwUm/4JAf&#10;sdfHv9ur4/8Agb4Zft5fsgeLPGX7QWu6Z8Nf+CY2teO/Bn7ZPwV+AvxJ+KX7RPwm+Fup6D+yV4n8&#10;P6Z8P/h/4gi+DFpp+peI/DHjyx8QaP4u1238MfEvxXe2d7qHhv8Af7/hjf8AaK/6Sxft/wD/AIbj&#10;/gll/wDS1q+v/EXwn+Fni/x38Ovij4s+Gnw/8UfE34P/APCXf8Kk+IviLwb4c1vx38Lv+FgaPB4d&#10;8e/8K68Xalptz4g8E/8ACb+H7a20Lxd/wjOoaZ/wkmj28Gmaz9tsokt19AoA/KDRf2UP275/j78S&#10;/D+uf8FNv237P9nzS/g/8D9Z+GHjq28A/wDBKtvFXiP4y6740/aFsvjt4T1mzX/gn1d3Nv4f8F+C&#10;fDn7OmseGbqbwdoUF1qPj3xbFb+JPFklndaX4M+v/wBmL9mKD9muD40Xd38aPjB8fvG3x9+MEHxr&#10;+JPxK+NcHwasPFWpeKrH4NfB/wCA+k2Gn6T8B/g/8D/h5pHh/Sfh38DvAtjaWlj4GTUrjUY9W1XV&#10;NW1C51E+R5X+zF+0f8U/ip8cf2g/hX8W4/BngTWPhp4r8er4Q+EzfC/4u+DPiLd/CfTfjF478B/C&#10;z4xr488c3/8Awr34t+Cvib4O8Jab4obWPhJp9xpXhTWvEEXhXxFfWOtWj6fL96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10;1P7+KKKKACiiigAooooAKKKKACiiigAr8Af+Ch//ACnX/wCDdX/vLl/6x54Jr9/q/AH/AIKH/wDK&#10;df8A4N1f+8uX/rHngmgD9/qKKKACiiigAooooAK8t+Kfj7xf4A0zTL/wf8EfiV8cbu/v3tLvRfhp&#10;rXwc0TUdFtkt3mXVNRm+MvxV+FGkTWUkqi0SLSNU1TUvtEivLYx2oa4T1KigD8o9S/aEfSf+Ck2q&#10;/CjQ/jDFdePPFv7CXiHx3pH7JfjH4t+Dw2j/ABi0TxL4Y1Pw/o1t4H0TWdSGneJL7weusanr2pad&#10;NrrXWgDWPEOnaleeGLSK4T58/wCCbXiq9/aq8NfEjwDrX7SHxn+Ofw2v/wBmb9hj4m/ET4g6T8d/&#10;G3hb4g/Dn9tXx2PjJrf7Tfwg07xv8K/EPhXxh8Krjw7a+Dfgpr/i/wDZ8sta0LRfhk3jK58IzeE7&#10;Pw/4rvtBT936jjiiiDCKOOIPI8riNFQPLKxeWRgoUNJIxLu5yzsSzEk5YA4H4U/CrwD8EPh54X+F&#10;Xwv8Pr4Y8CeDbCTT9A0Yajq+s3EMdxd3Oo315qOueIb/AFbxBr+tatql7favrniDxBqup67r2s31&#10;9q+s6jfale3N1P6FRRQAV+H/APwVo+OvxA+EniTRoNE+Nnij4Jz6f+yN+1B8T/2Z9N8MeM7bwmn7&#10;Qn7dPgfxL8E7L4D/AAQ1fT7jyV+JdxrH/CRX2j6D8DZpr+y+Ktn438XX9x4fvrj4eWOq6D+4FRvF&#10;FKYzJHHIYpBLEXRXMUoV08yMsCUk2O6B1wwVnXcAxDABC0rQxNPGkU7RoZoo5DNHHKVBkjjmaOFp&#10;UR8qkpiiMigOY0zsqSiigAooooA/NH9pj43eHPhn+39+wD4J1H9oe28DzfFi4+MvhfWvgrqnxO0D&#10;w9o3ji3f4ea8/wAP9Vk8CXt3aalr+t6n8QVs/D/hi+Iu0u9btbXRdFtzqrzx3HyR+x98UvGvxu/a&#10;e8c/CjxT8c/iJ411Lxx4B/4KB237Y3wn0r4w69pd3+yt4y+Hn7Yng74W/smeH/AbeCNS0Hxl+z/e&#10;eJ/gfrHxUtvBmr+Fb/wZq3xb8N+AtM+NUWoahr1sviLVP3lqNYokeWSOONJJmVpnVFDysiLGjSsA&#10;GkZY1VFLZKoqqCAAKAPJ/gx8Dfhv8APCuo+EfhnpWr2NhrnijXfHHibVfE3i/wAYfEDxh4u8aeJp&#10;YZdd8V+L/HHj7XfE3jDxPrmoC2tLX7brWt3jWWmWGmaLpq2WjaXpun2nrlFFABRRRQAUUUUAFfhD&#10;8TP2o/EnhrxR/wAFoPB/wV/aPm8ffE/4N/Abwl8SPh74Kt/iD4a8feLfgjqY8C/ECL4q6x4C+Hdu&#10;upS2Uvwy1BtA1D/hE7nw/dJP4stPDPh7xELnUNdjjuv3eooA/LH9i+38BftMfCf9sD4X6x49uP2r&#10;P2T7f45eLPg98Dfip4n+I03xWvPiP8FvFX7OXwSv/ihpunfGjT9QuNc8Y2Hhn41+N/jh8N7Hxvae&#10;KrnxBpbeHJvDEGsQzeELS5b9OtD0XS/Dei6R4d0Ozj07RdB0yw0bSNPiaR4rHTNMtYrKxtI2lZ5W&#10;S3tYIolaR3kYJukd3LNWhFFFBGkMMccMUahI4okWONFHRUjUBVUdgowO2akoAKKKKACiiigD5r/b&#10;G8R6T4Q/ZY+PnijWvidc/Bqy0H4YeK9Vj+JVl4u07wJeeGNTs9Oln0Wa18WaqVs9GuNR1lLDR4Zt&#10;8V1PJqK2enzQ6hc2sq/hx+0r+2B4xn/Zq/ZP+Inhb9qbVvDl1r3/AATW+Knxf/Z/8TeA/inpC2v7&#10;Uf8AwUS8Bwfs/wCifDj4L+IL23uprP4s+Ib/AMV6x4n8MH4Fz32ox/ErUfFnj9tW8O3WrfDSG+8P&#10;f0t1G8UUpjMkcchikEsRdFcxShXTzIywJSTY7oHXDBWddwDEMAeHQ/s7/DOf41W37ROsWHirV/it&#10;ZaNfaRoMmv8AxP8AiT4o8FeAYNc0Xw/oXiU/Df4ba54nufhr4F1DxBp3hvTLTXfEHhHwZoOt60v9&#10;qTX120viPxAdQ91oooAKKKKACiiigD8Af+CBf/Oaj/tP9/wUb/8AeN1+/wBX4A/8EC/+c1H/AGn+&#10;/wCCjf8A7xuv3+oAKKKKACiiigDnfFutap4c8Na1rmi+Edf8e6tpdhNd2Hg3wvd+FrDxD4kuY8eX&#10;pekXnjbxF4Q8JW17cE4il1/xLommrgme+hG2vy0/bU/adPgDQP2OfiH8SPGXi/8AYo1TV/2z/hR4&#10;O1P4c/FX4xfBTwo3xA+Heo+IdNtPHU/idvAHxN8feFvEvhKx0i4imuLaLxgBosd6934k0y1E+myr&#10;+ttFAH4b6P8AHL4h3v8AwUuk+HEnxq8Uz+P7z9rnxx8KvFv7LiePU/4Rfwx+wfpn/BPxfir4T+Om&#10;n/DeARXenjUf2mT4Gg/4Xpa2SajL40+IuvfA+TxRLp+iWul6D+qHwT/Zt+FP7P8AL4zvvh9aeM7z&#10;xD8Q73Q73xv40+JXxT+KHxn8feJv+EY0s6L4XsdV8efF3xh438XTaR4b0p5rXRNFXWU0qwkvdU1G&#10;KzGq61rF9qHunlRCUziOMTtGsTTbF81okZnWMycsY1eR2VDwGdmGCxapKACiiigAooooAK+UP27f&#10;GvxI+HH7GX7UXj34RXF/YfEfwh8DfiPr/hbWdJsodT1rw1eab4Z1C5ufFug6RcWWpW+ueIPCGnpd&#10;+J9B0C40+9g13WNJstImtZ47142+r6KAPzp/4J0fEJPHnh39pe08IfGDVv2g/gB4E/aYu/Bv7NPx&#10;r1r4iL8Xbvx18Nj8CfgR4s8ZxW3xW+06lL8RtL8F/H/xV8Z/ANj4lvNb1i9tT4YuPCE10yeFIXl/&#10;Rao4oooI0hhjjhijUJHFEixxoo6KkagKqjsFGB2zUlABRRRQAUUUUAFFFFAHzX+2N4j0nwh+yx8f&#10;PFGtfE65+DVloPww8V6rH8SrLxdp3gS88ManZ6dLPos1r4s1UrZ6NcajrKWGjwzb4rqeTUVs9Pmh&#10;1C5tZV/Dj9pX9sDxjP8As1fsn/ETwt+1Nq3hy617/gmt8VPi/wDs/wDibwH8U9IW1/aj/wCCiXgO&#10;D9n/AET4cfBfxBe291NZ/FnxDf8AivWPE/hg/Aue+1GP4laj4s8ftq3h261b4aQ33h7+luo3iilM&#10;ZkjjkMUgliLormKUK6eZGWBKSbHdA64YKzruAYhgDwO3/Zq+Fsnxrsv2i9XsfGmtfFXTrLUoPDx8&#10;S/F34reMfAvw/n8Q+H9K8NeJrn4a/DHxH4vvPhj4B1HXdE0i10rVNZ8H+CdA1G+tptakaWGXxT4p&#10;Os/QFFFABRRRQAUUUUAfhD8TP2o/EnhrxR/wWg8H/BX9o+bx98T/AIN/Abwl8SPh74Kt/iD4a8fe&#10;LfgjqY8C/ECL4q6x4C+HduupS2Uvwy1BtA1D/hE7nw/dJP4stPDPh7xELnUNdjjuvpD9i+38BftM&#10;fCf9sD4X6x49uP2rP2T7f45eLPg98Dfip4n+I03xWvPiP8FvFX7OXwSv/ihpunfGjT9QuNc8Y2Hh&#10;n41+N/jh8N7HxvaeKrnxBpbeHJvDEGsQzeELS5b9TqjiiigjSGGOOGKNQkcUSLHGijoqRqAqqOwU&#10;YHbNAGfoei6X4b0XSPDuh2cenaLoOmWGjaRp8TSPFY6ZplrFZWNpG0rPKyW9rBFErSO8jBN0ju5Z&#10;q1KKKACiiigAooooAKKKKAPwB/4Ojv8AlBR+3N/3bN/62H+z7X7/AFfgD/wdHf8AKCj9ub/u2b/1&#10;sP8AZ9r9/qACiiigAooooAKKKKACiiigAooooAKKKKACsDxXd69YeF/El/4V0y21rxPZaBrF34c0&#10;e8uTZWmra9bafcTaPpl1dhWNpbX+oJb2s9yATBFK0u1tgFb9FAH4s/8ABJP41+J/ixdeN7aH49+L&#10;v2jfBUf7MH7FPxF8f+LvGXi+38Yal4C/bQ+J+m/G2f8Aal+D+IEc/Dy+8NaZ4Z+DPiTX/gQDpFl8&#10;GdT8YDSdM8N6Lba62nWH7TVHHFFEGEUccQeR5XEaKgeWVi8sjBQoaSRiXdzlnYlmJJy0lABRRRQA&#10;UUUUAFFFFAH88+nftUwap+zf+1pY+F/2wbrxd4P+Hn/BTX4ZfCr4qfG3TPjj4e1rxt8Ef2UfiD8V&#10;PgjovinXP+E50S8I+HfhW80+88d+GI/HFs3hy2+Hvh268beNtA1bRrzwFNqWm/YX7L3wk8Iftpfs&#10;q/DLxB8f/EvxJ+MnhLw78Uf2idG+GmrSfGz4n6T4S+PfwC8EftReOtK/Zw8e/Fnw54B8XeGfAnx5&#10;sfGfwh+H/wAKPGVlrvxA0bxdZeMtP1C416Yz6f478Safqn6pyRpKjxSokkUiNHJHIodJEcbXR0bc&#10;rIykqysMMCQQQaVVCgAAKqgBVAACgDAAA4AAGAAcAeuRQA6iiigAooooA/Ob/gq18Ubf4M/sS/E/&#10;4jj43XnwF1zw1feFLvwn4tsPHul/Dy41jxGdfs0g8IjV9Slt21GHV9OOp3VzoOn3EF/qVvpspLtY&#10;297G/wAfftM/tKeKYf21PBtp4H/aB1DTtU1PUf8AgmpdfskfBvwh8SNM/wCFf/tPfCb4/ftI+NfD&#10;X7Y/xBi8LWbXFl8Y7bwx8AbXUfEuoaxZp4li+CvhrwH4P+J+hTaGfG9zNr/7tVG0UTSJM0cbSxLI&#10;sUrKpkjWXZ5ipIQWRZPLTzApUPsTdnatAHm2l/Bv4Y6J8UNX+M2keD9M074l694H0b4b6v4ns3vL&#10;eS88GeH/ABB4g8VaVo76XHdLokbQa94o1u/m1ODTYtXvjdxW1/f3VnY6db2vptFFABRRRQB+c3/B&#10;Vr4o2/wZ/Yl+J/xHHxuvPgLrnhq+8KXfhPxbYePdL+HlxrHiM6/ZpB4RGr6lLbtqMOr6cdTurnQd&#10;PuIL/UrfTZSXaxt72N/j79pn9pTxTD+2p4NtPA/7QOoadqmp6j/wTUuv2SPg34Q+JGmf8K//AGnv&#10;hN8fv2kfGvhr9sf4gxeFrNriy+Mdt4Y+ANrqPiXUNYs08SxfBXw14D8H/E/QptDPje5m1/8Adqo2&#10;iiaRJmjjaWJZFilZVMkay7PMVJCCyLJ5aeYFKh9ibs7VoA8T8D/s6/C74f8AxP8AHfxn0az8W6r8&#10;TPiJayaVrninxx8SviP8RbjS/DT+ItV8WL4L8DWHjzxX4j0j4beBofEOtX2oxeDfh/p/hnw4rJpl&#10;sdNNnoWh2+m+4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1f7+KKKKACiiigAooooAKKKKACiiigAr8Af+Ch//ACnX/wCD&#10;dX/vLl/6x54Jr9/q/AH/AIKH/wDKdf8A4N1f+8uX/rHngmgD9/qKKKACiiigAooooAKKKKACiiig&#10;AooooAKKKKACiiigAooooAKKKKACiiigAooooAKKKKACiiigAooooAKKKKACiiigAooooAKKKKAC&#10;iiigAooooA/AH/ggX/zmo/7T/f8ABRv/AN43X7/V+AP/AAQL/wCc1H/af7/go3/7xuv3+oAKKKKA&#10;CiiigAooooAKKKKACiiigAooooAKKKKACiiigAooooAKKKKACiiigAooooAKKKKACiiigAooooAK&#10;KKKACiiigAooooAKKKKACiiigD8Af+Do7/lBR+3N/wB2zf8ArYf7Ptfv9X4A/wDB0d/ygo/bm/7t&#10;m/8AWw/2fa/f6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W/v4ooooAKKKKACiiigAooooA&#10;KKKKACvwB/4KH/8AKdf/AIN1f+8uX/rHngmv3+r8Af8Agof/AMp1/wDg3V/7y5f+seeCaAP3+ooo&#10;oAKKKKACuf8AFnizwt4C8K+JfHXjrxN4f8F+CfBfh/WfFnjHxj4s1nTvDnhXwn4V8Oadc6x4h8Te&#10;JfEGsXNnpGg+H9C0izvNU1nWdUvLTTtL061ub6+uYLaCWVOgr8sP+C0nj/xX4K/4Jj/t1af4b+CH&#10;xQ+Ltp40/Yw/a48M+JNd+HmrfBfTNK+Emi3v7P3j2C5+IXxCh+LHxe+GWt6l4Q0iK4mvNRsvhTo3&#10;xM8fS21jdLpXgfUrt7K0uwD9QNL1TTNc0zTtb0TUbDWNG1iws9U0jV9LvLfUNM1TTNQt47uw1HTr&#10;+0kmtL6wvrWaK5s7y2llt7m3ljmhkeN1er9FfMn7X/7Wvwj/AGIPgR4r/aL+ONzr1p8OPBs+lW+s&#10;z+GtGl1/V1k1i9jsLP7PpkMkUk4NxIokKuuxMsenygH03RXler/GLwbonwVvfj5fS6iPAFh8NX+K&#10;1xNFYvJqo8Jp4b/4SppE00MJGv8A+yiG+x7g/n/udwPNfnhrH/BaL9iPSv2fP2bf2h4df8e67pP7&#10;W19Y6f8AAf4a+HPBF9rXxk8bTX1/Lpxmtvh9Z3DalBZWU8LG/vp5VtbWPDvLwwUA/WOivyU/a1/4&#10;LI/sy/sjfEbRPgx4h8G/HP4nfGW/8Caf8TPEXww+EPwz1bxt4o+H3grUoPtFtq3jq303zYtBd41l&#10;EdrNIzyvBKkTMyEV9n/sh/te/A39uL4I+Hvj/wDs+eJpvEvgLX7nUNMb7fYz6Trmh69o8/2XWfDv&#10;iHR7oC50vWtJuswXtnNlo3/iOcKAfTleY/F342/Bn9n7wZcfEb49fFz4Y/BH4eWl/YaXd+PPi74+&#10;8KfDbwZa6nqspg0vTrjxR4z1bRdDhv8AUp1MNhZyX63F5Kpjt45XBVfTqKAPgD/h7D/wSy/6SWfs&#10;Af8AiZH7On/zyKP+HsP/AASy/wCkln7AH/iZH7On/wA8ivv+igD4A/4ew/8ABLL/AKSWfsAf+Jkf&#10;s6f/ADyKP+HsP/BLL/pJZ+wB/wCJkfs6f/PIr7/ooA+AP+HsP/BLL/pJZ+wB/wCJkfs6f/PIo/4e&#10;w/8ABLL/AKSWfsAf+Jkfs6f/ADyK+/6KAPgD/h7D/wAEsv8ApJZ+wB/4mR+zp/8APIo/4ew/8Esv&#10;+kln7AH/AImR+zp/88ivv+igD4A/4ew/8Esv+kln7AH/AImR+zp/88ij/h7D/wAEsv8ApJZ+wB/4&#10;mR+zp/8APIr7/ooA+AP+HsP/AASy/wCkln7AH/iZH7On/wA8ij/h7D/wSy/6SWfsAf8AiZH7On/z&#10;yK+/6KAPgD/h7D/wSy/6SWfsAf8AiZH7On/zyKP+HsP/AASy/wCkln7AH/iZH7On/wA8ivv+igD4&#10;A/4ew/8ABLL/AKSWfsAf+Jkfs6f/ADyKP+HsP/BLL/pJZ+wB/wCJkfs6f/PIr7/ooA+AP+HsP/BL&#10;L/pJZ+wB/wCJkfs6f/PIo/4ew/8ABLL/AKSWfsAf+Jkfs6f/ADyK+/6KAPgD/h7D/wAEsv8ApJZ+&#10;wB/4mR+zp/8APIo/4ew/8Esv+kln7AH/AImR+zp/88ivv+igD4A/4ew/8Esv+kln7AH/AImR+zp/&#10;88ij/h7D/wAEsv8ApJZ+wB/4mR+zp/8APIr7/ooA+AP+HsP/AASy/wCkln7AH/iZH7On/wA8ij/h&#10;7D/wSy/6SWfsAf8AiZH7On/zyK+/6+AP+CsX/KLL/gpZ/wBmAftkf+s6/EegD7/ooooAKKKKAPwB&#10;/wCCBf8Azmo/7T/f8FG//eN1+/1fgD/wQL/5zUf9p/v+Cjf/ALxuv3+oAKKKKACiiuP8f+ONF+Gv&#10;g3xD478RWXjDUdE8Mae+palY+APh74/+K/jK5tkkjjaPw98Ofhb4a8Y/EHxdqG6RSmk+FPDGtarI&#10;gkljsniimdAD5Q8Wf8FNf+CbngLxV4m8C+Ov+Cg/7EHgvxt4L8Qaz4T8Y+DvFn7V/wABvDnirwl4&#10;q8Oajc6P4h8M+JvD2seP7PVtC8QaFq9neaXrOjapZ2mo6XqNpc2N9bQXUEsSc/8A8PYf+CWX/SSz&#10;9gD/AMTI/Z0/+eRXP/8ABKfxNp3jT9kvxD4x0e28QWek+LP23/8AgqT4m0uz8WeE/FPgLxVa6drv&#10;/BTz9sDVLG28S+BfHWj+HPG3gvxBBbXUUWs+E/GPh/QfFPhzUVudH8Q6PperWd5ZQfo/QB8Af8PY&#10;f+CWX/SSz9gD/wATI/Z0/wDnkUf8PYf+CWX/AEks/YA/8TI/Z0/+eRX3/RQB8Af8PYf+CWX/AEks&#10;/YA/8TI/Z0/+eRR/w9h/4JZf9JLP2AP/ABMj9nT/AOeRX3/RQB8Af8PYf+CWX/SSz9gD/wATI/Z0&#10;/wDnkUf8PYf+CWX/AEks/YA/8TI/Z0/+eRX3/RQB8Af8PYf+CWX/AEks/YA/8TI/Z0/+eRR/w9h/&#10;4JZf9JLP2AP/ABMj9nT/AOeRX3/RQB8Af8PYf+CWX/SSz9gD/wATI/Z0/wDnkUf8PYf+CWX/AEks&#10;/YA/8TI/Z0/+eRX3/RQB8Af8PYf+CWX/AEks/YA/8TI/Z0/+eRR/w9h/4JZf9JLP2AP/ABMj9nT/&#10;AOeRX3/RQB8Af8PYf+CWX/SSz9gD/wATI/Z0/wDnkUf8PYf+CWX/AEks/YA/8TI/Z0/+eRX3/RQB&#10;8Af8PYf+CWX/AEks/YA/8TI/Z0/+eRR/w9h/4JZf9JLP2AP/ABMj9nT/AOeRX3/RQB8Af8PYf+CW&#10;X/SSz9gD/wATI/Z0/wDnkUf8PYf+CWX/AEks/YA/8TI/Z0/+eRX3/RQB8Af8PYf+CWX/AEks/YA/&#10;8TI/Z0/+eRR/w9h/4JZf9JLP2AP/ABMj9nT/AOeRX3/RQB8Af8PYf+CWX/SSz9gD/wATI/Z0/wDn&#10;kUf8PYf+CWX/AEks/YA/8TI/Z0/+eRX3/RQB8Af8PYf+CWX/AEks/YA/8TI/Z0/+eRR/w9h/4JZf&#10;9JLP2AP/ABMj9nT/AOeRX3/RQB8Af8PYf+CWX/SSz9gD/wATI/Z0/wDnkUf8PYf+CWX/AEks/YA/&#10;8TI/Z0/+eRX3/RQB8Af8PYf+CWX/AEks/YA/8TI/Z0/+eRR/w9h/4JZf9JLP2AP/ABMj9nT/AOeR&#10;X3/RQB8Af8PYf+CWX/SSz9gD/wATI/Z0/wDnkUf8PYf+CWX/AEks/YA/8TI/Z0/+eRX3/RQB5/8A&#10;C34sfCv44+BNC+KPwU+Jfw/+MHwy8Uf2n/wjPxF+FvjLw58QPAniL+xNY1Dw7rP9heLvCepav4f1&#10;f+yNf0jVdC1P+z9QuPsGsaZqGmXXk3tlc28XoFfAH/BNP/k3X4jf9n//APBWL/16b+2RX3/QAUUU&#10;UAfgD/wdHf8AKCj9ub/u2b/1sP8AZ9r9/q/AH/g6O/5QUftzf92zf+th/s+1+/1ABRRRQAUUUUAe&#10;f/Fn4peBPgd8LPiX8a/ijrv/AAi/wy+D/wAP/GXxS+Ivib+zNY1v/hHfAnw/8Oal4s8Xa7/Y3h3T&#10;9X8Qav8A2R4f0nUNQ/szQ9L1LWL/AOz/AGXTLC9vZYLaX5A/4eV/s6/9E5/b/wD/ABU7/wAFTf8A&#10;6DivL/8AgtJ4/wDFfgr/AIJj/t1af4b+CHxQ+Ltp40/Yw/a48M+JNd+HmrfBfTNK+Emi3v7P3j2C&#10;5+IXxCh+LHxe+GWt6l4Q0iK4mvNRsvhTo3xM8fS21jdLpXgfUrt7K0u/1PoA+AP+Hlf7Ov8A0Tn9&#10;v/8A8VO/8FTf/oOKP+Hlf7Ov/ROf2/8A/wAVO/8ABU3/AOg4r7/ooA+AP+Hlf7Ov/ROf2/8A/wAV&#10;O/8ABU3/AOg4o/4eV/s6/wDROf2//wDxU7/wVN/+g4r7/ooA+AP+Hlf7Ov8A0Tn9v/8A8VO/8FTf&#10;/oOKP+Hlf7Ov/ROf2/8A/wAVO/8ABU3/AOg4r7/ooA+AP+Hlf7Ov/ROf2/8A/wAVO/8ABU3/AOg4&#10;o/4eV/s6/wDROf2//wDxU7/wVN/+g4r7/ooA+AP+Hlf7Ov8A0Tn9v/8A8VO/8FTf/oOKP+Hlf7Ov&#10;/ROf2/8A/wAVO/8ABU3/AOg4r7/ooA+AP+Hlf7Ov/ROf2/8A/wAVO/8ABU3/AOg4o/4eV/s6/wDR&#10;Of2//wDxU7/wVN/+g4r7/ooA+AP+Hlf7Ov8A0Tn9v/8A8VO/8FTf/oOKP+Hlf7Ov/ROf2/8A/wAV&#10;O/8ABU3/AOg4r7/ooA+AP+Hlf7Ov/ROf2/8A/wAVO/8ABU3/AOg4o/4eV/s6/wDROf2//wDxU7/w&#10;VN/+g4r7/ooA+AP+Hlf7Ov8A0Tn9v/8A8VO/8FTf/oOKP+Hlf7Ov/ROf2/8A/wAVO/8ABU3/AOg4&#10;r7/ooA+AP+Hlf7Ov/ROf2/8A/wAVO/8ABU3/AOg4o/4eV/s6/wDROf2//wDxU7/wVN/+g4r7/ooA&#10;+AP+Hlf7Ov8A0Tn9v/8A8VO/8FTf/oOKP+Hlf7Ov/ROf2/8A/wAVO/8ABU3/AOg4r7/ooA+AP+Hl&#10;f7Ov/ROf2/8A/wAVO/8ABU3/AOg4o/4eV/s6/wDROf2//wDxU7/wVN/+g4r7/ooA+AP+Hlf7Ov8A&#10;0Tn9v/8A8VO/8FTf/oOKP+Hlf7Ov/ROf2/8A/wAVO/8ABU3/AOg4r7/ooA+AP+Hlf7Ov/ROf2/8A&#10;/wAVO/8ABU3/AOg4o/4eV/s6/wDROf2//wDxU7/wVN/+g4r7/ooA+AP+Hlf7Ov8A0Tn9v/8A8VO/&#10;8FTf/oOKP+Hlf7Ov/ROf2/8A/wAVO/8ABU3/AOg4r7/ooA+AP+Hlf7Ov/ROf2/8A/wAVO/8ABU3/&#10;AOg4og/4KZfsu/2x4R0bWdH/AGv/AAP/AMJx8QPh18LfD/iD4pf8E4/+CiXwk8Cf8J38W/Hfh34Y&#10;/DfQtd+I/wATv2WfCXw/8I/8Jb8QPFvhnwnpmp+LPE2iaP8A2xrmn21zqFt56O33/XwB/wAFLP8A&#10;k3X4c/8AZ/8A/wAEnf8A16b+xvQB9/0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9f+/iiiigAooooAKKKKACiiigAooooAK/AH&#10;/gof/wAp1/8Ag3V/7y5f+seeCa/f6vwB/wCCh/8AynX/AODdX/vLl/6x54JoA/f6iiigArk/Hnjn&#10;wn8MPA3jP4lePdbtPDPgX4eeE/EXjnxp4kvxO1j4f8J+EtHvNf8AEet3q20VxctaaVo+n3l/ci3g&#10;nnMNu4iikkKo3jHxC+P+o+AP2jP2fvgXP8PLvUdE+Pdr8RksfiTH4m022tfD2vfDzwhqnjO50Kbw&#10;obO41bUvt+k6Zn+01utOs7WS8t0jN7KtzFB8p6D+1to37XF18Vf2ctW/Z+sdT8CfHD4Qftf2nwMm&#10;8ZfE+Gw8I/tNeCf2ffiPYfs0fGzR/GMnhrwxq3iH4QaB4n8U/EHwjP4V1XTrT4haprXwq8Xt41XT&#10;NL13SL7wcgB98/C34r+CvjN4Uj8a+ALvXbzw9Nf3mnRz+I/BXjbwFqJu7AxrcqfD/j/w74X8QJAD&#10;Knk3b6WtndDcbWeYK5X5G/4Kxf8AKLL/AIKWf9mAftkf+s6/EevU/wBjj4XfGT4Q/CG78J/GzxUf&#10;EWvTfET4heIfCukyfE/x78cLj4dfDjxB4jutR8FfDS5+NfxT0nQviP8AFWfwppkpiPivxjpVtqkU&#10;dzH4dhl1DTNC0/U73+b7/grz/wAFp/ix4D/ZE/bF+Anxs/4JofH/AOA2gfHf4H/tP/s6/Dv4v/Fn&#10;4x/ATwd4W8U6l4q+GXjTwZa+JPCGia34p0/xH438uy1S28Tx+EfClpqniy/054rSx06a/uYI3AP6&#10;7a/BX/g5amjt/wDgkL+0VPM4jhg1LwDNLI33Y44/E9o8jt7Kqlj7Cv3qrn/E/hPwr420a68OeM/D&#10;Xh/xd4evtn23QvE+jadr+jXnltuj+1aXqttdWNxsb5k82B9rcjBwaAPwY0T/AIKpf8E8f2hP2GPF&#10;f7PfwW/ay+FPxF+NS/sReJrI/Dnw9qGpzeIRdeGPgm0OvweTPplvBv0qWGVLr/SMKyHbu/i/lu/4&#10;JZaL8Sf+CZdl/wAE3/8Agpx+009l8e/2Rvj38Oj8ELXxNqWlXGoXv7FUeqeIbuDwle6Klx5lrpmn&#10;ajObj+2dXtoY2mSRoxOHiZm/0MtC/Zy/Z58L3r6l4a+A/wAGfDuoyWl1YSX+hfC/wRpN7JYX0TQX&#10;1k91YaFbztaXkDNDdWzOYbiJmjmR0JVupufhV8L7zwbB8Orv4b+Arr4fWqxJbeBLnwf4en8G26QO&#10;ZYUg8MS6a2iQrDKzSRLHYqI3YumGJLAH8ln/AAUX1v8AZqh/4KX+IPjB8MP2/vHH/BOT9prxL+zj&#10;4Eurf4veLPD9lrv7Mf7Svw3WKa78PaRbancWtyuozaRaz/aNU0/TnWWWKZSxEjbF7P8A4Jm/tUf8&#10;Fa/jr+y/a61+y78D/wBjfXNF8O/HH4g+FPF/xVvdP1L4OeEPjNpdhq6LF8UPAvhbTbGGG4fW4hLc&#10;Xt+ykX9zIkhkYliv9Pvjn9nv4EfE3TNG0X4ifBr4YeNtJ8OwxW/h/TvE3gbw3rFpodtCFEVro8N7&#10;ps6abaoFVVtrIQwbVC+XtAFeieHPDPhzwdotj4c8JaBovhjw/pcIt9N0Pw9pdlo2kWEC9IrPTtPg&#10;t7S2jH92KFQTyeSaAJ9BbWH0PRn8QxWsGvvpWnNrkNg5ksYdYazhOpxWcjYaS1jvTOlu7DLQqjHB&#10;NatFFABRRRQAUUUUAFFFFABRRRQAUUUUAFFFFABRRRQB+QP/AAUD/bj+NP7Mv7c3/BJX9nf4cW/g&#10;uX4f/tr/ABq+NHgD4yS+JNCvdU8QQaF4C8JeCtb0JvBupW2s6db6HfNe+IL8X1xe2GsR3EIt444I&#10;CjO/zz/wWv8A+ClXx9/YR+JH7Enw48D+LPht+zP8DP2nfFvxG8K/GH9uz4ufBrxn8ffBnwD1jwxo&#10;2jaj4D8Nf8IB4R8W+C7KDVPHmoXtzbSax4v1ltMg0O11jWrO1Wy8K+JtV0r0n/gq/wDsJftj/tPf&#10;tD/8E3f2l/2NdV/Zmi8afsK/E74xfEXVfDX7TXi34p+EvDHiuT4h+HfAug6JY6fcfCv4afETVbhL&#10;YeHtYm1X7S+gmDfpptJr3zrpLfH+NPgP/gtd8bPg/efC34t/s3/8EX/jL4Y+IB8Z+FviZ8M/FnxH&#10;/av1jwJceG73TvCQ8AeIUuvEfwV36lcaXrr+NrzxZoR8OWuoW9tp3g2/8HeJ4daudQ/soA8I/bC/&#10;4KxfFn/gntcf8Ekb74+/tAfsxfEj4PftM6l+0rq/7U/7SPw58EarZ/D7xb8M/ht4O0fx18MfE/wP&#10;sLLx/wCK/wCzb/xDo/iPRdNFlY6t46HjDxFcQWXhWNzqenW7fp5/wTd+N/7UP7UnwV1D9qT9oTwx&#10;4T+F3gb4/a1beP8A9lf4KaTpzv45+H/7N2pafFP8Ota+Mnisa7quna78TvidpFxa+ONW0bQ7TT9I&#10;8F6bqOlaGGn1X+1bew/DP4Z/8G5PxJ8N/Bz/AIJE/s+/Fv4jfBn4+/CX9jD4hftk+J/2qvDPjO68&#10;a2Gj+LPB/wC1Po9raQ/D74GaLH4L1WW+0nQbv7fcXt34x8QeBtQXVby78UaNdWt5d22kaV+pn/BJ&#10;L9h79r3/AIJ0aF8Yv2VfiR8Wvh18b/2J/CXjLUNZ/Yd8R3HibxlcftF/Df4f65qE+oXnwg+Kugah&#10;4A03wTeeH9Amu3m8Ma94b8eancW90mpxpoen6DrWjeHvAwB+x1FFFABRRRQAV8Af8FYv+UWX/BSz&#10;/swD9sj/ANZ1+I9ff9fAH/BWL/lFl/wUs/7MA/bI/wDWdfiPQB9/0UUUAFFFFAH4A/8ABAv/AJzU&#10;f9p/v+Cjf/vG6/f6vwB/4IF/85qP+0/3/BRv/wB43X7/AFABRXlXxk+N3wt/Z+8GP8QvjD4utfBP&#10;g2PVtL0N9bvLHV9RhXVNZn+z6bam20TT9Tvszyq+6YWxt7eJJJrqSGCN5F5nxr+1B8Bfh38XPBnw&#10;J8afEfSdB+Kvj+30W58NeF7mx1udXj8U6lruieDV1vXrPTLjw14Sn8ea74W8TaB8PbXxbrOiXXxA&#10;8QeHdd0LwZBruraTqFnbgHvdFfk3+xT4EuPh1+2D+19oukeBLvxR4R1/xB8QfiNd/tHeIvgL8Xvg&#10;x4yi8d/Eb9oT4oeKtd/Z/wBR8YfE6+l8N/tD+FvBFjf6e3w2+JHwf0rRvCOifD3R/Dejaimr/wBp&#10;+Htf1T139o7/AIKt/wDBOr9kX4mXXwc/aV/a2+FHwd+J9lo+k6/deC/F9/qlvrMGja7DJPpGoPHa&#10;abcQi3v4YpJICJWYqhLBelAFj/gmn/ybr8Rv+z//APgrF/69N/bIr7/r80P+CSPj/wAG/Fj9ja++&#10;KXw58Q6f4u+HvxK/bP8A+Cnnj/wJ4r0l5H0rxP4N8Zf8FM/2vPEXhfxDpkksccr6frWiajY6lZvJ&#10;EkjW1zEzxqxK1+l9ABRRRQAUUUUAFFFFABRRRQAUUUUAFFFFABRRRQAUUUUAFFFFABRRRQAUUUUA&#10;FFFFABRRRQAUUUUAFFFFAHwB/wAE0/8Ak3X4jf8AZ/8A/wAFYv8A16b+2RX3/XwB/wAE0/8Ak3X4&#10;jf8AZ/8A/wAFYv8A16b+2RX3/QAUUUUAfgD/AMHR3/KCj9ub/u2b/wBbD/Z9r9/q/AH/AIOjv+UF&#10;H7c3/ds3/rYf7Ptfv9QAUUV82fEL4/6j4A/aM/Z++Bc/w8u9R0T492vxGSx+JMfibTba18Pa98PP&#10;CGqeM7nQpvChs7jVtS+36Tpmf7TW606ztZLy3SM3sq3MUAB7P488c+E/hh4G8Z/Erx7rdp4Z8C/D&#10;zwn4i8c+NPEl+J2sfD/hPwlo95r/AIj1u9W2iuLlrTStH0+8v7kW8E85ht3EUUkhVGxfhb8V/BXx&#10;m8KR+NfAF3rt54emv7zTo5/Efgrxt4C1E3dgY1uVPh/x/wCHfC/iBIAZU8m7fS1s7objazzBXK/A&#10;2g/tbaN+1xdfFX9nLVv2frHU/Anxw+EH7X9p8DJvGXxPhsPCP7TXgn9n34j2H7NHxs0fxjJ4a8Ma&#10;t4h+EGgeJ/FPxB8Iz+FdV060+IWqa18KvF7eNV0zS9d0i+8HJ9J/scfC74yfCH4Q3fhP42eKj4i1&#10;6b4ifELxD4V0mT4n+PfjhcfDr4ceIPEd1qPgr4aXPxr+Kek6F8R/irP4U0yUxHxX4x0q21SKO5j8&#10;Owy6hpmhafqd6AeWf8FYv+UWX/BSz/swD9sj/wBZ1+I9ff8AX8sX/BTX/gpz+2B4h/Yv/wCCg3wh&#10;1X/gjj+2d4V8C65+zB+1f8NtR+PGreJPhhJ4B8N+E9T+FPj7wxefFzU7S21NtYfwfo+jzSeMb23g&#10;jbUm0W3kiiQ3RRa/qdoAKKKKACiiigD8rP8Agtx8fPi7+y9/wSw/bD+PfwG8aXvw7+Lvw38CeGtW&#10;8E+NNOsdG1O90HUL74l+CdDurmCw8QabrGjXLTaVqt/ZlL/TbqNUuXdESZI5E/n5+OP/AAWE/bc8&#10;P/8ABGa68GeHPiSdH/4Kr/Cj46/tP/s2/tAePrfQvCj6l4St/wBgjTfE/wAbPjn8W49Bv/Ds/hJY&#10;PE/wk0X4Y+DFuZvDKaZc+K/jJaRaHFDdtY3cH9QH/BRr9jr/AIeAfsUfH39jz/hYv/Cpf+F5eGdH&#10;8O/8LF/4RH/hPP8AhF/7J8YeHPFf2z/hEf8AhJ/Bv9t/aP8AhH/sH2f/AISbSfK+1/avOl8j7NP8&#10;I/HP/ghT+z78Vvi1/wAFGfj54W+IXivwF8W/+Chn7NXiz9nrVp7/AETS/F/w7+Dd3488KeCvC/jv&#10;4m+C/AkN54WvtQ8U+Ov+FceCNS8Yifxdpkus3Gk3UKanZxanOIgD89f+CjH7f3xy+E/wU/4IM674&#10;j/bc8Z/sjeBf2uPBdpqX7Xvx/wDCnhz4Y6jr09s37OXwu8bP4j+yeNPht480CxvJfGOuXsqWmjeF&#10;US4l1qSytrIZskg+K/GP/BTn/gpD4d/4JWeKvjt4z/ao+IvhnwZJ/wAFdPBP7PX7P37cHiP4H/Dr&#10;4QfEv4vfsK6t/bNtf/FDUfh5rnw5Pg200+a0spNX0vxTL4BhvZryx1HTdQ+0zaJeRP8A0beNv+CW&#10;X/CY6/8A8Eh9c/4Xr/Z3/DquK1i+y/8ACsftn/C9/s3wb8KfCTd5/wDwsK1/4Vfv/wCEY/4SDHk/&#10;EPb9t/srLfZf7RuPYf8AgpP+wV/w8L+Evwf+Fv8Awtb/AIVD/wAKo/ak+CP7Sn9u/wDCC/8ACf8A&#10;9v8A/Cm9V1TU/wDhC/7M/wCEx8Ff2X/wkf8AaXkf8JH/AGhqP9keR5n9hap5uyIA/Gr/AIJyf8FP&#10;/iR4Qvf+CnXxj/aI/aq+IP7WX/BMH9mWL4Qy/sxfti/Er4H+GPhd47+K/jTxHoc6eOPhP8OLPwZ4&#10;F+Gdn8aNVbxxe6V4H8OzWvhlL7V/Et14XTS5LXTvF9jCvu3/AAS6/bF/bU+N3/BSL9sr4aftbfEL&#10;wfpugXn7On7PHx7+EX7MXhC48G6tpX7ONl8TfEHxCtR8Nbvxvo1sNZ+InxH0Xwf4c8NXfxb1uTUr&#10;rQoPHuoa9Z+GLGz8NWekyz/uf8cvgD8E/wBpn4d6l8JP2gvhb4J+Mfwy1m90rUtV8CfELQbHxL4Y&#10;1C/0O+i1PR7u70jUYp7WafTdQghvLOSSMtDcRJIhDKDX5vfss/8ABGL9lL9j/wDbx+LX7afwS8C/&#10;CjwHpvjj4Q+BPhl8O/g/4I+DmkeEbX4OapoTa9H8QPGXh3xjYeIZ0vLr4q2Oq6dYeINNtvCOgvDB&#10;oluLjVdYWUJagH6/0UUUAFFFFABRRRQAUUUUAflZ/wAFuPj58Xf2Xv8Aglh+2H8e/gN40vfh38Xf&#10;hv4E8Nat4J8aadY6Nqd7oOoX3xL8E6HdXMFh4g03WNGuWm0rVb+zKX+m3Uapcu6IkyRyJ+RH7Qv/&#10;AAWo1Hxvq3/BF74d/szfFH49eF/H3xr/AG5v2Ofht+1PP45/ZQ+M3wp8N/En4Z+OrG10v4keGbTx&#10;t8bvgh4W8D6sviHxBeQzr/wrTXP7clsfN1bQp49Gt5rpP3x/4KNfsdf8PAP2KPj7+x5/wsX/AIVL&#10;/wALy8M6P4d/4WL/AMIj/wAJ5/wi/wDZPjDw54r+2f8ACI/8JP4N/tv7R/wj/wBg+z/8JNpPlfa/&#10;tXnS+R9mn8J/am/4Jof8NLeH/wDgmhoX/C6/+EK/4d2/tOfs6ftG/av+Fcf8JH/wuH/hQOhjRv8A&#10;hDfI/wCE80H/AIV//wAJZt+0/wDCQ+d42/sL/U/2HrOPMoA/IX9tb9sT48/DD/gqf8VPgX+2z+3D&#10;+1B/wTd/ZJ8X6X8Io/8AgnN8bfgj8NvgpJ+zZ488W33hK2b4v6X+0b8V/iV8IfiVfS+KbfxhI1lp&#10;vhfW9T8JeEvDekWl7rOs6joGl3XhvXvE/wA1f8FQf+ClP7Qfwi/4KIf8FFvg9of/AAUi+LX7Lw+C&#10;37MHwP8AHv7EPwO+GXwd+EvxgT47ftBeMfhtFrJ+HE3hrxJ8H/HfijXbDxZ4gbTI7m9i1/R9O8PJ&#10;rkmqXl02nWyWVftD/wAFD/8Agmf+2V/wUI0L4w/s8eM/26vhV4Y/Yn+NHiXwTq1/8Nh+xpo+v/HL&#10;4e+HvB2peGdem8K+BfjLd/GW28PTXmt6/oFzqEfjnXvhfdeIPD0OqNp9jb3ltbM9x9Cfs1f8E2tJ&#10;/Zq/bm/aF/bD0D4s3/iHQvjZ+z1+zd+z5onwo1XwlINU8EaR+zp4VsfCem6/qPxNm8YahL42v/Et&#10;np8NxeQS+C/D0tjcNK8mo6oz76APyQ8K/tb/APBSX9tD9qL9hT/gm5r3xX1v9hr4jTf8E0/B/wC3&#10;d+3/APEn4d+BPBCfHPV/EOveItI+HMHwg+Hel/Evwt4v8I/CfWI9f1bRPEnjO7i8K6pf6Nfazq3h&#10;6zttOi8KT6XrP7+fstfs7/Ev9nbTPGmg+Pf2ufj1+1jpWuavpl/4O1D9oSz+E0njLwFYWlnPb3+i&#10;xeJvhX8OPhnB4ntdUuHgvnutf0Wa/tJbfy4LnypnVvkT9tj/AIJm+K/jz+1B8F/28v2Vv2ltS/ZF&#10;/bP+C/gLWPg//wAJ7c/DXSvjP8MPi58Eta1S+8QXHwq+LXwv1TxJ4Ol1XTLTX9S1LU9B1/RvFWl6&#10;hod3ql1qP2TU9W0vwpfeG/rv9lv4ZftYfDzT/Gdz+1f+1J4S/aT8R+Jb7Rrvw3a+Af2fNH/Z/wDB&#10;fw2s7K1vY9U0bQ9Oi8d/ErxV4nTV7q5tp5tV8W+ML24gGnRLp9np6XN3G4B9WUUUUAFFFFABRRRQ&#10;AV8Af8FLP+Tdfhz/ANn/AP8AwSd/9em/sb19/wBfAH/BSz/k3X4c/wDZ/wD/AMEnf/Xpv7G9AH3/&#10;AE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0P7+KKKKACiiigAooooAKKKKACiiigAr8Af+Ch//ACnX/wCDdX/vLl/6x54Jr9/q&#10;/AH/AIKH/wDKdf8A4N1f+8uX/rHngmgD9/qKKKAPmP4rfsywfFX45fAL46TfGb4veCb/APZ61HX9&#10;T8N+AfBsHwdfwD4rn8WaXd+HvFSeNv8AhM/hB4y8eTw6/wCGL2bw5cr4U8eeEnsbHZf6I+l+IFOs&#10;1xfwR/Yh+H/wM+MGufF3RPHvxN8Un7H8adJ+GPw+8XT+An8CfArQf2jPi9pfx3+OGg/DIeGvAPhn&#10;xjcaZ8QPidoHhnWLiP4h+LvHj+G9K8K+HfC/g2Tw94fsZLC6+0KKACvxh/4L0f8AC1v+Hbn7VP8A&#10;wrb/AIag/sj/AIZg/an/AOFj/wDDPP8Awxd/wiv/AAhf/ChvGf8AaX/DQf8Aw1f/AMVv/wAKg+zf&#10;av8AhIf+GVP+L+/2d/af/CJ/8Tf+xq/Z6v52f+C+HxH8far+yh+158Lv+GKP23/iB4H8LfskfHzx&#10;NZftJfAr9pDTfgv8D/D19rXwS8Zw6pffGDwb4S/aa+FXjP4xeAPAMUY1Txx8OfHnw0+JHg7xBpMG&#10;oWFn4P8AE/2+fTrsA/oimaRIZXiiM0qRu0cIdYzNIqkpEJH+RDIwCb2+Vd2W4FfkP/wT/wD+Cj3x&#10;r/a0/bB/b5/ZM+OP7Mfhv9mzxZ+xJY/s1SXmm6L8ZIfjTe69dftA+EPF/juD+1PEOm+DvB3h60k0&#10;zw7pXhwvYaLDrFva6nf6raDXdVhtLe8l/XaaR0hmkiha5kjikeO3Ro0ed1QskKPM8cSNKQEVpXSM&#10;FgXdVBav5tv+CePw7/4KBeB/+CtH/BRP9qL40/8ABPH4nfBf4K/8FA/+GYYtB8Za78f/ANj/AMbf&#10;8KYH7N3wL8T+DtQufiD4a+Gnx78U+K9ei8aeJZNN0/QIvAuj67LZjUorrW206xgvby1AOY+Hn/Bw&#10;P49+JP7Wfgn4QeHf2b/hFffD3xr/AMFAtc/4J8XPwvsv2htYuP28/h7rPh+/8QDUv2mviN+zk/wl&#10;h0DRfgJp2i+HNT1jxA9l481KXw3b2V4t54oubi3e2X9kf+Ci37Uvxc/Yv/ZS+KP7Svwk/Z/0r9oi&#10;b4Q+EvGfxD8eeGNZ+Len/B6w8OfDnwF4F8UeNvEvi461deE/Gt9r93aL4etdJ0/wnouhPqWr32sW&#10;7NfaXY2t7fwfyd/B7/gkj/wUY0/4y/sx+KPFP7LHinwH/wAFEPhx+3Zq/wAb/wBoP/gr5ov7T/gP&#10;Wfhj8a/2dPEvjbWdU8Y6HrPwtt/Ha/EfxJLrXgn+xfhr4c+EN38NfDtjpugab5F9qOheG/FHiGwb&#10;9zv2r/FH/BTL9pH/AIJqftv/AAf8Uf8ABOm8h+PPxwv/ANpb9lX4TfD34c/tG/s53Nm3wM8b/CHV&#10;tB+HP7TvjDxV47+K3hjw1p+m6p4k1W50nW/h1YaxcfEPTttne/8ACMLYNc3UAB+oH7Ffx71P9qn9&#10;j/8AZd/aY1vw9YeEtY/aA+APwk+MuqeFtLvLjUNN8Oah8SPA2h+LrvRLC/u4obq9s9Ln1Z7K3uri&#10;GKaeKFJZI1d2VfpuvzV/4JHeHv2gvhz+wJ+zd8Cv2lf2dPFP7OHxK/Zw+EHwo+Ad5ofib4hfBz4j&#10;xeO4vhn8LvBnh+7+IvhvVvgx4++IOjad4b1rWrfVbDT9I8RajpvimFtJmub3R4LK60+4uv0qoATc&#10;PUfn/n+X5UtfI+p+E/Dvw28R+D/2dfCPwl8caL8Bvjl4I+IXhfU/GHwy8d/Erw7oPwL17wH8Nvhp&#10;4L+Gfwr+H2g/D+6i1D9m3wR4q+EPhn4gan4U8c/DLW/g38N/hv8AEj4a2FnYXK/HX9oDwpd+Ifpn&#10;w34p8M+MdNm1fwl4h0TxPpVrrfifwxc6l4f1Ww1mwtvEngnxJq3gzxl4fuLvTri5t4dc8JeL9B1z&#10;wr4m0qSRb/QfEmjaroeqW9pqenXtrF018N7KnTqQ55Uq0eenJxpL3OepSXPGFWr7Kbq0K6VOooSc&#10;IRqJOFSPKk73XVaP1tfTurNO66u3Q3/Tn8PWisDw3c+J7vTp5fF2j6HoWrLrnie3trHw/wCIb/xP&#10;YS+G7TxJq1r4N1a41PUfDPhK4t9c1/whDoWu+JvD8Wl3Vh4S8Sajq3hXSvE3jTTNGtPGOvmkeKvD&#10;PiDUvFOj6F4h0TWtW8D65b+GfGmm6Tq1hqN/4S8SXnhvw/4ytPD/AIms7Sea40HXLrwh4s8K+K7f&#10;SdUjtL+Xw34m8P65Hbvpes6bd3GHs5XnZc3s9ZuPvRSuo3cldWu0k721S1uh/wBf1/X5G9ww9j+F&#10;YPiXxV4Y8HadBq3i7xDofhjSrrXPDHhi21HxBq1ho1jc+JPG3iTSfBvg3w/b3eo3FrBPrni3xfr2&#10;h+FfDOkxStf694k1nStD0qC61PULO1nwPD/iHxxqvjj4gaPrHw//AOEZ8CeGf+EWsfBfjS+8U6Vf&#10;6r8SdVv9Kl1jxfqGn+ENHhv/APhG/BHhv7f4f8M6NrPibxBYeMvFHjKw+I1vcfDnw34I8N+APH/x&#10;a8j1z4gaA/xe8ZeJPtXxSh0z9mf4WeL7f4j+Grf4I/tQXlh4xn+JEPw/+IHhvVvhHe6LFbfCn9oX&#10;W/C+gfDfxJo2o+H/AIX/AA7+O/xX8P8AiTxbY+CvDXif4VanrXjbwH8XuilhJzqOMoynGnRhXqPD&#10;tV1GFVU/ZRlOjzxpupVq0cPJzXNSrVFSqQ9qpUxX/FtK+m2+jteyTem6V7tNM+mgMcUY6H0rgfHX&#10;iHxvof8Awh8HgT4f/wDCeXfiLxxoOg+ILm78VaT4R0HwF4Mk+16l4u8ea9e3kWp65qn9maHpd3pX&#10;hHwt4R8M+I9W8V/EjW/BPh7X5/AHw81Hxt8XPhxg/Hz4laj8GvgZ8Yvi7pOg6H4p1T4X/C3x/wDE&#10;PTvDXibx94c+FPhvX77wZ4T1fxJaaL4g+KHjFk8I/DfRNVuNNjsNV8e+KnXw54PsLi48Q64RpmnX&#10;VTSwtWvUw1Km6TqYqrCjRUq1Gmuec1Tiqs6lSMaEXKS/eV3TpxXvylyJyiNpJt3tFXej2303vt0X&#10;3nreecfn7f45/T8aX/P+f8/yryHw3q/xfvtSnvdV8LaHaeHtS+KnifSU0jxBcw+FvFvgj4UeHPDe&#10;q6HpXia3l8KeIfjF4b+LWufEP4l+HLPxl4Zt7nUvgbNoXwS+KOlWvjLw9o/xW+FuueE/iB3+r+Kv&#10;DPh/UvC2j674h0TRdW8ca3c+GfBem6tqthp1/wCLvEln4b8QeMrvw94Zs7ueG413XLbwh4S8VeKr&#10;jStLS7v4fDfhnxBrkluml6LqV1bxKlKMuVNVHyub9m/aWUE3P4Un7nLK7+FqPPFuDi5O/wAv6/4b&#10;8nqmb+Op9aMdD6VwH/CwdLsfEf8AwjXiqD/hBbzWfG//AAgfw0l8V674Mtf+FyarF8Nv+Fn6hN8M&#10;tO0/xRqmuan/AGVoel+PLe/0LXdJ8OeM4/8AhVnxB8Tw+F5/h5p+i+Nde77HOfTpz/SonCUOVyWk&#10;oqcWtVJPS8Wrp2fNF22kpRdmpIBaKKKkAooooA/Fn/gsV/wWC0D/AIJefDKJ/AvwouP2kv2h7/wx&#10;e/E4/B3S9ffw7p/gT4GeG9d03QfGHxv+K/iW20zWn8G+BoNe1XS/A/hGS409rvxv8QNZstA0CO6b&#10;Ttck0/0H/goF+2h+1X+y/wDBW0/aF+EPgL9ja4+FPhn4Lap8YfiRqn7T/wC0p4y+D3iDU73Q9Hbx&#10;Nd/C/wCEug+HPhN4xsfEvivV9DgeHQdT13xFodrNrt5p+mHS5vMDy/mB/wAFc/8AghR8Y/jr4L/4&#10;KGftA/srftK/tN+M/wBoT9rjw78OdP1L9mCbxV8DNB+FPxF0j4fax4ZsPDPwxuPFfxC8O6Jq3h7w&#10;J4S0mLW/FOk6M/xL0DThrySTl7m7uxbz+2/8FB/2TfG/jv8AZR+C37IHxE/4JpfEb/gqlq/hb9nP&#10;UPDngz9prxL8Z/2aPAHjP4YfHjxDpUnhmefX9S8U+LPh3r/hZ7eLTPDmvan4++Hul6roN3b6bp2m&#10;3Ok3txYMHAP1m/ZB/a/l/ak/YX+EP7auo/B3xx8NH+J/wYPxfn+Dcx/4SXxnp0MWn6hqC6L4fuHs&#10;fDn/AAla+ILfT1vvA+pPpmgnxNpGraHqElhpTag1vB+PX/BO/wD4Lz/EH9uH9pD9l74Xy/AL4FD4&#10;eftfeC/j7430Bvgd+0lrPxd+NX7Jll+z/ZRvqGn/ALaHw81H4Q+CLDwFcfELVbvR9F8E32k60bGf&#10;Vtd0ywtm1xZVvH7j4DfD7/gtX8Dv2Kf2Wv2JLvw54U+JHxU179jb9p/w18YP27vEnxq0S+1X9mz4&#10;/wA3hP4pX/7Jug3Gg6vq9741+LI8ParffC7wF4i8deH9A8UWdu2jXniO5F7ZRPJcfm7/AME2f+CW&#10;f7YHwW/bI/YA+KmifsYeNv2G/G3wH+HvxB8I/wDBSr9o7Vf2nPAHxZ8Cft5vq/hx30yfTPAnhT4j&#10;+MfEvirxT4/+IV3c/EHWfE/i3R/CUHgi7mtIrsa5q/gzwrbxAH9oFFFFABRRRQAV8Af8FYv+UWX/&#10;AAUs/wCzAP2yP/WdfiPX3/XwB/wVi/5RZf8ABSz/ALMA/bI/9Z1+I9AH3/RRRQAUUUUAfgD/AMEC&#10;/wDnNR/2n+/4KN/+8br9/q/AH/ggX/zmo/7T/f8ABRv/AN43X7/UAfHX7e3wj+L/AMe/2WPiX8G/&#10;ghpvw2v/ABx8QbfSNGjl+KvjvxP8PfCmlaXb6zY6xfam+s+EPhh8WdXvL+JtMt7W00hfDNtb3S3c&#10;txNrVmbNIb35i+M37Hv7Q/xS+Pa+MbSL4RaR8OPjNq//AATy8f8Ax2vJvif44vfHXwn8ZfsHfH/V&#10;v2hJfC3wcsl+EFrp/wAS/CHxP1MeGfBdprOva78F7/wfCvjbx4vh3U9X8TW/h2y/WKigAr5I/at+&#10;A3gH4g/DP4i+IoPgxc+OPivJ4XWz8P698MPh1+yn4l+P0k9rNAtlbeANU/a+0e9+BL6xbQtMtlD8&#10;WJz4RhtmuRIgufs4r63rx/4/eFPEvjn4NfELwl4P0b/hIPE+veH5rHRtF/4X38WP2Xv7RvHnt3W3&#10;/wCGgfgVoXif4u/CrKRu3/CU+AtB1TXYNv2aK2MF1O6gH4cfAj40/Ef9jf8A4IJ/tV/HDwLoHiiy&#10;+K/wA8Vf8Fc/E3hjRfihovwhbxd4d8b+E/2+v2wo9Om+Jnh34Bi2+AZ1rwlrEMeo+O9G+C62/wAI&#10;ftOlaxY/DlI/Bf8AZAr5V/ZW/Zu/Ym8B/sL/ALAn/BQb9v8A/bS/bC1v9oj9rK9/Z38WRfH65/au&#10;/atEGq/HL482EfxK8MfAvS/hv8LfEd98ONJ8FaZc29/4LudJ1fwFFoKW3h+9stV1TTra5hsk/W3/&#10;AIJXfDHTtc/4J5+Jfg18W/COl6ppWr/tOf8ABUv4afEzwFrfxI8b/H/RtQsL7/gox+2B4X8ZeEtW&#10;+L3xX0vR/iR8a9NuYJdR0e++JPxJ0XSfHHxGtnk8UeMdMsdf1nUbOL5Gsf8Ag3C/Zm0rTvht8MtL&#10;/a4/b2g/ZW+Dnx08OftGfCn9kTUPi/8ADvxP8HPh78SfCeuanrmgweFL7xf8Htf+IumeDLWfW9bS&#10;bw8PG0l7fy6zqmpX2uzatezXzgH4cfAj/gpn8V/+CfH/AAVc/wCCl3x1/ab+LvxC8ZfsafFH9of/&#10;AIKd/Af4d+DfF/jjxNrXhXwL8bP2K9G+Hv7Rfgjwt4Ts9b1PUNF8Iz/ELwj8S7n4VeCPD+jWGmjX&#10;fEGs6Zp9ml3/AGbDb2/jHwt+Mn7cXgr/AII1f8HBWp/Hv9oL4zT/ALS/w0+N37N19eeIk+JHjuy1&#10;74T+LfiH4w+FXijx14N8A3z+IJdS8E6XpGoeKNU8LXGm+HLnS9PmtbSWBLWKzlFsn9bPiD/giT+w&#10;n490X4jeHvix4Y8c/F3R/iP/AMFDPFn/AAUwubPxt4qtLYeGv2gvGfh7w94Y1jQPDk3gnQvB1xN8&#10;IZNJ8N2cUngTxXL4pl1OSaWTXtd1b7NpSafF8R/+CLn7LnxP+F//AAUW+E2v+PPj7aeHP+Cm/wAV&#10;PCvxd+PN7o/in4d2+t+EvEnhDWfDuuaZZfCO5vfhXqFjoGhz3fhiwjvrbxlpvxAv5bea8SDUrWSS&#10;Ga3APym/4Id+BP2vdS/bb8d/GHwzov8AwUS+Ev8AwTmuP2PvAOgS+A/+ChXjb4jeItU+KX7Vmran&#10;4Z1XV/iZ8EvCPxV8X+KfFXhrwB/YVprUtp4jW6dNStL6K3nCQa3puk+Gf60K5jwR4T07wF4M8I+B&#10;dHmvbnSPBfhjQPCelXGpSQTajPpvhzSrTR7Ga/mtbaztpb2W2s4pLqS3tLaB52kaG3gjKRJ09ABR&#10;RRQAUUUUAFFFFABRRRQAUUUUAFFFISACSQABkk8AAdST2wP88UALRXgv/DVH7Mn/AEcR8Df/AA7P&#10;gL/5oaP+GqP2ZP8Ao4j4G/8Ah2fAX/zQ12/2bmH/AEA4v/wnrf8Aysnmj/NH71/XX8fQ96orN0fW&#10;NJ8Q6TpmvaDqen63oWt6fZato2s6Te22paVq2lalbRXmn6npmo2cs1nf6ff2c0N1ZXtrNLbXVtLF&#10;NDK8bo7aVcTTTaaaadmno01uns738vW2xQUUUUAFFFFABRRRQAUUUUAFFFFAHwB/wTT/AOTdfiN/&#10;2f8A/wDBWL/16b+2RX3/AF8Af8E0/wDk3X4jf9n/AP8AwVi/9em/tkV9/wBABRRRQB+AP/B0d/yg&#10;o/bm/wC7Zv8A1sP9n2v3+r8Af+Do7/lBR+3N/wB2zf8ArYf7Ptfv9QAV8x/Fb9mWD4q/HL4BfHSb&#10;4zfF7wTf/s9ajr+p+G/APg2D4Ov4B8Vz+LNLu/D3ipPG3/CZ/CDxl48nh1/wxezeHLlfCnjzwk9j&#10;Y7L/AER9L8QKdZr6cooA+L/gj+xD8P8A4GfGDXPi7onj34m+KT9j+NOk/DH4feLp/AT+BPgVoP7R&#10;nxe0v47/ABw0H4ZDw14B8M+MbjTPiB8TtA8M6xcR/EPxd48fw3pXhXw74X8GyeHvD9jJYXX2hRRQ&#10;B+CP/BxX8L/gv8Q/+CePxn1X4rxfFCTW/h98D/2l/GHwpPw8/Y88KftSaVH4+074H+KbnSX+IXjP&#10;xJ+yb+0rd/sveDxd2tkdR+Ovhvxf+zbrXha2F1qtt8avDUujxanpX73V/Oz/AMF8P2mP2a4P2UP2&#10;vP2eviTov7cC/E7R/wBkj4+a74F1n4FeDP24vDXwOuPEvjH4JeM7Lwzb/GD4lfs+t4f+C3jj4f21&#10;+LVvHPg/44at4n+GelaSdQfxvoKaRNqSv/RNQAUUUUAFFFFABX5Gf8FX/wBp34j/ALJnw7tPitoH&#10;7eH7Jv7HHh3TPB/jXUdD8J/tAfBO/wDi744+P/xK8NWaa3pXgH4fW9l8d/hjqX2G9s0g0nWNP8H+&#10;CvHHjAXOt2V7ZTWO22trv9c6/Nz/AIKB+Af2uPit4cu/hr8Ef2Xv2G/2l/hh4y8A6/4f8R6d+1x8&#10;T/Hvgu58L+NNZa50611m18NeHfgN8WtI8WeD7bR5YZ9QtrfxF4J8Wfb4mj0y+RVhuYgD2P8AYH+M&#10;H7QPx7/Y1/Z7+M/7VPwitvgV+0D8Q/h5ZeJfib8J7Cy1vTbfwprNzd3y2kcOh+JLzUPEnh5tY0WH&#10;TNfbwrr+oajrvheXVm8O6rfXuoabcXT/AM2vg/8A4Lq/tcW37Pn7P/8AwU7+Inin9mSD9kn48/t2&#10;Xn7JniP9imz8Ba9pH7QfwZ+HjeNPFng6y8cN8Y7/AOKU0fiv4y+HrHwzB488YfD+9+F2k+GtQ8K6&#10;vZXGnXfhmO6NxYfrN+xx+xl/wUE/YS/Yn/4J1/smfCb41fs+fFK/+CfxHsbP9sTxp8ZYPiSZNX/Z&#10;71rxx4j8W+KPBX7NraLpV7eN4u8GaVr9v4K+HF58Rv7F0S40jQbG5v4fD9rJb6FpvxN8Zv8Agi58&#10;Q/2xv2h/Amv/ABf/AGS/+Ccf7Jnw58P/ALTmgftC/Hn41/sxaz4v8d/tHftY2HgTWdQ1/wAMfDa+&#10;tNc+AHwj074X+HPH2r3Gn658a9Xl8c+Mtd1nxJo2j6jp39pvp4vbgA+gv+Cnnxu/4Kw/srHxT8UP&#10;gV8d/wBi2/8AB3xA+Ivgn4Tfsofs2eJf2cfid4u+PXxX+K/j2Kx0jwv8MLfxXY/G7wr4XvNR1LXI&#10;df8AEuteJToum6N4L+Hul6z4l1qN7Pw5eyT/ALg/C5PiLF8M/h3H8YJ/DF18Wo/AvhFPijc+CYb6&#10;DwZcfEVNA09fG0/hGDUmfUofDE3iUanJoEOoO99HpTWiXTG4WRq/PbU/2N/jj8SP+Crnhz9sz4xe&#10;KPhzrP7Mn7O37OesfD/9kT4WaXrPia88aeFfjx8UL/TYvjN8bfGOg3/gyw8MafrOo+B7e8+Gfhq+&#10;0jxr4inTwtK0j6Zo97qGoGv1DoAKKKKACiiigAooooAKKKKACvxR/wCCtX7Z/wC2V+xV4x/Yl174&#10;Mf8ADPcnwI/aF/bS/ZX/AGTfiBB428KePPEXxmj1T4zeM/Gcni3VPCV/YeL/AA94C8PaFY+CfCdh&#10;Y6bc6toni3V7nXda1Kc2mnW2l2Ul/wDtdX4if8Fg/wBjX9uf9ty9/ZN8Kfs06L+ydbfD39m39qv9&#10;nv8AbKvvEnxz+Nvxg8CeM/Evj/4Iax8QBP8AC608J+Af2bPizolr4P13RfEOg3UXxAm8Zf21a6o2&#10;rae/gV7SzstT1AAvf8Fbf+CmGv8A7Fnjf9jz9nH4beNPgp8JPif+2J4v+JYu/j9+0TBe6v8ACD9n&#10;/wCD/wAEvC+m+LPiX451fwlpfijwXf8Ajnx1rMOtaT4Y+E3gYeK9CtvFvjG8GkG8nvJLLTb/AOrP&#10;+CePx1u/jd+z3rvxQ1j9tL9n39t3w5H458RW2g/G74CfDJ/g9oukeG9G0Hw9JeeDviJ4Ll+J3xQ/&#10;sz4heHtVbWdU1adtQ8Nef4d1nw5K3hPTgRe6h8qftyfsI/tMftGfEb/gnL+3L8PdI/Zysv21f2Dv&#10;EfjnxFqnwX8b+NfHGp/s7fEbR/jF4N0/wx8SfB2j/F+P4TDxzpWseFrnSrTXPhJ4/wBR+DEBtdb8&#10;y+1bwzpUrW9xZePfslf8E+/+CiX7Mmr/ABM+Jug+Jv2MbPxj+3P/AMFCLz9pD9un4XTz/FrWfhv4&#10;E/Zn8QWkek+Ivhx+zhrlt4P0K+8WfHG8059Qv9U8b+O/DHgnwvr2sX0UNzaxQaampakAfN/7EH/B&#10;Y/x7+3x8TfhX49sf2+P2G/2W/Cnxn+PGr+H/AIH/ALCXjT4T6l4++PPxJ+B3g/4jS+D7iLx38YZP&#10;jr4PsPh5+0L8VtP0XWdU+HfgnTvAmowadYax4Q1KHw947tNespn/AKna/kr8Gf8ABCz9r3w38Dv2&#10;e/8Agm1N4h/Zbh/YV/Zu/btsP2v/AAp+0tpmuePo/wBrbXvBGieOvE/j7R/hne/DBPhraeCdJ+Kj&#10;Xnia78Iah8Xofi9qFjB4Jt9MSx8OySWX/CPt/WpQAUUUUAFFFFABRRRQAV8Af8FLP+Tdfhz/ANn/&#10;AP8AwSd/9em/sb19/wBfAH/BSz/k3X4c/wDZ/wD/AMEnf/Xpv7G9AH3/AE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0f7+KKKK&#10;ACiiigAooooAKKKKACiiigAr8Af+Ch//ACnX/wCDdX/vLl/6x54Jr9/q/AH/AIKH/wDKdf8A4N1f&#10;+8uX/rHngmgD9/qKKKACiiigAr8sP+C0ngDxX41/4Jj/ALdWoeG/jf8AFD4RWngv9jD9rjxN4k0L&#10;4eaT8F9T0r4t6LZfs/ePZ7n4e/EKb4sfCH4m63pvhDV4reaz1G9+FOs/DPx9FbX102leONNu0sru&#10;0/U+vyw/4LSfCHwp8T/+CY/7dWs+JNW+KGmXfwy/Yw/a48ceG4fh58b/AI0fCLStS1rTP2fvHt1b&#10;WfxC0L4T+P8AwVonxb8ISy2kK6j8Pfitp3jTwDq9s91Z6r4avLS+vYLgA/U+iiigAooooAK4C9sf&#10;HOhf8JFqXh/Uf+E8u/EPjjwhfWPhrxtrOk+EdB8BeDJf+EJ8MeN9O8I6v4S+HGpa5qf9m6Jpni74&#10;n6Bo/jdfEuq+KviTrl34KuviN4A+Hmo6BcfDrvug45/H+ppf8/5/z/KqhPlb92M1opRktGk4ytdW&#10;kr2V3GSdnbmV7B/X9em+t15O1jAtrnxO/ifWLS80fQ4PBsGh+HrjQdfg8Q39z4k1PxJc3/iePxXp&#10;OreFJPDNrpmi6HommWng278P+IbTxlrt/wCJ7/XvE+naj4Y8JW3hHS9V8bc/4ub4mHxH8Lf+EDPg&#10;c+FD431L/hdH/CVHXTrv/Ct/+FbfEH+yP+FZf2P/AMS//hN/+Fv/APCqv7Q/4Sj/AIkP/Ct/+Fg+&#10;R/xU3/COUeNfFuq+DBd+Ib3QP7R+HGgeB/G/ifxjqugReNPFnxItNV8Pf2BeeH9C8E/CLwR4D8U6&#10;58R/+Eg0NvG093DoGqx+NLbXtC8I+GPCPgPx9eeOLq58H/zU/B3/AIK+/BT4RfGj4W+AvCmr/tCf&#10;F79iTwHYfB/4c/tMftseMvGXxEX4U/Bz9pv40SfFLSvA2pat4Q/ag8UfFH9szT/g/wDEDx2njL4b&#10;fEjV/jB8XfF3w0/Z8+I/w0+HXwz0/UPDvizwX8Vbvxr0uhilga2YYbByxCo1sJQqx9nJ4aFDFOrQ&#10;rVquK96FLFUdK1DDTUXX/eShKPsoRk4cspcspcvuzknu3KNnGNkr2k3yuSTs7J3uz9+7nUvE3jb4&#10;GaP8Ovil8LtE8dfFz4o/s6+ItQ8Y/Cn4i+C77wx8EvE/iSLwn4Z0Xx18Mfix4h8LP+1R8M/hroni&#10;bxH45t/D134Kfx58eb/UvCY8bXvgNvjroHgDxdrTbvhC98R+MfHGv6hYeIfjfpfgzRfG8viC1fxT&#10;4Q+GvhTwZ4i/srSfHnwO8UfBPQtJ8QeCdP8AjXJ4H8OeNfA1v+0HD491PTdL/wCE+1Xx34D1r4Rf&#10;Hj4jfAPVNW+Gug/mT+3F+13+2f8Asm+NvhRr/wAOP2Kf2R/GXjn9rX9rH4UfsVfDDx1c/tOeMbbx&#10;D4s8F6h4e/aI+IHw81v4zXsv7LvhO58CaP4I/s3XPFNt4N8OeLfjdZaRfeOfiHo/hGTUdc1e01Px&#10;P8peH/2pP+CrXwt+NXgP4HaBbf8ABGzQtT/bC+JH7QN/+z/8J9L+LX7VvivTdN+JXwNuNR1n9s7S&#10;7Lxp8FP2NNB8Ex3kHj6HxV8QPHmnfGLxDbfEw/HjxF8X7HUPHXiFrzR/h/8ADr28PlWOx7xdHAYX&#10;65iqeDxmZyw2Bh/aLjhMLgqua5tXp0MAsXDDU8syvCYjMMXXqunSwWXYDMcTiq1H6vyQxc4RScny&#10;pyjBOb5PelNU4JufK5OpOShFKzlOUEovmXN/Qd4+8MeJ7nwxpeq+EpP+Ek+JPw9N54k8DWXiXx34&#10;t+HXhLxn4tj8J6/4Yj0b4nXvw6sbmyuvDHiGy8Q6jFctq3w6+IfhvwX4kl0L4o6N8LvEPi3wB4Qs&#10;rfU0TXNV0rVdO8G+M9QOveKte/4WR4q0jV/C/wAN/Gmh+DLPwXoXjPTofD2g694guNQ8ZeF9J8ca&#10;R4X8aeDdGmh1nxjomq/FzVdD8eeP/h/4C0Pwzofifw14E/HT4UXn/Be7Wvht4ctLP4v/APBHb4k6&#10;v4bsbzwH4m+Ki6b+1F4yk8UfEb4b3178PviNN4g0zwBd/C7whpvimz+IXhvxHYeN9A8O2Hhmy8K+&#10;LNN1vwnH4Y0OWwex0vdl07/gvGD4H07xn8ff+CXPgrXvG1+PD0cHwz/Y2/bT+Kmi6LrieE9d8Wat&#10;Nq/irUP2iNN0/wAP6Bp1p4a1ex0Txj470/wP4Z8Qa/N4a8Ku1l4x8Z+GPC+qeC8N9WdTCqf1mOFc&#10;qEakalepOcKCq8tSP1mEa/Jfnq1JTpwrVFJe3anGHLrzc3vNKPM+Zq0Y6ytppotklrJLdJ/a/U/w&#10;R8RPE/iL4kfGrwB4l+HOt+Dbb4ca34Ok8B+Lbhr7VfDnxa+H3i/wNo2qx+M9K1yDQrXw3out6N8S&#10;rT4ofDbxB8Mjr+s+OfDth4E8M/EnxJp2ieEPjH8NX1fySy8ZeFviV4J1D9pnxRc+Cfgt4M8DnWdf&#10;+Fv7R9j42+DPjS51n9lGz1b4c/Efxv431D4hX/h7xh8Pfh98EP2i7P4Y22sazaeH/GOu3l98BLT4&#10;cfE7VfF3wk+NMS+Gvgt8IWn7KH/BY+yu/E+taN/wUJ/Yb+H2t+PPEml+JPHd94G/4Jqaq934l1iy&#10;0Xwx4KbxTr2o61+1nLc+JfElp4B8J+HfDlpd64k902ieFvDXhaLUtO0bS9Pl0/wzTvD/APwUp8Te&#10;HP2e/ijYf8Fs/h9e/BH9p7SPDE/wm8U+DP8Agmp4I0L4jeL/ABD8UNN8H+J/hTovgv4QeJtV+JHi&#10;HXdF1b4d3XxI+KPj/wASa5deFb/4E+Avh/d+L/iF4W1XwFpfxL8cfDLso8tapU+p4Ko1Tp4KNSrC&#10;GKdOM3hqvtqcak1UoSrY36tiqrpTc0oRqKFGFJxhGXolzTWrno3G9rqza0aUeZRv3s23ufpJof8A&#10;xRHivxDoXwT/AOJJ4+vvjf4x1X4sfBX4Xf8AF6fgxpQ8Z/Gb9nHWPG/j/wAd6v4r/wCFN6P+z98b&#10;tb/Z48c6X+0DefCPw38RfBf9q+Kvjv8AHn486P8ABL9urxvpVx4l8bfeo6D6Cvwc1T9ir/gpR4t+&#10;I938I/iN/wAFmv2wbXSLvTvDPxY8HeNPhb+xL+xt8NPBV8vgXxb4cl1LwBqHxO8LeBvE+vWHizRv&#10;Fdl4d8QeJ/Bnjv8A4Qfwr8avhh48n8G+FtD+LPhnwX+0JaeFPRvEn/BPD9o3R9Og1Tx9/wAFmP8A&#10;gpzqllda54Y8PtH8MfA37LFlqI1Hxp4l0nwpb3Dab4C/Y/8AFGq6doMGp61Z3Os+JJ7OLw18OPDk&#10;Oq+NPFuraN4Q0DXNc02MbL2vsIp+0q1LzclGdWVT2sadkq81GpUUJJ0lCp7SVOUJRVWd04iSV+y0&#10;t0VvLZaa3W979D9I/Esuq6D451nwR8PfFHgjQfHfxi8EfFD4j6XffEzx5408faroXjPwHpPwZ+G/&#10;h7WPB37O8+u6INb+CGiDW9E1D4v6d8O/ih8HNJ0TxpqXhp1sb3xx+0F4m+IWh+t6PrGo6jqPiiyv&#10;vC+t6Ba+H9bttJ0jV9WufDc1h44sJ/DXh7XZfE3hmLQ/EWtapaaJaaprOpeDbi38Z6b4R8SP4k8J&#10;eIbq18PXPhC58K+KvE35Or/wSS8STs51n/grJ/wWB1wSuGcN+098KPDIAVESOOM+A/2dPCDQJGye&#10;b/o5R53aQXTzxOUXG8Q/8ET/AIR+NrG20n4kftwf8FWfiTotrrnhjxNHovi3/goL8Zzoo8Q+DfEm&#10;k+MfC2uHS9AudCs/7W8O+LtB0LxR4dv0gW58NeItG0rWvDsmk6jY29ynPGpTqSowrXhTSjCrWUXV&#10;qx99XqQg6lNScKSjThTlNQ93Tk5nIdrXt6pbL56O13q2te97Wl+zXJH90/niuC8d6lpXh/8A4Q/x&#10;J4g+JX/CuPD+k+ONA0++iur3wZpmg/EDVfHn2v4YeCPhxr+oeLdG1G8i/wCEi+InjjwjP4RsfBGq&#10;+FPGniH4k6Z4J8MWur6roWt6/wCC/Fn5G6V/wR//AGcr3xD4xm+En7d3/BTHwZ8QvCV9pngn4ha1&#10;4C/4KP8Axq8W+J9C14aDpnjnSPD3jrSfiD4g+JGi2usjwh468LeKNP8AD3iXw+APDHiHw5rtrpos&#10;PEKX2q9YP2Cf+CivgLEHwS/4LN/G290m3O200T9rD9lT9mP9oxWhjGIk1DxP4H8O/s6eN7y5I+We&#10;8/4SRFlz5htjIM1lG9Oa54OzV3FpJuE43uuaLScoyvGXK2rqSvuP+vu/4P8AkfsJWBo9t4ng1HxT&#10;Lr2saHqWk3muW9x4LsdJ8PX+i3/h/wANp4b8P2t3pPibUrzxNr1v4u1yfxfbeKtdt/EGl6X4LsLb&#10;w3rPh/wpJ4YutT8Mal4y8Wfk8v8Aw/g+Hgxj/glp+09pdgT0P7T/AOyj431q2jPHX/hpvwZFqtyG&#10;yf8AkEabbBcfvScsv/Dd3/BRvwH+9+M//BGj4xalpVr/AMhDXf2Vf2sf2Yfj8rpH/rptK8K/EDxF&#10;+zt44vmlVXls7T/hHVdxsgmnjnKrUKTSasveVndJ21T0b1i7rda206sP6/r+vyR+v9Ffj6v/AAWp&#10;/Zy8LNIP2gv2df8Agoj+ylBA4im1X47fsGftDSeFklCJJIE8cfB3wl8XPA13DbCaBbq/sfEl3psD&#10;yASXi7JWT1z4a/8ABYr/AIJYfFq5Sw8Hft+/ssxay84tE8N+NPi54W+GHix7xmCGxXwn8Tb3wj4l&#10;N9HJ+7msV0r7XDKrRzQxOjpSaa32317NXX9f5AfpNRXMeE/G3gzx7pUWu+BfF3hjxpocwUw6z4T1&#10;/SvEelShwShi1DR7q8tJAwBK7JiGAJBODXT0AFFFFABRRRQAV8Af8FYv+UWX/BSz/swD9sj/ANZ1&#10;+I9ff9fAH/BWL/lFl/wUs/7MA/bI/wDWdfiPQB9/0UUUAFFFFAH4A/8ABAv/AJzUf9p/v+Cjf/vG&#10;6/f6vwB/4IF/85qP+0/3/BRv/wB43X7/AFABRRRQAV8UftzfAL9m740fC228RftSfFzx/wDBH4Xf&#10;CG4v/GOrfELwf+1H8Rf2UdB0G2u7aLS7q+8e+P8AwH49+H1rN4fhWSERReKtWfSbO8kSeEQ3Mgdv&#10;teuP8f8AjjRfhr4N8Q+O/EVl4w1HRPDGnvqWpWPgD4e+P/iv4yubZJI42j8PfDn4W+GvGPxB8Xah&#10;ukUppPhTwxrWqyIJJY7J4opnQA/Nf/gjm/wx8O/sAWknw38d2vjL4M6F+1N/wUrfwF8Tb74iy/Eq&#10;y8VfDHTP+Cjv7WreFvHd58WtV1jWpvH1rrnhWCw8QXHxF1LxBq8niqK5fxLd6zqDX0l9L+Ntx/wW&#10;G+N/7Rn/AAVN/YA1v4KfHLwN8Of+CanxY+Pnx5/Z78PeEH1DwVJ44/abPwy+FXifUda+P3jcavDP&#10;4h+Hnwq1r4mQ6L4N+AOjmbQtd8ZQ6BrPi3U7eC38TaJpLft1/wAEvr/w18U/2NvGuqPpGrXPg/4j&#10;/tnf8FVr99A8deDfE/grXJ/DXi//AIKZ/tiXDaP4x+Hvj7RPD3jLwlq0ul6ibLxD4N8a+HdE8T6D&#10;eNeaJ4j0XTdUtLywt/l34m/8G/P7AXiL9pP9jT4+fCD4Gfs+/ATRf2XviN4y+IHjz4a+Dv2f/Dct&#10;j8f31fwrHpXgbTPEGt2Wv+HY/Dh+Gniy3tvHehX9zoHjDzNWt44raz0yYDUVAPxE1n/gr7r/AMb/&#10;AI7/ALbHxV/aF/bD/wCCin7IP7N/7Of7Zus/spfCzUf2LP2d/A/iX9nD4L+GfCuu2nhHQ/i9+2D8&#10;V/Hnwc+Iz+ItV+MXiW7mhtPAmlXr3/hQ2YthoqR+IfB0t3/SD/wV/wDHX7Tfhr/gn34+8a/sSaj8&#10;XZfjA/jD4CXOia5+zh8P7X4yfFOP4aax8ZvAEXxR134f+Bjofim18W3Vv8KrvxRqUMKaRexSWaNc&#10;xyxIq3EX5+fHX/ggD4y+I1z+1/8ABX4Xfts3nwh/YK/b7/aJ0j9p39p39nE/AfQ/GHxEj+Iw8U+F&#10;fGnju2+D3xtuvHWkReB9C+JHiHwd4euru31P4e+I5PCtvothp9gNX0x72wuv0Os/2Qf24/h637T8&#10;3wY/4KBaRplh8R/E3wYu/wBlf4ffE79mbT/Hvw7/AGTvh78M7LVdM8X/AAtgtLP4ueHNa+JWnfE7&#10;TrrSLefxPNqXg7V/CUmhW9zY22sSzuEAPIv+CNPxu8IfHbwB8cfEPhr/AIKDftDftt6x4Y8eaT4D&#10;8eeCP2n/AIR+C/gf8Xf2ZvGnhuLXo9Y8G+Ivh54c+Hnw81jTrnxK9wr3V3rNtrOnSXvhW603RtTX&#10;UdJ8S2Nr+z1flZ/wTV/4Js6t+w54n/a4+N/xW+OK/tD/ALT/AO3B8VtF+KPx3+I2jfDy3+EXgWP/&#10;AIRS01618F+EvBPw2tPE/jCPR9N8Of8ACW+KHn1m61+71XXzqUB1BYv7Ot1r9U6ACiiigAooooAK&#10;KKKACkLBepAGCck4AA6nPsK8N8W/Gm1t/F03ws+G+kx/EH4qW9sL/VtIefX9H8C+B9Pjg0+/ab4n&#10;fEnSfCfi/RvA+q6jpmqWFz4T8HXNjf8Ajnxgt9bano3hibwdY+J/Fvhn83/i18fPCutwwwXGk+Jf&#10;2x/FNx4m0zRfC2keIvhn8QPDH7LLate6h4ct/EOv/CbwL4I+F/xM8cftE6J4W0rWtP1qP4iWukfH&#10;X4T+AdbtZ9J8WftF/s+22qeJ9f0/3Mt4fx2ZVFCFKrHmjCcUqfvyhUpznTqXqOlQpUpqnzKeIr0I&#10;1Ic0sO6soTjLKdWML31tp801ppq3rayvZ72uub7w1H9rT4aalrVr4R+DkWs/tB+Mr+zuryK0+ENo&#10;viTwLoUdo1qkrfED40B4/g/8PLkLewX1t4a8S+Nbf4geItIS+1DwL4J8XHT7y3i+ZfF/7UfjjVtM&#10;bWLb4gp4Y0Jylybj4OfDDVLvwPZpHeWGjW95H+3J+0no/hf9lnW/Cl9rN7byX40v4cHxdfx3r+H/&#10;AAFZeJNZ0S5vdV/OX4vftMXl++p+Jfjr448TeJNDHiPRpNC0TXPD+gj4af8AE0XQtN0bSPhF8ONJ&#10;+D3xh8C+NfDdvrVzHc3nxT07Q/8AgoF4b8Ma3q2q6Vrf7W37P9t4Y1LSk+OPFP7W3xs8TPH480C1&#10;1T41WGl6roPgHVPit4w+H/jey8S31347h0CwsLe8ufCdrrOg/BvV7+XUNVjn+H/wG+IXgb4T/EGG&#10;1uLLxR4H1bwTqd7e+MP2bhvwfzLMYwr0sLQhRjKnCeIxlT2mFrV6kmpYOGIrYajhJe2jLDSoxX1T&#10;G06uKpQU6tOVXEYfgq5hTg3GTld6pR0kl3aTk1Z81378bJ6NpKX6V+MfjJo1lN4Q0Tx9b+Hvi/qP&#10;iG21DV7fx78Tfid8Zvjv8OfiXqWgy6Pa6hqPgr4aeM/h3+xp+wv4y1BZNTs49Ju/hb4+0K/0zV7i&#10;OL4f/DfxDqeoXtvb+Q33xA+Dmn6jeQeOtI+Fnwy8TtJDd3XgXxJ8CvBXwq1zw5FfWlte6fa33w+1&#10;L/gnZ+0Xe+E2uLG4t9Qg0+7+OvxQc213Bd/8JTcxXKWth8KR+CPjDr2razpHizUNX8LRX2laPqnx&#10;e+FngX4Xx+HfHPh3xB4b0nQtW8Lwan+zKfBPwQtbvwhp2lXNx4r1T4k/CbRPHcHgHSNRnFz4k8R6&#10;zrXiC01zuPBnwS8MeOPDXhuRfG/xZ8bX/wBlmfw9a/DLxJ4T/aFudc07VJY9QvJvh3+zJ4h8X/BH&#10;41fAbwlptwzXviGx1vwNql9q2p6hL4g8X/2BdxDUNe/QI8B8JZThMNLNc9xEsLaLxdTLXUxEcPKv&#10;HEYjD1MNWxGEqKWGnGEqVLBYPCzq4rDeyzmCoYNVYx5Via85NQoxUr+6qllzKLSaklKOqernKyUr&#10;023Npx/Rxf2z/jjaxrcal49bSNIt4xLfagv7YP8AwT811tM0+Ibri7Hhzwd+zJ4j8YaubO2DzDRv&#10;C/hrXfEeoGMWWi6JqWoy21lP1Phj9sDx/wCOb2403wF8dPG3xC1iysn1W78PeAhP4n8RNpVtPbw3&#10;dzaabbf8EpYYN4a5gtrZ9T1DStKe/urK1vtY0yK4N5F+c9x+y3oGiNFdeI7L9pzw7ZBmaKb4rfAr&#10;wJ+zz4N1W7j+e38O3Xxg+JXx6uvCXg/UNccfYdPvbrSPEl/HJJJdab4U8TS2cmlz9hqX7LmxPCUd&#10;lqfxB8LfCbxPqOmapqXgu61Txn4tsfEfj26gi0vw9L4a+JsH7M/wr+Eniu91WwuJfDnh/UfA+vft&#10;AeKNXjv5Lj4DeDPik2tzeGPEPgYrhjwyrwi8PiKMKkozlSr4HLMbh8FFU06k44rB5rjsbmWJqShT&#10;qRpSwlTCYaU17OpiKM3zx2jWxkd4t2tdSnGUrPlScZQgoJXtdSTlaXwu/u/aPw51D4X6ncSaHafB&#10;j4O6hPotjcX0fgn4kfsW/DDWPjm8OnSWaN4e+Jfhj9mX4m+M/HPw0v5ZL23sLzx3f/smaF4R8OC9&#10;0g3nhq91XUdD0bxP9JeCPEnh7TtPuvEGlWPxP+AHhiHUZdHl1j9nfxb8RPjN4J8C3VtZwXOo/D/x&#10;5+zx8Vfgoq/s8XcMDW3iWW9h/Z50DR9D0q3W51jx74W/4ShtE8TfkJefD74n/BrUfBsviU3fxc+C&#10;ml3Vz8NPh5qmpeNYvFWq/B/Utd1j4GaHD4Q8c+BviZ+yH4X0n4VfFG01iOLxU2m+F/h/8HviB408&#10;L3Go+JtI8a6Frui3q3v178LPi1qPxLf4X+LvGWpyprb+EPhlrFt8UfCckGu/Er4QW934s+DMem2l&#10;j8U9Z8A+FLvVPhF4e174kS6Z+0t8Bfjd41+JHxGh+GXjLwh8UbD4i/Erw/4uuPEkXzGfcI1VhoZn&#10;hsWsxyvGVp0oVKFeMIUqtOc0sLPAwU08fy/xaGIw9R4dQrrD4XGSUFPWlXTbjKHJUik2mr3VlaSn&#10;p7ulrqSvpdxtc/U3wt8WfEnw2g8z4teIk+Ifwm8Q6p4db4UftFeGNNsdYs9V0HxVZaDb6Ta/GCz8&#10;A6Xb6L4b1GXX7zV7m0+J/h7w5pHwZuPCX9i3PiDVfBmuyx2Os/WgOcEcg+/+c1+Yvw/8QaFpfia3&#10;1jxj4Wu9B8MfFu+1X9n/APbB+FGn/C68l+Fdv+154lX4cWuieMrjQL7wnqeszeCfi/oniLWPDdz8&#10;SbvxLrHw68Z6N4g+EZ8RTTazqV5q9fSP7O2i6h8M/F/xs+B0/iLxDrXhfwbrfgrxt8G9H1mDw2dO&#10;+H3wQ8d+D7Xw/wCHfhz4cv8AQPDugXtxofhf4kfDX4tR6NY+L7rxT4s0jw9daHaTeJ7jw+3h7SdI&#10;/I8xwFNQq1oqNKtTgqs1CMI0K9NVKWGq+zjTlKnDEQryjUcaT9hicLWp4ujTw0HGhV74yvp0e3da&#10;XV72bTXVq6kmnY+qqKKK+fNAooooAKKKKACiiigD4A/4Jp/8m6/Eb/s//wD4Kxf+vTf2yK+/6+AP&#10;+Caf/JuvxG/7P/8A+CsX/r039sivv+gAooooA/AH/g6O/wCUFH7c3/ds3/rYf7Ptfv8AV+AP/B0d&#10;/wAoKP25v+7Zv/Ww/wBn2v3+oAKKKKACiiigD8sP+C0uk/GjU/8AgmP+3VN8J/H/AML/AAVoem/s&#10;YftcXvxW0/4h/CHxX8T9V8aeAYv2fvHrat4Z+Hus+G/jf8IrT4ZeML20S9g0/wAceJNC+Lmi6Xc3&#10;FrdXPw81eKzms739T6/LD/gtLpPxo1P/AIJj/t1TfCfx/wDC/wAFaHpv7GH7XF78VtP+Ifwh8V/E&#10;/VfGngGL9n7x62reGfh7rPhv43/CK0+GXjC9tEvYNP8AHHiTQvi5oul3Nxa3Vz8PNXis5rO9/U+g&#10;AooooAKKKKACvzA/bV/4LMf8E2f+CdvxT0D4Kfti/tIf8Kf+Jvij4f6V8UtC8Nf8Kg+PXxA+3eBN&#10;b8R+K/Cema5/bPwt+Fvjbw/bfafEHgnxPp/9mXmq2+sw/wBmfarnT4rK9065uv0/r8Af+dpr/vAD&#10;/wDBFKAD/iKN/wCCFH/R83/ms37Yn/0PtH/EUb/wQo/6Pm/81m/bE/8Aofa/f6igD8Af+Io3/ghR&#10;/wBHzf8Ams37Yn/0PtH/ABFG/wDBCj/o+b/zWb9sT/6H2v3+ooA/AH/iKN/4IUf9Hzf+azftif8A&#10;0PtH/EUb/wAEKP8Ao+b/AM1m/bE/+h9r9/qKAPyB/Zc/4L1f8Env20fjt4G/Zo/Zo/as/wCFk/G3&#10;4k/8JN/whXgr/hRn7Sfg7+2v+EO8HeIfH/iP/io/H/wd8LeEtO/s7wl4V17Vv+Jtr1h9s+wfYbH7&#10;Vqd1ZWVx+v1fgD/wUP8A+U6//Bur/wB5cv8A1jzwTX7/AFABRRRQAUUUUAFFFFABRRRQAUUUUAFF&#10;FFABRRRQAUUUUAFfAH/BSz/k3X4c/wDZ/wD/AMEnf/Xpv7G9ff8AXwB/wUs/5N1+HP8A2f8A/wDB&#10;J3/16b+xvQB9/wB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9L+/iiiigAooooAKKKKACiiigAooooAK/AH/gof/wAp1/8Ag3V/&#10;7y5f+seeCa/f6vwB/wCCh/8AynX/AODdX/vLl/6x54JoA/f6iiigAoornPGHi/wv8PvCfibx3431&#10;7SvCvgzwZoGr+KfFnifXLyHTtF8O+HNAsJ9U1rWtWvrhkgs9O0zTrW4vLy5ldY4beGSRiApoA6Ov&#10;yw/4LSeAPFfjX/gmP+3VqHhv43/FD4RWngv9jD9rjxN4k0L4eaT8F9T0r4t6LZfs/ePZ7n4e/EKb&#10;4sfCH4m63pvhDV4reaz1G9+FOs/DPx9FbX102leONNu0sru0+r/2Rf2mrT9rP4TXvxYsvhx41+FV&#10;tB8Sfif4Bh8H/EWC3sPGkNt8PPG2r+FbLWPEOiQlpfC+o+IbHTrXXbjwlqR/tzwrJftoGurFrGn3&#10;sSeQf8FYv+UWX/BSz/swD9sj/wBZ1+I9AH3/AEUUUAFFFFABWB4l8Nab4r02DStVn1y3tbfXPDHi&#10;BH8P+JvEnhK/e/8ACPiTSfFelW9xqvhTV9E1S60O61TRrO18TeGbq8n8N+NfDc2q+DPGWk674Q1/&#10;XND1DfryL4jeOdS0vxN8N/hx4Q1HQ4PHnj/XH1loNTTw3rc2kfCj4f3+h6l8WfGNz4Mv/ib8N/F+&#10;p6I9tq3hf4P2Pi/wLB4+m+G3xY+Nfwi8U+MPh/4j8Cx+IbRtaMJzqRVN8so3nz3a5FTTnKd173ux&#10;Tl7qctNIyfLGQ/6879PmfjJ/wWT1T4g/H7xx+wz+wp8LvFfjL4L2f7S/7WPjr4SfFf8AaB0n4WWh&#10;8ffDzwx4b/ZP8ZfE/wAX2P7Pvjbx3qPh6+0rxJ8UvhL4q8V/DG7+M/wf0DxroGgaPqHxa+HXiXxx&#10;oPiHSPE/ww8Y+rfB/wDY2/Zlv/2VvjF+z38Cfgd+xj4A8c+PtD8Y+DfjV+zJ8OP2g/iZ8Z/2UPC1&#10;n478T6J+zB4r8e+NPAmhaJ8Hrnx34p0PQP2RdSt4bO++Gnwb8Yat8dvhV8b/AIXaR8avhl4w8bfH&#10;L433viP/AAWN1/41+Df2sf8Agl94s+F2qaPf6z4V+Jf7VPxI+HfhKw+AXir44eN7zxF8J/2C/wBq&#10;7xb8RdF0/wAE+H/jz8Ibr4u6/wDFDwk/hrwX8H/h5o2vfDG+0L4gWt9quueN/GWm+KNP8MeGffb3&#10;wj4D/ZJ+D8/7P2u6b+0n8Hbr40/sjfDj4BeDbf8AZYi8EeHfgfoHx51DUvjPYeIz+z18RfAnws+B&#10;HwF/Zu/a5+LHxf8Ajlodnpvxa+N3w9/ZL+E/x1+Ievfs82Pww0O18Q+EfiF4N8E/W5dTbyyH1bFu&#10;OJxGIw9BYShUxc51sNhp1MTjp42henQr4aHtqVVUoU6ihHB1ak6lBKUsVlJtzUeW6SlJO0E+adow&#10;UZWc+Z8rSu4r39L3cY/y+aN4Q8V+B/gP8Nv2aP2wNA8O/FOy/wCCf/7QP/BML4//AAlv/E/wB134&#10;TWPi39mH9rv9tXxt8HP2tPBnjbwH8dfhb8Nf2hNQTx38Wdc13wL8RD8cdFTwn8fvBfwr+Cvxo1Tw&#10;FaeL9V1nxj44/t7+InhrWb3wX4z8T63PrngT4keJNc8GeDvCVx4L8T/tF/GHwNot94S+N2sP+zn4&#10;08RfDT4Yat8I9TGiavqfinwr4j/aq0TQP+EL8N6z8PG8RfC743/GTxh8AvhxbeO7X+Ev9qP43fC/&#10;4/69+1T4g13W/h/Z/tXeL/8Aghz4t8VfELxAbz4Y6Z8U/i98bP2Gv259I+LHhP4n67rHwf8AE2te&#10;DNQ8SftD/AP4J+D/ANpfwr8M/hZ4u+IXgbwx+znong+Xwf4x+IP7Ofhr4aeMdU/uD+Gd18W9e8M6&#10;V8QPg58Rvhj47+Cnxr1/4U/Fj4WT6rpXxB8aav4K+F3xFv5Pit8bL3VfinrP7QPi22+Ldv8AEGy1&#10;2/0b9nK18CeG/hl4B+Aml634O0u28K/EX4Z+DbLw6u3HLzDIs2zGnnUsww08BmdScMP7HF43DuWN&#10;zCHtJ5RPBYerSxeDxeJlLH08dDAUMNi8NT+vt07xgOhCNXljT9nrDlbk40X+7p7VY1GnGpFJ05Q5&#10;pS5/dvKTbjUutW/aW/4Tv4w/EXxzda58MP2ctB0XTH8I+EPBVloPxP8AjrbS/AD4h3vifxR400/w&#10;L4O+EfxaufG+h/tl+ENR1rwVJ8MvDviLW/iv8PPhj8NfhjrHw807w9+0V+0T448Kfs1et+H/AIra&#10;tb+HPA2kajoHjn4l/EfUTeaF4kvvCPwY8afCTwpe6r4D+JPhH4RfFjx5aWvxh1uHQ/AvgfTdb8R3&#10;nxM8E+F9b+Kvivxn8VPgzoWv+LP2e5f2gbPRE1TV/kn4AfEL4xfG6zu/ilHqnwP+APxi+MK/tAaF&#10;4F8H/Fn9lj4neHPj14r+Av7OHx5/ad8AfBXx34v8I+N/jT8Ivi3qPgfTLD4v/su/FTUvDGseE/DN&#10;t4VuPH/xX0iyn8I6h+1N4H1f4Nu+NvxBv/2MPhp4aT4lft9t/wAJtf8AjfWPG3g3x/8AtvWnwF+F&#10;Pwa+JtroOg6XpGp/sweOvjD8JP2ffhH8P/hsPFdpq9940+Guq6Npt58erDxXoet/E7T/AAv+0F8F&#10;vg98VfgXqvLVyjEYjH/2TChh3mlLFLBf2dg8LjHVr1cJTqYas4xo4Kq6qo1MNL61VhiYe3tLEOMq&#10;kq1WEqpGMVUbfI1z88pR5UpO6T5nG17rlTXu7XaS5vvHW/EHjjRtV1E2/wAP/wDhKfC4/wCFb2Oi&#10;3PhfxVpI8Z3OqeKPGeoeHviDqOu+GPF8Xg7wxo3gf4XeF5/DPj6bWdK+Inibxn4x0r/hPND8PfDd&#10;vFHhjwdpPxN+SPiP8O/iZ8OjY6L8J/E3/CAJ4t/4Vl8L7z9orT/gPr37Rvxl8MfA7wl/winw28Ef&#10;Czxb438XfGvxd8UPHnxtf4n/ABk+KHxm+H/7THxR+GHxj/Z8+D3hSL4neIP2mPhnqJXXfHnxV3U+&#10;PHj3xvpsHifwz47/AGdvhX4OOh+O/AfiGf4jSfELWPHHw9/aB+K3iX4JP+wloPjv4a+LYP2e/Efh&#10;fW/H/wANPihZ+I/jL+zb48Pw6+MFj8Q/iT8Ifhd8PfFOqW9/N471z54+GWueNfiR8EPg18RPhd8O&#10;LuXSPhN8e/HPi39nP4NaD+yF8PP2f/Evw/8A2YPh94T+N/wY8A+Eta+En7TPx/8ADviLwTd/GH4a&#10;6J4s8Ffs+/G74Z+JP2dNTW/+LPwV1n4g/BDwh+zlYftG/DfWePB4erg+WtVnhcLH6xTw86eLoutQ&#10;nXdKvWpUq8cRSrYN1ZrCVMRSp1FV54c9R05U0oSt+9FtRlOK1co/Z1to1yyW9tGtVa97M+xv2e/D&#10;nib4H+G/C37O3jfxv8Uvi/c+E9E1aD4d/Gn4najqHxF+IHxF+Hng+w+H8Fxqvx1+Ifhj4L/DP4ae&#10;F/inYeJfHF34O8OeHtT1PxF45+LXgXwT/wALZu/E/jLxePi+vgrfPjPw58ZPFf8AwhPha5/4SXwH&#10;4Zx4j8ZePfBvjf4k+Fv7M+JPw6+M/wDYXh/4c6F4o8E6BZeCfH39neOPhL8V/Df7R3w9j+L1trvg&#10;L/hGPDvw0+MHwm8UeB/jhdxWnm/wA1rxbq/w/wBQ+OPin4H+Lx8SPiV491TwzYPrFv8ADrSfjVq3&#10;7OJ/aH+ITfAbWPiDHrHg/wCAV54N8H/Df4X/ABL1L4p2XwS8a2Oo/G34U+CdW8SeD/FNn8Rv2m7z&#10;xrp/i7jZ/hN45+E/h74X+GfhN4D8ceC/Ctofjl8CtJ8Mfs+/EDSfGB+A3g34vfEnSNW+GPx/02H9&#10;pP4ifD74Kaf4J+B/gzwdBPZ/BK2/Zz/aH1b4JnxhovwP/Zm0G6+A3gnxn4e+LmVWEK2MxssRVVLM&#10;FjatKdROhRwn1qn9ZeLrKNKcHTpvERpLCvDr6rNTlUg6cI0sPMSaUFFXjyxa3crPl5Fd7vlvzXvL&#10;bVu7N3w3f618OvhFN8StHv8ARPhVa6t8VPE3xP8A2sfEv7Rvxd/aL8eeBvg1ofhCfVj+0LJ8G774&#10;/W3gLVE+Fiap4BvPC3wbv7S0/Z//AGdPDnw98S/8NSeDfBHiLwjY2Xwn+LPvXwm8Z+JvF2nLd63p&#10;Gt3Gk6volh4+8K+Ob34f3/wl0/U/Dfj7xL411Dwn8O9S+GHjnxlrHxm8KfFP4W/D+w8FWfxdb4h+&#10;DPAFhrPiTxHbaj4c0Pw/qknjH4X/AAvwfjTY6p4w1X4Y/DXwp8WPBHw/8TXvjfw58Vtc8L67B4zv&#10;fGfxD+EPwb8Z+DtW8faZ4Dg+Hnxr+DHifRPK8Ta/8M9E8UeMdXb4l/C6DSvFcPgH4qfCTx/4Z+JJ&#10;0C9wfAepeGvg5Jf/ALPPw68O/FL4gT/DPRPhN4nmHib46af8YPiE/hz4+fFf4i+HJvEPiDxJ8efj&#10;nrfxxvND+Hr+DfGPjDVtV8fTR2GreBtEuPBH7Pc/xR8YeCdY+F3hjKr7LEYSc0pvF1K3tIqprCGF&#10;c/ZKpUxVaUKkqkKjp0oxg6tCVJznUVKrT94V00tOW1vWW9lFaWau9001Zcyl7vrnw+/4Vlo2lXHw&#10;y+Fv/CEaXofwZ/sL4ZXPgLwH/YVlpXwq/s7wZ4X17wx8PpvC/h/yrTwR9g+HniPwXrWg+E3s9M+y&#10;eDNe8L6hYWKaJqmkzS9B4V8N6d4O8M+HvCWjz65daV4Y0TSvD+m3PibxP4k8a+JLiw0awg060n8Q&#10;eM/Gera/4w8W65Nb2yS6t4n8Va5rPiTXr9rjVNc1XUdTurq9n8/0m5k0PxNba9410fXNJ8bfEzW7&#10;/wCG2maZ4Q8RfFj4o/Dy18N+Ar74u+Mvh/4l1i1HhjSPAfwi1zxR4DN1f+P/ABbqPhrw5YXfjnUf&#10;B3wNvPin8Vbnw58FrrWeE8VeJPi7bfs0+IpNRg1zQfjvc6Lq3wz0bWvDPhiDRob74rarr1x8LPBP&#10;xV8PaJ4c0r9te2+GHws8X+LbvQ/ijpOr+PvDfxxh+CXwo1q38SftBeFLpfBfxD0C05XRqVqihGq7&#10;161GP72fM6tafNGdZSXuzpxqqoue8mlJay94d0ltsm9Oi6K3TQ+mB06Y9s5/Wl/z/nJH8/zrA8K2&#10;3iez8M+HrTxrrGieIfGNtomlQeK9e8M+Hr/wj4b1rxJDYW8euat4f8Kap4m8aan4Y0TUdTW6u9J8&#10;Paj4y8W3+i2Etvp154n1+5tpNVu+C+K3xE0/4P6e3xT8e+MtE8J/BTwlol+nxFuLzwZ4k1rUNL1D&#10;WvEngrTfDXj3UfGWiaxLpvgH4XeAdMl8Y3/xc1vxP4Lv/Dmg+HL+1+J3iv4hfC/wD8L/ABpeeIue&#10;lQqVq8MPQTrVatRUqMKNOpUnXqyfLSp0qcYOpOdWTjCnHk5nKUVpe427K70S1d7aLq3qlpu9fvPW&#10;twwCe+ffp74H8vzxXzlrfwP/AGSf2l9Ns/ij4l+D/wCzv8ftH+JXgfwmNO+IOv8AgD4bfFTTvHvw&#10;2WLVvEPgX7D4q1DR9dtvFHgcQ+NNd1zwn9nv73QfJ8V6tqej4TXr24vfcLbxLpt34m1nwjFBri6r&#10;oWh+HvEN9c3HhnxJaeG5rDxPfeJ9O0230nxldaRB4P1/XLefwlqsniDwzoWu6j4k8I2F14Z1TxXp&#10;Oj6X428HXuvHhXxT4Y8c+GfD3jTwV4h0Pxb4O8XaJpXibwp4r8M6rYa74b8TeG9dsYNU0PxB4f1z&#10;Sri70zWdE1nTLq11HSdW066ubDUbC5t7yznlt5kdklUhCfu1Y83s4ykrxg4TTqRjNKOvPyxnC8kn&#10;y3V7XH27/wBbdren3WPzF8W/8EPf+CUPivVJddtf2JvhR8M9elLMuvfs+z+MP2aNatnYhg9lqf7P&#10;fib4Z3dmyyAOgtpYkRsnaQzhuVf/AII+aF4aG74Kf8FEf+Cq/wAD/spzpGlaR+2n4n+L/hHSlTLW&#10;9nH4P/aY8O/G7Rm0yNyTLaxxwXFwjMsl7uKSJ+wdFZAfjyf2S/8Agrx8PcTfDD/grL4C+LdraEJZ&#10;+Gv2sv2EPhrq8txAMKkd/wCPP2dPH3wE1F3hRTmd/Ct3d3bNvnug4LvxzftVf8FP/wBmL4//ALIn&#10;w2/bV8GfsJfEP4RftXfHz/hnLSvit+zPrHx88BeNvCnjm9+FfxN+J3h++1v4XfFOy8beH5dL1i3+&#10;GWo6WRp3xTuLxLy6UxWgjjVn/bevyB/4K7f6C/8AwS/8UH5Y/C3/AAV+/Yv8yUfK0X/CewfE/wCD&#10;8O2Xgxefc/EiC1fDL58dxJaMJkuGt5QD9fqKKKACvgD/AIKxf8osv+Cln/ZgH7ZH/rOvxHr7/r4A&#10;/wCCsX/KLL/gpZ/2YB+2R/6zr8R6APv+iiigAooooA/AH/ggX/zmo/7T/f8ABRv/AN43X7/V+AP/&#10;AAQL/wCc1H/af7/go3/7xuv3+oAKKKKACiiuP8f+B9F+JXg3xD4E8RXvjDTtE8T6e+m6lfeAPiF4&#10;/wDhR4ytrZ5I5Gk8PfEb4W+JfB3xB8I6hujUJq3hTxPouqxoZIo71IpZkcA+MP8Agmn/AMm6/Eb/&#10;ALP/AP8AgrF/69N/bIr7/r84P+CU/hnTvBf7JfiHwdo9z4gvNJ8J/tv/APBUnwzpd54s8WeKfHvi&#10;q607Qv8Agp5+2Bpdjc+JfHXjrWPEfjbxp4gntrWKXWfFnjHxBr3inxHqLXOseIdY1TVry8vZ/wBH&#10;6ACiiigAooooAKKKKACiiigDN1jWNM8P6Tqeu65f2ulaNo1heapqupX08dvZafp2n28l3fX13cS7&#10;Y4La1toZZ55ZG2JFGXO0DLfHXjr4l+JPiV4R0fxFpV/8WPg98M9e1bRNK0PTLD4f3Og/tG/HDUdX&#10;uoLiy8LeE/CnjSyHiH4MeGdV02G9tPFmt+MvCvhX4naB4efxX4xvNU/Z/wBF+Hx+J2oa/wAWPFnh&#10;nxVqfj+48d21zH8HP2XNc8J+NfFtrBbf2jqPxD+K/h3QtK+KnhHw3Z6KVEl7p/gNtY+G/jXw7bae&#10;s+q+Mfizd+EdM0y60seBtW03xn4t4x8S31nrdprXxR1LVNH+Jd/4c8LR/EAfD6XT9f1r4MWXxM17&#10;wXYeFP2TPgp4kfRdHa2uPjHruialqnxY+NU8un6/p3hvwVffEPxNqXwV8Hf8KU134MfR5dgHH2dV&#10;0nUrytJXhGrTpxqQpShCFPlqQqV5xr0XKUlKNB18PThB4ytCMMpTV97Jf52u3dWStLrraTd4pnjf&#10;xQ8c/Dmx0O68D694D8L6ND4N1TVNB8O/D7w18O/E/jf9nvwZq2n3enT+MLrwj4OuPDnw90j9ojxp&#10;Ya3rtjL42+M2reEbP9nT9le4k1u++JHjXwhrvgb4iW/xK/Mz4t/ET4o/EixfwJYNoMXxMkOhXnxC&#10;8VXmny3+qaldaDL4JvNXHxk8V/E/9mrw58Fx4rig8YWPhHSm8YfDDwh428FJ498D/D/9mD4IfBL4&#10;teBvi/8ADay80/aq/wCClP7PHhLXNf8AhN8LfironxG+LOov4S0Xw/8AAP8AY20yP41aX4C0j4Ma&#10;j8PtO8JeFvCZ8E/CbxFe+FtA+HPiH/hasvwk1bxV4X0ll8eWet/HGx0Dwjpfxd/Zi8Zfs2+YRftL&#10;/tu/EjQbHwj+yn+xb4N/Zt8FRf2d4O8H+KP2ydVudHls9F1uLwdofh6+sP2fPhJbfEKPSNG0e1+N&#10;Gj32v6V8Tfirpun2I1z4j+HfG9x4n0LwJ+3h42+Jn7bws8HlNHCY+OCjm2NlXcsPhalR1/qtWEaU&#10;6rx0HRkqeGrVKlSnUw9WdsW4VMVKrSqOq6vm1+areDl7NWScrcqlq7cjuveSV01HS6jZWTPLfC/7&#10;JvgCXSvD37S/7SvxB1746+NfGFtoHi+HTte8JanDq3xI8Qau3wV8JeFPEepeKfFf7GV58bvE1lce&#10;Pfht4PeHxVoXwJ8X6bpEerR2H7Qul/s9SeDvC+gaVufFP9pP9l39l7WLSy8aeK/h18ENX+G2ny/D&#10;34N/C/Sfi34zs/2qPBPgbXG8MQ+NPAPw1+A/h/4c/Fyb4D+FUv7eaPxv+y98XfFfjiP4pp4a0zUP&#10;A3xE0+08bOkva+H/APgm/rvxy8e6t4p+O37WHxs+JmneMLDXvFuozfBq3139hrwn450RtL8FeFLk&#10;+M7jwv8AC34nfH3x14n8Wy+PLP4XGf4jfF34tfGHxF/wjfhD4LXvhTxL42s/i14R/Yg9x/Zs/ZD+&#10;AfwU1TWtE+EX7O3gfwv4SvtTh07winh34UW/iP8A4S/w9p/hzw5rOtRaJen4HfHPVfjZpejarq9x&#10;cXniG003/gptb+Fr2/bTG/a4+AsxX4X+Hfu814/zzOo1JTniIUcFh2qWEx1f6vRwuGftY0ctoZVl&#10;f1HDKrToPE4DGV5KNWrl+InCNOlOjCZzU8LTptWSbb1lCN+Z+6nUdSfPK10pRS0U1e8rtHzb8A/2&#10;sPhp8e/iuP2Ytc+Dn7WFh46svD0fxA+G+kfHH9lT4Y6RqvxQtdE1/T5NZ1v4IfCXwVrXw7+Jn7JF&#10;z4A11tK+JXiPwX8LdX8az6ha6t/wsjVPBOoeCba80/xd+w+m/AS81a3iXVdY8VeE9ShTzNS8R+O/&#10;2G/Fv7X3jLxrfThBJe6/438bfsL/AAP8WR39gINkmpa9q3j6812K6hiEnh+HRY4tU+Uf21/2EfjB&#10;8QP2cvA/xD/Zp+CXizWPH/7HmoQ/G79lPSta+E3jGx8M6sfC9mlx4r+FMXwK+Pn7bPjXxV4e8L/G&#10;Hwjb6n4F1TwjqX7NNv4xnvJ9IksfC0N1bWG/7/8A2PdL+Af7T37PPw//AGnv2bvBHwK/aS8D+P8A&#10;RLGTxH8O/jH8L/gZ8OPiT8MPGtpZW0vi/wAC33iH4WfBLS9E03x14OvWl0HXvh3408CwJqes3Ntr&#10;tj8T/D3hZbKDXPyHNOLvbNKlmFOUaWKxFWhCpl2XcqrV3CE54nB4ilXyqjWqRSfLi+aGEhGnh6Fb&#10;2eFw8KXo08Py7xeqim1KV7LWylF87SvZuNrt3ad2ea+BvhRqt3Lpmnan4E+Emp+LdF8PQav420W9&#10;/Z78Mw6/JpdsumWuv/EvwB8EdS/ZK/Y1+NGteH/DmtXMEtlq3wy+OPibxN4U1a80jSNP0T4geLbj&#10;TdNnp2/wxs/FfhyK28T+APBXivxX4n03wj8YNI1fwx4Fl1fWfF2heF/EHhzxd431D4d/EfxD8CtC&#10;8T/FDxJouu6Dq9n8Sf2OP2krXxn8bvHWmpBq+t/GZvEKz36fZHgz4Y/DH4gav4N8MWnw903TfhZ8&#10;aPhLf/tJ/s967LNp8HxM/Zf1+ytPgTY6t4V+GWjS6P4k8M/D/TI9S1rwN8StFbwd4lfQ7Tx5B4q0&#10;+98MapoR0u4n47wzdWl9Z2XjzTdD0Hwlqnj60/4JsftBaxZeEdNj0XSrP4u/Hj46eJvBXxe8aaNF&#10;G8t7Yaz8Q/A+3wV4uvjfT3niPww15put3OoDWNcl1TyFn84TnUoRnSnSqYedGKhToKnVqYuNO8vZ&#10;TvGU66qUcVThGKp4fCywVP2sa0MbGvY6JXTupXfko/3tdFZp3fM5c3Rxj842Gia4bDwt4e8R+D9C&#10;8ajwxrvw+8K6ff8AgFPCPjC51LwHa6BoH7RHij4I/DPTB4Bvdd8dfssa58JvDnin4g/sueJr7xBY&#10;fGTwR8Z/h/pvgGx1l9X0bR/Fl/458MfB+mfCv9pub4WeFPH99f8AgTSdL+B+iXlrbv4U8V/Cz4ra&#10;D8YfF37NnwhvNCSHxT4c8QPfaP8AF39mseH/AB1480TRtY0uzv8A4gaFf33hezbw38OtP8Q699VX&#10;fhTQ9L8WfCu2t7htStbL4gDwzYeG9Q0jQdV03wLo/wCzh/wVB8I/Dn4C3Xh/VJdCl8Q+FdQ0b4d/&#10;GP4r/DzRQviKCDXPCFnf2NvY3kuha5fN8J6P4x0fwx8SLDUfEss0Hh34aeF/+Cc37RV42l6fLrHi&#10;DVJfhX8O/g14GvtC0rSoElnuIY/B3xo8ZeL9TntAl3Zw+C4pJnh0Rtbubf7Hh2ris2o8Q4TBwnOl&#10;Wy6aWCp05z+uY6Wb5ZgHVlQrLEwpyaxOJVONKMZzVapKvipTqzrR56qjB0ZSaS9prN/ZgqcpW8+l&#10;76K1ko2SP0r8DXV9P4G8O3d3qWoX1x4v8C/8Ek/iT4mnv7ye+uNb+IHiD47WvhLxB4x1K6u3murz&#10;xBrnhv4feCNJ1W/mnd7u28MaW0g89Jp7j7Ps7fxPN+1Z41m0DWdC0vSbP4U/s/XHjay1fw5qGuah&#10;4g8Mvq37YNrZ6T4X1Oz8UeH7fwfrsHjK58J67P4i1XSvHGn3XhnRPEXhKPwtZ6p4o0zxr4P+Lv2f&#10;/DmsP4m8CfCHxPZ/a/Evh7xN8ItI+I6W949zotp4C/ZF/Zi+C/iW18MaB4njtbRdUtPA/wC2H8W9&#10;D1iGHR2hl1PU7vx3p2sTtpuneIfDTfcH7Pyf8Jhb+KP2g7qGaGT46HwzrHhCzvG82+0L4OaBoot/&#10;hjo08v7oIdZbVPE/xXutLe0huvDeu/FPW/C1zc6mdDTVL38ozrlp/W586lTrYelKhJck4tVngqVK&#10;kkpNxUIZbiuSSXLGFOlZw9pCJ309krWabutfNt+d+eOltG3vZn0bRRRXx5sFFFFABRRRQAUUUUAf&#10;AH/BNP8A5N1+I3/Z/wD/AMFYv/Xpv7ZFff8AXwB/wTT/AOTdfiN/2f8A/wDBWL/16b+2RX3/AEAF&#10;FFFAH4A/8HR3/KCj9ub/ALtm/wDWw/2fa/f6vwB/4Ojv+UFH7c3/AHbN/wCth/s+1+/1ABRRRQAU&#10;UUUAflh/wWk8f+K/BX/BMf8Abq0/w38EPih8XbTxp+xh+1x4Z8Sa78PNW+C+maV8JNFvf2fvHsFz&#10;8QviFD8WPi98Mtb1LwhpEVxNeajZfCnRviZ4+ltrG6XSvA+pXb2Vpd/qfXwB/wAFYv8AlFl/wUs/&#10;7MA/bI/9Z1+I9ff9ABRRRQAUUUUAFfgD/wA7TX/eAH/4IpX7/V+AP/O01/3gB/8AgilAH7/UUUUA&#10;FFFFABRRRQB+AP8AwUP/AOU6/wDwbq/95cv/AFjzwTX7/V+AP/BQ/wD5Tr/8G6v/AHly/wDWPPBN&#10;fv8AUAFFFFABRRX4A61/wcHfCz/haf7QHwt+Fv8AwTX/AOCv/wC0n/wzZ+0B8Vv2aPiL8Rf2aP2O&#10;fDnxi+Fn/C0/g74jl8O+LtJ0nxd4d+NQ/wCofrlhYa7p2heI/wDhHNd0HVNT0HS/7UggoA/f6ivw&#10;B/4f6/8AWFf/AIL/AH/iuP8A/HLR/wAP9f8ArCv/AMF/v/Fcf/45aAP3+or8Af8Ah/r/ANYV/wDg&#10;v9/4rj//ABy0f8P9f+sK/wDwX+/8Vx//AI5aAP3+or8Af+H+v/WFf/gv9/4rj/8Axy1z/iz/AIOI&#10;fCvgLwr4l8deOv8Agj5/wXe8F+CfBfh/WfFnjHxj4s/4J+ad4c8K+E/CvhzTrnWPEPibxN4h1j43&#10;WWkaF4f0LSbO81TWdZ1S8tdO0vTrS5vr65t7aCSVQD+h6ivH/wBnr41+Ff2lPgF8D/2jPA2n+INJ&#10;8E/H74P/AA0+Nfg7S/Flpp1j4q03wr8U/Bei+OvD2n+JrHR9V17SbPxBZ6Rrtnb6zaaVrutadb6k&#10;lzDY6rqFskV5P7BQAUUUUAFFFFABXwB/wUs/5N1+HP8A2f8A/wDBJ3/16b+xvX3/AF8Af8FLP+Td&#10;fhz/ANn/AP8AwSd/9em/sb0Aff8A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T/v4ooooAKKKKACiiigAooooAKKKKACvwB/4K&#10;H/8AKdf/AIN1f+8uX/rHngmv3+r8Af8Agof/AMp1/wDg3V/7y5f+seeCaAP3+ooooA+LvjN8Rvil&#10;4N/bA/Y38F6H4ytLb4V/GNvjd4f8ceBpPDGkXF1qGqeBvhdrnjnQ9eh8WXAm1iw+z3tpY239l6ct&#10;nbyxxXMl5Ndi4SK3+KvgP8XfHv7U/wAWf+FOftJ2/gz4yfAb9qPwN+3v4h1P4C+Kfhr4Sk0f4Fwf&#10;sYftn/Dn9nvwd4E8QXCxT3Xi+XxxoPjaS78fR+OJNeuIfir8OtYuvA/9keFDc6NpH6keM/2ffgL8&#10;RvH3gn4q/EL4IfCHx38UPhpNbXHw5+JHjP4a+DPFHj7wBcWV8+p2c/gnxhrei3viHwpNaak76jbS&#10;6FqNi8F873cRS4ZpGseDfgR8Evh1458f/E/wB8H/AIYeCPiT8Vri2u/if8QPCXgPwv4d8afES6s5&#10;bme1uPG3ifSNLtNa8US29zeXl1E+tXt4Uu7y7uh/pF1cSuAcL+zH+yj8F/2Q/CPjTwP8DvDUPhbw&#10;146+K3xA+MGsabBZ6JZQQeJfiHrDarfafp8OhaPo1vHoOg2y2Xh7wxa3MV3faf4d0vTNPutT1GS1&#10;+0v/ADRf8FeNO/4LRfCX9kT9sW5+K37ZnwA8V/s//EP4IftP6BN4B+E3/BPn9oj4m+KW+F178MfG&#10;kmp+GPF/xK+Ffhfxt4a+Cv2nwVcy6LJ8ZfizdeD/AIc+H9RaXX9Y8QWlhp19Jb/121+MH/Bej4Tf&#10;8LK/4JuftU6x/wAMx/swftB/8K2/Zf8A2p/Gv/CU/tDa/wD2L4q/Z+/sz4DeM7r/AIW9+z5b/wDD&#10;PXxv/tr4weHvsv8AaPh7TP8AhI/gl52o6Zpif8LP0PzPt+ngH7P0UUUAFFFFACAYJPrj9PxP8h+N&#10;HAyfz7/p/n9KwfFXirw14G8MeIfGvjXxDonhDwf4S0PVfE3ivxX4m1ax0Lw34Y8OaFYz6prfiHxB&#10;ruqT2umaLomjaZa3Wpatq2o3NvYadYW1xd3k8NvDJIvkWp3viPwp44+Dfg6/8RfG/wARWfinxv8A&#10;FrxFdeN9M8I/DbWPBkn/ABKPGPiDwv8ABL4t3Xh/wRFrfgbwPpuieI7i6+FPj7S9A8LG/wBV+A/g&#10;7wR8XvjxrHxD+I+leEv2hdqdCdVXTUf4jV1K0lSpyqzs/hbjFK8W07zjaybYm7fh+Lsvx8vuP5b/&#10;APgqfqnx0/Z5/wCCn3/BNXxjofxm8AX3jLwl8af2h9d+Evwq0L4hfG/xf8QPiLN8YrT4m3fwY+FP&#10;jjwP8Z/iv8S/hB8DbD9rjxD8TfiV+whonxl0/wAAR6d8H7TwVZ/Gjwj8QfDXwf8ADulfss/srfaP&#10;7MnxJ1O8/wCCfPwa/a/+C1x+zT4Z+K/jiTw9ofxpg8KfDj4c/sp3P7NGn/tE/s2fDD4U/DT4HfAu&#10;T4seDfijrnhOw8MfEfSP2CfHGnS/FzTf2gpvjT8B/BnhrXP2bfhL8W/htqf7Gn7LK+Hf8FePjD4S&#10;0T9pz/gmDb/taaZZ6LZ/Cf4e/wDBQH4h/G7VfiNpev8Awh/Zz+IMHhD4Z6b4W0PTdQ1jwd4m+PU1&#10;z8Lv2q9f8GyeEJ/gP4T1T9pX4v6Z8Ivjt4O+GPx6+DHiPUvi1ZfDDx9yH7Hn7UHiHR9a/YP8b/B3&#10;9h/xt4//AGlp/wBmvwz/AME3l03xD8JPFX7GH7OHwe8RaH4y8f8AxE8ZfAfTv2gvj744+Jv7RfxA&#10;H7LvgD9lD4q2/wAcIp/h5+19p994o+GvhKf4Wa7+zb8Wfif8YvhN8bv3XJsqzHPOBMViYcMzeIwW&#10;d0MPQ4sxkMFh+HMfh4ZdnWIxOU4/NcVicBHD03WhQxWInUzDK4YLDYiliH9cWJpxjye0hRxMG8RC&#10;VOUX7XBKbVeNnTSqwg4VFKThzwpyVKs/aK1k0oT4D/goFot9d/tzfC2z1Hw/deIP2kv2uf8AgmT+&#10;1v8AsSftmeH/AIb/AA1/aL8K/suax8W/G/gP9nLS/FvxR+Afjm2+BPifU/jDrmj+HrzxD4Z8YeJb&#10;HXvFcvgfwR8Afgr8P/2iPG37Pvh7wJ4k8d+Efvr9hv8AaV8daH+wh+xt4+8UfHL4J6v8TfGv7HPw&#10;B1Twl4l+Jvxt0f4Y/DL9nTwT8Qvgd4o8ZeOfE3xg/ZzXxX4RvfiV4N+Evw4/Yv8AEfjrwt49ufH/&#10;AI/+L/xr+MMX7UuheHNY/Yb/AGVrP4i+IvhN+bOifDv4kfs5/tQf8E3vjPofiD4LfHL46eIf2xPi&#10;Z8DdM+EU3wY/Ys/Zp+Ofwz+Ht1+y5+11+y38K/g9+1J8Rv2J/il8TPgz4l+F/wAPNR/Zt8QaD4N8&#10;UeGPB+peMvhFB8MfjH4S8M/DD4ieMvC9v+zR4P8AOP8Aglt4ksvgx+zl8Afiz8LvHll8TZf2aNP+&#10;Pfwc/ae/Zc0rxlqvwP8Aid4F+DPwt/bSkvf2evht4M8H/Bb9mvw38T/Ef7Yv7QPxxstL1r4J/s/f&#10;txftKW1r+0RffEP9pP4N/Dj4fnw/+0t8b7z4FeRU4ep4vNsVleCxmD4hq4KjhKEM1wyxkMBjcTRw&#10;dGgsswX17CYPEZdg6WIp/wBnZXWzOlg8BmcatLD08VinCmpPnSg5tulBynKNNqDnFOV1Uau1UclJ&#10;TqezbnTUXJ01Z8v7yaz8GPhCPin8bv2kPgP+w38cPEn7Uet+CviXofijUfid8Ivhh4q0/wAa+M/h&#10;t+2ZJb/s/eO77xD+0/8AGj4RXfjU+GPiF8L9X+P3wG8L/CL9pL4a6Vp37KXgX4P2/j6X4dTeHf8A&#10;gnT4Z8PcEPgX8PY/jWPGf7SHwy+Nvwmj+I3wRbStH+G+k/tB/tHfH39rhm/ZG8KL4i+Hvxl8B/EL&#10;4C+MvjN8cPDJ8LfBP4x/EL4GfFrVPgx4++ATf8NP/F741fBnxj4i/wCCjI/bj+APxYX6t8eaV+0b&#10;4j1j4ifA2T40fGdPDfju3+G37LPw8+Ifhv4O3n/CQeEPHvgr4D+Mv2ifiN+1X8bvib4R8M/s2waH&#10;4B/aAiuNL/Zs8bQfsu6vY6b4N8caT4Qsf2evj7+zf+0D498WWHwC9W+E0fx3+L/hO7h+Nt14lufB&#10;1/8ADRfCsHiT4b6D4h/ZPvPjSfjUmjeIb34had8IfEvi/wAY/tSfsuap8A/A13ovgPQr7U/2lvA/&#10;xiu/iZfftA6lrXwO8Lz+Df2ffE2qeFU4jzLB4LEYitm1apfB0cPVqUcyzuWcTyaGGwU8rw1KtVvh&#10;sZhssxmCwMcJl/1aePw88rovCKnhMOsXQaowlKMYxjdy5rclL2aquUozcldyhKcZS5pc/I1N3k3J&#10;wl4V4d+IPxo+GugeDfgd8UPhPqfgf4jfBX9n7w/488G/GfwD8TvFXx48HfE74seH/wBn/wCIln+0&#10;r8SbP9mOw+Pmnftr/tU/s/fBv4ieLPhX4Lv9M+JP/CZfHn40/Hb4+fDbXD4TsfFfh7Rf2hoovgF8&#10;IdF8WfG22+M3xl8LfF34NftY/EHwFH47tfAnjz4mfs8eJvCfhTxtoOn6Pp/xc+Ivwb+Hfw8t9O0n&#10;4ieP/hD4W+PXhL9gDXP2vPHXwYX4h6v8AfhJ8O/B+keNJfBHxMh8efHXgdU+Evxl+KWr6T4f+A/x&#10;g/Y++Iv7NPgPQv2cviT8Ef2StB1e48MfCyH4VeDNT+Dv7Qv7Lf7RFj4s+F2jeJPij4IuvEf7RP7P&#10;/wAavgt8KNA8MeKvFP7Kenfs93vw6+JOhfD34m69+zd8Q/2e/wBofH/ap8WfF/xl4Q+IXx1P7Pn7&#10;Rngiz/Z58BftXa/puk6V8Uv2M/Af7PPxb8b/AA8/aAf4efCX4lfF1P20/DsMngz4gfBix/Z2+EP7&#10;cvwP/aJ1D4U3fw1+FngiTXv+Ed8efHLSpbb4dfFrjqYOtmiwmV4PGZdkdTiTDQyzNXg8xxeUVMBH&#10;FYWmqeDxGY4/F/7FVzjGqbzen7enlGCny4rBZhl+DVWGH6lJQWIxEk8RHD1FKnKqqVSVSXO5KpHD&#10;pKVVU1H3Zeznf4alOcpQZ+l2pQ+O5P2jtJguPH3xA0P4fP8AD+x8ReH/AAboGj+HtZ8A+LdZ8K3n&#10;jzw38R9N+Ietah+zvf33gG4kX4o/BjxR4Nt7L9piw8U/E/Ufh/qI8JfDnw14N+Fvxrvfi98a6bq2&#10;mfDX4OaZ8T/h14a+KX/BQH9pTwro3wi8J/C74OX03ifwpf8Awz+MWgfssXV9pelalaftI+IPEXiX&#10;9inXPGPwz+J3jn4g/Fz4pfte+PfE37VGqeHPjhbfCjx38TfjRrGqfs9/BW78i/b61H4h2Px9/Yd1&#10;22+O/i74b/Hiz+O3ibU/gj+zh4Y/Zq1r9sv4BeIPD95qviv9kLVv2g/inq3g7Qv2aPid8LLjwp8O&#10;P21/h34p+KWq+MP2nfD/AMIPAI+3eDvBHg342eMLLTPFviv2m/0f4bfAObwf4U/Z18OeCPhJpPgj&#10;42/szfA/4YeGLDUf2hPAHw18d+Ltb8c+P9f/AGnPDXgX9ln4J+CvB3wV8Xahov7Pvxj+K3xNk+J/&#10;w803x58MJvjboHiLxd+1FYfDjQ/2EJ/FvgkpYChl2HyPFSnHMKmdYT63LJ44XMMJgqtPLM1xOAxV&#10;HG4xLLsRjMFWdHDwxGL4extdJ4jHYeWOwWLwnJLFudRVHbkjSn7NVLwck5U1NOK9+MZpSk0q6vpB&#10;8koSXLh/Bfx94gufhT8KNG+Jusa54q8URftFeEfGXwg+L/wx+HP7Yfx8+DHxs+G3xn+IHxEu/DXx&#10;J11PAnxi+P3g7wx8PfGHhCL4m3nwyh+JP7V3xt+DH7LuhXf7Jv7SfxO8MfBfVNT+Ev7NHgL2v4mf&#10;tc/s+6LqWt/Bb9oay8E2Xxj0/wAcabffCT4HeM5oPDdr+0T4y8N+M7Hxx+z1YfsxePP2nPDvwG+E&#10;Pxt+Nz6hafCLXNT0b4YeMPEelfs7fHvxH4X8F+J/iPY6jp/hvx1rngPwO/af+Bn7QvhPx38X/wBm&#10;HxB8QNL+GEHhH4n/AB8/Zl1zwH+zp+03rXwA8T6npVx8XfDfxi+L3jX4e/Dn4M/A3Xfit8Z/G37R&#10;fxK+Llj46/Yw8SfGH4hePfiqfhJ8N/2kPhZ4U8I/EHxoPH0HY/tjfC/VIvAN58dvHmp/DjSfD3gX&#10;xt8T/FPxE+EHxoiuf2gP2YvHvhXxr4ct/wBm/RNW+IviHxp8EvGfxA/Zg8Fan+zlPrenfFnxB8Dt&#10;M8DfBn9nuf41/HL4yfHm1/aY+E3hH4r6Z8cHjcp+p8T4vLeIclzfKc4hmGLy7E5ZWw1bLM1wGfUs&#10;TOH9l4rL5Za8XhZUcwdbCYvLPZUJ4HHzqUZVcBCE5ycZupShKnXpVIOmqsajmqlOpTlBS51UjJxb&#10;nBRcZPmUla7erj7/AOHf2iPGXxSu9BtvBPge4+H+kzW/ivVPE3ifxjZ2nxkfT9Q+Dvi/4Gaf8YPh&#10;Tp9r+zj4s8dfDC3+IGmXvjD42/ADVofFfx48NePvBn7QHwX8Taz8Pvgd+0z8J/DfifXLTqPiH4W1&#10;PUfjl8OPiFqf7Mvwt+KemfC3Q2h+GXxii8ReGrv9on4X+Ofiv4t0P4ffEqLwZ4T8deA9B0Dwn8LI&#10;PhTcyeMfib468LftCW/xC8U6J4a1HwFoXwR8bao2gwaz+cf7YHxa+Ftn8XtZ8R/Gf4Ia/wDFD4G/&#10;Fr9lnx54K8J22h6Z8bfCn7TMfiP4D/GzUG+K3wltvgn8Y9M8CfCLxH8Iv2tPiRrf7LHwN8JeBtD1&#10;iw8V/ty/EjxN8H/hj4++FP7UX7LOq6H4n+Cn2B8LtA+Jnwl+Jmr+Bvht4Gb4neF38jTPH/xR8X3e&#10;vfs96DoWu6brnwR+IHibWrv4eaH4SvPhD8avjf8AtA3/AO0l+1h+0V43/aE/Zq+D3wj+G/jD4k+B&#10;tB/Zm+L13oHijwrH438GeZLBOjSoY3DKFBYrDYqNODqRpYecZQVPHUXmEcwjUhUjQq/Va+Cxaw7q&#10;KcFSpVvr8KcdatKpTjT9rTqR9p78JShL34wqOmpwi6bUkq1KoueHMlOEleLpSkfSXhD/AIRX4y+A&#10;Vm8T6v8ADT40aNB8S/EGpWN1pPhOOLw7o3iD4S/GnVL/AME6PqXh3xB4h8azab8W/gJ4t8F6DoPi&#10;3Vbi90nWtH+OPw61jxJZ+E/hdrVpb+CfCfc6F4lkvfBmk+LfE+g6p8Oprvw3YeIdf8L+Mb7wvJrX&#10;gaS40yLUtU0PxVqfhLxH4q8FNqnhpnnsNdvvDPi/xJ4W+12V1caN4j1bSTbalP4fpN34E+D+oeKv&#10;Cfgb4aa5oPiDwp8K4PD/AMG/gH4Y8cfD7QtP+KXwn+APhrw/qNtcfs2fBrUPito3w08CaJ4Z8R/G&#10;zRvgjr3ibxHo/wAGJv8AhJLbwJoPxD1WD4UaT8EvFN14P8KrX9lfwn8D/wBlXxn4D+JeveG/gV8Y&#10;tE/Z/s/BHiHwZ4J0r4D+G/jl4u1Pwn8D2/Zq+Inxjv8A4O/Cj4SXPw71vWfCPwV+H/wR8IeCr1/g&#10;38EvH1h8QNF/ZN8RfCjxM/iz4M/CjS/Klg6tejWlRdXklVisNU+qyqxVWtTqzs6WHq+zi5qhNRp8&#10;0HVlQlCMoRo15wV4qS09270ckpOKa6u13Zq7tZcybT5oo+tfh1J4m8Tad4N8Ta3471y91Hw5onjP&#10;wD490Wy+F9/8JvA3j34haP4k0fw5r/xE0zwT8StP8SfFfw5omma/4G8Vn4QrpPxR1nwL4m+HnxCu&#10;fEsuufGLS7v4afEPTe/8LeFfDHgbwx4e8FeDPD2h+EfB3hLRNK8M+FPCnhnSrHQfDfhnw3oVjb6X&#10;ofh7w9oelwWumaNomjaZa2unaVpOnWtrYadYW9vZ2dvDbwxovzL8MbP4Z/FzxxovxQtvhf43+GPj&#10;bQv7S+JvjHwD8RvgPoPhWeH4z+JtJv8A9nWP4haz8SbzwLqtp4r+N/w1+Hnwg8dfA/TvFnwR+N3i&#10;Xwrq/wABPHdjq1xffEP4LfEr9nTxvd+u+KvhMnjb4beIfh74q8Ya3r91q2u6r4n0Dxxrfhn4Ua34&#10;k+H3iSHx3P8AET4WeIPB+i6z8N774aS63+z94kg8JXnwc1bxh8P/ABbf2N98PPBniPx1N478YW2t&#10;+ItazxFNRq+xqVXRXtIqvTdPldKTqVbtqilCqqSleM4L3oTSpqKvGKW21+2u/wB92r9r773sjvLW&#10;18TR+J9Zu7vV9Dn8HT6H4dt9A0G38PX1t4k0zxJa3/ieTxXq2reK5PE93pmt6JrWmXfg208P+H7T&#10;wboF/wCGb/QfE+paj4m8XW3i3S9K8E7+cZzwB365/D/P6V4L4u+J2leJv+FteC/hjrXjjxB8Svgb&#10;/wAIJ4n8Y+GfhVp3gyTXtQ1RzbfEjTfgXbeLPi5YwfBS08bfFTwZo9no3inwnrPjHwr4y8EfDj4s&#10;eB/H2oeJPhFa/EX4U/FJ/el+6Mf59f1rmrUqtJQdaPs5zjBxpyi6dT2c6NKrQquDjH3K1GrCpSnq&#10;qsZc6bTTk009nfzvfVOzXXVNNNdNtNha/ID/AILcf8Sn9kL4XfEM/ul+EX7fv/BOL4kNfdP7MXTf&#10;22Pgnof2/wAz5DF5Z8QCHzBcWZHn4+0ru2P+v9fkD/wXq/0f/gk7+1frvT/hCI/gh8TPN/59v+FW&#10;/tH/AAg+I32zPG37F/wi/wBr3b4dnkbvtFtj7RFgM/X6iiigAr4A/wCCsX/KLL/gpZ/2YB+2R/6z&#10;r8R6+/6+AP8AgrF/yiy/4KWf9mAftkf+s6/EegD7/ooooAKKKKAPwB/4IF/85qP+0/3/AAUb/wDe&#10;N1+/1fgD/wAEC/8AnNR/2n+/4KN/+8br9/qACivk39t341/Eb9nT9m/x18afhlpHgnXdb8BSaFqe&#10;p6X47bXRpdz4butbsdK1ZbBPD89pdy63/wATC3/s9bi9tLCPM1xcyS+SlpdfPfx6/bY+Jvwv/aN1&#10;LwV4Z8JeA9S+DHwo8U/sOeBfjNda9/wlCfE3XfEn7eXx81X4A+Cp/hl/Z8qaDZ6T8LNUl8GeK/Er&#10;atpPiSTx/Z6/r/hjQZfCuteD5LnWgD6u8FftSfCD4h/tDfF79mPwfrGo618TfgX4V8DeKfiW1tpF&#10;1/wiuhP8QJtZGj+Fo/Ez4sNQ8Y6fYaVbaz4j0Gx8+XQNL8ReGpdQlhudV+yQfRFfn/8As+f8E8/h&#10;j+zP+0h47+Pfwy8afE9dK8d/DW68G3vw08W/Ej4n+PNFt/FniH4x+P8A40ePPiF9t8bePvEFrcah&#10;4t8T+O7q4Gnf2BDJoupSeJNYstXll8Y6xbJ84ft+ftK/8FbfgH4y8XeIf2T/ANjT9n/47/s6eFfB&#10;+ia2/inX/Hnxb1P4y6hrcqMviPSdF+C3wd8D+PPHXin7BdPbpptp4S8Oa3q9/A01wLHy4JXUA+kP&#10;+Caf/JuvxG/7P/8A+CsX/r039sivv+vyg/4In+NvG3xL/wCCfHhX4j/Evwp/wgfxG+IH7UH/AAUX&#10;8beP/A/9leL9C/4Qzxt4r/4KNftXa74q8Kf2H8QND8MePdG/4R3Xb+/0j+yvG/hrw94u077H9k8S&#10;6HpOsw3thb/q/QAUUUUAFFFFABRRRQAV+en7YP8AwUb+G/7I3xH+GvwOj+Cn7Tf7Sn7QHxe8I+K/&#10;HXgL4Mfsw/CWX4h+Jbnwl4O1jw/4f1vxT4k13Wda8J+BfBnhew1vxPo9jf694k8U2VppzXMTXnlv&#10;eaXFf/oXX4u6Zo0nxm/4LgftMyWGsaxolt+z5/wSw+DvwTl8ReH5IIdd8I+L/wBqz4+fFr4g32qa&#10;FeahbXlpp+tp4a+Cng/UdLm/s2/tXudNSTUUuY7a3skaV2k3ZN2btflWmtlq7avT0A+EdP8AGH/B&#10;Wn9oj4c/CzT9Y8J/so/8E9Pgf4gsfip+3Hqnjz4j3mtftn/GWTTvD/xA0b416frMHwq8EWvgT4W6&#10;N/wgHiv4x+E/HHgXQNY8YeOdaXxB8NfDVzrcty9lfaHrnnPxD/4Jf+DdbbWrv9un49ftG/tYfFPx&#10;d4f8D/Ef4yaF8YviOdI/Z+8H/Gf4meE/E8vjn4i2XwM/Z90Hwl8KtQ8Yfstfsp/s9+PB4Y0Pxbov&#10;xJsfif8Abvhr4Q+x+EvB6+FrJ/1p13QtR1/4P/Cibwtp93b2/iX/AIJV/HfRPCvwf8FaFbTeGtE1&#10;Cbwz+zm9hp/gXSLXTdQ8b3N3fpq2meGdP0O58R67bfYNC0G10jTYdXn1e/1nnPj5rVp4z0j4uaj4&#10;TstU13TPiJrNr8bPCOpaZomsSf254J+PP/BPL4pfAP4UF7GXTrfV7LxL4v8Ait4DufBGkeFr/T4t&#10;buta8QeB9HhtX1nxVpumL+hYGCeLlJq6c8ZOorQUI1VmMadOnUpyg6dT6wm6cqS51N0oSptRoNnN&#10;Jqy0Svyq/Xl5NWnurdH5tPc/Pn4Ffs9/D74R+B/idr+g/Bnwd8MPCmm/E/4l+GPG/wAH/A+j+FfC&#10;/hy28YfDP4VeN/GXjj4VXN14e0M/8JDoPh39n74T+JfgZ4T8cWsy3V1of7XXxNuPFD+N9e+HWkX+&#10;te9+IPA+sW+ofFTTxo83ju18G6jBoNtruoQXzt8WdZu9K+J/hjxgPEnhuwtPtfhlvi3+0P8ACf8A&#10;bC+CWlaVa6xq114nuv26rrV9Dvf7Ubw74W1n0L4aap4I+IEfjvwrrlx4lj8F/FP9tbx743vNd0Lw&#10;/r0moaP8Lv2yvgp8efgx8HNc1qzm0C6v/BGoeMdffSZtKPjHQ7SxsNJ8c/DjxFqxj0rxbZCnanJq&#10;msz6T8ZINE03Sfif4l8O+AfjHBp2k+AvGFx4WufBNxrf7LPjDxtajWdA8N+Ib3Q7T4WftmeA9R1n&#10;40+BJLy98TeCvh18Xfir8W/7K1jxpfSQah9tiM3zCebVqVSk8JNQwlKFGX1p4bByqyw9TC4ahTU6&#10;lWVR4WnKnGnV+sKjQqSqVqL5Y1qXLGnT5ItPm3fNdXlp7zfwpJSad7xu42i1scJoHhfRnOmDxN41&#10;8XePvDXhlfC/wis4bXwjdvaat8N/hD43+BXw01zUr/8Asfwnp9xq/h3xL+yP8RPHHx98Jar4Fn8R&#10;aFq/hr9qv9qPVZL2y8N+AfBFxo360fALxt4S1jxV8QtOvNbsNY+I+r6xfeKNJ8Rxvv0v4h/A3Urm&#10;PxJ8H9b+FmpmODT/ABL8N/CPgrxp4f8ACOsXfhKOTQdP+JsXjO+vpb3WfEtx4m8T/lj8Pb3xbYaV&#10;baX4W1fxdZa1pdr8Ldb+HWn2nhHXPFmk67oXgXwz4c+G938QbbW/A/wL1vx/r/jay8Ex6t4T8Bft&#10;QfBPwV4s/Zc+KfwzsPhr4d+MvgSG48Zat4L8T8Df/E3SPC2gQ/Dfx7qvhXRvh7ourtdW3hvxbr/w&#10;cuNM8O+MI4b2GKwh+BOtfsk/HL4qeB71NFuLhotVj/Z8/Za8C2sM9xpw+EfhjXNVfxD8SPNzTIsw&#10;z7nwlKpUxGIpckKFKlOnF1FWjSqKGFw9PDUvbwhDDpQw1B1p4r3arlCtSdA0hVjSs2uVPdtP7Ls+&#10;ZuUrfFrKSjbbVPml++Hj34r+Bvhq+jW3irVb0at4ie8Tw94a8O+HvEfjXxhr66d9lOqXOi+DPBek&#10;6/4q1PTtGW9sn1zU7LSJ9N0SK9s5tXvLGK5gd/54vgh8T9f/AGAv+ClP7Sfwbm0fwr8L/gN/wUn8&#10;Tt8dvgxofiXxzpGo+DP2WP2rfD3gWTxL+0HoPxr/ALClHhvwr4r/AGhfh9YXH7QfhP4feHPHmqR+&#10;JL7wddaBYa/4d0rW7vxR4e3PDnxZ8A215rll8Or3wZ/YOvW2kWvjrUfBPjT4K/C8a6+iT3134X8N&#10;a14Gs/gj/wAE6/jB8abcvret2Gk+FPDHxXn8IfaPE+qQa1pviS6upfBus+G/tP8Aw88WftafDDUf&#10;gj4Y1fV/g/8AE74b6v4f+Kv7P/hnSfAvib4U6j+zh8bfBt3Y/Eb4VePdN/Z38D+FPFHifw8uleJJ&#10;rPWfEcOi/DL9q+/1Dwf4i8Q6VfftWfCLS/Fd9or+YuAMbgaGKhiaEo4mnhfrGIo4huFWnTjOnUou&#10;eGheeGlOc6VKrhsZGNW1XC4iFSNPExozr63CTi1JOLlZOOuttbN6O3vaq+0k4rlvL9b4dVg0jw/e&#10;eFPCHijXtG1n4f8Awl8I/Ab4Z6vf6bqB8W/Bv4TeILHwJaeIvif8Q7fSPDkMVh8fvimdL8IX3wf+&#10;Bl1pd9461vUND+Fslp4G8IQeL/iza+FuZvtMsNC1Oyk0fR/D+g+G9N13w/D4V8Ea/qcdv4W0eT9m&#10;nwBv+Cfwb1jxNaSzaMPhf+zz4osvGX7Rfxx8c6XfPpXw++KSaT8JfBeufFLxdZarpTfBv7EH7WPx&#10;B/aX/Z18D/FnXb3Q/Av/AAgHi3xJ8PvjR4c1Tx1H4F8FfDL48Wd1LovxP8B+FfijcfDfXtevfGfj&#10;/U7rW5/DnjDwNq/7XHxq8e+G/G0WvaZ8Zv2fta8e3SeMfubSLjwzHrul+OLfwimv6zocmn+BtA+3&#10;eGNeudN8CTW0uj6zoen3HwZ8MQ+IPHmgzaBb+GdP8bfDr9jv4daLDrvhvRfBWh/GT9qrxH4T+J11&#10;4Y8X/DzOWCeG9pK7rRqQqqXs1F+0qaclOtdUFSnOVKjjUmpYiFTEU3h2q9apiJtSUt/dacbOWll3&#10;T1ure72tGzSSijxe7tNS8BaX4dvIde8Q+G/Et3dHxX4i+IviDSLlPiZ4Z/t7wV4p8Jacb7RLXSTb&#10;wfEuTwh8Wv2mP25PGfgaXS9M1zwb8X/iH8NfhBbaVr978SfCsOufD/w10XR9S1/wx4j1vQ/7G8Ha&#10;Ja+E/EEnhTSraa6j8AfDfx7D4p+JHxJ/Zk0G4s7Jx4v8EeKP2ePH3jLUrOe0/tDxB4f+J8mm/AaS&#10;+0bxP46/tXxh9CfGu31jx1p0fwT8Pf23q8lh8cPAvgvxd4mu4PC3i7W4BrXxJ8LeLfGngVr+40a4&#10;+HOqeNNV8e3Pgfx18cb+zjXwXqX7SvjLw98NvFHxS+HXhn4V/CG28Z+0fDfw5d6V4l1XxhqXhrRf&#10;E9h4b8S6Z4rfSPDOoXkWmeNvib8QPiD8GtI+EFtN401TS4dTn0H4qfHLwb4S1KH4ky22s65rHwx/&#10;Ze+Gnxv8YwOv7SvjhPHf6PgsxWS5Li61StGrjs2U4ShCv9XrxwseWOBl9YVJxjHHU8dXw1KFbEe0&#10;o03CKxsaVbEQr8c4+0qxtpGm01dXvJ6y93+64RbtG19Wm1Dl918EWHjWw0hfCOn3dxpPxUs/CPgD&#10;9mXT/E2m3n2g6T+0Z8aZr346ftzfELw3qwsrXRvFeq6D4ag0D4mRa/qrNot38Qvh34h8DaHZ6Vr1&#10;xr+h6z+ofhTwvoPgjwv4c8G+FNMttE8MeEtC0nw14d0azVls9J0LQtPt9L0jTLVGZ2S2sLC1t7WB&#10;GdiIolBJwa+Qvgx8N5YviLpHhm51OTWvD/7LGlzaZqOsTWi2L/Eb9qD4xeH7fxv8UvipqWnPLczW&#10;moWXhHx5Ld6bdWeoTafeal8efiZpV1DNP4b0u4i+3a/Bs9xSrVlCE1KMv9pqSjFwU51leFSzctK1&#10;JRxfs5Sk6FbF4mnpJzR6dKNle1n8PTp06bP3b9VCL13CiiivBNQooooAKKKKACiiigD4A/4Jp/8A&#10;JuvxG/7P/wD+CsX/AK9N/bIr7/r4A/4Jp/8AJuvxG/7P/wD+CsX/AK9N/bIr7/oAKKKKAPwB/wCD&#10;o7/lBR+3N/3bN/62H+z7X7/V+AP/AAdHf8oKP25v+7Zv/Ww/2fa/f6gArmb3xp4O03xNovgrUfFn&#10;hqw8ZeJLS/v/AA74Rvdd0u18Ta/Y6VE02qXui6DPdR6rqtppsKPLf3FjaTw2catJcOirlemr89f2&#10;i/BXxG1P9tj9hv4jeC/2ePF3jzwv8N9S+K1v8UPjF4d1f4GaVZeCfD/xD8Aa74H0Ox1a28b/ABU8&#10;IfE7XtO0PW9UPibWNO8HeD/FEVvpNxPc6Nb6t4geTRmAPoD4rfHj+yPAXx1P7P2leHf2jfj98HvD&#10;ckq/s/8Ag34heBrPxa/jfVbCWbwZ4a8aSarr1nF4BtNam2X1zfeImtLoeH7XUr7R7DV7yG10+6+W&#10;f+CVXxI+NnxH/Z6+IL/tA6j8T9e+Jng39p/9o/wLrfiX4p6V4E0DVdXbQPibrANpoHhz4e+MPHGg&#10;+GvCHhS4ubnwb4f8NLrt6/h+z8PLpEGq+I7GztvE+teNfsX/ALMvxu+HH7UOn+IPG3wj1HwDoXwl&#10;8J/8FAPC3i74z3esfCy8s/2stc/aw/bT8C/tBfCjxnpNl4O8Ya/45ifwZ4H8IeKdT8ax/Ezwp4Eu&#10;fDnjj4m3vhrwKNd0CHXb6f8AZWgD8mP+Cq/7SH7O9/8A8E0f+CkXhSw+PXwXvfFN7+wx+2F4es/D&#10;Vp8UfA9zr93r9z8AviJptvodto0OutqE+sXGoyJYQ6bFbNey3rrapAZ2WNv1nr+Sr/guN/wSu/4J&#10;6/Bf9jn9o340fCn9lD4L+Bvinq3wn/aU8Z6r42tP2H/2qv2qdfvvE9r8LfFniuDWbXx38BviR4Y8&#10;I/sq6xF4iP8Aa0Px/wDj1pniv4ReFL3brHiDw5d6Zomp28/9atABRRRQAUUUUAFfgD/ztNf94Af/&#10;AIIpX7/V+AP/ADtNf94Af/gilAH7/UUUUAFFFFABRRRQB+AP/BQ//lOv/wAG6v8A3ly/9Y88E1+/&#10;1fgD/wAFD/8AlOv/AMG6v/eXL/1jzwTX7/UAFFFFABX4A/8ABAv/AJzUf9p/v+Cjf/vG6/f6vwB/&#10;4IF/85qP+0/3/BRv/wB43QB+/wBRRRQAUUUUAFfAH/BWL/lFl/wUs/7MA/bI/wDWdfiPX3/XwB/w&#10;Vi/5RZf8FLP+zAP2yP8A1nX4j0AH/BJ3/lFl/wAE0/8AswD9jf8A9Z1+HFff9fAH/BJ3/lFl/wAE&#10;0/8AswD9jf8A9Z1+HFff9ABRRRQAUUUUAFfAH/BSz/k3X4c/9n//APBJ3/16b+xvX3/XwB/wUs/5&#10;N1+HP/Z//wDwSd/9em/sb0Aff9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1P7+KKKKACiiigAooooAKKKKACiiigAr8Af+Ch//&#10;ACnX/wCDdX/vLl/6x54Jr9/q/AH/AIKH/wDKdf8A4N1f+8uX/rHngmgD9/qKKKACiiigAr+dn/gv&#10;h4K/aV+JP7KH7XluP2HP2H/j7+zx8MP2SPj5470D43fHX4k3Evxx+CviKD4JeM5/GPxH+D/w41P9&#10;n3xxpWk/EDwNZWi6v4G1bRviX4V1TWNW07T4ZdY8PYS9tf6Jq/LD/gtJ4A8V+Nf+CY/7dWoeG/jf&#10;8UPhFaeC/wBjD9rjxN4k0L4eaT8F9T0r4t6LZfs/ePZ7n4e/EKb4sfCH4m63pvhDV4reaz1G9+FO&#10;s/DPx9FbX102leONNu0sru0AP1PooooAAc80UVgW1z4nfxNrFpd6PocHg6DRPD1xoGv2/iG/ufEm&#10;p+JLm/8AE8fivSdW8KSeGbXTNF0PRNMtPBt34e8Q2njLXb/xNf694n07UfDHhK28JaVqvjZqLabu&#10;vdV3dpX1S0T1k7vZa216MP6/r+vzQeFdH1Hw/wCGfD2hax4p1vxxq2jaJpWk6n408TW/huz8SeLr&#10;/TrC3s7vxN4htPBnh7wl4Pttc124hk1TVYPCvhTwx4bhv7q4j0Pw9o2mLa6db8B8RfGfib4Yaf4y&#10;8eXGka38RvDVrongzTfBXwo+GPgC/wBY+LGs/ELVPEusaJd20fiC78Y2/hGfQ/Ftxr/w80mwvvFO&#10;l/DXwN8HYdF8a/Ej4wfFy0+Gl7qWsfDDoYfHn9reB/C3jrwn4Q8ceJ7PxafAd3YeH5tA/wCEA8Z6&#10;ZoPjjVtCs7rX/FHhH4u3fw51vwp/wgeh61ceLvHnhHxDa6d8SNM0rw9rugaT4J134hxaZ4J1XyL4&#10;uaRLZxeK/jx4k+F2ieMPGH7N+h/ErxN+zlptv4t+LHieDXJtW+FOjjVvEGr/AA/8DfCvxtqnhn4p&#10;3+qjx18JfD2q/Df4WftA/FbRvhRr3iW2+Gs99cfHb4jfBe67cNT58TatC/POcZUIwpKpOqpRcKCg&#10;6lJ0Y1azp0p1INSo0pVKkIVfZ+zlLdlo+m71SXfqnZXfm7XtdM/k+/4KC/EL9jf4Tf8ABSP9hDwV&#10;8Df2kfhz4++OXwy+In7Qvxi/a4+MXxy+LHgf4i6B4G+Nfi3x3+w78DbX4o/tB33xKWL4F+GLz4ey&#10;fAFfE2v/ALNHwn1X9nbxJ8PrD4QeHfBH7ONt+yx4z8T/AAX8d+G/o/4h+EfFngH9jX44eLvEXif4&#10;LfD6LUPh94H+JfxA+Hn7HHw30f4ofsU+HNe1T9jX49fBDwP+058T/gV4W8W/Hv4l+Lf+Ce0+k6V8&#10;KPgj4j8Jaj8KvEXg3TPjP/wTwPx/sP2d/GHwm8b/ABVv9F+Uv+C4/wAKtS1rxp/wTC+FHx/0rw/o&#10;/g2DwD+0TeeH/hT+xf8ADLxX4db4efB9vjD/AME1NN8LfsvfDrwJ4pvdfn/aA+K1wNF1H4JfBe+1&#10;T4DfDT4a+Kfid4w+D+u+PP2b/gD4D8J+NfGHgT5n+GPx5/aF+OfxA+CHxTH7RXww1P4Mfs1XXhj9&#10;tr4V6x8J9G+OH7V3xc/Yfsfiv8UZ/C3iL4F/tTftKeNvHHgXxvdeD/iR8P8A4mfE34rftmfDj4q/&#10;tRy31/8AC/8AYy+IF9aWngX4IeGPCNz8Sv37JOHKObcG/wCt0MxxGJ4Xp5lmOE4lby2Gc1sfDB4b&#10;hqWS5Nhs/pYDEYenVz3HwxVDLsuq5bDAZdg6mH53nWJjgMFnXuZHg6eMc6KxeEwGY4epQlSqZhiK&#10;tHD0qM3ik69HC4eNbE4idBydSvOFKUoQpTkpU+ecqH6of8FF9K8a2/gP/gkp8IrH4C/tN+Mf2arP&#10;/gpl8I/EHxc+In7X3jL4bfFTx5pniD4y/H/4k/AvUP2JvHWi/F74ieIvH/xe8F3vgv4yfFj4UW/x&#10;Pkfx18JNV+FGn/BPVfBXx3+OfgrxXrXj+18+/wCCXfiK40PS/if8XPEXgDwH8WvFvwW/4KV/tEaH&#10;+z38e/H2seBfEPxOtrH9ujwR8Lf2oPiV4J0Twz8Hdf0f9iPwz8Zf2sbrV/hj8EP2dPjppf7SHw6/&#10;Z2ufGfx31fwb4f8AE8Vrb+Efgv8Atn/nF+3n+yP4O/Zx/ZatPH3wc/aK+KJ+JXgf4sfC/wCKtlo/&#10;hD/gmp4V/Y88Dfs93v7Xn7eUfjDwr8W/Gvhf4jeEdC+N/wANfhX4X1n9hvxB8PPBWj/EHV/iF48v&#10;/FWifst+APhb4q8BfAbx/deAPiF9e/8ABPvxp8btK/bK/ay+E/xUTxV8FPif47+Mn/BKXxJ8QfFn&#10;7LPxD+HP7QOqeMPjF8FP2dfF/hPxh+zX8a/id48+JFx+0L8WvBHj74w/s5eOrT452fwgk+I2s/B/&#10;xF4E/a9079pD462P7OGi/E348+Nfms3y+hlX9t47LMdLHywrzBX5czyDOsyji8TnCzCvLKs6x0cZ&#10;Xr55w7LDU8VhcCqmDq4NxwGNwlOrio4rMPGUKNsJRVfDTjWhTlOqqc50sNK1o051YUuZ/Vq3vKSj&#10;aUpxcJyUJwpfubplx4I8LeMfiv8AtF6l+0f4l0bx7P4b8VftraPd/Af4hfDLR/hR+0/+xP4e1S6f&#10;w7ofijXvjVpfhH9jP4t+I7DwN4V+FPhr4iftOeFPCfwc+Nf7PfwH8WfsqfBLx/8Atfav4LFh+0T8&#10;e+A+BH7aPgL4kJ+2P4N/Y/8AAPw7+H+u+MP2mPiZp/hSfwb4D8SfAX4wX2t6z8J/AXw18eftC/Ff&#10;wJf/ALO3x31m8+PHg39vbWdH+Hn7Qknxd+AkHiL9n/8AZ+8afBf9pn9pT4aT/CvXfh3L8dvav2cf&#10;h78VfHPhG11S4+Inxq0rwN45/aB8KanL4a1741zap8Uf2erT9lbxxrHhLWfg1L8R/h/8d/22PBnx&#10;U0zxe37I/wAEPhn+0n4J8a/EDwtrPiPxZ8V/2zPiF4j+MOk/En413H7MHw4+bvGNp+z9+2h8MNS/&#10;aD+INp+x3pfx21/WPDnwm/ZU+Ktz+2B8UvE/wA+Jn7ZfgnTP2z9E/Zl8F/DD4qeF/hp+zhb/ABD0&#10;X4awftM6l4j8A/Fn9l2W++POlfGbWfiT4Ntp/Dfx6/Y/0TxLP42DllOInm+FzGGZ5qsJXwGWU8xy&#10;zEYPE4XK5Rq0qlLBY3LprBzxNKnTw+JoYOtSx0cPhsLhak40sVRx+DxFDJqSjTmvY0+aDk4VOaMp&#10;twn78JRlKzu1Kf7v45JSd4yhLqIfD/7eH7Pf7Len/F7Qtf8ACv7X37amp2nxIh+KXxr/AGi/CfjO&#10;LU/hT440rSPhH4J+JPwx/ZH/AGY/hp8CPgb4++IP7KHirXf2c7vx/rGj/DLXfBnxA8Z+G/DUH7Un&#10;wi+Fv7Z3xB8TeDPg7418e0j4cfHc6z+xLrn7YXw/+H3xE+NHiu7+MXh39rf9q/w/8ZP2xf2SNC8M&#10;fE7wP8TPh7/wT9+AF18GvGWm/DXw/wCIbbx/8Rvhn+078b5vgv8ABbw9ofwF+BvxQ+LPxN+NXx//&#10;AGcPEfhC28dXXxB8TfUXhL4pfGb9ki5+EX7PDfE34/8A7fuq/Bf4SaL8L/jj8QYvhR9r0Xwn8Q4P&#10;C+p/G7xN8QP2lviP8OPC3xd+MWufErUvgJ4HXTf2YvgX8JPhl47+Il14h8X+A9I/a88e+OfGP7Yv&#10;7Mnxn0+z8EPFfxHsPDvwm/YT1H9sj4o2fxI+G+jfFn9nj4r/ALRPj/wV4HH7U/jD9pP4T2f7Onxs&#10;+GD/AA717xP4A+N37KOu6F8Uv2UPG3jn4qyeFPiPc/En9pHXPg9qeheINXvNT+M3wa/au8UfD31K&#10;+KxP1fNMH9W4dxNDEZniMx/tLLMuznKsVjuHquFzanDFpZfhMJjMp4Zy6awOZRyb6nluExcq2SVa&#10;mSYynHEylFGs6NWnXjOrGfs50JRnOjOMas1TjOMYy5oe3nCdSEKvNUdNqpyVoyjBx9A+HnjTW7r4&#10;weGfgh+0v4Q+BHgXx78b9f8Ahf8AtI/2TqX7O3ijSk+NGtfDj9nr4XvJoN740Tx18RvgDa/tq/Bv&#10;9oj4O6t8StN0Lwr8fv2jfFHw7/ZV+B3wnk8Ix+M4tOvvjz8Mvnr4k/tDfGT/AIUBoHwO/Y+8b6of&#10;22vjB+zh48/aD/ZI8Z/F3wV4m/ar1L4z+BPEHw50f4hePte8SftDeA7Lw/8AsHfA/wCJh+OPiyw8&#10;OeHtG0L4z/Ez9j7wHZXf7Pln4R8Iw/Cb4s/CX4X+GPqP42fsZeBPit8GPgj+yPffGPTPAPiD4d6Z&#10;a658JLW38Dfs83XjvSvCHwe8L+H/AIKX/wAXvg1oWhfCz4dv8E/ix8KtA+Ieh+Mfhd8Xv2dtE+Hu&#10;l/s1ftCeNfh1NFpXi34NwQfAzxx5DY/sY6bq37E3wP8A2Uk/ap1n4feH/iJ+zx+wt+zl4I1vXvh3&#10;4n8CfEL4gWX7NQ1j4qfFvwyf2dfj/wCN9d+HthrX7Q3wD8M+KvCnxD+C3iz4D3nifQ/A2kePdJ/a&#10;Ysf2iPhr4T034X+AfByGrwxW/szMsyxKlNZ1gJLLcyyepiMqwtPB1K31bP8AE4X+zcZDG5TQlRo4&#10;jHcP1MNVzHHYWhisLTxOGq1KM8JpUlVpTaowg+WhOE3Gak5SmuWdJXlHkqTi2qdaM1CE5KaTtyRp&#10;+CdF8N/sdfGP4n/Dbw5+x7qnif4r/HLw5JpHhL4padpH7Of7P3wI/aa+D3wE8Ua74p+E/wCyL8L9&#10;C8M/FDWNJi+P/wCzV+yR8XfFvws+Duh/GP4YfBQ/tE+EP2ZPEt74q+J/hP4O/D2++IPwz8ig+NHi&#10;b4ufGbwV47+H3xb/AGJPi5+yJ8Ox8H/iR8XP2jfjRH4F8G+OP2sv2f8A9nTwPrmq+PPE1n8TbDwL&#10;q/gTW9Q/4J3/ALUHjfwT+1FrPxF+Fnww+HfwBs/jB8bdE+Aui/Ej9l34k/Av4+6f8SPaPi5e+OPh&#10;34W/ZU/aK+Mvx21v4i+BPEPxT03xZ8av2Z/A37FXxC1/xJ+1N458YWXgCX9nPWPhD+zb8d/iZ8Yf&#10;2iv2Zdb/AGKNH+G1n+1d8RvhX8FrXWPiDcah8JvjJ8ZL34ZaR47svE1jWp8BtG8J/GS48Q/tH6p8&#10;evjP4jg+IHwL/ZI/ZU+LNl8MPA3xE0y8+Jmp+E3/AGktBPxT8DfHXwj8Cvgv4t+IPwJ+I/i39siz&#10;+IXgv9r79kn4Y/s9fDPR5vgunxe8LfE/w18JbP4keDvC3pVp0oUKnEeLhhMzxuNypZRXzJYPN8R/&#10;tmGxVXJ6OUtZpl1LDYLF4XJcLDMcj/s+U8BlWGrYWnhamBzWNHAcM4Q1jKgoyioTVSK5qa5IyUZy&#10;qNU6jc1KrJUqjm71Hz80akP3k+z+EcXwWs/iB8Q/2N/C3w48D/Ff4LfEA+I9S8ba7pvxw8b/ALVX&#10;xA8aWFjD4g+FfxR8Rft4eKPjKi3uh6dZfET4Rap+x74I+HfiX4wftL/EH4y6J4M1vwBaeDfBHwb/&#10;AGYfjT4e+HHofxS+NPw68J/FL4gfDH46yeD/AIhWWiXHhr9rDQPCusfGH9nGGP4JfAj4Yaj+z74W&#10;X43fEH4f/EC/+Cni3wt8P/hp8ZT8T/jxZeMtUT9oPTPCt38GvEnjPRfi/wCH/ihc/AT9nTRcTS/2&#10;Vv2XbTx94v8A24bvxJ4l+MPxO8E/Fr4r/FBfij4A0fw9qnifS9W8B+E/Ff7P/iH4QXfgL9lf4d+G&#10;W/aV1P4H+C7f4r/AT4a6V8avBXx//aU+Gsvi34k+AvBvjO18Z6zLb2/HfBz4cfFz9kn4e/Db4afB&#10;34lfFH/goL8QPB/7RWhfBb9o7xV8XfjPD4l8f+CfgX418b/Ez4yaPrvxJvPHXxv03QPB3xT+Bfwq&#10;/aB+HPiHX/EfhD4beMvif+0X4G8MfDLwLF8JvCfgTxV8OvHP7PXz+Iw+SYyrPFU8VicXjpQyqGJw&#10;ucLEYaFbNWsTLH46hm2IxmIp0qWBqYLK4VK+MeVVK+NzWPscFSw2FrVTRSrKMYaQjF1XH2dpcsHy&#10;8qcEoJyqKU/h5rRpWbk3FHA/sX/tLeB/Dfwc+Mf7Usnwa1r4RfseePdG/aV/bR1X49H4PfDvwPF4&#10;qtNJ/aB+OL3vxV8a6N4MPw3+O3xA134yfsy+Hfgv8Wvhl/aX7Gn/AAkcXwq0mwHj/wDaW/aG+KPi&#10;i1mtPpXVp/BXx88L614w8F/ED9lu+0H9rU+I/gz4D1f4rfs56t4ktPj38IvDHwY+Mcnhf4X3Vpr3&#10;xe+Hl5+0l4Jj+Ic3xf8A2i/C2t+G2g+F/wAUP2UdY8c2Xwz8PDRfHE37Ud38xfs2fsXeDvHGreLv&#10;EnhvTfGfwR/ZDb4b+APhN+zTo37NP7YnxT8LWn7QfwM8I+EPgxoXgD4z/FS4+DPxG1qG68e6Tp/w&#10;M8Mp+z9+1B8N/jzonxl+KX7Jnj7Qvgl+0V4Y06w8CQ+H9V+lE/ai/aL0H4e/HjWvFH7HHi+78X/B&#10;7xf8W9A8M6b4M8R3eseH/HPhbwNqPw7i+HHxB1MP4NTx4Lf4weDvHl98YV8G/sxeBv2ytY8CeCPA&#10;Xjn4WHVPG37Xuk2P7Mms9OcvLMbnGOqcM4fHUpV8zqKhTzHHZZQWAwFapBZZgMRGvUqyxeOw1aPs&#10;sVmdKrRwSjRw8pUMNWxfLB+yqYeFOFepRm/Y05y9g3VUpThzylz0ueEPdkr0W5VKU3KnNqcJ8v1B&#10;p114Y0Hwx8UfDP7P+kfCzUvGPgjW/Gk+o/Dyw8Q2Hgjw3afG3x5YJ8abvSvidqng7wx4y1TwDrfx&#10;G1P4k6P8SvGniCfwJ4k8W3dh8Rk+JUvhnxTc+IrRNawdavtV+DngjUfi74z0/wAb/Fzx7Y+CPhto&#10;XxPs/gzo/jO50rVLbwvq2ot4q8d/C/8AZ01j4j+NP7J/sgeNPGHjXXPC/wAP7rx98fPHvgvw94f+&#10;HejzfHXxv4R+FXhG6q2umaHo3xluvFOoaT8eNF1nxB4w8SeAtAW88WePvHXwj8ZyeIfhJ8LfGWo+&#10;ObXwZ4c8W+OfBXwk8IaBY/BV/AXhzXfiP4d+D9ppnxZHxTtfC+lT+Iv2l7fxL8a7fws+GOqgfD34&#10;xfGXRfBFp+1RL8EfCvw5+M/iH4Sal40074beINVg+weJtf0bSdI1u+t7rxf4H8IfEK48Y33wS1H4&#10;l6bq/jT4caD438fW3hq/8OS/FL4nW3in5FSprmnV9r7NujOpzuDq4yU488oxqRq3+rqpCcZ1LKpC&#10;q0qlKo4QlHRra29n3tHV20a3tZpaprZq7Uvesj1GPrWBo/irwvr+oeKNH0HxDoetap4H1y38MeNN&#10;O0nVrDUb7wl4ku/Dfh/xla+HvE1paXE1xoWuXPhDxb4V8V2+k6pHaX8vhvxN4f1yO3fS9Z026uOD&#10;8VeG/Bfg74GeIfCesT/FS6+H/hj4War4e1K58M+J/jd41+Ntx4S0fwnPp13P4f8AGXg3Vte/aP8A&#10;F3xTm0i2eTSfE3hTXNZ+NuveLWt9U0PVtS8dXdre3Ca94c8FeDvht4Q8J6jP8VLnwt4Y1v4N+H9H&#10;utE8T/G7xr8Q7m+0fx14L07wTceMfGfhvVdd+LHi3Q5vEFrocnxj8TePtc1rw3rvgVvGeqftA6vq&#10;Pwzu/iHeT80adJ7OvNzqunT5acVdJxbl8cuaok0vZKyTmpOpo4h922vrrp6efqeu1+Xv/BbDw3/w&#10;lX/BI7/gozpm0P8AZf2Q/jZ4kwY/MA/4Q3wbqXi/dt8uTBT+w94k2jyivm+ZFt81f1Cr49/4KG+G&#10;/wDhMv2Av25PCG0P/wAJV+x7+0z4b2NH5of+3Pgt420zaYtk3mBvtWDH5Um8Hb5bZ2VzjPoX4VeJ&#10;P+Ey+F/w38X7i/8AwlXgLwf4k3mTzS/9ueHtO1PcZfMl8wt9qyZPNk3/AHvMfO5u9r5D/wCCfXiT&#10;/hMv2Cf2IvF+4v8A8JV+yH+zX4k3mTzS/wDbnwZ8F6nuMvmS+YW+1ZMnmyb/AL3mPnc315QAV8Af&#10;8FYv+UWX/BSz/swD9sj/ANZ1+I9ff9fAH/BWL/lFl/wUs/7MA/bI/wDWdfiPQB9/0UUUAFFFFAH4&#10;A/8ABAv/AJzUf9p/v+Cjf/vG6/f6vwB/4IF/85qP+0/3/BRv/wB43X7/AFAHi/x+/Z/+F/7Tnw11&#10;X4Q/GPT/ABVrHw/126sbrWdH8JfE34nfCi81U6fKZra0v/Enwm8Y+B/FF1pQuClxcaLNrLaReXEF&#10;pPeWVzNZ2j2/AeIP2L/2evFfxK+G/wAXPEXhrxfrPjr4XaL8O9C0HUdQ+L/xiu9O8RWvwg1XXvEH&#10;wnvvit4dm8fSeHfjb4h+GnibxT4l8W+B/FPxi0zx14k8OeMde1Pxfp2qxeJZ/wC1F+p6KACvH/j9&#10;qf8AY3wa+IWqf8Jr8YPhz9i8PzTf8Jx8Afhf/wALp+MvhrE9uP7S+Hvwr/4VD8e/+E38QJny4dF/&#10;4U78QfNgkuJv7Am8nz4PYK+RP2yv2lv2eP2dfhmsXx+/a+8N/sWJ8SZL7wx4F+LuqeI/hRoHiOw8&#10;QWcEWo3cvgmL41eEPiD8OdW1yysQZZLTxL4F8VaclrNJLNpbP5U0QB89/wDBHu8/tH9iKLUP+Ej+&#10;IHjH7f8Atf8A/BTC8/4S74seCv8AhWvxT8Vfav8AgpX+1vP/AMJH8S/h1/wgHwo/4QH4ga55n9p+&#10;MvBX/Crfhr/wiviK61LQv+EA8HfYf+Ee039P6/Lj/gjhrmheKP2F7HxL4X+KFx8bvDXiL9rf/gpT&#10;rvh34z3cvg6e7+Luhav/AMFJv2tdQ0j4oXM3w88OeD/AE1x4/wBPuLfxXNL4H8I+F/B0kmqs/hnw&#10;5omimy0y1/UegAooooAKKKKACiiigAr8d/8AgnOv/Ce/tv8A/BaD4+JlrLVv2wPg9+zPpUhXAWz/&#10;AGV/2VfhRY6rbwvI5uDBH4z+KHi2dkCJZpfXV89rvllu2r9iK/Fv/ghzrNh4l+AP7Xfih/Efh/xB&#10;4z8Tf8FRv+CiGs/EuDQpIPN8OeMZP2iPEdna6BrNkNV1a+0i7XwPZ+DtZ0fSdXuEv7TwbrPhcxLc&#10;6ZJpuoXrSk02k3yq8rbJNpK/TVtJXcbvrqH9f1/X5n0LbvrPwu8MfB+WKDTb7Uv2O/i94W/Zw+IO&#10;vS6tc6JDr/wP+I/g/wAE+HdP1qOeDRdXic6dpvjr4CfFX4i6VqNr4f0Wz8TfDPxNb2HiK28P6Xpu&#10;r6v49pngX4kaX4p0v4XwarY2d94PbwX+zL4dn+3W2p+DvHHjX9lqw8AftjfsteKPFyL4Js/FngmT&#10;xR8PLv4p+E/i9HoWp+INB03VfsjeHbXUrubQriL7I8XfD/SNb+Kvxl+FWtT6lZeEv2qPgLqMt7Ho&#10;M1mLiz1zwPGPhZ8TPFEyapZX1la+INc8DfE34LaJoFwbPWtPu7b4eXC6xptkunWia/8AHPiyaXWP&#10;hR4G+KeoSab4k8Z6/wDs26Z+2J4rk1zSNK2J+0X+x03wMul1qys7TTbOPwV4l8a6Zrus/CT4pyaV&#10;Y2t9p/h3QdH0TRLHw/NpWt2evfc4Gv7ecJfu5TryouNWtR56EcRiFPE05+yXuqnhMW84runy8tWd&#10;OhH2TUIuPPJWWjemllvZWVr73lH2aurNXb7qXzb8LNO8HW3xB+Ftlrthqq6L8VtC8L/CWH4j6H4X&#10;3eN/B+jx/Cn9ljWvgj4s1jWdD0nXBoWueG/Elr+x/deFZ9Vi1DwF4d+NXxQ+N9teSp4a0fwTq/jH&#10;6NsvB93dG9+J9v4W8YeH9Vs/itZN+0LZ/BX4dXGkfGr4C/tN3afAnT/GPjP4JWEngnVZPid+z58W&#10;NH0iy8XfGjSr+w+Ir/ELwjrGneOdP/4SYy6zoem+S+K/h9pvgnx5qfgrUZZ/BkPh34s6z4KsvEHh&#10;3xBJd2Gl+Ff+Fjfso6l8NtW0W41XwzYW/hjxB8N/gP8AGTwNqU2naiviPTdK179iz4R+MmvtU8H+&#10;C/HOm+Kfvj4Y+A/GHi/TPDPxS8P+N7b4d/tH6FoKfDP9o631nwdba54O+Ifj3QtL8JabrOt/Eb4f&#10;+G9a+HTan4htrXQNN1v4PeO9K1nw5Knwy8X6dNZWOq+BfEWkaTa+/neYQdDBZhGtKFGvhZ4VSq0/&#10;Z0akYyk4yp06PtpRpVqHJQq1acanJUoZfQr0nhq2KoyypQs5RcdVLmtdX2W7aSdm3KKfJe8mm+WL&#10;PgfVPBHwkjvbjR9L+IP7KujaFod/eW1jpni7xZ8J/wBnTxfrtpcaT4a+yXPx9/Zm+Iv7IXxA8C6Z&#10;8YfBeo2viXSPDfjnRvAvw98QJ4D8RPpR0XTrTVb+1l5vS9B+Luimb/hTvie98QeBLp2fT49O8Uft&#10;7+LfhhZNHsQL8Hr79jn9n39n/wCDVr4NlPmyTWvh7R/E2mPqpuZdP1ayC3dlX6kfEJvjV4U0i2vv&#10;G/x70bStMudQhsNO034E/s8XP/C1/FWvTRyzad4d8Kw+O/iB8dtEu0nht72+11D8Obl9O0Cw1LxD&#10;feIfCeg6JrOu2v5r/FHX/iHrOtx6GngfUPHWt3+ralp9vov7QWs+Pfj1D4r1/TJrGHxDdJ8L/hrr&#10;8XwA0jx74GluotJn/wCFJ/AX45fBr4VeI/33xP8Aid8NdTh17QnWTYyvmjlTjOnKnJXlWniPh9nz&#10;ScqkMRhsHBwg1FOeCUo4WnLkjRjCfsgqRVNLfe9uXo7aKSlN3781nLTezkeQePn8YaD/AGJbfFHx&#10;T478ReKfE899c6R4H+J3xZ+IugfBUSae1impa74e8D/8FBP2V/8AhAdTj8Gx31jqFrp3ir40ax40&#10;a8vBb6F4itZtQSS0i0nQLvU9EudMtPEWr/EHw94RsLi5vtH8N2nhzxD8GIdc1SX+0Z9f8RfBP4R+&#10;G/29f2YfD+qWcs1xqumrf6p+y7Y6cjXmpxaZbW11q/xGt9HQfg/+002v6n4B8HeONO0nXJbq2j8R&#10;2v7MvhDwp8N/jH8PG0kJdnTfjFD8EPEPw3/ZcttavYp5FPgr4k/HnXfFVjpl8df+Fl0skvifRNc+&#10;cvH3wy8AaN4N8Z/Gf4+/Gjwp408K+BbGPX774iaV4rsLi58E6cl1p0seoftN+LfhX8A/2lPhzr3j&#10;W61SK3utPT4kftHhL/RZYdJuvGNtoc0uoaR+i4SGUwoQwlTOcrkqc6FavLLsNjMdi8YsRiGqNais&#10;Rhcuo4XLY0pzo+xVehCq54jEy+sxqYKjLjbnzc3s6mqcUpuMIxsldOznJyTSlzWdrRS5LTZ8ueN/&#10;GPw9/ZF/b08I/Gu+8Q+GLT4H/tsWmkfCn4u6j4V05/HF54X/AGlfDuiW7/DT4k61q/wd/af+O/xC&#10;8QWPxw0Sb/hSHxO8LL+0z8KLfxn4o1v4T+KviR4Y8YeEtCvZ/En6jaN8RtQ166vPDmg/Cq0+GHh2&#10;a0tvh9qFzaT654L+KGjnUX07ULT4ZWPgHw5o2s+Df2ZPCjalDFpy/s36b4h1D4n/ABR1LSvDnji1&#10;0D9q6wuvFnhD4m/jncfs3/E3/gpF4csrjX9Z0r9kn/gmt8QR4e1W+1X4oahp/wCyD8ev+ChN34O1&#10;jR/Eehax8JvgppZ/aJ8M/CzwH4X8T2+jz+GfF3hDwBoWr+PfD/iTS9P8B+FbCHxj4h1C7/oQ+Ff7&#10;N0UF3oek/D3wR418c6P4a0GHw3ZL4m8N/GP9mDwB4a8L3EUFzqHhOTx1+0Pqfxr/AGpUTXZ4IL2+&#10;0H9n+Dwt8MfFYjutC+Lf2r+0dSh1D5qvmvD9FYipTrYvMKXs4fUcbV9rhcDLFUZueMq0E54enTqu&#10;qqbo08fKf1lyjOUcLiYU4R25KztpGD15oK0pcsrcqdk7qyd+XlS21TcjP+Hvwn0SwSfwP4g8LW1h&#10;4StBY+DJPAfga90TxB4l02807yblPgj/AGfpmpap4T0P4ifF2y8SeP7Dxpo1r44+IEXwX+AOi+Mv&#10;F/jj4gaF4v8A2jviT8Y5/etBv9W8N614y+JniLSbPxf4r+GPjK2s9e03R7ye08JeP/2wPjZpnwz+&#10;Gfg7QfCmr3Gj2i6Z4O+Bvw51jwZ8C7f4gtol8mq2vjLxlqnizQ7Hx14E8Ttq/p3wx8F/2RNL4L+H&#10;eoWF94m8OQ3/AIO1f4k+G/hhZ+AvhB8EvCovIJNa8Afs+eFTYXfhTUdau9csHtdTtrbW/iA+h+J9&#10;Dlm+NPiTUn8CeBfhTqXUfD3Q/CvjP4nWL+CrVR8Kf2crzxtoOmXoup9U0/xt8fPFUy2/j7xVDqtx&#10;LLPrmvfDSyu/GXhPxX4vu9S1+78R/Ej4n/FHRfEEuneMvAOtyah8JmGb1MVWxNbETlWhGE6lSTda&#10;ClTqe7NLmlTr0o5iuTDcjUq06c1jasZTwsMTV6o0+VRSsn02butnu4vkvzdLP3V8TR7l8I/h+Phf&#10;8O/DHgmTU217U9KspLjxN4oktjZXPjDxnrN1PrfjXxne2huLv7Nf+L/Fmoax4kvrdbmeKC61SWGG&#10;TyUQV6RSAg9O3+f8mlr4atVqV6tSvVlzVK05VKknpzTnJyk7KyV229F9x0pJJJaJaJdl+H5fcFFF&#10;FZgFFFFABRRRQAUUUUAfAH/BNP8A5N1+I3/Z/wD/AMFYv/Xpv7ZFff8AXwB/wTT/AOTdfiN/2f8A&#10;/wDBWL/16b+2RX3/AEAFFFFAH4A/8HR3/KCj9ub/ALtm/wDWw/2fa/f6vwB/4Ojv+UFH7c3/AHbN&#10;/wCth/s+1+/1ABRRRQAUUUUAfjB/wXo8YeAvC/8AwTc/apsvGf7Zn/DKmoeJ/wBl/wDan0Lwb4J/&#10;4Sn9mzw7/wANUeJLr4DeM4rL4C/ZPj58N/HnifxD/wAJXPNBpP8AY/wG1PwJ8WLj+2fK0DxXYahL&#10;ptxb/s/X4U/8Frf2pPjT4G/Y8/b9+C3hr9hL9o/4p/DzxH+wx+0bpur/ALTHg3xD8BbP4R+DLPxd&#10;8CfHun67rWv6V4q+Lfh/4nT6f8PbWeXV/FEei+BdTvrmytJk8O2us3bRWsv7rUAFFFFABRRRQAV+&#10;AP8AztNf94Af/gilfv8AV+AP/O01/wB4Af8A4IpQB+/1FFFACY5B9Pf+nf8AHp+NBzkY6c5/p/kV&#10;gXOsajB4n0fQYvCmvXmlanoPiPV77xtb3PhhPDPh3UND1DwrZ6X4V1i0u/EVt4zn17xjb+IdX1bw&#10;5caB4S1vwxa6f4G8Ux+LvEfhbVbzwTpnjHoKLbemlvu21s9Oq80mm+Y/r+v6/JhRRRQB+AP/AAUP&#10;/wCU6/8Awbq/95cv/WPPBNfv8Dnmv54f24vEmm+Mv+C13/Btl4v0aDXrXSfFOg/8FW/EemWvinwt&#10;4n8C+J7bT9c/Ys8AalZ2/iPwT420fw94y8H69Bb3UUWseFvF2g6H4n8P6gtxpOvaPpuq2d3ZQf0P&#10;AY4oaa0kmntqkn1T0dtVrfT5PRAFFFFACYGc9/r/AEr8Av8AggX/AM5qP+0/3/BRv/3jdfv7wMD8&#10;u/6/5/Sv54v+CEfhvTtc1L/gr5ql7Pr0Nz4O/wCDhv8A4KS+I9Ij0jxV4n8Pafd6hdeGPh/4Slt/&#10;FOkaDrGmaV460JdK8U6ldW/hbxtZeIvDFn4mtfDnja00eDxn4P8ACWv6Kadb/Lv07aN6Py72sB/Q&#10;9RRRQAUUUUAFfAH/AAVi/wCUWX/BSz/swD9sj/1nX4j19/18Af8ABWL/AJRZf8FLP+zAP2yP/Wdf&#10;iPQAf8Enf+UWX/BNP/swD9jf/wBZ1+HFff8AXwB/wSd/5RZf8E0/+zAP2N//AFnX4cV9/wBABRRR&#10;QAUUUUAFfAH/AAUs/wCTdfhz/wBn/wD/AASd/wDXpv7G9ff9fAH/AAUs/wCTdfhz/wBn/wD/AASd&#10;/wDXpv7G9AH3/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1f7+KKKKACiiigAooooAKKKKACiiigAr5g+Lv7Ifwa+NX7Q/7JH7&#10;UnjGy8QR/GT9ivxB8ZdZ+C+u6Nrs9lpw074+/CTWPhB8UfCfizQZ4rzSNd8P67pF54e8SW1zFa6d&#10;4q0bxV4F8Mvo/iay8OX3jbw14w+n6KACiiigAooooAK/LD/gtJ4A8V+Nf+CY/wC3VqHhv43/ABQ+&#10;EVp4L/Yw/a48TeJNC+Hmk/BfU9K+Lei2X7P3j2e5+HvxCm+LHwh+Jut6b4Q1eK3ms9RvfhTrPwz8&#10;fRW19dNpXjjTbtLK7tP1Pr8sP+C0nxe8KfDD/gmP+3Vo3iTSfihqd38Tf2MP2uPA/hub4efBD40f&#10;F3StN1rU/wBn7x7a2158Qtd+E/gDxronwk8IRS3cLaj8QvitqPgvwDpFsl1ear4ls7SxvZ7cA/U+&#10;iiigAooooAwPFXiTTvB3hjxF4t1eDXLrSvDGh6t4g1K18M+GPEnjXxJc2OjWE+o3dv4f8G+DdJ17&#10;xf4t1ua3tpItJ8M+FdD1nxJr1+1vpeh6TqWp3VrZXHxV8WvizZx/DzwD8UfFvjvxz+zb8SPDgth4&#10;pu9D+H/x9+Jvw2uLbwX+0j8B/Dvx2+B/hvwx4k+HHw+0L4s+N/j9reixfAL9kbxnffCy1+PfxT0D&#10;4lan8R/2N/BniSy8SeJ9J1f7zPOeOnTvk1wM+n+NvFngfxTo2r36/CvxVrB8eaFofib4c6xpPjPV&#10;fC2kzatruk+AfHmjXHxE+G58LnxwfC//AAj3jHUfC/ib4f8AjHwZ4X8Zz33hCeb4neGdHXxD4n78&#10;DVoUKtGrVpuSp4mlKo/aUkpUfe5qXs6uHxVOUZ2ftfa4bE0nG0J0JxlKE5km07PdO2jevfRxfpaU&#10;X1TVrn8vf/BQefR/2aP+Cn/7HOoafrfx88KjSfhf+3z8XviN40/YV+EfxO+Ivjb4Rah+1B8SPhjZ&#10;fDnVbX9nm5+H37YHwwuj8W7T4S+KfD/xBtPGHgbwh8KPil8Z5fj3+1vouk+D/j1eWtkvxZb/ALQ8&#10;fwj8Haz8HvgF+yv/AMFBfC/xt8efE7xzo/j39pG1/YL0z4D/ABI8C/DL9sX9kzxr+zP8ALL4I/8A&#10;DQvx+8GeIvgF8Nh+1n8MvgJ4V/ZX+G/gjxR+zH4S0zwJ+zX4F/Zh8HeJPir8Q/AEvxL/AGhf6g9I&#10;+I3hvX/2qfFP7GE/xC0X4q6rL+x/bWfxx8d6T+2dZ+F/2nvCniTwjq2gaVpEviX9lP4RWvw3n+Ce&#10;ufFXwh8epviPB+1F8Bbb4eahNrGn+HvDGsaL4K0vQP2dprr6O8S/Bj4c/tDeDdN1P40/Ci5t9Z1/&#10;whbRWuj+Lz4Wsvi18FYvEN18OvG+peFPC/xQ+E+u6nqHgrxb4Z+JHw0+H/jtfF/wr+Kep3WhfFv4&#10;deDfHvgHx/LfeBfh/r2jfZYfiLMcjr5fTx8K9TL8bhcNVrwVPLMTVr0JqrVwmYVqWMg69alS5sTU&#10;yzL60qWGoyq4LHSw8+aFWWcUnCqqb5ZXceZOpBpLSdJOFklO69pJX5uWS6cp/It+034p/wCCp37R&#10;37Fnxu/YVT/gm7+3h478O/FzS5dZ+A3xc+JXxH/Yq8ZazqPw9+Dfwe/Zs8CfCFv2l/iNYWBs/HXj&#10;/wAU/GfTvEP7TWs+Jrbxd4N+MMXirQ/B2keD/FPxZ+Gnhn4l6Vof656d/wAEXPgp8QfGFh+0N8A/&#10;ix8ev+CeHjLxDqMvgT4r+GP2GNF8TfsReGvE3gf4Q/ED48p4T0WX4UQzN4Y17x9a6r4r8J+H/E/x&#10;08eeHfi58LfjP4A8BXnjT4GfD34faR8XfDHjrw3+sXwUv/B3xk+EejN4Tv8AXdU+CWk674LX4HfE&#10;LS/i98bdS8X/ABT8DfCubwffaF498UePfFVr4X8e+LdE8W+PPC2uwQ61L47+Mvw+/ai+CaeH/iVq&#10;3xE+JHgD456v4bSr8a/C/wAU47P4v+KbL9oL4l/Dn4eXPw18CnRrP4M/CnwV43+LPwn1j4aax8T/&#10;ABr8TfHXw70zxB8JPj1cfGPxJ8Z/D+pfDf4aJ8J7v4TeILvRtO8E6hqvwzjufiB4yjgi8V5njqUK&#10;uV1a1PLatWphsPmND6lVp4bFYxTp4OpicTluHw2NnTxrnV+s4tTjKeGqUK1SM5Ylwpm1V069WVeN&#10;NRi3OdKKnzezptucacKk5RfLGNqcHrzR5bpJSlL+cv4hf8EnP2u/DnjL4N6z4M/4KIftmwnw98Of&#10;jL48+DFv+2/q/wCy/wDtI/tbR/tJfGn4JeIvC2v/ALK/7Nvxd0X4w/BXx9ZeLLb9nnwf8ZdT+L1j&#10;4e/ab+Gfwe0DxdYfCP4yfCjxx4r1XwZ48+KHwW/RBdH/AOC2Hir4ZgeEfjb/AMEtP2v/AIS/EnwQ&#10;kmiePNDX9rH9kTxn408EeMdFP2HxR4G+LXwK+JHx00zQbzX/AA7qdrr3hLx58PH0i70i6mtdY8L6&#10;8jnTdXsv0s8T3Hxr0741+B9K8NaP8U/E3w21j4pad4k8eeKrjxB+z7oPw+8E/D7Uf2ffjNoD+B9J&#10;0ifwxffGPxjoeh/GL4f/AAw8WeINOEfh7xyvjr49+GNc8NfGfxR8GPA3xL+CHhnf0H9n/wAE6B8T&#10;b7xxa+G/BCaHaHTPEvgTwvaeG9Wg/wCEB+L2o67+0HqvxW+L2gQXPi29+Hmh+N/izZ/tB+KdP8W+&#10;MfA3ww8EfFHxV/bHjdPir8S/iponiPwr4f8Ahws0zXFY/D5dHMMa6k8vwPLlao1lilh6FbG4vFVM&#10;K71XPCS+t4itivZS5ZKdavXcX9ZgzKEIxcuWNuaXv3XLdqEUpaK0vdio6K2iV1ZqP87XjjwD/wAF&#10;q/hV8Hfhzrtl+wT/AME/LzxD+zPq134w8KeI/gp+1n+23P8AEeW08R6FpGtfFu/8R6T4M0rTPjb+&#10;0dpPj/8AaKsIP2nv2gPhZ4s8f/FfXf2o9E8L2vgLxP8ADv44ftIL4T+LepfWfxV8Q/8ABcPxnAza&#10;n+xL+xt4l0O48Yfs56tY+AdL/bS0LW9H8Max8KPjnpPxGfx9pifFP9hG4k8++ki0K58f6hc+I9X8&#10;VeFfCnw30rxH+zNp3gL49QWniXxF+uWneHvhl4F8VeMNM+B/gX4I2vxhvP8AhXuvfE/w/YXmg+AP&#10;FUnw2+IHxm+Jvii/8b+K5vC3hLxJ4mvvt3ifxL+078R/h9aa/o8Gg/Ev4zXHxNsZ/F3hTUfFnxA8&#10;d6N0Fz8CPhFd+GdH8CTeBNFX4Z6H8K/EPwSsvg/bx3Fp8EpfhR4osPDGkan4F1X4KWtxb/CnXtEt&#10;tB8JaV4Y8PR674O1Gbwj4SuvE/hLwpNo3hvxp4y03XytnmIqVMLVxbjiJ4bE1K8KmKw0as6ka9Wn&#10;jqinRnXlyRqYq9adSnKE8T9ZrynVfNJSFTSUlFW5oqNk2krJxVn5R015uWyVtEz8Af2gNd/4OAfi&#10;R4d+N/hHwh+zd+yBL48svC1j8RPAPh3XPjVH8Rfhd4K8TT674Q1T4O658LD8Sf2Hvh14O8c/G74S&#10;+Mf2e9f8e/Dm08aftD3th8Nvi98Vrf4kfGnQX+Gl1+zx4V8Heja5ff8ABZjWdR+D3ww+Gv7IP7LH&#10;7Pum/sv638MviNofhv4JftmfEnwP8KfFPw9j8N/Er4X6N8BPEDeIv+Ce+vfCfxf8LZ9AttXTxH8K&#10;/As9h45+F02k/Cbx3pl78NNTl+FniS//AG3uvFPw2+B/hnSPBd34h1y7n8JfCzxF4m0Hwpcar46+&#10;M3xt8W/D34PWHhnS/FWv6Voklx46+Ofxs1zRZPEngzTfEGrWtr458deI/FvjHwxZ6jcaz4v8Z6XH&#10;q+94M8Q+NvEf2XVPEfw+/wCFf6HqfgfwRr9lpeveKtJ1X4k6J4z1z+35/G/gPxv4e8IQeI/h5p3/&#10;AAg9nH4QtrTxR4J+LnxF0rxZr2qeL7K0g0vQ/Ceg+JvH2Mc1xNHA4TD0sJgo4XAuvLDVamCwar4t&#10;16NDCVZYyVSEnmKhToy5FXliJYedetJVearOcnyJznJuXNO10pSUY6uVoJO1PVr4WrqNtEmfzOfC&#10;r9m3/gqN4Nvrbwv4G/Yd/ZCudK+DFx8OPh/psnxg/bV+PvxHv/BXhr4SeMP2ffjf8Ffhn+zlffHL&#10;9i/XPgx4L+DHhrwl8P8A4efD34heLvgh8M9Q+InxR8X/AA/8A+PPHv7QI/bJ/Z91f4nr3l94M/4K&#10;bQeFNZ/Yws/2Ef2NfBfhD4jT+GPjbqXh69/4Km/FnxddfGrR/BHxF+H918dPCtxofxO/Zz+IXjbx&#10;X4C+Id7png3SP23E1jwjZ+FfjbJ+1N4r8QeNvFni34y/Hz4p+K5f6RdH0fUtN1HxTfXvijW9ftvE&#10;Gt2+q6TpOrW/huGw8EWMPhvw/ocvhnwzLoXh/RdUu9DvNU0bUvGc8/jLUfF3iRPEni3xDa2niG18&#10;IW3hXwp4Zwv+EM/4S74Zf8IB8arbwP8AE8+JfBH/AAiPxWsx4I/s/wCG/wAQf7Y0H+x/HFoPhz4o&#10;17x/9h8D+KvtOqQ/8IT4i8UeNfs+g3/9hax4g8SbbnUrvonxRm1bErE4jMKtaosVQxvtJVKs6scb&#10;TlGrSxVv3UK0sHOLVCjXc6VCFSpTw6hGbmL2VO1lBJcrjZKy5NVy26KSetldvWV7I/nm0TVP+Cun&#10;hL9ofSr3xL8AP2UfjJ8U9U+Elh8MvEHw+8aftp6l8RodPtviB4din1T40+K28I/8E208Ufs4+G/j&#10;rY/siT6LreheGvFHwT/Yp+I/xU8C3R0b4NzfH/Xba/1T0ef9o3/gvt4l1P4z+C0/ZG/YH0TXLiy8&#10;Kad4P8EfDn9td7X9ob4IeE/Gvifxn8LrH9oHxBeeO/gr8T/hj4v8K+IdT8I+KPi78LG1/wCGOhPF&#10;4V8CeI/But/DT4mfEbSdc+H9r+6PxU/4WWfhl8Qz8Fv+EH/4XD/whHir/hVJ+Jo10fDf/hZH9hX/&#10;APwhH/CwT4W/4qceCP8AhJv7M/4Sv/hHP+J9/YX2/wDsf/iYi2ryP4TWGpeJ/DPjB/COna78EPAG&#10;s/FPwx8T/hhLovwh8NfCfxL4h8J+NLD4bfHP4mv4w8FeO7nxvr8OufFj4r+JvjB4d+MV/wDEP4Tf&#10;s9/GzTr/AMReNLCDwV4e8eaFoH7Q3jnH+0VXlHH1cJlcqtKng8L+9wlCMPZ4XEe2VOVLD0qUPZVH&#10;Wm/ZqlOrOlHEJVYxjOnVfI0uTmqKN5yVpS3krNq8nqtNXdXtdL4o/kB+0n+0V/wWn+CPw88f/HTR&#10;P2EP+Cangz4gX8Pwi8A6j8Rbv9p74t/FHxBqmit8UI9B8G+FJvBHh/4AfC34gfFubTdW+KnjKP4a&#10;fCnwX41v/H+t+NfHeoaN8HfAPxG+JfjHTvhv449Gn1P/AILTaV4c+F3hz4a/sEf8E7fhvo3wg1Tw&#10;qfAnhzw1+3V8edA8BaP4O0TR7nwRf+Bv+Ff+Af2bvAXhzVfD0fw01fXdC8C+G/EkOu+APAHjGLwN&#10;8R4fAeu6x8OPDNkn7KaB46/tf/hBtP17wf438E+KvG/gi88bSeE/EHh8awPBn9j/APCIxa94R8be&#10;PfAd54z+D+leONK1Dxnp2n2mg2XxG1b/AITP+yvF2sfDi78aeGfBfijXtI7/ANBjj+X+f89K86eL&#10;nTw2Hw/sYxrUsRXrSxXMp/WaMqdHD0aElaUKlHD+xrqD5pwlGvOCUEpOVWu276NJW1VndtvfRu67&#10;NWTu7+7+DC/F7/guF8RNW1n4i/Dj9l3/AIJs6n/YvhX4gfCzwJdab+37+0L4q8GeGfibp3jPU/Dv&#10;xQuPiL4X8MfBjQPBHxKvfCHjj4e+GfB48O3mjeFfiT8KdV8KfGDwdpvxJ0f/AIWb4s0nSO01Dxt/&#10;wW38Y+DPE/gf4rfsA/8ABNH4h+HfGEPjPw/4k8P3/wC2J8VP+ER8R/D/AMTXusWdp4N8T+FfEP7K&#10;3iux8QQt4Iv7Pwx4zkvrj+xfGl5FrGqx+G/DmkazD4U0r9s+mcc9MDp/n9f5BcLxJ4V8M+MdOg0f&#10;xb4e0TxPpVrrnhjxNbab4g0qw1mwt/EngnxJpPjLwb4gt7TUYLi3h1zwl4v0HQvFfhnVo41v9B8S&#10;aLpOuaVcWeqadZ3cGLxUpOCVqMIVIypyhCHtqUY7KM4+zlp8TSlFSqN1HaTk5O2/W+927P5bLttt&#10;3sfk9/wuf/guH/0Yh+wB/wCJ5/Fn/wCg/rJ0H4v/APBd+20PRbbxP+xH/wAE7dZ8SQaVp0XiHV9D&#10;/bY+Mfh3RNU1yO0iTVdQ0bw9f/sv+KL7QdKvL9Z7nTdGvfE3iO70y0lhsbrXdXmgfUbj9laAc81z&#10;KbUXDljaTjK7jFyTjfRS1aWuqTs9G7295/19/wDXbTpa7PyA/wCFz/8ABcP/AKMQ/YA/8Tz+LP8A&#10;9B/XF/Ejxp/wW5+I/wAO/Hvw8vv2Gv2AbOy8eeC/FPgy8vF/bs+LFy1pa+KNDvtDuLkWx/ZGtxcG&#10;CK+eUQefb+aU8vzotwdf2zoqQPkL/gn78GPiH+zh+wz+yB+z18WZtAuPiR8Cv2bvg18HfGE/hbUL&#10;nVfDkus/DTwDoXg2dtF1K8sNLur7TimjR/ZrmfTrKWWPDtbRE7F+vaKKACvgD/grF/yiy/4KWf8A&#10;ZgH7ZH/rOvxHr7/r4A/4Kxf8osv+Cln/AGYB+2R/6zr8R6APv+iiigAooooA+YP2af2Q/g1+yXqP&#10;7S198GbLxBpVt+1V+0/4+/a8+JWj6zr0+v6dY/GX4qeFvAPh74jXvhOW/ibVtL8P+LNX8BL46udB&#10;1HVNZg0fxV4o8TWnhiXQ/BKeGPB3hn6foooAKKKKACvNPi3qXgHw34H1rxp8RvCOq+MvDvg+zl1i&#10;50vw38J/GHxt8WlA0cEn/CL/AA1+HfhHx14/8Uao4kVRpnhDwrrGrzQiR1tHhildPS64/wAf/ELw&#10;B8KPBviH4jfFLxx4P+Gvw+8I6e+reK/Hfj/xNovg3wb4Y0qOSOKTU/EPijxFfabomi6ekssUb3mp&#10;X1tbLJJGjShnUMAfBH/BJzW9D8S/sg6x4j8M6brGjeG9f/bX/wCCoWt+H9H8Q+DfEvw51/SdD1X/&#10;AIKcftfX2k6brnw98aaH4Y8Y+A9YsbCeC11Pwb4s8N+H/Evhi9in0TXdD0nVLG6sIP0nr84P+CU/&#10;izwt49/ZL8Q+OvAvibw/408E+NP23/8AgqT4s8HeMfCes6d4j8K+LPC3iP8A4Keftgax4e8TeGvE&#10;Gj3N5pGu+H9d0m8tNU0bWdLvLvTtU066tr6xuZ7aeKV/t26+LfwpsfFa+BLz4m/D208cMYwvg268&#10;aeG7fxWxlZViC+HpdSXVyZGdFjAs/nZlVc7hQB6FRWJp3iXw7rF/qml6Tr+iapqehzCDWtO07VbC&#10;+v8ASJ2eWIQ6paW08txp8xlgnjEd2kTl4JUC7kdUpHxt4MFprV//AMJd4YFj4cujY+Ib06/pQtNB&#10;vhMLY2etXP2vydLuhcFYPs981vN5x8ry952UAdRRWHoXibw34otpL3wz4h0PxFZwy+RNd6Fq1hq1&#10;rHNt3GKWfT57iKOXaQ3ls4cLzyCd25QAUUUUAFfjB/wRhtfE9x+yt4pl0HWdC03SbP8A4KOf8FJr&#10;jxtY6v4cv9b1DxD4Zf8Aaw/aNtLTSPC2p2fijQLfwfrsHjK58J69ceI9V0nxvYXXhnRPEXhOPwvZ&#10;6p4o03xt4P8A2fr8Mv8Agkr4+m8IfsafEXRvDlvZ6z8SvGv/AAUF/wCCl2g/Dfw1eSzRWOpeJLb9&#10;r748au994iu7YNLo3g7w9Y2kms+LNZw1xBpkUemaHa6x4t1nwx4e1zWjTqVakadOKlOSktUnGMVF&#10;udSXNaMIU4qVSVSTUacYubcVG4Xt/X9b/wDDH6hQR3fir9qG/wBYjvDHoHwb+DMvhRfsccNxZat4&#10;t+NvizSfEniPTNYvmhZrHW/Anhv4NfD/AFWz0i1vIbh9I+LC6nrdk1tceF7pvhDxDFLJ8BNG8RXL&#10;Qi++JP7CH7fvxq1K1tkCWul6p8dfFHwa+MeqaJZNhZJ7DQtR8c3ei2F7cot5f2mnw3t9m8nn2+/a&#10;v4b07QPA9j+zXfeJtWv/AIb+DfDGmat+0v8AGORLeTxd8RfGXijxTo+s3Pwyj0LSNCvdP1Xxv+0x&#10;qupeKNX+KmleHrdPEGk+F/F+i+FfA/hSDV/jH4H8VeDOa8VeHb7xOPiovjnWrnRE+I/jDwLL8bBF&#10;FY6uvwz/AGf/AA3/AGaPAf7KGkDSLDVh4o8ffGsXd2PG3gjQP+Ej1ixHx4+JQ8M+KI/7S+BI8SfW&#10;4KNOjVpS55OhTq0HStQ9+dGlGdKNVR5udTxMcbXxioSblF/VcPzzli8PKOLu1e1pa3XNo27O17Ws&#10;uWMeZJ2XM9k1Hlvjj4Hv/iX4k+LHw90c6Wut+OP2m/HnhDRZdbeaHSYNV8T/APBKjVtBsptSuLax&#10;1G6t9PWbUVW+mtbC9uY7JrgxWd27CB/o7wT4Y8Y/EPRfDH7RXwp8eSfCXXfjZ4F+G/jjxl8OvEHh&#10;7Svih8LtQ1bUPB2mKusX9rbj4eePJvGFl4bOheFI/EOh+PfC+jahpnhTw/Jq/g28ktfKrz/4TeHP&#10;EutfHDwXc+M9OE3jLw94I8V/HX46W32+BtL8GfHf4w6b4L+Hvwn8N6LHpqXGkarffDr4JeEPil8N&#10;Jr2zvreePwxJ4f8AFeuWesav8TP7dXrvCNj8d/hv8NtN+E0Np4D8DeEvhJ4Vt/Ckn7Q3jHxHbaha&#10;zeCvCNmItC8V6J8N7KK3iu9UHgbT7O28a3XjvxX8PdG8JeOzq2p6LonxF8E6TZJ4izxM5xhRw1PE&#10;4VVMPhsPRn7bklSlQqVKyrVIUqkZrFUp+ywOLoqNGeKcZUq2HoOznEiruUnF2bb0vfSyV2rcr1lF&#10;3dk9Lq/u+f8AxI1XxH4T1fV7PVfFt18SviTBouh6Z4w8VaDaxfDu38MS/FPxv4X8H/Cj4AfDFYpd&#10;euPhbZ/GvxhdPfeN/iCde8ffEjwn4R8Lw6tr+t20t58GNe8GV7mDwrodj4+8PatBrN/4R8H6j4D+&#10;GHiSP4e28/hHXPjb8TNQsLK48H/s9/Cq00zVNJj8FfBf4fWvibw/p39j6V4lt9Au9W1nxVa/FDxl&#10;pumeE/jrq/j6S08NXGha38PNb0PSdX1Xxn4o8Ya9rPwy0/4gQyy+K/E3ibX9B0/QfiH+1z8fdPt7&#10;DRLvR5PBPw2+0+Ffh/8AD+yg8Gab4Z8OeIfDXwfmfwDq3j3wP4K+Dn5ofE79v1fh/wDE7UP2XP2E&#10;vAn/AA2p+1R4Z8Q6f4W+E1nqN40vwW+DXiH4k6Xdax4//ay/al8feHrGxii8c/FDxj42+Id3Y+CP&#10;C9jF4t174XeEPGHxB8HDwB8H/iF4k8a6p0xaVG9JSc4RhU5oJYeVSoqqj+6lS5aNBU50qnsP3VON&#10;GE8TP3sVlsZzT31a1fV3srdbq7bVt+qir2m0fQv7Zvxy/Zy/Yp8F+AdC+L3hPTPi/wDG74hC30f9&#10;m39gP4a2M2ueCGvxNHBa+G/hr8DfCnh61tfiLqNjfbk03xp468Jz3+o+LP7Y1jSb/wCCnw1i8VXn&#10;w6+dvDn7Gnx+/a78V+Cfiv8A8Fhb7xD8YPEuk6vY/E34Df8ABLD9nOOxtvgF8DzG80Gh+L/2gvG1&#10;rqmg+GfiR8TrBLbUp/DM/wAUvitp/wAPNIvNG8ZeGPhzqPxOv7m6t4vrr9m39hLSP2c/i7qPxA8S&#10;+M9R/aT/AOCin7ROm3evftF/tqeMvD+lm++Fvw8tbWPTk8M/BfwRJBqPhb4OeBb3ULex8EfCD4bw&#10;M7a/b6NrHi/xjd/EnS/hLqPhZ/0kt9N+HX7PvhVrbw9od+1z4h14fZtNs7m+8T/ED4m+O9TtFSM3&#10;mt+ItSudc8W+Kb2w0sNqXibxZrrwaJ4a0W41rxPrujeD/DV9qel+VUxlScMM5upVrTbq4anF+/du&#10;XNNSc5SwlH2ibXs+XFYm08RWrQbpVi1FJu2i2k9uit0fM2n10WyvZqXingL4XfEzS11i7+FPw2+A&#10;P7IGga1HZWsmj2fw10fx18SNZsrQzC1vvEkvw78V+Avh14R1rRo7rUIdG0S11L43aFDLdR6pNrLR&#10;S3vh14fHfhP4JeG9V0bSP2jPiZ41/aB8RahCbzwl8M/Gmi6b48u7qytWWG816x/Z6+Bnw50TTPGV&#10;vpd5tuZ/G/iP4ceKLrwdPJiw8Q+H7Wd4JfTZPhr8SviaZpvjF4wfw14VvY47e5+DHwq1aWLw/eWk&#10;RjeSLxh8V7nw94f+JHih7y8gjvZLPwfH8KdAfSrifwV4n0fx1pDanqWuem+BfhV8MPhfBf2vw1+H&#10;fgf4f22qy282qQeCvCeheFodSmtIfs9rNqEeh6fYJeS21v8AuLeW5Ejww/uoyqcNFTHqnN1J1267&#10;3WAUYVIXpxjyPNa/t8XJxalGcE8RSlBctOvyVZcpy30tp/eba9eRcsdUu0X1tueRaNa+J/ilpej6&#10;T4MtPEXwH+COjQRaTBp3/CJf8IP8RPG+iWkcdtb6V4Y0m8+yar8E/AsWnxDSzLfeGtG+K9759z/w&#10;jdv8KT4f0XxN4s+h9E0TR/Dej6Z4f8PaVp2h6HotjbaZpGjaTZ2+n6Xpen2UKQWljYWNrHDbWdpb&#10;QIkUFvBEkUUaqiKqgBuT8BTeB7X/AITDwn4M8Vf8JHeeDvHXiCHx3p958QNX+IXiDwb428efZfjF&#10;d+FfEF14h17xDrvhXboXxK8P+IvB/gC6uNM0jwb8M/EXgbR/A2gaF8OYvB2l2/f9T06dDn19q8rE&#10;15VH7OMXToxfNCHLaUue8lVqz+OtVkpOXtJuVlK1P2dJqnG0revf/Lay06Jba3snJaKKK5RhRRRQ&#10;AUUUUAFFFFABRRRQB8Af8E0/+TdfiN/2f/8A8FYv/Xpv7ZFff9fAH/BNP/k3X4jf9n//APBWL/16&#10;b+2RX3/QAUUUUAfMH7aH7Ifwa/b0/Zg+L/7I/wAf7LxBefCn4z+H7LRvEMvhPXp/DXirRdR0LxBo&#10;/jHwd4s8M6xFFd20HiDwX428OeHPF2jW2t6Zr3hXUtR0S20zxh4Z8T+FrzWPD2qfT9FFABRRRQAU&#10;UUUAflh/wWl0n40an/wTH/bqm+E/j/4X+CtD039jD9ri9+K2n/EP4Q+K/ifqvjTwDF+z949bVvDP&#10;w91nw38b/hFafDLxhe2iXsGn+OPEmhfFzRdLubi1urn4eavFZzWd7+p9flh/wWl1b40aZ/wTH/bq&#10;h+E/gD4X+NdD1L9jD9riy+K2ofEP4veK/hhqvgvwDL+z949XVvE3w90bw38EPi7afE3xhZWj3s+n&#10;+B/Emu/CPRdUube1tbn4h6RFeTXll+p9ABRRRQAUUUUAJwD7t/T+X9fwr8Aun/B019f+CAX/AMET&#10;/wAB/nNfv9X88ejeFfDHh3/g6p8VapoHhzQdD1Txz/wQht/FfjbU9I0jT9N1Dxj4otP27PDfgi08&#10;R+Kb2zt4bnxBr1r4M8HeEfCFvq+rS3eoQ+GPCvh3QYrhNK0TTLS1ceX3nJva8bLmvK6Vndqytd+7&#10;d3VrK9w/p/111/z6H7+6xc+KINR8KRaDo+g6npN5r1zb+OL7WPEeoaHqHh7wwnhjxHd2er+FtMs/&#10;C3iC28Y69P40tvCOg3HhzVtW8Dafa+GNb8R+Lo/FN5qvhXTPBPjDx2b9p/4L3sPh8eBPF1r8YtU8&#10;YeFtD8aeDdF+CwX4oXfiPwp4t0yHVvBHipNT8KSah4Y8N+CfHFnc2cvhX4jeONf8K/DfU4LyC+Pj&#10;CDTRLeweU+PfHVz8XLP+1NG8U/ELw18GbDxJq3hPRbL4V6lF4b+K/wC0/wCPtHvPFXhvW/APhO91&#10;TStJ1/wV8NdK1DRbrUdN+JHg3xr4G13xlPo1946h8e+BfgB4Tu/GPxa+N9Smb4Z+EdZ8MeF/hjo/&#10;wd8HR6r8R9YfwL8DfiRrvgX4daB4msby+m8VfETxT45+EPh/4afFL4ufFiyv9RXVP2hfE3jT4m/B&#10;39lfwt4s8Q2vgrxx+0BdfErw1qXxPl93B5R7ZONZTddafV4ShTlFr2nPGq6sot1ocsXKlThyRX7u&#10;rXo4hxhLNztZ6KLV7u+u2yUWuV/zXvfaLjdn2fqnxU8e/DtfF3j2++GPhf4V+F/FfijT77WtS/ap&#10;/azj8JLH4m/4Rzw74O0+x8E6N4Zsf2hfh74K8K6hpPhTTrmHwv4Y8U+DbPU/F0/ifxjd+CX8YeL/&#10;ABZ4m17z3Tf2ofix40nvr/TLrwD4S8N2s7W2h6v8OPgJ+15+2L4X8cW2yJz4g0n4leDvh/8AALwZ&#10;bWUMxuNPS18MH4k6ZfNF9sj8XWky3GkQfir4s/aI+HPwd1rw/r2iaHaf2xOninw1qnxE8A/D5IvE&#10;dhr8Gs6NFd+BtQ8Z+Cv2aP2SviXFBrGtX+nX3jPxD4D/AG0vHd3oEenQ3PxBk+J2ia/De+K/iHVv&#10;+CiU/i7VJddu57TVbt7e6dh8TtBT9qS0msooNNupLv4Lx/HP4X+OvHfh74dWTSXsevxaH40+Jmhf&#10;2tZHVdY8cC4nj02y/UMp8Jc+zaE6lHLvZpK1PE1IVadFRhOpRalRrvG1XOp7GTXLSkoqdNqnGlOE&#10;48c8dRptJzXRtKz3s900uuvlunqpf1P/APC7/i3/ANFEP/is79tr/wCeLWPr37Qvxq0PT11ew8U6&#10;B4haw1HRZ7/SPE/7B37bfwp0W70AazYL4n+1/Ec33xJt/BL2/hw6pdWniPUfA3iLR9NvoLWfW7OP&#10;SFvbqD+UjS/279D8VeJLHUPD83wz1zV9K0LWrVNI8P8A7IHw0vtOl0vVr/w7PeanqXhjTPgTJpeo&#10;XdhdaTptrpWv3+nT3+hwarq2n6ZfWlt4j1SDUPobwL+2hoX2yHR/EHhrxT4V+Ig17w4+g658DvAv&#10;gz9nH4jWPhvxHN4Otobqbw14D/ZJs/jD4l8J3tx4otE1238CfEa1h1yw83R9dtPCc8Oka3qno4rw&#10;V4kwahKrRpYlrldXD0qNKlW5XPlbjLEYHDRcLcjnOM1UjzWp05yjHnlZjRezs+jbur2/xy29PPT7&#10;P1f+2l8d9b8Zf8FnP+CAHj618O/Dn4i6VoF5/wAFW7PT7T9mj4zad8br7VZZ/wBkPwE3iJJ5tf8A&#10;CPwj0ewvPDej3+neIv7GtNW1jXdc0tryDSNMn1r+w9I8Q/vhrH7WXw00zUvCUd5qtn4C0LUdYuU8&#10;Wa7+0LpXxQ/Zth0/w3H4W8SX8N58P5viv8LdH0D4l+MR4ttPCek6p4GPiPwk+keDdZ8SeOptdnu/&#10;C2m+EPGH8d37VXxS8bePv+Crn/BHTxH8QfB3jX4tw29v+3dL8P8ASPiB+yxc+J/EHiT4P6r+yz4K&#10;1Dw5PD4EuvEmnaj8UdB8K+IbvxxquheM9S/a7+K2taNZ6T/wsXWk8O61Dfy/Ej9xfht8XvHOs+Gd&#10;dubCH4v61Y+LNK+JXhm2+Hun3138d/hv8WNN+F3i34oaZqNjD8Jf2odb1Cz8XNrvgaKex8VeAP2R&#10;f21viPqOuf2Tp1vPpOn2Fky1+a1eGPZvEc9OyoV4UW6dScKFONXDPExnUrVoOrzU6cZT9ksKp80Z&#10;U5aOModftr8qWja67tp2aUdN2+8r73VkfvfkZJGCeOM1hXPivwvZ+KNH8EXfiPQbXxp4h0HxH4p0&#10;Dwjcaxp8HifW/DHg/UPCukeLvEekaDJOuq6noPhbVfHPgnTPEer2VpNp+h6h4x8LWWp3Nrc+IdIj&#10;u/yJ8PeLvCPgy8uLbSvhR4R8HfFqxXxpLot/+xpp2i/A79ojxL4b0GXXvEVmdd/Y6/aV8N+BdT8U&#10;aZqXw+0yV7HQzL+0RBL4ki1vXPAdlY3lrpfiLT/qbwx8ZviDpnia08CeFPFP/C29S8Urf3HhO0/a&#10;h8IfEf8AZN8aT3um2Nxqmp6N4Z8QWn7NVv4L+K4j062vtVl0bw34E8O+J/BehaRc6rrdz4vs9QN9&#10;ofhVcnrU/hbk/ZzqqE4unNwjdupLl9pClT9mnVTxM8PKUISaWkXLRTT++2mq9Psu97L3VL5aqP3e&#10;Prn3r+eH/ghr4l07wb4Y/wCC5fi/WLfXrvSvC3/BeD/gpn4j1Oz8LeFfE/jrxPc2Gh6f8I9Tvbfw&#10;54K8E6P4h8Z+MNentraSLR/C3hHQdb8T+IdQe30nQdH1PVbu0sp/2Xj+Pt1okC/8LP8Agv8AGzwB&#10;dvHJ9m/sjwLe/GvTdXnsyE1N9Luf2f3+KOq6fYwu9tJpsvjzQ/Auo67a3kT6ZpM15Za7Y6L+JH/B&#10;vP41PifxJ/wWzttOfwnc+Ebn/gt1+2z458NajaeKdQfx5qB8Z6h4TjvG8R/Di98K6cfCnhJNL0Dw&#10;5P4N8Uv4q1e/8YazfePNB1Hwr4Q/4V/a6l4x4JYWvTU5yp3pQtzVITjKm/f5bQqwc6c23p7vNazb&#10;j7rZV18333+adrfd917H9HoGBj+uf1NKPpj2rn/Cmsaj4h8L+HNe1jwpr3gXVtc0HSNX1TwT4puf&#10;DF54m8Hahqen297eeFvEd34J8R+MfBl1r3h+5ml0jWJ/CPi7xV4Ym1C0uJNB8Sa7pTWmqXHQVzPR&#10;tO2nZpr71o157dhhRRRQAV8Af8FYv+UWX/BSz/swD9sj/wBZ1+I9ff8AXwB/wVi/5RZf8FLP+zAP&#10;2yP/AFnX4j0AH/BJ3/lFl/wTT/7MA/Y3/wDWdfhxX3/XwB/wSd/5RZf8E0/+zAP2N/8A1nX4cV9/&#10;0AFFFFABRRRQAV8Af8FLP+Tdfhz/ANn/AP8AwSd/9em/sb19/wBfAH/BSz/k3X4c/wDZ/wD/AMEn&#10;f/Xpv7G9AH3/AE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1v7+KKKKACiiigAooooAKKKKACiiigAooooAKKKKACiiuX8b3evW&#10;HgzxdfeFp9PtvE1l4Z1278PXGq+H9f8AFmmQa3baXdTaXNqPhbwpcWvijxLZR3qQPdaB4burfXtY&#10;hV9P0ieLULm3dADqK+AP+CsX/KLL/gpZ/wBmAftkf+s6/Eeux/YR/aP8VftQ/BLVPH/jSx0Ox8Re&#10;Hvi18WPhjd/2R4V8X/DW91C2+HnjG/0DStc8U/Bf4j6hqvxN+BfijX9Jhsdav/hJ8SdQuvG/hi1v&#10;7CbWhbNqUNpb8d/wVi/5RZf8FLP+zAP2yP8A1nX4j0Aff9FFFABRRRQBgeFdI1Lw/wCGfD2hax4p&#10;1zxxq2i6JpWk6l408TW/huz8SeLr/TrC3tLvxN4gtPBvh7wj4Pttc164hk1TVrfwp4U8M+G4b+6u&#10;I9D8P6Npi2unWu/SHBzz0/TI6+/FfM9z+0x8Ivh9oOkXHxM+Ovwt1vUvFXxT8SeAfCj+BbeYzale&#10;3H7T/hr9mfRPCMPhLSvFHxE1++1v4XfFX4qfCb4DfG7xjDPa+G/D3xX1WXWfF2jfCLTNaTwl4Z6a&#10;WHxGMqKOHpTrV6tWNOnQoUZznUq1eZxhSp0qbTk3F8tOKUntCOjE2ktXZJXbb0SXVttff97V0N8V&#10;fD/QPih4Y8Rar4UtPipdXXiH4p6tb6/Y638bv2of2dJ7OC1sLj9mP4p6v4Pl0aW18SaLomifDS08&#10;W+P/AIOeHvB+h6F8KPiN8WLHwZ+0B4F8T+F/F/i7RP2ldL39F8J+CPjB/wAK88e+K9f8EfFbX/gh&#10;8bvi94n+G3i34fT6romg+DfGWkt8a/2e7/QNQ0/T/Hniu01rxv8ADr4feOfHfwW+JsOu6lNpV58S&#10;bDxX4lh8B/DvXLPR/CngzvfCOt6qNV8QeDPE+of234r0TzvFEur6N8N/GfgzwWfBnjPxn48g+HWg&#10;2PiDXNS8UeF/E/jjwz4X8L2+j/EeHw94xuNV/tWDT/H+reBPhf4Y+KHgHww3jnxW8S/sxxfFb9nz&#10;wB8e9N+E118cfi14k8beHP2cPDniTQtN8ZeM9ak+Gk2h/tFeIb7whLe+H5tV8PaZ4Vn+Bnwy+Kfi&#10;XW2XTPC/hn4m+DfhJEfEV145i+F8upddCeLrYn6jho5hVqRw2PxMZYOnicTVp5bh8FWq5hKXLThy&#10;YWGXqtWxTbow+pQxNWunRpTcFLlUXOXIlzQj70oq85SShvzNycrRjpfmsott2PoHWPFfhnQNQ8Ma&#10;PrviHRNF1bxvrdz4Z8GabqurWGn3/i3xJaeG/EPjK68PeGbS7uYbjXdctvB/hHxX4qn0rS4ru/h8&#10;N+GfEOuyW6aZompXNv4P8O/Buo+NvDPxH07xL+0jrnxz+H/iHRF+CmmX3hG78N/DvxJ4dv8A4a2O&#10;ufDH4y69rHxP+BT+Edftf2ide+K8Hjq08f8AiL4bXfwi8N/CzUPCXg/wb8NfhN8LvHXgbx340+Iv&#10;rXhMeHPEGq6/8Q9G/wCE4hu9UE3w+1Gz8Uf8LJ8O6Un/AAqrxn480Z7/AED4ceNv7L0PSv7T1zU/&#10;EMsPxN8MeFrP/hcfgyLwHrsHivxz8PNH+GGpWTvhj/wjk/gjRdZ8J/8ACcDQPGB1L4hWEPxH/wCF&#10;k2/jO0/4WPq1948utP1nQvi95XxD8D/2fe+I7ix074ZeIdP0D/hVmlW9j8ONJ8KeEND8Lab4W0bC&#10;M3h6VaNOM4zvRpznOjSbpyjOVV+znKEquHqKdOEYypThOUI1YybhOcJPe19tWrN63VtbfErdHom0&#10;1qhPFvh8+LtW0Dw54i8C+CPF3w4XyfF2q3nii8/tDVdD+JHgDxp4D8X/AAhu9C8EXvhHVNE1T+zN&#10;c0vVvG0Pjafxd4e174deM/A/gO78NaD4iu9cuNe8DHjr4VfDL4ojwf8A8LL+Hvgj4hf8K98b6D8T&#10;PAX/AAm3hTQvFX/CE/Ejwr9r/wCEX+IPhH+3LG//AOEb8ceGxfXo0HxXo/2PXtG+2XX9n38H2ibf&#10;veHPFXhrxlp0+r+EfEWieJtJtdb8T+GbnU/D+q2Os2Fv4k8FeJNW8GeMvD9xd6dPcQQa54R8YaDr&#10;nhXxNpMkov8AQfEmjaroeqQWmqade2kGD4E8I+I/CR8X/wDCQ/FLxx8UP+El8ca94s0X/hNtO+G2&#10;n/8ACvtB1j7L/Z/wy8I/8K4+Hnw/+2+B/Cv2eb+wdQ8ef8Jt8Sbj7dd/8JP8QfEeyyFpEZ1aXw1X&#10;hquHb5Yp1o1JTm+Wo1bSE1FKM7yheMUrSa94sn0un6NeW9r/AHS+V0KNM0r4m+HPsvxC+Gv2W0sP&#10;HH9o2Xhb4g2XgzxHnVfhV8Sf7W+G/wAR7CHRda8YaHb/AGjXPB/hb4u/DK+lvbPxn4W83wnqWvaL&#10;4G+Iek6j4f8AD3eAdMjBHHX8PxrC8VeKvDPgbwz4h8a+NfEOieEfB3hHRNV8TeK/FfibVbDQfDfh&#10;jw3oVjPqmueIPEOuapPa6Zo2h6Nplrc6jquq6jdWthp1hb3F5eXENvDI6tufEunWvibRvCUkGuHV&#10;te0PxD4hsbq38MeJLzw3DYeGL/wxp2p2+reMrXSJfB+g65cT+LdLk8P+Gdd1zTvEni2wtfE2q+FN&#10;I1jTPBPjK80HJqpNe7Cap81SUIRU3Ti1FSqcvNzaxgouXvXUbOV94v8A4H9dOvl6WMH4ffELS/H+&#10;lXE0Nt/YPivQf7B074jfDnUde8Ga54y+EnjPXPBnhfx8fhx8Rv8AhAfFHjTwvpfjfSvDHjPwzq19&#10;Y6T4m1vSrzStb0bxB4f1nXfDGuaHrmod6enXHvjP6UuB+P0oJxzUTcZSbhHkT+ym2k+qi3d8qd7J&#10;tySsm5NNh/X9bfl9xg+FfCvhnwL4Z8PeCvBXh7RPCPg7wjomleGfCnhTwzpVjoXhvwx4b0Kwg0vQ&#10;/D3h/Q9LgttM0bRNG0y1tdO0rStOtbWw06wt4LOzt4reGNFTxJbeJ7vToIvCOsaHoWrLrnhi4ub7&#10;xB4ev/E9hL4btPEmk3XjLSbfTNO8TeEri31zX/CEOu6F4Z8QS6pdWHhLxJqOk+KtV8M+NNM0a78H&#10;a/vj6596TIxnt9P6U/aSdR1G+epzc8nO03KTd7zUrqV3q+Z69b3YW6bLbTp936C46n1rA8SavqOi&#10;adBe6V4W1zxhdTa54Y0l9I8P3Phu1v7Ww17xJpOhar4muJfFfiHwzpbaH4K0vUbzxl4mgtdSufEl&#10;14b0HVrXwb4e8XeL5tD8Kazvnoa4HwJ/wkdyfGGteIv+E40/+2vHGv8A9ieEvG3/AAraT/hEdA8N&#10;fZPA2n/8Ijc/Dj7d9p8D/EH/AIRSb4yaB/wnniTxN8SbL/hZl1pfif8A4Qf7DZfCr4ekIpJzfI4w&#10;cfck3+8bfw2jaWqTcpXil/MpOKkf1ft+n4S9Nw+H3h//AIQzSp/Auk+BfBHw++HHgX+wvCPwg0Lw&#10;He+XpUHw30TwZ4XtdOtJvCVt4R8LaJ8OP+Ef10eIPCOheCfDN14s0GDwZ4d8L6/b6/p934hvfBPg&#10;/vicc1geG9I1LRNNnstU8U654wuptb8T6tHq/iC28N2t/a2Gv+JNW1zSvDNvF4U8PeGdLOh+CdL1&#10;Gz8G+GZ7nTbnxJd+G9B0m68ZeIfF3jCbXfFesnhu28T2mnzw+LdX0TXdVbXPE9xbX3h7w9feGLCH&#10;w3d+JNWuvBuk3Gm6j4m8V3FzrmgeEJtC0LxN4hi1O2sPF3iTTtW8V6X4Z8E6XrNn4N0Gqr55VJuc&#10;ZS5rN3qN1XrzVbz5pe81zS5pRd5aRWqD5W+7TstLbbLR7as36KKKyAKKKKACiiigAooooAK+AP8A&#10;grF/yiy/4KWf9mAftkf+s6/Eevv+vgD/AIKxf8osv+Cln/ZgH7ZH/rOvxHoA+/6KKKAMjxBrdj4a&#10;0HW/Eep/aP7N8P6RqWt6h9kt5bu6+w6VZzX939mtIVaa6uPIt38m3hVpZpNsUal2Ab+SH9jj/g4b&#10;/wCCg37SLa1+07qn/BJfx/4i/wCCasnjXxbotl8a/gTqt146+MPgrwr4YvruDUfE+sfDuXUn1L4o&#10;L4YtbSWbxkPAvhrRLSxnttQstLudS1C1jsbv+ufVNT0/RdM1HWdWu4bDS9JsbvU9Svrl9lvZafYW&#10;8l1eXc787Iba3ikmlfHyohPNfw8fBz/g49/ZE/Zb+E3xZf8AYe/4Jo/taR6D8af2l7zRf2ZPA19q&#10;Wr6V+zn8Y/iR4y1TW7PxdqPws19NH8Y6N8MNS1PxLbaRrev/AAX8D6drC6hrniozaVb6PdjXJYgD&#10;9jv+CQv/AAVZ+J37en7XH/BQ79nrX/EPwb+KPwg/ZT1b4Xaj8C/jt8L/AA1rvhXVvil4H+LDeMNS&#10;0y78YaXe+LPEGiR6jpOl6Jp1lJ/Y+l+Gp0vhfxarpNpexyWsH9A9fhv/AMEpovhd4m+On7UPxj8U&#10;/sCeK/8Agm/+3Z8VvA3wX8Q/tLfA/VfFXhzxR4R+IXg6bVviYfhx8cPB2o+EYrLw9qF74g19PiB4&#10;a8bXKaJ4c8R2uu+HYrXxfpVxqjwa5q/7kUAFFFFABRRXH+P73x/p3g3xDffC3wz4P8ZfEG2095fC&#10;nhfx/wCONa+Gvg3WtVEkYjs/EPjvw78PPixrfhjT2iMrvqem/DnxdcpIkca6TIsjSxAH4d6/8SPi&#10;v8H/APgit/wUp+KXwNutR074teAvi/8A8FxfFHgbWdHBbWPDmsaT/wAFF/237o+KtHUQXG7VvCtm&#10;l14j0wGGVTfaXAGTaDu8r/4I4f8ABMv/AIJg/E//AIJufsRfH++/Zx+Bfxw+Lvjj4bfDf47fEb9o&#10;jxv4c0fxt8ZLz9o6cWvif4l3eofFnUftfjW01DwV8WI9e0P+xo9et7LTZ9AS3urFrqK5lf8ASH/g&#10;lmmv65+yB4rj+JPhzwvpXijWP21/+Cp6ePvCPh7X73x74K03X9Q/4Kb/ALYQ8U+HND8U694Q8C6j&#10;408L2eozX+mabr+teAvBt74j0mOHUdR8IeHp7ybRrTxjQf8AggR/wSj8LeOm8c+GP2ZL7w3GfHFj&#10;8TIfh14e+OX7QmgfBOy+IOm6pBq+neKrD4I6R8VLP4W2dzp93a2o0/SIPCyeGtPt7a3t7HQ7eOGI&#10;KAfyTeBP2sPFf/BKX/gqB/wUs/4KC3FnrXir4S/tGftsf8FVP2LtW8JWFhe6lp8fx++CfhX4VftH&#10;fsvW9zZ6bG95Lq3xO8eeOdV+GemzoZYdM0nUfE2o3X2W1gnuq4TwL8GvHX7P3/BFv/g5O+D/AMU9&#10;fvPFPxV8F/tAfsvW/wAVfEN/JDPc6t8UdV8ZfCDXviPdmeBVjmhfxrquurazndJLarDJNJLMzyN/&#10;ebaf8E6P2JILPxrp15+zr4G8Taf8Qf2tdU/br8T2Pjttd+IdnL+1nrOm6Zo998adFtvHeseIofCf&#10;iD+zNHsbKy0vwmmh+F9LhF0NL0KzOo6i11zXi/8A4Jf/ALDHj3wV+118O/FfwO/tXwd+3b440P4j&#10;/tV6P/wsv4v2P/C1PGnhvUdI1XRdZ/tDTfiBaap4I+x6hoOlXH9nfDi+8H6VcfZfKu7GeGe5jlAP&#10;w3/4Ijf8E4Pjz8Mv20/E/wC3trf7KngT/gnd8AfF37Fnw3+CPhT9m34bfF7wr8SJvjp4zub3wt4q&#10;vv2iviBYfD1rjwL4Wur/AE/Smaz8P232XWrC81aDzfMuV8Taj4i/rCrF8NeHdH8IeHdA8J+HbP8A&#10;s7w/4X0XSvD2hWH2i6u/sOj6LYwabpln9qvp7m9ufs1lbQQ/aLy5uLqfZ5lxPLMzu21QAUUUUAFf&#10;zpfHX/gm94D8E/Hf9qj9qL9hD4l/F79hj4+WOp/Dnwna6p8EdU0XUPhJ8Yf2o/jfrdlrfiW2+L3w&#10;A+JukeM/hbrvhfxtL4+/ZwbxV4u0HRPCmoQ39pq2rz31xdeHtSTUP2f/AGlP2uv2Yv2O/BMnxD/a&#10;e+Onw3+CXhVllFheeOvElnpmp+ILiAxLJp3hHw2jz+JvGmsAzw7dF8J6PrGryBwY7JxuavwG8Oft&#10;l/tiftUeLfCVl+wD+yZJ4LXxN+2T8XfFGoftp/t32etfDH4ceItT1b4Q/GO2+Gk/h79nHR5LH9oj&#10;x1Hp/wCyevw+u/COpeLdO+E+nrb+GPA2lXwutJ1qLXa9XK1TX1mrUpqsqdKL9m+bWMZqvUu4yi40&#10;6tKhPDVJrmcViE0lvKZN+6lom9X8rLTq03dX7FK0/aK/4KWfsgTeAtJ+M37Kvhj9tvwZ8M/EXxg8&#10;I/Cv9oP9lfx14P8AAEnjj4oafeayPj5+0b8fv2cfjp4q8M+IbHxp4R0uw+MEZvfBPxW8NfCW/wDG&#10;GsePfDsmraFovxL+E/ivwp0ngz/gpxrHg7wno1rqn7Af/BVfwZqvhTXItL07xj4//Y0tfi7J4D1L&#10;4jXMmo3nxJ8YeF/gx4/vm8VftVfHW58Y2mpX2jXmieENJ+HDfEp9C8P6Bdacdc0z4zfMvgb/AIJ3&#10;eOviH4f8IfGL9pL9tr9uX46/GmyvkvfDHhr4GfFjWP2Y9P021+IX7K2v/t0eILf4U+A/g3pjPDqH&#10;xJ/aC0DwlY3viLWLf4g614u8V/CCw1m9uNU8RWa6ToH2b+zf/wAE1fifrg1i/wDg9/wV6/4KE6Sn&#10;w/1Hwj4h8Bal4zufgd8WtJ1+5+L/AMJPCfxP8S/GeTwR8d/gJreu6fe+PfEPxF8Y6ZYzapqV5r+l&#10;LZ+M9JvvEmoaprHiq0tfqsfCWEoVZTVWc6UI4qrKdLmU6VbEVfY88WpU4Op9avUU7QqzxOIcHWou&#10;pQljBptLRX91JPqoxvZrslouZv3Urwfvyh+H/wDwWw+A3wO06CH4hfAj9qj4bW/ifx34Tf4h/EL9&#10;ov8AZe/bC8I/HHxpqPiHUvCngbVPib8R9I8A/sOS/CGfxfpnhyDS3tPCvhrx9ZeHrbwp4d8NeAPA&#10;K6Pp2n+GvCum9V8Wv+C8n/BLfxdq13Y3/wC1F4HtfD3wy1jwR4j8OeCfHVj8QfhRqXxh+L5vUvfB&#10;2h69F8QfAmkXfg74cfDDX7rwh408S+ItU0iSeHxJb2GtXMWn6F8OtV03x70vx4/Zi/4KmeD9I8Ha&#10;Haf8FfvCHxGvda+JPw71XQfDHxs/YB+CdubuP4b+NvD/AMTNd8Va54u+EHxC+Ddlovh/4f6F4Svf&#10;GXiK7n0ez0/WINKg8GWU9p4h8WaCkvkX/BNv9pD4h/tw/stfCr42eMbTw9o/7R/iP4o/F/wT8SbO&#10;LQpG08ftVXvi+X4bfEn4haf4M8Ww3EWhWn7J/wCyF4VXTvCVv40bUtD8Rx+MbP4b3sk2v6fpo8Xc&#10;GBoQxrWYywtHDOLlzuMsVZx91RxLUq06kKCdOtQnVw0WsLBzq0aSeGnOhTfL7ibl911/d0ik3Zpp&#10;SvzfC5e9c5TxB8f/AI2f8FRYdf8AC37HXjrxt8Lv2K/E+vQ+B/jp/wAFAbHwbdaN8af2zfEFodYi&#10;l/Zt/wCCdvw58ZQJF4Z+EfhhBrGneIPjh41mXwhoKt4016+fxImh/Fjxv42/VX9l/wDZU+Fv7FHg&#10;7R/g5+z38PPCekfE/WbG91q7giuNa8UaH8OdJ8TX1p/wk3jfx/451Y2/jb4h+IvFWr6LDda74t8W&#10;alafEz9o3xp4ctrGO68F/DPwFZ23wT6T4aXlgur+Al+E2laPFYS/CGx8KfsoeGrr+0pdF8A/s5wQ&#10;eBx4l+M3xBZJItSmk8canZeCoPBngS/1iTxX4g0Twp4Ut7e68C6jrfxx1TwJ634Z0+717+3PB3wl&#10;8Xaxpun2XiLUR8Wvj8tt4b1jxj4u+I+ltbaXrGieGm1zw1qvg3Vtb02bTYvD/jXXZPDdx4K+HWn6&#10;LB8HvAnh221jSdQt/g9zV+elGUJTXJFOVR1YezpxXNyezqxhzezp0/ZxpVKdON6lWm8LR5qNHnlS&#10;5Xd9bpK3vPu9+VN2ba2sveb5naNu38Q2Xgu61z4V/B5Lf4lfGqW5tdb+IGteJ728g03TdX1Ow01p&#10;fGPxk8X+HtBubDTNbudBGknwf8NtIsbLWdT0RfDOg+EPD3g/4V6VceJPBnSeDPgJ4f0Tx7p/xn8W&#10;atrnjP43w+E/Eng7UPGcviDxdpfhddB8Xap4P1rWtC8N/CweKNR8CeHdDs77wL4bi8MF9P1bxXot&#10;nb6xNc+LtW13xv8AETXPGHrHhfwxofg7RLPQPD1mbPTbM3EiiWe5vb28vL25mvtS1TVNTvpp9R1j&#10;WtY1G4utU1rWtUubnVdZ1W7vNT1O6ub26uLh+h/z/n/69ePUx04+1jhZ1KSqxdOvVb5a+JhKKjKn&#10;N07KnhpWv9Vg3TS5YzlVdOEo1y7Xs7O6XRdt93p8Wr7Wv72B4l8VeF/Bumwav4v8R6F4W0m713wt&#10;4WtdT8RatYaLYXXibxx4m0jwV4K8OW95qVxbW82u+MPGPiDQvCXhfSYpG1DxB4m1vSdB0m3u9U1K&#10;ytZTw14b07wpps+l6Vca7c2tzrvijxHJJ4i8U+JvGGoLqHjDxNq/i3Vre31bxbq+taraaFaarrd5&#10;a+F/C1reQ+GfA/hmHSPBXgrSNA8G+H9C0LTd+iuLm9zl11d5a+67K0fd7q8tb9baWKCiiipAKKKK&#10;ACiiigAooooAKKKKACiiigD4A/4Jp/8AJuvxG/7P/wD+CsX/AK9N/bIr7/r4A/4Jp/8AJuvxG/7P&#10;/wD+CsX/AK9N/bIr7/oAKKKKACiiigAooooAKKKKAPyw/wCC0vxv+C/wi/4Jj/t1aF8WPi98L/hh&#10;rfxb/Yw/a4+Hvwp0b4h+P/CngvVfib4+1f8AZ+8e2ek+B/h9p/iTVtMu/GnjDVLu+srXTvDPhuLU&#10;tavLm8tYLaxlluIUb9T6+AP+CsX/ACiy/wCCln/ZgH7ZH/rOvxHr7/oAKKKKACiiigBBnqe/b0/H&#10;vmv4UP8AgrO37Sf7W3/BZP8AaA8KfsRfs6ft2n9pP9k34Qfs1/sf6v8AG39kH/gqZ8Ff2JNN8TeC&#10;vjV4A8b/ALcHhzw74q8I+P8A9njUPGF4moCH4owajHp/xvufB9zcfCfwdq2qaZpPiC80DSda/uwr&#10;+WD9jbxXpGv/APBwB/wWK8Q2kWu6fpNj+03/AMEzPCt1P4n8LeKPBk8WraH/AME2/wBsn4bPL9g8&#10;X6PomoPoWu+MLWKw8D+Ko7R/C/xF0/WfC/iTwDq/iTwz4v8AC+r6v04Wnz1G7NqnTqVFonHmhCUo&#10;KScZJqTj8L3s1rZ8qb/Fpb23evfp/Svc/nkuP2dP+CtXg3VvCdppnwr/AOC1HhPTNCk1b4feAdLT&#10;/g4o/ZjgvfCPg3wZ8RNE+DnxL8D6bqun/s76dYeGdIvPiBonh6w0a5i0fQvCsXh/wJqnimLR/GXg&#10;3wNq/ifwx8dfE3wB+3tpws/CHjf4Wf8ABXPUvE8vhDwBZ6Npeof8FkvhP8Q4Y9J0zw1DrPgK0j8M&#10;6L+zXf3h0bRYvEXxgsPDHhaLULW48L6/47uPAMD2/jLw74y0zxt/bp44iv7jwl4oi8WaVpFv4007&#10;4a/E3QviBcaXqU2uaXr/AMRtC8Bf8FjdE+I/i/Tbu80Pw9Lbad458cWviXxjZ6LHommWfh628R/8&#10;I/p9nBYWEIf8BviPeQfFP4m+L7zxlb23iDxbqfhD4q/FG91XVNF0OSHXfiJ4nX4hat4P0aCy/sKS&#10;ztrPxp8R9cn8PeN/ENhEq+BvAF7a2Y0+ewl0G1sv3HgPgjB55isfLFY7HUKeWU+erWwc8NKrKbnV&#10;dH2cJYOvGpG1Op7SUarlVqSi6aftGo+bicTKnBOMINzaSUnK2qTfVWdmumnW9kj8Grf9jD9v/wCL&#10;ni7VvBOh/syf8FCfijrmk65q2k6vDp37fXww+IulrrvgnxJf2MWlDxTpnwe1Dwvea3jTfEfiHwVb&#10;W2pXV54w8Jafq/xR8B2uteAdI1XXU9b0r/gmN/wUJv8AQ/EFrqn7Gn7fErajrmj+NI/jJdf8FSv2&#10;X/DP7NVwNDm07Sn1TU/il4h+DU/wl8VeKL3WLywsfBXiKy+Ndjcx3GdL0vTPEV5Z3Dxf3teFPA3h&#10;P4YaB8CLzSPDVrrvhDXfhd8S4Ph/4StIrfQ4/iZ4c8TfGL4O+E/C1jrN99lupfCWh/tffFL4vfDP&#10;4u/F6IWNjpvhTwJ4J+Hvwe1bwXP4Z8O+O7PxT9j+HvhFf/FDxi/xE0vxgulaz4W13xL4Z1H43L4P&#10;8N698QL7xT4b1HU/B3i3wr8C9F+JNn458I/Af4T+FdW0zV/BOp21r4S1rxP8S7qy1LUtR1M3Nqnx&#10;P+JvzGZZ9Ok39SzLMqODhOoqU8RVw/P7bD1XHkqxo4Kk4ObhTcoRjVUG1BPFQjWrQ3hTv8UYOXVR&#10;1VpLRptq/lfl7tJtKX+cxN/wSq/4KjeJtP0Dx1qf7JP7evx08E6N4vs9Eu5/hF/wV4/ZI+NOr2U5&#10;W01rWtJ0+8+Hfw8+LE/g/U7vSLK3ZfEGoeHLvTNIvp9AudSsdRebTdNv+b8Sf8EvP2/rwXnirS/2&#10;I/8AgoNZWGt+J/EVhpsfiP8A4KufsqeJvFWg+MdPn8Ga5L4E+IEFp8CfDmt6f8YtXgurC48PeBPE&#10;Gg+DfiD8QdV1Hw3d+DvCOsXGhy2Wq/6QHxf+A2qaQlx8RPE3hPwx+2HBp1ro1nrum/FXwN8OtK+N&#10;PhTwhp+s/bdd1z4M+N/hZ8JdOu9b1vwvpNxrfiDwv8K7nwzp+t+KfGM0J8O/FjwTePHaah5Da/Ba&#10;+uvE1n4Y0O/8KeLvHutfDTV/GfwV/aMu7XwZr5/aZ+Bnhnwx8IfB3iH4Nftk6zc+GNe1Hx3Z+L7v&#10;xP4Vtrnxz4W0PUn1nwZYeHPF+j3uieLdD1LQ/E3m4bPsY+Sq84xMYwVSKjSqU4UoR5VOUVTlTUny&#10;TlGVao8OqjpRnKjSxUY1ZUNJUo2aVNXfLq73vf1a1torpLq3oz/Oh+Cvw1+MPwo/bu/ZG8H/AB9+&#10;C37Zfw0+Jx+InjfS/htd/tF/tZ+BPij4a8Na7o/h7wxe/Fmwn8Ez/sefECWC6vdJvLuXV/Dx8O6v&#10;fXMfjH4fXl/4d8XW+iPbeNv6HD4q8UeEZ/it4B+LngD45+F/iN4xsdZTWJZLX4zaMdY16LU/jv40&#10;8I+Ififouufs8aW3ifTNaXwzZeJIUsvHnhnwrZapp3hr4gz33jGzh1NfDftP7XvwR8E+IP8AgrV/&#10;wQi8QeF38Mfs++Cv2qNL/b28ZaY/g/VH03xH8PfiS/7F3wl8JXnwN1OZNO8LQ6l8ONO8VaH4c8KW&#10;PgaC80G61nUPH/xX+Hq+HfBsF/p8V19xS/BbSvDPxT8c+BPi74C8KeAfGvhDSdLfw9rOpeDre5+A&#10;viPwbFrfio6T4u1Xxfpv7IsH7Onwx1LTrH4oajoeoeM9a+CXj/4b+JIjLofiPwb8MvjZpr/EPUP0&#10;bhbirL8JQzXBTwuIxrhXhjJKdSNLNI4ulDL4UlOWGp041cPQx1KrHEqnHEyhGWF9pz4eM6k+StRn&#10;LklzqK5XFWV6clK99HJu7ja2qv73VI5vwr4+vPE2neHPAx+CXj2y8I/ELxh4yGk6LqXw7+G2vfDe&#10;z8ZeDLHxzYz32h6ToH7GXxe8C+MvEIs9D8VWmq6n8Cf2XvCWreHLfXLKH4p+N/icmrw3PgbuNQ+K&#10;fguLw34ks9b8deB/EVl8KtJ0TWvF3wq+LHjqx+LXhK4v/Dtp46lsv+EP+DPxv8CeMPBD/EKfw7q/&#10;iHw43w5+CX7YXwc1vWNI8PRWd34S+FWv6fq/wq0P5s8a/wDBOr4j6D4n17RbXwNqXhixW003xfpF&#10;zqvwT8Z+I/DLy61q3xVtNS8P+E5/2X/Bv7Ruh350GB/Ctxonirxk/gP4h6Npln4SGi+BNFtbbS1s&#10;PBr/AOH3jzRm8e+H/BVtpWk+DE8IQW3iTxV4zn8GftJ6R8LLfxZqvxUlsbDxD8TvgL+yprXjf4Qa&#10;RqXif/hINBlfWNE8LfEfStF1iPTfiJ4T8RWLz6j4P7o5Jwpm05zyzNaNSnB4Wq6cKdSFJyWKaoxX&#10;t6uJxGPr/VKqwtLD4alN1MRhoOpVo1KsFOPaV4L95Td3o72b+FbtJRjFSV25ctlLRSS5j9qPh347&#10;8T+BPFsmhWXxi13wjrN5Ld6PpfgTQZ/ip8R1urTw3rPjLWPCWs6x+wx+0h4XH7VPg3w5rHgnUbSx&#10;1Wz/AGZ/ixruhlfDUWrxyaN4C8K3viGw/KX/AIJBeO/hxcv/AMFYdM+K/h39i7xzqZ/4Lef8FAfF&#10;dq37THj1Pgn4ps7jxQ3wgt9Wv/D/AMJ/iH8Jfin4l8I+H9audAgP2bWPESa3a6jp954a1yCa/wDD&#10;D31xmaT8RdUt/E3hfwN8ZPDXjjwBN4S8aavqHivwf4u8Eaj4e+DTW83hD4xeHND8aJ8E0/YN1D4c&#10;+FtY1eA2WrT/ABDv/gZ8TV8f6G0vjDSU8AQ6b4nfwx5b/wAES/iD8QfAR/4KtQeC/FfxY0S6sP8A&#10;gq5+1LqPjfwV4fj8TGLw1pwn8MW9jreq+FNX/Yi/aC8L+Atd1NrHxJpuoaz4n8ffDP8AtVfCFtp3&#10;jGx0HSPBcPiCvgOIOFcXleIwkpR9vVxNFVaeIp1bQxU51Z05V44+lFyqQnB0Z00pRhCliaEZ04VJ&#10;ycuqlXjUUvspaWe6sk7cm10+ul2na/us/pC034YfD2/0yz1G8/4J+fBLxhofiPStP13wl4y/Zu1j&#10;4D+LtHuNKvreK80/VofE/wAQdP8A2c9a0rUZlmttW8M6z4Jg8RWjW32fV7XxJp18trDXJ2OgfCrw&#10;f8QfEfxEtYf26f2Z/iXZ+HtL+GXjrxDqfhzxv+0Da+OvAGkGDxx4KuNf+IWv6B+1x8M7nwn8OtS8&#10;aeN5PDeo2fjDQ7rwFqni/wCLqaxDpsOvavNdeCaV4Z8K2/hmSfT/AIGfCe6s9L1XwpNozfEv9hC+&#10;iu/FngLU4fCniOfxfY/tW/sZ3/xQ+BmjSw+GNa1I6D8RfBvgOysfDfibQlk1TwvpNtptxrD+u6Lr&#10;OspbwfEP4c6/8bbrw7pVxF4N1Dxl+y1+06/7ffw7gk8Rat4IY/8ACzfh78d9NvfHyal4USfS9bu4&#10;/gn4L1bxdB8Pdc8RX0/iGy+32sVv83OnVSlF16ssPKUqLl7SvDDVX+6ai/rdXE/WPae7LlpYKr78&#10;ac4RXs0o7Lp7qurPo2vPRK1vNrqmle59J6c3xZhm8K+JPEHgL4f/ALXfgbwr4nj8cfAz4s+Gdf8A&#10;h5Z/GvTLbxJ8OrrwpD4zt/D3iDw94H+Da+In0Xxr8SfCl98Qfhz8S/BTaz8MfFkmmaf4LlXW/Elh&#10;f+meE/2mvhx4lj8Lpqul/FD4a6l4rTRoLTTfi58Hvif8NYLHxBri2qWPg2/8V+KfCth4Bk8Xy6hd&#10;po1po+k+LdVOt6tHJbeHJtYQxzP8OeEn0TxT4z8SXGjeAfgD4/8AijDq2o+KIvGn7L0unfs1ftk+&#10;F/tdp4fXWdb8ffAf42XFpf2v2Px5qt5P4xsviV8XL7QfFWlal4Ui8UfDPxIdTu9IuvTta8e+LNP0&#10;7WdF1r4o/E/UtA1XTbrSvHfh39pH9g3x98UNN0YSxSabrmlP4v8AgB4e+EPwmvvBwtnu4vEWp3Oo&#10;fEPwpqFss+r6Z41PhRlefz6+ChOahOko1eVe7SVWnVvJu18PSp4vku3dQlQwOqklBcyRSl1T069V&#10;p/evHW2l7z762fN+jOV9R+dfnF/wU98N6d4T/wCCUP8AwUz0zSp9dubW5/Yf/bx8SSSeIvFXifxh&#10;qCah4x+Dvxe8Xavb2+r+LtX1vVbTQbTVdcvbXwt4WtLyLwx4G8MQaP4J8E6P4f8ABnh7QNB0vwG2&#10;0X4PfE3wna/D3S/hd+wxefETxV4WvNIk8TfsS/tLeFvAv7RWnazL4YvW13xr+zhMnws8F6z4U8Y6&#10;JDHqXiXwy8vxf0m40HTrKaa+8V38dlcG/wCa/wCChfxC8faj/wAEzP8AgpjpHhXxm3xw0Kz/AGHP&#10;2r4fGth8X9DufgN+0B8LNL1n9n74jwR6vdeCI/hT4Q0rxx4dvo1vtR8Pfb/CHwrk/srw/qh0rxR8&#10;TL+9ht9I5K2VTpU3y1GpRblUp1VCC5VKEKdRzhWqwipSnOKlifYRk48tKVSblGDU02tN9rO/r9mL&#10;fT4b93yq3P8AYX/BJ3/lFl/wTT/7MA/Y3/8AWdfhxX3/AF+WH/BMbSLv4mf8Eqf+CU174C+NXivw&#10;LZ+EP2T/ANi/VfEV38MYvhR4gtviBbeAvgb4T8O+M/gx43n+IXgD4kxad4V1HX7S80Txy3gF/Avx&#10;W0TV/D7adoPxC8I3kGqxXX6ndMknj6dP8c15Uo8ujfvJtSjaSlBp2tK6Svvtts7N2jf9X7/i/wAU&#10;vmLRRRUgFFFFABXwB/wUs/5N1+HP/Z//APwSd/8AXpv7G9ff9fAH/BSz/k3X4c/9n/8A/BJ3/wBe&#10;m/sb0Aff9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1/7+KKKKACiiigArznx98XPhn8K7vwRZ/EfxtoHgmT4j+J7nwZ4Ll8R3&#10;q6ZY654ptPCviXxvNosWp3ITTrS7/wCEX8I+I9VhGoXVnHcrpctrbSTX01raz+jV+SH/AAWX/wCC&#10;VWg/8FdP2YPCP7P2sfFXUPhHe/D34w6H8bfDet23h6LxJputa94f8GeOvBsXhbxJZHUdKv7TQtXs&#10;PHV/9p1bSL0appVxBa3tva6iIpdPugD9H2+N/wAF0Vnf4vfC9I0Uszt4/wDCYVVUEszsdVAVVAyS&#10;TgAEkgAitv4cfEXwV8XPAfhP4m/DjX7XxV4D8c6JY+JPCXiSxiu4LLW9C1KITWGp2kd9b2l2La7h&#10;KywGa3iZ4mVwpRkZv83DxN/wSz/4IA/st/Gmw/Zh/wCChvx3+PHwM+LV359rH8Qfgf8AtdfA79oL&#10;4LNcW0lzbFvGVrof7Oln8Z/gVqt3NDG8Wh/Ff4XW2i2jTPGnjjV7WzuNQb/QC/4J8/Crw18Df2Hf&#10;2Tvg94L+IGg/Fbwd8NfgJ8M/BvhP4l+F7+31Tw9478NaH4X0+y0LxVpGpWiR2t9Za3pcVrfxXdtF&#10;FbzifzIYoo2WNQD7CooooAK5Px34l1DwZ4M8UeLNK8F+LPiNqPhzQ9R1mz8B+BP+EZPjPxdPp9tJ&#10;cpoHhdfGXiXwb4Wk1zUTH9n06LXfFOg6dLcvHHPqVsGD11lfEv8AwUIm/aUk/Zh8TaH+x78d/hN+&#10;zh+0p4x8W/DTwZ8JPif8a/Dw8SeBLXxH4j8f+HrCTw1c6dL4d8Y2q6z4y0p9R8MeHZ7vwh4lh/tr&#10;U7K2i0+G7ubXU9PAP5+/Df8Awdqfs96L4t+NXg34tfsQ/wDBQpPEHgf4z+L/AAX4Z8P+A/2cvBf9&#10;u+H/AAr4ftNFsk0H4uWHiX9oa3uNE+LOl+KF8UWfibSNLtzpVnYR6F5UaXkl8i/0Ef8ABO39pj4i&#10;ftifsc/Br9pD4pfCLxJ8DvGHxNtPF1/N8P8Axb4dv/B+uR6Bo3j7xV4Z8GeLrjwjquseItS8KwfE&#10;bwdoug/EKx8OXfiLxL/Ytl4ng0+08U+K9Pt7TxPq/wCNPxn/AGRv+DkrxJ8cvjR4p/Zu/wCChf7H&#10;n7N/wX8S+MdN1Pw34avf2ffhZq/ibXbiw8AeDfDuveOPEFzc/s4+P7+SbXNY0K8TR4/FHjvxN4ks&#10;PC2n6DpWo6hDDp1pZWv6a/8ABH3xH8avFf7BHw31j9oX9ofwz+1h8W/+FoftS6R4r/aH8E36aj4J&#10;+KD+G/2qvjR4b0/WfBc0Gh+GtPh8HWOmaTaaD4WsdE0LTfDWn6BpOn2Xha3PhyDSpXALP7THxu8O&#10;fDP9v79gHwTqP7Q9t4Hm+LFx8ZfC+tfBXVPidoHh7RvHFu/w815/h/qsngS9u7TUtf1vU/iCtn4f&#10;8MXxF2l3rdra6LotudVeeO4+SP2Pvil41+N37T3jn4UeKfjn8RPGupeOPAP/AAUDtv2xvhPpXxh1&#10;7S7v9lbxl8PP2xPB3wt/ZM8P+A28EaloPjL9n+88T/A/WPipbeDNX8K3/gzVvi34b8BaZ8aotQ1D&#10;XrZfEWqfvLUaxRI8skccaSTMrTOqKHlZEWNGlYANIyxqqKWyVRVUEAAUAeT/AAY+Bvw3+AHhXUfC&#10;Pwz0rV7Gw1zxRrvjjxNqvibxf4w+IHjDxd408TSwy674r8X+OPH2u+JvGHifXNQFtaWv23WtbvGs&#10;tMsNM0XTVstG0vTdPtP5bv8Agrz+wJ+3V8Kf2RP2xfidp/8AwUf/AOCkH7Q/w61f4H/tP+I/Gvwk&#10;8JWf7I+k/CzwR8OYfhj408QarovxVl+J/wASvhd4zv8A4PnQzc+Gddi+EWm/Ez4ot4civm0TwZqW&#10;qtY293/XbX4wf8F6Phv498ef8E3P2qdT8GeFv+Ei0/wJ+y/+1P4r8ZXf/DZn7Sf7Kn/CPeG7D4De&#10;M7i91j/hCfgH4P8AFHhj9qj7NBbzy/8AChfjze+GPhP4r8r+ydf1y20/WdSlgAP2fooooAKKKKAA&#10;88ev+fb+f5VgeG/Dem+FNOm0rS59buLa41zxP4hd/EPifxJ4tv1v/F3iTV/FWqwW+q+K9W1rVLXQ&#10;7XVNavLXwx4YtbyHw34K8Nw6V4N8G6ToPhDQdD0PTd7GSD6f1/EfyP4Vg3PhXwzeeJtH8a3fh7RL&#10;nxj4e0PxD4Z0HxXPpVhN4k0Xw34uv/DGq+K/D+k65JA2p6fofifU/BPg3UfEOk2l1BYazf8AhLwx&#10;eajBdXGg6U9pUXo4ylJQfvNR1TlFS5Lq66tq9nZN23Yf1/X9a/I+ZrD/AIVpbeN9T8JfGMeOJNf/&#10;AGk/jfrHxB+GXw1+PX9g+NvBejeKv2aNJ+HOneErH4J6ho//AAk/w88Gf2rafBDTP2x/hT8M73xW&#10;nxmn1a6+Lnxrt/CfhvXPh98VNE+FvrdroPhj4Q+GNY+IniM65458YeH/AIWeHtD+IfxWt/h3Y+Jf&#10;jb8UPDfwnsPE2taUureH/gt4B07VPGuuJqfifx14h8P/AA7+G3gKGxHi3x14ns/hp4B02fxMdDuG&#10;+D9O01tO0N/hDp2h/D7wXa/FP4r3vxA8Oat8IfEnhTUPFV/d+Jfianj3U/C9lfXXw+l0HW/GPxzv&#10;V+KVx8Xb/wAOeO/Dfxd8NzeIfEnh621+2+K3h34r6R0Ph/RNW8GHwN4H8O6d/aXw48P+CLzR73xR&#10;4v8AiR4z8W/Ei01bw5/wiOleCLG7n8X6f4p1z4kf8JDojeLtQ8bfEfxt8TovGdtr2h6A93p/j+78&#10;ca94h8I+hWqxlaknVirJV6TnGmmqUqkeWPNBOg1QpYeHspTxLqVKaqyqyk4U4Slbt5dd/TSWrk7+&#10;725Xq4llenx7/wAI74h8PeIfHHhfS/DHjjxfaa1ot34Q/wCEY/4Tr/hGP+E2+HGoaDr+n/EfwR/w&#10;lA8DjxR5Pjzwj4u8BzeF/wDhOP8AhGPBPijwx418UfB/xPe2Pjbvq4GH4m+B77wP4X+JHh3Wv+E1&#10;8CeN/wDhA5fCHij4cadq3xL0rxJpfxM1bQtI8G+KdHn8AWPiU3/gi+PiTSdb1Hx5AG8GeGvBj33j&#10;7xPr2j+B9G1jxBYb/hXSNR0Dwx4e0LV/FOueONV0bRNK0rUvGnia38N2fiTxdfafYW9pd+JvENp4&#10;N8PeEvB9trmu3EMmqatb+FPCvhnw3Df3VxHofh/R9MW106146kJLmcoumoVJUownG01ZuUoykqcV&#10;KdO6U+a0vejZJe7Gr9tet+/na+l/K681b3jV7nxPBqXhaHQdH0PUtJvNcuLfxpfat4hv9Fv/AA/4&#10;bTw34gurTVvDOm2nhrXbfxdrk/i+28K6FP4f1TVPBdha+G9Z8Q+K4/E11qfhnTfBvi7A8Q/EHS/D&#10;Hjj4feCtYg+w/wDCyv8AhKtO8M+Ib7XvBel6VfeNPDOkxeJ7f4cafpOreJ7Hxv4k8ceJfA9h4/8A&#10;H+i2Pg7wj4k0qw8GfCP4j6x4v1nwt9g8PQeJO+PHPp/n3/l+dYHhvxHpvivT59V0u31u3trfXPE/&#10;h508Q+GPEnhK/e/8I+JNW8KarcW+leK9K0bVLrQ7rVNFvLnwz4ntbOXw3428NzaT4y8G6rr/AIQ1&#10;3Q9d1JRcUueVLmhCMoNpzS55xnySk7ySlFrmUUkpKFmtw+f/AA3X+tbX02tHf/D/AOv/AJ+n55rA&#10;8VaRqXiDwz4h0LR/FOueB9W1rRNV0nTfGnhm38N3niTwjf6jYXFpaeJvD9p4y8PeLvB9zrmg3E0e&#10;qaTb+K/Cnibw3Nf2tvHrnh/WdMa606636MdD6VnGTg1JWbi01zJSTtrrGSakvJp3681wOB+IPhHx&#10;H4x0qDTvDXxR8cfCi7i/t7zNe8B6d8NtS1W5/tfwZ4o8L6f50PxQ+H3xG0Nf+EW1vxBpPxG0H7Po&#10;0P2jxn4I8L2Pif8A4SP4e3fjTwJ4u70DAA/z/X+f50tYHiq58T2fhnxDd+CtH0TxD4xttE1W48Ka&#10;D4m8Q3/hHw3rXiSGwnk0PSfEHivS/DPjTU/DGiajqa21pq3iHTvBvi2/0WwluNRs/DGv3NtHpV3d&#10;5VPZ0/cVnyxdqcPjf26llez61JPlXWKaQf1939dN/uC51fUoPE+j6DF4W1y80nUtD8Q6tfeNLe48&#10;Nr4b8P3+i3/hiz0zwzq1pdeIbbxfPrni6317VdU8P3GheFNb8N2th4J8TR+K/EHhjU7vwbp3ixPE&#10;nhXwx4z02DSPFvh7Q/FGk22t+GfE1tpviHSbDWbC38SeCvEmk+MvBviCCz1GC4t4db8JeL9A0PxV&#10;4Z1aJEv9B8SaLpWuaVcWmp6daXUG/wAMPY/hWDbaRqMHifWNdm8U65eaVqeieHtJsfBdxbeG18N+&#10;H7/Rb/xPean4m0m7tfD1t4wm1zxdb69pWl+IbfXfFet+G7aw8FeGJPCnh/wxqd14y1HxYRk1aUZK&#10;nOmlKMo86lKSndNNcyUlfo6atHv8R+v5fh+vyN49Of8AGsHV/EmnaJqPhbS72DXJrrxhrlx4e0mT&#10;SfDHiTXrC1v7Xw34h8Vy3HifVdD0nUdL8E6GdL8M6jaweJvGV3oPhu88SXPh7wZa6tJ4v8WeFND1&#10;w8N+JNO8V6dPqulQa5b2tvrnifw86eIfDHiTwlfvf+EfEmreFNVuLfSvFek6Lql1od1qmi3l14Z8&#10;TWtpP4b8a+G5dJ8Z+DdW17whr+h65qG/gfj9Km3JKUZxkmuZOPwtTs0r3XSWslZX20AMj8frQPpj&#10;2rBtvCvhmz8Tax41tPD2iW3jHxDonh7wzr3iuDSrCHxJrXhvwjf+J9U8KeHtV1yO3XU9R0Pwzqfj&#10;bxlqPh/Sru6nsNGv/Fvia8063tbjX9Ve63qTt9ltrTdcutk3peXwu6T0va9ogFFFFIAooooAKKKK&#10;ACiiigAr4A/4Kxf8osv+Cln/AGYB+2R/6zr8R6+/6+AP+CsX/KLL/gpZ/wBmAftkf+s6/EegD7/o&#10;oooAyNfbVk0LWn0Cz0/UdeTSdSbRNP1a5ls9Kv8AV1s5jptnqd3BBdTWun3V4IYL25itriWC2eSW&#10;OCZ1WNv5zPgP8SPC37CXww8L/Av9tL/gml+0r8G/gn8IPjhL8evgt4z+H2kaX+3b+zL+zx4h8S6x&#10;q2rXN14T8cfBfRW+OPhHwx4U8feLPHPiTwte/FL4SXXiLwxp/jqXRh4gl0rSNEt4v6Ntc06XWNF1&#10;jSIdRvdIm1XS9Q06LVtNlaDUdLlvrSW2j1HT51ZWhvbJpRc2sqsrRzxRuGBUFf4cP24/+Czf7RE/&#10;hn4Df8E1fGX7Wbf8Es/2yfhr4q8R+CP23f2lPih4F8V6xpniLwf8M/CIj8A/Fv4K+KPDOj+JF1TQ&#10;P2jtWs08SKmm32k63p91qFvpA11dDTV76cA/oe/YM0L9kr4zftjftef8FA/gB+3Fpf7V/iH9obwd&#10;8JPhunw40nxF4Vntf2b/AIffCWPVoU8FJ4WsHt/GeinWvGOq6v4guI/Guh6Ff2V/e3kLW99eXt3q&#10;Vx+wtfy6f8G9Pxfk+JPxL/a88Of8NS/Dv/gpBB4D0H4SzXH7ffh/9mm6+Bfju88Q+M7vxld678Bf&#10;GfjLxFpVt4p+MlppFtoWh+M9I12XU9RTRJ77U7XVZ5pNR0X7P/UXQAUUUUAFFfBPwR/aa+I/jH9s&#10;r9or9mPxtB4TudG+GPgvw58Q/CGt2fw2+J3wd8QNpvibxt4w8Pw+HrKx+KWsanF8fdE0XQ9H8OXn&#10;iD49fCG10v4V2Xi3W5fAcUM2u21yll97UAfAH/BNP/k3X4jf9n//APBWL/16b+2RX4R/tK/sG/D3&#10;4l/8FN/hF+x7+yf+0v8At1aN8TdP1+P9sf8Abp8ev+2f8d/EHgX4IfAJvEkt/wCGPhD4e8EXHi3/&#10;AIRHT/iR+0D4uvbbSfCegX0FxB4D+F9hqfi4eGNX0u50sRfu5/wTT/5N1+I3/Z//APwVi/8AXpv7&#10;ZFdD+zB+wR8Iv2VPjn+2R+0V4N8U/E3xp8UP24fihofxO+LesfEvWPCmsroh8J2OsaV4L8BeAG8O&#10;+CvCl/pXw88GaTrd5pfhvR/EeoeLNWtLJYI59eunR3cA/K//AILtn42n4pf8E5ota8O/tUeK/wDg&#10;m5P8WfitB/wUB0D9jwfFw/E3UEn8IaFD8BV8YJ8BJ7X4wzfCu38WyeIbzxLbeEbmG3vHt4re7f8A&#10;4SaTwNt+cP8AgiF8SPiP+2j+zZ/wU+/ZY8W/Fv8AbF8HfCH9nP8AbZ8e/Dv9nbx74j+JHjbwB+2D&#10;8O/g3Z63L4n0P4LeLfiZqN3d/ErRPEHg6Dw5BoHiWDVr5PG+hab4q1jwmdZ08WOmw6N+qul/8EqL&#10;7wN8P9Y8DfBz/gop/wAFEvhXea/8f/iv8ftW8ZWnxU+EXjbxDd3fxd0rwppGq/DMwfEH4GeI9Dj+&#10;F3g2DwnHffDPRIdJj1jwhq+t+INQfX9V+3RQWvo/wa/4JjfB/wDZu/ZD8V/skfs6/Fz9oj4K/wDC&#10;f+M9Q+JfxC/aT8LeM/Bev/tQePvif4i17R9a8cfEbxd46+JHw48c+DNY8WeP7fRbbw34nupfhyti&#10;PDcs1j4fsNCuks760APjf/g2Z+IPj34p/wDBGL9lXx58T/G/i/4j+OfEPiD9o651/wAZ+PPEus+L&#10;/FmuXEP7TXxetYp9Y8ReIL3UdY1OaK1ggto5b28mdLeGKFSI0RE/emvzf/4Js/8ABNH4ff8ABMD4&#10;UXnwK+Df7QH7TXxW+D8OH8FfD74++JPhL4j0T4Xz3niTxZ4t8TXPgOX4cfBj4V6tDN408QeML/Uf&#10;Ev8Awk2o+JonlsdMXR4tGjhu0vf0goAK+F/+CnnjP4l/Df8A4Jyft1fEr4OeMNY8AfFH4a/sm/Hz&#10;4jeB/GOgR6dJrfh/X/AXwz8R+LbS+0sapY6jaJeD+xnihnFrJeW7S/aNMlttRjtLm3+6K+Vv26/D&#10;reMP2Iv2x/CSxiZvFH7K37Qvh1YiquJTrfwj8X6aIyjMqsHNztKsyqwOCwBJUA+PP2C/+Cav7Hnw&#10;78NfCz9q278H69+0L+078R/h74E8f6v+1P8AtSeK9T+Pvx0m1LxL4f07xILnwz4q8c/bNO+G9rBJ&#10;qRis9O+FugeCNOitEhhezl8sM3qnxNFz4c+InxO1l9W1XwzrvgT9p/8AZY+POl6jYQ6Re6Ne/DP4&#10;s+FvBv7KPiweJX1fSdThs9Pj0Hw38bzrX2VtM1Lw3Z2Xh3xeuvafbOUX0L/gmx4kXxf/AME6f2B/&#10;FgkMo8TfsW/st68ZGZndn1f4H+Br997OqO0gedhJvRHDht6IwK103x78I+EtC8Z+Efjj4g8N+GNb&#10;0EeH9S/Z9+L9nrGg6bfSa38KPjR4q8IabaTarcXVo8WqeHvBfja20q817SPEV1H4X074eeKvilrr&#10;xT6nBb6fqnqZRUjHFOlKDqe3gqUYLV1ZKpSq+wgrSi5YtUnhI80XBSrczhK1yJrRO9rO7/z6P3W1&#10;LR393pqfC3jHwGnhLUPD+i6jexG++B1h8IPgrFrGu+FU1/wVa/Eb4G+J/Cnxb/Y4+K3iHU9G8D6z&#10;43+G3g3xv4N8a/FL4VfGX4oWs9n4M8KeIvEfifw1YwXVvp1trl7LoviPXfh1M2k2Pj7wz8BdT0yy&#10;h0LS9M+MPxR0j4I+MPBWi6Nqeu2up/BLwPrHxB/ZT8aeAP2if2dvAmsNDqnwV+KFrpd74q8O6Z4h&#10;1TR7fXtM0zX9Q0/V/XvFXwY8J+E/HOi/DPxPDJ8ONH1DSvEPgP4D/GvTNC8FeKdE1j4T6zbaPazf&#10;sc/HVPHng7VdBufC1x4u8X6lD8J/h/LF5fijwP4W0nT9C8Xab8QNK8Qv4iseHvhN8bPh9J4eay8A&#10;/FHwBqtn4auNO1Gx/Y/+NPw58VfA68utSGgTasbP4MftdWvh7w18J/sesaNc3Xg7Svhh4c1KHTtG&#10;1vW7XV/FV7dX0sT/AGMsbhp4SMZyp1frC+sJ4ieHwtGu5XTrSl+8jKLcXRdDD+2rYbXBzWGpUsTP&#10;MsFGSeiatZO15NLstPnzS5VL4ryduXyTS77+3E8ReMvHuu+HPGUN5p82h618YvFE3jPx14H8VeC9&#10;e13T8aLcfGFfgx+z98Hrz4Ppfr4a8Nx/s7/s2eFbnWP2j/Gej+ELH4g+MZ4NQ+J2uXX5wfsJ6Da+&#10;E/jf/wAFMP2b/FqfENPDHgr41+FP2k1m8YXOnP4/m/Z0/br8K+Avih44+G58CR6L4d8S3fxp/aw+&#10;NHwbn8O+Nfhzc6Bb/wDCKxeKvEegeGX8I+Lr3SNL8a/q1faI/hjxVoHiH4ia3r/gf4rXwvtT8JS3&#10;Evhf9pb9tXxbaXIOlzw+FfB9h4H8UfB39nvwnDJK9l45i+D/AIU8T/DW6tdVh1HW/F3w6lsdS1PV&#10;fiT4i6FqXwL/AOCxv7EfjjSPC/hDSPEX7XP7KPx+/Zr0rwd4nvX1ofCDxd8K/EEf7Q3ws+JPxQ8Q&#10;afqurz+OPjB4y8G65+1w089vrUT+LdSTxT4D0Dx7dW//AAmPxV1fHE4qFBUqlK9NKUalCcakXGl7&#10;FSo2wteK9lKlT5bRxVGVamqSp0qlLDOl9UruK5r31SspaS1b/mi23d2+Fq7et38Z+pfhDw74/wBd&#10;s7TwzdX4034veMLrwxrf7UXjTQb/AM6P4ceFgl54n0v9nvwB4ms4bRoLnTtP1uPwV4ZGg2+jar4d&#10;8Ea34p+OOoXfhv4oePPDGr+OPsvRdF0jw5pGm6BoGmWGi6Ho1jbaZpGkaVaQWGm6Zp1lClvaWNhY&#10;2scVtZ2lrAiQwW8CLFFGiqqqAFrmPhv4C0n4Z+DdI8HaRd6lqcWnfbrvUNe1qW3uNe8T+INa1G71&#10;vxP4r8QXFpa2Vpca/wCKfEOoan4g1uWzsbGybUtRufsNlY2ggtou6r4/H4v6zVmqdvYqpKUeWHs1&#10;Ua92M/Z3tTjGny06FHm5aFFRpptqc5bxVkr729bd9bJN33dveeto6RiUUUVwFBRRRQAUUUUAFFFF&#10;ABRRRQAUUUUAFFFFABRRRQB8Af8ABNP/AJN1+I3/AGf/AP8ABWL/ANem/tkV9/18Af8ABNP/AJN1&#10;+I3/AGf/AP8ABWL/ANem/tkV9/0AFfwt/wDBWH9vX/goZ/wTm+Ov/BbfxDZeIP2jfCnw5+N/hz9k&#10;Xw/+wV4w8S6Z8RNX+CnhPW9f8GeAfDP7Qfiv4H+JLzT9R+HvhLxh4f04eI0u9P03VNGv7bxmdO8S&#10;yabe3tmsk/8AdJX8qv7ZX/BQ/wD4LOar+2Z/wUg+DP7FH7Kf7OHxM/Zw/YM+CHhG68ZeFvi9DrD/&#10;ABU+LGr/ABo+B+oeP/DfivwHY2fiK40zx0uk6np3iCfT/h1DolrZeMfD/hTU/Bt7qkHj3xPpdtoo&#10;B0H7FfgHxL/wTB+Kn/BKH9nHxF+07+1v+0p+0p/wUQtPixr/AO0v4b+MHxX8UfFT4V2WieBP2c/E&#10;3xg8eePvBmkeM7m8T4baz4C+LV38NfCOj6vpOo2ur/EPwTqnjV/Gdv4g1218MLoP9RVfzQfsEfF/&#10;/gqD+zv4w/YPf/gqr+0t8EfjH4k/4KG6x4s8GeAPgHbfAzwp8MPjl+y5rg+C/iz47xDTvFngHR/D&#10;Wm+MPC9hY+CtH+Gnxi8K6z4OWbwb4z8WfD9tM8f6rY6Xe2+vf0v0AFFFFABRXGaD8Rvh74q8SeLv&#10;Bnhjx34M8R+MPh/Pp1r488KaD4n0TWPEngm61a3e70m28XaFp97cap4bn1O1ikudOh1m2s5L23je&#10;a2WSJWeuzoA/jq/4LNft+f8ABXz4J/snftSfDn47/si/sD+B/gT8f/hR+0t8EdF8c3f7cHgHwh8S&#10;bvwL4k+G3i/QrvXfBfw/+Kni/wAB3/xL+JEPg7VP7Y0r4YfDSz8beMtY177Noum+G72a9tIrj+xW&#10;v4/v+DqfwJ+1rqvwKn8TaHbJ8Sv2b7LwX8T54vB/w8/4JnfDf9rzxv8ACa/0/wCFWsTeN/iP8VP2&#10;hPip4uv/APhlj4d3Gno0lp8c/hN4K0P4h/DZbO71+01nULnRLKNP7AaACiiigAooooAQ5wcdf8/T&#10;/Pr0r+ZT9n3wD4i+JX/BW/8A4OYfDPgvULnSvHlvB/wR28YfDnULd9ET7N8S/hx+y74g+Ifw4a7P&#10;iPR9f0Q6W/jnwt4fj1hNQ0m6ifSXvY0NtMY7qD+myvwB/wCCeH/Kdf8A4OKv+8Rv/rHnjataNWVC&#10;rSrQUXOjUhVipxU4OUJKSUoPScW170Xo46PdiaumujVvvMn48f8ACPePF+Mms+CrbxN4Qs/iFpXj&#10;zxd4AlksPEujeKdI/tb4O/tKxeN/BfiD4c+J/CGl6hofjbwx+0/8Mfi74M120t9W8QWWt6J+2N43&#10;8N2iab4h8deBNS0r+e39ra88W+Cf2j/izpt74S0bwzBfaT8ZLLRdU8G6d46j8G+CtY1HWvjrrNnZ&#10;/C7V7H4T6lptzoXj+10LULrwRdi5uZm0HSvBV7Ytodz8PrLTdG/qk/bS+AVrok3iTXdQ0bw1rfw8&#10;1S78R+N/hTffEXwx4S8ZfCv4MfHXxN4O+LNz8SdN+MEF7oXh3xP4S/Zu+POrXHg3XfEHivTfipY3&#10;nhb46W+meIo9X8EW0ukXq/zn/t2fs6XtvoFvJ4T8OzzaJt+IFj8O7Pxf8Ovh34Tu9ek0fQv2wfH+&#10;o+E/HNl48+DmkXei/GvwL4asvD2l6tpVh4fsbjTprnwhqEV1N8LIfhx8TPDv9R+Dua4BY6nTqV/3&#10;WJw08NCOInKUYWhGo39Z3niIQpx9vhpxitMRWpKnhYp1fGzCnNxdo35XzaK97205Vqk9bNa7Jtyd&#10;o/sV4T+L+m+OfA/wY+IOkeC9N0r4laNqvxB+HsxutD1Twtp+iQWP7cHwX+I3wf0P+3vEXh+zXTvg&#10;L8HdW8MrpXjL4f6prGgfFf4b/A3UtR+K3wz+EfirwmdOutU+7vhT8fPEvwo8R+I/B2t+E/FOt2Gt&#10;+KfEXxF8Q/CqTT/EV18evhVqnjj4rSWHxd1T4X+B7L4R+E/+GmP2XfB/xH8caX4hh+M3gTU9c8Ta&#10;NoXjKO2v9G1lBoGnQfxGf8JR4t/Z81X4W6Z478G6tonhfVk+KhuNTufCVpqOkSaT4u+OHh/w3Z3I&#10;0Txj8CPEMltrXgvxD4kfSr9tD8ICLRbq31jw5oej3/jCf/hVGr/q58Mf+ChNpfeC/hp4Y+M3wen1&#10;vT00TT38K+MdL8NfC/w18H5PFPibQPB2o+INO8A+Ev2lv2SvGt74Mi8YXFzpGo6Lo/we07wv8JLr&#10;SrXQba30efxLPb+MfiQcXeDWPp0Pb5JSp5rgMTjMwqKKnCjUoxliqskqVWriHCToqHI4KrCrF8nK&#10;nTliaVcoZjB6VHySjGmndOzsorb3nre++u+rUXH+oj4o/tFane+FNZT4c6P4t8B6cg03T/Enxx+L&#10;/gzXfhN4Q+GlrrWqWWlSXmieHPip4d0rxj8SviJJb3//ABbrwt4e8A674O8ReM20fw14o8TaQ96L&#10;C74BvGGg+BNf+GnifwR4Z8SQaL4Q+Dmr/An9mb4Mazovi3w38RvipqniPXPhfHrur6z4e8WaFdfE&#10;PwR8NfhtH4B+Hujap8QvF2h2o0Ww1nxz4y8YafL4ctvAmueJ/wAMfC/7cel+BNYTxTYfCbQvB954&#10;ZW5i8J+JfhZ4S/Zr8G+PvsN7bSWt5ceMPEF1+yt4vh17xTcxXV1pkFz8N/Dvwp0e40q6GlyeE72/&#10;kfUrrmZ/29vGd1b6hB4G8L+AfB9j4r1LQ4dQtbnx1eeAfjT8S7a7uIYdM8VfE7wN4f8AGHxc/aD+&#10;PWq2M+pavbFvDP7TPiPwdolmBovxD+HXjS18QaHa3H5/R8LOIINUvqNKFJSt7aeLw6p11V5Kc4zn&#10;7RS9rHnVKnCKpqrTqVYUVSrL28+p46jupO+1kndW62tpF3u305Vzcy92Po37bcfwO8F/8Fcv+Ddv&#10;wH438T6ZrHh74Oa//wAFRNf+JHxH8WaNqnhPwV4h+NMHwE8A+PtQ8bW3irV44fCOt+L7/wCPdjce&#10;IvEGleF/EmvT+G/iNdjwvrKWuttHpsv7ceN/2jPhTrPxk+C2pSeKPDPww0bwFd+KfEnivxj8a9Zj&#10;+BWua74H8TeBvGvhceCvB3gz4lWvhv4h+LtA1fxzD4E8Z6xrF1oWj/Cq/bwNpN/o/ivxP4v8KDR9&#10;F/ik+P8A8dLnV/8Agoj/AMEk/F3xJg8RePD4Os/2ydO1Dw7qt38Mb/QQJf2evCem6dbfDv4feJ/g&#10;H4k+GPwq8A6fN9jOmeBH8DeL7LSNQ0vWdZ0WPwdqN9p2q2n75+Df2z9K8J/DfVRb/YPhj8PtffV5&#10;9R+Getab+z1400v4l6ZJBJ4c8WDV/gn8Kf2QfhXd+INJvLK3TSZl8ZfF34IWPjSzt7mz8NeN9Zi0&#10;DXNNt/OrcA5xSxWYRjhquPrYfHTwNarTxNP2Uq+Nw1GtVnRoQhLFVZ+yxHtvcoNRpx5q1JKFXl0W&#10;KptR15YOPMtG2lGVkm7pJtx5Wm/Sbumfrt8Vfhx8H/hTq3gPwj8Nvhl8QLDxf8Y/Emq+HvBXgv4S&#10;/Fb40/AL4MW+t6H4X1jxlrmt+Nr74Va7p3w/8DeZoOh6ldzXlr4S1fx54zurR/7H8P8Aif8AsvV7&#10;nRvlv4yfsz/tDaH4T8TfEex8G2HxF8U+ANF8VeIPBNje/GK3+L/xRsba1vfE/jDRvBPhDx7efsj+&#10;Af2mdX0/S9W12/0/w5pmiftNeHPHFvpN1Lp+h+I9RvXXRtZ+ZNT8f2sV78ONX8A+MNO+CtlrnxMW&#10;+8CeIvhv4e8afAX9nO513wFL8XG1rxVrPg74+fss+M7f4CeML/4V6l4i8IfFbWvhv4i+NGiXHinT&#10;7XQPi94a03wvfv4rsPu7wB+278TvAmlxaD+1B8MrbR/ENtr/AI90G18SWus6Z8JofENt4c8ceJNM&#10;8NX3mfH+T4U/BvxDNqngmx0LV7jU/g38bviSNfubqXxTD4G8AeHNUttD0PyXl2b5WsHi40o4utCp&#10;epQzOeIpYucsPUxCnJUJ16MYUKMcM6FRwm60JSUans5VoUYXz05uUeayaVpQScdeV25uX4m3dXjZ&#10;pO2ibPzR+LPwY8I6n4Y8TaRe+GvAiW/jbwZet4S8d+G/B/g3xzo04gh8dtZN4Nj8D/sx+HdX8Qa3&#10;8JvGWl6rrnxp8HfBr4X/AAC+Mvwi0G/1T4j+O0/aM0TTtSsfDf5If8EpPhrpcHiH/gqRovh6a0sf&#10;GHgX/gqF+0vHbReH/ghpnxx+C3iDwB4J8a+ANP8AEOn+HfGEP7O3iXX/AIK6j4f0/UrrU/AfxK0D&#10;xZ4Z8P39pfac3jHRPhpDonh3xlP/AFNf8LA8JfGb4i6P4h+G2raRd+PvFPxV/Z+1rQfAfgnxb4R8&#10;f6l8OdN+F+v+Jk+MXxf+K+vfCrX/ABt4A8E3fxM+B2u+Kvg3ZPfa5qj+J9E0fwH4Tg8Sy+IdctfD&#10;Hgb8i/8Aglh8NPAen/Ab/gtr4w0zwL4Itta/Zm/4Ltf8FD/ib8Ij/wAIroiJ4QX4M3/7O/xItfBn&#10;heeKxFx4O8M+Kovhrovg/XIvDP2Ex+HjGlvC5sLKFO3/AFmxVGvlmFr06kYqpBqnUdKtTc5Qw1FV&#10;JwrUqsKtKEKFLCuXK4SdCdXD06NWnFk+xi1KSafmrp6N3Stazbu++tpOztH3X9m3X/Fut2fhD+yt&#10;c8YeFvG+s+GvhHruv+KpvGXxF+BeoeNPH3iHTfh7408G6xbfES3/AGadK+BPxj8VfEpofHfhnWvB&#10;n7Tfh/4p6149mv8ASLrwZ+0L4z0rXtfu9N+vNYu7XTvFOs678YPB+i+FvHFtrtlop+JHxz8JeIP2&#10;QfiNqdq/hbw9daVq2s/t5fsuan8Q/g34vkuNPey8D/8ACB6HafD3/hIJNIudIutMtW8IRaZr/r2i&#10;/s2W+qz/ABo0rwTq1rb+LPgf4+m+GPwvuPFmg+Cb/RtY+BGvfB/4XfEqX9k/4k3R8DahqGv/ALO7&#10;6/491jS9OtLm21Lxp4O0qPSL3RdevL7SpYtX91+HHwz0jxN4A8E+M/gj8Sfit8DPh5478JeGvGui&#10;/DjwrZ/Ce98O6Jb+KNItdbtk03RPiB8PPiXF4L22N7Z2114U8DarpfgWzvLWe/0zRI9S1HV9U1Xy&#10;81zfBV8RPFYanLDQqxjGcfaSVWCqUYOnBYinSlKjh6tNc6oUaKftPa051oxpQnV0p03FWbvZ6aaa&#10;PVtc2rTb1a80ndnxlrngvx5e+CvhzrXjrwl8TvjjpPg+38P6Fovi/wAffDj9lX9uT4VyeFfF1z4Z&#10;0Sfxt4bm8DQfBj9qvx5YXFlHomv6x4tsNHtfEOoW2lXniLxH4P8AFUNjBcMv/CIaRos82qeE4rzw&#10;k4jE174X+DH7Ev8AwUX/AGXdL8Zy2o3wWev6v8HviK2mW+oXKJ/Zlr401n4f+PNS8NWczSWuh6za&#10;wto931fxt+D3gz4Tqlz44u/2f/HPiLx7r17H4dV/+Cf0Pxr/AGlvH+oanqVmus63caf8JvE2l6Vr&#10;2rWN/rltd+KviXN8INA+GvgtdRsfEnxKi0zQU1G/uvnjx9+zPY6Q3h+x+Ing34feB/CfiyHUr/Tv&#10;DeufDj4b/FL4+69b+HPsFzdWcfwO/YZ/Zh+GPxBkkspbq0vvEeu/Cn9qfUtG8NI+lWOv2/ifRvEd&#10;7ojGF5MRGF8a8Lh5Sq+7gsK06mHi3VrPD0K6hVxsoSjU1jWVpJKq6VucHdP4eZq2sntLSyduZRvb&#10;bttfRGj8RGTUYp7zx54Y+LGk/DEjRZfEWh+Ote+L3xg8J6Fe6Mnii2j8b6VqP/BQ39hDU/hn4I8Q&#10;yaf4svtE1HU9b+Mfws8H3+lxWNrqWpxXaompfDn/AAUcutWv/wBgD9r7whqfibXr7W/hh+zh+1zp&#10;/h+DxR4M1zwrqPhj4c65+z18br3SrzwTrfjv4dL8XPgz4i8e+GfD9p4e+I3w5+OOp/8ACpPi94Tl&#10;8e+Df2UfEUF/4f8ABul+D/SvGX7N1j4cutY1nwD4X03w54Q1Pw14fkvrD42fsp/HP4SfCTxpod/p&#10;nxRs5LiH4y/ErxL8b/i7+z/4gTWZtI8OfEHSfF+t/s02+ueFtT8PhtehhmW9v/z2/bX8W31n+yn+&#10;2rp8XwctNO1TWv2U/wBo7wrqGiT+GPih4RV9C8M/B39orXfM8T+A/D/7L3wx+FV1rvgF/G//AAsi&#10;d4tH8KWOn+Mfg54A+JF3caXruheL/EviH67CZJhsRluMxGV4mrjIYXD1cRP21COGrwn7CkksTHE4&#10;iTXs6UsZSrSoV68PZ1KSVVVW44XmdSSnFTiotyUW0+dO29uVLd8trrdN8r15v16/4I9eKP8AhWf7&#10;H3/BOO00/wAJ6V4Q0T4sfsj/ALIngL4leEm8U6nZ6d4b8Vyfs06n8RPhV+0D4S0KLw5F4a1WL9pb&#10;TrW78J/EjVGl8OzH4t6FpnhCHW/Hfirwx4imuP3yBz9Ox9f/ANX61/JF/wAE2NJ03xH+wt+x78O/&#10;El7aaL4G8a/sJfB62+K9n4d07w34p8IWvwwuPh7Pott8T7vS/Etprr2dh8FvjD4/+DHxgbxdYavo&#10;cPhH41an+23danfw6R4AuPCng7+oz4PeP7n4heCoNS1i2s9O8W6FrPiLwP480rT3mew07xz4H1q+&#10;8M+Jv7J+17NSPhvVr/TW8ReDLvVrax1LVvBWseHdau9Psn1IW6fnWf4D6u6FZT9q5U4QqTTclorU&#10;+aTqVLSioyp+zUp+zoxwznVnUqvl66cr3VratpeT/wC3I9ddd7vRWPUqKKK+cNQooooAK+AP+Cln&#10;/Juvw5/7P/8A+CTv/r039jevv+vgD/gpZ/ybr8Of+z//APgk7/69N/Y3oA+/6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Q/v4o&#10;oooAKKKKACvxJ/4Lr/sqftwftq/s2fBb9nH9hv4p6n8HPE3j39o/Rk+NfjW38f8AjP4aaDD8B9K+&#10;E/xc1TxLo/i7xX4D8OeLfEMGja54rtfBem2VhHoGo2WqeI59DstSgaylm2/ttX4s/wDBc/x74r0v&#10;9l34U/A3wx+1X4C/Yk079r39ozQP2dviX+098RfFugeBNE+FvwcufhJ8ZPiv8S7rT/FvibVtA0nS&#10;fFPirQvhX/wgPhVDruj3up654ts9KstQs5LxruAA/KD/AIJ/f8EWPg/+xpq903gD9jn/AIJzftbf&#10;tS+EoLq71Lxp8df+ClfxB+LHjPSfE9rbXUdxc6b8L0/4Ju23g/wPN9vkmaK5k8Pp4i099qz+LDNC&#10;b1f6ev2Rdc+NPiX9mD4D+IP2jdAh8K/HnWPhh4T1D4ueGbayg0210Dx9c6XA/iPR7Syt7WxggtNO&#10;1EzWloqWlqGt4onMETMyL/DPL/wRH/4IefCDTNO+KX7K/wDwcJ+BfhR+1T4CjufFPgv4sav+2h+x&#10;5qfh2Hxxp8f27TbyXw94KufC3jTT9MuL6Iw6jFZ+M9evJLK5lWS11oh7G9/t5/YX+N+s/tLfsX/s&#10;p/tA+JGs38TfGP8AZ7+EfxE8UyacLcabL4q8U+B9F1TxNLpn2SKC1OmS67cahJprW8EED2TQNFDE&#10;hEaAH1VRRRQAV+f/APwU08GfsmeO/wBlLV9E/bb+I958I/2eI/in8CNS8R/Ee08e3nwrHhPxVY/G&#10;LwY/wy1e7+Jthe6XdfD6ytfiQ3hWS58YJq+kRaAoXULvU7KzhuJl/QCvk39t39jj4Uft8/s5eK/2&#10;W/jhFqN18KPHvin4U63430zSr7UNLvdf0X4ZfFfwV8UZvDC6tpGoaXq+kweKH8Gp4evNV0nULXU9&#10;Ms9TuL7T5Vu4IaAP4rP+Cg//AAUh/ag/a6+KXhP/AIJLeEP+CmP7Afwl/Zej8FC/+P3/AAU50D9r&#10;D4LP/wANC/B+fWLvSLDStat/DHjDSrXwj8Vrrw8lponxT+BfgG+t7v4keMotV8Tf2z4F/Z/8Tvp9&#10;v/V5/wAEXvhl+z78F/8Agm98B/hN+yx8bbj9o34CfD3xJ+0R4X+H3xpuLLSbL/hOrTTv2nPjKms3&#10;to2hXl7omq6Xp3iRtZ0PRvEmkzpp3izSNLsfFFnaadbavHYWv4rfBD/gi1/wQQ+Nv7T/AO1N+zh4&#10;M/4JcfG9NE/ZVttO0vX/ANpTxz8b/wBrLw9+zn47+JZiik8U/DLwL45h/aBuJNY17wGby1tfGEia&#10;G40i8s9djurKKGy0a68RftV/wRmtf2VrH/gnn8H7H9i2x1TQf2dbbxf8e/8AhDfBWs+IpfF1/wDD&#10;jVbr4/8AxNv/AB18OV8W3Ou+JrvxZpHgvx5d+JND8L+LrvXdUm8XeFLXRPE4vrqHVoriUA/Uiiii&#10;gAr+dn/gvh4K/aV+JP7KH7XluP2HP2H/AI+/s8fDD9kj4+eO9A+N3x1+JNxL8cfgr4ig+CXjOfxj&#10;8R/g/wDDjU/2ffHGlaT8QPA1laLq/gbVtG+JfhXVNY1bTtPhl1jw9hL21/omr8Yf+C9H/Cqf+Hbn&#10;7VP/AAsn/hqD+1/+GYP2p/8AhXH/AAzz/wANo/8ACK/8Jp/wobxn/Zv/AA0H/wAMof8AFEf8Kg+0&#10;/Zf+Eh/4ar/4sF/Z39p/8JZ/xKP7ZoA/Z6iiigAooooAwfFXhXwz458M+IfBXjXw9oni7wd4u0TV&#10;fDPivwp4m0qw17w34n8N67Yz6Xrnh/xDoeqQXWmazoes6ZdXOnarpWo2t1YajYXFxZ3lvNbzSI3P&#10;634L26rqPi/wNbeCPDPxH1//AIVvoHifxzrPgj/hItV1/wCG3gXxnqGvT+Cb660rXvCGt3P2fQvF&#10;/wAT7P4cXeoa/qGg/Djxn4/1HxtJ4R8WWkviDwl4p39X8V+GPD+o+FtI13xDomi6r441u58M+C9N&#10;1bVbDTr/AMXeJLPw34h8ZXfh/wAM2d3PDca9rlr4Q8JeKvFdxpOlx3d/F4b8M+INckt00vRtSu7f&#10;frVTq01FXkoSvKMZK9Oa543fI/dnFzpRUvstwXNeyUTR/wBf1bRnkLa74Y+E2nfD74U+HhrfjDxM&#10;uiaLp/hLwNefEWw8TfFfV/h54X8S/Dv4e+Nfidqet/GHx/aeL/iBofwpt/HvhXxL8XfGureJPE/j&#10;rUIdRthFH40+Jfi/wx4b8V9B4s+Knwz8BaroGg+OfiF4I8Ha54r8n/hF9G8UeK9C0DVfEfn+M/Af&#10;w4gGhadqt9a3mr+d8Q/ip8MfAcP2CG583xn8R/AfhdM654v8P2WpF7D4H+Gh8Q+LLbwv/Z158QPH&#10;HhCXxhf+CfAeq67r3ivxp4j/AOEI+EXh/wAUeLrXwToOqa5qf9l6Hpfgjw9r/jzXoJNK8CfDbwla&#10;av4v13w98PPA11qWjJ4v1rVNM8R/C2x0/UfsVn4l8b6jo+u2p+G/jPxz/a+k2/w2+IPiGGw/4Sfw&#10;vqFjofwb8rXNC0bU/wDhY/xHtdX8Gar/AGf/AMKisdOi+IfxT8CatpeyUKkoSnCrUT9rOpVbkp1a&#10;ihzzSlyVklBNatSbu5zlGMuWK+a6JLovPdP8fJXsO/4WR4d/4Vl/wtr7D44/4RT/AIQj/hYH9mf8&#10;Ky+JX/Cyf7B/sH/hIvsH/Cmv+EU/4XB/wm/9n/6N/wAKy/4Qf/hZP9vf8Ut/win/AAk//Elre8Se&#10;KvDPg7TYNY8W+IdE8MaTda34Y8M22peINWsNGsLjxJ428SaT4N8G+H4LzUZre3m1zxb4v17QvCnh&#10;nSY3N/r3iTWtK0PSre71TUbO0n3sD0GPpWDc3PiZPE2j2dpo2h3Hg2fQ/EM+va9ceIb+28SaZ4kt&#10;b/wzH4U0nSfCkfhm60zWtD1rTLrxld+IPEF34y0K/wDDF/oPhjTdO8MeLbbxdquq+CcV7OUlyxko&#10;80pNOrFN0krqKk4257KWvL7zaUYq7Q/626/193zMD4heH/8AhM9Kg8C6t4G8EfEH4c+Ov7e8I/F/&#10;QfHl55mkz/DfW/Bnii11G0h8I3PhHxRonxH/AOEg10+HvCOu+CfE134S0GfwZ4i8Ua/ca/qF34es&#10;vBPjDvOCvA3D8s4/L+X5Zp3rz+HpRUubcYQ2jDmdrys5S3lZtpSaUYtxsmorS6Yf15/P+v0DIHX/&#10;AA/z/n1o/wA/X/P+etYPinw3p3jHwz4h8JavPrlrpXifRNV8P6ldeGPE/iTwT4ktrDWbCfTru48P&#10;+M/BmraD4w8Ja5Db3Mkuk+JvCuuaN4k0G/W31TQ9W03U7W1vbfeHHHp/n3/n+dTpZO75ru8bKyWl&#10;teZ3bu7qytZayugDIoP0z7Vg6v4V8M+INR8Laxrvh7RNa1XwPrlx4m8F6lqulWGo3/hLxJeeG/EH&#10;g278QeGbu7t5rjQdcufCHi3xV4UuNW0uW0v5vDfibxDock76XrOpWtxvUO1o2bba95NWs72snf3l&#10;ZJ307JO15H9f1/T/ADUSiiikBgWvhTwxZeJtY8a2fh7RLXxj4h0Pw94Z17xVb6VYQ+JNa8N+Eb/x&#10;NqnhTw/q2uRwLqeo6J4Z1Pxr4y1Hw9pV3cz2GjX/AIt8T3mnQWtzr2qyXe/QeOfT/Pv/AC/OsDwt&#10;4k03xj4a8O+LdIg1y10vxPoml+INMtvE3hjxL4K8SW9hrNhBqNrB4g8GeMtJ0Dxf4S1yG3uY4tW8&#10;MeK9D0bxJoN+txpeuaVp2qWt1ZQVL2k1ztyajyQcneVrK0I36e7BqKvstLpB/wAP/n+LN8/lWBq/&#10;hXwz4g1LwtrGu+HtE1rVvA+uXHibwXqWraTYajf+EvEl54b8QeDbvxB4ZvLuCa40HXLrwh4s8VeF&#10;LjVtLktL+Xw34m8QaHJcPpes6laXG/RSUpRd4ycW043Wmkk4tX00cW4vve2t7AYHhXw1p3g3wz4e&#10;8JaPPrl1pPhjRNK8P6Zc+JvE3iTxr4kuLDRrCDTrS48QeM/Gera/4w8W65NBbxyat4m8Va5rPiTX&#10;r9rjVNc1XUdTurq9n36KB9Me1EpObcpNylJuUpN3bb3bet2731evnqAUUUUgCiiigAooooAK+AP+&#10;CsX/ACiy/wCCln/ZgH7ZH/rOvxHr7/r4A/4Kxf8AKLL/AIKWf9mAftkf+s6/EegD7/ooooAp6hcX&#10;FpYX13aWFxqt1a2dzcW2l2ktnBdajcQQvLDYW0+oXNnYw3F5Iq28Mt9d2tnHJIr3NzBCHlX+I/8A&#10;aa/4OGv+CRv7XM83hr9qb/gj5+1d8e9Q+Huu6v4XE3j79nL4E+NNa8Ha54e1LUdL13QNO8TL8VLz&#10;VdGk07Vv7TtdT03TdWt7c3onFzC0oO3+3yv4yfjL/wAHC3xW+Gfxm+MPwl/4JG/8Epvi1+2F8DPA&#10;HxX+JWu/FP43+EfDPxv17wV4u+KXiHxRfeI/i9q/g3T/AAF4B8V23h/TLrxxe+I7y51nUdTW11rV&#10;Li91uy8MWNpdLNfgH6Tf8ESv+Cmn7NX7aXir44/s/wD7H37GGr/sWfAb9nP4efCnxRa+BPE3wv8A&#10;Bvwl1rV/GHxN8QfEXStU1O08LfD/AFvVPDb6N/ZPgLSFbWLmL+39V1k6lLqN9dJFCE/oQr8if+CT&#10;/wDwUK+Df/BTjwj4/wDj9p/wS8X/ALPf7UfwzHh34DftG/CL4iw6tF418BLpkut+NfB+l+ff6doS&#10;ap4S1O78SeKtT8PahdeHtF11Lz+3NP1bTrVrODz/ANdqAPzm/wCCrXxRt/gz+xL8T/iOPjdefAXX&#10;PDV94Uu/Cfi2w8e6X8PLjWPEZ1+zSDwiNX1KW3bUYdX046ndXOg6fcQX+pW+myku1jb3sb/H37TP&#10;7SnimH9tTwbaeB/2gdQ07VNT1H/gmpdfskfBvwh8SNM/4V/+098Jvj9+0j418Nftj/EGLwtZtcWX&#10;xjtvDHwBtdR8S6hrFmniWL4K+GvAfg/4n6FNoZ8b3M2v/u1UbRRNIkzRxtLEsixSsqmSNZdnmKkh&#10;BZFk8tPMClQ+xN2dq0AeEeAf2afhP8OPih4y+M+h2vjfWPiZ440+70PUvFPxB+LPxW+KVzo3he+8&#10;SXfjC68G+BLP4k+NPFWmfDnwXL4lvH1RvCfgOx8O6F/oui2H2L+y/Dfhyx0r87P2+/2Lv2h/iJ4y&#10;8XftD+Cv+Cof7cH7Lfw10LwfokV58Ef2YfhBH8Z/Lm0WM2t/rXhfwD4R8E+Ovir4v8Qa7LcRXF5o&#10;3hbw5rV+fKaW2sWhimdf2Orx/wCP2mf2z8GviFpf/CFfGD4jfbfD80P/AAg/wB+KH/ClvjL4lzPb&#10;n+zfh78VP+FvfAT/AIQjxA+PMh1r/hcXw+8qCO4h/t+HzvInAPgD/gifaXlh/wAE+PCtjqPjT4gf&#10;EnULL9p//govaX3xE+LHg3Xvh38VPH15b/8ABRr9q6G68afEv4f+KdD8MeJ/AvxA8VTo+ueMvBvi&#10;Pw14e17wx4jvtS0TV9D0nULG4sLf9X6/MD/gj3Z/2d+xFFp//COfEDwd9g/a/wD+CmFn/wAIj8WP&#10;Gv8Awsr4p+Ffsv8AwUr/AGt4P+Ec+JfxF/4T/wCK/wDwn3xA0Py/7M8ZeNf+FpfEr/hKvEVrqWu/&#10;8J/4x+3f8JDqX6f0AFFFFABRRRQAVyfj3w8PF3gXxp4UKrIPE/hPxH4eKPtKONa0e800qwd402sL&#10;nDBnRcH5nUZausooA/Kz/gh34hPif/gkN/wTs1EszG0/ZW+Fvhtt+7creDtEj8ItGdyRsPKOiGIL&#10;ghQgVSygO36g6zo2keItI1Xw/wCINK07XdB13Tr7SNb0TV7G21LSNY0jUraWz1LS9U068ins9Q0/&#10;ULOea0vbK7gmtru2llgnikikdG/JP/ggz/o//BK39m/QujeCPEv7TPw2ZD96M/DL9rL45/D8RsOo&#10;Kr4aXq0uVw32i5DC4n/V/wAV+JdN8GeF/Efi/WLfXbvSfC2hav4i1O18L+F/E3jjxNc6fomn3GpX&#10;lv4d8FeCtH8Q+MvF+uzW9tLFpHhfwnoOteJtf1BrfStC0jUtUurWyncVJyShfmbXLy/FzdLW1vta&#10;wHyxp/gX4j/Bmx1v4c6T4CT9oD9nTUrVtP8AD3gubxB4FsPH3w90HVo77Trz4U6Z4V8WaN4L+Hvj&#10;X4OaFpiWNvoNx4r+JEHjTStGvr3wzc2Pi+w0zS5F86vPD/7LFlHeR2XwJ+Pvw61WdBZeIfAfwk+E&#10;v7S3w40TXtVhkW3bRvFcnwOsdH+DHxAImQ6KfE2p+JPEvgq60eScR+K5/Bl1Ndy/ddx4V8L3vifR&#10;vG934c0K68Z+HtC8R+F9A8XXGk2E3ibQ/DPjDUPC+q+LfDuka7JA2qaboXijVfA/gvUvEWkWdzFp&#10;+t6h4Q8L3mpW9zc6BpMlpv4HoPyr145vVUnUcq9OrUtLEVcJiKmEqYirGSaqV7OrTqTfLGcqkaVG&#10;c6v7yd5t1Jx7NeTS2UoqSiu0fha69fJKKdj428CeEvF9g9z4f+DX7OXhH9knwprLWsnjPxVqen/C&#10;iPxrevDbLBB/wh3gP4Qan4v8GanqdtYPJZ2Xi34h+MorfwzqMFuw+G3jzR3mtW+F/wDgrb8PPCn7&#10;Pf7LPwh/an8E6S2nz/sPftsfsx/tb+L9Vkv9S1Xxf4n8FQeO9L+C3x8u9f8AGGtXWo6/r+p6l8Bf&#10;iZ4zg1fWfE+o6pO+j6Naxu7DS9Nit/2yr8iP+Csf7TnwStPgT8Xf2EIvC3iT9pX9qj9rn4FfEz4b&#10;/DL9kT4Orbav8VPEWnePvDGr+D0+IHi67eRdG+DHwp8NXuonVdZ+MPxBvNF0DR4dIvp9BfXNe06P&#10;SJePE4+tiOa6VKEnF1IwnWn7ecVaNStOtVrVasle0YznKELv2cI80hxio+dr2ulpfey6b9Lv8FH9&#10;dVYMAQQysAVYEEMCMggjggg5BAwR6YFOr52/ZD8MfGTwT+yr+zf4L/aIudDvvjv4P+Bvws8KfGDU&#10;PDWpzaxoWp/Ebw54K0XRvF+qabqc1jpj3cGp63ZXl/5gsoYhJcSJAZYFjnl+ia4ygooooAKKKKAC&#10;iiigAooooAKKKKACiiigAooooAKKKKAPgD/gmn/ybr8Rv+z/AP8A4Kxf+vTf2yK+/wCvgD/gmn/y&#10;br8Rv+z/AP8A4Kxf+vTf2yK+/wCgAr+b39uT/g4L/wCCfP8AwT//AG2vHPwb+NX7LH7Xet/tLfD7&#10;wPoXhq5+Ifww+Cfwn8QQeKvhb4zg0Tx9o8Phvxfqnxr8L654h8FNqckTwwajptrDo3iqz8RWEVtZ&#10;6iNXWf8ApCr+cD/gqJ/wWQ8AfsB/tW3fwn/ZT/Yn+JX7eH/BQfx18HPBdl8T/CXwdj8Ys/gD4T+G&#10;dZ8W+JPhFYfEdvBvgz4i6nql6up/Erx54m8PeHdL8MQajaaP4kuLzVfEWj2XiTQhegHg37Pf/Bcn&#10;/gn5/wAFLf8AgpR+wL4J8BfsP/tFaT8ftM8R/tAaH8N/jz+0/wDC7wT4NtvhT4S1D9m34o+OfHcf&#10;w5v/AAf8YvHTXni/xjdfDjwr4baPVtFeC08L3/iiWxvLG8uCLr+riv54f+CZH/BZjS/+CiXxvsf2&#10;Zv2vv2Hfi3+wv+2J8M9N1P45/Cn4f/GPTvFsWl+NdL0fSNU8AeKfFvw/v/GXgj4a+IrDxNomieOt&#10;c07U/DOpeG72B/Desanf6br+rfYdXt9I/oeoAKKKKAPxq/Yv/Zl+N3w4/ah0/wAQeNvhHqPgHQvh&#10;L4T/AOCgHhbxd8Z7vWPhZeWf7WWuftYftp+Bf2gvhR4z0my8HeMNf8cxP4M8D+EPFOp+NY/iZ4U8&#10;CXPhzxx8Tb3w14FGu6BDrt9P+ytFFAH+SJ/wUo/4In/8Fnvglofjr4z/ALWd/wCMvjn8OdF1P4m/&#10;ES78Y+DdZ+Knxz0DSrPQ7DVvFvinxvrvhj4c+D/F+ifArw9Noltc6hca544h8A+ANCtd+nzeIrKw&#10;024a3/1u6/iu/wCDuvwr4lm+D/gXxD8Xfix+xrB8FTH4+j+Anw1+Mnw9/bNs/jXafGay+Gd9JrN7&#10;8L/iL+zZrHiH4ba7401wCwg8F6J+0T4Q8IfB7R9U+wy+LvE17pL6sIv7UaACiiigAooooAK/lCh/&#10;ai+Kn/BO3/gs5/wWU+KPiz/gnB/wU/8A2mfhl+1h/wAO8f8AhUnxF/Y6/Y/8R/GbwJff8KK/ZUPh&#10;3x59s8Xal4h8D+H7n7N4g8bW2hW//CM6h4j8nWNB8T6ZrP8AZF7paW91/V7RQB/PdrX/AAXb0jxH&#10;o+q+HvEP/BEL/gvZrmg67pt9o+taJrH/AATWttT0jWdJ1O1lstS0rVdNvPjBcWeoadqFlPPaX1jd&#10;wTW13azSwXETxSOjflP8T/2zNQ8RWvxl8P8Agn/gkN/wXn0/w94v8GeILvwPqfiv/gnRb694sm+I&#10;GuXHjiHSvCnxL1nWPFXiTxBqHw7+Ffh3xMngv4D+M/B/izw98R/hh8N9a8S/CfUIfHPw4tdD0GL+&#10;2nHU+tc/4k8J+F/GWnQaP4v8OaD4q0m117wr4ptdM8R6Rp+t6fbeJ/AvifR/G3gnxHb2WpW9zbQ6&#10;94O8Z+HtA8X+FdYiiTUPD/ifRNH17SZ7TVdMsruD08rzfHZRW9tg6zpNzozkmlUhz0akalKfs5Pk&#10;lOE4px5lrte0miJwjNe8r6NLdbqz77rffyjty/593jT9sC7+M2jX3iLwN/wR4/4KR3fguy8V6rqf&#10;iW+f/gm58GvGdl4E8VeGPFvgzW9f1rSPHvw3+GHwxs7Nbu08OazD4/8AhbPo/hfw1/b9ra+KfFGo&#10;+I/EGravf2HxdonieTx/bD4heAf+CV3/AAU91fw1pGgah4Z8Wa/8Lf2QtQ0jwisJ0rQb/W08SXnw&#10;0ttM0+8jtrK3umjgXVfCl7DoniJ77xhqXjFpNRfXP9KLxl+z98DfiJq114g8c/CL4b+KfEt3bWtp&#10;L4p1nwX4fvPFiRWKsNNa18UyWDeILG40onzdIvLLUre70m4WO502a1uI45E+evE37D/hO+1298Ta&#10;P4ktvFOoXD2UVhof7TPgnQf2pPDOiaXb2FhY3OlaTrvxAksPjxa6e09rea9p2kJ8dv8AhGNL8T6/&#10;4g1aPw7cRapNY1+nZN4s57lWHeFwOOWXQS9yH1ZTpxioKDpyqU71K9SUUlGrOFJLki6nM5WOSpga&#10;VSXNOPO+r2bb66tJJdk311TaZ/nPRfGz4IZinh/4J5/8FBso0U8E0XwU8X5V0KywzRSJ8VOGVgks&#10;UiklWCOjAgV634V/a8+DlnfQ23jj/gnZ/wAFF/FXhCWV77W9H0v4GaVp3iHxBrMLW76Zq2s+LfGc&#10;3xIOq3Ng0DRSTazoup6hPZzSWlvqNguHX+7fxR8A/GfwT03VfGeo+KvhDZ/Bbwp4S8X+J/GtvYfH&#10;v9q39iP4ffCjTfD8Wmay/iWxPh34xfGX4YeHfh9pPh+08Xah4qsYfCvw/wBH0AQ2euJqTW39rpXc&#10;/wDCkfi5/wBE7P1/4eY/ttfn/wAk6r2cV4x8R4uDjLMsbXoyjOMKjxmGoVEtnyOSp1aM46NThKMk&#10;7Si1eM5ZxwFFP4Ipq32ZP794/wDpS9LNH8JnhTxt4Z/aP/4KNf8ABPXxB8KPhJ+194K8KfCgftX3&#10;HxH8Vfti/sjfBr4P+AdGuPF3wIng8EW+m6n8Rvj78RfhFcS6xrHh6/0Ua58QNX8I3HhLXrzwnqvg&#10;rSvHXi6XTdAi/fbX/hXfeNPBGu/GbQvDb65r+tQeLvDOv6/+0nrXiH9pbwSZfCt5rPgFxZ/EbW/2&#10;aPCH7HmpeH7+bQv+EZbxT8Tfix46+GumeC57f+xLfQvF+m6TBB+3E3wl/aR0iM3fgTSpfBmrghZ9&#10;Qi/bp+MXxQlvdOIZrjTI/D/7Q/7Mvxd8DW0s0q29zBqlpoGla9FNaR2MPiPT9I1DWLe98C8Rfs7i&#10;S4vfGOvfDf8AaB8E+I5NYufEV/8AEq9+C/7F/jK9tvE+pX0s1xrd4/7IFr4b/au1G51rV76VrrXv&#10;hX4i8LeMopNQk1jWdd0bR08QXMXz2E4vrvFVMXiK9OdbE4qnVxFatiMPUxOKpqlToV8HiMHgadGj&#10;XwdelRw8VSlTm+alJQtOtUUtnQXLypOyjZJJpLW6knLVST5tpJWet1aEf59NR8J+MfhTft8RLTwn&#10;p+heCdc8Sa9DpFle+Bfhb4j+Cl7rPhXWfjvY3Wl6LqOsfCTx34R+Mctpod5Do9lrPh+/u/BtnpE/&#10;h/R4tR8MeT4d8VeHvUPh3+0L4w+BlzqOieFvAVh4ZtbXVtZ0ebSH8a+IrDxD4Su18UeNpNT8G6r8&#10;W/2ZvhR+xzqHjHRbK7shP4M8JeK/FHiyw8IeF4LDT/D2la6LLUNU8D/qBqfwlf4malrfhy8m+EHj&#10;X4kajqWu2g8G+JNQXwx8dvGXhWGLU7PTriL4cftRfB7wj+1feNqngK2jOoW19+3ZomlNZwa5pvg/&#10;4pWPgCwsfDEHgV98KNX0Sayh+LWn/wDCA+IdO1z4haBocHxG+Gfwa8L/AA5sTY+MNW0xtb8HfBH4&#10;oy/s9/siDxH488IaPod14r1XwX8Z/wBrF9ftprLxKmlaHd2mheLNG/RlxllGc4flzrLMJLEzU4VE&#10;q+JoVo4ZUqlXCYiVOnCtW9lSTq0KldqeKoxqzeGhNYzE0jjWGqU3+7nJJWcVZNX0Uo62V/tW+HSz&#10;b5UzO0j9uXw5c6bI2v8AxF+JF3cTLcS2d58PB+3xL4f1GxW5vLAPYXXxv/bh/Z08dC8gvrC/0+9m&#10;PgCHQ4dSs7iDSfEerG1uprf8mPhx+zT+3h4R8S/tCeEP2Ov+CpEnhD4S/tP/ALTfxb/a68a/s3fA&#10;D/gn9f8Ax68QeG/F3xh1Kxhls/G0nxo0201DxH8MbbRNG8M+DPH3h/8A4Wf428N3WkaNNNN4K8ey&#10;6pqD6z+p/iD9le0sNJ1/xD4h+FHjH4fXeq6h4x0vx7P8X7z4q+KZ/Bd3NrGt2E3jrwJ418J/Br9m&#10;z9mKy1CfVCviPw/4g+IX7RWrfB3UdEvNKWZrKef7FcddL4I+H2rvbweL/HfwR8V6HE/nS6DF8Nv+&#10;Cdfw0S6uU5tbifxP8Dv25/hV8QY0tX3P/Z9p4zttJv8Af5esafqMCpGnzGOwXBc489GWYx9jUrcq&#10;xWJVRqrRpuEJYb+zqFWhjG5TVSMp5hl9KUnTdOs6Up8m0JYhJp8nRNqyWvSXP70NEltKXknrL488&#10;Gfs+f8FovGd94m8B6t/wW61BdC1vxDqWsfHefwn/AMEkfAnxO1u48YTfZTBo+teG/DXw4/4T2Wzu&#10;dN0fw/4R1bwh+0FZ/BFpfAenxeF/Cfgrxt8GbDQ5tV+ktY/Z/wD+C9/h3Fhrf/BZ/wCPXha8vvDm&#10;v6l4WvdR/wCCL/7GHj3wnf6zon9kw2fhrxBqP7N3xI+PviXwTJqsmsQy2uo614LNo+m6brs9gmpX&#10;+ljSbr6C8N6D8F5bez0JfEfwd09NIs49N8JWXjT4nfsfp8M/C+hJILi+063v/jB8Xf8AgpL8QvD1&#10;zdXDvcabovw18L+DvB19cCSXxHZLqJTW69F8M/DnwLq+tT6Z4Y0r4D/EzVrGwk127k+FWgfsaftI&#10;6BoXha1mtYNY8Ra34R+GHw1/Yy/aRs/E3h+ee2vfDFx8IbrxjeLdtbfZLHVfElxpGgS/B47KsulW&#10;c6M5U8BGHM3Wd6y5YRg5Rgqk4xr1JKKnTvUi9FCUaa9qdUKkmtVebelrWtpo/d1Sve91p2ufmEvw&#10;X/4LqWupN8R9T/4Lg6eviu50r/hBbHxX4U/4Je/BK+8Fac0HjTwPHqHw0/aAvtU+H/g/xD8FPH2n&#10;f8Je3ib4dxfGP4ZWnhaxsb3xMZviL8OdL8V+K72fvPD37O//AAWTv/ES+N/DX/Bf06P4t+L/AIN0&#10;nwraX3xK/wCCVf7L/hOXw98ZvCHkzeG/2YPjeJNY8U2XwK8X3V38UdKufCOladbeINR8ZX+s+PNS&#10;0jwpql7ZeHp/iB91+K/A+rajr2tahbaf4v8AGGqWkFnpV7oXiSD4zeLPipeeAdbXQ/AGoax4b+Hv&#10;x/8A2c/+GkpfgfealfLr3xK8I6f8bv2ofhT4GvfE/idfFHwZ+O+m3N/4V1L4yvNF13w5f+N/EPh7&#10;w1eQXdl+0P8AD/4cajoB+Duj+IdA8V6H4m0f9nqxvPhd4g8JeIv2KvDmjai8F/HpfiTwx4Bt/EXw&#10;y8UaB4v8P6Hq/hj9mLwrdQ3Wqp6eA4YweaU+SjW+qVJwimqs5qEKdZpYehiNZuEY1FTxE5qNpKcr&#10;UlHk5ZlVcG38S7xS3W8leyd0mkr6dW/hOQ8N/sl/8FjNe0nW/jLf/wDBw58S/APxo8N/CjTfiJ4j&#10;+Efxi/4Ju+Afg/8ADzSdW1nQb7TI/DzWfxT8XeFfhNqeg2fihZvCeq+OdF+Hmo6Xo+py6T4gvtNt&#10;tRvtBS6/NP8Aah/4Jf8A7fXw407xlZ+Lv+Ckvg+2+F3xb+HWnWviLVfCX/BNX4AfBb4s6to/7Unw&#10;v/a1lm8C+OvB/hCfwzrfg201/W7z4x/Dbx5pdh8QNRPhbQ/GPhDWxpU6eCNG8NeBP3+8PfGS001f&#10;DaT2nxB/tD4AFn8I2Xin4EeCr/Qv2YD4glubjTNN+KOh/tA/Az4Caz8B/hdNp2hQaR4dk8O/tveJ&#10;ZUsvDGkaJY/FvxPoOiWni3VKfxm0fxB+0D8P9S0ifRfG2jprWra/400bW/jnpdr4J8a/FH406tDb&#10;2th4/wBG07T9Ik8DS+DvBvhPw54a+HHhPWfh34j8e6D8PP2UNZ+MvxE+Kmu6TrXh/wACT+O9spyr&#10;6jmCpY+piMPleLqRoYuEsRiaM44OTjKjNxp+xjKLw8pVKNOUq04wxPO6deilWlM588bxUZTj70dI&#10;v3uq8tdJNL/wG1j5/wD2Uf2dNS+G3wZ+EH7NniO88M6j4m/Z40fXP2FpviDp+mw3t/c2Hhfxj4L/&#10;AGbPHPinw1eajpVlqOlab4tuf+Cg3jXxvB4alxCJvg18JtL1q61V313U2/dr9lvxjf8Ai7xB4s8R&#10;XVjZadN8X/g3+zD+0x4gtLQyTx6f45+KXgXXvh5r2kaZdSCGSXw3YaB8DPBzaVFe28uqpqN1rtxd&#10;ajNaXenadpX5jfDySTxH8WrH4gxzPp9t4w8V+APEV54Ns7WWGw0PV/if+2R+wt+0Ffavrsz29u93&#10;44iu/jRffAjV9au4bOXWtO/Zu0u0TT9KvfDms+H9A+8P2afD2h+C/if4L0zwfplh4Z0bVtI/b00G&#10;/wBE0C0ttL0O40f4WftsWEfw3sI9Ls4o7G0tPBMHxL8f2/h62sYba3srfxbq8IR45LdbfyeIZurR&#10;mqqSrtShBRpcsadNp42rTcpcs1adJcmk3KUpSckpScrpX87aXv10UU09t272XZWjoforRRRXwB0h&#10;RRRQAV8Af8FLP+Tdfhz/ANn/AP8AwSd/9em/sb19/wBfAH/BSz/k3X4c/wDZ/wD/AMEnf/Xpv7G9&#10;AH3/AE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0f7+KKKKACiiigAr4A/4KE/8E3v2dv8Agpr4C+Evwk/ah07WfEXwo+Gfxgi+&#10;MV94O0XXNe8LzeLtXsfhr8R/h/o+m3XiXwxrGi69o1np9x8Qm8QySafdM97Lo0OmTIttezSxff8A&#10;RQB/Og//AAal/wDBENlZR+y74xQlSA6/tG/tBlkJBAZQ/wARnQsp5AdSufvBh8rfth+yp+z/AKD+&#10;yn+zb8EP2avC2rXWveGfgZ8NPCnwv8PavfWxtb2/0TwhpUGj6XPdwG81ArcGxtoFmLXlw0kitI0p&#10;ZzXv9FABRRRQAUUUUAfgX+3x/wAG+n7Pf7dPxU8a/FCL9p79sf8AZrg+MFxZ3Xx5+F/wF+Lcek/B&#10;v4valbaVa6DP4n134b+I9G1/w/ZeMdU0GztdL1nVbeCbR9WS3S/1Hw5davdarqGofrD+yD+yb8Fv&#10;2G/2cvhh+yz+z5oN54e+FHwn0e80vw7a6pqMmsa5qF3q+saj4j8R+IfEOrypCdS8QeJvEusavr+s&#10;XUVtZ2f27UZodN0/TtNis7G3+k6KACiivw6/YT+O/wARfHn7Yms+FdU+NHiX4h+JNU8M/t5an+1v&#10;8GtW8b2/iTRP2YfHvwp/bO8FfDj9kXwvofg9IvM+FNn4t+Cmp/FKy8OQRWehQ/HDwl4DsPi9ff23&#10;qcb65rIB+4tfiR/wWa+PXh/xF/wTm/bh8NfBn9rn9kfwvfRfskftY6X8SvBXjizsviv408faBL8C&#10;/HWn33w9+Gn/AAiv7Rfwlm+HPxI1SX7VpOkeJde8MfF6ysdWurPzfhrrD2smn3v7b1/jB/8ABXb4&#10;+WHxu+M11daV/wAEwPBn/BOC2tfFPiS71rSLVfG/iP4heNfH09zInj668SfFDWtG8C+F/GOkXGtn&#10;+1tMtND+H9qdImuJZbfxDqVlqRMoB/s+UUUUAFFFFABWBc+KvDNl4n0fwVd+IdEtvGPiHRPEPibQ&#10;fCk+rWEPiTWvDfhG/wDDGl+K/EGk6HJOup6jonhjU/Gvg3TvEOrWlrNYaNf+LfDFnqNxa3GvaUl3&#10;vdRyOvbP9a8j8SaPp3h7UoPG/i/xT8VPENrbfFTwzq3g7QfD1t4kubDwff8AjLw3pPwMs/DNx4a+&#10;Dfh/TdU8bfCz+1PE2r/EbxPP8b4PiN4b+HniTX9W+LWveIfCXhD4V+Bb74W60oxnJqXM24yUYw+O&#10;dRq1NRXLJfG05J2vBSSvLlQP+vT+vXz7x34vEJ+Ingfwv4v+DvjnwRqOieLD4D8XeHfHMVn/AMLF&#10;8GeLPhtqeraFr+rXfhe58NeLfDlpqP8AwnHw8k1O08B+NrPXtU0HQ9V1vQvG9zoPjrRNLuPCOv73&#10;hu38S2enTxeLtZ0PXdWOueJ7i2vvD3h6/wDDFhF4bu/EmrXXg3SbjTNR8TeLbi41zQPCE2h6F4n8&#10;QR6pa2Hi3xJp2reK9K8M+C9L1mz8HaAW1x4mfxPrFpd6Nodv4Ot9D8PXGga/b+Ib+58San4kur/x&#10;PH4s0rVvCknhi00zRdD0XTLXwbd+HvEFp4y16/8AE1/r3ibTtR8M+E7bwjpWq+NfI5fDPgiLxF8W&#10;/iF8Kvg94Ju/2gvDp8TaM3iLxd4Q1b4Tf8Jx4z8TfDb4PaiLG7+NH/Cs/EGta54I8W6F4B+A3hDx&#10;v8R/Ami/FDSdO/4VRoPg6807XvFnwS/4Qjw7rGKm50rcsP4kGo0aji52VNVq/NSUIe9GM2/djJ6x&#10;buorz+XVetl1f9I9d8N+JNO8V6dPqmlwa5b2tvrnibw+8fiHwx4k8JX7X/hLxJq3hTVbi30rxXpG&#10;iapdaHd6pot5deGfE1rZz+G/GvhubSvGfg3Vtd8Ia/oeuahvYBz79efT+VYPhS18TWXhnw9aeNNY&#10;0PxD4xttE0qDxXr3hnw7feEPDeteJIbCCPXNW8P+FNU8T+NtT8M6JqOprdXek+H9R8ZeLL/RbCa3&#10;0288Ta/cW0mrXZbaRqMHifWNdm8U65eaVqeh+HtJsfBc9v4bXw34fv8ARb/xNean4m0m7tfDtr4v&#10;n1zxdb69pWl+IYNd8V634btbDwV4Yk8KeH/DGp3fjLUvF2ElDmqckk4Rb5NZS51zWXK/Zwu7PmvK&#10;NPRbJ+7J9v6/Xv8A4vzYav4a07XNR8Larez65DdeD9cufEOkJpPifxJoNhdX914b8QeFJbfxNpWh&#10;6tpul+NdDXS/E2o3UHhnxlaa94btPElt4e8ZWukxeL/CXhTXNF3z9ce9FFS5NqKbbUFyxTd+VN3s&#10;uyvJv53Yf1/X9fkFYFzpGpT+J9H16LxTrlnpOm6J4h0m+8F29v4bfw34gv8AWr/wxd6Z4n1a7uvD&#10;1z4vg1zwjb6Dqul+HrfQvFeieG7mw8beJ5PFfh/xPqdp4N1HwnvkZ4ooi+XVJbNapS+JNPR6X10e&#10;6eq2AKKKKQBRRRQAUE45rA1jV9S03UfC1lZeFtc1+11/XLjSdX1fSbjw3DYeCLCHw34g1yLxN4mi&#10;1zxDouqXeh3mqaNp3g23g8G6b4u8SJ4k8W+H7q78P2vhC28VeK/DO/TcWknde8rqzTtq1qlrF3Wz&#10;1tr1Qf1/X9fkwNYHha58TXvhnw9d+NdH0Pw94xutE0qfxXoPhnxDf+LvDei+JJrGCTXNK8PeK9U8&#10;M+C9T8T6Hp2ptc2mk+INR8G+Er/WbCG31G88MaBcXMmlWm/noPWii6s1yq7afNrdWvoveSs73d4t&#10;+7o0H9f1/wAP94UUUUgCiiigAooooAKKKKACvgD/AIKxf8osv+Cln/ZgH7ZH/rOvxHr7/r4A/wCC&#10;sX/KLL/gpZ/2YB+2R/6zr8R6APv+iiigChqs01vpepXFuxWeCwvJoGCq5WaK3leNgjKyuQ4U7WDK&#10;2MFcEhv4Tf2L/wBqT/g6Z+BH7KP7Pvwp/Z4/4JF/sj3HwZ8I/CjwVZ+Adb12H+yfE/i/RJ9Cs72L&#10;x54xtT+2/wCE5X8a+O5LmXxb4vvJ/DOgzah4i1jUbyTR9MaY2cH9yvj2+t9M8C+NNSu9JvtetdP8&#10;J+I7650LTJpbfUtat7TR7yebSdPuIJYpoL7UY42s7SaGaOWK4mjeOVHVXX8lP+CGHwt+Dui/sH/C&#10;H49fDb4vfEb44eLf2mPAng74lfFvxn8QPi98QfiUuiePr/SjqHiH4W+HdA8ZeJ9d0/4d6R8K/EGr&#10;634Oj8O6XZafqjvp5ufEV1ql40E6AHyb/wAEbvHv/BTr4p/tvftqfEn/AIKd/srfDL9lL4o+Jv2c&#10;/wBlDRPC2g/COxt7fwz498MeCfHn7Sa2nibW7+3+LnxmfWfFWk3PinUNCe6vvFMF5Z6DHo2mpp0N&#10;jbWjy/0k1+Yv7PPxRk0//gpJ+27+zT4Y+JPib4m+ANK+E37P/wC0brOka74i1XxjB8APjH8VvE/x&#10;h8HeMfhdpOuateahNoXhvxp4Z+G/gv4j+HvhpBcx6f4IvpvFlzpFhpukeJLDTrT9OqACiiigAr4o&#10;/bm+JHjjwT8Lbbw54P8A2VP2n/2prP4j3F/4a8T6X+yj8XPD/wADviP4H0uG2ivo9fi+JV58bfgN&#10;4w8MfbbhBYWmp/Dzxrb+IoZRKkj21nM7v9r14/8AH7/hC/8AhTXxC/4WJ/wuD/hCf+Efm/4ST/hQ&#10;P/C/f+Fy/wBnefb7/wDhXv8Awy1/xkJ/wkHmeX5P/Cqf+Kq8j7R9n/0b7VQB8If8EZRMP2DdIFz4&#10;T+IHgK4H7V//AAUjE/gb4seM7/4kfFPwXMP+CkX7WXm+E/iV8QtU8W+P9T8e/EDw4+7R/GXjTUfH&#10;njW/8VeI7PUtcvPFniOe+fWb39T6/MD/AII9/wDCOf8ADEUX/CH/APCwP+ES/wCGv/8Agph/wi3/&#10;AAtj/haf/C0/+Ec/4eV/tb/2J/wsv/hen/F7f+Fgf2Z9m/4TL/hcX/F0/wDhIv7S/wCFhf8AFW/2&#10;vX8vv/BMb/gux+2N4c/Zp/b/AJv2yPiPqXxg+NE3wHvf2jP+CfD6zovhSx1bxxJqv7QfxB/Yh0fw&#10;Da2Hh7QfD9tq1rH+1DpPw90m0tja6pqDW2q+JLqeVoLYQIAf3g0V/BdqX/BTn/gon4b/AOCE3wV+&#10;PXj79rD4haX+0de/8Faf+GWvir8afBPg/wAB+IfGj/CjTpfiBpXibw/4W8ORfDvUNG1i4tZdDjvN&#10;BWz8GXOt6neWNlbpFcm5ezn+m/25/wBtH4wfs7f8E3PBn7QXwC/4KVft2a9pnj7/AIKN/AH4CePf&#10;jL+1P+zz4I+DXxK+GHw0uPAvjvW/ifbeCvAnin9mD4ZTaj4dvdM1Dw94hfxLf+CPE9vc6z4aGm6L&#10;qG6x17S5wD+zaiv5yf8Agg5+1R+1l+038QP28n8b/Hr4i/tb/sL/AA8+IHw48OfsW/tTfGT4LaL8&#10;E/iD8UXutE129+KltaaboPgX4fx+KvDHh7UDoFtDr+reH7O/8yezmghsl1W80HQP6NqACiivz4/a&#10;u/4Kf/shfse+PNJ+DPxF8XeM/HH7RPibw7B4p8G/sz/AX4XfEH46fHzxdot3d3djYX+meAPhxoGt&#10;z6XYajeWF9a2Wr+LL7w3ok89rLEmp7wqOAfLn/BNiXU/2Qv2if2rf+CY/wAR9Vmv57Lx/wDEf9uD&#10;9kjxfqFtYae/xQ/Zv/aQ+Jer+LPiRoSwabbW2nP4x+Anx78SeJfDXjNLWGwW80Pxr4D8QWOi6bpu&#10;pC3t/wBqq/mD+M3hf/grz/wUT8afs4/Gb4J/srfD39gLxr+y/wDGL4gfEn4MftRftc+LrPRvitrn&#10;wp+IQ8SeGNV+CXiD9kb4VXvx/mstH8U/DO+8I6B8WG8ffF/wxP4w8Z+Dbf4h+EPD3wrb+w/DGkfT&#10;9zpv/BzD4fgittH8Vf8ABEb4jQ2cZDah4o8Lftw+AvEGrbSZCZ4/Duv+JdAtrpwfJiFvZ29qAkTS&#10;4LSS03o2rp62utn5q9tNNP1vcO35dvX/AIF1+Uf298KaxqPiHwv4b1/WPCuu+BtW1zQtI1fU/BXi&#10;i58M3niXwfqGpafb3l74X8RXfgvxF4v8HXWu+H7maTSNXuPCXizxR4Zm1C0uJdB8Ra3pbWmpXWjq&#10;uq6XoOl6jrmualYaNouj2N3qmr6vqt5b6dpelaZYQSXV9qOo6hdyw2ljY2VrFLc3d3czRW9tBHJN&#10;NIsaOy/z9at+0P8A8HKPgS3J1L/gnh/wT0+OlxGPm/4U3+1N4q8ALcHysYgi+MraaIv3w3/v7sfu&#10;yIidw8+vAf2apf2lf+Cs37Xvxy+Af/BWr4QeMv2fPDf7JPhz4O/E2P8A4J4+DPFPgfxJ+zj8Q7f4&#10;o6j4ok8AeNf2gfjD8PviR4p1X9pUtqPw71690/4Tajo3gf4SaVFptq3iDw541u59RVx6tuyir3ST&#10;dlfok7uyvo7u/W1gPuTW/wBs79pf/goVq2pfDf8A4JcRaZ4D/Z9hvNS8PfET/gp38TvC82r+Akns&#10;pfsOsaJ+xd8K9WfSZ/2gfFttM00EHxh177J8A9DvbC8Gn3XxCuRbWzfZn7Dn7B/wq/Yj+HrWGiSy&#10;/Ef49+PNP0DUf2lf2ovGC6vqfxe/aQ+JdhpscOs+OPG3iPxV4j8a+KrbSbrVpNTv/CfgB/F+reHP&#10;h/puoHQ9A3RJcXt39n6JomjeGtG0rw74c0jTNA8P6Dp1lo+h6Folha6Vo2jaRpttHZ6dpelaZYxW&#10;9lp2nWFpDDa2VjZwQ21rbRRwQRJFGqLo5JXI69uMd/Q/1pqbUXCys5Rk/djzXipJWnZySak7xUkn&#10;o5RuogOoooqQCiiigAooooAKKKKACiiigAooooAKKKKACiiigAooooA+AP8Agmn/AMm6/Eb/ALP/&#10;AP8AgrF/69N/bIr7/r4A/wCCaf8Aybr8Rv8As/8A/wCCsX/r039sivv+gAr+QX4+fHr/AILd/s6f&#10;8FF/+Ckb/wDBN3/gmj8D/wBo74bfEX46fBjV/Evx8+I8Y0fxZr2s6H+xj+zPotj4DGszfHj4USav&#10;4R8BWkcs+hWkWm3enaTrPijxW0N0NQ1HVQ39fVfjzF4T8K/GX/gsj8ULXxL8fv2h/DN/+zL+yt+z&#10;H488Efsy+Gf2ivi74C+DnxF1r4ieP/2govEvxr8T/CPw/wCNtM8I/EfTvDcXhPwJ4Ek0uTRT4Ztt&#10;WF3J8QtN8ST674UGmgH5R/s5fHL/AIL2/H7/AIKF/wDBO+9/4KRf8E7/AIB/s5/AH4e/Gz4z6za/&#10;Fj4UTWGseMtN8T+JP2L/ANpvwfpnhXV72D9pf4x32meCPE1xrEF1qsR8J6bY3/ijw/4KNzrkFzZ2&#10;Fle/1xV+cv8AwUR+JN38DbD9lb4yeHfiN4n8MeOLT9sf9mn4KaF8NNN8U6jb+Gfj54c/aa+NXgH4&#10;J/Ez4e6/8PzfxaB4y1vw58PvFGvfFnwJrl1Y/wBveAvEfw6j1LTdb0vwxqfjfT9e/RqgAooooAKK&#10;KKAP5Ev+CvH/AARX+K3jv9kT9sX4+fGz/gph+0D8edB+BHwQ/af/AGi/h18IPi18HvgL4y8K+FtS&#10;8K/DHxp4ytfDfhDWtc8K6j4j8EebZaXbeGI/F3hS80vxZp+nJFd2Oow39vBMv9dtflh/wWl+N/wX&#10;+EX/AATH/bq0L4sfF74X/DDW/i3+xh+1x8PfhTo3xD8f+FPBeq/E3x9q/wCz949s9J8D/D7T/Emr&#10;aZd+NPGGqXd9ZWuneGfDcWpa1eXN5awW1jLLcQo36n0AFFFFABRRRQAUUUUAFFFFABRRRQAUUUUA&#10;FFFFAHP+J/CnhfxxoV74Y8aeG9B8W+G9SNsdR8PeJtI0/XtEvjZ3cF/Z/bNK1S2urG6NrfWtte2x&#10;ngk8i7t4LmLZNDG6eCX/AOzL4Y8OPaa38BL7/hR/ibTdXtdWsdM0KTxjN8Fb3ek9h4gtfE37P/hz&#10;x14I+HWuNr+jXuoJLqtta6N4gtvEKaJ4pGsXF/odvBP9N0VvSxWIopxpVZxhJ3nTvelO3SpSlenO&#10;LsrqcJxkkrprQTSe6T+W3o+m7/q5+er/ALLuqaT51jF+zX+xt4luoJ47zR/iV8P5/F37KnjbSpWy&#10;yf2DH4L+Hvxa8V+E9X035oYvFXhv4w2d7qUU8u3T9DjMtvLeXwYxC7v2dP27FOBuC/tkllBxyFJ/&#10;bnQsAeASqZ6kLnFffhGeKK6nmmIkvfvNrVP22KiubaTUYYqNOLlZX5KaXu+SQlCK/wCGX3bSb+9e&#10;Vvs/n9P4Uhs4ZLm5/Z2/bzjtYF826lt/2utQ1OaC2Qg3FxHpmk/tvX2ragbeEPP9h0jT9R1W8EZt&#10;9M0++vpYLOfyfWfGOgX+leGfhH8RfjP8G9Z0e3bUdY+GGiftwfsgfGrwpq3iax8PalY6JpGm3nxK&#10;+NnxB8HaF4v+I+maT4x0Pwtqni3TPC194x1STVLvxReeFNTku9Wspf1Yx154Pb0/xzVW9sbLUrO7&#10;0/ULS1vrC/tZ7K+sby3iurO9s7qJ4Lm0u7adHhuLa4hkeGeCZWilid45EZGYVpTzKzvVpzdpKcXC&#10;peUZJSSkpYqOKlGzldqk6XOlaWqhKBy9n3Wq6P8Aw8n43+W0vyp8U+FtK8MQ674J8a6Z8JPgP8M7&#10;i70jxJ4Z+Hn7SPgqDx/8B7H4h6VYX+land/s4fGvQfjH4T0f4R6XrVhGl14Q8Ian4H8GfEHw/LD4&#10;n+Jfhn4Z2aal4n0iy+T9e1jwnrHgvwhbfGr4c/C8+KfGifD/AMb/AA3+L2vWvwd+IPjPxZovws8c&#10;/Dya+8GeK/ibD+0Ja+Ff2v8Aw5p+j2Phz4Z+J725+Kfw8+L3j5ToOv6f+zt4oLXmqeHv1luv2U/C&#10;3hBrvWf2cdWm/Z68W3XibQfEc1t4bHiHU/g3qg09PDmk6/pmu/AC38W+HvhpLH4q8H+HLbw5e654&#10;c0/wr4w064MPiHS/Elvq0VzJe/N3iGX4hfA7WPiZ4l8ZaV4d+GOi+OfHOiWPxD+JuoaBpfi/9kn4&#10;u33izRfBPgzSfGXiL4dN8Vf+Fv8A7P3jDxHqL6Z8M/EmtzS+LfhTp9to9z4u8dHxfNrem6xpX0WX&#10;ZrGc06E3UrOVKrTi3LD4r6xD2cUqDh7aVT27dONSLeNr4yVK1elCnKVSllOGmqstU38S5X015fPb&#10;l5VL3ZXR8mTaP8P7T4twad4W8EfsnePdX1fwlovhWw8O2Pg/4Q63ZahrVvrnifU7bwZoX7Lfx/8A&#10;2pfgz48/Zk8d+D7i71xfFXgzw3rfjDSvG194q+3eItO8K+LPCmpWkvcarpPgnQNU0S88dfCD4R+F&#10;vAOsy3+hT6Lq3wi+H/7CHw/+JHim2tXhl8MfGK++IXx78W/Er4ofDDwXBda5fXfhDw78FPH3gDxh&#10;4juPDnizSLjxXpWgWl8vd2fw48TeJPhlqPhT4SeA/Gkvw4vvh1Z+G/Bmt/Af9pv4Yfto/AfVoLKL&#10;WdHtfBviD4dftp6n4N8O2mm+A7rRvDl5BafD7TdNXXtOvRoE/jPRl0qSzg3fBvh3xFpOrTXPws8C&#10;+MfB3iCbR5LfxDD+zJ+wv8Nf2YPFMCRSSbNM8V/EH9rzxP4m+G3jfSbbUQ403Rvhjf3841NP7dl1&#10;S/8ADNxBcP0VswlKam8RHmpxdLkrVZSq8kKaUamLxOHlVWGrTVo0+So5UJwdOLpctKMJ5OnLfW90&#10;rLz5U46pb6rVbqV3y8pBosfw+1D7dNZXuuRaD4Z+HXxh+I3hSbSI/C3iz4l3ngf4gftAfEn4b6xd&#10;6ZNdXN54N+I/7VH7ZfxUtPEnwl+EEttd6pDpXw613T/Eepaf4v1n/hW9h9Y/s6+ELjQviDY+DdVu&#10;LbxBP+zH+zP8E/ghF4j0qFoNFs/iH4pspfEnxj0S2Esv26W91Hwz4M/Z48WyW+oQt/Z2ka1oUlrc&#10;yXOq6vHF514N0qz8P+K7Hwv4lsPD3iH4u6drlv8AEnw58DNC8ca78RPGreNNR0Sbw9pnxo/aq+Ll&#10;1p+LaPT/AA5m08KWt/4asfAfga20ltB+Flr8XPEvhf4P6X4Y+0PhF8OI/hh4Mh0C41Z/EfiLU9Y8&#10;QeL/ABt4qmt3tJvFPjjxhrF54h8U6ylpJd6hLp2ltqd/LY+GtBOoXtv4V8J2OheE9PuZNL0OxCeN&#10;mmLvTrOTftMQoNPRe1lJ+/Xjyc9OUI01Vo+0pSVOsq0IwlP2NVmkI7W2V9N+X+69mtbNX2tsrxcf&#10;T6KKK+ZNQooooAK+AP8AgpZ/ybr8Of8As/8A/wCCTv8A69N/Y3r7/r4A/wCCln/Juvw5/wCz/wD/&#10;AIJO/wDr039jegD7/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0v7+KKKKACiiigAooooAKKKKACiiigAooooAKKKKACo1iiR5&#10;ZI440kmZWmdUUPKyIsaNKwAaRljVUUtkqiqoIAAqSigAr+KD/gsR/wAG4ej/ABK+EX7ZP7fPxn/b&#10;y+Ofxc+JXwU+AP7QHxy8Lab4o+GXwktp7ix+Fnw98X/ELwl8MdT8Z6Rpdl4s1DwdpSaLbeG9LTUL&#10;2+l0jTHnm0+OG5muGf8Atfr8YP8AgvR4P8BeKP8Agm5+1Te+M/2M/wDhqvUPDH7L/wC1Prvg3xt/&#10;wi37NniL/hlfxJa/AbxnLZfHr7X8fPiR4D8T+Hv+EUnhg1b+2PgNpnjv4sW/9jeboHhS/wBQi023&#10;uAD9n6KKKACsHxV4q8M+BvDPiHxr408Q6J4R8HeEdE1XxN4r8V+JtVsdC8N+GPDeg2E+qa54h8Qa&#10;5qk9rpmjaHo2mWt1qOq6rqN1bWGnWFtcXl5PFbwyOu96cfj6UhGf8Ov9D+hH44pxsmuZOUbrmUWo&#10;tq+tm07N92pJb2AU/XHvRRWB4k8S6d4U06DVNUg1y4tLjXPDHh5E8P8AhnxJ4tv0v/F3iTSfCmlX&#10;FxpXhTSda1S10O11TWrO68TeJrq0g8N+CvDcOreMvGWraD4Q0HXNc08jFzajFOTk0kkr3vskure2&#10;m/3AcD8S4vi9q3hj4t6F8P7fRNA1W5+FlzD8I/Gtv46h0bxKPivqlh41tJYtWtPEXwS+LPhDwRof&#10;heeD4f6r4e8c33hT44w6nf6z4nj8RfBG70vwXp+m/EryPwzrXxB+PXxN1i/j1E6B+yvo/gj4M6zo&#10;fh3Vfhx+0z8B/wBpHVvj4Ne0f41zXuseIvE+ofCy1g+COj/D65+FnhzxH8OLbwT4pufGfjvWfjH8&#10;GPjTqHhmH4c+O/hN4m9c8VeI/HkPxe+E3gvw5Bolt4O1nQ/iZ4w+Ius6r4Y+IOuX89h4Qt/CWgeG&#10;/BnhjWtG0qw+Gng3XNc8S/EGy8W3Gt+PPHc3iTUfDfw98Q+F/h/8HPHtvrvjX4p/s/8APxfDzxx4&#10;D0rwvpvwtn8D6p4q8U+OPAeo/tCfGH4j6DpNh4z+IOk+FvBmheFfFPxH1nw38JPC3w98L+Ovjf46&#10;8MfD3wX8MNOvnf4ceC/h5pV/Y+NbDRvEnhf4SeHfgB449OjKNOjrGjTq1aSlh6i3p/vVGrUlKabU&#10;orDTlB0n7WM6tqSk52hO73bSeq+Wys43+JfF21asnL33IPT/AB/z/n0rAufDWnXfibR/F01xrg1b&#10;QtE8ReH7G2t/E3iS08Ny2Hii/wDDOo6lPqvgy11eDwfr2uW0/hLSovD/AIm13QtR8SeEbC68TaX4&#10;U1bR9M8a+MbLXuC+F3ir4F3knibwV8GfEPwsuZvD2t+LPE/jHwp8N9V8JzTaJ4k8X/Ff4paX468Q&#10;eJdD8NTtJp2t+J/jl4K+NeneLNW1S2hv9Z+K/hL4pWesXF14v0LxZHZeuE45rgqQnQqzhapTlHmj&#10;acXTqcslZqUbtx5ovVXe+vMhqzV9Plqvv0v933WCk64IPH55/H2/z0rgvHnxA0r4ef8ACIXXiC3+&#10;z+H/ABV440HwFfeKbrXvBmgaD4Q1Xxh9r0nwRNr8/i7xR4du9R/4Tn4hy+EfhF4R0LwRY+L/ABnr&#10;fxJ+I/gnTLXwwdEuNd8QaBv+FvC3hnwN4Y8PeC/BXh3RPCXg/wAJaHpPhnwp4T8M6VYaD4b8M+G9&#10;CsLfS9D8PeH9D0uC10zRtD0XTLW107StJ061trDTrC2t7Ozgit4Y0VODjTjN3992hZJxdvjTktYz&#10;j7r5Gr8slJ2TQ/6/r+vyZg/Dn4l+CPi54dvvFfgDWTr2g6b43+Jvw5vb46dq2lGDxl8HviP4q+Ef&#10;xG0f7LrVjp15L/wjvxC8EeKPD/8AaMNu+lav/Zn9q6Ffanol7p+pXfecjA6+p6fp/n9aAAowAAPQ&#10;DA/SlBzzSqOm6k3SjOFJzk6cKk1UnGDb5IzqRhTjOSjZSmqdNSabUI35Yi89+ttPw1t9/wB5z9z4&#10;a0678TaP4tln1xNV0LQ/EPh6wtrfxP4ktfDcth4ov/DOo6ncat4MtdWg8Ia9rltceEtKi8P+J9d0&#10;PUfEnhKwuvE2leFNV0bTPGnjKy17fJwQPXP6fgf5j8awdXtvE8+peFpdB1jQ9N0mz1y4uPGljq3h&#10;6/1q/wDEHht/DfiG1tNJ8M6lZ+JtBt/COuQeL7nwrrtx4g1TS/GlhdeG9G8QeFE8MWup+JtN8ZeE&#10;98jPFKTdoe/zJRaUdfc9+T5dUkrtuXu3XvXve4f16/1t/SCiiipAKKKKACiiigAooooAKKKKACii&#10;igAooooAK+AP+CsX/KLL/gpZ/wBmAftkf+s6/Eevv+vgD/grF/yiy/4KWf8AZgH7ZH/rOvxHoA+/&#10;6KKKACv5Dv2zP+DXPxL43+Nnjf4sf8E8f2+vij+wl4S+LOu3/iL4jfAzw43xAf4dwa7rkkU/iLVv&#10;B7eB/iT4MnsbHWbsSX0/hTVrDUNPt7h/I03UrDTEtrC0/rxooA/LX/glL/wSq+D/APwSr+Cfif4f&#10;eCPGPiv4vfFX4q+JY/G/x5+PXjppovFfxV8WWgvoNImm0yTU9Yi0PRdAstRvrbSNMGqapeNPf6pq&#10;eqaxqN/qU0yfqVRRQAUUV+G/7XHgn4m6r+3noWr6X4I+Lut/EGbxJ/wTon/ZV+JPhPwR8VdX+Fnw&#10;1+HHhT9p3x1rH7fuk+L/AB34a025+Gvw61LxP8A5dXsPHtt4+1zwvN8XPDWvfCbwV4b/ALf13w9a&#10;x6QAfuRX5j/tm/8ABU79in9lbWfFfwO+IX7bn7PH7Nn7SMfhfTNb8P2Xxu8LeLviFo3h6PXl+0aJ&#10;rviTwB4S8X/DLVvE2j3tpDcmPTdM+JfhO7lbZL/asSxPby/pxX+dr/wdvfHT9v7w78VvG3wi1n4G&#10;/AbwL+xB4uHgO0+Hn7ROm/D7w0nxo+NixeAvBuu+LPht4q+IXjXxDq+pXdz4F+JVr4hvtJ0r4VeF&#10;/Cup2PhNNH/tnVNUtZtYScA/r7/4Iy+Nrb4mfsG6R8R7Px14P+KNp8QP2r/+Ckfja1+Jnw98Oar4&#10;P8A/ES28V/8ABSL9rLXYfHXgfwlrvinxzrfhbwf4ujv18QeGfDms+NfGGq6JouoWWmah4p8QXlrN&#10;q118WfBP/g3T/Z08AWf/AATT1X4m/FXxN8UPiL/wTa8b/G3xn4X8T6J4N0bwB4e+MX/Cz/2i/Fn7&#10;S3gjRfiB4T1DWPiDqFnp3wc8eeJhe+Gl0nxfjVtTi1PVNQihh1WHSdLvf8Gx+t6d4a/4IGfsZ+I9&#10;YuBaaRoGk/tVa3qt0wyLbTtK/a3/AGiL6+uCOMiG2t5ZCM8he1fEvw6/4LU/t2P8Df2RP+CpvxIt&#10;vgSv7AX7ZH7cE/7K1l+zJpHw716x+NPwa+EmrePviN8MfCHxxu/jfcfEO60rxd40s/FHw21u48ae&#10;DJ/AemeHbzTW01fDl3pp1mW88PAH1J4u/wCDfjXNZ/YB8M/sU+F/2zofCvibwd/wUK1T9v7w78a7&#10;n9nKLxFbWeu3Gr+L9b0j4fXHwyn+N+nQ3sGk3/ii3eXxPL41EWpJpRjk8L2yX7La+wfHb/gk5+2h&#10;+158LfBXw1/a+/4KWeD/AIun4Zftafs0/tR/D3W/Cf7DHh34Sf2GPgU3xJPizwLqGm6B+0Pqw13/&#10;AIWd/wAJn4b+yeJ7u/hPgT/hD7nyPD/iT/hJ5xpH6PftkaN+1zqfhjRL/wDZk/aT/Z7/AGWfDfhv&#10;TfGviP4zfFD46fBXV/jRLpeh6Npmn6hodz4bsF+L3wj8I+G9H0+O18SXnjrXvF+oarFa6Yum3OnQ&#10;2f2PUHuPzD/YQ/4LMeJPHf8AwSm1j/goJ+2z4J0Lw3q+lfFfx18I/hhYfBPw54rtI/2vdT03xBZ+&#10;E/hJL+z98PPFup654svPEvxj8XXN34L0Lw4dW1GJta0HW/EM8+h+Gre+h0MA/oIor8XP+CM/7bn7&#10;Xf7Zugftq2/7Z/gX4afDL4q/s6/tf+Jvghb/AA9+GS3t1YeB9Es/AXgXxhH4O17xHd6tqkXjHxN4&#10;VvfFV3oGr+KdOTT9M1a5097iwsxatDK/7R0AFfj98GVU/wDBcX9u59ql1/4J/fsHqrEDcFb4tfte&#10;FlDdQrFFLAHBKqTnatfsDX4K/tGfFzUP+CdX/BT74gftqftAfD3xT/ww9+01+zH+z1+z74h/aZ8F&#10;wT+LNC/Zs+Kfwi+I/wAYdY06X4/+EtLspPEvhT4W+ObL4r21nZ/Fixi1Tw14b16xsNL8SrYw6y2o&#10;aWAfvVRjofSsPwz4m8OeNPDuh+L/AAfr+ieKvCnifSrDXvDfibw3qljrnh/xBoeq20d7pmsaJrOm&#10;XF1p2q6XqNlNDd2OoWNzPaXdvLHPbyvE6szLnWNSg8UaPoEXhXXbzSdT0LxFq9742t7jwyvhnw9q&#10;Giah4Xs9M8L6vaXXiO28ZT674wt/EGq6t4duNB8Ja34ZtdP8D+KI/FviPwvql34K0zxg0m9FbZvV&#10;pbK/XrpouuwCax4U8L+IdS8Kaxr/AId0LW9W8Da7c+KPBOp6vpFhqWoeEPE134Z8ReC7vxF4XvLy&#10;3nuNA1258G+MPFvhO41fSpbPUJvDPijxFoMlw2l63qVpdfkn+xERr3/BVj/gtd4yjEs0GkeIP+Cf&#10;nwXhuXUiJ38BfsvX3xHvre2c87bXUPjjcxzJhcXHmSAMksbv+xnrx+PrX4r/APBLbWdU1D4u/wDB&#10;Uzx/H4S8Q+Ij8TP+Cvfx1+G1/wCINLuPCsGneDPCfwJ/Zx+D3w/0zxJ4mj1rxFoep3ugnxX8PL7w&#10;HbQ+C9P8Y+KF8S+LfDk9/wCGrPwpZeMvFnhl+9O0eb4U7XkkklebSu7K7bdla7ezuH9f1/X5H7UU&#10;UUVIBRRRQAUUUUAA+ufesC5tvFD+KNHu7TWNCg8GQaF4jt9f0C48OahdeJtT8TXOoeFpPCWr6R4t&#10;j8UWmlaJoWiaVaeNLPxF4dvPBfiDUPFOoeIPC+p6Z4o8H23hDVtJ8cb9Geg9aabWqts1qk91br11&#10;0fTcAooopAFFFFABRRRQAUUUUAFFFFABRRRQB8Af8E0/+TdfiN/2f/8A8FYv/Xpv7ZFff9fAH/BN&#10;P/k3X4jf9n//APBWL/16b+2RX3/QAV+NP/BV/wD4I7eBP+ClVt4B+Jfgr40/ED9kb9sX4NWN5o/w&#10;k/an+EtxrMHirTPCeoz3d5qfw+8V2OgeKfBep694Pu9QvbrU9OOn+JNE1rw1q9zfXmlahJYav4h0&#10;PXP2WooA/l//AOCef/Bux4x+Av7Tvgf9sb/goD+3t8ZP+Ch3xl+DtzqWp/A3R/iPqPxBvfCPw18V&#10;XjQwQePJNS+IXxJ8feIPEviGzs7dZtJsAmg6Jo+qm21Se21zUdI0W/sP6gKKKACiiigAooooA+AP&#10;+CsX/KLL/gpZ/wBmAftkf+s6/Eevv+vyw/4LSeAPFfjX/gmP+3VqHhv43/FD4RWngv8AYw/a48Te&#10;JNC+Hmk/BfU9K+Lei2X7P3j2e5+HvxCm+LHwh+Jut6b4Q1eK3ms9RvfhTrPwz8fRW19dNpXjjTbt&#10;LK7tP1PoAKhnngtYJrq6mitra2ikuLieeRIYLeCFGklmmlkIjiiijVnkkdkREUszBQ1TV8mft8f8&#10;mK/tp/8AZpn7Rv8A6p7xjQB9OWev6FqOlNrun61pF9oiR3Mz6xZ6lZ3WlJDZmQXkrajDNJaLHamK&#10;UXMjTbYDHJ5pXYdubdeOfBVlp9hq154w8LWmlar5w0zUrrxBpNvp+pG3bZOLC8lu0trzyX+Sb7PJ&#10;L5TfK+Div88r9hnxv8S/hL+wr4i/4Ih2eteIovE3/BQ34d/sQ/tIfAbxREJ5L+w/ZG/bI/Zb0343&#10;f8FAdT0kCIW1t4e+Gel/B74xeBrCK6eCO98W/EVHElwj3CJX0bw3a+MP+Cev/Bqz4Zu/2bdN/a+t&#10;9Y+KH7Zlo/7NGsar4A0PS/i+3/CQeJJIvC19rHxSvtN8A6bb+aialJe+JLyK0gFh5luJr4WsEoB/&#10;olXvifw3pulwa3qPiHQ7DRblolttXvdWsLXS7hp1doVgv57iO0laZUdogkzGRUcpu2k1d0zVdL1q&#10;zi1DR9SsNWsJt3k32mXlvf2cu04byrm1lmhk2nhtshweDjpX+f8Aftb/ALAXxx/Ym/4JJnw18dfh&#10;F4W0HT/2if8AguL8F/jZ8Mv2DfB/xD0z4keCPgt8K/G954hsNC/Z2tfHHiK5t/A+oX+uw2kmg6zd&#10;wXy+B5LWTS7+/wBRhe61qGy/fP8A4Iu/8E9/jl+yx+0Z+33+0h4z/Z58HfsH/BL9qHVfg9b/AAY/&#10;YO8AfE/QPihpPw0f4ceGr7SvFfxD8Q6j4Eubz4Z6RrvjfU7s6jZaP4IvLq20+LUtX0q4ENhpWhzX&#10;4B+/viXxZ4V8F6XLrnjHxN4f8J6LAypPrHiXWdN0LS4XbJVZdQ1S4tbSNmAJVXmyQpIU4JrYtLu1&#10;v7W3vbG5t7yyu4Irm0u7SaOe1uradFkhuLa4hZ4poJomWSGWJ3jkRldGZWBr4T/4KFfBGb4wfBmy&#10;vvDX7Ef7L/7d3xP8Da5Jqfw9+FP7V+qeHND+H+kXGr6Zd6XrnibTdU8UfDH4qaWPEMViYdPttOl0&#10;fQxqNteXMb+LNFSJvtH5y/8ABtXb+AfD3/BP/wAd/Dbwxqni22+IHwr/AGvP2h/Bf7Q3wq8SeH7H&#10;wpof7Pnx8h1rR9V8e/A34VaBpnjTx/p8Hwg8ENqenxeCtVtPEkw8SNeat4hvtM8P6zqWqeH9LAP6&#10;DqKKKACiiigAooooAKKKKACiiigAooooAKwLnwp4XvPFGjeN7zw5oN1408PaD4j8LaB4uuNH0+fx&#10;PonhjxhqHhXV/F3hzSNelt21XTNB8U6r4G8E6n4j0iyu4dP1zUPB/ha91O2urnw9pMlpv1gaxbeK&#10;J9R8KS6DrOg6ZpNnrtzceN7HV/Dmoa5qHiHwy/hjxHaWmkeFtUs/FXh628Ha9B4zuvCOv3HiPVtI&#10;8dafdeGND8R+EY/CtnqvirTPG3g5rrZ8uj763VmtO6utbLXXtI/r+tv677HnniX4C/DDxRrl54mm&#10;0fW/DfiTVNn9u6/8N/HPjz4Taz4oMMccVkfGOqfC/wATeEL7xkdKijaLRD4ouNWOhRXWoR6P9hTU&#10;tRW74Pwx+yj4K0Lwp4e8O6z8Sv2l/HWqaP4f0rRdV8b+Jv2nvjvp/inxhf6fp0Fje+KvEEHgXx74&#10;L8IWXiDxBcQy6tqsXg7wp4U8N22o3dwnh/w9oemJZ6ba/T2eo9KwPFdt4nvfC/iSz8EazoXh3xpd&#10;aDq9v4R8QeKfDmoeMfDOh+J5tPuYtB1jxH4R0nxV4F1XxToOmaq9pe6v4c0zxt4P1DW9PhuNNsvF&#10;Ph+5uYtWtOiOLxSSgsTWjFcqV6k7RUbpW1uopN6JeilZCst7Jv0/rexx3wu0j4QeFbPxR4D+EMXg&#10;fTovAficaL488O+DbjSJr7w1471nwz4b8dSWnj2DTpptRtvHOu+EvGHhLxvfSeKT/wAJNrmh+LPD&#10;/iq9kvLPX9P1C79P4J+n9f50tFY1JyqzlUqTnOc3zTnOTnOU3vKUndtt3fvXt15mkxr+rBRRRUAF&#10;FFFABXwB/wAFLP8Ak3X4c/8AZ/8A/wAEnf8A16b+xvX3/XwB/wAFLP8Ak3X4c/8AZ/8A/wAEnf8A&#10;16b+xvQB9/0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9P+/iiiigAooooAKKKKACiiigAooooAKKKKACiiigAooooAK/nZ/wCC&#10;+H7TH7NcH7KH7Xn7PXxJ0X9uBfido/7JHx813wLrPwK8GftxeGvgdceJfGPwS8Z2Xhm3+MHxK/Z9&#10;bw/8FvHHw/tr8WreOfB/xw1bxP8ADPStJOoP430FNIm1JX/omr8YP+C9Gv8A9i/8E3P2qbf/AIWz&#10;+0/8Nf7a/Zf/AGp9M/sj9nn9nr/hd/hX4k+f8BvGaf8ACFftB+I/+GY/2g/+FJfB/U/M+y+Ifif/&#10;AMJT+z//AGHp13qd9/wt7w9/Z/8AaOmgH7P0UUUAFYHiTw1p3ivToNL1SfXLe0t9c8MeIUfw/wCJ&#10;vEnhK/e/8I+JNJ8V6Vb3Gq+FNW0XVLrQ7rVNFs7XxN4Zurufw3418Nzat4N8ZaTr3hDXtc0PUN8/&#10;TPtRTjJwalFuLi0007Wts0+jW+m33AYPinxV4Z8DeGfEPjTxp4h0Twl4O8I6JqvibxX4r8TarYaF&#10;4b8MeG9CsJ9U1zxD4h1zVLi00zRtD0bTLW61HVtW1G6tbDTrC2uLy8uIreGR65/xn8MfA/xF+0we&#10;OtE/4S3Q9S8D+NvhzrvgrX9S1bU/ht4s8GfEX+wF8XaP42+GNzfSfDzxwdRtPDdppNpqPi7w1rWq&#10;6FoOp+LvD+gX2l6H478bafr/AHpAPXt/np3pauFR0nGdOU6dWLf7yM+VpOyXLa0k97tS1utrJh+R&#10;z/iTxZ4Y8HadDq/izxDofhnS7jW/DHhm21HX9WsNGsbjxJ428SaV4N8GeHoLvUZ7e3m1zxd4w17Q&#10;vCnhjSY5Tf694k1nSdD0qC71PUbO0n+ZfBmjj4ytbfFbxB8D/At1ovxS8ceCbsW/xf8Ahv8A8Kz+&#10;M/hP4MfBD+3/AB38Ade8T6DqsfxK1jxx440j9oWOb41fCnwj47j/AGdfFXwM8K/GJrrxR4J8B/tC&#10;/C/xf4X+IHfXUPwl8E/GL4g/Eb/hF/HP/C0PFHgj9nb4c+NvE+j+A/i/4p0jVvBj/FH4u6R8G9Gs&#10;J9F0HWfA83/CIeN/id8UNc+I+oeGx/a3wv8ABfifTvH3x2vfDHww/wCEM8QQeSeFfhx8ItO/aU8P&#10;aRpP7OfxU+C+p/BP4WaV4T+D3xE8E3lx4H/Z1+Knwp8OaHb6NB8N7vw58EfiPL4Q1vRPgLcfEy+0&#10;z4U/C39rH4ceE5vC2t+I/iL43/ZQ8M61pmk/FHxro3qYaFGFLEuDxMZxw8K0arp0oSnKNKnUlSp0&#10;niqcmqeLqUKnt6M61ZYSDxbwkYRrUpQ76aRtzWtr6Xvbflv7rSXNLl5tVzfVl1oGr3Evgx4/G/iS&#10;xTwxqjX+uW9raeD2j+I1o3hfXvD66J4wN74VvZrHS01bWNP8crN4Al8Da0fFPhXQbNtXbwVceKPB&#10;/iLL8QeMzpnjj4f+BdNufA9xrni7/hKtf1fQde8b/wBgeM4Pht4N0mG08QeNvAnhGDQNdu/H/wDY&#10;HxD8WfCLwj4otLi68HaD4c0r4jw69feL21y38MeCfHBe+A/7U8cad4y1Lxh44ms9B/sa78N+B7DX&#10;v+Ee8F6Tr2n6V8R9A1fX9RtPDFrouuePf+Et0P4ipaaz4S+J+v8Ajj4baXqvgH4c+NvBfgjwn8Q/&#10;Dk/i3VN/SLXxNBqXiibXtY0PUtKvNct7jwVY6V4ev9Fv/D/htPDfh61u9J8TaleeJtet/F2uT+ML&#10;fxVrtv4g0rS/BVha+G9Z8P8AhV/DF5qfhnUvGXivy6cKVGFOnze1jSw/JFTdRzcmmoJ1ZOdSrOm5&#10;KU51neThKPNNcsi2223s276Wt92iSe1le2+l2L4VufE954Z8PXfjXR9E8PeMbnRNKn8V6D4Z8Q3/&#10;AIu8N6L4kmsLeTXNJ8P+K9U8M+C9T8T6Jp2ptdWmk+IdR8G+Er/WrCK31G88MaBc3MmlWm/SdB1/&#10;HH9Of8+nWsHwp4p8NeOfDPh7xp4L8RaJ4v8AB3i7RNK8TeFPFfhnVLDXPDfibw3rtjBqmh+IPD2u&#10;aVcXWma1oes6ZdWuo6Vq2nXVzYajYXFveWdxNbzRyPMk5c84w5YKSVo83LFyu4xTlJvVRfLzSu1F&#10;6q0g/r+tvy+4NIuvE82o+KYtd0bQ9N0qz1y3t/Bd7pPiG/1m/wDEPht/Dfh66u9W8Tabd+GtCt/C&#10;OuQeL7nxVocHh/S9U8aWF14b0Xw94rk8TWup+J9S8G+ES58SabaeJ9H8JS2+uNq2uaH4h8QWN1b+&#10;GfEt34bhsPDF/wCGNO1O31bxla6RP4P0DXLm48W6VJ4f8M67runeJPF1ha+JtU8KaTrOl+CvGV7o&#10;O/XP+JLnxNa6dBN4R0fQ9d1Ztc8MW9zZeIfEF/4XsIvDd14k0m18Zatb6np3hnxbcXGuaB4Qm13X&#10;fDHh+TS7Ww8W+JNO0rwrqvibwXpetXnjHQHG05pOKV0oq0+Rc/LyqTlP2iS5rSlqlulyr4T+v6tb&#10;+u+50FYGr6RqWpal4WvbLxTrmgWuga5c6tq+kaTb+G5rDxvYTeG/EGhReGfE0uueHda1S00Oz1TW&#10;dO8ZW9x4N1Pwl4kfxJ4S8P2t14gufCFz4r8K+Jjw3c+J7vTp5fFujaHoerLrnie3trHw/wCIr/xP&#10;YS+G7TxJqtr4N1a41PUfDPhK4t9c17wfDoeu+JvD8Wl3Vh4S8Sajq3hTSvE3jTTNGtPGOv7/AOP4&#10;en/6/wAf5BVrTlJe62uaLfuzjquVtPWLtfSS9VayYf1/X9epg6v4q8M+H9R8LaPrviHRNF1Xxxrl&#10;x4Z8F6bquq2GnX/i3xJZ+G/EHjK78P8Ahm0u7iG417XLbwh4S8VeK7jSdLiu7+Hw34Z8Q65JAml6&#10;NqV1b71GBQfrj3pO1o2TTS95t3u73ulb3VZpW17pq9on9f1/S/NyKKB9Me1YFt4q8M3vibWPBVp4&#10;h0S58Y+HtE8PeJte8KQarYTeJNF8N+Lr/wAT6X4U8Q6tocc7anp2h+J9T8FeMtO8Pard2sNhrN/4&#10;S8T2enXF1caDqqWgouSk4ptQXNJpX5U2ld9leSXTdJdpH6/1/X/AZv0UUUgCiiigAooooAKKKKAC&#10;iiigAr4A/wCCsX/KLL/gpZ/2YB+2R/6zr8R6+/6+AP8AgrF/yiy/4KWf9mAftkf+s6/EegD7/ooo&#10;oAKKKKACiiigAooooAK/E7/gpJ/wR7/YW/bE1vxv+0b+1feftea7aWXg7QtM8R+A/gX44+OHifSN&#10;R0bwuUhsDoH7Pnwf8N+OPEPi7X5JJYp7q28K+Dtb1q/kgS8Nk/2V5U/bGvH/AI/eNf8AhXPwb+IX&#10;jj/hb3wf+Af/AAjXh+bUf+Fx/H7TP7Z+Dfw+2T28f9v/ABC0z/haHwW+2+H4vM8iaH/hangjM89u&#10;f7ai2+TOAfnD/wAET/hl8LPBv/BM/wAK/Br4b6P4st/gn4U/aA/4KL/DHwF4f+I+heL/AAt46g+F&#10;mhf8FCP2rvCvhbRvHnhnx5ovhbx74c8WReErWwsvFGheM/Dvh3xfpGsLfaf4i0XSNZt7yxg/LT4a&#10;/wDBDX9tDS/hv+yn/wAE5/iH8Tv2ddR/4Jofscftt3f7XPgz4haLqnxDl/ai+KvgrTPGvjz4keCf&#10;gJ4x+H954Ns/h74b2eMfiH4pHjjxzpfxB1M3Wk3eh3Xh3S4rvTLzTLr9iv8Agj34j/4TH9iKLxd/&#10;wn/w/wDiv/wlX7X/APwUw8R/8LS+E9n/AGd8LPiT/bn/AAUr/a31P/hP/hpp/wDwmvxJ+wfD/wAY&#10;/av+Ei8G2f8AwsXx99l8O6jpsH/Ca+Ktn9uX/wCn9AH8xn7d37Cv/Bdn9tL4NeFPgz4o+MX/AATv&#10;1TwBH+1P8TvH3xc+Glx4u/aW+G/gz45fswaPJ8Mr39nX4H/ETW/h78I5vGl7bz6lafFaf476Lomo&#10;+HbHXI5vh9HovinVFtNSSw+14/8Agmlqv7a/7NPwl+FP/BVP4Y/s7+GvFf7O3xRk8TfALw1/wTo+&#10;KH7Q/wAK/hT8PfCui+C9I8LeB5tJvtRi+HPi/SfEuhxzeJtNt9K0u1Tw3omjR6EdDkiunvUi/Zyi&#10;gD8RP+CSH/BJI/8ABNf4nft2+N7vxM3iDT/2iP2g9X8R/ByCH4wfFv4k3ui/AWDT9HfwnpnxNg+I&#10;9nY2s/xeh1pNbbxB4qtLnxfqWp6S+k2d1411CC2Sytf27oooAKztW0nStf0rU9C13TNP1rRNa0+9&#10;0nWdH1ayttR0rVtK1G2ks9Q0zU9PvI5rS/0+/tJprW8s7qGW2uraWSC4jaJ3RtGigD8VtI/4I/8A&#10;ib4GeJ/GrfsF/wDBQP8Aah/YZ+DPjHVR4otf2ZvAPhz4IfF/4F+APF19cX954mvvhX4U+Pnw6+Ib&#10;/Dbwz4m1C4ttXvPAnhG70vw3Z6q2rvY28Gl3+m6RofV/8MT/APBUyx/5Bf8AwWv8a6hjhT40/YC/&#10;Y81ckH5iZf8AhD9E+HgZxIAkZiEaLalonjmuSt6n6/UUAfkB/wAMuf8ABZTS/n0v/grL+z34k/g+&#10;y+Mv+CZWj2uA3ztM194R/ay0YM6MoihhXTYk8mWQzSSyxo7e+/8ABN39kb4l/scfBD4g+DPjN8Tv&#10;CXxf+LHxZ/aW/aG/aV+IXjnwP4P1bwN4Z1HxR8efiLqfji/t9M8O634j8U6hY29iLyK3hgl1i5Wz&#10;gSLTY575bH+1L/8AQKigAooooA5/R9Y1LU9S8VWV74W13w9a+HtdttI0jVtXufDE+n+OdPn8MeHd&#10;el8UeF4tB8Q61qtnoVpqut6l4LuLfxrpvhHxM3ibwh4iurXw7c+Dbrwl4s8T9Afpn2oopt32Sjot&#10;FzWula7vKT13etrvRKyAKKKKQHP6x4U8L+IdS8K6xr/hvQtc1bwNrtz4n8Fanq+kafqOoeD/ABLe&#10;eGfEXgu78ReF729gmufD+u3Xg7xh4t8JXGr6S9rqE/hnxR4i0GW4bS9b1K1uugooou3a9/dVkn0V&#10;72WrsrtuyfXoH6/1/X/AQUUUUAFFFFABRRRQAUUUUAFFFFABRRRQB8Af8E0/+TdfiN/2f/8A8FYv&#10;/Xpv7ZFff9fAH/BNP/k3X4jf9n//APBWL/16b+2RX3/QAUUUUAFFFFABRRRQAUUUUAflh/wWl0n4&#10;0an/AMEx/wBuqb4T+P8A4X+CtD039jD9ri9+K2n/ABD+EPiv4n6r408Axfs/ePW1bwz8PdZ8N/G/&#10;4RWnwy8YXtol7Bp/jjxJoXxc0XS7m4tbq5+HmrxWc1ne/qfX87P/AAXw/Z3/AGLYP2UP2vP2gfj5&#10;+0Z4/wDhB8X/ABN+yR8fPDHwT8E6j+3B8T/gn8OPix8SvCXwS8Z3fgzwF4c+A8PxT8L/AA8+K3iD&#10;xBqr6bYav4HtfCWv3njqK9j0nWdL1WC/+zy/0TUAFcl4+8DeFvih4F8a/DTxzpf9ueCfiJ4S8R+B&#10;vGGi/btR0z+2PC3i3R7zQPEOl/2lo93p+raf/aGk6hd2n27S7+y1G187z7G7trmOOZOtooA+VPBv&#10;7D37JngF/hFd+FvgV4Isdb+A37Pel/spfCHxdeW19rfj7wN+z1ouhxeG9O+F+lfELXr7VPHEuhxa&#10;ND9lmutQ8QXus30k97fX2pXN/qF9c3Xmfgz/AIJhfsN/D7QP2PvDHg/4If2RoX7BGveMvE/7Jtj/&#10;AMLK+L9//wAKo1z4gSXk3i6++06p4/vbzx1/a0l/dt9m+JVx4xs7DzsaZb2QSIJ9RfHPTtQ1X4Pf&#10;Emz0z4keO/hBdnwhrVz/AMLN+F/hrSPGXxF8GW1haPf3+teCfCmu+DPiLpniHxNBYW1ymj6TN4E8&#10;WzXt5LFDY6BqV+1rbP8AgV/wSB/au+Mnx4/bV/bY+HXhT9q/4xftF/sXfCDwB4Cs/Aen/tk+H/hb&#10;4B/bH0f47azPa6l4w1VPhzoPw4+DXxi0z4ISaZdzadpes/Fz4XeH9PvPEK2mjeA3kj0PxM9wAfuH&#10;+0n+yl8Av2vfCXg/wL+0R4D/AOFheFvAPxS8EfGnwlpf/CU+NPCf9k/Ez4cXV1e+DPEv23wN4i8M&#10;6jf/ANjXV7cy/wBjald3mgaj5uzVdKvo0RF+h6/lg/4I8fHb47+Pvi98CPA37av/AAUf/bU0j9tD&#10;/hVOvfEP4m/8E8/2pP2U/Bn7O3hzxxFcaB4g0S/1H4b+Jdb+AXgHxF8RdA8CahcW/iyK48AeONSv&#10;Rc+Gp7jV7WXw7Z6wF+rf+CzHxY/aV+FnxZ/ZAv8AwN8ef2wP2Y/2TF8C/tWeIv2rfjh+yX+zAn7T&#10;Fz4K1TwtH8CJ/g7cfEmwPwh+Lr+DPCrW2ofFO7fXBpdhCbPT9YmuHuE04NagH6p/tNfsh/CD9rPS&#10;/Cmm/FS9+MGjXHge91fUPCuv/Bf9oH44/s+eJ9Mn1+xh0zWY59e+CPxA8B3+uWOoWECW8ul+I5NY&#10;0yMBpbeziuHeRr37Kv7In7O37E3wph+Cv7Mnw20/4ZfD7/hINZ8X6lYQar4g8Sa14m8ZeIjbf2/4&#10;y8ZeMPF+ra94u8ZeLNZWysYb/wAQeJtb1PU5LOw07TluE0/TrG2g5/8AYY1/RPFf7J/wY8U+Gv2p&#10;tW/bV8PeJvD+peItE/ac12x8H6VrPxR0rW/E2uanYXOp6V4E8P8AhTw1pN54XtrqLwRPpVv4c0fU&#10;9Nfw0bHxJZReJINX3fWNABRRRQAUUUUAFFFFABRRRQAUUUUAFFFFABRRRQAUVwPxJ8ej4b+HdP8A&#10;ER8G+PPHYv8Ax58LPAv9ifDjw/8A8JN4gsf+Fo/E3wj8M/8AhMtQ003lj9n8CfDv/hLv+FgfFLxB&#10;5z/8Ij8MvDPi/wAWfY9Q/sT7Bdd8OQD6/wCfb+X5U+VqKlb3W3FPpeKTa+Skun32AKKKKQBRRRQA&#10;UUUUAFfAH/BSz/k3X4c/9n//APBJ3/16b+xvX3/XwB/wUs/5N1+HP/Z//wDwSd/9em/sb0Aff9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1P7+KKKKACiiigAooooAKKKKACiiigAooooAKKK4X4i6d8SdV8MXFn8J/F/gvwN4ye6t&#10;HtPEHj74fa38TvDkFnHMGv7efwloHxJ+FGpXVzdW+YrS7TxlaxWMp8+WzvkH2dgDUvfGng7TfE2i&#10;+CtR8WeGrDxl4ktL+/8ADvhG913S7XxNr9jpUTTape6LoM91Hquq2mmwo8t/cWNpPDZxq0lw6KuV&#10;8s+IXxW+D+q+C/jz4ePxl+H2k3nwz8Fa4nxYuLX40aV8P9T+D9rqnhrUru21fx3400a7u9d+Cqrp&#10;0U+rWnjK/sre+0K0tZfEWmwXLaegb5I+LHw++O8n7WH7Afjq8+DF58Zbr4YXHxXtPjf+0F8MNL+D&#10;3wx8HeHdL+IfgbxF4I0KD/hCvid+0LqHxgOjaFqeqxeItZ0Twx/wsfydOkvL/RpdU164bw8njH7G&#10;P7Mfxs+HX7UNhr3jj4Rah4D0D4TeEv8AgoD4V8YfGW91f4V31j+1prf7WP7aXgX9oH4U+MdLsfB/&#10;i/XvHKHwb4G8I+KdS8bRfE3wn4HuPDvjf4m3vhnwN/bugRa7ezgHuP8AwSv+JPi34mfs2+Kb7xj4&#10;vufHN94Y/aF+O/gvSfEFr8TdU+O/gc+FtE8cXUvhfRvhZ+0P4ijtvF37Qnw+8NaLfWnhyy+LXjTT&#10;dE8Wa3r+leItK1nQdFn0Qabb/D//AAXd/aQ8G6h/wT7/AGn/AAp8KPj144vdSvf2eP2ofD3jvw1+&#10;zd8Uv+Ce9za3el3PwT8YabdaH8etH/ap11viRP8ADie4e4sNb0z9k62b9omWN9RtfCEB11tEjb+g&#10;KKKK3ijhhjjhhhjSKKKJFjiiijXbHHHGoCpHGoCoigKqgKAAAK/nO/4Kg/8ABGb/AIJc+E/2EP8A&#10;goh8e/Dn7FHwX0j4xeGv2SP2tvi9oPxBtNL1Zdf0v4l6N8HPiB4z0vxlazNrDQLrFl4ptoNbhkaB&#10;ohexKxiKAowB/RrRRRQAZB6f4/5/z6VgXWsajb+JtH0KLwtrl5pOpaH4h1a+8aW9x4bXw34fv9Fv&#10;/DNnpnhnVrS68Q23i+fXPF1vr2qap4en0LwprXhu2sPBXiePxX4h8Mand+DdO8WL4V8K+GfA3hnw&#10;94K8F+HtE8I+DvCOiaV4Z8KeFPDOlWOheG/DHhvQbCDS9D8PeH9D0uC10zRtD0bTLW107StK061t&#10;rDTrC2t7Ozgit4Y0VtrpGoweJ9Z12XxTrl5pWpaH4e0my8F3Ft4bTw34ev8ARb/xPeal4m0m7tfD&#10;9t4vn1zxdb69pWl+IbfXfFWs+G7Ww8E+GJPCfh/w1qd34z1LxZouRSnZqUUpcnOpRcrvlTtB6TSf&#10;PZy5fdabeikf1/X5dflub59PXP8Ant/P8s18z+FfgpqPwv1L9mTSPAmifCzXvBvwa+FviL4Ha34j&#10;8S+DPDfgv4r+H/A1x4b8CNomo/C2++Fvg/w78NPD+h6v4k+E3g/S/iT8C/C/w4+Gfw91+G88J+Of&#10;Ceu+Brf4DeH/AITfE36XOQMZyTnHb/8AVivJNJ8c6l4b8T23gT4o6holtqvijXL+2+Gni+NPDfgn&#10;w38Sb/Wb/wCLvjHSfhF4K8L6n8TvGHj/AMQfFP4U/Bj4dQeI/ifqcmi6J4b8Y2C3/wAQ/AllpumW&#10;vjjwN8KtsPOrCFVU3GXutypNXlJeyrUpVI25b+zhVm2k9nzuHJCcoppO1+61+af4tLp5aXR5J4h8&#10;Gf8ACIeCPh/P8WbTxx+0n8cPCh8VaB8PfH3wv8En4cfFzxnZeH9Vh+OmkeCfEHjXwdr/AIL+Hvw6&#10;/wCFoWfwE+G2g/GW78XeNvgX+yj8e/ijouheEPEvhHwJ4N+IXhL4NWCeANG8Faf+0J8TdJ+CU/wR&#10;8NDwl/wgcPx+0Twv8ANWt/GVxqnjK4/aJ+MN34X1z466B4v0DwRJ431nxz8Z/DXx7l8B6j4W8T+M&#10;/AGleP8Ax74/8b6Fe/8ADaPw3+IPhP0m++OehzH4Kah4G8MeLPi94L+POt6LYeD/AInfCdPDXjP4&#10;b6Z4a134beP/AIo6f8TvFHiu18T29rpXwsn0TwLZ6TYeNLOLU7DX/FXxF+GPh/wumuXnilxp/iHg&#10;X45eMv2krj4XfEf4C3epaf8ADG28O/Cb4sXFt4j8I6l4Z8EftK/Cz4/+GPDN/wCF/GngP4z6z4O8&#10;V3+n+HPhr4W1T4s67qvwR1L4afCv9oXxJ8aPAPwbt/iDrvwB+AHjKy1z4991KrisRHFwqUsRRhKl&#10;WnUqVKM8Nl1HETxdWMKUqccHLC0JVqmHxFHCYanTwzhN/WlVhgqc3FcqiotOLtypJSjKbjbf4nJp&#10;XUpN82nu25pJGR+z7401b49eHfHuma14W8cah4J+IX/C6vh18Tfjf4a+J3jL4bbfj1+zx8R/EH7H&#10;Hxt0b4efDeL4u+KPiH+zJ4I8ZXfwri+Jn7Omo/A/4q+J7iP/AIuR4s+JV98JfjSukeKPjj9seG/E&#10;eneKtOn1TS4NctrW21zxP4eePxD4Y8SeEr9r/wAI+JNW8KarcW+leK9J0XVLrQ7rVNFvLrwz4mtb&#10;Sfw3418NzaV4z8G6tr3hDX9D1zUPzjj8FftYeGfBmmfAu/8AgH8CfFP7OKfBv4rr4m+G/h608BfE&#10;/Tp/D1hd/syXPhP9jDwX4P1u0/Yt+F6eEdf8A+K/2xf2bvg9qvivwZ/whGn+Afhh+zn8TPj34hXX&#10;dZ+Ivw58Y/pwqgAYGOB09vy/l+VPNo0uf2tF0o0q9fEyw2HpYqniJUMNTrTo0niFSlOnCtVp04Wh&#10;FUUqVOnNUYwqwUFG+zfM1GPNLlcU5NXaV9bJ+bV3a7szgtFm8D+O9W0/4jeF/FH/AAkp8M/8LI+H&#10;EVx4Y8earfeDE1Wx8Z6d4d+Imja74Y0TXJPBGs+N/BXjj4Z3Hg+bUfEOjX3jT4Z6rYePPB2k3vhv&#10;/hJfHuk6yvw9/wCEjv8ASrjxX4k/4TfRrvx0dB8WRfDXx5/wraXVfg19r8GeFtO1D4ZQ6h8MBqmh&#10;6r/Zut6Xquu67qFx49+Km/xn4i8UQ+F/iDf/AA8g8F6PoZ4y+G/hzx2boa5feOLP7V4I8bfD6X/h&#10;EPid8Sfh95eg/EH+wP7d1C0/4QLxZ4a+w+OLD/hGtO/4Qn4nWJt/iT8M/tGv/wDCuPFXhT/hK/FP&#10;9s96Bjv/AJ/z6lq82dSHIlDmbd42qJS9lBTclCnPms+Zvmm1SptPSN1KSlWvX/h9OunTpr9+nLg3&#10;XiPTrXxNpHhGaDXG1XXdD8Q+IbG6t/DHiS78Nw2Hhi+8MadqVvq3jK10qXwfoOuXFx4t0qXw94Z1&#10;3XdO8SeLrC18Tap4U0nWdM8FeMr3QDw14V8M+DtOn0jwl4e0TwxpV1rnifxPc6b4f0mx0WwuPEnj&#10;bxJq3jLxl4gns9Ogt4Jtb8W+L9e1zxX4m1aWM3+veJNa1XXNVnu9T1G8upd1iAGIALKOB79hn6/l&#10;XkvwaufjnqHhq/1b4/6R8LfCvjDU9cuZ9M8D/CPxB4s8c+G/Bfhq3sNM0+z0q++J3jLwz8O9T+Je&#10;uarqlnrHi258QQfCP4UWGhWHiTTPh5F4Z8RXHgm6+J/xAFFuhOUZqEISpqcJVY81SrL2vI6dG/tJ&#10;RjBT5qnK6dN2U6kJVaUKp1+/pstN3tv830Ts3H1yiiisBhWD4q8VeGfA3hnxD418aeIdE8I+DvCO&#10;iar4m8V+K/E2q2OheG/DHhvQbCfVNc8Q+INc1Se10zRtD0bTLW61HVdV1G6trDTrC2uLy8nit4ZH&#10;Xe9OPx9KQjP+HX+h/Qj8cU42TXMnKN1zKLUW1fWzadm+7Ukt7AHCj2H40tFYFtbeJ08T6xd3esaJ&#10;P4On0Tw9b6BoEHh6/tvEmmeJLa/8TyeK9W1bxXJ4mutM1rQ9b0y78G2nh7w9aeDdCv8Awzf6D4n1&#10;HUfE/i238W6VpXgkSTTfMlZXSd/e1SsrRavZ31cVZbu6D+v6/p/m47/pz+HrSE4/x6f1H6A/hmlr&#10;B8SeFfDPjHToNH8W+HtE8T6Va654Y8TW2m+INKsNZsLfxJ4J8SaT4y8G+ILe01GC4t4dc8JeL9B0&#10;LxX4Z1aONb/QfEmi6TrmlXFnqmnWd3ARs2uZtRuuZpczS62V1drs3G/fRgb1FFFIAooooAKKKKAC&#10;iiigAr4A/wCCsX/KLL/gpZ/2YB+2R/6zr8R6+/6+AP8AgrF/yiy/4KWf9mAftkf+s6/EegD7/ooo&#10;oAKKKKACiiigAooooAK+WP2p/Fv7YvhLQPCtx+x18F/gf8Z/Et3rF7D4x0v43/GrxP8ABXStF0NL&#10;ISWF/oWqeGPhZ8U59b1C4v8Adb3NjdWGlQ29sBcpdzuTBXtPhH4rfC74ga14x8OeAviT4B8beIfh&#10;3q58P/EDQfCPjHw94k1rwNryS3MDaJ4x0vRtQvL7wzq6zWV7C2m61b2V4JbS5jMIeCTZzvx+8Ff8&#10;LG+DfxC8D/8ACofg/wDHz/hJfD82nf8ACnPj9qf9jfBv4g757eT+wPiFqf8Awq/40/YvD8vl+fNN&#10;/wAKr8b4ngtx/Ysu7zoAD4w/4JI3vjjUv2N77UfidoPh/wALfEq//bP/AOCnl58Q/DHhLXrzxV4V&#10;8OeOLr/gpn+13P4s0Lwz4o1DSPD9/wCJPD+ka/JqGn6Nr17oGh3er6db2+oXOj6ZNcPZQfpfX5gf&#10;8Ee/Dn/CHfsRReEf+EA+H/wo/wCEV/a//wCCmHhz/hVvwnvP7R+Fnw2/sP8A4KV/tb6Z/wAIB8NN&#10;Q/4Qr4bfb/h/4O+y/wDCO+Dbz/hXXgH7V4d07TZ/+EK8K7/7DsP0/oAKKKKACiiigAooooAKKKKA&#10;CiiigAooooAKKKKACiiigAooooAKKKKACiiigAooooAKKKKACiiigAooooA+AP8Agmn/AMm6/Eb/&#10;ALP/AP8AgrF/69N/bIr7/r4A/wCCaf8Aybr8Rv8As/8A/wCCsX/r039sivv+gAooooAKKKKACiiv&#10;C/GH7QHhHwR8cPhD8A9Z0PxsfFHxs0/xle+DfEdn4fSbwHHP4G0HUPEutaNq/iOW/gNrrbaNpl1d&#10;2unWdhqEhiMD3bWcd1byuAe6VkaPr+heIoLu68P61pOuW2n6tq2g39xo+o2epwWWuaBqFxpOu6Ld&#10;y2U1xHbatouq2l1pmradM0d5p1/b3FndwwXMLxp8D6l+1RaftSw/G/8AZu/Zs8Z+Lvgf8a7/AMH/&#10;ABp0z4OfHfx58Lk8QeAPEE3wd+JVr8CPjV8QvhNp8XivT5vGQ+CvxP1jTfDF03iZfDFlc6/rfhPx&#10;PouneNvAmoRXuqVP+CYX7NfxU/ZP+AHjb4PfFDTPA2kJYftFfHnxD8PrXwJZ6tb2N58OfFHj7Uda&#10;8PeJNUude+JHxS13UdZ8Yy3N94turvxJ4lfxcqa1DB4zF74sh1nV9QAPnr/gvR+0L/wpD/gm5+1T&#10;4c/t/wDZf0X/AIXb+zB+1P8AC/7P+0N+07/wz54q1n+3PgN4zsf7M/Z88Lf8Kn+JX/DQHxgm/tDZ&#10;4e+EP9r/AA3/AOEh1GTTNO/4TXTf7T+02n7P1/Il/wAFeP8Agt/8KfiL+yJ+2L+zx8E9N/aB8Ba9&#10;rHwQ/ae+EHxFuPiz/wAE7/j1488K+LNN1j4Y+NfA91pnhD4naJ8ZPhD4c+EX2i9nuXj+MPivRfi1&#10;4T0HTpovEN98P9WsNPntb/8ArtoAKKKKAPNvi/oPxO8T/DbxboPwZ+Img/Cf4o6jpyReDPiH4o8A&#10;/wDC0vD3hjVY7y2nN5q/w/8A+Ep8EN4nsZ7WK5sJ7CLxZoM6rd/aYNQimgjDfmP+zH/wTd+N/gf9&#10;uT4s/wDBRj9qH9p3wV8XP2kfHn7N9n+yv4Q0T4LfAi7+Bnwc8DfDSw8YWPjqPVNX8N618Vvip4r+&#10;Ini+bxJpdlcw6j4h8YwxaVp0t9osKXVqmhy6D+wNFAH4l6J/wTE/ag+Jn7ZXwQ/bX/bH/bR8B/E7&#10;4jfsnfDH40eAv2YdB+A/7Mt18DfC3hnxT8cPBd74D8W/Fj4iQ+KPjd8Y9R8ba2+hXiNbeDtPv/Df&#10;hm01HTtPureVYRe2l76xqn7K3/BTzTv2avhd8F/Cv/BSX4VeJ/ihp/hL4oeEPjn+0J8Yf2JoNe8S&#10;fEmbxx4p1DUfB3jPwT4M8D/tC+BvC/w68QfDPwjfjwda6RqY8d+HvFrWdlr2qQafcpNZXH6uUUAf&#10;F3/BPL9ifwJ/wTq/Y4+Cf7HHw38S+IPGXhf4OaNr9sPFvihLaDWfE2v+MfGPiL4geL9cmsbMtaaT&#10;aaj4s8Va1c6VotvNdJo2lPZaY19qMtrJf3H2jRRQAUUUUAFFFFABRRRQAUUUUAFFFFABRRRQAUUU&#10;UAFFFFABRRRQAUUUUAFFFFABXwB/wUs/5N1+HP8A2f8A/wDBJ3/16b+xvX3/AF8Af8FLP+Tdfhz/&#10;ANn/AP8AwSd/9em/sb0Aff8A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V/v4ooooAKKKKACiiigAooooAKKKKACiiigAooooA&#10;KKKKACvgD/grF/yiy/4KWf8AZgH7ZH/rOvxHr7/r8sP+C0nj/wAV+Cv+CY/7dWn+G/gh8UPi7aeN&#10;P2MP2uPDPiTXfh5q3wX0zSvhJot7+z949gufiF8Qofix8XvhlrepeENIiuJrzUbL4U6N8TPH0ttY&#10;3S6V4H1K7eytLsA/U+iiigAooooAwPEvhbwz4x02HSPFnh7RPE+lWut+GfE9rpniDSbDWbC38SeC&#10;fEmk+M/BniCCz1GC4t4db8JeMNB0PxV4Z1aOIX+g+JNF0rXNKntNU06zu4PIbbwh8b7v/hOfEv8A&#10;wtL/AIRTxPqh+K2n+AfA2qab4T+KPwZ8J/b/APhFtA+EfizWLbSvh78DPi94kOlaf4D/AOFjeI/h&#10;9/wtqwFl4r+Nvxk+Hv8Awszxn4Y8N/BHxb8P/fD0P0NfHtxqb+P/AIe6F4x0/wAZ/Gfxx8NdD+NH&#10;gn4peHfHngT4h/ADw94f+PHwj8Y6lofxF8LeItP8deBfEHhSG6/ZR+DUPxD0y81e1j1jwJ8Wvi34&#10;I/Z11Dw54qsv2kPA/j/WtI/aS66FT2dKpUqVKFGhRkpVKuIUZU6UZKTm17b9wnLkjeUuV2hzOapR&#10;qOK5XJqKTbk7JRdm3fRaWe76d7O90j0fw98QvG/w/wDhl4G1b9pmDwR4d1vQ/gjeePP2kPi/4R17&#10;SPD/AOzd8OPGXgjQvCNx8QYbTUfiP4n0z4haZ4I1W71Txn4m8E67q/h7UdJ0XwJ4A1+4+J3ijwjr&#10;kvhix8XfL/irwN+zvpPjb4OfH/S/h/4d/Z51Txf4l+E+n/Cf4+eG/CPiH4PfF7xLrnxx+JnxE+J/&#10;xM+AX7RHhvxL8BooPAnw1+MviDxYc+Dfj3qKXfxI/ax+NK6ZpugfBf8AbK034D/EvWfJNd+In7Lv&#10;h618NfErS/Afi/4MfC7UvjL8SfiV8aPhRo/wB+C9x4W+I37WN/H8NfiT+zvqf7X/AMOvDnws+LH7&#10;U/w4/ac+LxHwp+PX7LkNhoPw7+Oer/ELVfhD8M/jPotn+0l49+A/7PnjD601Xx34T1z40/A3U/iN&#10;Fa6FpF749+Jfwv8A2ctF1zwprVzrHiv9o7SNA+Pr+OfE/wDYnjn4AaP4t+GVx4M/Z4+CvxLHwq+L&#10;vhP4r6f8O/jF4C+NHxd0VtP8WeHbz4IeNvH3tyoYrCSk6dPMcP8AXMNmVWrUwlGvh6CpYeFX2+Fd&#10;6dfCVakKUpVK9FTxWHhldenVrwcJVuSVZpTl7OSjKmrSmnJt2d+krPRKWjdRWVmkdRqfivUvit8X&#10;/FHwRWw1rwFY/BnXPgt8UPFeqXfizw5DqHxe8DeIofG2u+Cn+Hcfwf8A2hdM+MPw60Oy+MXw1t9E&#10;8bah8d/hhYfDz4yeGvA3xX+DmkeCvib4Q8SeJvFfg/1weH/sHxN/4SnSPA3gcf8ACUeB/wCwPHvx&#10;J+2fYPiTP/wg+vf2h8KPBP2C28I3H/CV+CLP/hYHxk1z7Xq/jzR/+Ff69f8AleHfCPiT/hZninWf&#10;CfgvjP4e+APiB9p/a7+C058RfEXXP2WfG3gL4e/E34CaD+zN4g+JPxH+H/jf+wPiR8Opvhn8X/i1&#10;4Y1LQ9S/srW9LfX/AIO6F4n+JOn/ALM2t6949v8AxP8AFfwv4ss4vDuu+FN/4u+KfDf7NfgW0+Ju&#10;u+Ifironwd+Gmu/GH4zfG7xLaarYfEWx0D4fwfD74zfFDxlqHxFHxHuPFvxXuvhZoXiKe2fwT4H/&#10;AGd4Lnxz4W8SWfwo8B+EPDWmfs+aN4y8N2XDKi8RUw+GwcJe2rU44VZfCFZ1ZYyFOEKkPZ886tbE&#10;YvExp1KMIqSqVpqjCnShThRiJ2TcndXvzaW5W212SUY3TfZXu27nZ+BfinpHijxb4l0GHwT8XfDc&#10;sviTx7Z6NrnjXwL4x0zwt4ytPhbJ4E8JeKvEnhvU72K6sfCHhu58U+IpPD3gLTPG0Xw/1r40R+EP&#10;Hfxg+Dfhj4g/Bv7P8W9f9I0fSNS03UvFN7e+Kdc1+11/XLfVtI0jVrfw3DYeCLCHw34f0OXwz4Zl&#10;0Pw9ouqXeiXmqaNqPjKe48Zal4u8SJ4k8W+IbW08QWvhC28K+FPDPgngLxH8XfAGj/BPS/jvb638&#10;RPix8b9c8O+HvH7/AAd8MW+o/Ar4D+OdH/Z11HxZ49uNE1W70jw5450D9nbWfHXwm8S2vgzxN8Vb&#10;vx78Qpvif8Y/B/g291iz0DW/D2heDPe/Elr4nutNgh8Jazoeh6suueGLi5vvEHh2/wDE9hL4btPE&#10;mlXXjLSbfTNO8TeEri31zXvB8OuaF4Z8QS6pdWHhLxJqOk+K9V8M+NNM0a78Ha/w1cNSwtT2VGNG&#10;nSqc756b9pRk3Xl7StF+zU05VIydSahepN1J006c1EvmctZNtq2j3Xuq0XrbRW6q2l7NMwdb+JHh&#10;3QNW1HRb6w8cT3ml/wDCt/tU2jfDL4k+I9Jf/havjTUfAfhf7Dr3h7wnqmh6r/ZmuaXc33xH/szU&#10;bn/hTngyXTviP8Xf+EJ+Hmr6T4pv9658V+GLPxNo/gu78Q6JbeMPEOh+IfE+g+FLjVbCLxJrXhvw&#10;jf8AhjS/FfiDStDknTU9R0TwxqfjXwbp3iHVrS1msNGv/Fvhmz1Ge1uNf0pLrgE8Sah8UtO+IHhj&#10;wxbfFP4aWo0TW/D+hfGVvDHhrw/f2vi1PEvxE+HuuXHgHwr8VNJ1zVL3XPh9qng2y8Z6H4n8ffB7&#10;VPgl8RfDfjH4d+K/h/q3xe8Iatr8Gl9B8TdR+Jmj+CNZ1D4PeD/BHj34jW39mjw94U+I3xB134We&#10;DdU83VbGHVv7Y8eeGvhp8Ytb0H7Foj6lqGnfYvh14i/tPVbSx0e6Ok2eoXGu6UKgpVadHlUas5ql&#10;y1cRSpRhOcacYyq1asIUaMFUk/aOrUiqcU1UlDllMV9L9N9E7tdkvee2zS13V72jveFrXxPZ+GfD&#10;1r411jRPEPjK10PSrfxVr3hnw9f+EfDeteJIrCCPXNW8P+FNU8TeNNT8M6JqOprc3ek+HtQ8ZeLb&#10;/RbCW30688T6/c20mq3fBx6x4m+HGnfEDx38bfil8LLb4ZeGtE1vxM+tJ4Sv/hjYeAPDeh+JfiJ4&#10;j1XxB4+8a+KPin4t0C60PQfhTP8ADrSNb1ZtM8HWNp4k8D/ET4kXM9l4b+IOh/Dv4VeCeP8A9rGw&#10;+Emp+FrD483eifAifSND+E+s+NZ77RvEnxL8DfGnxz8WvDXx4061/Zd/Y/8AGlm/w+8dfGD9ojw1&#10;46+E9h4mHhLQvgd4l+IPjX4eap4P0Lw38GV8X/FzTb34eetjx58Mvglj4a2ng8/C34OfBr4IDxxr&#10;fj06BoPw3/Zv+C/w38Jf8SPw14R/4SjVLvw54ZsjZeGPDninWf7A8DWOs6D8JvAfgP8AtH4q3fwz&#10;07xp8G4PiR1SwWMpxjKrh5uni5KUJQoQVKryOMqkMPiVGVLnSrYf93h1NXr0oO0pRhJc0XtJXjvd&#10;2tvut3s9XyvR25tXHvfHXg0+OP8AhD9N1C28Ear4V0nxvoPi7xX4f8beCf8AhMxq/wDwhhvPFHgK&#10;78Izy69pWn+C/G/gr4vaT8OPiPoPjbUNH8Z/2V/whl1Y6P4f0rxPqug+PfBnergjIYMOgxjt7jP8&#10;+PfmsHWfFPhjQNQ8MaNr3iHRNF1XxzrV14Y8Gadq2q2On3/i3xHaeGvEPjK88P8Ahmzu54bjXtct&#10;vB/hLxV4ruNK0tLu/h8N+GfEGuSW6aZoupXVv8V+CNFf4FfsteENO+HXiI+B/gn8N/BXwM+Juo/H&#10;X45eMv8AhVPxe8UaEnxCPxI/a1+IH7T+j/FT9nC4s/B/jfxd8PLfWPiN8XPFXi/RPDnxI+J/xR+I&#10;/wAW7Hxhf/st+M9Ns/jdb40sPPEUYR55Rn7ahToUnTtSqQryqwqVXV5k/aRqU6VNRUJzqQc3dRw/&#10;LIbt00s23fVWtpbta71ejtvzHvPgT4gfGK61b4a+F/i58MPBHgvxT4r8EfFXxR4yT4c+Pfij8VfB&#10;vhLVfBPjPwBonhDQtH+Ier/s6/DDwvrP/CY+F/Gl34g1GHxrdfC3xnZatoN9pPw58B/F7wvo/wAQ&#10;PH/w/wDegQwyCCPUHI/SgqGBBHUEfgff8a8k8FeHfhH+z/4a+H3wk8NXGieCNL1zXda8P+AtG13x&#10;PPe+JPiB461Cw8XfFPxlcNrXizVb/wAX/FD4peKbfR/iH8WPiH4m1rVPE3xC8a39p4++JvjXVNY1&#10;NvE+vvnUdGvzzpUXQq87ksPRjOpQ9m3XqVGqlWvUrwWHiqNOnCSrOcOedWupQ/etXVk3fT4nZNvR&#10;bJKOru3ZRSeiWp62CD36/h+n+f1pa8i1JNO+MHhj4XfET4U/EDRLzTotc8F/E/wP400TW/Evib4e&#10;eN/AuuWEllrbrZ/Dz4heCtA+I2h+N/hT4q8SL8O7/wAS6p4y+Hvhjx1qPgH40jwV411P4feHdNl7&#10;7wrc+J7zwx4du/GukaJ4e8Y3Oh6VP4s0Hwz4hv8Axd4b0bxJNYQSa5pXh7xXqvhnwXqnifQ9P1Nr&#10;m00nxBqPg7wlf6zYQ2+o3nhnQbi5k0m0ynScFdu04ycKtKa5JwmnLTleslZbpJxldTSvByf9J/1/&#10;l6XuzfooorIAooooAKKKKACiiigAr4A/4Kxf8osv+Cln/ZgH7ZH/AKzr8R6+/wCvgD/grF/yiy/4&#10;KWf9mAftkf8ArOvxHoA+/wCiiigAooooAKKKrXtpFqFnd2Fw1ykF7bT2kz2d5eaddpFcxPDI1rqG&#10;nz21/YXKo7GC8sbm3vLWUJPbTxTIjqAeKftGftAeEf2Y/hbqvxe8d6H4213wnoWoaRZawngTw+ni&#10;LVNMg1e+isU1m/tpr7TLaz0SwmljOoajc30McHmwxRrPdT29vL558S/20PhL8Kfjh4d+BPiPTPH9&#10;5rOqy/CC08S+NtC8MR6l8N/hjqn7Q3jrxH8MPgFo3xE8RtqdvfaZqnxf+IvhXV/B3hS30XRfECaf&#10;qraPL4xm8K6X4k8OahqvnPx5/Yck8dfs1/FD9n34KfFrxJ8Orn4s3GhJ4h8Z/HnxH8f/ANsMafpO&#10;j3sd/LaeG9G+J/7R+h6t4fvby4tbMG40vxjb6R5aXDX/AIe1S7ezurDlvif+wl42+KHxn0v4i6n8&#10;ZvBmneDfGt1+xv4q/aW8Caf8HNaF78TPiP8AsRfFfUfjX8MPEPwy8TXXxju0+E2geKfHMnhux8fe&#10;GfE+hfGK5vvAvgnRfDWk+ItM1PUNc8T3oBS+APwr+MVv/wAFAf2jPjn4i+H3xJ8O/CrxL8JNF+Gv&#10;hzWPjLN+z7b6hY654X+K3jDxDBonwG0z9n3xNqd1c/BnxRY+IdU+IniDXfj/AKWfjLceKdd0Gxk1&#10;+S0s9W8JeD/nT/gp3/wU9/Ze+Cf/AAs/9jr4r/Cj4oePfF3ij4f6PdTf8JB+wV8Q/wBsz9mjULDx&#10;MUvrGz8d+B/Dniv4f6Z8R9PiSzb+1fCSeO/Dc0F2LWSXUYmhEcv7fUUAfkB/wQi1PQtb/wCCZ3wv&#10;1nwto3h/w74Z1b4//t/an4c8P+E/hLefALwroWhX/wDwUI/alutI0bw18CtR8ReL9Q+Cvh/TNPlt&#10;7HRvhLfeLPE958ONOgtvB114i1ufRn1K4/X+vgD/AIJp/wDJuvxG/wCz/wD/AIKxf+vTf2yK+/6A&#10;CiiigAooooAKKKKACiiigAooooAKKKKACiiigAooooAKKKKACiiigAooooAKKKKACiiigAooooAK&#10;KKKAPgD/AIJp/wDJuvxG/wCz/wD/AIKxf+vTf2yK+/6+AP8Agmn/AMm6/Eb/ALP/AP8AgrF/69N/&#10;bIr7/oAKKKKACiiigDhfiL8OvD3xS8MXPhDxReeNLHSLq6s7uW48A/Er4jfCfxGstjMJ4Ft/GXwr&#10;8VeDPGFrbNIALuztddhs7+LMF9DcwHyq+V/G37J/jy++M37I/jv4b/GHQ/DPw6/ZdvfGlzdeCvid&#10;4M+KPx2+I3xAi+IXh/VPCPiaJ/jl4r/aL0vXdKuU8NapLHoOo+J/DPxGvNN1qGG+v31nR4ofDkX3&#10;FRQB+d37OX7C+tfA342WvxD1n4q6D4y+H/wy8P8A7Tng/wDZv+H+l/DS+8J698OPCn7Wvx78J/tA&#10;/FDT/Hnja6+I3irT/iPdaFrPgHwR4I+G97ovgj4cPoHgfRL6LXk8Va1r13qlv+iNFFAHwB/wVi/5&#10;RZf8FLP+zAP2yP8A1nX4j19/18Af8FYv+UWX/BSz/swD9sj/ANZ1+I9ff9ABRRRQAUUUUAFFFFAB&#10;RRRQAUUUUAFFFFABRRRQAUUUUAFFFFABRRRQAUUUUAFFFFABRRRQAUUUUAFFFFABXwB/wUs/5N1+&#10;HP8A2f8A/wDBJ3/16b+xvX3/AF8Af8FLP+Tdfhz/ANn/AP8AwSd/9em/sb0Aff8A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W&#10;/v4ooooAKKKKACiiigAooooAKKKKACiiigAooooAKKKKACvgD/grF/yiy/4KWf8AZgH7ZH/rOvxH&#10;r7/ooA+AP+HsP/BLL/pJZ+wB/wCJkfs6f/PIo/4ew/8ABLL/AKSWfsAf+Jkfs6f/ADyK+/6/IH/g&#10;vV+y58dv20f+CT37Vn7NH7NHgb/hZPxt+JP/AAoz/hCvBX/CTeDvB39s/wDCHftJ/B7x94j/AOKj&#10;8f8AiHwt4R07+zfCXhbXtW/4m2vWH2z7B9gsPtWp3VnZXAB7/wD8PYf+CWX/AEks/YA/8TI/Z0/+&#10;eRR/w9h/4JZf9JLP2AP/ABMj9nT/AOeRXoH/AAxV8LP+Fz/8Lz/t/wCIH/CW/wDDX/8Aw2r/AGd/&#10;avhz/hHP+Fp/8MC/8O6P7A+yf8Ip/af/AAr/AP4Ul/xVH9lf2x/wkf8AwtP/AInf/CV/8Il/xQ1H&#10;hr9ir4WeFf8AhSv9n6/8QJv+FEftf/tP/treEftuq+HZP7R+Kf7WX/DXn/CxdA8R+R4Ut/tngDRf&#10;+G0fil/whWlaZ/Y/iPTv7B8Af274r8Sf2X4h/wCErAPItW/4LBf8EpdGvvDOm3n/AAUh/YfnuPF2&#10;t3Hh7S5dH/ag+DfiDTrO/tvDfiHxVJP4o1fQvGGp6V4I0R9M8Maja23ibxpeaD4bvPElz4e8GWmq&#10;zeL/ABZ4U0PWfyo+O3/BU/8A4Js/Fe91v4G/Cn/god+zx8Dfgr8RfhF8Hviv4R8ZaDrGi+DvhhYf&#10;HT9on9q6bx1rOqfEy7+BP7V/7N/7bmlfG6bUPC954w8a6P4Tf9n7wd+z9a+PfiV8Uf24PiD42l+J&#10;ngHwb4O/ZPw1+xB4VtfgNc/Afxh431/XtJb9t/xZ+29Z694Z07TfCeoweKb3/gpHrP8AwUi8C+B7&#10;m21U+NLa68P+HPG0/h74beLNQiNlqPjTwrpms6to6+AtX1+yXw70Hjn9ij4WeP8A4b/t5/C7WNf+&#10;IFr4f/4KIf8ACY/8LrvNM1Xw7DrPhf8A4Tb9k/4U/sd6p/wqy5uvCl7ZaJ9m+Gfwf8Na7p//AAlm&#10;n+NvJ8d32u6nc/bPD91p/hjS/Vy7MoZbUpYijSqvFUqmHrUqrq0ZU6VahiVVWIp0amFqw9tGmlCg&#10;5uUac+eco1YT9lFWu92l72zcXrGy1TvZS1aVrrROLXPH8Y/2bv8AgqF+ybF8GvF/hj9rD/gp3+zh&#10;o3gHwz4Av/ixceIPh/8At5fD/wCLPxm+N+jfGS2/aO1v4j+GNW8eaL4B/Zo/aQ8HePvBsviTwjqv&#10;gL9n/wDZr/ZN/Z7+IHwDuvBfwa8O/Cr4sePLHxZ4i+A3wq9O0n/go/8A8EXPEvxz+GOn/Dj9rr4I&#10;fs6ar8I9F8WeCfAXxb+Hv7UH7P3wc+Ceu/Cn9l/xZ8K/C6/Bjxx4CT4rnwj4t+FniK4+L3xO8B/s&#10;z+G/jR8G3msfCXhz9pH45/sgaj8P9L1b4Z/H3xx+eH/Ben/ghX+0P/wVL/bo8c/GXwZoHiDSfBHw&#10;r/4JQ/2T8APGeieKfhJHpvxC/bb+Hv7SPxB8b+HP2cvFnhHxd4y8PeKdP0D4l/Cjxz4g062+JUj+&#10;E/BHgjxTq3hnxNrPjDWLbwvrfw88T/nD+xz/AMGuH7TP7PFr/wAEs/2xb/wr8QW/a68Fft//ALL3&#10;jD9rH9nnUPiP+z5c+BPgb8Cfhd+0d8aPFfxE+MWmeNNH8XTWXxA/tP4ZeGP2X7zQvh94L8U+JvGO&#10;gaxc/FK5e18bTeL9J8K/BnqnnaqVMTiFh3g6mJ9tGWHy6vVw+XxhVw8qVnh6ssRWrSnNueI+s4mt&#10;Tr05zoOlGEozjeI5K1adSEeSEp88YzVOUo3nzcqdOnQpxUVpH2dKCjZNRVkj+kz4m/8ABUb/AIJd&#10;HR9b+Dem/wDBQ79nX44T/H79qfTfA/xi1P4j/tQ/s8X3wq0D4b6x4NsfjD8RPCus/wDCeeH/ABf8&#10;Irb9lm4/Zu8IP+zRp1v8Mfhxe6D8Rfi94usfhp41+Kng/wDai+Ifxk/aS8KesaR/wVh/4JkfHy/8&#10;TaT8SP26f2H/AA18JD8K7b4f/EH4IfFT9qv9lPVtO8ceLvi14b8PeKfHvhH4iaHet4m8B+OdD+GH&#10;gW+8PeBrLxj8Cv2ifin8E/HfiT4k/Hz4ceNtH1TX/hH4c1i3+1vHP7FPwr+IHw2/b1+Fms6/4/tt&#10;A/4KIf8ACYf8LrvNM1Xw7DrPhb/hN/2T/hT+x3qv/Crbm78KX1lov2f4Z/B/w1run/8ACWad438r&#10;x3f67qdz9s8P3Nh4X0v2DWvgp4V134+/DT9oy71DX4/G3ws+D/xw+Cnh7S7a606Pwre+Fvj940/Z&#10;78deMdQ1mxl0qfV7jxBpur/s2eBbfwzd2Ou6dp1np2reLIdV0rWrm+0e80Hjnj6LpwjTw84VadPm&#10;jXdfmqRxUpU+arCMaUKcKSpU40qNGMeeg1GpGtNxtLPl11eje1t49E3e97ttt2WtmnzXj8DWv/BU&#10;H/gkh4Pv/g/8LPAH/BSn9h/4aeFvBmh6pqPh/wAFfDv9oL9mm0+Etz8PfAXhuy+Hth8MNe11ZtW8&#10;H/DrRNEufHng/wAS+APBXhnxL8N/HXiCf4fKPCb678NPBvxa8Ny8N8Hf+CpX/BJPwp4jufg/4L/4&#10;Kj/ss6V4b/Z+0O88Mp4I1L4o/s0/C/4HS+G/iTqGm+LPhP4e+FvjSy8I+APAfjjRP2dfA2gt8IfB&#10;mlfAvxzq2n+C/CWoSaJ+0Nb+Lfisnh7xPp/1p+zT+xD4V/Z88LfsPWd5448QeNPG/wCxH+xBefsQ&#10;+HvENtp2neF/Cvjzwr4j039liLxj441nwdKfE2raP4gvdW/ZM8DX3hnTrHx1c6d4d07xD4s0vVG8&#10;V3NxpGr6V59rX/BL74A658A/hr+zpd+Lvi/F4K+Fn/BOD44f8Ev9A1W21/wWniq9+AXx98F/s9+B&#10;fGHi/Wr6T4fTaTc/GDTNI/Zr8DXHhnxBZaFp3guy1HVvFsuqfD7WbW+0ez0HJYqk6VaNWFedSpSX&#10;JU9tR5Vi/byft60Z4Sc8RD6tUr0lT9tRq/WJ08T9YlCj9WmW1VrJJ9vs22Vmre8k+qsrWV7nk/8A&#10;w98/YC0L42v4PH/BRv8AYD8XeAPH4/4TW08Q63+218FLNfhnoHhrwn/wi/jfwj4fj8IeAz4HG7xz&#10;/wAKg8S+DNA+LPx2k+JHxJ/4W1+0b4k8L3em+CP2bvD/AID1/hfg/wD8FVv+CQnwvvPBvwN+Hn7f&#10;37Onwx+FP7PTad+yb8OvBt7+0P8AA7xD8KvHWmaV8BPhT8WfBfxE0/4lXfibxr41bwR8M/BOj6z8&#10;F9G+Jvi74i+CPBes/F9viP8ADDxjD47+J8nwououz/Y0/Zb+Ovwo/wCCsP8AwWf/AGl/H/gX+wfg&#10;l+1j/wAO6f8Ahn/xr/wk3g7VP+E+/wCFEfs2+KPAPxW/4pzRfEOo+LfCv/CK+LdRs9J/4rXQfDn9&#10;ued9v8N/2xpkUt7F+vxUHsP5fr/n9auOMoqnOjKhVUamHhGUKWI5KM8ZRVSnRxc6MqdSE3To1Z0+&#10;V2nzVatSlVpc7gHK73ur3erWvK7XjdW3dn6JJqXxS/I7x/8A8FrP+CTU/gqKzsv+Cm/7PHg2++I/&#10;jjXfgR4Z8XeAviN4C8V+NfAvjy41bxR4Jg8fXHh7VtB8f6L4R8EaJrfh++1/QPjX8X/A8/7N2o6S&#10;vhfxfqPiHxB8PPF/h+68Rea/Ef8A4K0/8E8NC8VQePPiZ/wVA/Y1t/CHw2+OupeNPgv4b/Zy/af0&#10;PxnqHjz4W2H7IviKx8aeF/2n/C/gCT4j33iO5sfGupfHXxv8N/C+gabo/h3xf4+8HfsneE9H1a6+&#10;Mmt2HhjxJ+3eF9B+VePfBD4KeFfgD4M1vwN4Pv8AX9S0jXfjB+0J8a7u58TXWnXupJ4q/aU+PvxL&#10;/aM8dafbTaVpOi2yeH9J8b/FTxDpfhO0ls5tRsfCtno1jrGra9q9te65qSjicHTTjToYqEakMVTq&#10;SWJw0q6hX92Dw9Spl8o0qlOFoTlUpV4TTnyQpc/uuzvq09Yu1pJab397Z9LNNW1vY/I7R/2wP+CL&#10;Hi/x74P8Zw/8FBv+CdF98F/hdonhHwP8Of2cviX8Xf2ftM8EfBL4r/sp/EL4gaD8JfjX+zT4Q8Y+&#10;NfDenfBrW9J0zxX8QfCc3jrwv4D1eH4rfDzR/wBnnxR8H/HXhXwB4Jhu/iv3ngv/AIKx/wDBI+WL&#10;4deDPCf7Wv7K/wAM/D/wM+KmufC3RPDGi/thfs0/Cf4d+AvDfhD4UeL9K8F+LY9E8O/H/wAPeBPi&#10;7+zp4j8Cax4Y034eeGvAtt8WbDwX468Y+AbTxj8Nvht8Vvgf8Qk+BP6bfG/4KeFfj74L0XwL4w1D&#10;X9N0jQvjB+z18a7O48M3Wm2eoyeKv2bPj78NP2jPAthczappOtWr+H9W8bfCvw9pfiy0is4dRvvC&#10;t5rNjo+raDq9xY65pp+0J8FPCv7SfwD+OP7OnjnUNf0nwT8fvg/8S/gp4w1TwndabYeKtN8K/FPw&#10;XrXgXxFqHhm+1jSNe0mz8QWeka7d3OjXeq6HrenW+pR2019pOo2yS2ctVsxqV/aRqyr1IKPLhlPE&#10;NuktYJ1eSNKNeTpTnGc3CE5z5ZNxgp0qqUErWSXey39NdNV/e/Jn5y+Ef+CnH/BP/Uv+FpT+Kv8A&#10;gpX+wD8JtU1743ad4n8Oan8Pv+ClXwT+NJ8TfDfwd/wr6x0dL/RfjHpumeF/gh/wtDwv4KuPC3xM&#10;+D/wq0LWdB8N/wDCQeK/Hvgb4sS/GDxnqnxIsJoP+CsP/BILwz4Lm8ZeCf8AgpB+x78O/A3w58cf&#10;Gvx5428CeA/ix8DrTWfiZq1pqvxTT4nxS/C17DVvij4yHjL4n6rrfxk0HXvg5oln4z+OnjO08L+M&#10;PB/in4h+BviHf6f8Q/vX9pb4GD9on4c+HPAP/CU/8IgNA+P/AOyd8c/7W/sT+3/tf/DL/wC1P8G/&#10;2l/+EW+wf2vov2f/AITj/hUn/CFf239sm/4Rr/hIP+Ek/sjX/wCyv7C1Lz741fsVfCz47H9rv/hL&#10;de8f6b/w2j+yB4Z/Yq+KJ8N6r4cs/wCwPhb4V/4af/s7xB4A/tPwprB0r4gTH9rL4i/bNW8Rf8JV&#10;4df+xfBXkeFLf+ztc/4STFYmD/iU58jqU3KnSqpL2UYOE4L29HESdTlaVGpKUlQ9/lpPmjGDt599&#10;WuujT0t1vdLfTV7nzNB/wWC/4Jjn4j6sumf8FIv2V/EmjTa34e+GeuaRc/tP/speF/h38NL/AEjw&#10;L4m+Kd18VNI1zxh4w8FeLviTofjaDxX4H+FviLV/ht4m+M3hvSPHWneGPDekeFPBOqeE/wBojX9N&#10;73wt/wAFOP8AgkZ4F8M+HvBXgv8A4KF/8E5fCPg/wjomleGfCnhTwz+1n+zNoPhvwz4b0Kwg0vQ/&#10;D/h/Q9L8f2emaNoejaZa2unaVpOnWltYadYW1vZ2cENvDHGvrvxq/Yp+Ffx2/wCGux4u1/x/p3/D&#10;aP7IHhr9ir4pf8I5qvh2z/sD4WeFv+Gn/wCz9f8AAH9p+FNY/sv4gT/8NY/EX7bqviL/AISrw7J/&#10;YngnyPCkH9na5/wkXyD/AMEFv2XPjr+xd/wSe/ZT/Zo/aW8C/wDCtfjZ8Nv+F5/8Jr4K/wCEm8He&#10;Mf7F/wCEx/aS+MPj7w5/xUfgHxB4p8Jaj/aXhLxVoOrf8SnXr/7H9v8AsF99m1K1vbO3xq1YytGn&#10;GVOHLT54uV/aVIQ5XOSiox3lLltG6i0pSnNynIX+f3dv6v5do+//APD2H/gll/0ks/YA/wDEyP2d&#10;P/nkUf8AD2H/AIJZf9JLP2AP/EyP2dP/AJ5Fff8AXj+tfBTwrrvx9+Gn7Rl5qHiCPxt8K/g/8cPg&#10;p4e0u2u9OTwreeFfj940/Z68deMdQ1mxl0qfVrjxBpur/s1+Bbfwzd2Ou6dp1npureK4dV0rWrm+&#10;0e80HEZ8wf8AD2H/AIJZf9JLP2AP/EyP2dP/AJ5FH/D2H/gll/0ks/YA/wDEyP2dP/nkV9P/ALQv&#10;wU8K/tKfAL44fs5+OdQ8QaT4J+P3wf8AiX8FPGOqeE7vTrHxVpvhX4p+C9a8C+IdQ8M32saVr2k2&#10;fiCz0jXby40a71XQta0631JLaa+0rULZJbOc+OHwU8K/H7wXovgXxjqHiDTdI0L4wfs9fGuzuPDN&#10;3p1nqMnir9mz4+/DT9ozwLp9zNqula1bP4f1bxt8K/D2l+LLSKzg1G+8K3ms2Oj6roOrXFlrungH&#10;zB/w9h/4JZf9JLP2AP8AxMj9nT/55FH/AA9h/wCCWX/SSz9gD/xMj9nT/wCeRXv/AIj+Bf8AwkH7&#10;U/wb/aX/AOEp+yf8Kk/Z/wD2lvgX/wAIV/Ynn/8ACQf8NEfEX9k7x/8A8JT/AMJH/a8P9lf8If8A&#10;8Mv/ANk/2J/YWpf8JB/wnH2/+19E/wCEa+xa/wAB8Kf2KfhZ8H/iT4O+KXhnX/iBfeIPBH/Dev8A&#10;ZVnruq+HLnR7j/h4j+1j4F/bF+Nf9oW+n+E9LvZf+EX+Jvw/0bQ/hb9m1Cz/ALE8CXOp6X4s/wCE&#10;38QTWniiyAPP/wDh7D/wSy/6SWfsAf8AiZH7On/zyKP+HsP/AASy/wCkln7AH/iZH7On/wA8ivzA&#10;/bY/4JDeI9O/4dOf8MjaL8QPil/wyb+1/wD8Eb/BvxS/4TXx38LNL/4RX9jb/gmn/wANa/2f8WL3&#10;+07T4d/8JJ8QB/w0vq//AAn+neEP7SvvFXleG/8AhAvhno/9m67/AGl/R9QB8Af8PYf+CWX/AEks&#10;/YA/8TI/Z0/+eRXxB/wU2/4Ka/8ABNzx7/wTc/4KDeBfAv8AwUH/AGIPGnjbxp+xB+1f4T8HeDvC&#10;f7V/wG8R+KvFvirxH8BvH2j+HvDPhnw9o/j+81bXfEGu6veWel6No2l2d3qOqajd21jY2091PFE/&#10;6/ftC/BTwr+0p8Avjh+zn451DxBpPgn4/fB/4l/BTxjqnhO706x8Vab4V+KfgvWvAviHUPDN9rGl&#10;a9pNn4gs9I128uNGu9V0LWtOt9SS2mvtK1C2SWzn9goAKKKKACiiigAooooAKKKKACiiigD8Qf2J&#10;f+ChP7AvwO+GHxj+Fvxr/bh/ZA+D/wATfC/7f/8AwVP/AOEm+HXxS/aW+C/w/wDHfh3+2v8Agpr+&#10;1v4i0b+3fCPizxtpHiDSf7X8P6vpWu6Z/aGnW32/R9T0/U7TzrK9tp5fr/8A4ew/8Esv+kln7AH/&#10;AImR+zp/88iviD/gmn/wTx+Jnwz8aftc+Ov2lPCviD4davZ/8F3v27/+Ch37Mlvo3jH4e69pvxG+&#10;Gfx4+AXib9nPwT4q8WReHbrxhc6b4f1zwT8XviRqlt4O1G88D/ELR/FWg+Gr7X7Wz0iK70PX/wBH&#10;/DX7FXws8K/8KV/s/X/iBN/woj9r/wDaf/bW8I/bdV8Oyf2j8U/2sv8Ahrz/AIWLoHiPyPClv9s8&#10;AaL/AMNo/FL/AIQrStM/sfxHp39g+AP7d8V+JP7L8Q/8JWAef/8AD2H/AIJZf9JLP2AP/EyP2dP/&#10;AJ5FH/D2H/gll/0ks/YA/wDEyP2dP/nkV9P6L8FPCuhfH34l/tGWeoeIJPG3xU+D/wAD/gp4h0u5&#10;u9OfwrZ+FfgD40/aF8deDtQ0axi0qDVrfxBqWr/tKeOrfxNd32u6jp15puk+FIdK0rRbmx1i817A&#10;/Zp+Bf8Awzv8OvEfgH/hKf8AhMP+Eg/aA/ax+On9rf2J/wAI/wDZP+GoP2p/jL+0v/wi32D+19a8&#10;/wD4Qf8A4W3/AMIV/bf2yH/hJf8AhH/+Ej/sjQP7V/sLTQD5/wD+HsP/AASy/wCkln7AH/iZH7On&#10;/wA8ij/h7D/wSy/6SWfsAf8AiZH7On/zyK+n/wBnr4KeFf2a/gF8D/2c/A2oeINW8E/AH4P/AA0+&#10;Cng7VPFl3p194q1Lwr8LPBei+BfD2oeJr7R9K0HSbzxBeaRoVncazd6VoWi6dcak9zNY6Vp9s8Vn&#10;AfA/4KeFfgD4L1rwL4O1DxBqWka78YP2hfjXeXHia70681GPxV+0n8ffiX+0Z460+2m0rStFtk8P&#10;6T42+KniHS/CdpLZz6jY+FbPRrHWNV17Vre913UAD5g/4ew/8Esv+kln7AH/AImR+zp/88ij/h7D&#10;/wAEsv8ApJZ+wB/4mR+zp/8APIr6f0X4KeFdC+PvxL/aMs9Q8QSeNvip8H/gf8FPEOl3N3pz+FbP&#10;wr8AfGn7QvjrwdqGjWMWlQatb+INS1f9pTx1b+Jru+13UdOvNN0nwpDpWlaLc2OsXmvfnD/wXq/Z&#10;c+O37aP/AASe/as/Zo/Zo8Df8LJ+NvxJ/wCFGf8ACFeCv+Em8HeDv7Z/4Q79pP4PePvEf/FR+P8A&#10;xD4W8I6d/ZvhLwtr2rf8TbXrD7Z9g+wWH2rU7qzsrgA9/wD+HsP/AASy/wCkln7AH/iZH7On/wA8&#10;ij/h7D/wSy/6SWfsAf8AiZH7On/zyK/KD4l/8Gu37F/jTTvjFF4e+O37UHhvV/jp+zB+xp+xl46v&#10;tZ1n4UeKNOtfgF+yD4q/YqvLSbwnpdj8KfClzpPxg8eeCf2J/B3h658d6xrHiTwX4c8VeMvE3jGL&#10;4T61pFtpfgW3/EH4H/8ABrx8b/gD/wAFlda8OeDvh38YNS/4JRa78H/2hfgpeftN+JvjZ+zTefGS&#10;Lwr+0p/wTw+Jfwa8dahbeGtL/sXxIniDSfjH8VPEPhDwndSfs/y6bYwWeja3rGla94et77XtQAP7&#10;Hf8Ah7D/AMEsv+kln7AH/iZH7On/AM8ij/h7D/wSy/6SWfsAf+Jkfs6f/PIr8QT/AMGhf7Aur/BP&#10;QP2ePFn7Q37X+ofDL4b/ALQHxo+Ofwkn8O+JPgx4f8d6R/wvv4Rfsq/Drx74W+IviLUvgr4p8P8A&#10;jz7J4g/Zht/FPhHW/DXgr4Y/2Ro/jObwprOkeJb3QU8W6v8Ap/8A8EFf2XPjt+xd/wAEnv2U/wBm&#10;j9pfwN/wrb42/Db/AIXn/wAJr4K/4Sbwd4x/sb/hMf2k/jD4+8Of8VH4A8Q+KfCOo/2l4S8U6Dq3&#10;/Ep16/8Asf2/7Bf/AGXU7W8srcA9/wD+HsP/AASy/wCkln7AH/iZH7On/wA8ij/h7D/wSy/6SWfs&#10;Af8AiZH7On/zyK+n/iX8FPCvxU8afs9eOvEOoeILPV/2a/jBrfxr8C2+jXWnW+nat4p134B/HD9n&#10;S80/xZDfaTqN1feH4/BPx98Y6pbWmj3mg6inirTfDN9Lq02kWWqaHrR+0L8FPCv7SnwC+OH7Ofjn&#10;UPEGk+Cfj98H/iX8FPGOqeE7vTrHxVpvhX4p+C9a8C+IdQ8M32saVr2k2fiCz0jXby40a71XQta0&#10;631JLaa+0rULZJbOcA+YP+HsP/BLL/pJZ+wB/wCJkfs6f/PIo/4ew/8ABLL/AKSWfsAf+Jkfs6f/&#10;ADyK+/6+H/Fn7EPhW8/4Jt+Jv+CbvgXxx4g8OeCbv9iDWf2IfB3xJ8Wadp3jTxVoXhWf4DXPwH8P&#10;eOPE2k6OfAek+LPEGmaQ1pr2s6dpZ8F6druowXNtYt4ctrqNrIAwP+HsP/BLL/pJZ+wB/wCJkfs6&#10;f/PIo/4ew/8ABLL/AKSWfsAf+Jkfs6f/ADyK+n/iX8FPCvxU8afs9eOvEOoeILPV/wBmv4wa38a/&#10;Atvo11p1vp2reKdd+Afxw/Z0vNP8WQ32k6jdX3h+PwT8ffGOqW1po95oOop4q03wzfS6tNpFlqmh&#10;615B46/Yq+FnxA+G37evwt1nX/iBbeH/APgol/wmP/C67zTNV8OQ6x4X/wCE2/ZO+FP7HWq/8Ktu&#10;Lrwpe2WifZ/hl8H/AA1rmn/8JZp3jjyvHd9ruqXP2vw/c6f4X0sA8/8A+HsP/BLL/pJZ+wB/4mR+&#10;zp/88ij/AIew/wDBLL/pJZ+wB/4mR+zp/wDPIr4g/wCCln/BPH4mfEzxp+yN46/Zr8K+IPiLq95/&#10;wXe/YQ/4KHftN2+s+Mfh7oOm/Dn4Z/Af4BeGf2c/G3irwnF4iuvB9zqXh/Q/BPwh+G+qXPg7Trzx&#10;x8QtY8Va94lvtAtbzSJbTQ9A/d6gD4A/4ew/8Esv+kln7AH/AImR+zp/88ij/h7D/wAEsv8ApJZ+&#10;wB/4mR+zp/8APIr7/rx/4H/BTwr8AfBeteBfB2oeINS0jXfjB+0L8a7y48TXenXmox+Kv2k/j78S&#10;/wBozx1p9tNpWlaLbJ4f0nxt8VPEOl+E7SWzn1Gx8K2ejWOsarr2rW97ruoAHzB/w9h/4JZf9JLP&#10;2AP/ABMj9nT/AOeRR/w9h/4JZf8ASSz9gD/xMj9nT/55FfT+tfBTwrrvx9+Gn7Rl5qHiCPxt8K/g&#10;/wDHD4KeHtLtrvTk8K3nhX4/eNP2evHXjHUNZsZdKn1a48Qabq/7NfgW38M3djrunadZ6bq3iuHV&#10;dK1q5vtHvNBNF+CnhXQvj78S/wBoyz1DxBJ42+Knwf8Agf8ABTxDpdzd6c/hWz8K/AHxp+0L468H&#10;aho1jFpUGrW/iDUtX/aU8dW/ia7vtd1HTrzTdJ8KQ6VpWi3NjrF5rwB8wf8AD2H/AIJZf9JLP2AP&#10;/EyP2dP/AJ5FH/D2H/gll/0ks/YA/wDEyP2dP/nkV0Hw0/Yh8K+C9O+DsXiHxx4g8R6v8C/23/2z&#10;P23vAt9o2nad4X0668Vfte+Kv21bu88D+LNLvj4rudW8P+A/BP7bHjHw9bajo+seG9R8R+KvBvhn&#10;xjINF0i51TwLcef61/wS/wDgFrurfDTWLzxf8YI7n4V/GD44fGvw9Hba/wCC0gvPFPx9/wCClv7P&#10;X/BVDxjp+srL8PppLnw/pv7Qn7NfgXwd4ZtbGXTtRs/g3q3izw9quraz43vtH+IuggHQf8PYf+CW&#10;X/SSz9gD/wATI/Z0/wDnkUf8PYf+CWX/AEks/YA/8TI/Z0/+eRXgH/BBX9lz47fsXf8ABJ79lP8A&#10;Zo/aX8Df8K2+Nvw2/wCF5/8ACa+Cv+Em8HeMf7G/4TH9pP4w+PvDn/FR+APEPinwjqP9peEvFOg6&#10;t/xKdev/ALH9v+wX/wBl1O1vLK3/AF+oA+AP+HsP/BLL/pJZ+wB/4mR+zp/88ij/AIew/wDBLL/p&#10;JZ+wB/4mR+zp/wDPIr6f/Z6+CnhX9mv4BfA/9nPwNqHiDVvBPwB+D/w0+Cng7VPFl3p194q1Lwr8&#10;LPBei+BfD2oeJr7R9K0HSbzxBeaRoVncazd6VoWi6dcak9zNY6Vp9s8VnAfA/wCCnhX4A+C9a8C+&#10;DtQ8QalpGu/GD9oX413lx4mu9OvNRj8VftJ/H34l/tGeOtPtptK0rRbZPD+k+Nvip4h0vwnaS2c+&#10;o2PhWz0ax1jVde1a3vdd1AA+YP8Ah7D/AMEsv+kln7AH/iZH7On/AM8ij/h7D/wSy/6SWfsAf+Jk&#10;fs6f/PIrf8P/ALEPhXwN4H/4JvfDLwL448QWvgn/AIJw+IPC9z4OXxZp2m+JPFXxL8K+C/2Jfj3+&#10;xd4e0bxNrmkHwfpGjeIDpHxqtPHus+JtL8Ly6dqGo+E7nQbHwpo9t4ii1Lw9wHi//gl/8AvGngv4&#10;geBdU8X/ABft9I+I/wAH/wDgqB8FNcubDxB4Li1G08K/8FZfj7oH7Rf7RmoaVNcfD66toPEHgvxt&#10;4cstL+Cl1d2l9p3hzwrLdWPjrSviTq7w65bgB/wSn8WeFvHv7JfiHx14F8TeH/Gngnxp+2//AMFS&#10;fFng7xj4T1nTvEfhXxZ4W8R/8FPP2wNY8PeJvDXiDR7m80jXfD+u6TeWmqaNrOl3l3p2qaddW19Y&#10;3M9tPFK/6P0UUAFFFFABRRRQAUUUUAFFFFAH5Yf8FpPhD4U+J/8AwTH/AG6tZ8Sat8UNMu/hl+xh&#10;+1x448Nw/Dz43/Gj4RaVqWtaZ+z949uraz+IWhfCfx/4K0T4t+EJZbSFdR+HvxW07xp4B1e2e6s9&#10;V8NXlpfXsFx+p9ef/Fn4W+BPjj8LPiX8FPijoX/CUfDL4wfD/wAZfC34i+Gf7T1jRP8AhIvAnxA8&#10;Oal4T8XaF/bPh3UNI8QaR/a/h/VtQ0/+09D1TTdYsPtH2rTL+yvYoLmL8gfhT/wSh8f6R8SfB2p/&#10;Fv8Aaf8A2v8AxR8MrL/hvX/hM/Duhf8ABVD/AIKfW+sav/wsH9rHwL4u/wCCfv8AZ88Px98Oyx/8&#10;KO/ZFsPHnwt+KXl67pn9reO9b0zUNT/4XDexR/EXSgD9vqK/ED4K/wDBKLx/of8AwyH/AMLw/ae/&#10;a/8AGP8Awh37IHiXwb+2L/wjn/BVH/gp9a/8LX/bJuv+GYP+EY+LPgD7P8fPC39neANO/wCEV/an&#10;+26bY/8ACtbF/wDhZXgrf8NL/wCwWf8Awr/0H9mn/gmppf8AwrrxH/w0V8Rv2/8A/hYH/DQH7WP/&#10;AAj/APxti/4KOf8AJCf+Gp/jL/wy5/yI37Y/9i/8my/8Ki/4/f8Aisf+iif8XA/4SegD9fqK/EH/&#10;AIdQ+P8A/hgX/hXv/DT37X//AA8H/wCGQP8AhDf+F6f8PUP+Cn3/AAqz/hsn/hTH9if8LZ/sj/hf&#10;n9mf8K//AOF2/wDFYf2b/wAKd+w/8I7/AKN/wrT7P/xS1fX/APw7U/Z1/wCijft//wDi2L/gqb/9&#10;GPQB9/0V+UHwP/4JdeGtC8F61ZfHb45/tv8AjTxtP8YP2hNZ0PWPDP8AwVZ/4KjWunWnwa8R/H34&#10;l+If2c/CVzFb/tReE428QeAv2fNU+GHgXxZctpd3PeeKvDms3l34m8aXM83jHXvyB/4L+fsvfFD4&#10;BfAL9jHw9+wB+1Z+2/8AAn9oP9qX/go/+zt+yFpXjrxZ/wAFMv8Agor4y8Kx6d8bvBfxlsbGy8S2&#10;fjn9oL4p22k+H08baN4M1jWde8P+DtS8U2GnaPcxaVDeR3V3peoAH9btFfxReLv+CK3/AAXifxV8&#10;UfD3hP8A4KR/GCLSPGH7EHwG0b4O+OpP+Cm37fB8K/Cv9tr4caj+wvY/tJ+LPHtnfXcnjbUfD/x+&#10;trH9t3WPhJb6P4O+JHgfRtN1nTovEvhj4K6vF8NtM0j8Qfgd8U/+CgPx+/4OJ9a/4J4eDv8AgoF+&#10;2/pv7Pmhf8FH/wBoXwPd/DzxL+3z+2ZZ6dJ+zB+zX8UviX4z8dfDa28caX8Uta+JL+INW+BPwr8Q&#10;+DPCeuS69Dr9/wCKrzRp9Y8a6DJcX3i3TQD/AFG6K/ii8I/8EVv+C8aeKvhd4e8Wf8FI/jBLpHg/&#10;9iD486N8YvHUf/BTb9vgeFfip+218R9R/bosf2bPFngOzsbuPxtp2gfAG2vv2ItY+LdtrHg74ceB&#10;9Z03RtSi8NeGfjVq8vxJ0vVfuD/ggr+zvpf7aP8AwSe/ZT/aX/aX+P8A+3/8Svjb8Sf+F5/8Jr41&#10;/wCHnn/BRzwd/bX/AAh37SXxh8AeHP8AinPAH7U/hbwlp39neEvCug6T/wASnQbD7Z9g+33/ANp1&#10;O6vby4AP6faK/KD44f8ABLrw1rvgvRbL4E/HP9t/wX42g+MH7Pes65rHib/gqz/wVGutOu/g14c+&#10;Pvw08Q/tGeEraK4/ai8WRr4g8e/s+aX8T/AvhO5XS7Sez8VeI9GvLTxN4LuYIfGOg+wf8O1P2df+&#10;ijft/wD/AIti/wCCpv8A9GPQB9/0V+IP/DqHx/8A8MC/8K9/4ae/a/8A+Hg//DIH/CG/8L0/4eof&#10;8FPv+FWf8Nk/8KY/sT/hbP8AZH/C/P7M/wCFf/8AC7f+Kw/s3/hTv2H/AIR3/Rv+FafZ/wDilq9A&#10;/aW/4JqaX/wrrw5/wzr8Rv2//wDhYH/DQH7J3/CQf8bYv+Cjn/JCf+Gp/g1/w1H/AMjz+2P/AGL/&#10;AMmy/wDC3f8Ajy/4rH/onf8AxcD/AIRigD9fqK/EH41f8EofH+uf8Nef8KP/AGn/ANr/AMHf8Jj+&#10;yB4a8G/sdf8ACR/8FUP+Cn1z/wAKo/bJtf8Ahp//AISf4seP/tHx98Vf2j4A1H/hKv2WPsenX3/C&#10;ybBP+Fa+NdnwzsPt95/wnx8Vv+CUPj/V/iT4x1P4SftP/tf+F/hle/8ADBX/AAhnh3Xf+CqH/BT6&#10;41jSP+FfftY+OvF3/BQL+0J5vj74ilk/4Xj+yLf+A/hb8LfM13U/7J8d6JqeoaZ/wp69lk+IuqgH&#10;7fUV/MF/wQV/Z30v9tH/AIJPfsp/tL/tL/H/APb/APiV8bfiT/wvP/hNfGv/AA88/wCCjng7+2v+&#10;EO/aS+MPgDw5/wAU54A/an8LeEtO/s7wl4V0HSf+JToNh9s+wfb7/wC06ndXt5cfr9/w7U/Z1/6K&#10;N+3/AP8Ai2L/AIKm/wD0Y9AH3/RX5QfDT/gl14Z0vxp+0LffE/45ftv+I/BPiP4waJrP7Oej6N/w&#10;VZ/4KjQaj4C+DcHwC+B/h7XPCXiyWH9qLQZLzxBeftB6D8dvHVtc3WqeNJ18K+NPDFmvia1trW38&#10;HeEzW/8Agl14Zn+Pvw08Q6H8cv237T9nzS/g/wDHDRvif4Fuf+CrP/BUZvFXiP4ya940/Z7vfgT4&#10;t0a8b9qK6uYPD/gvwT4c/aL0fxNbQ+MdBgu9R8e+E5bnwz4sksrTVPBQB+r9FfhD8Zv+CXXxQ0v4&#10;Gf8ABRq9+Ffxz/bf8R/GTxH4f+JWs/8ABOnR9G/4Ks/8FFYNS8BalB+x78MvD3w+8J+LJPH37UWg&#10;+A7zxBefth6D8VvHVtc/EPVPGnhVfCvjTwzaeJPEtr4btZfB3hPoPjV/wSh8f65/w15/wo/9p/8A&#10;a/8AB3/CY/sgeGvBv7HX/CR/8FUP+Cn1z/wqj9sm1/4af/4Sf4seP/tHx98Vf2j4A1H/AISr9lj7&#10;Hp19/wALJsE/4Vr412fDOw+33n/CfAH7fUV/GF/wW6/ZF/a1/Yh/ZP8A25v2xfg3+2x+1/4M+GXg&#10;X+wv+FHaFp//AAUq/wCCh3i3x34K/wCFkfEn/glR8LfBH9p6Z46+Lmq+H9X/ALJ8QaR/wUgvNd/t&#10;rxR4l8vR/wBoD4W3Fv8A2xe+H9A074Mf0ff8O1P2df8Aoo37f/8A4ti/4Km//Rj0Aff9FflB8cP+&#10;CXXhrXfBei2XwJ+Of7b/AIL8bQfGD9nvWdc1jxN/wVZ/4KjXWnXfwa8OfH34aeIf2jPCVtFcftRe&#10;LI18QePf2fNL+J/gXwncrpdpPZ+KvEejXlp4m8F3MEPjHQT9oX/gl14a8R/AL44eHv2dPjl+2/4C&#10;/aD174P/ABL0X4E+OvFn/BVn/gqNeeFfBfxk1TwXrVj8MPFviazuv2ovGltdeH/DnjafQ9Y1m2uP&#10;B3iyCfTrO5im8M67GzaXdgH6v0V+UHxL/wCCXfhnVPGn7PV98MPjl+2/4c8E+HPjBres/tGaPrP/&#10;AAVZ/wCCo0+o+Pfg3P8AAL44eHtD8J+E5Zv2oteks/EFn+0Hr3wJ8dXNza6p4Lnbwr4L8TWbeJrq&#10;2urjwd4s8Avf+CXXxR17Uf2l7HRfjl+2/wCC7aD9t/8AZX1n9nfWPE3/AAVZ/wCCit3p15+xL4c8&#10;K/sPeIf2rPCdtFoP7UXizV18QePdX0v9tnwL4TuPiDpdp44s/FXiPRrvR/E3gvwTD4A8Y6CAfu9R&#10;X8kX/BST/gm1+2/8Ff2G/wBpX44fBL9uj9p/wX42+Bfwf/4KD/Gu61u5/wCCmn/BR/XZz4V8Oftj&#10;fC/49/st6fo2keI/iP4g0HUPEHw0/wCCcXgb49/APxNa6vZ2una18ZPG3hPUdb1XxzdQJ8b/AAd+&#10;j/8AwT2/Yl+GHxx/YF/Ye+NXxS+Mf7f/AIo+Jvxg/ZA/Zp+KPxF8Tf8AD0//AIKa6L/wkXjv4gfB&#10;fwV4s8Xa7/Y3h79rfSPD+kf2v4g1fUNQ/szQtK0zR7D7R9l0zT7KyigtogD9vq+AP+Cln/Juvw5/&#10;7P8A/wDgk7/69N/Y3rx/9oX/AIJdeGvEfwC+OHh79nT45ftv+Av2g9e+D/xL0X4E+OvFn/BVn/gq&#10;NeeFfBfxk1TwXrVj8MPFviazuv2ovGltdeH/AA542n0PWNZtrjwd4sgn06zuYpvDOuxs2l3fsEH/&#10;AATN/Zd/tjwjrOs6x+1/44/4Qf4gfDr4peH/AA/8Uv8Ago5/wUS+LfgT/hO/hJ478O/E74b67rvw&#10;4+J37U3i34f+Lv8AhEviB4S8M+LNM0zxZ4Z1vR/7Y0PT7m50+58hEUA+/w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9f+/iii&#10;igAooooAKKKKACiiigAooooAKKKKACiiigAooooAKKKKACiivLfin8PfE/xD0zTNP8L/ABt+KXwR&#10;udPv3vLnWfhZp/wf1DU9age3eFdM1NPjF8J/i1pMdjFIwu0fSNL0rUvtCIJL97YvbuAMsfjd8LNT&#10;+MOufAGx8XWlx8XvDfg21+IOt+CxY6ul3Y+D7y9sNOt9ZfUpNPTRJY2vNU06F7S31Oa/hF7bSzWc&#10;cMiyt8ffFH9pD9l/9q/9mL41x/Drxj4N+LXhzSI/COn6lBrX7M3xn/af8KxXviLVtM1f4aeNNY/Z&#10;3+H9v4X+Ifxl+Eeu3tpbeItB8W+DNSt/h54p0PStT8RWHjifw3oet39vf8Qfs+/HnxD+2JB8QNQj&#10;+H978A7r9kXxV+zRrfj1/i34l0v9oS71bxRrGj+K7jxvb/DzQfgJp3w6tbs6zo/9lu2l/FHRo4Uv&#10;38U6bp1g9jb+EZ+X/YE/ZX+OnwK1fWPFXx6/4VTp+uaT+y3+yD+x54R0r4O+LPFPijw94g8Gfsjp&#10;8a7q2+LOuxeJfh58Om8JeJPiNrHxu1VY/h1Y2/jLT/Aeg+HNLs7Xx94guNV1H7OAes/8E5dH8c+H&#10;f2Hf2Z/D3xI8O+NvC3jTQPhnpuh61pHxFm1Y+MR/ZF5fafp2q6vp/iDS9D8QeGV8Q6VbWPiDTfA+&#10;v6Pp2u+ANJ1Sw8E6zZwaloF0i/a1FFABXgnxq/ag+Av7O194K0340fEfSfAl58QbjUo/DEN/Y63f&#10;iax0S98O6b4g8S6zNommalB4U8D+GtR8X+EtO8T+P/FcuieCPDN/4q8NWeveINPude0mG797r8tv&#10;+CgX7Hnxu/aL1fWZvgzc/DN7D4xfsg/tG/sQ/FeX4m+MfE/hm4+Hfgb9obVvhvdS/GL4ZWOgfDvx&#10;/aeLfF/g7TfC3imO4+H2szeBtO8b6peeBpL7x7oVn4WmW4AP1JoqKGJYIYoVaR1hiSJXmlknmZY1&#10;ChpZ5maWaRgoMksrNJI2XdixJaWgAooooA8q1743fC3wx8VvAvwP13xda6f8VPiXpWva54H8IyWO&#10;ry3Wv6X4Ys7zUNcuob+306bR7T7DZaffXHk6jqVncXMdpcfY4bkxOE8S179p39mX4u6b+0X8HNJ8&#10;aad4+1v4d+CfiNpvxP8ABFl8NfiR8R2vdJ0KfWPAfj+y0HwV4V0WLW/jna+FfFVvf+AvH3hf4P3n&#10;iLWdM8YJL8OtUm0XxjeW+nLj/Hv4UfHvxn+1P+x58T/h74d+EOo/C/4G678R9T+I1/4y+KnjPwn4&#10;9eD4l+CNT+Ht4vgnwbonwT8deHvEM3h7TL5PENsuu/ELwcmuXyPoEsmiW5XX28M/ZV/Y4+Nnwi+P&#10;/h/xT8Qbv4bj4W/Ajwn+2v4G+C+s+E/G3izxB8QvilpP7Z/7U/w//aMvNZ+LvhzWPh74Y0nwdrPw&#10;z0n4Y+HfCDf2T45+JUfxD8S614m8cXsnhd4tM0xwDo/+CVXhrxl4P/Zo8S+H/F/hrVfDsFp+0F8d&#10;LvwTPP8ADfxv8DfCniTwBrfja613wzr/AMLP2efiRG3jr9n74UiPU7jQvBXwq8Saj4gutMsNCk1+&#10;08T+I9K8R2GsXf6VUUUAFFFFABRRRQAV4PbftO/AS5m+PEX/AAs3w/Zp+zFZSan8e73Vl1HRNK+G&#10;WlwaNrPiG61TxBrGsWNjpJ0uz0Xw7rmoX2paffX1lYw6Xei8ngkgaNfeK/Jn4q/se/tH/GTxF/wU&#10;p0fWrb4K+D/An7W/wT8HeAPg54q0j4qePvFHivTfFnwx8PeKdF8KXHxV+H9x8EPCei6f4P8AFFz4&#10;lS98Y6d4c+JHjG4ttK0+68MQ22vwa7NqulgHI/8ABQPx18YP2zP2G/iDB+wHf2/jzwrqumfFvw/8&#10;dbfTPFPxN+C/x8TS/CHw713UYfhB4B8NH4Va18QND+IPjfxZP4Ss/EOhavonhPxVrHw1vrzRPCF1&#10;puofEXw7458N/qT8F28Ut8H/AIVnxxoqeG/Gf/CuvBQ8V+H49TutZTRPEQ8OaaNY0oatfaVoV7qR&#10;sNQFxbNe3ei6Vc3DRGWbT7SRngTwn9kj4R/FfwBc/tH/ABL+N1h4E8OfEr9pn492/wAZda8B/DHx&#10;t4h+IvgbwDYeH/gR8EP2ffDug6V408S+APhbqfiXUdT0D4H6d4w8R6nL4B0AQ674nvdCtv7T07RN&#10;P1W7+waACiiigAooooA4r4jfEXwZ8JfA/iX4kfETXIvDfgnwfpkmr+I9dntb++i03T4njiedrPSr&#10;S+1G6YySxxpBZWVzcSu6pHEzELXjPj79sn9mb4X6J8JfEnjz4s6J4d0P45aRB4k+GepXGm+Irq31&#10;vwlLH4Vkn8b6n/Z+j3UnhDwFpB8deCoPEfjvxmvh7wf4WvPF/hmx8R61pV5rmm2913n7QHh3x14w&#10;+CHxX8IfDTTPCer+OvF3gLxN4U8N2PjrxTrHgrwk994k0u40RrjXPE2geCviJrGl2ljbX09+rWHg&#10;zW5rue2hsTFax3L39p+TXxb/AGB/2rviD8BfhL8PNOg+ANh4w1z/AIJ4fFr/AIJwfHyO8+LnxD1D&#10;wt4B8H/FCL4WaFH8c/gvrEnwDt7/AMeeJ9G8O+Ate1K/+G/ifwj8L7LxH4g1nwfpl14/ttM8EHV9&#10;aAPYPC3gSfwl/wAFU/H/AIn0HwLd/E2z+K2i6p4n8ffEbxF8Bfi74Uv/ANmm+8M/A/4E+BPCPhXw&#10;J+0d4gvk+C3xU+HvxOtdA1DULn4Y+BNGbxn4T+IWu+N9Z1PxBeWmneI9H0X9ZKihiWCGKFWkdYYk&#10;iV5pZJ5mWNQoaWeZmlmkYKDJLKzSSNl3YsSWloAKKKKACiiigAooooAKKKKACiiigAryr4jfG74W&#10;/CTWfhv4f+Ini608M6x8XfGVj8Pvh1ZXNjq92/iXxhqUkENjo0EumadfQWMlxNdW0KXeqy6fp4mu&#10;IYnu1klRG7PxbomoeJPDWtaDpPi3xF4D1LVbCazsvGPhKDwvc+JfDs8gGzU9Fg8a+G/GHhSW/t8E&#10;wpr3hfXNOJJ86wmwNvwT+0d+zt+0zr/gf4A+GPhd4x0D4/618Nf2nfhr8d/FvjD9qL4kaR8I9ek0&#10;D4b67aa3a+EvD6/s8/soav4Y1WTUT9stoLjUfCHh+fSvknutS8QfaRDp4B9ML+1H8Ap/jdqn7N0f&#10;xF02f4zaVZTXF/4Ji0zxBKy3UHhbTPHNz4Yt9ej0hvC9747t/AeuaN47uPh1Ya1dePIPA2r6b4yl&#10;8OJ4avrfVZfhP/gl34U1Xwp4k/bITTfBOreF/hFr/wAXfA3iP4Q6hbfAD4u/sl/Dy80i5+GOiaVr&#10;Xh3wf+zj8b4G8eeHvEfhS+0a2b4q/FCXVdT0n4wePdd1HWLS28NX+i6p4T0Pf0r9jj42Wn7Yln46&#10;uLv4bj9nrQP2wvGP7cej+KovGviyb416l478ZfsT6p+yDP8ABvWPA0nw+i8Mx+DNLvPFniv4gW3j&#10;yH4rz3p0HT/BXw3TwCLGx1HWa/U2gAooooAKKKKACuc8Y+L/AAv8PvCPinx7441/SvCngrwR4c1v&#10;xd4v8Ua7eQ6donhvwv4b0261nX9e1nULlkt7HStH0qzu9Q1C8ndIba0t5ZpGVEY10dfOf7XnwT1X&#10;9o/9l/48/AvQdasvD3iH4ofDDxZ4T8N6zqv2ttDsPEt/pcx8Oy+JYLCOW8vvCr61HYReKtMt4pZd&#10;U8OyanpyxSfaijAHafBr44/C39oHwhL45+EvigeJ/D9prep+GtU+06L4h8L67oHiPR/IbUvD/ijw&#10;j4v0nQfFvhXXLa3u7G/OleI9D0q/l0rUtL1eG2fTNU0+7uPWK+Pv2SPhH8V/AFz+0f8AEv43WHgT&#10;w58Sv2mfj3b/ABl1rwH8MfG3iH4i+BvANh4f+BHwQ/Z98O6DpXjTxL4A+Fup+JdR1PQPgfp3jDxH&#10;qcvgHQBDrvie90K2/tPTtE0/Vbv7BoAKKKKACiiigAooooA4r4jfEXwZ8JfA/iX4kfETXIvDfgnw&#10;fpkmr+I9dntb++i03T4njiedrPSrS+1G6YySxxpBZWVzcSu6pHEzELXjPj79sn9mb4X6J8JfEnjz&#10;4s6J4d0P45aRB4k+GepXGm+Irq31vwlLH4Vkn8b6n/Z+j3UnhDwFpB8deCoPEfjvxmvh7wf4WvPF&#10;/hmx8R61pV5rmm2913n7QHh3x14w+CHxX8IfDTTPCer+OvF3gLxN4U8N2PjrxTrHgrwk994k0u40&#10;RrjXPE2geCviJrGl2ljbX09+rWHgzW5rue2hsTFax3L39p+TXxb/AGB/2rviD8BfhL8PNOg+ANh4&#10;w1z/AIJ4fFr/AIJwfHyO8+LnxD1Dwt4B8H/FCL4WaFH8c/gvrEnwDt7/AMeeJ9G8O+Ate1K/+G/i&#10;fwj8L7LxH4g1nwfpl14/ttM8EHV9aAPU73wvqR/4K4+DfG/gXwPrM+gj4T/E/wAM/GzxJ4e/Z6+M&#10;fwmi0/W7nwh8MbzwX4k+KX7SXim2n+Ef7Ufhm5ttB07wb8Lvhr8Pf7D1H4X+JLrxd4gvb3xdc6T4&#10;lg8J/rjUUMSwQxQq0jrDEkSvNLJPMyxqFDSzzM0s0jBQZJZWaSRsu7FiS0tABRRRQAUUUUAeD237&#10;TvwEuZvjxF/ws3w/Zp+zFZSan8e73Vl1HRNK+GWlwaNrPiG61TxBrGsWNjpJ0uz0Xw7rmoX2paff&#10;X1lYw6Xei8ngkgaNfzj/AOCgfjr4wftmfsN/EGD9gO/t/HnhXVdM+Lfh/wCOtvpnin4m/Bf4+Jpf&#10;hD4d67qMPwg8A+Gj8Kta+IGh/EHxv4sn8JWfiHQtX0Twn4q1j4a315onhC603UPiL4d8c+G+u+Kv&#10;7Hv7R/xk8Rf8FKdH1q2+Cvg/wJ+1v8E/B3gD4OeKtI+Knj7xR4r03xZ8MfD3inRfClx8Vfh/cfBD&#10;wnoun+D/ABRc+JUvfGOneHPiR4xuLbStPuvDENtr8Guzarpf1L+yR8I/iv4Auf2j/iX8brDwJ4c+&#10;JX7TPx7t/jLrXgP4Y+NvEPxF8DeAbDw/8CPgh+z74d0HSvGniXwB8LdT8S6jqegfA/TvGHiPU5fA&#10;OgCHXfE97oVt/aenaJp+q3YB7t8F28Ut8H/hWfHGip4b8Z/8K68FDxX4fj1O61lNE8RDw5po1jSh&#10;q19pWhXupGw1AXFs17d6LpVzcNEZZtPtJGeBPS6KKACiiigAooooAKKKKACiiigAooooAKKKKACi&#10;iigAooooAKKKKACiiigAoor5Q/bs0j4o+IP2Mv2otE+CqeIpfijqnwN+I9l4QtfBs97aeN9Rvrjw&#10;zqCXOk+Ar3Tbi21DTvH+r6ab7TPAup2dxb3Gm+LbvRr6KZHtgygH1fRX5zf8E49Bi0Lwz+0o/gjw&#10;V48+G37N2s/tLXeqfsqeAPiL4B+JHws1zw38KV+BPwI0rxt/Znw1+LOj+GvHfgfwlrf7R2mfHPxH&#10;4c0TWfDejpdW+rT+JtIil8P+I9Idf0ZoAKKKKACiiigAooooAK+Jv+ChHi/43/Dr9lv4i/Ej9n25&#10;+JkfxF+Hukaz4xsrL4X6R8DdZvtSttF8M6/cKvjC2+PJOij4aaVqX9m+IviAngK3v/i/e+HNHvNL&#10;+Gmmal4jv7eyuPz6+JmlfEa68Uf8FofCXwD8CftFaJ4z+IHwG8Jar8OtcPwo/aD8I6T488aaD4F+&#10;IGh/FWx+BXxa8WeGNG8Eal8RNQl17TNJ8ASfD/xjOP7butH17wrFc6L4fvrzT/cv2PP2bvgj8Xvh&#10;9+0F4c8c/s32Osfslf8ADV1x40/Y++EX7SfwK8SaM3grwLD+z18FvC3jXVdA+Ef7QHhXTvF3w/0D&#10;Xvjyf2h73QdL1Xwnop1LQ/FGsarpyXHhLxhZRSgH6W/CfxfH8QfhZ8NfHsOraTr8PjfwB4N8Xxa7&#10;oNjqumaFrUfiXw7puspq2i6brqx63p+k6it6LzTrHWI49UtLOeG3v1F3HMq9/UNvb29pbwWlpBFa&#10;2trDFb21tbxJDb29vCgjhgghjVYooYY1WOKKNVSNFVFUKFCzUAFFFFABRXO+L10d/CXihPENrql9&#10;oD+HdbXXLLQ7HxBqmtXmjtpt0NTtdH0zwnBc+KdR1S4sjPFp9j4atrjxBd3bxW+jQS6jJbo3873h&#10;3Q11b9iL9iLRPjB8EP2ote/Z2+G/7R37Rml/tGfBqT9nD9qiP4r3GkX3hD9pW/8AgDqmofCNfANr&#10;8YfHHw70/wATeK/hzJpGq6L4V17RtJ+JF/8ADnxLNqem3Xw61u/8PAH2z+1b+3b8QfhZ+3B+yZ+z&#10;b4P8P+KPDnw68VfFfwb4d+M/j/WPgd8VvE+jfEKf4oeCvii/gn4YfCvxxpHhK88DWFz4X1Lwrp/j&#10;X4s+KbvWhc+H7G78I6PpkNzYSfFHUfA/61V8ofsoeAvG0/7Jf7HenftQaNY+Kvj78PPgn8EdV8d6&#10;l4wsrLxHr+g/HbSfhPp3h7xr4mg1bUVvZrfxrHqOq+K9L1DxRp0tvfXg1bWxDJBZ6rcWzfV9ABRR&#10;RQAUUV/PJZaNql9+zX+1v4L0L4T/ALS1t8JtO/4KZfDTx98QvAviH4AftR6F4u+Iv7H+sfFL4JXX&#10;xIX4daP4y8C6b43+LXhO+0vwx4zv/iP4V8BW3jLVPEPw5s/Fvhq50S7PjjQ7LWgD9Bv26/in8bvg&#10;z4k+BvxA0DxX458CfswaZP4j0z9o7xr8NvCvwV8Z+JPDPiPxR8QPgd4V+DOoeJND+Ll0usN8KTba&#10;18VIPHt98JdI8S/ETTbubwrfWehT6ZDqF1aforX5qfsV/s8eCvGf7OXwb1f47/BLStf1P4YfFz9o&#10;/wAWfsxWfx3+G8938TPgv8ENf/aW8e+Jv2a9Nt9N+KOlSeN/h34l8P8AwO0r4LQR6LqdnoXi3wg3&#10;hfw3outWtr4g8KebB+ld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9D+/iiiigAooooAKKKKACiiigAooooAKKKKACiiigAo&#10;oooAKKKKACiiigAooooAKKKKACiiigAooooAKK/lP8Hf8Fsfjj+0P+19+3P+zd8L/jJ+yx+zh8cf&#10;2W/i98QfhF+zl+xl+0t8MPFp8R/tfN8O5NVsJ9YufjtF8X/Bmi+E/E3jvW9MuNP8H+D/AAp4e1a+&#10;8P2kuja1qln4w07ULh7f3j9sD/gsf8cPg18Sv2CP+CeHwQ+GXgrxL/wU3/bG+Gvwo8SeNIvi1Bq+&#10;m/Bv9nqTxZ4aupvFuueO/D/hTVIPFeq6xpmreHvGeo2vgnTb7To7TSNBa4vdYdbqxtrsA/o4or8p&#10;rB/+Csnwn+LX7LXhvx742/Zl/aY+Cvjr4mS6B+0H4/8Ahr8BfH3wY+JXwz0Q/DHx/r8F/FoOofGX&#10;4reENW8DXPjzR/Dfh5fEyf8ACPa/pX9qaZaXum6kdRudStfB/wDgq3/wWW8If8E1f2jP2C/g/rWk&#10;W2o+G/j78YdMsv2iPFN7YalNYfCb4J+JrTxN4O8K+I5dStzDYaZrOt+Pra/8SaTFeSzzal4V+EPx&#10;It7awlMb3doAfujRTUdJFWSN1dHUMjowZHVwGVlZcqysuCrA4IORkGvwW/4Kf/8ABS/9q/8AYr/b&#10;V/4Jn/s7eBvhb8Dpvgz+3R+1j8NPgjqfxO1zxV4x8T/E608Pv8Qvg9o3xGtrX4fweHPCPhXwbd3O&#10;l/EW60rw3r8njT4kmcWk2qXWh6Jc/ZLZQD966KKKACiiigAooooAKKKKACiiigAooooAKKKKACii&#10;igAooooAKKKKACiiigAooooAKKKKACiiigAooooAKKKKACiiigAor4//AG9P21vhL/wTz/ZT+K/7&#10;WvxqGqXfgr4X6XYSJoGgCzbxF4u8S6/q1j4e8KeEtBS/ubW0Oo67r2p2NoZ551g06yN5qlwHt7GZ&#10;K/Mr9in47/8ABYT9tz9mrwx+3HoHiz9h/wCEHhb4y+HX8a/Aj9k7xZ8Gvi540ku/AF1PfL4dvfiT&#10;+0HpXxo8K6nofi7xJaW1nqFpdeHvhdrnhzTbS9Sa60S6eZbeyAP31or+Tr9p7/grX/wVJ/Zs+O//&#10;AAR1/Zw17wr+yh4P8e/8FILD4e+Fvi/YfFD4C/GDxF4o+AHxM1bxT8OPA3jVbe38K/tQ/DbSfGen&#10;afrnjW+1LTNJbTfCc0dlp9vpk2r3byvrDfW3we/4LAfGH4af8FRNZ/4JNft5/Dr4Zf8AC5PGHg+L&#10;4gfsz/G39m618ReHPhz8Y9Fn8Na/4ns/DniHwF8VfGviTWfh94w1S18LeItK0/8A4uB4m8P/APCT&#10;aNcaNcavFY3Njr1wAf0H0V/Nuv8AwUf/AOCn/wANf+Cvn7Mn7EHxl+En7IPiz4U/tUeBfE3xAufA&#10;3wN8T+O9a+NH7MPgbwvDrFzc+JPi14v1+6tPDmt6lbNJo9rqD6R4RtfC/io2V9B4MurOaP7bf9V/&#10;wWQ/4LL+J/2G/il+y9+zf+zr4a0nxb8Vfi7+0t8Cfhv8Y/G/iGwOreCvg74M+JeuQ3Fv4Unto7+x&#10;kv8A4reP/CtvqWs6FpyTSQ+EfCsEHifxBaoPE/guPVwD+h6iiigAooooAKKKKACiiigAooooAKKK&#10;KACiiigAooooAKKKKACiiigAooooAKKKKACiiigAooooAKKKKACiiigAooooAKKKKACiiigAoor4&#10;/wD29P21vhL/AME8/wBlP4r/ALWvxqGqXfgr4X6XYSJoGgCzbxF4u8S6/q1j4e8KeEtBS/ubW0Oo&#10;67r2p2NoZ551g06yN5qlwHt7GZKAPsCivwK/Yp+O/wDwWE/bc/Zq8Mftx6B4s/Yf+EHhb4y+HX8a&#10;/Aj9k7xZ8Gvi540ku/AF1PfL4dvfiT+0HpXxo8K6nofi7xJaW1nqFpdeHvhdrnhzTbS9Sa60S6eZ&#10;bey+L/2nv+Ctf/BUn9mz47/8Edf2cNe8K/soeD/Hv/BSCw+Hvhb4v2HxQ+Avxg8ReKPgB8TNW8U/&#10;DjwN41W3t/Cv7UPw20nxnp2n6541vtS0zSW03wnNHZafb6ZNq928r6wwB/WLRX8/XwS/4K8fF34e&#10;/wDBVC+/4JI/t9eBvhTp3xe8ceF7Pxz+zZ8ff2e7Pxd4f+FvxU0C88P674jt9I8WfD/4i+K/GXij&#10;wD4nu7Pwv4ksbZLHxl4y0tvEWh3eii8e3utN1i62v2Xf+Cl/7V/xb/4LZ/tNf8E1PjR8Lfgd8OPh&#10;7+z7+yd/wu7Tbn4Z+KvGPxH8Q+JvEHibxL+zxJ4XudV8deJ/Dvw8t0tNP8K/FHWbXUdB0/4caaI9&#10;bYsNd1izsrS4nAP3ror+RD45f8F0/wBsz4hf8FGfi5+xn+wV8T/+CSmj6F8PPik/wT0DRf2zdc/a&#10;B0L4u+MvHvhSw0+y+IdzoOseEfG/g/4T65Yf8Jk2v+H/AAX4c0rWj4o1mTQTBJCb++t4a9O/bK/4&#10;Lj/tEfDn46/8FD/hr+znoHwX1HQ/+CU/7Pvwz+K3xxvPiD4N8Y3zftDfEnxX4o8GaP4x8AeC5dJ+&#10;Ieky/CXwj4a0DxbfT6frV5F8Qdbn8a6JDZ3BvPDguH1AA/qhor53/ZJ/aQ8Iftgfsx/Aj9qHwFZX&#10;2l+E/jt8L/CPxK0rRtTdJdT0EeJdKt72+8O6jNHHDDcah4e1JrzRb25t0W2ubmwlntd0EsbN9E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9H+/iiiigAooooAKKKKACiiigAo&#10;oooAKKKKACiiigAooooAKKKKACiiigAooooAKKKKACiiigAooooA/hA/4KHfsy/s3/8ABR34EfH/&#10;AOI/x5/ZG/a1+Cn/AAVh8BePvjn4S/Zx+IPwX/Ze+L89t+2Mngn4q+L/AAz+z3eS3nhHwLN8MPEX&#10;hvVPDmi+F/C3inxd4l1rwp4v8AW1rL4zfxFceFl0221LqfjV/wAE5f8Agov+zB+1R/wRx/4K0aj8&#10;NfH37WHxQ+AvwD+BfwT/AG5fhd8Jobnxt8Z9K1PQPAPizwH4k8ZaFolhY3F/4/lb4d+M7vRfFE2k&#10;NqN9qXj3w9NfMq6d4qS9tP7lqKAPzp+Gf/BRPw78c/Efhz/hTP7O/wC1Trvwss/C/i3xn8Zvi74/&#10;/Zz+N/wb0z4Y6X4b8I6nrFj4T8KeCPiJ8OdI+I3x8+LOt+KYdM8KJ8O/gv4W8WXNgs+q382qS6jY&#10;6ToGv/zm/tu/sQfHX/gqH/wT/wD28v2kPF1z8fPh14/+J/xK1L4rfD79kXx/+wX8arH4z6Fe/s7P&#10;4j+Hv7K3w+8O3eoeBrT4oXcPi74c/adW8QX3grwH4i8I6R4m+NnxBn1nWoYP7S1TSv7SKKAPxn/4&#10;IQ/H/wDaK+M//BPT4P8AhH9rn4HftBfA39pD4BaDpnwd8f6f8fvgp8TvhFqHjnSfCtvJpngH4g+H&#10;bvx/4M8K2Hi5Nd8H2GmQ+KZ9AudWvNL8VWWpPr62X9r6RLqH5x/8F9NE+KHj79vj/giTr/wt/Z2/&#10;ap+MPh39k39tbQ/jL8f/ABR8H/2Wf2gvid4R8A/D4/EH9nXxB/bEni/wZ8ONY8K+IJ10fwx4jvLj&#10;SfDGs6xq1k+jXlnfWVtqHlWr/wBWlFAGfpWpW+s6XpusWkd/DaarYWepWsOraVqmhapFb31vFdQR&#10;6loet2en61o1+kUqreaVrGn2GqafcCS01CytbuGa3TQoooAKKKKACiiigAooooAKKKKACiiigAoo&#10;ooAKKKKACiiigAooooAKKKKACiiigAooooAKKKKACiiigAooooAKKKKAPyl/4LWfsCeJ/wDgpV/w&#10;Tq+N/wCy74A1rTtB+J2rP4V8dfDC61q7NjoF544+H3iKx8R6doOvXa2t01pp3iayttS8PfbxGE0y&#10;91Oz1SdjbWU6P8Ef8EsP28vHH7Nf7BXwD/ZD/aZ/Yw/bn8L/ALYH7OPwr0j4R6Z8HtC/ZZ+MfjDT&#10;/i3pXgQ33hbwR4h8C/GHRvCEvwUsPDV9ouk6PZ614h8Y/EDw54c8LXTO1/rD6esV4/8ASjRQB/GR&#10;/wAFovDv7RnxQ/4Kk/8ABDP472X7IP7VWvaP+zD42+H3xM/avl+C37Ofx8/aB8F/BWfV/iR8FfHn&#10;iLw9Z/Ej4YfCzVvDnxPk8J2WjeIoLm88AjVJ71tHkjGmWupTppadjN+yz+0b+2h/wXbv/wDgrlq/&#10;7M/x58B/sl/sM/s+XGn/AAR8MfE/wJqvwq+OX7UXxC8G/D/4i3GiaD4B+D3ji20vxxodrfeOPiD4&#10;ivNJu/HGl+F5b0aP4atLi3trrxDd2Wlf2DUUAfxa+JP2f/hp/wAFPv8AgoP/AME4P2//ANjn9jv9&#10;qL9j79pn4e/tR6H8Qv2/9e+MHwO+InwU0XSfht8N9P0jU9Q07xD4l8W+H7b4XfEX4ieL5tNPw+0K&#10;X4czax4m8QaPrur33xC07TrOxgubf4p/4Klf8Ejf+Cv3gO+/ZUs9M/aB1n9sPQvFP/BQ66+NthL8&#10;HP2NtR8U+KPgX8Q/HOvwanefH/45eNPDthrniDxf4a8MWMejaEkXjy+t/Ctl4e8OaZoFjc6Loej6&#10;fp8H+hBRQBzvhCy8Rab4T8L6d4v1qDxH4tsPDuiWXijxDa2MOmWuveIrXTbaDW9attMtkit9Og1T&#10;U47q+hsYIoobSOdbeJFSNUXoqKKACiiigAooooAKKKKACiiigAooooAKKKKACiiigAooooAKKKKA&#10;CiiigAooooAKKKKACiiigAooooAKKKKACiiigAooooAKKKKACvyl/wCC1n7Anif/AIKVf8E6vjf+&#10;y74A1rTtB+J2rP4V8dfDC61q7NjoF544+H3iKx8R6doOvXa2t01pp3iayttS8PfbxGE0y91Oz1Sd&#10;jbWU6P8Aq1RQB/Nd/wAEsP28vHH7Nf7BXwD/AGQ/2mf2MP25/C/7YH7OPwr0j4R6Z8HtC/ZZ+Mfj&#10;DT/i3pXgQ33hbwR4h8C/GHRvCEvwUsPDV9ouk6PZ614h8Y/EDw54c8LXTO1/rD6esV4/wz/wWi8O&#10;/tGfFD/gqT/wQz+O9l+yD+1Vr2j/ALMPjb4ffEz9q+X4Lfs5/Hz9oHwX8FZ9X+JHwV8eeIvD1n8S&#10;Phh8LNW8OfE+TwnZaN4igubzwCNUnvW0eSMaZa6lOmlp/ZvRQB/JP4F/Yy+P/wDwUF/4OGPDH/BU&#10;DxV8Eviz8CP2Of2R/hVofgj4Rah8e/BWt/CL4k/HDxrpfhfxvZafeaL8JvGFlY/EDw34V0zxh8S/&#10;E3iN9R8YaL4du7jTfDmh272UV9r9zp+l6v7MVt8SLX/g6F/bO/aY1H9nP9rnRP2dPjR+xz4K+BHw&#10;7+OPiT9kP9pbwx8MdZ+JWjn9lmS90u78VeIvhZpdhoGkJJ4A8X248V6++m+FTJo0szaylnc2Vzcf&#10;1h0UAfxJ/t7fsk/shf8ABS3w/wDtF/BT4Of8EkP2j/2MP+CkngX4t2Fl8Fvi7pf7Luq/CT4f+OJW&#10;8fQWn/C6PGfx2+G+jQfBm8+G2taNFrfiTWNV8da1H4pZorK68C6j4j150t38Q/bj/YC/aV/Zw/aG&#10;/wCCzvhnSPhZ8b/j3B/wUt/Y9+BPhP8AZn8dfD/4WeL/AB1D8SPjjp/jH4T6L8SfBnjDV/CNhr2i&#10;fD7xNb32leLviLe3nj/VfCuiy+C7a61q3v5ltpY0/vbooA+LP+Ccf7N2sfsf/sG/sj/szeJZLeXx&#10;Z8GfgL8OfBvjWSzliuLI+OrTw/aXPjcWFxDLPDc2CeLLrWEsbiKaRJ7RYZVYhhX2nRRQAUVz/hrx&#10;Z4V8aadc6x4O8TeH/Fmk2fiDxZ4TvNU8Nazp2u6da+KvAXirWfAvjrwzc32l3N1bQeIPBfjbw54h&#10;8HeLNGllXUfDnirQdZ8PaxbWWr6Xe2cHQ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S/v4ooooAKKKKACiiigAooooAKKKKACiiigAooooAKKKKACiiigD5/wDjp+1j+yz+y/8A8It/&#10;w0v+0t+z/wDs7/8ACcf23/whX/C9PjJ8OvhJ/wAJh/wjX9j/APCSf8It/wAJ94k8P/8ACQf8I/8A&#10;8JBoP9t/2T9s/sr+29H+3/Z/7SsjL4B/w9h/4JZf9JLP2AP/ABMj9nT/AOeRXv8A8dP2Tv2Wf2oP&#10;+EW/4aX/AGaf2f8A9oj/AIQf+2/+EK/4Xp8G/h18W/8AhD/+El/sf/hJP+EW/wCE+8N+IP8AhH/+&#10;Eg/4R/Qf7b/sn7H/AGr/AGJo/wBv+0f2bZCLwD/h09/wSy/6Rp/sAf8AiG/7On/zt6AD/h7D/wAE&#10;sv8ApJZ+wB/4mR+zp/8APIo/4ew/8Esv+kln7AH/AImR+zp/88ij/h09/wAEsv8ApGn+wB/4hv8A&#10;s6f/ADt6P+HT3/BLL/pGn+wB/wCIb/s6f/O3oAP+HsP/AASy/wCkln7AH/iZH7On/wA8ij/h7D/w&#10;Sy/6SWfsAf8AiZH7On/zyKP+HT3/AASy/wCkaf7AH/iG/wCzp/8AO3o/4dPf8Esv+kaf7AH/AIhv&#10;+zp/87egA/4ew/8ABLL/AKSWfsAf+Jkfs6f/ADyKP+HsP/BLL/pJZ+wB/wCJkfs6f/PIo/4dPf8A&#10;BLL/AKRp/sAf+Ib/ALOn/wA7ej/h09/wSy/6Rp/sAf8AiG/7On/zt6AD/h7D/wAEsv8ApJZ+wB/4&#10;mR+zp/8APIo/4ew/8Esv+kln7AH/AImR+zp/88ij/h09/wAEsv8ApGn+wB/4hv8As6f/ADt6P+HT&#10;3/BLL/pGn+wB/wCIb/s6f/O3oAP+HsP/AASy/wCkln7AH/iZH7On/wA8ij/h7D/wSy/6SWfsAf8A&#10;iZH7On/zyKP+HT3/AASy/wCkaf7AH/iG/wCzp/8AO3o/4dPf8Esv+kaf7AH/AIhv+zp/87egA/4e&#10;w/8ABLL/AKSWfsAf+Jkfs6f/ADyKP+HsP/BLL/pJZ+wB/wCJkfs6f/PIo/4dPf8ABLL/AKRp/sAf&#10;+Ib/ALOn/wA7ej/h09/wSy/6Rp/sAf8AiG/7On/zt6AD/h7D/wAEsv8ApJZ+wB/4mR+zp/8APIo/&#10;4ew/8Esv+kln7AH/AImR+zp/88ij/h09/wAEsv8ApGn+wB/4hv8As6f/ADt6P+HT3/BLL/pGn+wB&#10;/wCIb/s6f/O3oAP+HsP/AASy/wCkln7AH/iZH7On/wA8ij/h7D/wSy/6SWfsAf8AiZH7On/zyKP+&#10;HT3/AASy/wCkaf7AH/iG/wCzp/8AO3o/4dPf8Esv+kaf7AH/AIhv+zp/87egA/4ew/8ABLL/AKSW&#10;fsAf+Jkfs6f/ADyKP+HsP/BLL/pJZ+wB/wCJkfs6f/PIo/4dPf8ABLL/AKRp/sAf+Ib/ALOn/wA7&#10;ej/h09/wSy/6Rp/sAf8AiG/7On/zt6AD/h7D/wAEsv8ApJZ+wB/4mR+zp/8APIo/4ew/8Esv+kln&#10;7AH/AImR+zp/88ij/h09/wAEsv8ApGn+wB/4hv8As6f/ADt6P+HT3/BLL/pGn+wB/wCIb/s6f/O3&#10;oAP+HsP/AASy/wCkln7AH/iZH7On/wA8ij/h7D/wSy/6SWfsAf8AiZH7On/zyKP+HT3/AASy/wCk&#10;af7AH/iG/wCzp/8AO3o/4dPf8Esv+kaf7AH/AIhv+zp/87egA/4ew/8ABLL/AKSWfsAf+Jkfs6f/&#10;ADyKP+HsP/BLL/pJZ+wB/wCJkfs6f/PIo/4dPf8ABLL/AKRp/sAf+Ib/ALOn/wA7ej/h09/wSy/6&#10;Rp/sAf8AiG/7On/zt6AD/h7D/wAEsv8ApJZ+wB/4mR+zp/8APIo/4ew/8Esv+kln7AH/AImR+zp/&#10;88ivQPhd/wAE9v2Bfgd470L4pfBX9h79kD4P/E3wv/af/CM/EX4Xfs0/Bf4f+O/Dv9t6PqHh3Wf7&#10;C8XeE/BOkeINJ/tfQNX1XQtT/s/Ubb7fo+qahpl351le3MEv1/QB8Af8PYf+CWX/AEks/YA/8TI/&#10;Z0/+eRR/w9h/4JZf9JLP2AP/ABMj9nT/AOeRX3/RQB8Af8PYf+CWX/SSz9gD/wATI/Z0/wDnkUf8&#10;PYf+CWX/AEks/YA/8TI/Z0/+eRX3/RQB8Af8PYf+CWX/AEks/YA/8TI/Z0/+eRR/w9h/4JZf9JLP&#10;2AP/ABMj9nT/AOeRX3/RQB8Af8PYf+CWX/SSz9gD/wATI/Z0/wDnkUf8PYf+CWX/AEks/YA/8TI/&#10;Z0/+eRX3/RQB8Af8PYf+CWX/AEks/YA/8TI/Z0/+eRR/w9h/4JZf9JLP2AP/ABMj9nT/AOeRX3/R&#10;QB8Af8PYf+CWX/SSz9gD/wATI/Z0/wDnkUf8PYf+CWX/AEks/YA/8TI/Z0/+eRX3/RQB8Af8PYf+&#10;CWX/AEks/YA/8TI/Z0/+eRR/w9h/4JZf9JLP2AP/ABMj9nT/AOeRX3/RQB8Af8PYf+CWX/SSz9gD&#10;/wATI/Z0/wDnkUf8PYf+CWX/AEks/YA/8TI/Z0/+eRX3/RQB8Af8PYf+CWX/AEks/YA/8TI/Z0/+&#10;eRR/w9h/4JZf9JLP2AP/ABMj9nT/AOeRX3/RQB8Af8PYf+CWX/SSz9gD/wATI/Z0/wDnkUf8PYf+&#10;CWX/AEks/YA/8TI/Z0/+eRX3/RQB8Af8PYf+CWX/AEks/YA/8TI/Z0/+eRR/w9h/4JZf9JLP2AP/&#10;ABMj9nT/AOeRX3/RQB8Af8PYf+CWX/SSz9gD/wATI/Z0/wDnkUf8PYf+CWX/AEks/YA/8TI/Z0/+&#10;eRX3/RQB+cHiz/gsP/wSh8F+FfEvjHWP+Ckf7EF5pHhPw/rPibVLPwn+058HvHviq607QtOudUvr&#10;bw14G8C+L/Efjfxp4gntrWWLRvCfg7w9r3irxHqT22j+HtG1XV7yzsp/iD/iKN/4IUf9Hzf+azft&#10;if8A0Ptfv9RQB+AP/EUb/wAEKP8Ao+b/AM1m/bE/+h9o/wCIo3/ghR/0fN/5rN+2J/8AQ+1+/wBR&#10;QB+AP/EUb/wQo/6Pm/8ANZv2xP8A6H2j/iKN/wCCFH/R83/ms37Yn/0Ptfv9RQB+AP8AxFG/8EKP&#10;+j5v/NZv2xP/AKH2j/iKN/4IUf8AR83/AJrN+2J/9D7X7/UUAfgD/wARRv8AwQo/6Pm/81m/bE/+&#10;h9o/4ijf+CFH/R83/ms37Yn/AND7X7/UUAfgD/xFG/8ABCj/AKPm/wDNZv2xP/ofaP8AiKN/4IUf&#10;9Hzf+azftif/AEPtfv8AUUAfgD/xFG/8EKP+j5v/ADWb9sT/AOh9o/4ijf8AghR/0fN/5rN+2J/9&#10;D7X7/UUAfgD/AMRRv/BCj/o+b/zWb9sT/wCh9o/4ijf+CFH/AEfN/wCazftif/Q+1+/1FAH4A/8A&#10;EUb/AMEKP+j5v/NZv2xP/ofaP+Io3/ghR/0fN/5rN+2J/wDQ+1+/1FAH4A/8RRv/AAQo/wCj5v8A&#10;zWb9sT/6H2j/AIijf+CFH/R83/ms37Yn/wBD7X7/AFFAH4A/8RRv/BCj/o+b/wA1m/bE/wDofaP+&#10;Io3/AIIUf9Hzf+azftif/Q+1+/1FAH4A/wDEUb/wQo/6Pm/81m/bE/8AofaP+Io3/ghR/wBHzf8A&#10;ms37Yn/0Ptfv9RQB+AP/ABFG/wDBCj/o+b/zWb9sT/6H2j/iKN/4IUf9Hzf+azftif8A0Ptfv9RQ&#10;B+AP/EUb/wAEKP8Ao+b/AM1m/bE/+h9r7/8A+Hlf7Ov/AETn9v8A/wDFTv8AwVN/+g4r7/ooA+AP&#10;+Hlf7Ov/AETn9v8A/wDFTv8AwVN/+g4o/wCHlf7Ov/ROf2//APxU7/wVN/8AoOK+/wCigD4A/wCH&#10;lf7Ov/ROf2//APxU7/wVN/8AoOKP+Hlf7Ov/AETn9v8A/wDFTv8AwVN/+g4r7/ooA+AP+Hlf7Ov/&#10;AETn9v8A/wDFTv8AwVN/+g4o/wCHlf7Ov/ROf2//APxU7/wVN/8AoOK+/wCigD4A/wCHlf7Ov/RO&#10;f2//APxU7/wVN/8AoOKP+Hlf7Ov/AETn9v8A/wDFTv8AwVN/+g4r7/ooA+AP+Hlf7Ov/AETn9v8A&#10;/wDFTv8AwVN/+g4o/wCHlf7Ov/ROf2//APxU7/wVN/8AoOK+/wCigD4A/wCHlf7Ov/ROf2//APxU&#10;7/wVN/8AoOKP+Hlf7Ov/AETn9v8A/wDFTv8AwVN/+g4r7/ooA+AP+Hlf7Ov/AETn9v8A/wDFTv8A&#10;wVN/+g4o/wCHlf7Ov/ROf2//APxU7/wVN/8AoOK+/wCigD4A/wCHlf7Ov/ROf2//APxU7/wVN/8A&#10;oOKP+Hlf7Ov/AETn9v8A/wDFTv8AwVN/+g4r7/ooA+AP+Hlf7Ov/AETn9v8A/wDFTv8AwVN/+g4o&#10;/wCHlf7Ov/ROf2//APxU7/wVN/8AoOK+/wCigD4A/wCHlf7Ov/ROf2//APxU7/wVN/8AoOKP+Hlf&#10;7Ov/AETn9v8A/wDFTv8AwVN/+g4r7/ooA+AP+Hlf7Ov/AETn9v8A/wDFTv8AwVN/+g4o/wCHlf7O&#10;v/ROf2//APxU7/wVN/8AoOK+/wCigD4A/wCHlf7Ov/ROf2//APxU7/wVN/8AoOKP+Hlf7Ov/AETn&#10;9v8A/wDFTv8AwVN/+g4r7/ooA/xpvjh/wUh/a3/Yz/4Kvf8ABRL47fsSfHv4wfAG6+If7b/7VHib&#10;UdDu/D2t+GdO8W6dffGD4y2/hi2+Nf7Onxm8MJpGqeIPCWkePfETaV4U+Nnwwl8VfCzxVqmoXUGj&#10;eFPG+nPNZf1e/sHf8Hp3wa8Wadovg7/goz+z74g+E/ja68QeHtGl+NH7M2mz+NPg0+neIPFWvwax&#10;4s8Y/C/xj4vl+K/w48P/AA48Ky+EJdRt/A/iD9o3xV49ng8YaxoXhjw5cw+HvBOq/lB40/4Nuv8A&#10;go5/wUb/AOCpv/BQDx9/wgX/AAy/+zL4g/b/AP2q9X/4aA+Pum6p4f8A+Ep8H6r+0Vda1/bfwV+F&#10;XkwfED4t/wBt/D/xx/wmvw48UGz8HfAnx7/wj+s+HP8Ahevh/WofKX+t3/gn7/wbHf8ABLn9iHwr&#10;DL46+Dvh/wDbU+MeqeH49K8Y/E/9qrwp4Z+IfhWSe903wY3iG1+HXwJ1ix1P4UeAvD7eKfCd34h8&#10;I3+qaN45+MvhbTvFXiLwdffGzxP4bvZbZwD9vvgD8fvg1+1L8G/h7+0F+z58QtA+Knwb+Kfh+HxN&#10;4G8deGZp307WNNee4sru2ubO+t7TV9C8QaFq1nqPh3xZ4T8Q6dpPirwd4q0nWfCnivR9E8SaNqel&#10;Wvs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9P+/i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ZUEsDBBQABgAIAAAAIQBsYZo25AAAAA8B&#10;AAAPAAAAZHJzL2Rvd25yZXYueG1sTE9Lb4JAEL436X/YTJPedMEqRWQxxj5Opkm1SdPbCCMQ2V3C&#10;roD/vuOpvUzyZb5nuh51I3rqXG2NgnAagCCT26I2pYKvw9skBuE8mgIba0jBlRyss/u7FJPCDuaT&#10;+r0vBZsYl6CCyvs2kdLlFWl0U9uS4d/Jdho9w66URYcDm+tGzoIgkhprwwkVtrStKD/vL1rB+4DD&#10;5il87Xfn0/b6c1h8fO9CUurxYXxZ8dmsQHga/Z8Cbhu4P2Rc7GgvpnCiUTCJopCpCuaLCAQTlkE8&#10;A3FUED/PlyCzVP7fkf0CAAD//wMAUEsDBBQABgAIAAAAIQA3ncEYugAAACEBAAAZAAAAZHJzL19y&#10;ZWxzL2Uyb0RvYy54bWwucmVsc4SPywrCMBBF94L/EGZv07oQkaZuRHAr9QOGZJpGmwdJFPv3Btwo&#10;CC7nXu45TLt/2ok9KCbjnYCmqoGRk14ZpwVc+uNqCyxldAon70jATAn23XLRnmnCXEZpNCGxQnFJ&#10;wJhz2HGe5EgWU+UDudIMPlrM5YyaB5Q31MTXdb3h8ZMB3ReTnZSAeFINsH4Oxfyf7YfBSDp4ebfk&#10;8g8FN7a4CxCjpizAkjL4DpvqGjTwruVfj3UvAAAA//8DAFBLAQItABQABgAIAAAAIQDa9j37DQEA&#10;ABQCAAATAAAAAAAAAAAAAAAAAAAAAABbQ29udGVudF9UeXBlc10ueG1sUEsBAi0AFAAGAAgAAAAh&#10;ADj9If/WAAAAlAEAAAsAAAAAAAAAAAAAAAAAPgEAAF9yZWxzLy5yZWxzUEsBAi0AFAAGAAgAAAAh&#10;AAVX5VbLAwAAjwgAAA4AAAAAAAAAAAAAAAAAPQIAAGRycy9lMm9Eb2MueG1sUEsBAi0ACgAAAAAA&#10;AAAhACNNag8ymAsAMpgLABQAAAAAAAAAAAAAAAAANAYAAGRycy9tZWRpYS9pbWFnZTEuanBnUEsB&#10;Ai0AFAAGAAgAAAAhAGxhmjbkAAAADwEAAA8AAAAAAAAAAAAAAAAAmJ4LAGRycy9kb3ducmV2Lnht&#10;bFBLAQItABQABgAIAAAAIQA3ncEYugAAACEBAAAZAAAAAAAAAAAAAAAAAKmfCwBkcnMvX3JlbHMv&#10;ZTJvRG9jLnhtbC5yZWxzUEsFBgAAAAAGAAYAfAEAAJqg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46" type="#_x0000_t75" alt="A close up of a computer&#10;&#10;Description automatically generated" style="position:absolute;width:40595;height:49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DEfxQAAAOAAAAAPAAAAZHJzL2Rvd25yZXYueG1sRI/dasJA&#10;EIXvC77DMoJ3daOg1egqQRF7Vfx7gCE7JsHsbMiuGvv0nUKhN8OZc5hvOMt152r1oDZUng2Mhgko&#10;4tzbigsDl/PufQYqRGSLtWcy8KIA61XvbYmp9U8+0uMUCyUQDikaKGNsUq1DXpLDMPQNsWRX3zqM&#10;sraFti0+Be5qPU6SqXZYsXwosaFNSfntdHcGDnuXi4WT6y7MLl/VPPs+TDNjBv1uu5CRLUBF6uL/&#10;xR/i00qHD/gtJAL06gcAAP//AwBQSwECLQAUAAYACAAAACEA2+H2y+4AAACFAQAAEwAAAAAAAAAA&#10;AAAAAAAAAAAAW0NvbnRlbnRfVHlwZXNdLnhtbFBLAQItABQABgAIAAAAIQBa9CxbvwAAABUBAAAL&#10;AAAAAAAAAAAAAAAAAB8BAABfcmVscy8ucmVsc1BLAQItABQABgAIAAAAIQBrnDEfxQAAAOAAAAAP&#10;AAAAAAAAAAAAAAAAAAcCAABkcnMvZG93bnJldi54bWxQSwUGAAAAAAMAAwC3AAAA+QIAAAAA&#10;">
                  <v:imagedata r:id="rId26" o:title="A close up of a computer&#10;&#10;Description automatically generated" croptop="2867f" cropleft="1027f" cropright="33692f"/>
                </v:shape>
                <v:shape id="Text Box 19" o:spid="_x0000_s1047" type="#_x0000_t202" style="position:absolute;left:-616;top:50412;width:61873;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NaAxwAAAOAAAAAPAAAAZHJzL2Rvd25yZXYueG1sRI9Ni8Iw&#10;EIbvC/6HMIKXRdP1IGs1itoVPLgHP/A8NGNbbCYlibb+eyMs7GWY4eV9hme+7EwtHuR8ZVnB1ygB&#10;QZxbXXGh4HzaDr9B+ICssbZMCp7kYbnofcwx1bblAz2OoRARwj5FBWUITSqlz0sy6Ee2IY7Z1TqD&#10;IZ6ukNphG+GmluMkmUiDFccPJTa0KSm/He9GwSRz9/bAm8/s/LPH36YYX9bPi1KDfpfN4ljNQATq&#10;wn/jD7HT0WEKb6G4gFy8AAAA//8DAFBLAQItABQABgAIAAAAIQDb4fbL7gAAAIUBAAATAAAAAAAA&#10;AAAAAAAAAAAAAABbQ29udGVudF9UeXBlc10ueG1sUEsBAi0AFAAGAAgAAAAhAFr0LFu/AAAAFQEA&#10;AAsAAAAAAAAAAAAAAAAAHwEAAF9yZWxzLy5yZWxzUEsBAi0AFAAGAAgAAAAhAPyw1oDHAAAA4AAA&#10;AA8AAAAAAAAAAAAAAAAABwIAAGRycy9kb3ducmV2LnhtbFBLBQYAAAAAAwADALcAAAD7AgAAAAA=&#10;" stroked="f">
                  <v:textbox inset="0,0,0,0">
                    <w:txbxContent>
                      <w:p w14:paraId="66CB8218" w14:textId="6BF12EC5" w:rsidR="001E5187" w:rsidRPr="00E50672" w:rsidRDefault="001E5187" w:rsidP="00E50672">
                        <w:pPr>
                          <w:pStyle w:val="Caption"/>
                          <w:rPr>
                            <w:rFonts w:eastAsiaTheme="majorEastAsia" w:cstheme="minorHAnsi"/>
                            <w:noProof/>
                            <w:color w:val="AC3EC1" w:themeColor="accent1"/>
                            <w:sz w:val="20"/>
                            <w:szCs w:val="20"/>
                          </w:rPr>
                        </w:pPr>
                        <w:r w:rsidRPr="00E50672">
                          <w:rPr>
                            <w:sz w:val="20"/>
                            <w:szCs w:val="20"/>
                          </w:rPr>
                          <w:t xml:space="preserve">Figure </w:t>
                        </w:r>
                        <w:r>
                          <w:rPr>
                            <w:sz w:val="20"/>
                            <w:szCs w:val="20"/>
                          </w:rPr>
                          <w:t>11</w:t>
                        </w:r>
                        <w:r w:rsidRPr="00E50672">
                          <w:rPr>
                            <w:sz w:val="20"/>
                            <w:szCs w:val="20"/>
                          </w:rPr>
                          <w:t>.</w:t>
                        </w:r>
                        <w:r>
                          <w:rPr>
                            <w:sz w:val="20"/>
                            <w:szCs w:val="20"/>
                          </w:rPr>
                          <w:t xml:space="preserve"> </w:t>
                        </w:r>
                        <w:r w:rsidRPr="00E50672">
                          <w:rPr>
                            <w:sz w:val="20"/>
                            <w:szCs w:val="20"/>
                          </w:rPr>
                          <w:t>Gating strategy of hematopoietic precursors in the bone marrow to obtain results shown in figure 8.</w:t>
                        </w:r>
                      </w:p>
                      <w:p w14:paraId="284AB1A8" w14:textId="77777777" w:rsidR="001E5187" w:rsidRDefault="001E5187"/>
                    </w:txbxContent>
                  </v:textbox>
                </v:shape>
                <w10:wrap type="square"/>
              </v:group>
            </w:pict>
          </mc:Fallback>
        </mc:AlternateContent>
      </w:r>
    </w:p>
    <w:p w14:paraId="488B1C79" w14:textId="7729F5AE" w:rsidR="00AB7CCB" w:rsidRDefault="00AB7CCB" w:rsidP="00AB7CCB">
      <w:pPr>
        <w:pStyle w:val="Kop1"/>
      </w:pPr>
      <w:bookmarkStart w:id="21" w:name="_Toc33995615"/>
      <w:r>
        <w:lastRenderedPageBreak/>
        <w:t>references</w:t>
      </w:r>
      <w:bookmarkEnd w:id="21"/>
    </w:p>
    <w:p w14:paraId="5BC2130A" w14:textId="7968E7A2" w:rsidR="00CC1B4F" w:rsidRPr="00CC1B4F" w:rsidRDefault="00AB7CCB" w:rsidP="00AB7CCB">
      <w:pPr>
        <w:rPr>
          <w:rFonts w:ascii="Calibri" w:hAnsi="Calibri" w:cs="Calibri"/>
          <w:noProof/>
        </w:rPr>
      </w:pPr>
      <w:r>
        <w:t xml:space="preserve"> </w:t>
      </w:r>
      <w:r w:rsidR="00E77AA6">
        <w:fldChar w:fldCharType="begin" w:fldLock="1"/>
      </w:r>
      <w:r w:rsidR="00E77AA6">
        <w:instrText xml:space="preserve">ADDIN Mendeley Bibliography CSL_BIBLIOGRAPHY </w:instrText>
      </w:r>
      <w:r w:rsidR="00E77AA6">
        <w:fldChar w:fldCharType="separate"/>
      </w:r>
      <w:r w:rsidR="00CC1B4F" w:rsidRPr="00CC1B4F">
        <w:rPr>
          <w:rFonts w:ascii="Calibri" w:hAnsi="Calibri" w:cs="Calibri"/>
          <w:noProof/>
        </w:rPr>
        <w:t>[1]</w:t>
      </w:r>
      <w:r w:rsidR="00CC1B4F" w:rsidRPr="00CC1B4F">
        <w:rPr>
          <w:rFonts w:ascii="Calibri" w:hAnsi="Calibri" w:cs="Calibri"/>
          <w:noProof/>
        </w:rPr>
        <w:tab/>
        <w:t xml:space="preserve">D. Branzei and M. Foiani, “Maintaining genome stability at the replication fork,” </w:t>
      </w:r>
      <w:r w:rsidR="00CC1B4F" w:rsidRPr="00CC1B4F">
        <w:rPr>
          <w:rFonts w:ascii="Calibri" w:hAnsi="Calibri" w:cs="Calibri"/>
          <w:i/>
          <w:iCs/>
          <w:noProof/>
        </w:rPr>
        <w:t>Nature Reviews Molecular Cell Biology</w:t>
      </w:r>
      <w:r w:rsidR="00CC1B4F" w:rsidRPr="00CC1B4F">
        <w:rPr>
          <w:rFonts w:ascii="Calibri" w:hAnsi="Calibri" w:cs="Calibri"/>
          <w:noProof/>
        </w:rPr>
        <w:t>, vol. 11, no. 3. pp. 208–219, Mar-2010.</w:t>
      </w:r>
    </w:p>
    <w:p w14:paraId="3F614BDC"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w:t>
      </w:r>
      <w:r w:rsidRPr="00CC1B4F">
        <w:rPr>
          <w:rFonts w:ascii="Calibri" w:hAnsi="Calibri" w:cs="Calibri"/>
          <w:noProof/>
        </w:rPr>
        <w:tab/>
        <w:t xml:space="preserve">P. G. Pilié, C. Tang, G. B. Mills, and T. A. Yap, “State-of-the-art strategies for targeting the DNA damage response in cancer,” </w:t>
      </w:r>
      <w:r w:rsidRPr="00CC1B4F">
        <w:rPr>
          <w:rFonts w:ascii="Calibri" w:hAnsi="Calibri" w:cs="Calibri"/>
          <w:i/>
          <w:iCs/>
          <w:noProof/>
        </w:rPr>
        <w:t>Nat. Rev. Clin. Oncol.</w:t>
      </w:r>
      <w:r w:rsidRPr="00CC1B4F">
        <w:rPr>
          <w:rFonts w:ascii="Calibri" w:hAnsi="Calibri" w:cs="Calibri"/>
          <w:noProof/>
        </w:rPr>
        <w:t>, vol. 16, no. 2, pp. 81–104, 2019.</w:t>
      </w:r>
    </w:p>
    <w:p w14:paraId="12A81FF9"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w:t>
      </w:r>
      <w:r w:rsidRPr="00CC1B4F">
        <w:rPr>
          <w:rFonts w:ascii="Calibri" w:hAnsi="Calibri" w:cs="Calibri"/>
          <w:noProof/>
        </w:rPr>
        <w:tab/>
        <w:t xml:space="preserve">C. E. Weeden and M. L. Asselin-Labat, “Mechanisms of DNA damage repair in adult stem cells and implications for cancer formation,” </w:t>
      </w:r>
      <w:r w:rsidRPr="00CC1B4F">
        <w:rPr>
          <w:rFonts w:ascii="Calibri" w:hAnsi="Calibri" w:cs="Calibri"/>
          <w:i/>
          <w:iCs/>
          <w:noProof/>
        </w:rPr>
        <w:t>Biochim. Biophys. Acta - Mol. Basis Dis.</w:t>
      </w:r>
      <w:r w:rsidRPr="00CC1B4F">
        <w:rPr>
          <w:rFonts w:ascii="Calibri" w:hAnsi="Calibri" w:cs="Calibri"/>
          <w:noProof/>
        </w:rPr>
        <w:t>, vol. 1864, no. 1, pp. 89–101, 2018.</w:t>
      </w:r>
    </w:p>
    <w:p w14:paraId="56DF6042"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4]</w:t>
      </w:r>
      <w:r w:rsidRPr="00CC1B4F">
        <w:rPr>
          <w:rFonts w:ascii="Calibri" w:hAnsi="Calibri" w:cs="Calibri"/>
          <w:noProof/>
        </w:rPr>
        <w:tab/>
        <w:t xml:space="preserve">T. Li, Z. W. Zhou, Z. Ju, and Z. Q. Wang, “DNA Damage Response in Hematopoietic Stem Cell Ageing,” </w:t>
      </w:r>
      <w:r w:rsidRPr="00CC1B4F">
        <w:rPr>
          <w:rFonts w:ascii="Calibri" w:hAnsi="Calibri" w:cs="Calibri"/>
          <w:i/>
          <w:iCs/>
          <w:noProof/>
        </w:rPr>
        <w:t>Genomics, Proteomics Bioinforma.</w:t>
      </w:r>
      <w:r w:rsidRPr="00CC1B4F">
        <w:rPr>
          <w:rFonts w:ascii="Calibri" w:hAnsi="Calibri" w:cs="Calibri"/>
          <w:noProof/>
        </w:rPr>
        <w:t>, vol. 14, no. 3, pp. 147–154, 2016.</w:t>
      </w:r>
    </w:p>
    <w:p w14:paraId="527CA4C8"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5]</w:t>
      </w:r>
      <w:r w:rsidRPr="00CC1B4F">
        <w:rPr>
          <w:rFonts w:ascii="Calibri" w:hAnsi="Calibri" w:cs="Calibri"/>
          <w:noProof/>
        </w:rPr>
        <w:tab/>
        <w:t xml:space="preserve">D. Branzei and I. Psakhye, “DNA damage tolerance,” </w:t>
      </w:r>
      <w:r w:rsidRPr="00CC1B4F">
        <w:rPr>
          <w:rFonts w:ascii="Calibri" w:hAnsi="Calibri" w:cs="Calibri"/>
          <w:i/>
          <w:iCs/>
          <w:noProof/>
        </w:rPr>
        <w:t>Curr. Opin. Cell Biol.</w:t>
      </w:r>
      <w:r w:rsidRPr="00CC1B4F">
        <w:rPr>
          <w:rFonts w:ascii="Calibri" w:hAnsi="Calibri" w:cs="Calibri"/>
          <w:noProof/>
        </w:rPr>
        <w:t>, vol. 40, pp. 137–144, 2016.</w:t>
      </w:r>
    </w:p>
    <w:p w14:paraId="12CA8093"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6]</w:t>
      </w:r>
      <w:r w:rsidRPr="00CC1B4F">
        <w:rPr>
          <w:rFonts w:ascii="Calibri" w:hAnsi="Calibri" w:cs="Calibri"/>
          <w:noProof/>
        </w:rPr>
        <w:tab/>
        <w:t xml:space="preserve">B. Pilzecker, O. A. Buoninfante, and H. Jacobs, “DNA damage tolerance in stem cells, ageing, mutagenesis, disease and cancer therapy,” </w:t>
      </w:r>
      <w:r w:rsidRPr="00CC1B4F">
        <w:rPr>
          <w:rFonts w:ascii="Calibri" w:hAnsi="Calibri" w:cs="Calibri"/>
          <w:i/>
          <w:iCs/>
          <w:noProof/>
        </w:rPr>
        <w:t>Nucleic Acids Res.</w:t>
      </w:r>
      <w:r w:rsidRPr="00CC1B4F">
        <w:rPr>
          <w:rFonts w:ascii="Calibri" w:hAnsi="Calibri" w:cs="Calibri"/>
          <w:noProof/>
        </w:rPr>
        <w:t>, pp. 1–19, 2019.</w:t>
      </w:r>
    </w:p>
    <w:p w14:paraId="7DB33ACD"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7]</w:t>
      </w:r>
      <w:r w:rsidRPr="00CC1B4F">
        <w:rPr>
          <w:rFonts w:ascii="Calibri" w:hAnsi="Calibri" w:cs="Calibri"/>
          <w:noProof/>
        </w:rPr>
        <w:tab/>
        <w:t xml:space="preserve">H. Técher, S. Koundrioukoff, A. Nicolas, and M. Debatisse, “The impact of replication stress on replication dynamics and DNA damage in vertebrate cells,” </w:t>
      </w:r>
      <w:r w:rsidRPr="00CC1B4F">
        <w:rPr>
          <w:rFonts w:ascii="Calibri" w:hAnsi="Calibri" w:cs="Calibri"/>
          <w:i/>
          <w:iCs/>
          <w:noProof/>
        </w:rPr>
        <w:t>Nat. Rev. Genet.</w:t>
      </w:r>
      <w:r w:rsidRPr="00CC1B4F">
        <w:rPr>
          <w:rFonts w:ascii="Calibri" w:hAnsi="Calibri" w:cs="Calibri"/>
          <w:noProof/>
        </w:rPr>
        <w:t>, vol. 18, no. 9, pp. 535–550, 2017.</w:t>
      </w:r>
    </w:p>
    <w:p w14:paraId="5FE3BB8A"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8]</w:t>
      </w:r>
      <w:r w:rsidRPr="00CC1B4F">
        <w:rPr>
          <w:rFonts w:ascii="Calibri" w:hAnsi="Calibri" w:cs="Calibri"/>
          <w:noProof/>
        </w:rPr>
        <w:tab/>
        <w:t xml:space="preserve">S. M. Kim and S. L. Forsburg, “Regulation of structure-specific endonucleases in replication stress,” </w:t>
      </w:r>
      <w:r w:rsidRPr="00CC1B4F">
        <w:rPr>
          <w:rFonts w:ascii="Calibri" w:hAnsi="Calibri" w:cs="Calibri"/>
          <w:i/>
          <w:iCs/>
          <w:noProof/>
        </w:rPr>
        <w:t>Genes (Basel).</w:t>
      </w:r>
      <w:r w:rsidRPr="00CC1B4F">
        <w:rPr>
          <w:rFonts w:ascii="Calibri" w:hAnsi="Calibri" w:cs="Calibri"/>
          <w:noProof/>
        </w:rPr>
        <w:t>, vol. 9, no. 12, pp. 1–21, 2018.</w:t>
      </w:r>
    </w:p>
    <w:p w14:paraId="3E9E7AB8"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9]</w:t>
      </w:r>
      <w:r w:rsidRPr="00CC1B4F">
        <w:rPr>
          <w:rFonts w:ascii="Calibri" w:hAnsi="Calibri" w:cs="Calibri"/>
          <w:noProof/>
        </w:rPr>
        <w:tab/>
        <w:t xml:space="preserve">J. E. Lim and Y. Son, “Endogenous Stem Cells in Homeostasis and Aging,” </w:t>
      </w:r>
      <w:r w:rsidRPr="00CC1B4F">
        <w:rPr>
          <w:rFonts w:ascii="Calibri" w:hAnsi="Calibri" w:cs="Calibri"/>
          <w:i/>
          <w:iCs/>
          <w:noProof/>
        </w:rPr>
        <w:t>Tissue Eng. Regen. Med.</w:t>
      </w:r>
      <w:r w:rsidRPr="00CC1B4F">
        <w:rPr>
          <w:rFonts w:ascii="Calibri" w:hAnsi="Calibri" w:cs="Calibri"/>
          <w:noProof/>
        </w:rPr>
        <w:t>, vol. 14, no. 6, pp. 679–698, 2017.</w:t>
      </w:r>
    </w:p>
    <w:p w14:paraId="60D6B9A9"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0]</w:t>
      </w:r>
      <w:r w:rsidRPr="00CC1B4F">
        <w:rPr>
          <w:rFonts w:ascii="Calibri" w:hAnsi="Calibri" w:cs="Calibri"/>
          <w:noProof/>
        </w:rPr>
        <w:tab/>
        <w:t xml:space="preserve">B. Pilzecker </w:t>
      </w:r>
      <w:r w:rsidRPr="00CC1B4F">
        <w:rPr>
          <w:rFonts w:ascii="Calibri" w:hAnsi="Calibri" w:cs="Calibri"/>
          <w:i/>
          <w:iCs/>
          <w:noProof/>
        </w:rPr>
        <w:t>et al.</w:t>
      </w:r>
      <w:r w:rsidRPr="00CC1B4F">
        <w:rPr>
          <w:rFonts w:ascii="Calibri" w:hAnsi="Calibri" w:cs="Calibri"/>
          <w:noProof/>
        </w:rPr>
        <w:t xml:space="preserve">, “DNA damage tolerance in hematopoietic stem and progenitor cells in mice,” </w:t>
      </w:r>
      <w:r w:rsidRPr="00CC1B4F">
        <w:rPr>
          <w:rFonts w:ascii="Calibri" w:hAnsi="Calibri" w:cs="Calibri"/>
          <w:i/>
          <w:iCs/>
          <w:noProof/>
        </w:rPr>
        <w:t>Proc. Natl. Acad. Sci. U. S. A.</w:t>
      </w:r>
      <w:r w:rsidRPr="00CC1B4F">
        <w:rPr>
          <w:rFonts w:ascii="Calibri" w:hAnsi="Calibri" w:cs="Calibri"/>
          <w:noProof/>
        </w:rPr>
        <w:t>, vol. 114, no. 33, pp. E6875–E6883, 2017.</w:t>
      </w:r>
    </w:p>
    <w:p w14:paraId="289D79EA"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1]</w:t>
      </w:r>
      <w:r w:rsidRPr="00CC1B4F">
        <w:rPr>
          <w:rFonts w:ascii="Calibri" w:hAnsi="Calibri" w:cs="Calibri"/>
          <w:noProof/>
        </w:rPr>
        <w:tab/>
        <w:t xml:space="preserve">D. J. Rossi, D. Bryder, J. Seita, A. Nussenzweig, J. Hoeijmakers, and I. L. Weissman, “Deficiencies in DNA damage repair limit the function of haematopoietic stem cells with age,” </w:t>
      </w:r>
      <w:r w:rsidRPr="00CC1B4F">
        <w:rPr>
          <w:rFonts w:ascii="Calibri" w:hAnsi="Calibri" w:cs="Calibri"/>
          <w:i/>
          <w:iCs/>
          <w:noProof/>
        </w:rPr>
        <w:t>Nature</w:t>
      </w:r>
      <w:r w:rsidRPr="00CC1B4F">
        <w:rPr>
          <w:rFonts w:ascii="Calibri" w:hAnsi="Calibri" w:cs="Calibri"/>
          <w:noProof/>
        </w:rPr>
        <w:t>, vol. 447, no. 7145, pp. 725–729, 2007.</w:t>
      </w:r>
    </w:p>
    <w:p w14:paraId="3C5AC09A"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2]</w:t>
      </w:r>
      <w:r w:rsidRPr="00CC1B4F">
        <w:rPr>
          <w:rFonts w:ascii="Calibri" w:hAnsi="Calibri" w:cs="Calibri"/>
          <w:noProof/>
        </w:rPr>
        <w:tab/>
        <w:t xml:space="preserve">A. Wilson </w:t>
      </w:r>
      <w:r w:rsidRPr="00CC1B4F">
        <w:rPr>
          <w:rFonts w:ascii="Calibri" w:hAnsi="Calibri" w:cs="Calibri"/>
          <w:i/>
          <w:iCs/>
          <w:noProof/>
        </w:rPr>
        <w:t>et al.</w:t>
      </w:r>
      <w:r w:rsidRPr="00CC1B4F">
        <w:rPr>
          <w:rFonts w:ascii="Calibri" w:hAnsi="Calibri" w:cs="Calibri"/>
          <w:noProof/>
        </w:rPr>
        <w:t xml:space="preserve">, “Hematopoietic Stem Cells Reversibly Switch from Dormancy to Self-Renewal during Homeostasis and Repair,” </w:t>
      </w:r>
      <w:r w:rsidRPr="00CC1B4F">
        <w:rPr>
          <w:rFonts w:ascii="Calibri" w:hAnsi="Calibri" w:cs="Calibri"/>
          <w:i/>
          <w:iCs/>
          <w:noProof/>
        </w:rPr>
        <w:t>Cell</w:t>
      </w:r>
      <w:r w:rsidRPr="00CC1B4F">
        <w:rPr>
          <w:rFonts w:ascii="Calibri" w:hAnsi="Calibri" w:cs="Calibri"/>
          <w:noProof/>
        </w:rPr>
        <w:t>, vol. 135, no. 6, pp. 1118–1129, 2008.</w:t>
      </w:r>
    </w:p>
    <w:p w14:paraId="009BAF70"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3]</w:t>
      </w:r>
      <w:r w:rsidRPr="00CC1B4F">
        <w:rPr>
          <w:rFonts w:ascii="Calibri" w:hAnsi="Calibri" w:cs="Calibri"/>
          <w:noProof/>
        </w:rPr>
        <w:tab/>
        <w:t xml:space="preserve">E. M. Pietras </w:t>
      </w:r>
      <w:r w:rsidRPr="00CC1B4F">
        <w:rPr>
          <w:rFonts w:ascii="Calibri" w:hAnsi="Calibri" w:cs="Calibri"/>
          <w:i/>
          <w:iCs/>
          <w:noProof/>
        </w:rPr>
        <w:t>et al.</w:t>
      </w:r>
      <w:r w:rsidRPr="00CC1B4F">
        <w:rPr>
          <w:rFonts w:ascii="Calibri" w:hAnsi="Calibri" w:cs="Calibri"/>
          <w:noProof/>
        </w:rPr>
        <w:t xml:space="preserve">, “Functionally Distinct Subsets of Lineage-Biased Multipotent Progenitors Control Blood Production in Normal and Regenerative Conditions,” </w:t>
      </w:r>
      <w:r w:rsidRPr="00CC1B4F">
        <w:rPr>
          <w:rFonts w:ascii="Calibri" w:hAnsi="Calibri" w:cs="Calibri"/>
          <w:i/>
          <w:iCs/>
          <w:noProof/>
        </w:rPr>
        <w:t>Cell Stem Cell</w:t>
      </w:r>
      <w:r w:rsidRPr="00CC1B4F">
        <w:rPr>
          <w:rFonts w:ascii="Calibri" w:hAnsi="Calibri" w:cs="Calibri"/>
          <w:noProof/>
        </w:rPr>
        <w:t>, vol. 17, no. 1, pp. 35–46, 2015.</w:t>
      </w:r>
    </w:p>
    <w:p w14:paraId="6FA606D8"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4]</w:t>
      </w:r>
      <w:r w:rsidRPr="00CC1B4F">
        <w:rPr>
          <w:rFonts w:ascii="Calibri" w:hAnsi="Calibri" w:cs="Calibri"/>
          <w:noProof/>
        </w:rPr>
        <w:tab/>
        <w:t xml:space="preserve">L. S. Waters, B. K. Minesinger, M. E. Wiltrout, S. D’Souza, R. V. Woodruff, and G. C. Walker, “Eukaryotic Translesion Polymerases and Their Roles and Regulation in DNA Damage Tolerance,” </w:t>
      </w:r>
      <w:r w:rsidRPr="00CC1B4F">
        <w:rPr>
          <w:rFonts w:ascii="Calibri" w:hAnsi="Calibri" w:cs="Calibri"/>
          <w:i/>
          <w:iCs/>
          <w:noProof/>
        </w:rPr>
        <w:t>Microbiol. Mol. Biol. Rev.</w:t>
      </w:r>
      <w:r w:rsidRPr="00CC1B4F">
        <w:rPr>
          <w:rFonts w:ascii="Calibri" w:hAnsi="Calibri" w:cs="Calibri"/>
          <w:noProof/>
        </w:rPr>
        <w:t>, vol. 73, no. 1, pp. 134–154, 2009.</w:t>
      </w:r>
    </w:p>
    <w:p w14:paraId="4F617E49"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5]</w:t>
      </w:r>
      <w:r w:rsidRPr="00CC1B4F">
        <w:rPr>
          <w:rFonts w:ascii="Calibri" w:hAnsi="Calibri" w:cs="Calibri"/>
          <w:noProof/>
        </w:rPr>
        <w:tab/>
        <w:t xml:space="preserve">D. T. Nair, R. E. Johnson, L. Prakash, S. Prakash, and A. K. Aggarwal, “DNA Synthesis across an Abasic Lesion by Human DNA Polymerase ι,” </w:t>
      </w:r>
      <w:r w:rsidRPr="00CC1B4F">
        <w:rPr>
          <w:rFonts w:ascii="Calibri" w:hAnsi="Calibri" w:cs="Calibri"/>
          <w:i/>
          <w:iCs/>
          <w:noProof/>
        </w:rPr>
        <w:t>Structure</w:t>
      </w:r>
      <w:r w:rsidRPr="00CC1B4F">
        <w:rPr>
          <w:rFonts w:ascii="Calibri" w:hAnsi="Calibri" w:cs="Calibri"/>
          <w:noProof/>
        </w:rPr>
        <w:t>, vol. 17, no. 4, pp. 530–537, 2009.</w:t>
      </w:r>
    </w:p>
    <w:p w14:paraId="6A369899"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6]</w:t>
      </w:r>
      <w:r w:rsidRPr="00CC1B4F">
        <w:rPr>
          <w:rFonts w:ascii="Calibri" w:hAnsi="Calibri" w:cs="Calibri"/>
          <w:noProof/>
        </w:rPr>
        <w:tab/>
        <w:t xml:space="preserve">S. Lone </w:t>
      </w:r>
      <w:r w:rsidRPr="00CC1B4F">
        <w:rPr>
          <w:rFonts w:ascii="Calibri" w:hAnsi="Calibri" w:cs="Calibri"/>
          <w:i/>
          <w:iCs/>
          <w:noProof/>
        </w:rPr>
        <w:t>et al.</w:t>
      </w:r>
      <w:r w:rsidRPr="00CC1B4F">
        <w:rPr>
          <w:rFonts w:ascii="Calibri" w:hAnsi="Calibri" w:cs="Calibri"/>
          <w:noProof/>
        </w:rPr>
        <w:t xml:space="preserve">, “Human DNA Polymerase κ Encircles DNA: Implications for Mismatch Extension and Lesion Bypass,” </w:t>
      </w:r>
      <w:r w:rsidRPr="00CC1B4F">
        <w:rPr>
          <w:rFonts w:ascii="Calibri" w:hAnsi="Calibri" w:cs="Calibri"/>
          <w:i/>
          <w:iCs/>
          <w:noProof/>
        </w:rPr>
        <w:t>Mol. Cell</w:t>
      </w:r>
      <w:r w:rsidRPr="00CC1B4F">
        <w:rPr>
          <w:rFonts w:ascii="Calibri" w:hAnsi="Calibri" w:cs="Calibri"/>
          <w:noProof/>
        </w:rPr>
        <w:t>, vol. 25, no. 4, pp. 601–614, 2007.</w:t>
      </w:r>
    </w:p>
    <w:p w14:paraId="4B891CDE"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7]</w:t>
      </w:r>
      <w:r w:rsidRPr="00CC1B4F">
        <w:rPr>
          <w:rFonts w:ascii="Calibri" w:hAnsi="Calibri" w:cs="Calibri"/>
          <w:noProof/>
        </w:rPr>
        <w:tab/>
        <w:t xml:space="preserve">K. J. Neelsen and M. Lopes, “Replication fork reversal in eukaryotes: From dead end to dynamic response,” </w:t>
      </w:r>
      <w:r w:rsidRPr="00CC1B4F">
        <w:rPr>
          <w:rFonts w:ascii="Calibri" w:hAnsi="Calibri" w:cs="Calibri"/>
          <w:i/>
          <w:iCs/>
          <w:noProof/>
        </w:rPr>
        <w:t>Nat. Rev. Mol. Cell Biol.</w:t>
      </w:r>
      <w:r w:rsidRPr="00CC1B4F">
        <w:rPr>
          <w:rFonts w:ascii="Calibri" w:hAnsi="Calibri" w:cs="Calibri"/>
          <w:noProof/>
        </w:rPr>
        <w:t>, vol. 16, no. 4, pp. 207–220, 2015.</w:t>
      </w:r>
    </w:p>
    <w:p w14:paraId="66255114"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8]</w:t>
      </w:r>
      <w:r w:rsidRPr="00CC1B4F">
        <w:rPr>
          <w:rFonts w:ascii="Calibri" w:hAnsi="Calibri" w:cs="Calibri"/>
          <w:noProof/>
        </w:rPr>
        <w:tab/>
        <w:t xml:space="preserve">A. A. Davies, D. Huttner, Y. Daigaku, S. Chen, and H. D. Ulrich, “Activation of Ubiquitin-Dependent DNA Damage Bypass Is Mediated by Replication Protein A,” </w:t>
      </w:r>
      <w:r w:rsidRPr="00CC1B4F">
        <w:rPr>
          <w:rFonts w:ascii="Calibri" w:hAnsi="Calibri" w:cs="Calibri"/>
          <w:i/>
          <w:iCs/>
          <w:noProof/>
        </w:rPr>
        <w:t>Mol. Cell</w:t>
      </w:r>
      <w:r w:rsidRPr="00CC1B4F">
        <w:rPr>
          <w:rFonts w:ascii="Calibri" w:hAnsi="Calibri" w:cs="Calibri"/>
          <w:noProof/>
        </w:rPr>
        <w:t>, vol. 29, no. 5, pp. 625–636, 2008.</w:t>
      </w:r>
    </w:p>
    <w:p w14:paraId="40A463B4"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19]</w:t>
      </w:r>
      <w:r w:rsidRPr="00CC1B4F">
        <w:rPr>
          <w:rFonts w:ascii="Calibri" w:hAnsi="Calibri" w:cs="Calibri"/>
          <w:noProof/>
        </w:rPr>
        <w:tab/>
        <w:t xml:space="preserve">V. Álvarez, C. Frattini, M. P. Sacristán, A. Gallego-Sánchez, R. Bermejo, and A. Bueno, “PCNA Deubiquitylases Control DNA Damage Bypass at Replication Forks,” </w:t>
      </w:r>
      <w:r w:rsidRPr="00CC1B4F">
        <w:rPr>
          <w:rFonts w:ascii="Calibri" w:hAnsi="Calibri" w:cs="Calibri"/>
          <w:i/>
          <w:iCs/>
          <w:noProof/>
        </w:rPr>
        <w:t>Cell Rep.</w:t>
      </w:r>
      <w:r w:rsidRPr="00CC1B4F">
        <w:rPr>
          <w:rFonts w:ascii="Calibri" w:hAnsi="Calibri" w:cs="Calibri"/>
          <w:noProof/>
        </w:rPr>
        <w:t>, vol. 29, no. 5, pp. 1323-1335.e5, 2019.</w:t>
      </w:r>
    </w:p>
    <w:p w14:paraId="7D91B865"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0]</w:t>
      </w:r>
      <w:r w:rsidRPr="00CC1B4F">
        <w:rPr>
          <w:rFonts w:ascii="Calibri" w:hAnsi="Calibri" w:cs="Calibri"/>
          <w:noProof/>
        </w:rPr>
        <w:tab/>
        <w:t xml:space="preserve">P. L. Kannouche, J. Wing, and A. R. Lehmann, “Interaction of human DNA polymerase η with monoubiquitinated PCNA: A possible mechanism for the polymerase switch in response to DNA damage,” </w:t>
      </w:r>
      <w:r w:rsidRPr="00CC1B4F">
        <w:rPr>
          <w:rFonts w:ascii="Calibri" w:hAnsi="Calibri" w:cs="Calibri"/>
          <w:i/>
          <w:iCs/>
          <w:noProof/>
        </w:rPr>
        <w:t>Mol. Cell</w:t>
      </w:r>
      <w:r w:rsidRPr="00CC1B4F">
        <w:rPr>
          <w:rFonts w:ascii="Calibri" w:hAnsi="Calibri" w:cs="Calibri"/>
          <w:noProof/>
        </w:rPr>
        <w:t>, vol. 14, no. 4, pp. 491–500, 2004.</w:t>
      </w:r>
    </w:p>
    <w:p w14:paraId="5A5BE9E2"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1]</w:t>
      </w:r>
      <w:r w:rsidRPr="00CC1B4F">
        <w:rPr>
          <w:rFonts w:ascii="Calibri" w:hAnsi="Calibri" w:cs="Calibri"/>
          <w:noProof/>
        </w:rPr>
        <w:tab/>
        <w:t xml:space="preserve">E. C. Friedberg, A. R. Lehmann, and R. P. P. Fuchs, “Trading Places: How do DNA polymerases switch during translesion DNA synthesis?,” </w:t>
      </w:r>
      <w:r w:rsidRPr="00CC1B4F">
        <w:rPr>
          <w:rFonts w:ascii="Calibri" w:hAnsi="Calibri" w:cs="Calibri"/>
          <w:i/>
          <w:iCs/>
          <w:noProof/>
        </w:rPr>
        <w:t>Mol. Cell</w:t>
      </w:r>
      <w:r w:rsidRPr="00CC1B4F">
        <w:rPr>
          <w:rFonts w:ascii="Calibri" w:hAnsi="Calibri" w:cs="Calibri"/>
          <w:noProof/>
        </w:rPr>
        <w:t>, vol. 18, no. 5, pp. 499–505, 2005.</w:t>
      </w:r>
    </w:p>
    <w:p w14:paraId="13287239"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2]</w:t>
      </w:r>
      <w:r w:rsidRPr="00CC1B4F">
        <w:rPr>
          <w:rFonts w:ascii="Calibri" w:hAnsi="Calibri" w:cs="Calibri"/>
          <w:noProof/>
        </w:rPr>
        <w:tab/>
        <w:t xml:space="preserve">M. Vujanovic </w:t>
      </w:r>
      <w:r w:rsidRPr="00CC1B4F">
        <w:rPr>
          <w:rFonts w:ascii="Calibri" w:hAnsi="Calibri" w:cs="Calibri"/>
          <w:i/>
          <w:iCs/>
          <w:noProof/>
        </w:rPr>
        <w:t>et al.</w:t>
      </w:r>
      <w:r w:rsidRPr="00CC1B4F">
        <w:rPr>
          <w:rFonts w:ascii="Calibri" w:hAnsi="Calibri" w:cs="Calibri"/>
          <w:noProof/>
        </w:rPr>
        <w:t xml:space="preserve">, “Replication Fork Slowing and Reversal upon DNA Damage Require PCNA Polyubiquitination and ZRANB3 DNA Translocase Activity,” </w:t>
      </w:r>
      <w:r w:rsidRPr="00CC1B4F">
        <w:rPr>
          <w:rFonts w:ascii="Calibri" w:hAnsi="Calibri" w:cs="Calibri"/>
          <w:i/>
          <w:iCs/>
          <w:noProof/>
        </w:rPr>
        <w:t>Mol. Cell</w:t>
      </w:r>
      <w:r w:rsidRPr="00CC1B4F">
        <w:rPr>
          <w:rFonts w:ascii="Calibri" w:hAnsi="Calibri" w:cs="Calibri"/>
          <w:noProof/>
        </w:rPr>
        <w:t>, vol. 67, no. 5, pp. 882-890.e5, 2017.</w:t>
      </w:r>
    </w:p>
    <w:p w14:paraId="11B2B67F"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3]</w:t>
      </w:r>
      <w:r w:rsidRPr="00CC1B4F">
        <w:rPr>
          <w:rFonts w:ascii="Calibri" w:hAnsi="Calibri" w:cs="Calibri"/>
          <w:noProof/>
        </w:rPr>
        <w:tab/>
        <w:t xml:space="preserve">P. Burkovics, M. Sebesta, D. Balogh, L. Haracska, and L. Krejci, “Strand invasion by HLTF as a mechanism for template switch in fork rescue,” </w:t>
      </w:r>
      <w:r w:rsidRPr="00CC1B4F">
        <w:rPr>
          <w:rFonts w:ascii="Calibri" w:hAnsi="Calibri" w:cs="Calibri"/>
          <w:i/>
          <w:iCs/>
          <w:noProof/>
        </w:rPr>
        <w:t>Nucleic Acids Res.</w:t>
      </w:r>
      <w:r w:rsidRPr="00CC1B4F">
        <w:rPr>
          <w:rFonts w:ascii="Calibri" w:hAnsi="Calibri" w:cs="Calibri"/>
          <w:noProof/>
        </w:rPr>
        <w:t>, vol. 42, no. 3, pp. 1711–1720, 2014.</w:t>
      </w:r>
    </w:p>
    <w:p w14:paraId="100FEC0C"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4]</w:t>
      </w:r>
      <w:r w:rsidRPr="00CC1B4F">
        <w:rPr>
          <w:rFonts w:ascii="Calibri" w:hAnsi="Calibri" w:cs="Calibri"/>
          <w:noProof/>
        </w:rPr>
        <w:tab/>
        <w:t xml:space="preserve">C. Guo </w:t>
      </w:r>
      <w:r w:rsidRPr="00CC1B4F">
        <w:rPr>
          <w:rFonts w:ascii="Calibri" w:hAnsi="Calibri" w:cs="Calibri"/>
          <w:i/>
          <w:iCs/>
          <w:noProof/>
        </w:rPr>
        <w:t>et al.</w:t>
      </w:r>
      <w:r w:rsidRPr="00CC1B4F">
        <w:rPr>
          <w:rFonts w:ascii="Calibri" w:hAnsi="Calibri" w:cs="Calibri"/>
          <w:noProof/>
        </w:rPr>
        <w:t xml:space="preserve">, “Mouse Rev1 protein interacts with multiple DNA polymerases involved in translesion DNA </w:t>
      </w:r>
      <w:r w:rsidRPr="00CC1B4F">
        <w:rPr>
          <w:rFonts w:ascii="Calibri" w:hAnsi="Calibri" w:cs="Calibri"/>
          <w:noProof/>
        </w:rPr>
        <w:lastRenderedPageBreak/>
        <w:t xml:space="preserve">synthesis,” </w:t>
      </w:r>
      <w:r w:rsidRPr="00CC1B4F">
        <w:rPr>
          <w:rFonts w:ascii="Calibri" w:hAnsi="Calibri" w:cs="Calibri"/>
          <w:i/>
          <w:iCs/>
          <w:noProof/>
        </w:rPr>
        <w:t>EMBO J.</w:t>
      </w:r>
      <w:r w:rsidRPr="00CC1B4F">
        <w:rPr>
          <w:rFonts w:ascii="Calibri" w:hAnsi="Calibri" w:cs="Calibri"/>
          <w:noProof/>
        </w:rPr>
        <w:t>, vol. 22, no. 24, pp. 6621–6630, Dec. 2003.</w:t>
      </w:r>
    </w:p>
    <w:p w14:paraId="4DDF4DE4"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5]</w:t>
      </w:r>
      <w:r w:rsidRPr="00CC1B4F">
        <w:rPr>
          <w:rFonts w:ascii="Calibri" w:hAnsi="Calibri" w:cs="Calibri"/>
          <w:noProof/>
        </w:rPr>
        <w:tab/>
        <w:t xml:space="preserve">P. Langerak, A. O. H. Nygren, P. H. L. Krijger, P. C. M. Van Den Berk, and H. Jacobs, “A/T mutagenesis in hypermutated immunoglobulin genes strongly depends on PCNAK164 modification,” </w:t>
      </w:r>
      <w:r w:rsidRPr="00CC1B4F">
        <w:rPr>
          <w:rFonts w:ascii="Calibri" w:hAnsi="Calibri" w:cs="Calibri"/>
          <w:i/>
          <w:iCs/>
          <w:noProof/>
        </w:rPr>
        <w:t>J. Exp. Med.</w:t>
      </w:r>
      <w:r w:rsidRPr="00CC1B4F">
        <w:rPr>
          <w:rFonts w:ascii="Calibri" w:hAnsi="Calibri" w:cs="Calibri"/>
          <w:noProof/>
        </w:rPr>
        <w:t>, vol. 204, no. 8, pp. 1989–1998, 2007.</w:t>
      </w:r>
    </w:p>
    <w:p w14:paraId="0ABC1340"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6]</w:t>
      </w:r>
      <w:r w:rsidRPr="00CC1B4F">
        <w:rPr>
          <w:rFonts w:ascii="Calibri" w:hAnsi="Calibri" w:cs="Calibri"/>
          <w:noProof/>
        </w:rPr>
        <w:tab/>
        <w:t xml:space="preserve">K. Masuda, R. Ouchida, Y. Li, X. Gao, H. Mori, and J.-Y. Wang, “A Critical Role for REV1 in Regulating the Induction of C:G Transitions and A:T Mutations during Ig Gene Hypermutation,” </w:t>
      </w:r>
      <w:r w:rsidRPr="00CC1B4F">
        <w:rPr>
          <w:rFonts w:ascii="Calibri" w:hAnsi="Calibri" w:cs="Calibri"/>
          <w:i/>
          <w:iCs/>
          <w:noProof/>
        </w:rPr>
        <w:t>J. Immunol.</w:t>
      </w:r>
      <w:r w:rsidRPr="00CC1B4F">
        <w:rPr>
          <w:rFonts w:ascii="Calibri" w:hAnsi="Calibri" w:cs="Calibri"/>
          <w:noProof/>
        </w:rPr>
        <w:t>, vol. 183, no. 3, pp. 1846–1850, 2009.</w:t>
      </w:r>
    </w:p>
    <w:p w14:paraId="6C3B358B"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7]</w:t>
      </w:r>
      <w:r w:rsidRPr="00CC1B4F">
        <w:rPr>
          <w:rFonts w:ascii="Calibri" w:hAnsi="Calibri" w:cs="Calibri"/>
          <w:noProof/>
        </w:rPr>
        <w:tab/>
        <w:t xml:space="preserve">M. Vooijs, J. Jonkers, and A. Berns, “A highly efficient ligand-regulated Cre recombinase mouse line shows that LoxP recombination is position dependent,” </w:t>
      </w:r>
      <w:r w:rsidRPr="00CC1B4F">
        <w:rPr>
          <w:rFonts w:ascii="Calibri" w:hAnsi="Calibri" w:cs="Calibri"/>
          <w:i/>
          <w:iCs/>
          <w:noProof/>
        </w:rPr>
        <w:t>EMBO Rep.</w:t>
      </w:r>
      <w:r w:rsidRPr="00CC1B4F">
        <w:rPr>
          <w:rFonts w:ascii="Calibri" w:hAnsi="Calibri" w:cs="Calibri"/>
          <w:noProof/>
        </w:rPr>
        <w:t>, vol. 2, no. 4, pp. 292–297, 2001.</w:t>
      </w:r>
    </w:p>
    <w:p w14:paraId="368217A6"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8]</w:t>
      </w:r>
      <w:r w:rsidRPr="00CC1B4F">
        <w:rPr>
          <w:rFonts w:ascii="Calibri" w:hAnsi="Calibri" w:cs="Calibri"/>
          <w:noProof/>
        </w:rPr>
        <w:tab/>
        <w:t>H. Ma, Zhang, “Chapter 3 Building cre knockin rat lines using Crispr,” vol. 1642, pp. 37–52, 2017.</w:t>
      </w:r>
    </w:p>
    <w:p w14:paraId="37D2026A"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29]</w:t>
      </w:r>
      <w:r w:rsidRPr="00CC1B4F">
        <w:rPr>
          <w:rFonts w:ascii="Calibri" w:hAnsi="Calibri" w:cs="Calibri"/>
          <w:noProof/>
        </w:rPr>
        <w:tab/>
        <w:t xml:space="preserve">H. Kim, M. Kim, S.-K. Im, and S. Fang, “Mouse Cre-LoxP system: general principles to determine tissue-specific roles of target genes,” </w:t>
      </w:r>
      <w:r w:rsidRPr="00CC1B4F">
        <w:rPr>
          <w:rFonts w:ascii="Calibri" w:hAnsi="Calibri" w:cs="Calibri"/>
          <w:i/>
          <w:iCs/>
          <w:noProof/>
        </w:rPr>
        <w:t>Lab. Anim. Res.</w:t>
      </w:r>
      <w:r w:rsidRPr="00CC1B4F">
        <w:rPr>
          <w:rFonts w:ascii="Calibri" w:hAnsi="Calibri" w:cs="Calibri"/>
          <w:noProof/>
        </w:rPr>
        <w:t>, vol. 34, no. 4, p. 147, 2018.</w:t>
      </w:r>
    </w:p>
    <w:p w14:paraId="0EB35E73"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0]</w:t>
      </w:r>
      <w:r w:rsidRPr="00CC1B4F">
        <w:rPr>
          <w:rFonts w:ascii="Calibri" w:hAnsi="Calibri" w:cs="Calibri"/>
          <w:noProof/>
        </w:rPr>
        <w:tab/>
        <w:t xml:space="preserve">A. Amitai-Lange </w:t>
      </w:r>
      <w:r w:rsidRPr="00CC1B4F">
        <w:rPr>
          <w:rFonts w:ascii="Calibri" w:hAnsi="Calibri" w:cs="Calibri"/>
          <w:i/>
          <w:iCs/>
          <w:noProof/>
        </w:rPr>
        <w:t>et al.</w:t>
      </w:r>
      <w:r w:rsidRPr="00CC1B4F">
        <w:rPr>
          <w:rFonts w:ascii="Calibri" w:hAnsi="Calibri" w:cs="Calibri"/>
          <w:noProof/>
        </w:rPr>
        <w:t xml:space="preserve">, “A method for lineage tracing of corneal cells using multi-color fluorescent reporter mice,” </w:t>
      </w:r>
      <w:r w:rsidRPr="00CC1B4F">
        <w:rPr>
          <w:rFonts w:ascii="Calibri" w:hAnsi="Calibri" w:cs="Calibri"/>
          <w:i/>
          <w:iCs/>
          <w:noProof/>
        </w:rPr>
        <w:t>J. Vis. Exp.</w:t>
      </w:r>
      <w:r w:rsidRPr="00CC1B4F">
        <w:rPr>
          <w:rFonts w:ascii="Calibri" w:hAnsi="Calibri" w:cs="Calibri"/>
          <w:noProof/>
        </w:rPr>
        <w:t>, vol. 2015, no. 106, pp. 1–7, 2015.</w:t>
      </w:r>
    </w:p>
    <w:p w14:paraId="123B0F43"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1]</w:t>
      </w:r>
      <w:r w:rsidRPr="00CC1B4F">
        <w:rPr>
          <w:rFonts w:ascii="Calibri" w:hAnsi="Calibri" w:cs="Calibri"/>
          <w:noProof/>
        </w:rPr>
        <w:tab/>
        <w:t xml:space="preserve">P. Langerak, A. O. H. Nygren, J. P. Schouten, and H. Jacobs, “Rapid and quantitative detection of homologous and non-homologous recombination events using three oligonucleotide MLPA,” </w:t>
      </w:r>
      <w:r w:rsidRPr="00CC1B4F">
        <w:rPr>
          <w:rFonts w:ascii="Calibri" w:hAnsi="Calibri" w:cs="Calibri"/>
          <w:i/>
          <w:iCs/>
          <w:noProof/>
        </w:rPr>
        <w:t>Nucleic Acids Res.</w:t>
      </w:r>
      <w:r w:rsidRPr="00CC1B4F">
        <w:rPr>
          <w:rFonts w:ascii="Calibri" w:hAnsi="Calibri" w:cs="Calibri"/>
          <w:noProof/>
        </w:rPr>
        <w:t>, vol. 33, no. 22, 2005.</w:t>
      </w:r>
    </w:p>
    <w:p w14:paraId="7EC53AA1"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2]</w:t>
      </w:r>
      <w:r w:rsidRPr="00CC1B4F">
        <w:rPr>
          <w:rFonts w:ascii="Calibri" w:hAnsi="Calibri" w:cs="Calibri"/>
          <w:noProof/>
        </w:rPr>
        <w:tab/>
        <w:t xml:space="preserve">D. Cia, K. B. Cohen, T. Luo, J. W. Lichtman, and J. R. Sanes, “New Tools for the brainbow toolbox,” </w:t>
      </w:r>
      <w:r w:rsidRPr="00CC1B4F">
        <w:rPr>
          <w:rFonts w:ascii="Calibri" w:hAnsi="Calibri" w:cs="Calibri"/>
          <w:i/>
          <w:iCs/>
          <w:noProof/>
        </w:rPr>
        <w:t>Nat. Methods</w:t>
      </w:r>
      <w:r w:rsidRPr="00CC1B4F">
        <w:rPr>
          <w:rFonts w:ascii="Calibri" w:hAnsi="Calibri" w:cs="Calibri"/>
          <w:noProof/>
        </w:rPr>
        <w:t>, vol. 10, no. 6, pp. 540–547, 2013.</w:t>
      </w:r>
    </w:p>
    <w:p w14:paraId="6F6722A7"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3]</w:t>
      </w:r>
      <w:r w:rsidRPr="00CC1B4F">
        <w:rPr>
          <w:rFonts w:ascii="Calibri" w:hAnsi="Calibri" w:cs="Calibri"/>
          <w:noProof/>
        </w:rPr>
        <w:tab/>
        <w:t xml:space="preserve">H. J. Snippert </w:t>
      </w:r>
      <w:r w:rsidRPr="00CC1B4F">
        <w:rPr>
          <w:rFonts w:ascii="Calibri" w:hAnsi="Calibri" w:cs="Calibri"/>
          <w:i/>
          <w:iCs/>
          <w:noProof/>
        </w:rPr>
        <w:t>et al.</w:t>
      </w:r>
      <w:r w:rsidRPr="00CC1B4F">
        <w:rPr>
          <w:rFonts w:ascii="Calibri" w:hAnsi="Calibri" w:cs="Calibri"/>
          <w:noProof/>
        </w:rPr>
        <w:t xml:space="preserve">, “Intestinal crypt homeostasis results from neutral competition between symmetrically dividing Lgr5 stem cells,” </w:t>
      </w:r>
      <w:r w:rsidRPr="00CC1B4F">
        <w:rPr>
          <w:rFonts w:ascii="Calibri" w:hAnsi="Calibri" w:cs="Calibri"/>
          <w:i/>
          <w:iCs/>
          <w:noProof/>
        </w:rPr>
        <w:t>Cell</w:t>
      </w:r>
      <w:r w:rsidRPr="00CC1B4F">
        <w:rPr>
          <w:rFonts w:ascii="Calibri" w:hAnsi="Calibri" w:cs="Calibri"/>
          <w:noProof/>
        </w:rPr>
        <w:t>, vol. 143, no. 1, pp. 134–144, 2010.</w:t>
      </w:r>
    </w:p>
    <w:p w14:paraId="62A95DB9"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4]</w:t>
      </w:r>
      <w:r w:rsidRPr="00CC1B4F">
        <w:rPr>
          <w:rFonts w:ascii="Calibri" w:hAnsi="Calibri" w:cs="Calibri"/>
          <w:noProof/>
        </w:rPr>
        <w:tab/>
        <w:t xml:space="preserve">W. Gu </w:t>
      </w:r>
      <w:r w:rsidRPr="00CC1B4F">
        <w:rPr>
          <w:rFonts w:ascii="Calibri" w:hAnsi="Calibri" w:cs="Calibri"/>
          <w:i/>
          <w:iCs/>
          <w:noProof/>
        </w:rPr>
        <w:t>et al.</w:t>
      </w:r>
      <w:r w:rsidRPr="00CC1B4F">
        <w:rPr>
          <w:rFonts w:ascii="Calibri" w:hAnsi="Calibri" w:cs="Calibri"/>
          <w:noProof/>
        </w:rPr>
        <w:t xml:space="preserve">, “Anordrin eliminates tamoxifen side effects without changing its antitumor activity,” </w:t>
      </w:r>
      <w:r w:rsidRPr="00CC1B4F">
        <w:rPr>
          <w:rFonts w:ascii="Calibri" w:hAnsi="Calibri" w:cs="Calibri"/>
          <w:i/>
          <w:iCs/>
          <w:noProof/>
        </w:rPr>
        <w:t>Sci. Rep.</w:t>
      </w:r>
      <w:r w:rsidRPr="00CC1B4F">
        <w:rPr>
          <w:rFonts w:ascii="Calibri" w:hAnsi="Calibri" w:cs="Calibri"/>
          <w:noProof/>
        </w:rPr>
        <w:t>, vol. 7, pp. 1–9, 2017.</w:t>
      </w:r>
    </w:p>
    <w:p w14:paraId="167D6231"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5]</w:t>
      </w:r>
      <w:r w:rsidRPr="00CC1B4F">
        <w:rPr>
          <w:rFonts w:ascii="Calibri" w:hAnsi="Calibri" w:cs="Calibri"/>
          <w:noProof/>
        </w:rPr>
        <w:tab/>
        <w:t xml:space="preserve">S. Kühbandner, S. Brummer, D. Metzger, P. Chambon, F. Hofmann, and R. Feil, “Temporally controlled somatic mutagenesis in smooth muscle,” </w:t>
      </w:r>
      <w:r w:rsidRPr="00CC1B4F">
        <w:rPr>
          <w:rFonts w:ascii="Calibri" w:hAnsi="Calibri" w:cs="Calibri"/>
          <w:i/>
          <w:iCs/>
          <w:noProof/>
        </w:rPr>
        <w:t>Genesis</w:t>
      </w:r>
      <w:r w:rsidRPr="00CC1B4F">
        <w:rPr>
          <w:rFonts w:ascii="Calibri" w:hAnsi="Calibri" w:cs="Calibri"/>
          <w:noProof/>
        </w:rPr>
        <w:t>, vol. 28, no. 1, pp. 15–22, 2000.</w:t>
      </w:r>
    </w:p>
    <w:p w14:paraId="632CBF6D"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6]</w:t>
      </w:r>
      <w:r w:rsidRPr="00CC1B4F">
        <w:rPr>
          <w:rFonts w:ascii="Calibri" w:hAnsi="Calibri" w:cs="Calibri"/>
          <w:noProof/>
        </w:rPr>
        <w:tab/>
        <w:t xml:space="preserve">C. J. Lord, A. N. J. Tutt, and A. Ashworth, “Synthetic Lethality and Cancer Therapy: Lessons Learned from the Development of PARP Inhibitors,” </w:t>
      </w:r>
      <w:r w:rsidRPr="00CC1B4F">
        <w:rPr>
          <w:rFonts w:ascii="Calibri" w:hAnsi="Calibri" w:cs="Calibri"/>
          <w:i/>
          <w:iCs/>
          <w:noProof/>
        </w:rPr>
        <w:t>Annu. Rev. Med.</w:t>
      </w:r>
      <w:r w:rsidRPr="00CC1B4F">
        <w:rPr>
          <w:rFonts w:ascii="Calibri" w:hAnsi="Calibri" w:cs="Calibri"/>
          <w:noProof/>
        </w:rPr>
        <w:t>, 2015.</w:t>
      </w:r>
    </w:p>
    <w:p w14:paraId="46B89954"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7]</w:t>
      </w:r>
      <w:r w:rsidRPr="00CC1B4F">
        <w:rPr>
          <w:rFonts w:ascii="Calibri" w:hAnsi="Calibri" w:cs="Calibri"/>
          <w:noProof/>
        </w:rPr>
        <w:tab/>
        <w:t xml:space="preserve">J. Ji </w:t>
      </w:r>
      <w:r w:rsidRPr="00CC1B4F">
        <w:rPr>
          <w:rFonts w:ascii="Calibri" w:hAnsi="Calibri" w:cs="Calibri"/>
          <w:i/>
          <w:iCs/>
          <w:noProof/>
        </w:rPr>
        <w:t>et al.</w:t>
      </w:r>
      <w:r w:rsidRPr="00CC1B4F">
        <w:rPr>
          <w:rFonts w:ascii="Calibri" w:hAnsi="Calibri" w:cs="Calibri"/>
          <w:noProof/>
        </w:rPr>
        <w:t xml:space="preserve">, “Phosphorylated fraction of H2AX as a measurement for DNA damage in cancer cells and potential applications of a novel assay,” </w:t>
      </w:r>
      <w:r w:rsidRPr="00CC1B4F">
        <w:rPr>
          <w:rFonts w:ascii="Calibri" w:hAnsi="Calibri" w:cs="Calibri"/>
          <w:i/>
          <w:iCs/>
          <w:noProof/>
        </w:rPr>
        <w:t>PLoS One</w:t>
      </w:r>
      <w:r w:rsidRPr="00CC1B4F">
        <w:rPr>
          <w:rFonts w:ascii="Calibri" w:hAnsi="Calibri" w:cs="Calibri"/>
          <w:noProof/>
        </w:rPr>
        <w:t>, vol. 12, no. 2, pp. 1–18, 2017.</w:t>
      </w:r>
    </w:p>
    <w:p w14:paraId="32DF1876" w14:textId="77777777" w:rsidR="00CC1B4F" w:rsidRPr="00CC1B4F" w:rsidRDefault="00CC1B4F" w:rsidP="00CC1B4F">
      <w:pPr>
        <w:widowControl w:val="0"/>
        <w:autoSpaceDE w:val="0"/>
        <w:autoSpaceDN w:val="0"/>
        <w:adjustRightInd w:val="0"/>
        <w:ind w:left="640" w:hanging="640"/>
        <w:rPr>
          <w:rFonts w:ascii="Calibri" w:hAnsi="Calibri" w:cs="Calibri"/>
          <w:noProof/>
        </w:rPr>
      </w:pPr>
      <w:r w:rsidRPr="00CC1B4F">
        <w:rPr>
          <w:rFonts w:ascii="Calibri" w:hAnsi="Calibri" w:cs="Calibri"/>
          <w:noProof/>
        </w:rPr>
        <w:t>[38]</w:t>
      </w:r>
      <w:r w:rsidRPr="00CC1B4F">
        <w:rPr>
          <w:rFonts w:ascii="Calibri" w:hAnsi="Calibri" w:cs="Calibri"/>
          <w:noProof/>
        </w:rPr>
        <w:tab/>
        <w:t xml:space="preserve">W.-T. Chen, A. Alpert, C. Leiter, F. Gong, S. P. Jackson, and K. M. Miller, “Systematic Identification of Functional Residues in Mammalian Histone H2AX,” </w:t>
      </w:r>
      <w:r w:rsidRPr="00CC1B4F">
        <w:rPr>
          <w:rFonts w:ascii="Calibri" w:hAnsi="Calibri" w:cs="Calibri"/>
          <w:i/>
          <w:iCs/>
          <w:noProof/>
        </w:rPr>
        <w:t>Mol. Cell. Biol.</w:t>
      </w:r>
      <w:r w:rsidRPr="00CC1B4F">
        <w:rPr>
          <w:rFonts w:ascii="Calibri" w:hAnsi="Calibri" w:cs="Calibri"/>
          <w:noProof/>
        </w:rPr>
        <w:t>, vol. 33, no. 1, pp. 111–126, 2013.</w:t>
      </w:r>
    </w:p>
    <w:p w14:paraId="5A610435" w14:textId="33BA44C1" w:rsidR="00E77AA6" w:rsidRPr="00E77AA6" w:rsidRDefault="00E77AA6" w:rsidP="00CC1B4F">
      <w:pPr>
        <w:jc w:val="both"/>
      </w:pPr>
      <w:r>
        <w:fldChar w:fldCharType="end"/>
      </w:r>
    </w:p>
    <w:sectPr w:rsidR="00E77AA6" w:rsidRPr="00E77AA6" w:rsidSect="008A5BE5">
      <w:footerReference w:type="even" r:id="rId27"/>
      <w:footerReference w:type="defaul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05E47" w14:textId="77777777" w:rsidR="00EA1F13" w:rsidRDefault="00EA1F13" w:rsidP="001A349B">
      <w:r>
        <w:separator/>
      </w:r>
    </w:p>
  </w:endnote>
  <w:endnote w:type="continuationSeparator" w:id="0">
    <w:p w14:paraId="6430E92A" w14:textId="77777777" w:rsidR="00EA1F13" w:rsidRDefault="00EA1F13" w:rsidP="001A3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1990940694"/>
      <w:docPartObj>
        <w:docPartGallery w:val="Page Numbers (Bottom of Page)"/>
        <w:docPartUnique/>
      </w:docPartObj>
    </w:sdtPr>
    <w:sdtEndPr>
      <w:rPr>
        <w:rStyle w:val="Paginanummer"/>
      </w:rPr>
    </w:sdtEndPr>
    <w:sdtContent>
      <w:p w14:paraId="7174B33A" w14:textId="742B856B" w:rsidR="001E5187" w:rsidRDefault="001E5187" w:rsidP="00B55716">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16EF3298" w14:textId="77777777" w:rsidR="001E5187" w:rsidRDefault="001E5187" w:rsidP="001A349B">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1591071059"/>
      <w:docPartObj>
        <w:docPartGallery w:val="Page Numbers (Bottom of Page)"/>
        <w:docPartUnique/>
      </w:docPartObj>
    </w:sdtPr>
    <w:sdtEndPr>
      <w:rPr>
        <w:rStyle w:val="Paginanummer"/>
      </w:rPr>
    </w:sdtEndPr>
    <w:sdtContent>
      <w:p w14:paraId="6ACE497E" w14:textId="17B70BAB" w:rsidR="001E5187" w:rsidRDefault="001E5187" w:rsidP="00B55716">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w:t>
        </w:r>
        <w:r>
          <w:rPr>
            <w:rStyle w:val="Paginanummer"/>
          </w:rPr>
          <w:fldChar w:fldCharType="end"/>
        </w:r>
      </w:p>
    </w:sdtContent>
  </w:sdt>
  <w:p w14:paraId="10C82F61" w14:textId="77777777" w:rsidR="001E5187" w:rsidRDefault="001E5187" w:rsidP="001A349B">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A3AF1" w14:textId="77777777" w:rsidR="00EA1F13" w:rsidRDefault="00EA1F13" w:rsidP="001A349B">
      <w:r>
        <w:separator/>
      </w:r>
    </w:p>
  </w:footnote>
  <w:footnote w:type="continuationSeparator" w:id="0">
    <w:p w14:paraId="004FB08C" w14:textId="77777777" w:rsidR="00EA1F13" w:rsidRDefault="00EA1F13" w:rsidP="001A34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8F7"/>
    <w:rsid w:val="000179AE"/>
    <w:rsid w:val="00024CEA"/>
    <w:rsid w:val="0003017C"/>
    <w:rsid w:val="0003383F"/>
    <w:rsid w:val="00046BAE"/>
    <w:rsid w:val="0005205C"/>
    <w:rsid w:val="000556D6"/>
    <w:rsid w:val="00065079"/>
    <w:rsid w:val="00070751"/>
    <w:rsid w:val="00074243"/>
    <w:rsid w:val="00074C9A"/>
    <w:rsid w:val="00075D50"/>
    <w:rsid w:val="00092F21"/>
    <w:rsid w:val="000946CC"/>
    <w:rsid w:val="0009625A"/>
    <w:rsid w:val="00096BE3"/>
    <w:rsid w:val="000B1BD2"/>
    <w:rsid w:val="000C03C3"/>
    <w:rsid w:val="000C76D1"/>
    <w:rsid w:val="000D61FA"/>
    <w:rsid w:val="000F5279"/>
    <w:rsid w:val="00111A8A"/>
    <w:rsid w:val="00133798"/>
    <w:rsid w:val="00140C0C"/>
    <w:rsid w:val="00191BAD"/>
    <w:rsid w:val="001A349B"/>
    <w:rsid w:val="001A7424"/>
    <w:rsid w:val="001B4FE6"/>
    <w:rsid w:val="001B7FA9"/>
    <w:rsid w:val="001C5EC0"/>
    <w:rsid w:val="001E5187"/>
    <w:rsid w:val="001E682B"/>
    <w:rsid w:val="001F78F7"/>
    <w:rsid w:val="00215FE2"/>
    <w:rsid w:val="00216D31"/>
    <w:rsid w:val="0022368D"/>
    <w:rsid w:val="002354D3"/>
    <w:rsid w:val="00235D11"/>
    <w:rsid w:val="00250D7C"/>
    <w:rsid w:val="00256C9F"/>
    <w:rsid w:val="0026345E"/>
    <w:rsid w:val="00275439"/>
    <w:rsid w:val="00275E8E"/>
    <w:rsid w:val="00276BE2"/>
    <w:rsid w:val="00276D0A"/>
    <w:rsid w:val="002A555D"/>
    <w:rsid w:val="002A6940"/>
    <w:rsid w:val="002D76CF"/>
    <w:rsid w:val="0030226C"/>
    <w:rsid w:val="0031622F"/>
    <w:rsid w:val="00337D45"/>
    <w:rsid w:val="00342C3D"/>
    <w:rsid w:val="00360186"/>
    <w:rsid w:val="003837B2"/>
    <w:rsid w:val="00393563"/>
    <w:rsid w:val="003B499A"/>
    <w:rsid w:val="003B6278"/>
    <w:rsid w:val="003E5012"/>
    <w:rsid w:val="003F2039"/>
    <w:rsid w:val="004031DE"/>
    <w:rsid w:val="00434CFE"/>
    <w:rsid w:val="00441101"/>
    <w:rsid w:val="00452671"/>
    <w:rsid w:val="00481734"/>
    <w:rsid w:val="00490D2E"/>
    <w:rsid w:val="004952B8"/>
    <w:rsid w:val="004A79BF"/>
    <w:rsid w:val="004B15D7"/>
    <w:rsid w:val="004C3EFA"/>
    <w:rsid w:val="004C76AA"/>
    <w:rsid w:val="004E1DB3"/>
    <w:rsid w:val="004F661F"/>
    <w:rsid w:val="00500175"/>
    <w:rsid w:val="00534449"/>
    <w:rsid w:val="005504CD"/>
    <w:rsid w:val="00551E40"/>
    <w:rsid w:val="00571135"/>
    <w:rsid w:val="005863AD"/>
    <w:rsid w:val="005B359A"/>
    <w:rsid w:val="005B56C5"/>
    <w:rsid w:val="005B7131"/>
    <w:rsid w:val="005D10BF"/>
    <w:rsid w:val="005E059B"/>
    <w:rsid w:val="0060222B"/>
    <w:rsid w:val="00617D25"/>
    <w:rsid w:val="00621C93"/>
    <w:rsid w:val="006235B0"/>
    <w:rsid w:val="00636435"/>
    <w:rsid w:val="00655BE3"/>
    <w:rsid w:val="006776F3"/>
    <w:rsid w:val="006803C6"/>
    <w:rsid w:val="006874AA"/>
    <w:rsid w:val="006906FB"/>
    <w:rsid w:val="006973F0"/>
    <w:rsid w:val="006C396A"/>
    <w:rsid w:val="006C477E"/>
    <w:rsid w:val="006D3672"/>
    <w:rsid w:val="006E18F7"/>
    <w:rsid w:val="006E4206"/>
    <w:rsid w:val="007215DE"/>
    <w:rsid w:val="00732414"/>
    <w:rsid w:val="007431F3"/>
    <w:rsid w:val="007816D9"/>
    <w:rsid w:val="00783D0B"/>
    <w:rsid w:val="00791022"/>
    <w:rsid w:val="007B1D65"/>
    <w:rsid w:val="007B6B14"/>
    <w:rsid w:val="007C5F65"/>
    <w:rsid w:val="007D52AB"/>
    <w:rsid w:val="007E0241"/>
    <w:rsid w:val="007E2695"/>
    <w:rsid w:val="007E5E45"/>
    <w:rsid w:val="007E7139"/>
    <w:rsid w:val="007F76F8"/>
    <w:rsid w:val="00820AFA"/>
    <w:rsid w:val="00823629"/>
    <w:rsid w:val="00840E30"/>
    <w:rsid w:val="008619C6"/>
    <w:rsid w:val="008703D9"/>
    <w:rsid w:val="0087283D"/>
    <w:rsid w:val="00882859"/>
    <w:rsid w:val="00891BE3"/>
    <w:rsid w:val="008A17E5"/>
    <w:rsid w:val="008A5BE5"/>
    <w:rsid w:val="008B1834"/>
    <w:rsid w:val="008B2D71"/>
    <w:rsid w:val="008E068F"/>
    <w:rsid w:val="00900F29"/>
    <w:rsid w:val="00927497"/>
    <w:rsid w:val="009402C2"/>
    <w:rsid w:val="00947B4D"/>
    <w:rsid w:val="00951CEE"/>
    <w:rsid w:val="009726FB"/>
    <w:rsid w:val="00975274"/>
    <w:rsid w:val="00983D82"/>
    <w:rsid w:val="009D11EC"/>
    <w:rsid w:val="009D2CF1"/>
    <w:rsid w:val="009F063B"/>
    <w:rsid w:val="00A01235"/>
    <w:rsid w:val="00A0310C"/>
    <w:rsid w:val="00A07A85"/>
    <w:rsid w:val="00A13BCF"/>
    <w:rsid w:val="00A13E38"/>
    <w:rsid w:val="00A24139"/>
    <w:rsid w:val="00A306F0"/>
    <w:rsid w:val="00A70B45"/>
    <w:rsid w:val="00A722D6"/>
    <w:rsid w:val="00AA32A4"/>
    <w:rsid w:val="00AB7CCB"/>
    <w:rsid w:val="00AC19D8"/>
    <w:rsid w:val="00AE1FC7"/>
    <w:rsid w:val="00B041CA"/>
    <w:rsid w:val="00B136EF"/>
    <w:rsid w:val="00B40F99"/>
    <w:rsid w:val="00B47976"/>
    <w:rsid w:val="00B55716"/>
    <w:rsid w:val="00B57060"/>
    <w:rsid w:val="00B75460"/>
    <w:rsid w:val="00B80C2C"/>
    <w:rsid w:val="00B85244"/>
    <w:rsid w:val="00BA7BF8"/>
    <w:rsid w:val="00BC2BB2"/>
    <w:rsid w:val="00BD310E"/>
    <w:rsid w:val="00BF4018"/>
    <w:rsid w:val="00C044A9"/>
    <w:rsid w:val="00C14806"/>
    <w:rsid w:val="00C20ECB"/>
    <w:rsid w:val="00C2744B"/>
    <w:rsid w:val="00C30875"/>
    <w:rsid w:val="00C55FE6"/>
    <w:rsid w:val="00C70728"/>
    <w:rsid w:val="00C73434"/>
    <w:rsid w:val="00C75879"/>
    <w:rsid w:val="00C75D1B"/>
    <w:rsid w:val="00C80250"/>
    <w:rsid w:val="00C83EF7"/>
    <w:rsid w:val="00C900DD"/>
    <w:rsid w:val="00CC1B4F"/>
    <w:rsid w:val="00CD31C6"/>
    <w:rsid w:val="00D10E7C"/>
    <w:rsid w:val="00D178E9"/>
    <w:rsid w:val="00D34AD3"/>
    <w:rsid w:val="00D76CD2"/>
    <w:rsid w:val="00D84A16"/>
    <w:rsid w:val="00DB24B2"/>
    <w:rsid w:val="00DC1ACF"/>
    <w:rsid w:val="00DD0839"/>
    <w:rsid w:val="00DE0336"/>
    <w:rsid w:val="00E11D87"/>
    <w:rsid w:val="00E30AAF"/>
    <w:rsid w:val="00E350C0"/>
    <w:rsid w:val="00E406FB"/>
    <w:rsid w:val="00E42C6C"/>
    <w:rsid w:val="00E5057C"/>
    <w:rsid w:val="00E50672"/>
    <w:rsid w:val="00E57757"/>
    <w:rsid w:val="00E57C99"/>
    <w:rsid w:val="00E63131"/>
    <w:rsid w:val="00E75455"/>
    <w:rsid w:val="00E77AA6"/>
    <w:rsid w:val="00E82299"/>
    <w:rsid w:val="00E91528"/>
    <w:rsid w:val="00E97401"/>
    <w:rsid w:val="00EA0926"/>
    <w:rsid w:val="00EA1F13"/>
    <w:rsid w:val="00EB41A7"/>
    <w:rsid w:val="00EB53E1"/>
    <w:rsid w:val="00EC1CAB"/>
    <w:rsid w:val="00EC230A"/>
    <w:rsid w:val="00EC3CEE"/>
    <w:rsid w:val="00F13924"/>
    <w:rsid w:val="00F14536"/>
    <w:rsid w:val="00F3337D"/>
    <w:rsid w:val="00F41689"/>
    <w:rsid w:val="00F44CC8"/>
    <w:rsid w:val="00F5149A"/>
    <w:rsid w:val="00F54090"/>
    <w:rsid w:val="00F93BAE"/>
    <w:rsid w:val="00FD05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44EB7"/>
  <w14:defaultImageDpi w14:val="32767"/>
  <w15:chartTrackingRefBased/>
  <w15:docId w15:val="{927AA3BB-856D-ED46-9D6E-6D127B395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ard">
    <w:name w:val="Normal"/>
    <w:qFormat/>
    <w:rsid w:val="00070751"/>
    <w:rPr>
      <w:sz w:val="20"/>
      <w:szCs w:val="20"/>
    </w:rPr>
  </w:style>
  <w:style w:type="paragraph" w:styleId="Kop1">
    <w:name w:val="heading 1"/>
    <w:basedOn w:val="Standaard"/>
    <w:next w:val="Standaard"/>
    <w:link w:val="Kop1Char"/>
    <w:uiPriority w:val="9"/>
    <w:qFormat/>
    <w:rsid w:val="00070751"/>
    <w:pPr>
      <w:pBdr>
        <w:top w:val="single" w:sz="24" w:space="0" w:color="AC3EC1" w:themeColor="accent1"/>
        <w:left w:val="single" w:sz="24" w:space="0" w:color="AC3EC1" w:themeColor="accent1"/>
        <w:bottom w:val="single" w:sz="24" w:space="0" w:color="AC3EC1" w:themeColor="accent1"/>
        <w:right w:val="single" w:sz="24" w:space="0" w:color="AC3EC1" w:themeColor="accent1"/>
      </w:pBdr>
      <w:shd w:val="clear" w:color="auto" w:fill="AC3EC1" w:themeFill="accent1"/>
      <w:outlineLvl w:val="0"/>
    </w:pPr>
    <w:rPr>
      <w:b/>
      <w:bCs/>
      <w:caps/>
      <w:color w:val="FFFFFF" w:themeColor="background1"/>
      <w:spacing w:val="15"/>
      <w:sz w:val="22"/>
      <w:szCs w:val="22"/>
    </w:rPr>
  </w:style>
  <w:style w:type="paragraph" w:styleId="Kop2">
    <w:name w:val="heading 2"/>
    <w:basedOn w:val="Standaard"/>
    <w:next w:val="Standaard"/>
    <w:link w:val="Kop2Char"/>
    <w:uiPriority w:val="9"/>
    <w:unhideWhenUsed/>
    <w:qFormat/>
    <w:rsid w:val="00070751"/>
    <w:pPr>
      <w:pBdr>
        <w:top w:val="single" w:sz="24" w:space="0" w:color="EED8F2" w:themeColor="accent1" w:themeTint="33"/>
        <w:left w:val="single" w:sz="24" w:space="0" w:color="EED8F2" w:themeColor="accent1" w:themeTint="33"/>
        <w:bottom w:val="single" w:sz="24" w:space="0" w:color="EED8F2" w:themeColor="accent1" w:themeTint="33"/>
        <w:right w:val="single" w:sz="24" w:space="0" w:color="EED8F2" w:themeColor="accent1" w:themeTint="33"/>
      </w:pBdr>
      <w:shd w:val="clear" w:color="auto" w:fill="EED8F2" w:themeFill="accent1" w:themeFillTint="33"/>
      <w:outlineLvl w:val="1"/>
    </w:pPr>
    <w:rPr>
      <w:caps/>
      <w:spacing w:val="15"/>
      <w:sz w:val="22"/>
      <w:szCs w:val="22"/>
    </w:rPr>
  </w:style>
  <w:style w:type="paragraph" w:styleId="Kop3">
    <w:name w:val="heading 3"/>
    <w:basedOn w:val="Standaard"/>
    <w:next w:val="Standaard"/>
    <w:link w:val="Kop3Char"/>
    <w:uiPriority w:val="9"/>
    <w:semiHidden/>
    <w:unhideWhenUsed/>
    <w:qFormat/>
    <w:rsid w:val="00070751"/>
    <w:pPr>
      <w:pBdr>
        <w:top w:val="single" w:sz="6" w:space="2" w:color="AC3EC1" w:themeColor="accent1"/>
        <w:left w:val="single" w:sz="6" w:space="2" w:color="AC3EC1" w:themeColor="accent1"/>
      </w:pBdr>
      <w:spacing w:before="300"/>
      <w:outlineLvl w:val="2"/>
    </w:pPr>
    <w:rPr>
      <w:caps/>
      <w:color w:val="551F60" w:themeColor="accent1" w:themeShade="7F"/>
      <w:spacing w:val="15"/>
      <w:sz w:val="22"/>
      <w:szCs w:val="22"/>
    </w:rPr>
  </w:style>
  <w:style w:type="paragraph" w:styleId="Kop4">
    <w:name w:val="heading 4"/>
    <w:basedOn w:val="Standaard"/>
    <w:next w:val="Standaard"/>
    <w:link w:val="Kop4Char"/>
    <w:uiPriority w:val="9"/>
    <w:semiHidden/>
    <w:unhideWhenUsed/>
    <w:qFormat/>
    <w:rsid w:val="00070751"/>
    <w:pPr>
      <w:pBdr>
        <w:top w:val="dotted" w:sz="6" w:space="2" w:color="AC3EC1" w:themeColor="accent1"/>
        <w:left w:val="dotted" w:sz="6" w:space="2" w:color="AC3EC1" w:themeColor="accent1"/>
      </w:pBdr>
      <w:spacing w:before="300"/>
      <w:outlineLvl w:val="3"/>
    </w:pPr>
    <w:rPr>
      <w:caps/>
      <w:color w:val="802E90" w:themeColor="accent1" w:themeShade="BF"/>
      <w:spacing w:val="10"/>
      <w:sz w:val="22"/>
      <w:szCs w:val="22"/>
    </w:rPr>
  </w:style>
  <w:style w:type="paragraph" w:styleId="Kop5">
    <w:name w:val="heading 5"/>
    <w:basedOn w:val="Standaard"/>
    <w:next w:val="Standaard"/>
    <w:link w:val="Kop5Char"/>
    <w:uiPriority w:val="9"/>
    <w:semiHidden/>
    <w:unhideWhenUsed/>
    <w:qFormat/>
    <w:rsid w:val="00070751"/>
    <w:pPr>
      <w:pBdr>
        <w:bottom w:val="single" w:sz="6" w:space="1" w:color="AC3EC1" w:themeColor="accent1"/>
      </w:pBdr>
      <w:spacing w:before="300"/>
      <w:outlineLvl w:val="4"/>
    </w:pPr>
    <w:rPr>
      <w:caps/>
      <w:color w:val="802E90" w:themeColor="accent1" w:themeShade="BF"/>
      <w:spacing w:val="10"/>
      <w:sz w:val="22"/>
      <w:szCs w:val="22"/>
    </w:rPr>
  </w:style>
  <w:style w:type="paragraph" w:styleId="Kop6">
    <w:name w:val="heading 6"/>
    <w:basedOn w:val="Standaard"/>
    <w:next w:val="Standaard"/>
    <w:link w:val="Kop6Char"/>
    <w:uiPriority w:val="9"/>
    <w:semiHidden/>
    <w:unhideWhenUsed/>
    <w:qFormat/>
    <w:rsid w:val="00070751"/>
    <w:pPr>
      <w:pBdr>
        <w:bottom w:val="dotted" w:sz="6" w:space="1" w:color="AC3EC1" w:themeColor="accent1"/>
      </w:pBdr>
      <w:spacing w:before="300"/>
      <w:outlineLvl w:val="5"/>
    </w:pPr>
    <w:rPr>
      <w:caps/>
      <w:color w:val="802E90" w:themeColor="accent1" w:themeShade="BF"/>
      <w:spacing w:val="10"/>
      <w:sz w:val="22"/>
      <w:szCs w:val="22"/>
    </w:rPr>
  </w:style>
  <w:style w:type="paragraph" w:styleId="Kop7">
    <w:name w:val="heading 7"/>
    <w:basedOn w:val="Standaard"/>
    <w:next w:val="Standaard"/>
    <w:link w:val="Kop7Char"/>
    <w:uiPriority w:val="9"/>
    <w:semiHidden/>
    <w:unhideWhenUsed/>
    <w:qFormat/>
    <w:rsid w:val="00070751"/>
    <w:pPr>
      <w:spacing w:before="300"/>
      <w:outlineLvl w:val="6"/>
    </w:pPr>
    <w:rPr>
      <w:caps/>
      <w:color w:val="802E90" w:themeColor="accent1" w:themeShade="BF"/>
      <w:spacing w:val="10"/>
      <w:sz w:val="22"/>
      <w:szCs w:val="22"/>
    </w:rPr>
  </w:style>
  <w:style w:type="paragraph" w:styleId="Kop8">
    <w:name w:val="heading 8"/>
    <w:basedOn w:val="Standaard"/>
    <w:next w:val="Standaard"/>
    <w:link w:val="Kop8Char"/>
    <w:uiPriority w:val="9"/>
    <w:semiHidden/>
    <w:unhideWhenUsed/>
    <w:qFormat/>
    <w:rsid w:val="00070751"/>
    <w:pPr>
      <w:spacing w:before="300"/>
      <w:outlineLvl w:val="7"/>
    </w:pPr>
    <w:rPr>
      <w:caps/>
      <w:spacing w:val="10"/>
      <w:sz w:val="18"/>
      <w:szCs w:val="18"/>
    </w:rPr>
  </w:style>
  <w:style w:type="paragraph" w:styleId="Kop9">
    <w:name w:val="heading 9"/>
    <w:basedOn w:val="Standaard"/>
    <w:next w:val="Standaard"/>
    <w:link w:val="Kop9Char"/>
    <w:uiPriority w:val="9"/>
    <w:semiHidden/>
    <w:unhideWhenUsed/>
    <w:qFormat/>
    <w:rsid w:val="00070751"/>
    <w:pPr>
      <w:spacing w:before="300"/>
      <w:outlineLvl w:val="8"/>
    </w:pPr>
    <w:rPr>
      <w:i/>
      <w:caps/>
      <w:spacing w:val="10"/>
      <w:sz w:val="18"/>
      <w:szCs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6E18F7"/>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6E18F7"/>
    <w:rPr>
      <w:rFonts w:ascii="Times New Roman" w:hAnsi="Times New Roman" w:cs="Times New Roman"/>
      <w:sz w:val="18"/>
      <w:szCs w:val="18"/>
    </w:rPr>
  </w:style>
  <w:style w:type="character" w:customStyle="1" w:styleId="Kop1Char">
    <w:name w:val="Kop 1 Char"/>
    <w:basedOn w:val="Standaardalinea-lettertype"/>
    <w:link w:val="Kop1"/>
    <w:uiPriority w:val="9"/>
    <w:rsid w:val="00070751"/>
    <w:rPr>
      <w:b/>
      <w:bCs/>
      <w:caps/>
      <w:color w:val="FFFFFF" w:themeColor="background1"/>
      <w:spacing w:val="15"/>
      <w:shd w:val="clear" w:color="auto" w:fill="AC3EC1" w:themeFill="accent1"/>
    </w:rPr>
  </w:style>
  <w:style w:type="character" w:customStyle="1" w:styleId="Kop2Char">
    <w:name w:val="Kop 2 Char"/>
    <w:basedOn w:val="Standaardalinea-lettertype"/>
    <w:link w:val="Kop2"/>
    <w:uiPriority w:val="9"/>
    <w:rsid w:val="00070751"/>
    <w:rPr>
      <w:caps/>
      <w:spacing w:val="15"/>
      <w:shd w:val="clear" w:color="auto" w:fill="EED8F2" w:themeFill="accent1" w:themeFillTint="33"/>
    </w:rPr>
  </w:style>
  <w:style w:type="character" w:customStyle="1" w:styleId="Kop3Char">
    <w:name w:val="Kop 3 Char"/>
    <w:basedOn w:val="Standaardalinea-lettertype"/>
    <w:link w:val="Kop3"/>
    <w:uiPriority w:val="9"/>
    <w:semiHidden/>
    <w:rsid w:val="00070751"/>
    <w:rPr>
      <w:caps/>
      <w:color w:val="551F60" w:themeColor="accent1" w:themeShade="7F"/>
      <w:spacing w:val="15"/>
    </w:rPr>
  </w:style>
  <w:style w:type="character" w:customStyle="1" w:styleId="Kop4Char">
    <w:name w:val="Kop 4 Char"/>
    <w:basedOn w:val="Standaardalinea-lettertype"/>
    <w:link w:val="Kop4"/>
    <w:uiPriority w:val="9"/>
    <w:semiHidden/>
    <w:rsid w:val="00070751"/>
    <w:rPr>
      <w:caps/>
      <w:color w:val="802E90" w:themeColor="accent1" w:themeShade="BF"/>
      <w:spacing w:val="10"/>
    </w:rPr>
  </w:style>
  <w:style w:type="character" w:customStyle="1" w:styleId="Kop5Char">
    <w:name w:val="Kop 5 Char"/>
    <w:basedOn w:val="Standaardalinea-lettertype"/>
    <w:link w:val="Kop5"/>
    <w:uiPriority w:val="9"/>
    <w:semiHidden/>
    <w:rsid w:val="00070751"/>
    <w:rPr>
      <w:caps/>
      <w:color w:val="802E90" w:themeColor="accent1" w:themeShade="BF"/>
      <w:spacing w:val="10"/>
    </w:rPr>
  </w:style>
  <w:style w:type="character" w:customStyle="1" w:styleId="Kop6Char">
    <w:name w:val="Kop 6 Char"/>
    <w:basedOn w:val="Standaardalinea-lettertype"/>
    <w:link w:val="Kop6"/>
    <w:uiPriority w:val="9"/>
    <w:semiHidden/>
    <w:rsid w:val="00070751"/>
    <w:rPr>
      <w:caps/>
      <w:color w:val="802E90" w:themeColor="accent1" w:themeShade="BF"/>
      <w:spacing w:val="10"/>
    </w:rPr>
  </w:style>
  <w:style w:type="character" w:customStyle="1" w:styleId="Kop7Char">
    <w:name w:val="Kop 7 Char"/>
    <w:basedOn w:val="Standaardalinea-lettertype"/>
    <w:link w:val="Kop7"/>
    <w:uiPriority w:val="9"/>
    <w:semiHidden/>
    <w:rsid w:val="00070751"/>
    <w:rPr>
      <w:caps/>
      <w:color w:val="802E90" w:themeColor="accent1" w:themeShade="BF"/>
      <w:spacing w:val="10"/>
    </w:rPr>
  </w:style>
  <w:style w:type="character" w:customStyle="1" w:styleId="Kop8Char">
    <w:name w:val="Kop 8 Char"/>
    <w:basedOn w:val="Standaardalinea-lettertype"/>
    <w:link w:val="Kop8"/>
    <w:uiPriority w:val="9"/>
    <w:semiHidden/>
    <w:rsid w:val="00070751"/>
    <w:rPr>
      <w:caps/>
      <w:spacing w:val="10"/>
      <w:sz w:val="18"/>
      <w:szCs w:val="18"/>
    </w:rPr>
  </w:style>
  <w:style w:type="character" w:customStyle="1" w:styleId="Kop9Char">
    <w:name w:val="Kop 9 Char"/>
    <w:basedOn w:val="Standaardalinea-lettertype"/>
    <w:link w:val="Kop9"/>
    <w:uiPriority w:val="9"/>
    <w:semiHidden/>
    <w:rsid w:val="00070751"/>
    <w:rPr>
      <w:i/>
      <w:caps/>
      <w:spacing w:val="10"/>
      <w:sz w:val="18"/>
      <w:szCs w:val="18"/>
    </w:rPr>
  </w:style>
  <w:style w:type="paragraph" w:styleId="Bijschrift">
    <w:name w:val="caption"/>
    <w:basedOn w:val="Standaard"/>
    <w:next w:val="Standaard"/>
    <w:uiPriority w:val="35"/>
    <w:unhideWhenUsed/>
    <w:qFormat/>
    <w:rsid w:val="00070751"/>
    <w:rPr>
      <w:b/>
      <w:bCs/>
      <w:color w:val="802E90" w:themeColor="accent1" w:themeShade="BF"/>
      <w:sz w:val="16"/>
      <w:szCs w:val="16"/>
    </w:rPr>
  </w:style>
  <w:style w:type="paragraph" w:styleId="Titel">
    <w:name w:val="Title"/>
    <w:basedOn w:val="Standaard"/>
    <w:next w:val="Standaard"/>
    <w:link w:val="TitelChar"/>
    <w:uiPriority w:val="10"/>
    <w:qFormat/>
    <w:rsid w:val="00070751"/>
    <w:pPr>
      <w:spacing w:before="720"/>
    </w:pPr>
    <w:rPr>
      <w:caps/>
      <w:color w:val="AC3EC1" w:themeColor="accent1"/>
      <w:spacing w:val="10"/>
      <w:kern w:val="28"/>
      <w:sz w:val="52"/>
      <w:szCs w:val="52"/>
    </w:rPr>
  </w:style>
  <w:style w:type="character" w:customStyle="1" w:styleId="TitelChar">
    <w:name w:val="Titel Char"/>
    <w:basedOn w:val="Standaardalinea-lettertype"/>
    <w:link w:val="Titel"/>
    <w:uiPriority w:val="10"/>
    <w:rsid w:val="00070751"/>
    <w:rPr>
      <w:caps/>
      <w:color w:val="AC3EC1" w:themeColor="accent1"/>
      <w:spacing w:val="10"/>
      <w:kern w:val="28"/>
      <w:sz w:val="52"/>
      <w:szCs w:val="52"/>
    </w:rPr>
  </w:style>
  <w:style w:type="paragraph" w:styleId="Ondertitel">
    <w:name w:val="Subtitle"/>
    <w:basedOn w:val="Standaard"/>
    <w:next w:val="Standaard"/>
    <w:link w:val="OndertitelChar"/>
    <w:uiPriority w:val="11"/>
    <w:qFormat/>
    <w:rsid w:val="00070751"/>
    <w:pPr>
      <w:spacing w:after="1000"/>
    </w:pPr>
    <w:rPr>
      <w:caps/>
      <w:color w:val="595959" w:themeColor="text1" w:themeTint="A6"/>
      <w:spacing w:val="10"/>
      <w:sz w:val="24"/>
      <w:szCs w:val="24"/>
    </w:rPr>
  </w:style>
  <w:style w:type="character" w:customStyle="1" w:styleId="OndertitelChar">
    <w:name w:val="Ondertitel Char"/>
    <w:basedOn w:val="Standaardalinea-lettertype"/>
    <w:link w:val="Ondertitel"/>
    <w:uiPriority w:val="11"/>
    <w:rsid w:val="00070751"/>
    <w:rPr>
      <w:caps/>
      <w:color w:val="595959" w:themeColor="text1" w:themeTint="A6"/>
      <w:spacing w:val="10"/>
      <w:sz w:val="24"/>
      <w:szCs w:val="24"/>
    </w:rPr>
  </w:style>
  <w:style w:type="character" w:styleId="Zwaar">
    <w:name w:val="Strong"/>
    <w:uiPriority w:val="22"/>
    <w:qFormat/>
    <w:rsid w:val="00070751"/>
    <w:rPr>
      <w:b/>
      <w:bCs/>
    </w:rPr>
  </w:style>
  <w:style w:type="character" w:styleId="Nadruk">
    <w:name w:val="Emphasis"/>
    <w:uiPriority w:val="20"/>
    <w:qFormat/>
    <w:rsid w:val="00070751"/>
    <w:rPr>
      <w:caps/>
      <w:color w:val="551F60" w:themeColor="accent1" w:themeShade="7F"/>
      <w:spacing w:val="5"/>
    </w:rPr>
  </w:style>
  <w:style w:type="paragraph" w:styleId="Geenafstand">
    <w:name w:val="No Spacing"/>
    <w:basedOn w:val="Standaard"/>
    <w:link w:val="GeenafstandChar"/>
    <w:uiPriority w:val="1"/>
    <w:qFormat/>
    <w:rsid w:val="00070751"/>
  </w:style>
  <w:style w:type="paragraph" w:styleId="Lijstalinea">
    <w:name w:val="List Paragraph"/>
    <w:basedOn w:val="Standaard"/>
    <w:uiPriority w:val="34"/>
    <w:qFormat/>
    <w:rsid w:val="00070751"/>
    <w:pPr>
      <w:ind w:left="720"/>
      <w:contextualSpacing/>
    </w:pPr>
  </w:style>
  <w:style w:type="paragraph" w:styleId="Citaat">
    <w:name w:val="Quote"/>
    <w:basedOn w:val="Standaard"/>
    <w:next w:val="Standaard"/>
    <w:link w:val="CitaatChar"/>
    <w:uiPriority w:val="29"/>
    <w:qFormat/>
    <w:rsid w:val="00070751"/>
    <w:rPr>
      <w:i/>
      <w:iCs/>
    </w:rPr>
  </w:style>
  <w:style w:type="character" w:customStyle="1" w:styleId="CitaatChar">
    <w:name w:val="Citaat Char"/>
    <w:basedOn w:val="Standaardalinea-lettertype"/>
    <w:link w:val="Citaat"/>
    <w:uiPriority w:val="29"/>
    <w:rsid w:val="00070751"/>
    <w:rPr>
      <w:i/>
      <w:iCs/>
      <w:sz w:val="20"/>
      <w:szCs w:val="20"/>
    </w:rPr>
  </w:style>
  <w:style w:type="paragraph" w:styleId="Duidelijkcitaat">
    <w:name w:val="Intense Quote"/>
    <w:basedOn w:val="Standaard"/>
    <w:next w:val="Standaard"/>
    <w:link w:val="DuidelijkcitaatChar"/>
    <w:uiPriority w:val="30"/>
    <w:qFormat/>
    <w:rsid w:val="00070751"/>
    <w:pPr>
      <w:pBdr>
        <w:top w:val="single" w:sz="4" w:space="10" w:color="AC3EC1" w:themeColor="accent1"/>
        <w:left w:val="single" w:sz="4" w:space="10" w:color="AC3EC1" w:themeColor="accent1"/>
      </w:pBdr>
      <w:ind w:left="1296" w:right="1152"/>
      <w:jc w:val="both"/>
    </w:pPr>
    <w:rPr>
      <w:i/>
      <w:iCs/>
      <w:color w:val="AC3EC1" w:themeColor="accent1"/>
    </w:rPr>
  </w:style>
  <w:style w:type="character" w:customStyle="1" w:styleId="DuidelijkcitaatChar">
    <w:name w:val="Duidelijk citaat Char"/>
    <w:basedOn w:val="Standaardalinea-lettertype"/>
    <w:link w:val="Duidelijkcitaat"/>
    <w:uiPriority w:val="30"/>
    <w:rsid w:val="00070751"/>
    <w:rPr>
      <w:i/>
      <w:iCs/>
      <w:color w:val="AC3EC1" w:themeColor="accent1"/>
      <w:sz w:val="20"/>
      <w:szCs w:val="20"/>
    </w:rPr>
  </w:style>
  <w:style w:type="character" w:styleId="Subtielebenadrukking">
    <w:name w:val="Subtle Emphasis"/>
    <w:uiPriority w:val="19"/>
    <w:qFormat/>
    <w:rsid w:val="00070751"/>
    <w:rPr>
      <w:i/>
      <w:iCs/>
      <w:color w:val="551F60" w:themeColor="accent1" w:themeShade="7F"/>
    </w:rPr>
  </w:style>
  <w:style w:type="character" w:styleId="Intensievebenadrukking">
    <w:name w:val="Intense Emphasis"/>
    <w:uiPriority w:val="21"/>
    <w:qFormat/>
    <w:rsid w:val="00070751"/>
    <w:rPr>
      <w:b/>
      <w:bCs/>
      <w:caps/>
      <w:color w:val="551F60" w:themeColor="accent1" w:themeShade="7F"/>
      <w:spacing w:val="10"/>
    </w:rPr>
  </w:style>
  <w:style w:type="character" w:styleId="Subtieleverwijzing">
    <w:name w:val="Subtle Reference"/>
    <w:uiPriority w:val="31"/>
    <w:qFormat/>
    <w:rsid w:val="00070751"/>
    <w:rPr>
      <w:b/>
      <w:bCs/>
      <w:color w:val="AC3EC1" w:themeColor="accent1"/>
    </w:rPr>
  </w:style>
  <w:style w:type="character" w:styleId="Intensieveverwijzing">
    <w:name w:val="Intense Reference"/>
    <w:uiPriority w:val="32"/>
    <w:qFormat/>
    <w:rsid w:val="00070751"/>
    <w:rPr>
      <w:b/>
      <w:bCs/>
      <w:i/>
      <w:iCs/>
      <w:caps/>
      <w:color w:val="AC3EC1" w:themeColor="accent1"/>
    </w:rPr>
  </w:style>
  <w:style w:type="character" w:styleId="Titelvanboek">
    <w:name w:val="Book Title"/>
    <w:uiPriority w:val="33"/>
    <w:qFormat/>
    <w:rsid w:val="00070751"/>
    <w:rPr>
      <w:b/>
      <w:bCs/>
      <w:i/>
      <w:iCs/>
      <w:spacing w:val="9"/>
    </w:rPr>
  </w:style>
  <w:style w:type="paragraph" w:styleId="Kopvaninhoudsopgave">
    <w:name w:val="TOC Heading"/>
    <w:basedOn w:val="Kop1"/>
    <w:next w:val="Standaard"/>
    <w:uiPriority w:val="39"/>
    <w:unhideWhenUsed/>
    <w:qFormat/>
    <w:rsid w:val="00070751"/>
    <w:pPr>
      <w:outlineLvl w:val="9"/>
    </w:pPr>
  </w:style>
  <w:style w:type="character" w:customStyle="1" w:styleId="GeenafstandChar">
    <w:name w:val="Geen afstand Char"/>
    <w:basedOn w:val="Standaardalinea-lettertype"/>
    <w:link w:val="Geenafstand"/>
    <w:uiPriority w:val="1"/>
    <w:rsid w:val="00070751"/>
    <w:rPr>
      <w:sz w:val="20"/>
      <w:szCs w:val="20"/>
    </w:rPr>
  </w:style>
  <w:style w:type="paragraph" w:styleId="Voettekst">
    <w:name w:val="footer"/>
    <w:basedOn w:val="Standaard"/>
    <w:link w:val="VoettekstChar"/>
    <w:uiPriority w:val="99"/>
    <w:unhideWhenUsed/>
    <w:rsid w:val="001A349B"/>
    <w:pPr>
      <w:tabs>
        <w:tab w:val="center" w:pos="4680"/>
        <w:tab w:val="right" w:pos="9360"/>
      </w:tabs>
    </w:pPr>
  </w:style>
  <w:style w:type="character" w:customStyle="1" w:styleId="VoettekstChar">
    <w:name w:val="Voettekst Char"/>
    <w:basedOn w:val="Standaardalinea-lettertype"/>
    <w:link w:val="Voettekst"/>
    <w:uiPriority w:val="99"/>
    <w:rsid w:val="001A349B"/>
    <w:rPr>
      <w:sz w:val="20"/>
      <w:szCs w:val="20"/>
    </w:rPr>
  </w:style>
  <w:style w:type="character" w:styleId="Paginanummer">
    <w:name w:val="page number"/>
    <w:basedOn w:val="Standaardalinea-lettertype"/>
    <w:uiPriority w:val="99"/>
    <w:semiHidden/>
    <w:unhideWhenUsed/>
    <w:rsid w:val="001A349B"/>
  </w:style>
  <w:style w:type="paragraph" w:styleId="Inhopg1">
    <w:name w:val="toc 1"/>
    <w:basedOn w:val="Standaard"/>
    <w:next w:val="Standaard"/>
    <w:autoRedefine/>
    <w:uiPriority w:val="39"/>
    <w:unhideWhenUsed/>
    <w:rsid w:val="00A0310C"/>
    <w:pPr>
      <w:spacing w:before="360" w:after="360"/>
    </w:pPr>
    <w:rPr>
      <w:b/>
      <w:bCs/>
      <w:caps/>
      <w:sz w:val="22"/>
      <w:szCs w:val="22"/>
      <w:u w:val="single"/>
    </w:rPr>
  </w:style>
  <w:style w:type="paragraph" w:styleId="Inhopg2">
    <w:name w:val="toc 2"/>
    <w:basedOn w:val="Standaard"/>
    <w:next w:val="Standaard"/>
    <w:autoRedefine/>
    <w:uiPriority w:val="39"/>
    <w:unhideWhenUsed/>
    <w:rsid w:val="00A0310C"/>
    <w:rPr>
      <w:b/>
      <w:bCs/>
      <w:smallCaps/>
      <w:sz w:val="22"/>
      <w:szCs w:val="22"/>
    </w:rPr>
  </w:style>
  <w:style w:type="paragraph" w:styleId="Inhopg3">
    <w:name w:val="toc 3"/>
    <w:basedOn w:val="Standaard"/>
    <w:next w:val="Standaard"/>
    <w:autoRedefine/>
    <w:uiPriority w:val="39"/>
    <w:semiHidden/>
    <w:unhideWhenUsed/>
    <w:rsid w:val="00A0310C"/>
    <w:rPr>
      <w:smallCaps/>
      <w:sz w:val="22"/>
      <w:szCs w:val="22"/>
    </w:rPr>
  </w:style>
  <w:style w:type="paragraph" w:styleId="Inhopg4">
    <w:name w:val="toc 4"/>
    <w:basedOn w:val="Standaard"/>
    <w:next w:val="Standaard"/>
    <w:autoRedefine/>
    <w:uiPriority w:val="39"/>
    <w:semiHidden/>
    <w:unhideWhenUsed/>
    <w:rsid w:val="00A0310C"/>
    <w:rPr>
      <w:sz w:val="22"/>
      <w:szCs w:val="22"/>
    </w:rPr>
  </w:style>
  <w:style w:type="paragraph" w:styleId="Inhopg5">
    <w:name w:val="toc 5"/>
    <w:basedOn w:val="Standaard"/>
    <w:next w:val="Standaard"/>
    <w:autoRedefine/>
    <w:uiPriority w:val="39"/>
    <w:semiHidden/>
    <w:unhideWhenUsed/>
    <w:rsid w:val="00A0310C"/>
    <w:rPr>
      <w:sz w:val="22"/>
      <w:szCs w:val="22"/>
    </w:rPr>
  </w:style>
  <w:style w:type="paragraph" w:styleId="Inhopg6">
    <w:name w:val="toc 6"/>
    <w:basedOn w:val="Standaard"/>
    <w:next w:val="Standaard"/>
    <w:autoRedefine/>
    <w:uiPriority w:val="39"/>
    <w:semiHidden/>
    <w:unhideWhenUsed/>
    <w:rsid w:val="00A0310C"/>
    <w:rPr>
      <w:sz w:val="22"/>
      <w:szCs w:val="22"/>
    </w:rPr>
  </w:style>
  <w:style w:type="paragraph" w:styleId="Inhopg7">
    <w:name w:val="toc 7"/>
    <w:basedOn w:val="Standaard"/>
    <w:next w:val="Standaard"/>
    <w:autoRedefine/>
    <w:uiPriority w:val="39"/>
    <w:semiHidden/>
    <w:unhideWhenUsed/>
    <w:rsid w:val="00A0310C"/>
    <w:rPr>
      <w:sz w:val="22"/>
      <w:szCs w:val="22"/>
    </w:rPr>
  </w:style>
  <w:style w:type="paragraph" w:styleId="Inhopg8">
    <w:name w:val="toc 8"/>
    <w:basedOn w:val="Standaard"/>
    <w:next w:val="Standaard"/>
    <w:autoRedefine/>
    <w:uiPriority w:val="39"/>
    <w:semiHidden/>
    <w:unhideWhenUsed/>
    <w:rsid w:val="00A0310C"/>
    <w:rPr>
      <w:sz w:val="22"/>
      <w:szCs w:val="22"/>
    </w:rPr>
  </w:style>
  <w:style w:type="paragraph" w:styleId="Inhopg9">
    <w:name w:val="toc 9"/>
    <w:basedOn w:val="Standaard"/>
    <w:next w:val="Standaard"/>
    <w:autoRedefine/>
    <w:uiPriority w:val="39"/>
    <w:semiHidden/>
    <w:unhideWhenUsed/>
    <w:rsid w:val="00A0310C"/>
    <w:rPr>
      <w:sz w:val="22"/>
      <w:szCs w:val="22"/>
    </w:rPr>
  </w:style>
  <w:style w:type="character" w:styleId="Verwijzingopmerking">
    <w:name w:val="annotation reference"/>
    <w:basedOn w:val="Standaardalinea-lettertype"/>
    <w:uiPriority w:val="99"/>
    <w:semiHidden/>
    <w:unhideWhenUsed/>
    <w:rsid w:val="00500175"/>
    <w:rPr>
      <w:sz w:val="16"/>
      <w:szCs w:val="16"/>
    </w:rPr>
  </w:style>
  <w:style w:type="paragraph" w:styleId="Tekstopmerking">
    <w:name w:val="annotation text"/>
    <w:basedOn w:val="Standaard"/>
    <w:link w:val="TekstopmerkingChar"/>
    <w:uiPriority w:val="99"/>
    <w:semiHidden/>
    <w:unhideWhenUsed/>
    <w:rsid w:val="00500175"/>
  </w:style>
  <w:style w:type="character" w:customStyle="1" w:styleId="TekstopmerkingChar">
    <w:name w:val="Tekst opmerking Char"/>
    <w:basedOn w:val="Standaardalinea-lettertype"/>
    <w:link w:val="Tekstopmerking"/>
    <w:uiPriority w:val="99"/>
    <w:semiHidden/>
    <w:rsid w:val="00500175"/>
    <w:rPr>
      <w:sz w:val="20"/>
      <w:szCs w:val="20"/>
    </w:rPr>
  </w:style>
  <w:style w:type="paragraph" w:styleId="Onderwerpvanopmerking">
    <w:name w:val="annotation subject"/>
    <w:basedOn w:val="Tekstopmerking"/>
    <w:next w:val="Tekstopmerking"/>
    <w:link w:val="OnderwerpvanopmerkingChar"/>
    <w:uiPriority w:val="99"/>
    <w:semiHidden/>
    <w:unhideWhenUsed/>
    <w:rsid w:val="00500175"/>
    <w:rPr>
      <w:b/>
      <w:bCs/>
    </w:rPr>
  </w:style>
  <w:style w:type="character" w:customStyle="1" w:styleId="OnderwerpvanopmerkingChar">
    <w:name w:val="Onderwerp van opmerking Char"/>
    <w:basedOn w:val="TekstopmerkingChar"/>
    <w:link w:val="Onderwerpvanopmerking"/>
    <w:uiPriority w:val="99"/>
    <w:semiHidden/>
    <w:rsid w:val="00500175"/>
    <w:rPr>
      <w:b/>
      <w:bCs/>
      <w:sz w:val="20"/>
      <w:szCs w:val="20"/>
    </w:rPr>
  </w:style>
  <w:style w:type="paragraph" w:styleId="Voetnoottekst">
    <w:name w:val="footnote text"/>
    <w:basedOn w:val="Standaard"/>
    <w:link w:val="VoetnoottekstChar"/>
    <w:uiPriority w:val="99"/>
    <w:semiHidden/>
    <w:unhideWhenUsed/>
    <w:rsid w:val="006E4206"/>
  </w:style>
  <w:style w:type="character" w:customStyle="1" w:styleId="VoetnoottekstChar">
    <w:name w:val="Voetnoottekst Char"/>
    <w:basedOn w:val="Standaardalinea-lettertype"/>
    <w:link w:val="Voetnoottekst"/>
    <w:uiPriority w:val="99"/>
    <w:semiHidden/>
    <w:rsid w:val="006E4206"/>
    <w:rPr>
      <w:sz w:val="20"/>
      <w:szCs w:val="20"/>
    </w:rPr>
  </w:style>
  <w:style w:type="character" w:styleId="Voetnootmarkering">
    <w:name w:val="footnote reference"/>
    <w:basedOn w:val="Standaardalinea-lettertype"/>
    <w:uiPriority w:val="99"/>
    <w:semiHidden/>
    <w:unhideWhenUsed/>
    <w:rsid w:val="006E4206"/>
    <w:rPr>
      <w:vertAlign w:val="superscript"/>
    </w:rPr>
  </w:style>
  <w:style w:type="paragraph" w:styleId="Revisie">
    <w:name w:val="Revision"/>
    <w:hidden/>
    <w:uiPriority w:val="99"/>
    <w:semiHidden/>
    <w:rsid w:val="008703D9"/>
    <w:rPr>
      <w:sz w:val="20"/>
      <w:szCs w:val="20"/>
    </w:rPr>
  </w:style>
  <w:style w:type="character" w:styleId="Hyperlink">
    <w:name w:val="Hyperlink"/>
    <w:basedOn w:val="Standaardalinea-lettertype"/>
    <w:uiPriority w:val="99"/>
    <w:unhideWhenUsed/>
    <w:rsid w:val="007B6B14"/>
    <w:rPr>
      <w:color w:val="C573D2" w:themeColor="hyperlink"/>
      <w:u w:val="single"/>
    </w:rPr>
  </w:style>
  <w:style w:type="table" w:styleId="Tabelraster">
    <w:name w:val="Table Grid"/>
    <w:basedOn w:val="Standaardtabel"/>
    <w:uiPriority w:val="39"/>
    <w:rsid w:val="004F661F"/>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4F661F"/>
  </w:style>
  <w:style w:type="paragraph" w:styleId="Lijstmetafbeeldingen">
    <w:name w:val="table of figures"/>
    <w:basedOn w:val="Standaard"/>
    <w:next w:val="Standaard"/>
    <w:uiPriority w:val="99"/>
    <w:unhideWhenUsed/>
    <w:rsid w:val="007910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18.jpe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9.emf"/><Relationship Id="rId25" Type="http://schemas.openxmlformats.org/officeDocument/2006/relationships/image" Target="media/image17.jp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emf"/><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9.jpeg"/></Relationships>
</file>

<file path=word/theme/theme1.xml><?xml version="1.0" encoding="utf-8"?>
<a:theme xmlns:a="http://schemas.openxmlformats.org/drawingml/2006/main" name="Celestial">
  <a:themeElements>
    <a:clrScheme name="Celestial">
      <a:dk1>
        <a:sysClr val="windowText" lastClr="000000"/>
      </a:dk1>
      <a:lt1>
        <a:sysClr val="window" lastClr="FFFFFF"/>
      </a:lt1>
      <a:dk2>
        <a:srgbClr val="18276C"/>
      </a:dk2>
      <a:lt2>
        <a:srgbClr val="EBEBEB"/>
      </a:lt2>
      <a:accent1>
        <a:srgbClr val="AC3EC1"/>
      </a:accent1>
      <a:accent2>
        <a:srgbClr val="477BD1"/>
      </a:accent2>
      <a:accent3>
        <a:srgbClr val="46B298"/>
      </a:accent3>
      <a:accent4>
        <a:srgbClr val="90BA4C"/>
      </a:accent4>
      <a:accent5>
        <a:srgbClr val="DD9D31"/>
      </a:accent5>
      <a:accent6>
        <a:srgbClr val="E25247"/>
      </a:accent6>
      <a:hlink>
        <a:srgbClr val="C573D2"/>
      </a:hlink>
      <a:folHlink>
        <a:srgbClr val="CCAEE8"/>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C907-D5E8-4FE6-92F9-05EE60D69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22</Pages>
  <Words>27916</Words>
  <Characters>153539</Characters>
  <Application>Microsoft Office Word</Application>
  <DocSecurity>0</DocSecurity>
  <Lines>1279</Lines>
  <Paragraphs>362</Paragraphs>
  <ScaleCrop>false</ScaleCrop>
  <HeadingPairs>
    <vt:vector size="2" baseType="variant">
      <vt:variant>
        <vt:lpstr>Title</vt:lpstr>
      </vt:variant>
      <vt:variant>
        <vt:i4>1</vt:i4>
      </vt:variant>
    </vt:vector>
  </HeadingPairs>
  <TitlesOfParts>
    <vt:vector size="1" baseType="lpstr">
      <vt:lpstr>physiologicaL RELEVANCE OF DNA DAMAGE TOLERANCE IN ADULT STEM CELL MAINTENACE AND TISSUE HOMEOSTASIS IN THE MAMMALIAN SYSTEM</vt:lpstr>
    </vt:vector>
  </TitlesOfParts>
  <Company/>
  <LinksUpToDate>false</LinksUpToDate>
  <CharactersWithSpaces>18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ologicaL RELEVANCE OF DNA DAMAGE TOLERANCE IN ADULT STEM CELL MAINTENACE AND TISSUE HOMEOSTASIS IN THE MAMMALIAN SYSTEM</dc:title>
  <dc:subject/>
  <dc:creator>Ayidah, Matilda</dc:creator>
  <cp:keywords/>
  <dc:description/>
  <cp:lastModifiedBy>Duijl-Richter, Mareike van</cp:lastModifiedBy>
  <cp:revision>13</cp:revision>
  <dcterms:created xsi:type="dcterms:W3CDTF">2020-02-29T09:10:00Z</dcterms:created>
  <dcterms:modified xsi:type="dcterms:W3CDTF">2020-03-0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7d1651-7764-3bcb-b69d-a18001eb0ccd</vt:lpwstr>
  </property>
  <property fmtid="{D5CDD505-2E9C-101B-9397-08002B2CF9AE}" pid="24" name="Mendeley Citation Style_1">
    <vt:lpwstr>http://www.zotero.org/styles/ieee</vt:lpwstr>
  </property>
</Properties>
</file>